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2CE7BE" w14:textId="5FEDEFD1" w:rsidR="00DA51A3" w:rsidRPr="00B44A09" w:rsidRDefault="00B44A09" w:rsidP="00DA51A3">
      <w:pPr>
        <w:snapToGrid w:val="0"/>
        <w:jc w:val="center"/>
        <w:rPr>
          <w:rFonts w:ascii="Times New Roman" w:eastAsia="MS PGothic" w:hAnsi="Times New Roman"/>
          <w:b/>
          <w:bCs/>
          <w:sz w:val="24"/>
          <w:szCs w:val="24"/>
          <w:lang w:val="en-GB"/>
        </w:rPr>
      </w:pPr>
      <w:r w:rsidRPr="00B44A09">
        <w:rPr>
          <w:rFonts w:ascii="Times New Roman" w:eastAsia="MS PGothic" w:hAnsi="Times New Roman"/>
          <w:b/>
          <w:bCs/>
          <w:sz w:val="24"/>
          <w:szCs w:val="24"/>
          <w:lang w:val="en-GB"/>
        </w:rPr>
        <w:t>Upcycling of PU waste v</w:t>
      </w:r>
      <w:r>
        <w:rPr>
          <w:rFonts w:ascii="Times New Roman" w:eastAsia="MS PGothic" w:hAnsi="Times New Roman"/>
          <w:b/>
          <w:bCs/>
          <w:sz w:val="24"/>
          <w:szCs w:val="24"/>
          <w:lang w:val="en-GB"/>
        </w:rPr>
        <w:t>ia microwave-assisted chemolysis process</w:t>
      </w:r>
    </w:p>
    <w:p w14:paraId="5DC330F9" w14:textId="77777777" w:rsidR="00DA51A3" w:rsidRPr="00B44A09" w:rsidRDefault="00DA51A3" w:rsidP="00DA51A3">
      <w:pPr>
        <w:snapToGrid w:val="0"/>
        <w:jc w:val="center"/>
        <w:rPr>
          <w:rFonts w:ascii="Times New Roman" w:eastAsia="MS PGothic" w:hAnsi="Times New Roman"/>
          <w:b/>
          <w:bCs/>
          <w:sz w:val="24"/>
          <w:szCs w:val="24"/>
          <w:lang w:val="en-GB" w:eastAsia="ko-KR"/>
        </w:rPr>
      </w:pPr>
    </w:p>
    <w:p w14:paraId="243AAF34" w14:textId="03D95F81" w:rsidR="00DA51A3" w:rsidRPr="00991A82" w:rsidRDefault="00EE51D9" w:rsidP="00DA51A3">
      <w:pPr>
        <w:snapToGrid w:val="0"/>
        <w:jc w:val="center"/>
        <w:rPr>
          <w:rFonts w:ascii="Times New Roman" w:eastAsia="MS PGothic" w:hAnsi="Times New Roman"/>
          <w:sz w:val="24"/>
          <w:szCs w:val="24"/>
        </w:rPr>
      </w:pPr>
      <w:r w:rsidRPr="00991A82">
        <w:rPr>
          <w:rFonts w:ascii="Times New Roman" w:eastAsia="SimSun" w:hAnsi="Times New Roman"/>
          <w:sz w:val="24"/>
          <w:szCs w:val="24"/>
          <w:u w:val="single"/>
          <w:lang w:eastAsia="zh-CN"/>
        </w:rPr>
        <w:t>Riccardo Donadini</w:t>
      </w:r>
      <w:r w:rsidR="00DA51A3" w:rsidRPr="00991A82">
        <w:rPr>
          <w:rFonts w:ascii="Times New Roman" w:eastAsia="SimSun" w:hAnsi="Times New Roman"/>
          <w:sz w:val="24"/>
          <w:szCs w:val="24"/>
          <w:lang w:eastAsia="zh-CN"/>
        </w:rPr>
        <w:t xml:space="preserve">, </w:t>
      </w:r>
      <w:r w:rsidR="00991A82" w:rsidRPr="00991A82">
        <w:rPr>
          <w:rFonts w:ascii="Times New Roman" w:eastAsia="SimSun" w:hAnsi="Times New Roman"/>
          <w:sz w:val="24"/>
          <w:szCs w:val="24"/>
          <w:lang w:eastAsia="zh-CN"/>
        </w:rPr>
        <w:t>Carlo Boaretti</w:t>
      </w:r>
      <w:r w:rsidR="00DA51A3" w:rsidRPr="00991A82">
        <w:rPr>
          <w:rFonts w:ascii="Times New Roman" w:eastAsia="SimSun" w:hAnsi="Times New Roman"/>
          <w:sz w:val="24"/>
          <w:szCs w:val="24"/>
          <w:lang w:eastAsia="zh-CN"/>
        </w:rPr>
        <w:t>,</w:t>
      </w:r>
      <w:r w:rsidR="00277F98">
        <w:rPr>
          <w:rFonts w:ascii="Times New Roman" w:eastAsia="SimSun" w:hAnsi="Times New Roman"/>
          <w:sz w:val="24"/>
          <w:szCs w:val="24"/>
          <w:lang w:eastAsia="zh-CN"/>
        </w:rPr>
        <w:t xml:space="preserve"> Alessandra Lorenzetti,</w:t>
      </w:r>
      <w:r w:rsidR="00DA51A3" w:rsidRPr="00991A82">
        <w:rPr>
          <w:rFonts w:ascii="Times New Roman" w:eastAsia="SimSun" w:hAnsi="Times New Roman"/>
          <w:sz w:val="24"/>
          <w:szCs w:val="24"/>
          <w:lang w:eastAsia="zh-CN"/>
        </w:rPr>
        <w:t xml:space="preserve"> </w:t>
      </w:r>
      <w:r w:rsidR="00991A82">
        <w:rPr>
          <w:rFonts w:ascii="Times New Roman" w:eastAsia="SimSun" w:hAnsi="Times New Roman"/>
          <w:sz w:val="24"/>
          <w:szCs w:val="24"/>
          <w:lang w:eastAsia="zh-CN"/>
        </w:rPr>
        <w:t>Michele Modesti</w:t>
      </w:r>
      <w:r w:rsidR="00DA51A3" w:rsidRPr="00991A82">
        <w:rPr>
          <w:rFonts w:ascii="Times New Roman" w:eastAsia="SimSun" w:hAnsi="Times New Roman"/>
          <w:sz w:val="24"/>
          <w:szCs w:val="24"/>
          <w:lang w:eastAsia="zh-CN"/>
        </w:rPr>
        <w:t>*</w:t>
      </w:r>
    </w:p>
    <w:p w14:paraId="7A602332" w14:textId="21F52E30" w:rsidR="00DA51A3" w:rsidRPr="00991A82" w:rsidRDefault="00991A82" w:rsidP="00DA51A3">
      <w:pPr>
        <w:snapToGrid w:val="0"/>
        <w:spacing w:after="120"/>
        <w:jc w:val="center"/>
        <w:rPr>
          <w:rFonts w:ascii="Times New Roman" w:eastAsia="MS PGothic" w:hAnsi="Times New Roman"/>
          <w:i/>
          <w:iCs/>
          <w:sz w:val="20"/>
        </w:rPr>
      </w:pPr>
      <w:r w:rsidRPr="00991A82">
        <w:rPr>
          <w:rFonts w:ascii="Times New Roman" w:eastAsia="MS PGothic" w:hAnsi="Times New Roman"/>
          <w:i/>
          <w:iCs/>
          <w:sz w:val="20"/>
        </w:rPr>
        <w:t>Dipartimento di Ingegneria Industriale (D</w:t>
      </w:r>
      <w:r>
        <w:rPr>
          <w:rFonts w:ascii="Times New Roman" w:eastAsia="MS PGothic" w:hAnsi="Times New Roman"/>
          <w:i/>
          <w:iCs/>
          <w:sz w:val="20"/>
        </w:rPr>
        <w:t>II), Università degli studi di Padova</w:t>
      </w:r>
    </w:p>
    <w:p w14:paraId="5533360A" w14:textId="2328CCE4" w:rsidR="00DA51A3" w:rsidRPr="00B35A68" w:rsidRDefault="00DA51A3" w:rsidP="00DA51A3">
      <w:pPr>
        <w:snapToGrid w:val="0"/>
        <w:jc w:val="center"/>
        <w:rPr>
          <w:rFonts w:ascii="Times New Roman" w:eastAsia="MS PGothic" w:hAnsi="Times New Roman"/>
          <w:bCs/>
          <w:i/>
          <w:iCs/>
          <w:sz w:val="20"/>
          <w:lang w:val="en-GB"/>
        </w:rPr>
      </w:pPr>
      <w:r w:rsidRPr="00B35A68">
        <w:rPr>
          <w:rFonts w:ascii="Times New Roman" w:eastAsia="MS PGothic" w:hAnsi="Times New Roman"/>
          <w:bCs/>
          <w:i/>
          <w:iCs/>
          <w:sz w:val="20"/>
          <w:lang w:val="en-GB"/>
        </w:rPr>
        <w:t>*Corresponding author</w:t>
      </w:r>
      <w:r w:rsidRPr="00B35A68">
        <w:rPr>
          <w:rFonts w:ascii="Times New Roman" w:eastAsia="MS PGothic" w:hAnsi="Times New Roman"/>
          <w:bCs/>
          <w:i/>
          <w:iCs/>
          <w:sz w:val="20"/>
          <w:lang w:val="en-GB" w:eastAsia="ko-KR"/>
        </w:rPr>
        <w:t xml:space="preserve"> </w:t>
      </w:r>
      <w:r w:rsidR="00BC6DCA">
        <w:rPr>
          <w:rFonts w:ascii="Times New Roman" w:eastAsia="MS PGothic" w:hAnsi="Times New Roman"/>
          <w:bCs/>
          <w:i/>
          <w:iCs/>
          <w:sz w:val="20"/>
          <w:lang w:val="en-GB" w:eastAsia="ko-KR"/>
        </w:rPr>
        <w:t>e</w:t>
      </w:r>
      <w:r w:rsidRPr="00B35A68">
        <w:rPr>
          <w:rFonts w:ascii="Times New Roman" w:eastAsia="MS PGothic" w:hAnsi="Times New Roman"/>
          <w:bCs/>
          <w:i/>
          <w:iCs/>
          <w:sz w:val="20"/>
          <w:lang w:val="en-GB" w:eastAsia="ko-KR"/>
        </w:rPr>
        <w:t>-</w:t>
      </w:r>
      <w:r w:rsidR="00BC6DCA">
        <w:rPr>
          <w:rFonts w:ascii="Times New Roman" w:eastAsia="MS PGothic" w:hAnsi="Times New Roman"/>
          <w:bCs/>
          <w:i/>
          <w:iCs/>
          <w:sz w:val="20"/>
          <w:lang w:val="en-GB" w:eastAsia="ko-KR"/>
        </w:rPr>
        <w:t>m</w:t>
      </w:r>
      <w:r w:rsidRPr="00B35A68">
        <w:rPr>
          <w:rFonts w:ascii="Times New Roman" w:eastAsia="MS PGothic" w:hAnsi="Times New Roman"/>
          <w:bCs/>
          <w:i/>
          <w:iCs/>
          <w:sz w:val="20"/>
          <w:lang w:val="en-GB" w:eastAsia="ko-KR"/>
        </w:rPr>
        <w:t xml:space="preserve">ail: </w:t>
      </w:r>
      <w:r w:rsidR="00991A82">
        <w:rPr>
          <w:rFonts w:ascii="Times New Roman" w:eastAsia="MS PGothic" w:hAnsi="Times New Roman"/>
          <w:bCs/>
          <w:i/>
          <w:iCs/>
          <w:sz w:val="20"/>
          <w:lang w:val="en-GB"/>
        </w:rPr>
        <w:t>michele.modesti@unipd.it</w:t>
      </w:r>
    </w:p>
    <w:p w14:paraId="28AD07A8" w14:textId="77777777" w:rsidR="00DA51A3" w:rsidRPr="00B35A68" w:rsidRDefault="00DA51A3" w:rsidP="00DA51A3">
      <w:pPr>
        <w:snapToGrid w:val="0"/>
        <w:spacing w:after="120"/>
        <w:jc w:val="center"/>
        <w:rPr>
          <w:rFonts w:ascii="Times New Roman" w:eastAsia="SimSun" w:hAnsi="Times New Roman"/>
          <w:bCs/>
          <w:i/>
          <w:iCs/>
          <w:sz w:val="20"/>
          <w:lang w:val="en-GB" w:eastAsia="zh-CN"/>
        </w:rPr>
      </w:pPr>
    </w:p>
    <w:p w14:paraId="110B92B3" w14:textId="77777777" w:rsidR="00DA51A3" w:rsidRPr="00B35A68" w:rsidRDefault="00DA51A3" w:rsidP="00DA51A3">
      <w:pPr>
        <w:snapToGrid w:val="0"/>
        <w:spacing w:line="300" w:lineRule="auto"/>
        <w:rPr>
          <w:rFonts w:ascii="Times New Roman" w:eastAsia="MS PGothic" w:hAnsi="Times New Roman"/>
          <w:b/>
          <w:bCs/>
          <w:lang w:val="en-GB" w:eastAsia="ko-KR"/>
        </w:rPr>
      </w:pPr>
      <w:r w:rsidRPr="00B35A68">
        <w:rPr>
          <w:rFonts w:ascii="Times New Roman" w:eastAsia="MS PGothic" w:hAnsi="Times New Roman"/>
          <w:b/>
          <w:bCs/>
          <w:lang w:val="en-GB"/>
        </w:rPr>
        <w:t>1.</w:t>
      </w:r>
      <w:r w:rsidR="003F160A" w:rsidRPr="00B35A68">
        <w:rPr>
          <w:rFonts w:ascii="Times New Roman" w:eastAsia="MS PGothic" w:hAnsi="Times New Roman"/>
          <w:b/>
          <w:bCs/>
          <w:lang w:val="en-GB"/>
        </w:rPr>
        <w:t>Introduction</w:t>
      </w:r>
    </w:p>
    <w:p w14:paraId="73CA86F6" w14:textId="065EBD54" w:rsidR="000D0AA6" w:rsidRDefault="000D0AA6" w:rsidP="001A2A55">
      <w:pPr>
        <w:snapToGrid w:val="0"/>
        <w:spacing w:after="120"/>
        <w:jc w:val="both"/>
        <w:rPr>
          <w:rFonts w:ascii="Times New Roman" w:eastAsia="MS PGothic" w:hAnsi="Times New Roman"/>
          <w:lang w:val="en-GB"/>
        </w:rPr>
      </w:pPr>
      <w:r w:rsidRPr="000D0AA6">
        <w:rPr>
          <w:rFonts w:ascii="Times New Roman" w:eastAsia="MS PGothic" w:hAnsi="Times New Roman"/>
          <w:lang w:val="en-GB"/>
        </w:rPr>
        <w:t>In this work we explored a microwave-assisted (MW) glycolysis process to chemically recycle rigid polyurethane (PUR) foam waste to obtain a single-phase product with suitable physio-chemical properties as secondary raw material for the synthesis of new PUR products. Such approach was compared to a conventionally heated (CH) process, analysing the performances of different catalysts.</w:t>
      </w:r>
    </w:p>
    <w:p w14:paraId="34928191" w14:textId="016537F8" w:rsidR="001A2A55" w:rsidRPr="00B35A68" w:rsidRDefault="001A2A55" w:rsidP="001A2A55">
      <w:pPr>
        <w:snapToGrid w:val="0"/>
        <w:spacing w:after="120"/>
        <w:jc w:val="both"/>
        <w:rPr>
          <w:rFonts w:ascii="Times New Roman" w:eastAsia="MS PGothic" w:hAnsi="Times New Roman"/>
          <w:lang w:val="en-GB"/>
        </w:rPr>
      </w:pPr>
      <w:r w:rsidRPr="00B35A68">
        <w:rPr>
          <w:rFonts w:ascii="Times New Roman" w:eastAsia="MS PGothic" w:hAnsi="Times New Roman"/>
          <w:lang w:val="en-GB"/>
        </w:rPr>
        <w:t>In the last years, several emerging techniques have attracted the attention of the research community due to their considerable process intensification potential. Among them, microwaves heating has been established as an efficient strategy for both organic synthesis and extraction processes</w:t>
      </w:r>
      <w:r w:rsidR="00C84F4D">
        <w:rPr>
          <w:rFonts w:ascii="Times New Roman" w:eastAsia="MS PGothic" w:hAnsi="Times New Roman"/>
          <w:lang w:val="en-GB"/>
        </w:rPr>
        <w:t xml:space="preserve"> </w:t>
      </w:r>
      <w:r w:rsidR="00C84F4D">
        <w:rPr>
          <w:rFonts w:ascii="Times New Roman" w:eastAsia="MS PGothic" w:hAnsi="Times New Roman"/>
          <w:lang w:val="en-GB"/>
        </w:rPr>
        <w:fldChar w:fldCharType="begin" w:fldLock="1"/>
      </w:r>
      <w:r w:rsidR="00C84F4D">
        <w:rPr>
          <w:rFonts w:ascii="Times New Roman" w:eastAsia="MS PGothic" w:hAnsi="Times New Roman"/>
          <w:lang w:val="en-GB"/>
        </w:rPr>
        <w:instrText>ADDIN CSL_CITATION {"citationItems":[{"id":"ITEM-1","itemData":{"DOI":"10.1016/S0040-4020(01)00906-1","ISSN":"00404020","abstract":"Theoretical aspects of microwave dielectric heating / D. Michael P. Mingos -- Microwave-accelerated metal catalysis : organic transformations at warp speed / Kristofer Olofsson and Mats Larhed -- Heterocyclic chemistry using microwave-assisted approaches / Thierry Besson and Christopher T. Brain -- Microwave-assisted reductions / Timothy N. Danks and Gabriele Wagner -- Speed and efficiency in the production of diverse structures : microwave-assisted multi-component reactions / Jacob Westman -- Integrating microwave-assisted synthesis and solid-supported reagents / Ian R. Baxendale, A.-L. Lee and Steven V. Ley -- Microwave-assisted solid-phase synthesis / Alexander Stadler and C. Oliver Kappe -- Timesavings associated with microwave-assisted synthesis : a quantitative approach / Christopher R. Sarko -- Scale-up of microwave-assisted organic synthesis / Brett A. Roberts and Christopher R. Strauss.","author":[{"dropping-particle":"","family":"Lidström","given":"Pelle","non-dropping-particle":"","parse-names":false,"suffix":""},{"dropping-particle":"","family":"Tierney","given":"Jason","non-dropping-particle":"","parse-names":false,"suffix":""},{"dropping-particle":"","family":"Wathey","given":"Bernard","non-dropping-particle":"","parse-names":false,"suffix":""},{"dropping-particle":"","family":"Westman","given":"Jacob","non-dropping-particle":"","parse-names":false,"suffix":""}],"container-title":"Tetrahedron","id":"ITEM-1","issue":"45","issued":{"date-parts":[["2001","11"]]},"page":"9225-9283","title":"Microwave assisted organic synthesis—a review","type":"article-journal","volume":"57"},"uris":["http://www.mendeley.com/documents/?uuid=ab154560-ae31-4a8e-ac27-1896dde290b0"]},{"id":"ITEM-2","itemData":{"DOI":"10.1002/anie.200400655","ISSN":"14337851","PMID":"15558676","abstract":"Although fire is now rarely used in synthetic chemistry, it was not until Robert Bunsen invented the burner in 1855 that the energy from this heat source could be applied to a reaction vessel in a focused manner. The Bunsen burner was later superseded by the isomantle, oil bath, or hot plate as a source for applying heat to a chemical reaction. In the past few years, heating and driving chemical reactions by microwave energy has been an increasingly popular theme in the scientific community. This nonclassical heating technique is slowly moving from a laboratory curiosity to an established technique that is heavily used in both academia and industry. The efficiency of \"microwave flash heating\" in dramatically reducing reaction times (from days and hours to minutes and seconds) is just one of the many advantages. This Review highlights recent applications of controlled microwave heating in modern organic synthesis, and discusses some of the underlying phenomena and issues involved.","author":[{"dropping-particle":"","family":"Kappe","given":"C. Oliver","non-dropping-particle":"","parse-names":false,"suffix":""}],"container-title":"Angewandte Chemie - International Edition","id":"ITEM-2","issue":"46","issued":{"date-parts":[["2004"]]},"page":"6250-6284","title":"Controlled microwave heating in modern organic synthesis","type":"article-journal","volume":"43"},"uris":["http://www.mendeley.com/documents/?uuid=85373de1-ea6a-4d11-983c-295a71da3e5c"]},{"id":"ITEM-3","itemData":{"DOI":"10.1155/2015/879531","ISSN":"20909071","abstract":"Microwave technology is changing the way we design and optimize synthetic protocols and their scaling up to multigram production levels. The latest generation of dedicated microwave reactors enables operators to quickly screen reaction conditions by means of parallel tests and select the best catalyst, solvent, and conditions. Pilot scale synthetic procedures require flow-through conditions in microwave flow reactors which can be obtained by adapting classic batch protocols. Microwave-assisted chemical processes play a pivotal role in the design of sustainable multigram preparations which address the double requirement of process intensification and competitive production costs. Although most researchers are likely to be acquainted with the great potential of dielectric heating, the advantages and disadvantages of a particular device or the conditions needed to maximize efficiency and functionality are often overlooked. The double aims of the present review are to provide a panoramic snapshot of commercially available lab microwave reactors and their features as well as highlighting a few selected applications of microwave chemistry of particular relevance.","author":[{"dropping-particle":"","family":"Rinaldi","given":"Laura","non-dropping-particle":"","parse-names":false,"suffix":""},{"dropping-particle":"","family":"Carnaroglio","given":"Diego","non-dropping-particle":"","parse-names":false,"suffix":""},{"dropping-particle":"","family":"Rotolo","given":"Laura","non-dropping-particle":"","parse-names":false,"suffix":""},{"dropping-particle":"","family":"Cravotto","given":"Giancarlo","non-dropping-particle":"","parse-names":false,"suffix":""}],"container-title":"Journal of Chemistry","id":"ITEM-3","issued":{"date-parts":[["2015"]]},"title":"A microwave-based chemical factory in the lab: From milligram to multigram preparations","type":"article-journal","volume":"2015"},"uris":["http://www.mendeley.com/documents/?uuid=da9216f5-580e-485d-ad91-d58a2d519d9a"]}],"mendeley":{"formattedCitation":"[1–3]","plainTextFormattedCitation":"[1–3]","previouslyFormattedCitation":"[1–3]"},"properties":{"noteIndex":0},"schema":"https://github.com/citation-style-language/schema/raw/master/csl-citation.json"}</w:instrText>
      </w:r>
      <w:r w:rsidR="00C84F4D">
        <w:rPr>
          <w:rFonts w:ascii="Times New Roman" w:eastAsia="MS PGothic" w:hAnsi="Times New Roman"/>
          <w:lang w:val="en-GB"/>
        </w:rPr>
        <w:fldChar w:fldCharType="separate"/>
      </w:r>
      <w:r w:rsidR="00C84F4D" w:rsidRPr="00C84F4D">
        <w:rPr>
          <w:rFonts w:ascii="Times New Roman" w:eastAsia="MS PGothic" w:hAnsi="Times New Roman"/>
          <w:noProof/>
          <w:lang w:val="en-GB"/>
        </w:rPr>
        <w:t>[1–3]</w:t>
      </w:r>
      <w:r w:rsidR="00C84F4D">
        <w:rPr>
          <w:rFonts w:ascii="Times New Roman" w:eastAsia="MS PGothic" w:hAnsi="Times New Roman"/>
          <w:lang w:val="en-GB"/>
        </w:rPr>
        <w:fldChar w:fldCharType="end"/>
      </w:r>
      <w:r w:rsidRPr="00B35A68">
        <w:rPr>
          <w:rFonts w:ascii="Times New Roman" w:eastAsia="MS PGothic" w:hAnsi="Times New Roman"/>
          <w:lang w:val="en-GB"/>
        </w:rPr>
        <w:t xml:space="preserve">. Through a controlled irradiation, microwaves can indeed be absorbed by suitable substances and readily converted into heat. Such mechanism is capable to produce a volumetric heating effect far more efficient than the surface conduction of traditional heating elements. </w:t>
      </w:r>
    </w:p>
    <w:p w14:paraId="49BEB1B8" w14:textId="08A4D92C" w:rsidR="00FB68F4" w:rsidRPr="00B35A68" w:rsidRDefault="00FB68F4" w:rsidP="00937ECB">
      <w:pPr>
        <w:snapToGrid w:val="0"/>
        <w:spacing w:after="120"/>
        <w:jc w:val="both"/>
        <w:rPr>
          <w:rFonts w:ascii="Times New Roman" w:eastAsia="MS PGothic" w:hAnsi="Times New Roman"/>
          <w:lang w:val="en-GB"/>
        </w:rPr>
      </w:pPr>
      <w:r w:rsidRPr="00B35A68">
        <w:rPr>
          <w:rFonts w:ascii="Times New Roman" w:eastAsia="MS PGothic" w:hAnsi="Times New Roman"/>
          <w:lang w:val="en-GB"/>
        </w:rPr>
        <w:t>Polyurethane is the 6th polymer most used all over the world</w:t>
      </w:r>
      <w:r w:rsidR="00C84F4D">
        <w:rPr>
          <w:rFonts w:ascii="Times New Roman" w:eastAsia="MS PGothic" w:hAnsi="Times New Roman"/>
          <w:lang w:val="en-GB"/>
        </w:rPr>
        <w:t xml:space="preserve"> </w:t>
      </w:r>
      <w:r w:rsidR="00C84F4D">
        <w:rPr>
          <w:rFonts w:ascii="Times New Roman" w:eastAsia="MS PGothic" w:hAnsi="Times New Roman"/>
          <w:lang w:val="en-GB"/>
        </w:rPr>
        <w:fldChar w:fldCharType="begin" w:fldLock="1"/>
      </w:r>
      <w:r w:rsidR="00C84F4D">
        <w:rPr>
          <w:rFonts w:ascii="Times New Roman" w:eastAsia="MS PGothic" w:hAnsi="Times New Roman"/>
          <w:lang w:val="en-GB"/>
        </w:rPr>
        <w:instrText>ADDIN CSL_CITATION {"citationItems":[{"id":"ITEM-1","itemData":{"id":"ITEM-1","issued":{"date-parts":[["2021"]]},"page":"105","title":"Polyurethane market size, share &amp; trends analysis report by product, by end use, by region and segment forecasts, 2021-2028: https://www.grandviewresearch.com/industry-analysis/polyurethane-pu-market","type":"webpage"},"uris":["http://www.mendeley.com/documents/?uuid=ca2b15c0-567f-4b8b-a64b-7d95ec4ec402"]}],"mendeley":{"formattedCitation":"[4]","plainTextFormattedCitation":"[4]","previouslyFormattedCitation":"[4]"},"properties":{"noteIndex":0},"schema":"https://github.com/citation-style-language/schema/raw/master/csl-citation.json"}</w:instrText>
      </w:r>
      <w:r w:rsidR="00C84F4D">
        <w:rPr>
          <w:rFonts w:ascii="Times New Roman" w:eastAsia="MS PGothic" w:hAnsi="Times New Roman"/>
          <w:lang w:val="en-GB"/>
        </w:rPr>
        <w:fldChar w:fldCharType="separate"/>
      </w:r>
      <w:r w:rsidR="00C84F4D" w:rsidRPr="00C84F4D">
        <w:rPr>
          <w:rFonts w:ascii="Times New Roman" w:eastAsia="MS PGothic" w:hAnsi="Times New Roman"/>
          <w:noProof/>
          <w:lang w:val="en-GB"/>
        </w:rPr>
        <w:t>[4]</w:t>
      </w:r>
      <w:r w:rsidR="00C84F4D">
        <w:rPr>
          <w:rFonts w:ascii="Times New Roman" w:eastAsia="MS PGothic" w:hAnsi="Times New Roman"/>
          <w:lang w:val="en-GB"/>
        </w:rPr>
        <w:fldChar w:fldCharType="end"/>
      </w:r>
      <w:r w:rsidRPr="00B35A68">
        <w:rPr>
          <w:rFonts w:ascii="Times New Roman" w:eastAsia="MS PGothic" w:hAnsi="Times New Roman"/>
          <w:lang w:val="en-GB"/>
        </w:rPr>
        <w:t>. Polyurethane demand comes mainly from the construction sector, but its use is also widespread in the automotive, furniture, footwear sector and in the electronic industry. As a direct consequence of the commercial success of polyurethane, a growing amount of waste is being disposed of by landfilling in the last decades</w:t>
      </w:r>
      <w:r w:rsidR="00EF6F89">
        <w:rPr>
          <w:rFonts w:ascii="Times New Roman" w:eastAsia="MS PGothic" w:hAnsi="Times New Roman"/>
          <w:lang w:val="en-GB"/>
        </w:rPr>
        <w:t>.</w:t>
      </w:r>
      <w:r w:rsidRPr="00B35A68">
        <w:rPr>
          <w:rFonts w:ascii="Times New Roman" w:eastAsia="MS PGothic" w:hAnsi="Times New Roman"/>
          <w:lang w:val="en-GB"/>
        </w:rPr>
        <w:t xml:space="preserve"> Among possible polyurethane end-of-life scenarios </w:t>
      </w:r>
      <w:r w:rsidR="00EF6F89">
        <w:rPr>
          <w:rFonts w:ascii="Times New Roman" w:eastAsia="MS PGothic" w:hAnsi="Times New Roman"/>
          <w:lang w:val="en-GB"/>
        </w:rPr>
        <w:t>c</w:t>
      </w:r>
      <w:r w:rsidRPr="00B35A68">
        <w:rPr>
          <w:rFonts w:ascii="Times New Roman" w:eastAsia="MS PGothic" w:hAnsi="Times New Roman"/>
          <w:lang w:val="en-GB"/>
        </w:rPr>
        <w:t xml:space="preserve">hemical recycling could be the cornerstone for polyurethane recycling </w:t>
      </w:r>
      <w:r w:rsidR="00C84F4D">
        <w:rPr>
          <w:rFonts w:ascii="Times New Roman" w:eastAsia="MS PGothic" w:hAnsi="Times New Roman"/>
          <w:lang w:val="en-GB"/>
        </w:rPr>
        <w:fldChar w:fldCharType="begin" w:fldLock="1"/>
      </w:r>
      <w:r w:rsidR="00C84F4D">
        <w:rPr>
          <w:rFonts w:ascii="Times New Roman" w:eastAsia="MS PGothic" w:hAnsi="Times New Roman"/>
          <w:lang w:val="en-GB"/>
        </w:rPr>
        <w:instrText>ADDIN CSL_CITATION {"citationItems":[{"id":"ITEM-1","itemData":{"DOI":"10.1016/j.chempr.2020.12.006","ISSN":"24519294","abstract":"Approximately 80% of the &gt;350 Mt of plastics produced annually is turned into waste, which equals 30% of the European electricity consumption. Chemocatalytic strategies giving life to fuels, chemicals, and monomers promise to transform plastic pollution, barely addressed by incineration and mechanical recycling, into an opportunity. Under the motto “catalysis generates plastics and should handle their fate,” this review integrates fundamentals and applications of catalytic transformations of seven major plastics. Following algorithmic analysis of &gt;400 articles and patents, it outlines relevant systems for 13 frontrunner routes based on heterogeneous, homogeneous, and biocatalysis. Given the predominance of off-the-shelf catalysts, it stresses transposable state-of-the-art systems of developed fields to foster design of materials. Based on recent system engineering analyses, it highlights more sustainable paths for implementation, unattended by current trends in industry and academia. It closes with a unified view and critical thoughts on research priorities to accelerate progress toward a sustainable plastic economy. The exponential growth of plastic waste is a clear threat to the United Nations’ sustainable development goals: Sustainable cities and communities, Responsible consumption and production, and Life below water. Social awareness, policies, and plastic waste processing are three pillars toward a paradigm shift in the plastic economy. While conventional treatments like incineration or mechanical routes cannot cope with the waste generation rate and increasingly stricter regulations, emerging chemical paths targeting fuels, refinery feedstocks, monomers, chemicals, and materials are regarded as a prospective solution. This review intends to support the development of technologies driven by catalysis, given the potential of the latter to maximize economic and ecologic efficiency. To this end, it outlines the state of the art from lab scale to commercial implementation and proposes ideas to foster catalyst design in the light of parallelisms with other established catalysis applications. Although all plastics are virtually produced through catalytic processes, plastic waste is marginally treated with the help of catalysis. This seems due to the greater focus of research on reaction and process engineering rather than catalyst development, under the pressure of rapidly commercializing new solutions. To unlock the full potential of catalysis, this s…","author":[{"dropping-particle":"","family":"Martín","given":"Antonio J.","non-dropping-particle":"","parse-names":false,"suffix":""},{"dropping-particle":"","family":"Mondelli","given":"Cecilia","non-dropping-particle":"","parse-names":false,"suffix":""},{"dropping-particle":"","family":"Jaydev","given":"Shibashish D.","non-dropping-particle":"","parse-names":false,"suffix":""},{"dropping-particle":"","family":"Pérez-Ramírez","given":"Javier","non-dropping-particle":"","parse-names":false,"suffix":""}],"container-title":"Chem","id":"ITEM-1","issue":"2020","issued":{"date-parts":[["2021"]]},"page":"1-47","title":"Catalytic processing of plastic waste on the rise","type":"article-journal"},"uris":["http://www.mendeley.com/documents/?uuid=2685405c-9f36-4e4d-9d0d-4e251ebe42e3"]},{"id":"ITEM-2","itemData":{"DOI":"10.1039/d0mh01286f","ISSN":"2051-6347","abstract":"A review covering catalytic method development to enable efficient chemical recycling and upcycling of the most abundant commercial polymers.Polymers (plastics) have transformed our lives by providing access to inexpensive and versatile materials with a variety of useful properties. While polymers have improved our lives in many ways, their longevity has created some unintended consequences. The extreme stability and durability of most commercial polymers, combined with the lack of equivalent degradable alternatives and ineffective collection and recycling policies, have led to an accumulation of polymers in landfills and oceans. This problem is reaching a critical threat to the environment, creating a demand for immediate action. Chemical recycling and upcycling involve the conversion of polymer materials into their original monomers, fuels or chemical precursors for value-added products. These approaches are the most promising for value-recovery of post-consumer polymer products; however, they are often cost-prohibitive in comparison to current recycling and disposal methods. Catalysts can be used to accelerate and improve product selectivity for chemical recycling and upcycling of polymers. This review aims to not only highlight and describe the tremendous efforts towards the development of improved catalysts for well-known chemical recycling processes, but also identify new promising methods for catalytic recycling or upcycling of the most abundant commercial polymers.","author":[{"dropping-particle":"","family":"Kosloski-Oh","given":"Sophia C.","non-dropping-particle":"","parse-names":false,"suffix":""},{"dropping-particle":"","family":"Wood","given":"Zachary A.","non-dropping-particle":"","parse-names":false,"suffix":""},{"dropping-particle":"","family":"Manjarrez","given":"Yvonne","non-dropping-particle":"","parse-names":false,"suffix":""},{"dropping-particle":"","family":"los Rios","given":"Juan Pablo","non-dropping-particle":"de","parse-names":false,"suffix":""},{"dropping-particle":"","family":"Fieser","given":"Megan E.","non-dropping-particle":"","parse-names":false,"suffix":""}],"container-title":"Materials Horizons","id":"ITEM-2","issued":{"date-parts":[["2021"]]},"publisher":"Royal Society of Chemistry","title":"Catalytic methods for chemical recycling or upcycling of commercial polymers","type":"article-journal"},"uris":["http://www.mendeley.com/documents/?uuid=ee839548-2453-4fab-b0de-fe2301753422"]}],"mendeley":{"formattedCitation":"[5,6]","plainTextFormattedCitation":"[5,6]","previouslyFormattedCitation":"[5,6]"},"properties":{"noteIndex":0},"schema":"https://github.com/citation-style-language/schema/raw/master/csl-citation.json"}</w:instrText>
      </w:r>
      <w:r w:rsidR="00C84F4D">
        <w:rPr>
          <w:rFonts w:ascii="Times New Roman" w:eastAsia="MS PGothic" w:hAnsi="Times New Roman"/>
          <w:lang w:val="en-GB"/>
        </w:rPr>
        <w:fldChar w:fldCharType="separate"/>
      </w:r>
      <w:r w:rsidR="00C84F4D" w:rsidRPr="00C84F4D">
        <w:rPr>
          <w:rFonts w:ascii="Times New Roman" w:eastAsia="MS PGothic" w:hAnsi="Times New Roman"/>
          <w:noProof/>
          <w:lang w:val="en-GB"/>
        </w:rPr>
        <w:t>[5,6]</w:t>
      </w:r>
      <w:r w:rsidR="00C84F4D">
        <w:rPr>
          <w:rFonts w:ascii="Times New Roman" w:eastAsia="MS PGothic" w:hAnsi="Times New Roman"/>
          <w:lang w:val="en-GB"/>
        </w:rPr>
        <w:fldChar w:fldCharType="end"/>
      </w:r>
      <w:r w:rsidRPr="00B35A68">
        <w:rPr>
          <w:rFonts w:ascii="Times New Roman" w:eastAsia="MS PGothic" w:hAnsi="Times New Roman"/>
          <w:lang w:val="en-GB"/>
        </w:rPr>
        <w:t>. All reactions involve the cleavage of the urethane bonds of the polymer. Hydrolysis, aminolysis, phosphorolysis</w:t>
      </w:r>
      <w:r w:rsidR="002919BA">
        <w:rPr>
          <w:rFonts w:ascii="Times New Roman" w:eastAsia="MS PGothic" w:hAnsi="Times New Roman"/>
          <w:lang w:val="en-GB"/>
        </w:rPr>
        <w:t xml:space="preserve">, </w:t>
      </w:r>
      <w:r w:rsidRPr="00B35A68">
        <w:rPr>
          <w:rFonts w:ascii="Times New Roman" w:eastAsia="MS PGothic" w:hAnsi="Times New Roman"/>
          <w:lang w:val="en-GB"/>
        </w:rPr>
        <w:t xml:space="preserve">acidolysis </w:t>
      </w:r>
      <w:r w:rsidR="002919BA">
        <w:rPr>
          <w:rFonts w:ascii="Times New Roman" w:eastAsia="MS PGothic" w:hAnsi="Times New Roman"/>
          <w:lang w:val="en-GB"/>
        </w:rPr>
        <w:t xml:space="preserve">and glycolysis are different routes to </w:t>
      </w:r>
      <w:r w:rsidR="000D0AA6">
        <w:rPr>
          <w:rFonts w:ascii="Times New Roman" w:eastAsia="MS PGothic" w:hAnsi="Times New Roman"/>
          <w:lang w:val="en-GB"/>
        </w:rPr>
        <w:t>recycle polyurethane</w:t>
      </w:r>
      <w:r w:rsidR="00C84F4D">
        <w:rPr>
          <w:rFonts w:ascii="Times New Roman" w:eastAsia="MS PGothic" w:hAnsi="Times New Roman"/>
          <w:lang w:val="en-GB"/>
        </w:rPr>
        <w:t xml:space="preserve"> </w:t>
      </w:r>
      <w:r w:rsidR="00C84F4D">
        <w:rPr>
          <w:rFonts w:ascii="Times New Roman" w:eastAsia="MS PGothic" w:hAnsi="Times New Roman"/>
          <w:lang w:val="en-GB"/>
        </w:rPr>
        <w:fldChar w:fldCharType="begin" w:fldLock="1"/>
      </w:r>
      <w:r w:rsidR="00C84F4D">
        <w:rPr>
          <w:rFonts w:ascii="Times New Roman" w:eastAsia="MS PGothic" w:hAnsi="Times New Roman"/>
          <w:lang w:val="en-GB"/>
        </w:rPr>
        <w:instrText>ADDIN CSL_CITATION {"citationItems":[{"id":"ITEM-1","itemData":{"DOI":"10.1016/j.wasman.2018.03.041","ISSN":"0956-053X","abstract":"The recycling of any kind of plastic to convert it in valuable products is one of the main challenges of today’s society. Besides, if the recycling process is itself green, then it would be a great achievement. This paper reviews the way covered from the first attempts of reusing the polyurethane ({PU}) scraps as a filler for cushions to the last chemical routes employing green recycling agents. Polyurethane is the 6th most used polymer all over the world with a production of 18 millions tons per year, which means a daily production of {PU} specialties greater than 1 million of cubic meters, equivalent to the volume of the Empire State Building. The thermostable nature of the majority of the polyurethanes specialties has made that the preferred solution for their recycling are the chemical recycling processes. Among them, glycolysis is the one that receives a greater attention from an industrial point of view, so this review puts the spotlight on it. However, the existing reviews in literature do not paid a special attention on glycolysis and only give a superficial description of the process. Nevertheless, in the present review, the scientific literature relative to glycolysis is completely reviewed, updated and ordered according the type of {PU} specialty recycled. Additionally, the other main chemical recycling processes are also revisited in a more extended and deeper way than in the previous approaches to this topic. Moreover, it is crucial to take into account that some of these technologies, which were described in the literature as promising technologies at laboratory scale are now commercial processes running at industrial scale. For that reason, it is essential to remark that the present review comprises not only a detailed state of art of the scientific literature on the subject, also includes a detailed revision of the past and running on pilot plants and industrial facilities, including several patents, which has never been covered in the current literature. Moreover, this review also describes the most recent studies employing crude glycerol (biodiesel subproduct) as an economic, sustainable and environmental friendly cleavage agent, which should lead the way to the industrial implantation of split-phase glycolysis in a near future, providing high quality recovered products, susceptible of replacing raw ones in the synthesis of new {PU} specialties. What is more, this review intends that any reader could know and understand the reactions i…","author":[{"dropping-particle":"","family":"Simón","given":"D","non-dropping-particle":"","parse-names":false,"suffix":""},{"dropping-particle":"","family":"Borreguero","given":"A M","non-dropping-particle":"","parse-names":false,"suffix":""},{"dropping-particle":"","family":"Lucas","given":"A","non-dropping-particle":"de","parse-names":false,"suffix":""},{"dropping-particle":"","family":"Rodríguez","given":"J F","non-dropping-particle":"","parse-names":false,"suffix":""}],"id":"ITEM-1","issued":{"date-parts":[["0"]]},"page":"147-171","title":"Recycling of polyurethanes from laboratory to industry, a journey towards the sustainability","type":"article-journal","volume":"76"},"uris":["http://www.mendeley.com/documents/?uuid=e0387b60-9bf0-402d-8dd8-5e5744c30d51"]}],"mendeley":{"formattedCitation":"[7]","plainTextFormattedCitation":"[7]","previouslyFormattedCitation":"[7]"},"properties":{"noteIndex":0},"schema":"https://github.com/citation-style-language/schema/raw/master/csl-citation.json"}</w:instrText>
      </w:r>
      <w:r w:rsidR="00C84F4D">
        <w:rPr>
          <w:rFonts w:ascii="Times New Roman" w:eastAsia="MS PGothic" w:hAnsi="Times New Roman"/>
          <w:lang w:val="en-GB"/>
        </w:rPr>
        <w:fldChar w:fldCharType="separate"/>
      </w:r>
      <w:r w:rsidR="00C84F4D" w:rsidRPr="00C84F4D">
        <w:rPr>
          <w:rFonts w:ascii="Times New Roman" w:eastAsia="MS PGothic" w:hAnsi="Times New Roman"/>
          <w:noProof/>
          <w:lang w:val="en-GB"/>
        </w:rPr>
        <w:t>[7]</w:t>
      </w:r>
      <w:r w:rsidR="00C84F4D">
        <w:rPr>
          <w:rFonts w:ascii="Times New Roman" w:eastAsia="MS PGothic" w:hAnsi="Times New Roman"/>
          <w:lang w:val="en-GB"/>
        </w:rPr>
        <w:fldChar w:fldCharType="end"/>
      </w:r>
      <w:r w:rsidR="000D0AA6">
        <w:rPr>
          <w:rFonts w:ascii="Times New Roman" w:eastAsia="MS PGothic" w:hAnsi="Times New Roman"/>
          <w:lang w:val="en-GB"/>
        </w:rPr>
        <w:t xml:space="preserve">. </w:t>
      </w:r>
      <w:r w:rsidRPr="00B35A68">
        <w:rPr>
          <w:rFonts w:ascii="Times New Roman" w:eastAsia="MS PGothic" w:hAnsi="Times New Roman"/>
          <w:lang w:val="en-GB"/>
        </w:rPr>
        <w:t xml:space="preserve">Glycolysis is a transesterification reaction between the ester part of the urethane group of the waste polyurethane and the alcoholic groups of a glycol. MDA </w:t>
      </w:r>
      <w:r w:rsidR="00ED6CBC">
        <w:rPr>
          <w:rFonts w:ascii="Times New Roman" w:eastAsia="MS PGothic" w:hAnsi="Times New Roman"/>
          <w:lang w:val="en-GB"/>
        </w:rPr>
        <w:t xml:space="preserve">(methylenedianiline) is the main by-product of this process, and it </w:t>
      </w:r>
      <w:r w:rsidR="001A2A55">
        <w:rPr>
          <w:rFonts w:ascii="Times New Roman" w:eastAsia="MS PGothic" w:hAnsi="Times New Roman"/>
          <w:lang w:val="en-GB"/>
        </w:rPr>
        <w:t>is</w:t>
      </w:r>
      <w:r w:rsidRPr="00B35A68">
        <w:rPr>
          <w:rFonts w:ascii="Times New Roman" w:eastAsia="MS PGothic" w:hAnsi="Times New Roman"/>
          <w:lang w:val="en-GB"/>
        </w:rPr>
        <w:t xml:space="preserve"> produced by hydrolysis</w:t>
      </w:r>
      <w:r w:rsidR="001A2A55">
        <w:rPr>
          <w:rFonts w:ascii="Times New Roman" w:eastAsia="MS PGothic" w:hAnsi="Times New Roman"/>
          <w:lang w:val="en-GB"/>
        </w:rPr>
        <w:t>,</w:t>
      </w:r>
      <w:r w:rsidRPr="00B35A68">
        <w:rPr>
          <w:rFonts w:ascii="Times New Roman" w:eastAsia="MS PGothic" w:hAnsi="Times New Roman"/>
          <w:lang w:val="en-GB"/>
        </w:rPr>
        <w:t xml:space="preserve"> </w:t>
      </w:r>
      <w:r w:rsidR="001A2A55">
        <w:rPr>
          <w:rFonts w:ascii="Times New Roman" w:eastAsia="MS PGothic" w:hAnsi="Times New Roman"/>
          <w:lang w:val="en-GB"/>
        </w:rPr>
        <w:t>pyrolysis and by glycolysis of ureic groups in the polyurethane network</w:t>
      </w:r>
      <w:r w:rsidR="00C84F4D">
        <w:rPr>
          <w:rFonts w:ascii="Times New Roman" w:eastAsia="MS PGothic" w:hAnsi="Times New Roman"/>
          <w:lang w:val="en-GB"/>
        </w:rPr>
        <w:t xml:space="preserve"> </w:t>
      </w:r>
      <w:r w:rsidR="00C84F4D">
        <w:rPr>
          <w:rFonts w:ascii="Times New Roman" w:eastAsia="MS PGothic" w:hAnsi="Times New Roman"/>
          <w:lang w:val="en-GB"/>
        </w:rPr>
        <w:fldChar w:fldCharType="begin" w:fldLock="1"/>
      </w:r>
      <w:r w:rsidR="000A5800">
        <w:rPr>
          <w:rFonts w:ascii="Times New Roman" w:eastAsia="MS PGothic" w:hAnsi="Times New Roman"/>
          <w:lang w:val="en-GB"/>
        </w:rPr>
        <w:instrText>ADDIN CSL_CITATION {"citationItems":[{"id":"ITEM-1","itemData":{"DOI":"10.1016/1381-5148(95)00031-A","ISSN":"1381-5148","abstract":"The glycolysis process is the basis for a controlled degradation of crosslinked polyurethane for recycling. Flexible water-blown polyurethanes are polymers with repeating urethane and urea groups. When they undergo heating in presence of glycols and selective catalysts, the reaction of these groups leads to products that are liquid at room temperature. The transesterification reaction of the urethane groups, that leads to the formation of new carbamate is faster than that of the urea groups that leads to the formation of carbamates and amines. The carbamates in turn undergo aminolysis due to the amines formed in the glycolysis of the urea groups to give insoluble products. The possibility of transforming the free aromatic amines by means of a reaction with formaldehyde into products with methylol end groups has been studied. At the same time the formation of a solid phase, mainly of urea groups, has been avoided. The use of ethylene glycol ({EG}) allows the process to be carried out with high polymer/glycol ratio (up to 4:1) even if a biphase product is obtained. The top phase is mainly formed by the polyether polyol from the polymer, the bottom phase is formed by the solution of carbamates, ureas and amines in {EG}.","author":[{"dropping-particle":"","family":"Modesti","given":"M","non-dropping-particle":"","parse-names":false,"suffix":""},{"dropping-particle":"","family":"Simioni","given":"F","non-dropping-particle":"","parse-names":false,"suffix":""},{"dropping-particle":"","family":"Munari","given":"R","non-dropping-particle":"","parse-names":false,"suffix":""},{"dropping-particle":"","family":"Baldoin","given":"N","non-dropping-particle":"","parse-names":false,"suffix":""}],"collection-title":"Proceedings of the 6th International Conference on Polymer Supported Reactions in Organic Chemistry","id":"ITEM-1","issue":"1","issued":{"date-parts":[["0"]]},"page":"157-165","title":"Recycling of flexible polyurethane foams with a low aromatic amine content","type":"article-journal","volume":"26"},"uris":["http://www.mendeley.com/documents/?uuid=65b0f5df-6035-43fe-8d47-87850b9ee699"]}],"mendeley":{"formattedCitation":"[8]","plainTextFormattedCitation":"[8]","previouslyFormattedCitation":"[8]"},"properties":{"noteIndex":0},"schema":"https://github.com/citation-style-language/schema/raw/master/csl-citation.json"}</w:instrText>
      </w:r>
      <w:r w:rsidR="00C84F4D">
        <w:rPr>
          <w:rFonts w:ascii="Times New Roman" w:eastAsia="MS PGothic" w:hAnsi="Times New Roman"/>
          <w:lang w:val="en-GB"/>
        </w:rPr>
        <w:fldChar w:fldCharType="separate"/>
      </w:r>
      <w:r w:rsidR="00C84F4D" w:rsidRPr="00C84F4D">
        <w:rPr>
          <w:rFonts w:ascii="Times New Roman" w:eastAsia="MS PGothic" w:hAnsi="Times New Roman"/>
          <w:noProof/>
          <w:lang w:val="en-GB"/>
        </w:rPr>
        <w:t>[8]</w:t>
      </w:r>
      <w:r w:rsidR="00C84F4D">
        <w:rPr>
          <w:rFonts w:ascii="Times New Roman" w:eastAsia="MS PGothic" w:hAnsi="Times New Roman"/>
          <w:lang w:val="en-GB"/>
        </w:rPr>
        <w:fldChar w:fldCharType="end"/>
      </w:r>
      <w:r w:rsidR="001A2A55">
        <w:rPr>
          <w:rFonts w:ascii="Times New Roman" w:eastAsia="MS PGothic" w:hAnsi="Times New Roman"/>
          <w:lang w:val="en-GB"/>
        </w:rPr>
        <w:t>.</w:t>
      </w:r>
      <w:r w:rsidRPr="00B35A68">
        <w:rPr>
          <w:rFonts w:ascii="Times New Roman" w:eastAsia="MS PGothic" w:hAnsi="Times New Roman"/>
          <w:lang w:val="en-GB"/>
        </w:rPr>
        <w:t xml:space="preserve"> Humidity present in the polymer foam is responsible for the hydrolysis. Pyrolysis occur</w:t>
      </w:r>
      <w:r w:rsidR="001A2A55">
        <w:rPr>
          <w:rFonts w:ascii="Times New Roman" w:eastAsia="MS PGothic" w:hAnsi="Times New Roman"/>
          <w:lang w:val="en-GB"/>
        </w:rPr>
        <w:t>s</w:t>
      </w:r>
      <w:r w:rsidRPr="00B35A68">
        <w:rPr>
          <w:rFonts w:ascii="Times New Roman" w:eastAsia="MS PGothic" w:hAnsi="Times New Roman"/>
          <w:lang w:val="en-GB"/>
        </w:rPr>
        <w:t xml:space="preserve"> because of the high reaction temperature</w:t>
      </w:r>
      <w:r w:rsidR="00C84F4D">
        <w:rPr>
          <w:rFonts w:ascii="Times New Roman" w:eastAsia="MS PGothic" w:hAnsi="Times New Roman"/>
          <w:lang w:val="en-GB"/>
        </w:rPr>
        <w:t xml:space="preserve"> </w:t>
      </w:r>
      <w:r w:rsidRPr="00B35A68">
        <w:rPr>
          <w:rFonts w:ascii="Times New Roman" w:eastAsia="MS PGothic" w:hAnsi="Times New Roman"/>
          <w:lang w:val="en-GB"/>
        </w:rPr>
        <w:t>.</w:t>
      </w:r>
    </w:p>
    <w:p w14:paraId="0871BF31" w14:textId="77777777" w:rsidR="00DA51A3" w:rsidRPr="00B35A68" w:rsidRDefault="00DA51A3" w:rsidP="00DA51A3">
      <w:pPr>
        <w:snapToGrid w:val="0"/>
        <w:spacing w:before="240" w:line="300" w:lineRule="auto"/>
        <w:rPr>
          <w:rFonts w:ascii="Times New Roman" w:eastAsia="MS PGothic" w:hAnsi="Times New Roman"/>
          <w:lang w:val="en-GB"/>
        </w:rPr>
      </w:pPr>
      <w:r w:rsidRPr="00B35A68">
        <w:rPr>
          <w:rFonts w:ascii="Times New Roman" w:eastAsia="MS PGothic" w:hAnsi="Times New Roman"/>
          <w:b/>
          <w:bCs/>
          <w:lang w:val="en-GB"/>
        </w:rPr>
        <w:t>2. Methods</w:t>
      </w:r>
    </w:p>
    <w:p w14:paraId="7B2B054E" w14:textId="1C9633AC" w:rsidR="00937ECB" w:rsidRPr="005A0EB8" w:rsidRDefault="00937ECB" w:rsidP="00937ECB">
      <w:pPr>
        <w:snapToGrid w:val="0"/>
        <w:spacing w:after="120"/>
        <w:jc w:val="both"/>
        <w:rPr>
          <w:rFonts w:ascii="Times New Roman" w:eastAsia="MS PGothic" w:hAnsi="Times New Roman"/>
          <w:i/>
          <w:iCs/>
          <w:lang w:val="en-GB"/>
        </w:rPr>
      </w:pPr>
      <w:r w:rsidRPr="005A0EB8">
        <w:rPr>
          <w:rFonts w:ascii="Times New Roman" w:eastAsia="MS PGothic" w:hAnsi="Times New Roman"/>
          <w:i/>
          <w:iCs/>
          <w:lang w:val="en-GB"/>
        </w:rPr>
        <w:t xml:space="preserve">Glycolysis </w:t>
      </w:r>
      <w:r w:rsidR="00C3142C" w:rsidRPr="005A0EB8">
        <w:rPr>
          <w:rFonts w:ascii="Times New Roman" w:eastAsia="MS PGothic" w:hAnsi="Times New Roman"/>
          <w:i/>
          <w:iCs/>
          <w:lang w:val="en-GB"/>
        </w:rPr>
        <w:t>reactions</w:t>
      </w:r>
    </w:p>
    <w:p w14:paraId="3C777241" w14:textId="69A7A5DE" w:rsidR="00937ECB" w:rsidRDefault="002919BA" w:rsidP="00937ECB">
      <w:pPr>
        <w:snapToGrid w:val="0"/>
        <w:spacing w:after="120"/>
        <w:jc w:val="both"/>
        <w:rPr>
          <w:rFonts w:ascii="Times New Roman" w:eastAsia="MS PGothic" w:hAnsi="Times New Roman"/>
          <w:lang w:val="en-GB"/>
        </w:rPr>
      </w:pPr>
      <w:r>
        <w:rPr>
          <w:rFonts w:ascii="Times New Roman" w:eastAsia="MS PGothic" w:hAnsi="Times New Roman"/>
          <w:lang w:val="en-GB"/>
        </w:rPr>
        <w:t>G</w:t>
      </w:r>
      <w:r w:rsidR="00937ECB" w:rsidRPr="00B35A68">
        <w:rPr>
          <w:rFonts w:ascii="Times New Roman" w:eastAsia="MS PGothic" w:hAnsi="Times New Roman"/>
          <w:lang w:val="en-GB"/>
        </w:rPr>
        <w:t>lycolysis tests for the chemical depolymerisation of PUR foams were carrie</w:t>
      </w:r>
      <w:r>
        <w:rPr>
          <w:rFonts w:ascii="Times New Roman" w:eastAsia="MS PGothic" w:hAnsi="Times New Roman"/>
          <w:lang w:val="en-GB"/>
        </w:rPr>
        <w:t>d out</w:t>
      </w:r>
      <w:r w:rsidR="00937ECB" w:rsidRPr="00B35A68">
        <w:rPr>
          <w:rFonts w:ascii="Times New Roman" w:eastAsia="MS PGothic" w:hAnsi="Times New Roman"/>
          <w:lang w:val="en-GB"/>
        </w:rPr>
        <w:t xml:space="preserve"> using two different configurations to provide the heat necessary to sustain the reaction. The first configuration is based on a conventional heat conduction apparatus comprising </w:t>
      </w:r>
      <w:r w:rsidR="007419DB">
        <w:rPr>
          <w:rFonts w:ascii="Times New Roman" w:eastAsia="MS PGothic" w:hAnsi="Times New Roman"/>
          <w:lang w:val="en-GB"/>
        </w:rPr>
        <w:t>an</w:t>
      </w:r>
      <w:r w:rsidR="00937ECB" w:rsidRPr="00B35A68">
        <w:rPr>
          <w:rFonts w:ascii="Times New Roman" w:eastAsia="MS PGothic" w:hAnsi="Times New Roman"/>
          <w:lang w:val="en-GB"/>
        </w:rPr>
        <w:t xml:space="preserve"> isomantle equipped with </w:t>
      </w:r>
      <w:r>
        <w:rPr>
          <w:rFonts w:ascii="Times New Roman" w:eastAsia="MS PGothic" w:hAnsi="Times New Roman"/>
          <w:lang w:val="en-GB"/>
        </w:rPr>
        <w:t xml:space="preserve">a flask, </w:t>
      </w:r>
      <w:r w:rsidR="00937ECB" w:rsidRPr="00B35A68">
        <w:rPr>
          <w:rFonts w:ascii="Times New Roman" w:eastAsia="MS PGothic" w:hAnsi="Times New Roman"/>
          <w:lang w:val="en-GB"/>
        </w:rPr>
        <w:t>a temperature sensor and mechanical stirring. The second configuration is based on a microwave reactor equipped with hermetically sealed PTFE vessels, a magnetic stirring mechanism, and a fibre optic temperature sensor. All experiments were run at 200°C, to balance catalyst activation with minimal side products formation, and atmospheric pressure. According to different preliminary tests, a mass feed ratio (m</w:t>
      </w:r>
      <w:r w:rsidR="00937ECB" w:rsidRPr="007419DB">
        <w:rPr>
          <w:rFonts w:ascii="Times New Roman" w:eastAsia="MS PGothic" w:hAnsi="Times New Roman"/>
          <w:vertAlign w:val="subscript"/>
          <w:lang w:val="en-GB"/>
        </w:rPr>
        <w:t>PU</w:t>
      </w:r>
      <w:r w:rsidR="00937ECB" w:rsidRPr="00B35A68">
        <w:rPr>
          <w:rFonts w:ascii="Times New Roman" w:eastAsia="MS PGothic" w:hAnsi="Times New Roman"/>
          <w:lang w:val="en-GB"/>
        </w:rPr>
        <w:t>⁄m</w:t>
      </w:r>
      <w:r w:rsidR="00937ECB" w:rsidRPr="007419DB">
        <w:rPr>
          <w:rFonts w:ascii="Times New Roman" w:eastAsia="MS PGothic" w:hAnsi="Times New Roman"/>
          <w:vertAlign w:val="subscript"/>
          <w:lang w:val="en-GB"/>
        </w:rPr>
        <w:t>DEG</w:t>
      </w:r>
      <w:r w:rsidR="00937ECB" w:rsidRPr="00B35A68">
        <w:rPr>
          <w:rFonts w:ascii="Times New Roman" w:eastAsia="MS PGothic" w:hAnsi="Times New Roman"/>
          <w:lang w:val="en-GB"/>
        </w:rPr>
        <w:t>) equal to 1.5 was employed. Catalysts were tested at 30 and 50 mmol/100g</w:t>
      </w:r>
      <w:r w:rsidR="00937ECB" w:rsidRPr="00BC6DCA">
        <w:rPr>
          <w:rFonts w:ascii="Times New Roman" w:eastAsia="MS PGothic" w:hAnsi="Times New Roman"/>
          <w:vertAlign w:val="subscript"/>
          <w:lang w:val="en-GB"/>
        </w:rPr>
        <w:t>PU</w:t>
      </w:r>
      <w:r w:rsidR="00937ECB" w:rsidRPr="00B35A68">
        <w:rPr>
          <w:rFonts w:ascii="Times New Roman" w:eastAsia="MS PGothic" w:hAnsi="Times New Roman"/>
          <w:lang w:val="en-GB"/>
        </w:rPr>
        <w:t xml:space="preserve"> concentrations. According to several preliminary experiments, reaction times were set to 4h in the case of conventional heating and 15 min with microwave in order to obtain glycolysis product with comparable properties.</w:t>
      </w:r>
    </w:p>
    <w:p w14:paraId="0F0D6339" w14:textId="5F931555" w:rsidR="00FA38DF" w:rsidRPr="00B35A68" w:rsidRDefault="00BF6827" w:rsidP="00937ECB">
      <w:pPr>
        <w:snapToGrid w:val="0"/>
        <w:spacing w:after="120"/>
        <w:jc w:val="both"/>
        <w:rPr>
          <w:rFonts w:ascii="Times New Roman" w:eastAsia="MS PGothic" w:hAnsi="Times New Roman"/>
          <w:lang w:val="en-GB"/>
        </w:rPr>
      </w:pPr>
      <w:r>
        <w:rPr>
          <w:rFonts w:ascii="Times New Roman" w:eastAsia="MS PGothic" w:hAnsi="Times New Roman"/>
          <w:lang w:val="en-GB"/>
        </w:rPr>
        <w:t xml:space="preserve">Glycolysis product were characterized in terms of </w:t>
      </w:r>
      <w:r w:rsidR="00FA38DF" w:rsidRPr="00B35A68">
        <w:rPr>
          <w:rFonts w:ascii="Times New Roman" w:eastAsia="MS PGothic" w:hAnsi="Times New Roman"/>
          <w:lang w:val="en-GB"/>
        </w:rPr>
        <w:t xml:space="preserve">aromatic amine content </w:t>
      </w:r>
      <w:r>
        <w:rPr>
          <w:rFonts w:ascii="Times New Roman" w:eastAsia="MS PGothic" w:hAnsi="Times New Roman"/>
          <w:lang w:val="en-GB"/>
        </w:rPr>
        <w:t>(HPLC), infrared spectroscopy (FT-IR),</w:t>
      </w:r>
      <w:r w:rsidR="00FA38DF">
        <w:rPr>
          <w:rFonts w:ascii="Times New Roman" w:eastAsia="MS PGothic" w:hAnsi="Times New Roman"/>
          <w:lang w:val="en-GB"/>
        </w:rPr>
        <w:t xml:space="preserve"> </w:t>
      </w:r>
      <w:r>
        <w:rPr>
          <w:rFonts w:ascii="Times New Roman" w:eastAsia="MS PGothic" w:hAnsi="Times New Roman"/>
          <w:lang w:val="en-GB"/>
        </w:rPr>
        <w:t>d</w:t>
      </w:r>
      <w:r w:rsidR="00FA38DF" w:rsidRPr="00B35A68">
        <w:rPr>
          <w:rFonts w:ascii="Times New Roman" w:eastAsia="MS PGothic" w:hAnsi="Times New Roman"/>
          <w:lang w:val="en-GB"/>
        </w:rPr>
        <w:t>ynamic viscosity</w:t>
      </w:r>
      <w:r>
        <w:rPr>
          <w:rFonts w:ascii="Times New Roman" w:eastAsia="MS PGothic" w:hAnsi="Times New Roman"/>
          <w:lang w:val="en-GB"/>
        </w:rPr>
        <w:t>, hydroxyl value and gel permeation chromatography (GPC)</w:t>
      </w:r>
      <w:r w:rsidR="00FA38DF" w:rsidRPr="00B35A68">
        <w:rPr>
          <w:rFonts w:ascii="Times New Roman" w:eastAsia="MS PGothic" w:hAnsi="Times New Roman"/>
          <w:lang w:val="en-GB"/>
        </w:rPr>
        <w:t>.</w:t>
      </w:r>
    </w:p>
    <w:p w14:paraId="4D66F743" w14:textId="06CD21AA" w:rsidR="00937ECB" w:rsidRPr="005A0EB8" w:rsidRDefault="00937ECB" w:rsidP="00937ECB">
      <w:pPr>
        <w:snapToGrid w:val="0"/>
        <w:spacing w:after="120"/>
        <w:jc w:val="both"/>
        <w:rPr>
          <w:rFonts w:ascii="Times New Roman" w:eastAsia="MS PGothic" w:hAnsi="Times New Roman"/>
          <w:i/>
          <w:iCs/>
          <w:lang w:val="en-GB"/>
        </w:rPr>
      </w:pPr>
      <w:r w:rsidRPr="005A0EB8">
        <w:rPr>
          <w:rFonts w:ascii="Times New Roman" w:eastAsia="MS PGothic" w:hAnsi="Times New Roman"/>
          <w:i/>
          <w:iCs/>
          <w:lang w:val="en-GB"/>
        </w:rPr>
        <w:t>Foam</w:t>
      </w:r>
      <w:r w:rsidR="00C3142C" w:rsidRPr="005A0EB8">
        <w:rPr>
          <w:rFonts w:ascii="Times New Roman" w:eastAsia="MS PGothic" w:hAnsi="Times New Roman"/>
          <w:i/>
          <w:iCs/>
          <w:lang w:val="en-GB"/>
        </w:rPr>
        <w:t>s</w:t>
      </w:r>
    </w:p>
    <w:p w14:paraId="0228A268" w14:textId="7936D8AD" w:rsidR="00937ECB" w:rsidRDefault="00937ECB" w:rsidP="00937ECB">
      <w:pPr>
        <w:snapToGrid w:val="0"/>
        <w:spacing w:after="120"/>
        <w:jc w:val="both"/>
        <w:rPr>
          <w:rFonts w:ascii="Times New Roman" w:eastAsia="MS PGothic" w:hAnsi="Times New Roman"/>
          <w:lang w:val="en-GB"/>
        </w:rPr>
      </w:pPr>
      <w:r w:rsidRPr="00B35A68">
        <w:rPr>
          <w:rFonts w:ascii="Times New Roman" w:eastAsia="MS PGothic" w:hAnsi="Times New Roman"/>
          <w:lang w:val="en-GB"/>
        </w:rPr>
        <w:lastRenderedPageBreak/>
        <w:t>The polyols mixtures obtained from the glycolysis of PUR wastes were tested to evaluate PUR foam production suitability and subsequently characterized for performance evaluation. Several foams were produced, using different percentages of recycled polyol, and evaluated in comparison to equivalent products obtained from virgin polyols.</w:t>
      </w:r>
    </w:p>
    <w:p w14:paraId="3D0318FB" w14:textId="74EECB02" w:rsidR="00FA38DF" w:rsidRPr="00B35A68" w:rsidRDefault="00BF6827" w:rsidP="00937ECB">
      <w:pPr>
        <w:snapToGrid w:val="0"/>
        <w:spacing w:after="120"/>
        <w:jc w:val="both"/>
        <w:rPr>
          <w:rFonts w:ascii="Times New Roman" w:eastAsia="MS PGothic" w:hAnsi="Times New Roman"/>
          <w:lang w:val="en-GB"/>
        </w:rPr>
      </w:pPr>
      <w:r>
        <w:rPr>
          <w:rFonts w:ascii="Times New Roman" w:eastAsia="MS PGothic" w:hAnsi="Times New Roman"/>
          <w:lang w:val="en-GB"/>
        </w:rPr>
        <w:t xml:space="preserve">Foams were characterized in terms of apparent density, compression resistance, thermal </w:t>
      </w:r>
      <w:r w:rsidR="005D6618">
        <w:rPr>
          <w:rFonts w:ascii="Times New Roman" w:eastAsia="MS PGothic" w:hAnsi="Times New Roman"/>
          <w:lang w:val="en-GB"/>
        </w:rPr>
        <w:t>conductivity,</w:t>
      </w:r>
      <w:r>
        <w:rPr>
          <w:rFonts w:ascii="Times New Roman" w:eastAsia="MS PGothic" w:hAnsi="Times New Roman"/>
          <w:lang w:val="en-GB"/>
        </w:rPr>
        <w:t xml:space="preserve"> and morphology </w:t>
      </w:r>
      <w:r w:rsidR="00FA38DF" w:rsidRPr="00B35A68">
        <w:rPr>
          <w:rFonts w:ascii="Times New Roman" w:eastAsia="MS PGothic" w:hAnsi="Times New Roman"/>
          <w:lang w:val="en-GB"/>
        </w:rPr>
        <w:t>(SEM)</w:t>
      </w:r>
      <w:r>
        <w:rPr>
          <w:rFonts w:ascii="Times New Roman" w:eastAsia="MS PGothic" w:hAnsi="Times New Roman"/>
          <w:lang w:val="en-GB"/>
        </w:rPr>
        <w:t>.</w:t>
      </w:r>
    </w:p>
    <w:p w14:paraId="0528A46E" w14:textId="77777777" w:rsidR="00DA51A3" w:rsidRPr="00B35A68" w:rsidRDefault="00DA51A3" w:rsidP="00937ECB">
      <w:pPr>
        <w:snapToGrid w:val="0"/>
        <w:spacing w:before="240" w:line="300" w:lineRule="auto"/>
        <w:jc w:val="both"/>
        <w:rPr>
          <w:rFonts w:ascii="Times New Roman" w:eastAsia="MS PGothic" w:hAnsi="Times New Roman"/>
          <w:lang w:val="en-GB"/>
        </w:rPr>
      </w:pPr>
      <w:r w:rsidRPr="00B35A68">
        <w:rPr>
          <w:rFonts w:ascii="Times New Roman" w:eastAsia="MS PGothic" w:hAnsi="Times New Roman"/>
          <w:b/>
          <w:bCs/>
          <w:lang w:val="en-GB"/>
        </w:rPr>
        <w:t>3. Results and discussion</w:t>
      </w:r>
    </w:p>
    <w:p w14:paraId="3D11DE7E" w14:textId="49CCABC1" w:rsidR="00937ECB" w:rsidRPr="002919BA" w:rsidRDefault="00937ECB" w:rsidP="00937ECB">
      <w:pPr>
        <w:snapToGrid w:val="0"/>
        <w:spacing w:after="120"/>
        <w:jc w:val="both"/>
        <w:rPr>
          <w:rFonts w:ascii="Times New Roman" w:eastAsia="MS PGothic" w:hAnsi="Times New Roman"/>
          <w:i/>
          <w:iCs/>
          <w:lang w:val="en-GB"/>
        </w:rPr>
      </w:pPr>
      <w:r w:rsidRPr="002919BA">
        <w:rPr>
          <w:rFonts w:ascii="Times New Roman" w:eastAsia="MS PGothic" w:hAnsi="Times New Roman"/>
          <w:i/>
          <w:iCs/>
          <w:lang w:val="en-GB"/>
        </w:rPr>
        <w:t>Conventional and microwave-assisted glycolysis</w:t>
      </w:r>
    </w:p>
    <w:p w14:paraId="71915AF1" w14:textId="77777777" w:rsidR="00937ECB" w:rsidRPr="00B35A68" w:rsidRDefault="00937ECB" w:rsidP="00937ECB">
      <w:pPr>
        <w:snapToGrid w:val="0"/>
        <w:spacing w:after="120"/>
        <w:jc w:val="both"/>
        <w:rPr>
          <w:rFonts w:ascii="Times New Roman" w:eastAsia="MS PGothic" w:hAnsi="Times New Roman"/>
          <w:lang w:val="en-GB"/>
        </w:rPr>
      </w:pPr>
      <w:r w:rsidRPr="00B35A68">
        <w:rPr>
          <w:rFonts w:ascii="Times New Roman" w:eastAsia="MS PGothic" w:hAnsi="Times New Roman"/>
          <w:lang w:val="en-GB"/>
        </w:rPr>
        <w:t>Viscosity is the main property monitored in order to assess the extent of depolymerization of the waste polyurethane. The amount of MDA is measured to assess the extent of secondary reactions, whereas the hydroxyl value is useful during the subsequent synthesis of new foams. Table 3.1 summarizes experimental data, viscosity, and MDA, categorized by heating method and catalyst concentration.</w:t>
      </w:r>
    </w:p>
    <w:p w14:paraId="299D67EB" w14:textId="77777777" w:rsidR="005D6618" w:rsidRPr="00494713" w:rsidRDefault="005D6618" w:rsidP="005D6618">
      <w:pPr>
        <w:pStyle w:val="Caption"/>
        <w:keepNext/>
        <w:jc w:val="center"/>
        <w:rPr>
          <w:rFonts w:ascii="Times New Roman" w:hAnsi="Times New Roman" w:cs="Times New Roman"/>
        </w:rPr>
      </w:pPr>
      <w:r w:rsidRPr="00494713">
        <w:rPr>
          <w:rFonts w:ascii="Times New Roman" w:hAnsi="Times New Roman" w:cs="Times New Roman"/>
          <w:b/>
          <w:bCs/>
        </w:rPr>
        <w:t>Table 3.</w:t>
      </w:r>
      <w:r w:rsidRPr="00494713">
        <w:rPr>
          <w:rFonts w:ascii="Times New Roman" w:hAnsi="Times New Roman" w:cs="Times New Roman"/>
          <w:b/>
          <w:bCs/>
        </w:rPr>
        <w:fldChar w:fldCharType="begin"/>
      </w:r>
      <w:r w:rsidRPr="00494713">
        <w:rPr>
          <w:rFonts w:ascii="Times New Roman" w:hAnsi="Times New Roman" w:cs="Times New Roman"/>
          <w:b/>
          <w:bCs/>
        </w:rPr>
        <w:instrText xml:space="preserve"> SEQ Table \* ARABIC </w:instrText>
      </w:r>
      <w:r w:rsidRPr="00494713">
        <w:rPr>
          <w:rFonts w:ascii="Times New Roman" w:hAnsi="Times New Roman" w:cs="Times New Roman"/>
          <w:b/>
          <w:bCs/>
        </w:rPr>
        <w:fldChar w:fldCharType="separate"/>
      </w:r>
      <w:r w:rsidRPr="00494713">
        <w:rPr>
          <w:rFonts w:ascii="Times New Roman" w:hAnsi="Times New Roman" w:cs="Times New Roman"/>
          <w:b/>
          <w:bCs/>
          <w:noProof/>
        </w:rPr>
        <w:t>1</w:t>
      </w:r>
      <w:r w:rsidRPr="00494713">
        <w:rPr>
          <w:rFonts w:ascii="Times New Roman" w:hAnsi="Times New Roman" w:cs="Times New Roman"/>
          <w:b/>
          <w:bCs/>
          <w:noProof/>
        </w:rPr>
        <w:fldChar w:fldCharType="end"/>
      </w:r>
      <w:r w:rsidRPr="00494713">
        <w:rPr>
          <w:rFonts w:ascii="Times New Roman" w:hAnsi="Times New Roman" w:cs="Times New Roman"/>
          <w:b/>
          <w:bCs/>
        </w:rPr>
        <w:t>:</w:t>
      </w:r>
      <w:r w:rsidRPr="00494713">
        <w:rPr>
          <w:rFonts w:ascii="Times New Roman" w:hAnsi="Times New Roman" w:cs="Times New Roman"/>
        </w:rPr>
        <w:t xml:space="preserve"> Properties of CH and MW products. Maximum errors for viscosity measurements is ±80cP, ±0.1%wt for MDA concentrations and ±15 mg</w:t>
      </w:r>
      <w:r w:rsidRPr="00494713">
        <w:rPr>
          <w:rFonts w:ascii="Times New Roman" w:hAnsi="Times New Roman" w:cs="Times New Roman"/>
          <w:vertAlign w:val="subscript"/>
        </w:rPr>
        <w:t>KOH</w:t>
      </w:r>
      <w:r w:rsidRPr="00494713">
        <w:rPr>
          <w:rFonts w:ascii="Times New Roman" w:hAnsi="Times New Roman" w:cs="Times New Roman"/>
        </w:rPr>
        <w:t>/g for hydroxyl values.</w:t>
      </w:r>
    </w:p>
    <w:tbl>
      <w:tblPr>
        <w:tblStyle w:val="PlainTable1"/>
        <w:tblW w:w="5057"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1"/>
        <w:gridCol w:w="1741"/>
        <w:gridCol w:w="1043"/>
        <w:gridCol w:w="1068"/>
        <w:gridCol w:w="1328"/>
        <w:gridCol w:w="1043"/>
        <w:gridCol w:w="1068"/>
        <w:gridCol w:w="1326"/>
      </w:tblGrid>
      <w:tr w:rsidR="005D6618" w:rsidRPr="00072B30" w14:paraId="2A586317" w14:textId="77777777" w:rsidTr="00072B3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80" w:type="pct"/>
            <w:tcBorders>
              <w:bottom w:val="single" w:sz="18" w:space="0" w:color="auto"/>
            </w:tcBorders>
            <w:vAlign w:val="center"/>
          </w:tcPr>
          <w:p w14:paraId="16A85F71" w14:textId="77777777" w:rsidR="005D6618" w:rsidRPr="00072B30" w:rsidRDefault="005D6618" w:rsidP="007E2F83">
            <w:pPr>
              <w:spacing w:line="360" w:lineRule="exact"/>
              <w:jc w:val="center"/>
              <w:rPr>
                <w:rFonts w:ascii="Times New Roman" w:hAnsi="Times New Roman" w:cs="Times New Roman"/>
              </w:rPr>
            </w:pPr>
          </w:p>
        </w:tc>
        <w:tc>
          <w:tcPr>
            <w:tcW w:w="893" w:type="pct"/>
            <w:tcBorders>
              <w:bottom w:val="single" w:sz="18" w:space="0" w:color="auto"/>
            </w:tcBorders>
            <w:vAlign w:val="center"/>
          </w:tcPr>
          <w:p w14:paraId="546226F3" w14:textId="5693C680" w:rsidR="005D6618" w:rsidRPr="00072B30" w:rsidRDefault="005D6618" w:rsidP="007E2F83">
            <w:pPr>
              <w:spacing w:line="360" w:lineRule="exac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Heating</w:t>
            </w:r>
          </w:p>
        </w:tc>
        <w:tc>
          <w:tcPr>
            <w:tcW w:w="1764" w:type="pct"/>
            <w:gridSpan w:val="3"/>
            <w:tcBorders>
              <w:bottom w:val="single" w:sz="18" w:space="0" w:color="auto"/>
            </w:tcBorders>
            <w:vAlign w:val="center"/>
          </w:tcPr>
          <w:p w14:paraId="547D1B42" w14:textId="77777777" w:rsidR="005D6618" w:rsidRPr="00072B30" w:rsidRDefault="005D6618" w:rsidP="007E2F83">
            <w:pPr>
              <w:spacing w:line="360" w:lineRule="exac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CH</w:t>
            </w:r>
          </w:p>
        </w:tc>
        <w:tc>
          <w:tcPr>
            <w:tcW w:w="1763" w:type="pct"/>
            <w:gridSpan w:val="3"/>
            <w:vAlign w:val="center"/>
          </w:tcPr>
          <w:p w14:paraId="5E8B8ACA" w14:textId="77777777" w:rsidR="005D6618" w:rsidRPr="00072B30" w:rsidRDefault="005D6618" w:rsidP="007E2F83">
            <w:pPr>
              <w:spacing w:line="360" w:lineRule="exac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MW</w:t>
            </w:r>
          </w:p>
        </w:tc>
      </w:tr>
      <w:tr w:rsidR="00072B30" w:rsidRPr="00072B30" w14:paraId="7EAA84B0" w14:textId="77777777" w:rsidTr="00072B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80" w:type="pct"/>
            <w:tcBorders>
              <w:top w:val="single" w:sz="18" w:space="0" w:color="auto"/>
              <w:bottom w:val="single" w:sz="8" w:space="0" w:color="auto"/>
            </w:tcBorders>
            <w:vAlign w:val="center"/>
          </w:tcPr>
          <w:p w14:paraId="1BDE3EED" w14:textId="77777777" w:rsidR="005D6618" w:rsidRPr="00072B30" w:rsidRDefault="005D6618" w:rsidP="007E2F83">
            <w:pPr>
              <w:spacing w:line="360" w:lineRule="exact"/>
              <w:jc w:val="center"/>
              <w:rPr>
                <w:rFonts w:ascii="Times New Roman" w:hAnsi="Times New Roman" w:cs="Times New Roman"/>
              </w:rPr>
            </w:pPr>
            <w:r w:rsidRPr="00072B30">
              <w:rPr>
                <w:rFonts w:ascii="Times New Roman" w:hAnsi="Times New Roman" w:cs="Times New Roman"/>
              </w:rPr>
              <w:t>Cat</w:t>
            </w:r>
          </w:p>
        </w:tc>
        <w:tc>
          <w:tcPr>
            <w:tcW w:w="893" w:type="pct"/>
            <w:tcBorders>
              <w:top w:val="single" w:sz="18" w:space="0" w:color="auto"/>
              <w:bottom w:val="single" w:sz="8" w:space="0" w:color="auto"/>
            </w:tcBorders>
            <w:vAlign w:val="center"/>
          </w:tcPr>
          <w:p w14:paraId="3820CE35" w14:textId="77777777" w:rsidR="005D6618" w:rsidRPr="00072B30" w:rsidRDefault="005D6618" w:rsidP="007E2F83">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072B30">
              <w:rPr>
                <w:rFonts w:ascii="Times New Roman" w:hAnsi="Times New Roman" w:cs="Times New Roman"/>
                <w:b/>
                <w:bCs/>
              </w:rPr>
              <w:t>c</w:t>
            </w:r>
            <w:r w:rsidRPr="00072B30">
              <w:rPr>
                <w:rFonts w:ascii="Times New Roman" w:hAnsi="Times New Roman" w:cs="Times New Roman"/>
                <w:b/>
                <w:bCs/>
                <w:vertAlign w:val="subscript"/>
              </w:rPr>
              <w:t>cat</w:t>
            </w:r>
            <w:r w:rsidRPr="00072B30">
              <w:rPr>
                <w:rFonts w:ascii="Times New Roman" w:hAnsi="Times New Roman" w:cs="Times New Roman"/>
                <w:b/>
                <w:bCs/>
              </w:rPr>
              <w:t>, [mmol/100g</w:t>
            </w:r>
            <w:r w:rsidRPr="00072B30">
              <w:rPr>
                <w:rFonts w:ascii="Times New Roman" w:hAnsi="Times New Roman" w:cs="Times New Roman"/>
                <w:b/>
                <w:bCs/>
                <w:vertAlign w:val="subscript"/>
              </w:rPr>
              <w:t>PU</w:t>
            </w:r>
            <w:r w:rsidRPr="00072B30">
              <w:rPr>
                <w:rFonts w:ascii="Times New Roman" w:hAnsi="Times New Roman" w:cs="Times New Roman"/>
                <w:b/>
                <w:bCs/>
              </w:rPr>
              <w:t>]</w:t>
            </w:r>
          </w:p>
        </w:tc>
        <w:tc>
          <w:tcPr>
            <w:tcW w:w="535" w:type="pct"/>
            <w:tcBorders>
              <w:top w:val="single" w:sz="18" w:space="0" w:color="auto"/>
              <w:bottom w:val="single" w:sz="8" w:space="0" w:color="auto"/>
            </w:tcBorders>
            <w:vAlign w:val="center"/>
          </w:tcPr>
          <w:p w14:paraId="5D93A55D" w14:textId="77777777" w:rsidR="005D6618" w:rsidRPr="00072B30" w:rsidRDefault="005D6618" w:rsidP="007E2F83">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072B30">
              <w:rPr>
                <w:rFonts w:ascii="Times New Roman" w:hAnsi="Times New Roman" w:cs="Times New Roman"/>
                <w:b/>
                <w:bCs/>
              </w:rPr>
              <w:t>μ, [mPa·s]</w:t>
            </w:r>
          </w:p>
        </w:tc>
        <w:tc>
          <w:tcPr>
            <w:tcW w:w="548" w:type="pct"/>
            <w:tcBorders>
              <w:top w:val="single" w:sz="18" w:space="0" w:color="auto"/>
              <w:bottom w:val="single" w:sz="8" w:space="0" w:color="auto"/>
            </w:tcBorders>
            <w:vAlign w:val="center"/>
          </w:tcPr>
          <w:p w14:paraId="043BC006" w14:textId="77777777" w:rsidR="005D6618" w:rsidRPr="00072B30" w:rsidRDefault="005D6618" w:rsidP="007E2F83">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072B30">
              <w:rPr>
                <w:rFonts w:ascii="Times New Roman" w:hAnsi="Times New Roman" w:cs="Times New Roman"/>
                <w:b/>
                <w:bCs/>
              </w:rPr>
              <w:t>MDA, [%wt]</w:t>
            </w:r>
          </w:p>
        </w:tc>
        <w:tc>
          <w:tcPr>
            <w:tcW w:w="681" w:type="pct"/>
            <w:tcBorders>
              <w:top w:val="single" w:sz="18" w:space="0" w:color="auto"/>
              <w:bottom w:val="single" w:sz="8" w:space="0" w:color="auto"/>
            </w:tcBorders>
          </w:tcPr>
          <w:p w14:paraId="0342547D" w14:textId="77777777" w:rsidR="005D6618" w:rsidRPr="00072B30" w:rsidRDefault="005D6618" w:rsidP="007E2F83">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072B30">
              <w:rPr>
                <w:rFonts w:ascii="Times New Roman" w:hAnsi="Times New Roman" w:cs="Times New Roman"/>
                <w:b/>
                <w:bCs/>
              </w:rPr>
              <w:t>HV, [mg</w:t>
            </w:r>
            <w:r w:rsidRPr="00072B30">
              <w:rPr>
                <w:rFonts w:ascii="Times New Roman" w:hAnsi="Times New Roman" w:cs="Times New Roman"/>
                <w:b/>
                <w:bCs/>
                <w:vertAlign w:val="subscript"/>
              </w:rPr>
              <w:t>KOH</w:t>
            </w:r>
            <w:r w:rsidRPr="00072B30">
              <w:rPr>
                <w:rFonts w:ascii="Times New Roman" w:hAnsi="Times New Roman" w:cs="Times New Roman"/>
                <w:b/>
                <w:bCs/>
              </w:rPr>
              <w:t>/g]</w:t>
            </w:r>
          </w:p>
        </w:tc>
        <w:tc>
          <w:tcPr>
            <w:tcW w:w="535" w:type="pct"/>
            <w:tcBorders>
              <w:top w:val="single" w:sz="18" w:space="0" w:color="auto"/>
              <w:bottom w:val="single" w:sz="8" w:space="0" w:color="auto"/>
            </w:tcBorders>
            <w:vAlign w:val="center"/>
          </w:tcPr>
          <w:p w14:paraId="22AFFCA1" w14:textId="77777777" w:rsidR="005D6618" w:rsidRPr="00072B30" w:rsidRDefault="005D6618" w:rsidP="007E2F83">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072B30">
              <w:rPr>
                <w:rFonts w:ascii="Times New Roman" w:hAnsi="Times New Roman" w:cs="Times New Roman"/>
                <w:b/>
                <w:bCs/>
              </w:rPr>
              <w:t>μ, [mPa·s]</w:t>
            </w:r>
          </w:p>
        </w:tc>
        <w:tc>
          <w:tcPr>
            <w:tcW w:w="548" w:type="pct"/>
            <w:tcBorders>
              <w:top w:val="single" w:sz="18" w:space="0" w:color="auto"/>
              <w:bottom w:val="single" w:sz="8" w:space="0" w:color="auto"/>
            </w:tcBorders>
            <w:vAlign w:val="center"/>
          </w:tcPr>
          <w:p w14:paraId="547B6F53" w14:textId="77777777" w:rsidR="005D6618" w:rsidRPr="00072B30" w:rsidRDefault="005D6618" w:rsidP="007E2F83">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072B30">
              <w:rPr>
                <w:rFonts w:ascii="Times New Roman" w:hAnsi="Times New Roman" w:cs="Times New Roman"/>
                <w:b/>
                <w:bCs/>
              </w:rPr>
              <w:t>MDA, [%wt]</w:t>
            </w:r>
          </w:p>
        </w:tc>
        <w:tc>
          <w:tcPr>
            <w:tcW w:w="680" w:type="pct"/>
            <w:tcBorders>
              <w:top w:val="single" w:sz="18" w:space="0" w:color="auto"/>
              <w:bottom w:val="single" w:sz="8" w:space="0" w:color="auto"/>
            </w:tcBorders>
          </w:tcPr>
          <w:p w14:paraId="1E6AB4E5" w14:textId="77777777" w:rsidR="005D6618" w:rsidRPr="00072B30" w:rsidRDefault="005D6618" w:rsidP="007E2F83">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072B30">
              <w:rPr>
                <w:rFonts w:ascii="Times New Roman" w:hAnsi="Times New Roman" w:cs="Times New Roman"/>
                <w:b/>
                <w:bCs/>
              </w:rPr>
              <w:t>HV, [mg</w:t>
            </w:r>
            <w:r w:rsidRPr="00072B30">
              <w:rPr>
                <w:rFonts w:ascii="Times New Roman" w:hAnsi="Times New Roman" w:cs="Times New Roman"/>
                <w:b/>
                <w:bCs/>
                <w:vertAlign w:val="subscript"/>
              </w:rPr>
              <w:t>KOH</w:t>
            </w:r>
            <w:r w:rsidRPr="00072B30">
              <w:rPr>
                <w:rFonts w:ascii="Times New Roman" w:hAnsi="Times New Roman" w:cs="Times New Roman"/>
                <w:b/>
                <w:bCs/>
              </w:rPr>
              <w:t>/g]</w:t>
            </w:r>
          </w:p>
        </w:tc>
      </w:tr>
      <w:tr w:rsidR="00072B30" w:rsidRPr="00072B30" w14:paraId="26465201" w14:textId="77777777" w:rsidTr="00072B30">
        <w:trPr>
          <w:jc w:val="center"/>
        </w:trPr>
        <w:tc>
          <w:tcPr>
            <w:cnfStyle w:val="001000000000" w:firstRow="0" w:lastRow="0" w:firstColumn="1" w:lastColumn="0" w:oddVBand="0" w:evenVBand="0" w:oddHBand="0" w:evenHBand="0" w:firstRowFirstColumn="0" w:firstRowLastColumn="0" w:lastRowFirstColumn="0" w:lastRowLastColumn="0"/>
            <w:tcW w:w="580" w:type="pct"/>
            <w:vMerge w:val="restart"/>
            <w:tcBorders>
              <w:top w:val="single" w:sz="8" w:space="0" w:color="auto"/>
            </w:tcBorders>
            <w:vAlign w:val="center"/>
          </w:tcPr>
          <w:p w14:paraId="6EB1496C" w14:textId="77777777" w:rsidR="005D6618" w:rsidRPr="00072B30" w:rsidRDefault="005D6618" w:rsidP="007E2F83">
            <w:pPr>
              <w:spacing w:line="360" w:lineRule="exact"/>
              <w:jc w:val="center"/>
              <w:rPr>
                <w:rFonts w:ascii="Times New Roman" w:hAnsi="Times New Roman" w:cs="Times New Roman"/>
              </w:rPr>
            </w:pPr>
            <w:r w:rsidRPr="00072B30">
              <w:rPr>
                <w:rFonts w:ascii="Times New Roman" w:hAnsi="Times New Roman" w:cs="Times New Roman"/>
              </w:rPr>
              <w:t>KOAc</w:t>
            </w:r>
          </w:p>
        </w:tc>
        <w:tc>
          <w:tcPr>
            <w:tcW w:w="893" w:type="pct"/>
            <w:tcBorders>
              <w:top w:val="single" w:sz="8" w:space="0" w:color="auto"/>
            </w:tcBorders>
            <w:vAlign w:val="center"/>
          </w:tcPr>
          <w:p w14:paraId="225AAD3F" w14:textId="77777777" w:rsidR="005D6618" w:rsidRPr="00072B30" w:rsidRDefault="005D6618" w:rsidP="007E2F83">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30</w:t>
            </w:r>
          </w:p>
        </w:tc>
        <w:tc>
          <w:tcPr>
            <w:tcW w:w="535" w:type="pct"/>
            <w:tcBorders>
              <w:top w:val="single" w:sz="8" w:space="0" w:color="auto"/>
            </w:tcBorders>
            <w:vAlign w:val="center"/>
          </w:tcPr>
          <w:p w14:paraId="0BB50ADA" w14:textId="77777777" w:rsidR="005D6618" w:rsidRPr="00072B30" w:rsidRDefault="005D6618" w:rsidP="007E2F83">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2346</w:t>
            </w:r>
          </w:p>
        </w:tc>
        <w:tc>
          <w:tcPr>
            <w:tcW w:w="548" w:type="pct"/>
            <w:tcBorders>
              <w:top w:val="single" w:sz="8" w:space="0" w:color="auto"/>
            </w:tcBorders>
            <w:vAlign w:val="center"/>
          </w:tcPr>
          <w:p w14:paraId="3B6E132E" w14:textId="77777777" w:rsidR="005D6618" w:rsidRPr="00072B30" w:rsidRDefault="005D6618" w:rsidP="007E2F83">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1.65</w:t>
            </w:r>
          </w:p>
        </w:tc>
        <w:tc>
          <w:tcPr>
            <w:tcW w:w="681" w:type="pct"/>
            <w:tcBorders>
              <w:top w:val="single" w:sz="8" w:space="0" w:color="auto"/>
            </w:tcBorders>
          </w:tcPr>
          <w:p w14:paraId="08E29837" w14:textId="77777777" w:rsidR="005D6618" w:rsidRPr="00072B30" w:rsidRDefault="005D6618" w:rsidP="007E2F83">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505</w:t>
            </w:r>
          </w:p>
        </w:tc>
        <w:tc>
          <w:tcPr>
            <w:tcW w:w="535" w:type="pct"/>
            <w:tcBorders>
              <w:top w:val="single" w:sz="8" w:space="0" w:color="auto"/>
            </w:tcBorders>
            <w:vAlign w:val="center"/>
          </w:tcPr>
          <w:p w14:paraId="77F63AE9" w14:textId="77777777" w:rsidR="005D6618" w:rsidRPr="00072B30" w:rsidRDefault="005D6618" w:rsidP="007E2F83">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1840</w:t>
            </w:r>
          </w:p>
        </w:tc>
        <w:tc>
          <w:tcPr>
            <w:tcW w:w="548" w:type="pct"/>
            <w:tcBorders>
              <w:top w:val="single" w:sz="8" w:space="0" w:color="auto"/>
            </w:tcBorders>
            <w:vAlign w:val="center"/>
          </w:tcPr>
          <w:p w14:paraId="3C3F010B" w14:textId="77777777" w:rsidR="005D6618" w:rsidRPr="00072B30" w:rsidRDefault="005D6618" w:rsidP="007E2F83">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2.27</w:t>
            </w:r>
          </w:p>
        </w:tc>
        <w:tc>
          <w:tcPr>
            <w:tcW w:w="680" w:type="pct"/>
            <w:tcBorders>
              <w:top w:val="single" w:sz="8" w:space="0" w:color="auto"/>
            </w:tcBorders>
          </w:tcPr>
          <w:p w14:paraId="5817DB56" w14:textId="77777777" w:rsidR="005D6618" w:rsidRPr="00072B30" w:rsidRDefault="005D6618" w:rsidP="007E2F83">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497</w:t>
            </w:r>
          </w:p>
        </w:tc>
      </w:tr>
      <w:tr w:rsidR="00072B30" w:rsidRPr="00072B30" w14:paraId="767F4F64" w14:textId="77777777" w:rsidTr="00072B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80" w:type="pct"/>
            <w:vMerge/>
            <w:tcBorders>
              <w:bottom w:val="single" w:sz="8" w:space="0" w:color="auto"/>
            </w:tcBorders>
            <w:vAlign w:val="center"/>
          </w:tcPr>
          <w:p w14:paraId="72C4A915" w14:textId="77777777" w:rsidR="005D6618" w:rsidRPr="00072B30" w:rsidRDefault="005D6618" w:rsidP="007E2F83">
            <w:pPr>
              <w:spacing w:line="360" w:lineRule="exact"/>
              <w:jc w:val="center"/>
              <w:rPr>
                <w:rFonts w:ascii="Times New Roman" w:hAnsi="Times New Roman" w:cs="Times New Roman"/>
              </w:rPr>
            </w:pPr>
          </w:p>
        </w:tc>
        <w:tc>
          <w:tcPr>
            <w:tcW w:w="893" w:type="pct"/>
            <w:tcBorders>
              <w:bottom w:val="single" w:sz="8" w:space="0" w:color="auto"/>
            </w:tcBorders>
            <w:vAlign w:val="center"/>
          </w:tcPr>
          <w:p w14:paraId="7D9777B9" w14:textId="77777777" w:rsidR="005D6618" w:rsidRPr="00072B30" w:rsidRDefault="005D6618" w:rsidP="007E2F83">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50</w:t>
            </w:r>
          </w:p>
        </w:tc>
        <w:tc>
          <w:tcPr>
            <w:tcW w:w="535" w:type="pct"/>
            <w:tcBorders>
              <w:bottom w:val="single" w:sz="8" w:space="0" w:color="auto"/>
            </w:tcBorders>
            <w:vAlign w:val="center"/>
          </w:tcPr>
          <w:p w14:paraId="36D8E008" w14:textId="77777777" w:rsidR="005D6618" w:rsidRPr="00072B30" w:rsidRDefault="005D6618" w:rsidP="007E2F83">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2201</w:t>
            </w:r>
          </w:p>
        </w:tc>
        <w:tc>
          <w:tcPr>
            <w:tcW w:w="548" w:type="pct"/>
            <w:tcBorders>
              <w:bottom w:val="single" w:sz="8" w:space="0" w:color="auto"/>
            </w:tcBorders>
            <w:vAlign w:val="center"/>
          </w:tcPr>
          <w:p w14:paraId="39175512" w14:textId="77777777" w:rsidR="005D6618" w:rsidRPr="00072B30" w:rsidRDefault="005D6618" w:rsidP="007E2F83">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2.48</w:t>
            </w:r>
          </w:p>
        </w:tc>
        <w:tc>
          <w:tcPr>
            <w:tcW w:w="681" w:type="pct"/>
            <w:tcBorders>
              <w:bottom w:val="single" w:sz="8" w:space="0" w:color="auto"/>
            </w:tcBorders>
          </w:tcPr>
          <w:p w14:paraId="4F2755ED" w14:textId="77777777" w:rsidR="005D6618" w:rsidRPr="00072B30" w:rsidRDefault="005D6618" w:rsidP="007E2F83">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538</w:t>
            </w:r>
          </w:p>
        </w:tc>
        <w:tc>
          <w:tcPr>
            <w:tcW w:w="535" w:type="pct"/>
            <w:tcBorders>
              <w:bottom w:val="single" w:sz="8" w:space="0" w:color="auto"/>
            </w:tcBorders>
            <w:vAlign w:val="center"/>
          </w:tcPr>
          <w:p w14:paraId="33183C64" w14:textId="77777777" w:rsidR="005D6618" w:rsidRPr="00072B30" w:rsidRDefault="005D6618" w:rsidP="007E2F83">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762</w:t>
            </w:r>
          </w:p>
        </w:tc>
        <w:tc>
          <w:tcPr>
            <w:tcW w:w="548" w:type="pct"/>
            <w:tcBorders>
              <w:bottom w:val="single" w:sz="8" w:space="0" w:color="auto"/>
            </w:tcBorders>
            <w:vAlign w:val="center"/>
          </w:tcPr>
          <w:p w14:paraId="43D19342" w14:textId="77777777" w:rsidR="005D6618" w:rsidRPr="00072B30" w:rsidRDefault="005D6618" w:rsidP="007E2F83">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4.92</w:t>
            </w:r>
          </w:p>
        </w:tc>
        <w:tc>
          <w:tcPr>
            <w:tcW w:w="680" w:type="pct"/>
            <w:tcBorders>
              <w:bottom w:val="single" w:sz="8" w:space="0" w:color="auto"/>
            </w:tcBorders>
          </w:tcPr>
          <w:p w14:paraId="5A0B1707" w14:textId="77777777" w:rsidR="005D6618" w:rsidRPr="00072B30" w:rsidRDefault="005D6618" w:rsidP="007E2F83">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517</w:t>
            </w:r>
          </w:p>
        </w:tc>
      </w:tr>
      <w:tr w:rsidR="00072B30" w:rsidRPr="00072B30" w14:paraId="470852B9" w14:textId="77777777" w:rsidTr="00072B30">
        <w:trPr>
          <w:jc w:val="center"/>
        </w:trPr>
        <w:tc>
          <w:tcPr>
            <w:cnfStyle w:val="001000000000" w:firstRow="0" w:lastRow="0" w:firstColumn="1" w:lastColumn="0" w:oddVBand="0" w:evenVBand="0" w:oddHBand="0" w:evenHBand="0" w:firstRowFirstColumn="0" w:firstRowLastColumn="0" w:lastRowFirstColumn="0" w:lastRowLastColumn="0"/>
            <w:tcW w:w="580" w:type="pct"/>
            <w:vMerge w:val="restart"/>
            <w:tcBorders>
              <w:top w:val="single" w:sz="8" w:space="0" w:color="auto"/>
            </w:tcBorders>
            <w:vAlign w:val="center"/>
          </w:tcPr>
          <w:p w14:paraId="0D15A618" w14:textId="77777777" w:rsidR="005D6618" w:rsidRPr="00072B30" w:rsidRDefault="005D6618" w:rsidP="007E2F83">
            <w:pPr>
              <w:spacing w:line="360" w:lineRule="exact"/>
              <w:jc w:val="center"/>
              <w:rPr>
                <w:rFonts w:ascii="Times New Roman" w:hAnsi="Times New Roman" w:cs="Times New Roman"/>
              </w:rPr>
            </w:pPr>
            <w:r w:rsidRPr="00072B30">
              <w:rPr>
                <w:rFonts w:ascii="Times New Roman" w:hAnsi="Times New Roman" w:cs="Times New Roman"/>
              </w:rPr>
              <w:t>Sn(Oct)</w:t>
            </w:r>
            <w:r w:rsidRPr="00072B30">
              <w:rPr>
                <w:rFonts w:ascii="Times New Roman" w:hAnsi="Times New Roman" w:cs="Times New Roman"/>
                <w:vertAlign w:val="subscript"/>
              </w:rPr>
              <w:t>2</w:t>
            </w:r>
          </w:p>
        </w:tc>
        <w:tc>
          <w:tcPr>
            <w:tcW w:w="893" w:type="pct"/>
            <w:tcBorders>
              <w:top w:val="single" w:sz="8" w:space="0" w:color="auto"/>
            </w:tcBorders>
            <w:vAlign w:val="center"/>
          </w:tcPr>
          <w:p w14:paraId="12919674" w14:textId="77777777" w:rsidR="005D6618" w:rsidRPr="00072B30" w:rsidRDefault="005D6618" w:rsidP="007E2F83">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30</w:t>
            </w:r>
          </w:p>
        </w:tc>
        <w:tc>
          <w:tcPr>
            <w:tcW w:w="535" w:type="pct"/>
            <w:tcBorders>
              <w:top w:val="single" w:sz="8" w:space="0" w:color="auto"/>
            </w:tcBorders>
            <w:vAlign w:val="center"/>
          </w:tcPr>
          <w:p w14:paraId="7645884D" w14:textId="77777777" w:rsidR="005D6618" w:rsidRPr="00072B30" w:rsidRDefault="005D6618" w:rsidP="007E2F83">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2541</w:t>
            </w:r>
          </w:p>
        </w:tc>
        <w:tc>
          <w:tcPr>
            <w:tcW w:w="548" w:type="pct"/>
            <w:tcBorders>
              <w:top w:val="single" w:sz="8" w:space="0" w:color="auto"/>
            </w:tcBorders>
            <w:vAlign w:val="center"/>
          </w:tcPr>
          <w:p w14:paraId="648AD999" w14:textId="77777777" w:rsidR="005D6618" w:rsidRPr="00072B30" w:rsidRDefault="005D6618" w:rsidP="007E2F83">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1.33</w:t>
            </w:r>
          </w:p>
        </w:tc>
        <w:tc>
          <w:tcPr>
            <w:tcW w:w="681" w:type="pct"/>
            <w:tcBorders>
              <w:top w:val="single" w:sz="8" w:space="0" w:color="auto"/>
            </w:tcBorders>
          </w:tcPr>
          <w:p w14:paraId="3DCAA484" w14:textId="77777777" w:rsidR="005D6618" w:rsidRPr="00072B30" w:rsidRDefault="005D6618" w:rsidP="007E2F83">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540</w:t>
            </w:r>
          </w:p>
        </w:tc>
        <w:tc>
          <w:tcPr>
            <w:tcW w:w="535" w:type="pct"/>
            <w:tcBorders>
              <w:top w:val="single" w:sz="8" w:space="0" w:color="auto"/>
            </w:tcBorders>
            <w:vAlign w:val="center"/>
          </w:tcPr>
          <w:p w14:paraId="22161EF1" w14:textId="77777777" w:rsidR="005D6618" w:rsidRPr="00072B30" w:rsidRDefault="005D6618" w:rsidP="007E2F83">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2263</w:t>
            </w:r>
          </w:p>
        </w:tc>
        <w:tc>
          <w:tcPr>
            <w:tcW w:w="548" w:type="pct"/>
            <w:tcBorders>
              <w:top w:val="single" w:sz="8" w:space="0" w:color="auto"/>
            </w:tcBorders>
            <w:vAlign w:val="center"/>
          </w:tcPr>
          <w:p w14:paraId="45ADC5DD" w14:textId="77777777" w:rsidR="005D6618" w:rsidRPr="00072B30" w:rsidRDefault="005D6618" w:rsidP="007E2F83">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2.08</w:t>
            </w:r>
          </w:p>
        </w:tc>
        <w:tc>
          <w:tcPr>
            <w:tcW w:w="680" w:type="pct"/>
            <w:tcBorders>
              <w:top w:val="single" w:sz="8" w:space="0" w:color="auto"/>
            </w:tcBorders>
          </w:tcPr>
          <w:p w14:paraId="368C7F9C" w14:textId="77777777" w:rsidR="005D6618" w:rsidRPr="00072B30" w:rsidRDefault="005D6618" w:rsidP="007E2F83">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532</w:t>
            </w:r>
          </w:p>
        </w:tc>
      </w:tr>
      <w:tr w:rsidR="00072B30" w:rsidRPr="00072B30" w14:paraId="01906197" w14:textId="77777777" w:rsidTr="00072B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80" w:type="pct"/>
            <w:vMerge/>
            <w:tcBorders>
              <w:bottom w:val="single" w:sz="8" w:space="0" w:color="auto"/>
            </w:tcBorders>
            <w:vAlign w:val="center"/>
          </w:tcPr>
          <w:p w14:paraId="255A4EE3" w14:textId="77777777" w:rsidR="005D6618" w:rsidRPr="00072B30" w:rsidRDefault="005D6618" w:rsidP="007E2F83">
            <w:pPr>
              <w:spacing w:line="360" w:lineRule="exact"/>
              <w:jc w:val="center"/>
              <w:rPr>
                <w:rFonts w:ascii="Times New Roman" w:hAnsi="Times New Roman" w:cs="Times New Roman"/>
              </w:rPr>
            </w:pPr>
          </w:p>
        </w:tc>
        <w:tc>
          <w:tcPr>
            <w:tcW w:w="893" w:type="pct"/>
            <w:tcBorders>
              <w:bottom w:val="single" w:sz="8" w:space="0" w:color="auto"/>
            </w:tcBorders>
            <w:vAlign w:val="center"/>
          </w:tcPr>
          <w:p w14:paraId="14911F7A" w14:textId="77777777" w:rsidR="005D6618" w:rsidRPr="00072B30" w:rsidRDefault="005D6618" w:rsidP="007E2F83">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50</w:t>
            </w:r>
          </w:p>
        </w:tc>
        <w:tc>
          <w:tcPr>
            <w:tcW w:w="535" w:type="pct"/>
            <w:tcBorders>
              <w:bottom w:val="single" w:sz="8" w:space="0" w:color="auto"/>
            </w:tcBorders>
            <w:vAlign w:val="center"/>
          </w:tcPr>
          <w:p w14:paraId="1E7149F6" w14:textId="77777777" w:rsidR="005D6618" w:rsidRPr="00072B30" w:rsidRDefault="005D6618" w:rsidP="007E2F83">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2299</w:t>
            </w:r>
          </w:p>
        </w:tc>
        <w:tc>
          <w:tcPr>
            <w:tcW w:w="548" w:type="pct"/>
            <w:tcBorders>
              <w:bottom w:val="single" w:sz="8" w:space="0" w:color="auto"/>
            </w:tcBorders>
            <w:vAlign w:val="center"/>
          </w:tcPr>
          <w:p w14:paraId="7B2F3682" w14:textId="77777777" w:rsidR="005D6618" w:rsidRPr="00072B30" w:rsidRDefault="005D6618" w:rsidP="007E2F83">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1.86</w:t>
            </w:r>
          </w:p>
        </w:tc>
        <w:tc>
          <w:tcPr>
            <w:tcW w:w="681" w:type="pct"/>
            <w:tcBorders>
              <w:bottom w:val="single" w:sz="8" w:space="0" w:color="auto"/>
            </w:tcBorders>
          </w:tcPr>
          <w:p w14:paraId="5D4B18C1" w14:textId="77777777" w:rsidR="005D6618" w:rsidRPr="00072B30" w:rsidRDefault="005D6618" w:rsidP="007E2F83">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550</w:t>
            </w:r>
          </w:p>
        </w:tc>
        <w:tc>
          <w:tcPr>
            <w:tcW w:w="535" w:type="pct"/>
            <w:tcBorders>
              <w:bottom w:val="single" w:sz="8" w:space="0" w:color="auto"/>
            </w:tcBorders>
            <w:vAlign w:val="center"/>
          </w:tcPr>
          <w:p w14:paraId="250183F3" w14:textId="77777777" w:rsidR="005D6618" w:rsidRPr="00072B30" w:rsidRDefault="005D6618" w:rsidP="007E2F83">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1154</w:t>
            </w:r>
          </w:p>
        </w:tc>
        <w:tc>
          <w:tcPr>
            <w:tcW w:w="548" w:type="pct"/>
            <w:tcBorders>
              <w:bottom w:val="single" w:sz="8" w:space="0" w:color="auto"/>
            </w:tcBorders>
            <w:vAlign w:val="center"/>
          </w:tcPr>
          <w:p w14:paraId="462FC0F7" w14:textId="77777777" w:rsidR="005D6618" w:rsidRPr="00072B30" w:rsidRDefault="005D6618" w:rsidP="007E2F83">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3.22</w:t>
            </w:r>
          </w:p>
        </w:tc>
        <w:tc>
          <w:tcPr>
            <w:tcW w:w="680" w:type="pct"/>
            <w:tcBorders>
              <w:bottom w:val="single" w:sz="8" w:space="0" w:color="auto"/>
            </w:tcBorders>
          </w:tcPr>
          <w:p w14:paraId="310AACB5" w14:textId="77777777" w:rsidR="005D6618" w:rsidRPr="00072B30" w:rsidRDefault="005D6618" w:rsidP="007E2F83">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549</w:t>
            </w:r>
          </w:p>
        </w:tc>
      </w:tr>
      <w:tr w:rsidR="00072B30" w:rsidRPr="00072B30" w14:paraId="59EAF5FE" w14:textId="77777777" w:rsidTr="00072B30">
        <w:trPr>
          <w:jc w:val="center"/>
        </w:trPr>
        <w:tc>
          <w:tcPr>
            <w:cnfStyle w:val="001000000000" w:firstRow="0" w:lastRow="0" w:firstColumn="1" w:lastColumn="0" w:oddVBand="0" w:evenVBand="0" w:oddHBand="0" w:evenHBand="0" w:firstRowFirstColumn="0" w:firstRowLastColumn="0" w:lastRowFirstColumn="0" w:lastRowLastColumn="0"/>
            <w:tcW w:w="580" w:type="pct"/>
            <w:vMerge w:val="restart"/>
            <w:tcBorders>
              <w:top w:val="single" w:sz="8" w:space="0" w:color="auto"/>
            </w:tcBorders>
            <w:vAlign w:val="center"/>
          </w:tcPr>
          <w:p w14:paraId="1AFC9C6C" w14:textId="77777777" w:rsidR="005D6618" w:rsidRPr="00072B30" w:rsidRDefault="005D6618" w:rsidP="007E2F83">
            <w:pPr>
              <w:spacing w:line="360" w:lineRule="exact"/>
              <w:jc w:val="center"/>
              <w:rPr>
                <w:rFonts w:ascii="Times New Roman" w:hAnsi="Times New Roman" w:cs="Times New Roman"/>
              </w:rPr>
            </w:pPr>
            <w:r w:rsidRPr="00072B30">
              <w:rPr>
                <w:rFonts w:ascii="Times New Roman" w:hAnsi="Times New Roman" w:cs="Times New Roman"/>
              </w:rPr>
              <w:t>MEA</w:t>
            </w:r>
          </w:p>
        </w:tc>
        <w:tc>
          <w:tcPr>
            <w:tcW w:w="893" w:type="pct"/>
            <w:tcBorders>
              <w:top w:val="single" w:sz="8" w:space="0" w:color="auto"/>
            </w:tcBorders>
            <w:vAlign w:val="center"/>
          </w:tcPr>
          <w:p w14:paraId="6809A869" w14:textId="77777777" w:rsidR="005D6618" w:rsidRPr="00072B30" w:rsidRDefault="005D6618" w:rsidP="007E2F83">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30</w:t>
            </w:r>
          </w:p>
        </w:tc>
        <w:tc>
          <w:tcPr>
            <w:tcW w:w="535" w:type="pct"/>
            <w:tcBorders>
              <w:top w:val="single" w:sz="8" w:space="0" w:color="auto"/>
            </w:tcBorders>
            <w:vAlign w:val="center"/>
          </w:tcPr>
          <w:p w14:paraId="558EACEE" w14:textId="77777777" w:rsidR="005D6618" w:rsidRPr="00072B30" w:rsidRDefault="005D6618" w:rsidP="007E2F83">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8570</w:t>
            </w:r>
          </w:p>
        </w:tc>
        <w:tc>
          <w:tcPr>
            <w:tcW w:w="548" w:type="pct"/>
            <w:tcBorders>
              <w:top w:val="single" w:sz="8" w:space="0" w:color="auto"/>
            </w:tcBorders>
            <w:vAlign w:val="center"/>
          </w:tcPr>
          <w:p w14:paraId="5D8D1474" w14:textId="77777777" w:rsidR="005D6618" w:rsidRPr="00072B30" w:rsidRDefault="005D6618" w:rsidP="007E2F83">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1.03</w:t>
            </w:r>
          </w:p>
        </w:tc>
        <w:tc>
          <w:tcPr>
            <w:tcW w:w="681" w:type="pct"/>
            <w:tcBorders>
              <w:top w:val="single" w:sz="8" w:space="0" w:color="auto"/>
            </w:tcBorders>
          </w:tcPr>
          <w:p w14:paraId="085698DC" w14:textId="77777777" w:rsidR="005D6618" w:rsidRPr="00072B30" w:rsidRDefault="005D6618" w:rsidP="007E2F83">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482</w:t>
            </w:r>
          </w:p>
        </w:tc>
        <w:tc>
          <w:tcPr>
            <w:tcW w:w="535" w:type="pct"/>
            <w:tcBorders>
              <w:top w:val="single" w:sz="8" w:space="0" w:color="auto"/>
            </w:tcBorders>
            <w:vAlign w:val="center"/>
          </w:tcPr>
          <w:p w14:paraId="7D32E6EA" w14:textId="77777777" w:rsidR="005D6618" w:rsidRPr="00072B30" w:rsidRDefault="005D6618" w:rsidP="007E2F83">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N.A.</w:t>
            </w:r>
          </w:p>
        </w:tc>
        <w:tc>
          <w:tcPr>
            <w:tcW w:w="548" w:type="pct"/>
            <w:tcBorders>
              <w:top w:val="single" w:sz="8" w:space="0" w:color="auto"/>
            </w:tcBorders>
            <w:vAlign w:val="center"/>
          </w:tcPr>
          <w:p w14:paraId="24D1ABA6" w14:textId="77777777" w:rsidR="005D6618" w:rsidRPr="00072B30" w:rsidRDefault="005D6618" w:rsidP="007E2F83">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0.19</w:t>
            </w:r>
          </w:p>
        </w:tc>
        <w:tc>
          <w:tcPr>
            <w:tcW w:w="680" w:type="pct"/>
            <w:tcBorders>
              <w:top w:val="single" w:sz="8" w:space="0" w:color="auto"/>
            </w:tcBorders>
          </w:tcPr>
          <w:p w14:paraId="1AB2D6E6" w14:textId="77777777" w:rsidR="005D6618" w:rsidRPr="00072B30" w:rsidRDefault="005D6618" w:rsidP="007E2F83">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512</w:t>
            </w:r>
          </w:p>
        </w:tc>
      </w:tr>
      <w:tr w:rsidR="00072B30" w:rsidRPr="00072B30" w14:paraId="4EA5A5CB" w14:textId="77777777" w:rsidTr="00072B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80" w:type="pct"/>
            <w:vMerge/>
            <w:vAlign w:val="center"/>
          </w:tcPr>
          <w:p w14:paraId="25EBF335" w14:textId="77777777" w:rsidR="005D6618" w:rsidRPr="00072B30" w:rsidRDefault="005D6618" w:rsidP="007E2F83">
            <w:pPr>
              <w:spacing w:line="360" w:lineRule="exact"/>
              <w:jc w:val="center"/>
              <w:rPr>
                <w:rFonts w:ascii="Times New Roman" w:hAnsi="Times New Roman" w:cs="Times New Roman"/>
              </w:rPr>
            </w:pPr>
          </w:p>
        </w:tc>
        <w:tc>
          <w:tcPr>
            <w:tcW w:w="893" w:type="pct"/>
            <w:vAlign w:val="center"/>
          </w:tcPr>
          <w:p w14:paraId="67DDFB3D" w14:textId="77777777" w:rsidR="005D6618" w:rsidRPr="00072B30" w:rsidRDefault="005D6618" w:rsidP="007E2F83">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50</w:t>
            </w:r>
          </w:p>
        </w:tc>
        <w:tc>
          <w:tcPr>
            <w:tcW w:w="535" w:type="pct"/>
            <w:vAlign w:val="center"/>
          </w:tcPr>
          <w:p w14:paraId="49FC3BD6" w14:textId="77777777" w:rsidR="005D6618" w:rsidRPr="00072B30" w:rsidRDefault="005D6618" w:rsidP="007E2F83">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7025</w:t>
            </w:r>
          </w:p>
        </w:tc>
        <w:tc>
          <w:tcPr>
            <w:tcW w:w="548" w:type="pct"/>
            <w:vAlign w:val="center"/>
          </w:tcPr>
          <w:p w14:paraId="6C905110" w14:textId="77777777" w:rsidR="005D6618" w:rsidRPr="00072B30" w:rsidRDefault="005D6618" w:rsidP="007E2F83">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0.38</w:t>
            </w:r>
          </w:p>
        </w:tc>
        <w:tc>
          <w:tcPr>
            <w:tcW w:w="681" w:type="pct"/>
          </w:tcPr>
          <w:p w14:paraId="7782C839" w14:textId="77777777" w:rsidR="005D6618" w:rsidRPr="00072B30" w:rsidRDefault="005D6618" w:rsidP="007E2F83">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475</w:t>
            </w:r>
          </w:p>
        </w:tc>
        <w:tc>
          <w:tcPr>
            <w:tcW w:w="535" w:type="pct"/>
            <w:vAlign w:val="center"/>
          </w:tcPr>
          <w:p w14:paraId="6F4824D2" w14:textId="77777777" w:rsidR="005D6618" w:rsidRPr="00072B30" w:rsidRDefault="005D6618" w:rsidP="007E2F83">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11844</w:t>
            </w:r>
          </w:p>
        </w:tc>
        <w:tc>
          <w:tcPr>
            <w:tcW w:w="548" w:type="pct"/>
            <w:vAlign w:val="center"/>
          </w:tcPr>
          <w:p w14:paraId="3DB97EB4" w14:textId="77777777" w:rsidR="005D6618" w:rsidRPr="00072B30" w:rsidRDefault="005D6618" w:rsidP="007E2F83">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0.30</w:t>
            </w:r>
          </w:p>
        </w:tc>
        <w:tc>
          <w:tcPr>
            <w:tcW w:w="680" w:type="pct"/>
          </w:tcPr>
          <w:p w14:paraId="103EA752" w14:textId="77777777" w:rsidR="005D6618" w:rsidRPr="00072B30" w:rsidRDefault="005D6618" w:rsidP="007E2F83">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2B30">
              <w:rPr>
                <w:rFonts w:ascii="Times New Roman" w:hAnsi="Times New Roman" w:cs="Times New Roman"/>
              </w:rPr>
              <w:t>528</w:t>
            </w:r>
          </w:p>
        </w:tc>
      </w:tr>
    </w:tbl>
    <w:p w14:paraId="23A516D1" w14:textId="77777777" w:rsidR="005D6618" w:rsidRDefault="005D6618" w:rsidP="00937ECB">
      <w:pPr>
        <w:snapToGrid w:val="0"/>
        <w:spacing w:after="120"/>
        <w:jc w:val="both"/>
        <w:rPr>
          <w:rFonts w:ascii="Times New Roman" w:eastAsia="MS PGothic" w:hAnsi="Times New Roman"/>
          <w:lang w:val="en-GB"/>
        </w:rPr>
      </w:pPr>
    </w:p>
    <w:p w14:paraId="014A4349" w14:textId="7EC6973E" w:rsidR="00937ECB" w:rsidRPr="00B35A68" w:rsidRDefault="00937ECB" w:rsidP="00937ECB">
      <w:pPr>
        <w:snapToGrid w:val="0"/>
        <w:spacing w:after="120"/>
        <w:jc w:val="both"/>
        <w:rPr>
          <w:rFonts w:ascii="Times New Roman" w:eastAsia="MS PGothic" w:hAnsi="Times New Roman"/>
          <w:lang w:val="en-GB"/>
        </w:rPr>
      </w:pPr>
      <w:r w:rsidRPr="00B35A68">
        <w:rPr>
          <w:rFonts w:ascii="Times New Roman" w:eastAsia="MS PGothic" w:hAnsi="Times New Roman"/>
          <w:lang w:val="en-GB"/>
        </w:rPr>
        <w:t>According to Table 3.1, the viscosity of the glycolyzate is highly influenced by both the type of catalyst and its concentration; the same can be said for the aromatic amine content. These two outputs are inversely related as the lower the viscosity, the higher the degree of depolymerization, and therefore the higher the amount of by-products formed at constant reaction time. On the one hand, a lower viscosity is desirable, as too viscous liquids are not easily handled in production facilities. Furthermore, the higher the viscosity of the glycolyzate, the higher the energy expenditure of the pump in the industrial foam production plant. On the other hand, MDA amount must be kept as low as possible; however, its abatement will be treated in another work.</w:t>
      </w:r>
    </w:p>
    <w:p w14:paraId="1903FA8C" w14:textId="5938C762" w:rsidR="00937ECB" w:rsidRPr="00B35A68" w:rsidRDefault="00937ECB" w:rsidP="00937ECB">
      <w:pPr>
        <w:snapToGrid w:val="0"/>
        <w:spacing w:after="120"/>
        <w:jc w:val="both"/>
        <w:rPr>
          <w:rFonts w:ascii="Times New Roman" w:eastAsia="MS PGothic" w:hAnsi="Times New Roman"/>
          <w:lang w:val="en-GB"/>
        </w:rPr>
      </w:pPr>
      <w:r w:rsidRPr="00B35A68">
        <w:rPr>
          <w:rFonts w:ascii="Times New Roman" w:eastAsia="MS PGothic" w:hAnsi="Times New Roman"/>
          <w:lang w:val="en-GB"/>
        </w:rPr>
        <w:t>From the catalyst point of view, it is clear that the higher the concentration of MDA, the lower the viscosity. However, the observed differences are notable in the use of monoethanolamine; it is the least active catalyst tested, producing high viscosities although having very low MDA concentrations. This evidence is confirmed and cleared when examining MW glycolysis results. In the case of 30 mmol/100g</w:t>
      </w:r>
      <w:r w:rsidRPr="00AE62B4">
        <w:rPr>
          <w:rFonts w:ascii="Times New Roman" w:eastAsia="MS PGothic" w:hAnsi="Times New Roman"/>
          <w:vertAlign w:val="subscript"/>
          <w:lang w:val="en-GB"/>
        </w:rPr>
        <w:t>PU</w:t>
      </w:r>
      <w:r w:rsidRPr="00B35A68">
        <w:rPr>
          <w:rFonts w:ascii="Times New Roman" w:eastAsia="MS PGothic" w:hAnsi="Times New Roman"/>
          <w:lang w:val="en-GB"/>
        </w:rPr>
        <w:t xml:space="preserve"> it was not possible to measure the viscosity as the polyurethane was not completely dissolved and reacted.</w:t>
      </w:r>
    </w:p>
    <w:p w14:paraId="48AF9B16" w14:textId="1B108831" w:rsidR="00937ECB" w:rsidRPr="00B35A68" w:rsidRDefault="00937ECB" w:rsidP="00937ECB">
      <w:pPr>
        <w:snapToGrid w:val="0"/>
        <w:spacing w:after="120"/>
        <w:jc w:val="both"/>
        <w:rPr>
          <w:rFonts w:ascii="Times New Roman" w:eastAsia="MS PGothic" w:hAnsi="Times New Roman"/>
          <w:lang w:val="en-GB"/>
        </w:rPr>
      </w:pPr>
      <w:r w:rsidRPr="00B35A68">
        <w:rPr>
          <w:rFonts w:ascii="Times New Roman" w:eastAsia="MS PGothic" w:hAnsi="Times New Roman"/>
          <w:lang w:val="en-GB"/>
        </w:rPr>
        <w:t>In both the case of potassium acetate and stannous octoate, glycolyses proceeded quickly: microwaves drastically improved the recycling process since 15 minutes of microwave irradiation led to lower viscosities and higher MDA concentration than 240 minutes through conventional heating. This result is very interesting, since the reduction in reaction time is of 94%. The higher MDA concentration found in MW glycolyses can be explained by considering two facts. First, MW glycolyzates have viscosities lower than those of their CH counterparts, which means that less than 15 minutes is required to reach the same viscosity obtained through CH. Second, metal salts such as KOAc and Sn(Oct)</w:t>
      </w:r>
      <w:r w:rsidRPr="00AE62B4">
        <w:rPr>
          <w:rFonts w:ascii="Times New Roman" w:eastAsia="MS PGothic" w:hAnsi="Times New Roman"/>
          <w:vertAlign w:val="subscript"/>
          <w:lang w:val="en-GB"/>
        </w:rPr>
        <w:t>2</w:t>
      </w:r>
      <w:r w:rsidRPr="00B35A68">
        <w:rPr>
          <w:rFonts w:ascii="Times New Roman" w:eastAsia="MS PGothic" w:hAnsi="Times New Roman"/>
          <w:lang w:val="en-GB"/>
        </w:rPr>
        <w:t xml:space="preserve"> coupled with DEG provoke highly efficient dielectric heating and ionic polarization, providing the suitable conditions to let depolymerization reactions undergo. </w:t>
      </w:r>
      <w:r w:rsidRPr="00B35A68">
        <w:rPr>
          <w:rFonts w:ascii="Times New Roman" w:eastAsia="MS PGothic" w:hAnsi="Times New Roman"/>
          <w:lang w:val="en-GB"/>
        </w:rPr>
        <w:lastRenderedPageBreak/>
        <w:t>Furthermore, stannous octoate and potassium acetate are equally capable of promoting transesterification as obtained viscosities are comparable, however, the latter allows hydrolysis and pyrolysis to occur more than the former. As a result, with Sn(Oct)</w:t>
      </w:r>
      <w:r w:rsidRPr="00AE62B4">
        <w:rPr>
          <w:rFonts w:ascii="Times New Roman" w:eastAsia="MS PGothic" w:hAnsi="Times New Roman"/>
          <w:vertAlign w:val="subscript"/>
          <w:lang w:val="en-GB"/>
        </w:rPr>
        <w:t>2</w:t>
      </w:r>
      <w:r w:rsidRPr="00B35A68">
        <w:rPr>
          <w:rFonts w:ascii="Times New Roman" w:eastAsia="MS PGothic" w:hAnsi="Times New Roman"/>
          <w:lang w:val="en-GB"/>
        </w:rPr>
        <w:t>, a lower concentration of MDA is achieved together with a comparable viscosity with the KOAc-catalysed product.</w:t>
      </w:r>
    </w:p>
    <w:p w14:paraId="13DD7240" w14:textId="3BFEB51E" w:rsidR="00937ECB" w:rsidRDefault="000252CC" w:rsidP="00937ECB">
      <w:pPr>
        <w:snapToGrid w:val="0"/>
        <w:spacing w:after="120"/>
        <w:jc w:val="both"/>
        <w:rPr>
          <w:rFonts w:ascii="Times New Roman" w:eastAsia="MS PGothic" w:hAnsi="Times New Roman"/>
          <w:lang w:val="en-GB"/>
        </w:rPr>
      </w:pPr>
      <w:r>
        <w:rPr>
          <w:rFonts w:ascii="Times New Roman" w:eastAsia="MS PGothic" w:hAnsi="Times New Roman"/>
          <w:noProof/>
          <w:lang w:val="en-GB"/>
        </w:rPr>
        <mc:AlternateContent>
          <mc:Choice Requires="wpg">
            <w:drawing>
              <wp:anchor distT="0" distB="0" distL="114300" distR="114300" simplePos="0" relativeHeight="251661312" behindDoc="0" locked="0" layoutInCell="1" allowOverlap="1" wp14:anchorId="3512A8B4" wp14:editId="00934857">
                <wp:simplePos x="0" y="0"/>
                <wp:positionH relativeFrom="column">
                  <wp:posOffset>770043</wp:posOffset>
                </wp:positionH>
                <wp:positionV relativeFrom="paragraph">
                  <wp:posOffset>1439545</wp:posOffset>
                </wp:positionV>
                <wp:extent cx="4572000" cy="2980267"/>
                <wp:effectExtent l="0" t="0" r="0" b="0"/>
                <wp:wrapTopAndBottom/>
                <wp:docPr id="3" name="Group 3"/>
                <wp:cNvGraphicFramePr/>
                <a:graphic xmlns:a="http://schemas.openxmlformats.org/drawingml/2006/main">
                  <a:graphicData uri="http://schemas.microsoft.com/office/word/2010/wordprocessingGroup">
                    <wpg:wgp>
                      <wpg:cNvGrpSpPr/>
                      <wpg:grpSpPr>
                        <a:xfrm>
                          <a:off x="0" y="0"/>
                          <a:ext cx="4572000" cy="2980267"/>
                          <a:chOff x="0" y="0"/>
                          <a:chExt cx="4572000" cy="2980267"/>
                        </a:xfrm>
                      </wpg:grpSpPr>
                      <wpg:graphicFrame>
                        <wpg:cNvPr id="281" name="Chart 281">
                          <a:extLst>
                            <a:ext uri="{FF2B5EF4-FFF2-40B4-BE49-F238E27FC236}">
                              <a16:creationId xmlns:a16="http://schemas.microsoft.com/office/drawing/2014/main" id="{A83910CE-5E18-43D4-87CF-2EF185DB5579}"/>
                            </a:ext>
                          </a:extLst>
                        </wpg:cNvPr>
                        <wpg:cNvFrPr/>
                        <wpg:xfrm>
                          <a:off x="0" y="0"/>
                          <a:ext cx="4572000" cy="2742565"/>
                        </wpg:xfrm>
                        <a:graphic>
                          <a:graphicData uri="http://schemas.openxmlformats.org/drawingml/2006/chart">
                            <c:chart xmlns:c="http://schemas.openxmlformats.org/drawingml/2006/chart" xmlns:r="http://schemas.openxmlformats.org/officeDocument/2006/relationships" r:id="rId8"/>
                          </a:graphicData>
                        </a:graphic>
                      </wpg:graphicFrame>
                      <wps:wsp>
                        <wps:cNvPr id="294" name="Text Box 294"/>
                        <wps:cNvSpPr txBox="1"/>
                        <wps:spPr>
                          <a:xfrm>
                            <a:off x="220134" y="2599267"/>
                            <a:ext cx="4131310" cy="381000"/>
                          </a:xfrm>
                          <a:prstGeom prst="rect">
                            <a:avLst/>
                          </a:prstGeom>
                          <a:solidFill>
                            <a:prstClr val="white"/>
                          </a:solidFill>
                          <a:ln>
                            <a:noFill/>
                          </a:ln>
                        </wps:spPr>
                        <wps:txbx>
                          <w:txbxContent>
                            <w:p w14:paraId="7A528AE1" w14:textId="77777777" w:rsidR="000252CC" w:rsidRPr="005E557D" w:rsidRDefault="000252CC" w:rsidP="000252CC">
                              <w:pPr>
                                <w:pStyle w:val="Caption"/>
                                <w:jc w:val="center"/>
                                <w:rPr>
                                  <w:noProof/>
                                </w:rPr>
                              </w:pPr>
                              <w:r w:rsidRPr="000252CC">
                                <w:rPr>
                                  <w:b/>
                                  <w:bCs/>
                                </w:rPr>
                                <w:t>Figure 3.1:</w:t>
                              </w:r>
                              <w:r>
                                <w:t xml:space="preserve"> Infrared spectra of CH glycolyzates, catalyst concentration is </w:t>
                              </w:r>
                              <m:oMath>
                                <m:r>
                                  <w:rPr>
                                    <w:rFonts w:ascii="Cambria Math" w:hAnsi="Cambria Math"/>
                                  </w:rPr>
                                  <m:t>30mmol/</m:t>
                                </m:r>
                                <m:sSub>
                                  <m:sSubPr>
                                    <m:ctrlPr>
                                      <w:rPr>
                                        <w:rFonts w:ascii="Cambria Math" w:eastAsiaTheme="minorEastAsia" w:hAnsi="Cambria Math"/>
                                      </w:rPr>
                                    </m:ctrlPr>
                                  </m:sSubPr>
                                  <m:e>
                                    <m:r>
                                      <w:rPr>
                                        <w:rFonts w:ascii="Cambria Math" w:eastAsiaTheme="minorEastAsia" w:hAnsi="Cambria Math"/>
                                      </w:rPr>
                                      <m:t>100g</m:t>
                                    </m:r>
                                  </m:e>
                                  <m:sub>
                                    <m:r>
                                      <w:rPr>
                                        <w:rFonts w:ascii="Cambria Math" w:eastAsiaTheme="minorEastAsia" w:hAnsi="Cambria Math"/>
                                      </w:rPr>
                                      <m:t>PU</m:t>
                                    </m:r>
                                  </m:sub>
                                </m:sSub>
                              </m:oMath>
                              <w:r>
                                <w:t xml:space="preserve">. Same trends were obtained with </w:t>
                              </w:r>
                              <m:oMath>
                                <m:r>
                                  <w:rPr>
                                    <w:rFonts w:ascii="Cambria Math" w:hAnsi="Cambria Math"/>
                                  </w:rPr>
                                  <m:t>50mmol/</m:t>
                                </m:r>
                                <m:sSub>
                                  <m:sSubPr>
                                    <m:ctrlPr>
                                      <w:rPr>
                                        <w:rFonts w:ascii="Cambria Math" w:eastAsiaTheme="minorEastAsia" w:hAnsi="Cambria Math"/>
                                      </w:rPr>
                                    </m:ctrlPr>
                                  </m:sSubPr>
                                  <m:e>
                                    <m:r>
                                      <w:rPr>
                                        <w:rFonts w:ascii="Cambria Math" w:eastAsiaTheme="minorEastAsia" w:hAnsi="Cambria Math"/>
                                      </w:rPr>
                                      <m:t>100g</m:t>
                                    </m:r>
                                  </m:e>
                                  <m:sub>
                                    <m:r>
                                      <w:rPr>
                                        <w:rFonts w:ascii="Cambria Math" w:eastAsiaTheme="minorEastAsia" w:hAnsi="Cambria Math"/>
                                      </w:rPr>
                                      <m:t>PU</m:t>
                                    </m:r>
                                  </m:sub>
                                </m:sSub>
                              </m:oMath>
                              <w:r>
                                <w:rPr>
                                  <w:rFonts w:eastAsiaTheme="minor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512A8B4" id="Group 3" o:spid="_x0000_s1026" style="position:absolute;left:0;text-align:left;margin-left:60.65pt;margin-top:113.35pt;width:5in;height:234.65pt;z-index:251661312" coordsize="45720,29802"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281" o:spid="_x0000_s1027" type="#_x0000_t75" style="position:absolute;width:45720;height:2743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">
                  <v:imagedata r:id="rId9" o:title=""/>
                  <o:lock v:ext="edit" aspectratio="f"/>
                </v:shape>
                <v:shapetype id="_x0000_t202" coordsize="21600,21600" o:spt="202" path="m,l,21600r21600,l21600,xe">
                  <v:stroke joinstyle="miter"/>
                  <v:path gradientshapeok="t" o:connecttype="rect"/>
                </v:shapetype>
                <v:shape id="Text Box 294" o:spid="_x0000_s1028" type="#_x0000_t202" style="position:absolute;left:2201;top:25992;width:41313;height:3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" stroked="f">
                  <v:textbox inset="0,0,0,0">
                    <w:txbxContent>
                      <w:p w14:paraId="7A528AE1" w14:textId="77777777" w:rsidR="000252CC" w:rsidRPr="005E557D" w:rsidRDefault="000252CC" w:rsidP="000252CC">
                        <w:pPr>
                          <w:pStyle w:val="Caption"/>
                          <w:jc w:val="center"/>
                          <w:rPr>
                            <w:noProof/>
                          </w:rPr>
                        </w:pPr>
                        <w:r w:rsidRPr="000252CC">
                          <w:rPr>
                            <w:b/>
                            <w:bCs/>
                          </w:rPr>
                          <w:t>Figure 3.1:</w:t>
                        </w:r>
                        <w:r>
                          <w:t xml:space="preserve"> Infrared spectra of CH glycolyzates, catalyst concentration is </w:t>
                        </w:r>
                        <m:oMath>
                          <m:r>
                            <w:rPr>
                              <w:rFonts w:ascii="Cambria Math" w:hAnsi="Cambria Math"/>
                            </w:rPr>
                            <m:t>30mmol/</m:t>
                          </m:r>
                          <m:sSub>
                            <m:sSubPr>
                              <m:ctrlPr>
                                <w:rPr>
                                  <w:rFonts w:ascii="Cambria Math" w:eastAsiaTheme="minorEastAsia" w:hAnsi="Cambria Math"/>
                                </w:rPr>
                              </m:ctrlPr>
                            </m:sSubPr>
                            <m:e>
                              <m:r>
                                <w:rPr>
                                  <w:rFonts w:ascii="Cambria Math" w:eastAsiaTheme="minorEastAsia" w:hAnsi="Cambria Math"/>
                                </w:rPr>
                                <m:t>100g</m:t>
                              </m:r>
                            </m:e>
                            <m:sub>
                              <m:r>
                                <w:rPr>
                                  <w:rFonts w:ascii="Cambria Math" w:eastAsiaTheme="minorEastAsia" w:hAnsi="Cambria Math"/>
                                </w:rPr>
                                <m:t>PU</m:t>
                              </m:r>
                            </m:sub>
                          </m:sSub>
                        </m:oMath>
                        <w:r>
                          <w:t xml:space="preserve">. Same trends were obtained with </w:t>
                        </w:r>
                        <m:oMath>
                          <m:r>
                            <w:rPr>
                              <w:rFonts w:ascii="Cambria Math" w:hAnsi="Cambria Math"/>
                            </w:rPr>
                            <m:t>50mmol/</m:t>
                          </m:r>
                          <m:sSub>
                            <m:sSubPr>
                              <m:ctrlPr>
                                <w:rPr>
                                  <w:rFonts w:ascii="Cambria Math" w:eastAsiaTheme="minorEastAsia" w:hAnsi="Cambria Math"/>
                                </w:rPr>
                              </m:ctrlPr>
                            </m:sSubPr>
                            <m:e>
                              <m:r>
                                <w:rPr>
                                  <w:rFonts w:ascii="Cambria Math" w:eastAsiaTheme="minorEastAsia" w:hAnsi="Cambria Math"/>
                                </w:rPr>
                                <m:t>100g</m:t>
                              </m:r>
                            </m:e>
                            <m:sub>
                              <m:r>
                                <w:rPr>
                                  <w:rFonts w:ascii="Cambria Math" w:eastAsiaTheme="minorEastAsia" w:hAnsi="Cambria Math"/>
                                </w:rPr>
                                <m:t>PU</m:t>
                              </m:r>
                            </m:sub>
                          </m:sSub>
                        </m:oMath>
                        <w:r>
                          <w:rPr>
                            <w:rFonts w:eastAsiaTheme="minorEastAsia"/>
                          </w:rPr>
                          <w:t>.</w:t>
                        </w:r>
                      </w:p>
                    </w:txbxContent>
                  </v:textbox>
                </v:shape>
                <w10:wrap type="topAndBottom"/>
              </v:group>
            </w:pict>
          </mc:Fallback>
        </mc:AlternateContent>
      </w:r>
      <w:r w:rsidR="00937ECB" w:rsidRPr="00B35A68">
        <w:rPr>
          <w:rFonts w:ascii="Times New Roman" w:eastAsia="MS PGothic" w:hAnsi="Times New Roman"/>
          <w:lang w:val="en-GB"/>
        </w:rPr>
        <w:t xml:space="preserve">In addition to these considerations, </w:t>
      </w:r>
      <w:r w:rsidR="00E604F8">
        <w:rPr>
          <w:rFonts w:ascii="Times New Roman" w:eastAsia="MS PGothic" w:hAnsi="Times New Roman"/>
          <w:lang w:val="en-GB"/>
        </w:rPr>
        <w:t xml:space="preserve">in </w:t>
      </w:r>
      <w:r w:rsidR="00937ECB" w:rsidRPr="00B35A68">
        <w:rPr>
          <w:rFonts w:ascii="Times New Roman" w:eastAsia="MS PGothic" w:hAnsi="Times New Roman"/>
          <w:lang w:val="en-GB"/>
        </w:rPr>
        <w:t xml:space="preserve">Figure 3.1 the characteristic peaks of the urethane structure can be monitored; optical path is constant when working with ATR. </w:t>
      </w:r>
      <w:r w:rsidR="005D6618">
        <w:rPr>
          <w:rFonts w:ascii="Times New Roman" w:eastAsia="MS PGothic" w:hAnsi="Times New Roman"/>
          <w:lang w:val="en-GB"/>
        </w:rPr>
        <w:t>P</w:t>
      </w:r>
      <w:r w:rsidR="00937ECB" w:rsidRPr="00B35A68">
        <w:rPr>
          <w:rFonts w:ascii="Times New Roman" w:eastAsia="MS PGothic" w:hAnsi="Times New Roman"/>
          <w:lang w:val="en-GB"/>
        </w:rPr>
        <w:t>eaks at 1515 cm</w:t>
      </w:r>
      <w:r w:rsidR="00937ECB" w:rsidRPr="00AE62B4">
        <w:rPr>
          <w:rFonts w:ascii="Times New Roman" w:eastAsia="MS PGothic" w:hAnsi="Times New Roman"/>
          <w:vertAlign w:val="superscript"/>
          <w:lang w:val="en-GB"/>
        </w:rPr>
        <w:t>-1</w:t>
      </w:r>
      <w:r w:rsidR="00937ECB" w:rsidRPr="00B35A68">
        <w:rPr>
          <w:rFonts w:ascii="Times New Roman" w:eastAsia="MS PGothic" w:hAnsi="Times New Roman"/>
          <w:lang w:val="en-GB"/>
        </w:rPr>
        <w:t xml:space="preserve"> (C-C carbon in the aromatic ring) and 1130 cm</w:t>
      </w:r>
      <w:r w:rsidR="00937ECB" w:rsidRPr="00AE62B4">
        <w:rPr>
          <w:rFonts w:ascii="Times New Roman" w:eastAsia="MS PGothic" w:hAnsi="Times New Roman"/>
          <w:vertAlign w:val="superscript"/>
          <w:lang w:val="en-GB"/>
        </w:rPr>
        <w:t>-1</w:t>
      </w:r>
      <w:r w:rsidR="00937ECB" w:rsidRPr="00B35A68">
        <w:rPr>
          <w:rFonts w:ascii="Times New Roman" w:eastAsia="MS PGothic" w:hAnsi="Times New Roman"/>
          <w:lang w:val="en-GB"/>
        </w:rPr>
        <w:t xml:space="preserve"> (C-O ether stretching) are used as reference peak to study relative variations of other significant peaks. Lower transmittances of peaks at 1720 cm</w:t>
      </w:r>
      <w:r w:rsidR="00937ECB" w:rsidRPr="00AE62B4">
        <w:rPr>
          <w:rFonts w:ascii="Times New Roman" w:eastAsia="MS PGothic" w:hAnsi="Times New Roman"/>
          <w:vertAlign w:val="superscript"/>
          <w:lang w:val="en-GB"/>
        </w:rPr>
        <w:t>-1</w:t>
      </w:r>
      <w:r w:rsidR="00937ECB" w:rsidRPr="00B35A68">
        <w:rPr>
          <w:rFonts w:ascii="Times New Roman" w:eastAsia="MS PGothic" w:hAnsi="Times New Roman"/>
          <w:lang w:val="en-GB"/>
        </w:rPr>
        <w:t xml:space="preserve"> (C=O carbonyl stretching of the urethane), 1540 cm</w:t>
      </w:r>
      <w:r w:rsidR="00937ECB" w:rsidRPr="00AE62B4">
        <w:rPr>
          <w:rFonts w:ascii="Times New Roman" w:eastAsia="MS PGothic" w:hAnsi="Times New Roman"/>
          <w:vertAlign w:val="superscript"/>
          <w:lang w:val="en-GB"/>
        </w:rPr>
        <w:t>-1</w:t>
      </w:r>
      <w:r w:rsidR="00937ECB" w:rsidRPr="00B35A68">
        <w:rPr>
          <w:rFonts w:ascii="Times New Roman" w:eastAsia="MS PGothic" w:hAnsi="Times New Roman"/>
          <w:lang w:val="en-GB"/>
        </w:rPr>
        <w:t xml:space="preserve"> (N</w:t>
      </w:r>
      <w:r w:rsidR="00342B32">
        <w:rPr>
          <w:rFonts w:ascii="Times New Roman" w:eastAsia="MS PGothic" w:hAnsi="Times New Roman"/>
          <w:lang w:val="en-GB"/>
        </w:rPr>
        <w:t>-</w:t>
      </w:r>
      <w:r w:rsidR="00937ECB" w:rsidRPr="00B35A68">
        <w:rPr>
          <w:rFonts w:ascii="Times New Roman" w:eastAsia="MS PGothic" w:hAnsi="Times New Roman"/>
          <w:lang w:val="en-GB"/>
        </w:rPr>
        <w:t>H amide stretching of the urethane), and 1230 cm</w:t>
      </w:r>
      <w:r w:rsidR="00937ECB" w:rsidRPr="00AE62B4">
        <w:rPr>
          <w:rFonts w:ascii="Times New Roman" w:eastAsia="MS PGothic" w:hAnsi="Times New Roman"/>
          <w:vertAlign w:val="superscript"/>
          <w:lang w:val="en-GB"/>
        </w:rPr>
        <w:t>-1</w:t>
      </w:r>
      <w:r w:rsidR="00937ECB" w:rsidRPr="00B35A68">
        <w:rPr>
          <w:rFonts w:ascii="Times New Roman" w:eastAsia="MS PGothic" w:hAnsi="Times New Roman"/>
          <w:lang w:val="en-GB"/>
        </w:rPr>
        <w:t xml:space="preserve"> (C-O carbonyl stretching of the urethane) indicate that the polymer structure is less degraded than in the other two cases. Shoulder-type peaks can be noticed at 1630 cm</w:t>
      </w:r>
      <w:r w:rsidR="00937ECB" w:rsidRPr="00AE62B4">
        <w:rPr>
          <w:rFonts w:ascii="Times New Roman" w:eastAsia="MS PGothic" w:hAnsi="Times New Roman"/>
          <w:vertAlign w:val="superscript"/>
          <w:lang w:val="en-GB"/>
        </w:rPr>
        <w:t>-1</w:t>
      </w:r>
      <w:r w:rsidR="00937ECB" w:rsidRPr="00B35A68">
        <w:rPr>
          <w:rFonts w:ascii="Times New Roman" w:eastAsia="MS PGothic" w:hAnsi="Times New Roman"/>
          <w:lang w:val="en-GB"/>
        </w:rPr>
        <w:t>: those are more marked for KOAc rather than Sn(Oct)</w:t>
      </w:r>
      <w:r w:rsidR="00937ECB" w:rsidRPr="00AE62B4">
        <w:rPr>
          <w:rFonts w:ascii="Times New Roman" w:eastAsia="MS PGothic" w:hAnsi="Times New Roman"/>
          <w:vertAlign w:val="subscript"/>
          <w:lang w:val="en-GB"/>
        </w:rPr>
        <w:t>2</w:t>
      </w:r>
      <w:r w:rsidR="00937ECB" w:rsidRPr="00B35A68">
        <w:rPr>
          <w:rFonts w:ascii="Times New Roman" w:eastAsia="MS PGothic" w:hAnsi="Times New Roman"/>
          <w:lang w:val="en-GB"/>
        </w:rPr>
        <w:t xml:space="preserve"> and MEA, testifying the presence of a higher concentration of free amino groups.</w:t>
      </w:r>
    </w:p>
    <w:p w14:paraId="65505CAD" w14:textId="0D1784D7" w:rsidR="000252CC" w:rsidRPr="00B35A68" w:rsidRDefault="000252CC" w:rsidP="00937ECB">
      <w:pPr>
        <w:snapToGrid w:val="0"/>
        <w:spacing w:after="120"/>
        <w:jc w:val="both"/>
        <w:rPr>
          <w:rFonts w:ascii="Times New Roman" w:eastAsia="MS PGothic" w:hAnsi="Times New Roman"/>
          <w:lang w:val="en-GB"/>
        </w:rPr>
      </w:pPr>
    </w:p>
    <w:p w14:paraId="09B051B7" w14:textId="537C490F" w:rsidR="00937ECB" w:rsidRPr="00B35A68" w:rsidRDefault="00937ECB" w:rsidP="00937ECB">
      <w:pPr>
        <w:snapToGrid w:val="0"/>
        <w:spacing w:after="120"/>
        <w:jc w:val="both"/>
        <w:rPr>
          <w:rFonts w:ascii="Times New Roman" w:eastAsia="MS PGothic" w:hAnsi="Times New Roman"/>
          <w:lang w:val="en-GB"/>
        </w:rPr>
      </w:pPr>
      <w:r w:rsidRPr="00B35A68">
        <w:rPr>
          <w:rFonts w:ascii="Times New Roman" w:eastAsia="MS PGothic" w:hAnsi="Times New Roman"/>
          <w:lang w:val="en-GB"/>
        </w:rPr>
        <w:t xml:space="preserve">The energy expenditure, EE, is calculated as the ratio between energy delivered to the system and total mass heated. In CH glycolysis, the power delivered by the isomantle is constant and 1400W as it has an on-off controller, the energy supplied is therefore the product of power and exposure time, </w:t>
      </w:r>
      <m:oMath>
        <m:sSub>
          <m:sSubPr>
            <m:ctrlPr>
              <w:rPr>
                <w:rFonts w:ascii="Cambria Math" w:eastAsia="MS PGothic" w:hAnsi="Cambria Math"/>
                <w:i/>
                <w:lang w:val="en-GB"/>
              </w:rPr>
            </m:ctrlPr>
          </m:sSubPr>
          <m:e>
            <m:r>
              <w:rPr>
                <w:rFonts w:ascii="Cambria Math" w:eastAsia="MS PGothic" w:hAnsi="Cambria Math"/>
                <w:lang w:val="en-GB"/>
              </w:rPr>
              <m:t>t</m:t>
            </m:r>
          </m:e>
          <m:sub>
            <m:r>
              <w:rPr>
                <w:rFonts w:ascii="Cambria Math" w:eastAsia="MS PGothic" w:hAnsi="Cambria Math"/>
                <w:lang w:val="en-GB"/>
              </w:rPr>
              <m:t>h</m:t>
            </m:r>
          </m:sub>
        </m:sSub>
      </m:oMath>
      <w:r w:rsidRPr="00B35A68">
        <w:rPr>
          <w:rFonts w:ascii="Times New Roman" w:eastAsia="MS PGothic" w:hAnsi="Times New Roman"/>
          <w:lang w:val="en-GB"/>
        </w:rPr>
        <w:t xml:space="preserve">, the time the heating resistance is switched on. This is approximately 3h, considering both heating (one hour) and the reaction phase (two out of four hours). The hot plate has an on-off controller as the power cannot be controlled. Conversely, the energy given to the system in MW glycolysis is calculated as an integral of the power profile or as average power, </w:t>
      </w:r>
      <m:oMath>
        <m:sSub>
          <m:sSubPr>
            <m:ctrlPr>
              <w:rPr>
                <w:rFonts w:ascii="Cambria Math" w:eastAsia="MS PGothic" w:hAnsi="Cambria Math"/>
                <w:i/>
                <w:lang w:val="en-GB"/>
              </w:rPr>
            </m:ctrlPr>
          </m:sSubPr>
          <m:e>
            <m:r>
              <w:rPr>
                <w:rFonts w:ascii="Cambria Math" w:eastAsia="MS PGothic" w:hAnsi="Cambria Math"/>
                <w:lang w:val="en-GB"/>
              </w:rPr>
              <m:t>P</m:t>
            </m:r>
          </m:e>
          <m:sub>
            <m:r>
              <w:rPr>
                <w:rFonts w:ascii="Cambria Math" w:eastAsia="MS PGothic" w:hAnsi="Cambria Math"/>
                <w:lang w:val="en-GB"/>
              </w:rPr>
              <m:t>av</m:t>
            </m:r>
          </m:sub>
        </m:sSub>
      </m:oMath>
      <w:r w:rsidRPr="00B35A68">
        <w:rPr>
          <w:rFonts w:ascii="Times New Roman" w:eastAsia="MS PGothic" w:hAnsi="Times New Roman"/>
          <w:lang w:val="en-GB"/>
        </w:rPr>
        <w:t>, multiplied by exposure time, therefore:</w:t>
      </w:r>
    </w:p>
    <w:p w14:paraId="58183B69" w14:textId="77777777" w:rsidR="00634533" w:rsidRPr="00072B30" w:rsidRDefault="008E0326" w:rsidP="00634533">
      <w:pPr>
        <w:spacing w:before="240"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EE</m:t>
              </m:r>
            </m:e>
            <m:sub>
              <m:r>
                <w:rPr>
                  <w:rFonts w:ascii="Cambria Math" w:eastAsiaTheme="minorEastAsia" w:hAnsi="Cambria Math" w:cs="Times New Roman"/>
                </w:rPr>
                <m:t>CH</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max</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h</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ot</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4kW∙3</m:t>
              </m:r>
              <m:r>
                <w:rPr>
                  <w:rFonts w:ascii="Cambria Math" w:eastAsiaTheme="minorEastAsia" w:hAnsi="Cambria Math" w:cs="Times New Roman"/>
                </w:rPr>
                <m:t>h</m:t>
              </m:r>
            </m:num>
            <m:den>
              <m:r>
                <w:rPr>
                  <w:rFonts w:ascii="Cambria Math" w:eastAsiaTheme="minorEastAsia" w:hAnsi="Cambria Math" w:cs="Times New Roman"/>
                </w:rPr>
                <m:t>0.35kg</m:t>
              </m:r>
            </m:den>
          </m:f>
          <m:r>
            <w:rPr>
              <w:rFonts w:ascii="Cambria Math" w:eastAsiaTheme="minorEastAsia" w:hAnsi="Cambria Math" w:cs="Times New Roman"/>
            </w:rPr>
            <m:t>=12 kWh/kg</m:t>
          </m:r>
        </m:oMath>
      </m:oMathPara>
    </w:p>
    <w:p w14:paraId="5C989699" w14:textId="77777777" w:rsidR="00634533" w:rsidRPr="00072B30" w:rsidRDefault="008E0326" w:rsidP="00634533">
      <w:pPr>
        <w:spacing w:before="240"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EE</m:t>
              </m:r>
            </m:e>
            <m:sub>
              <m:r>
                <w:rPr>
                  <w:rFonts w:ascii="Cambria Math" w:eastAsiaTheme="minorEastAsia" w:hAnsi="Cambria Math" w:cs="Times New Roman"/>
                </w:rPr>
                <m:t>MW</m:t>
              </m:r>
            </m:sub>
          </m:sSub>
          <m:r>
            <w:rPr>
              <w:rFonts w:ascii="Cambria Math" w:eastAsiaTheme="minorEastAsia" w:hAnsi="Cambria Math" w:cs="Times New Roman"/>
            </w:rPr>
            <m:t>=</m:t>
          </m:r>
          <m:f>
            <m:fPr>
              <m:ctrlPr>
                <w:rPr>
                  <w:rFonts w:ascii="Cambria Math" w:eastAsiaTheme="minorEastAsia" w:hAnsi="Cambria Math" w:cs="Times New Roman"/>
                  <w:i/>
                </w:rPr>
              </m:ctrlPr>
            </m:fPr>
            <m:num>
              <m:nary>
                <m:naryPr>
                  <m:limLoc m:val="subSup"/>
                  <m:ctrlPr>
                    <w:rPr>
                      <w:rFonts w:ascii="Cambria Math" w:eastAsiaTheme="minorEastAsia" w:hAnsi="Cambria Math" w:cs="Times New Roman"/>
                      <w:i/>
                    </w:rPr>
                  </m:ctrlPr>
                </m:naryPr>
                <m:sub>
                  <m:r>
                    <w:rPr>
                      <w:rFonts w:ascii="Cambria Math" w:eastAsiaTheme="minorEastAsia" w:hAnsi="Cambria Math" w:cs="Times New Roman"/>
                    </w:rPr>
                    <m:t>0</m:t>
                  </m:r>
                </m:sub>
                <m:sup>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h</m:t>
                      </m:r>
                    </m:sub>
                  </m:sSub>
                </m:sup>
                <m:e>
                  <m:r>
                    <w:rPr>
                      <w:rFonts w:ascii="Cambria Math" w:eastAsiaTheme="minorEastAsia" w:hAnsi="Cambria Math" w:cs="Times New Roman"/>
                    </w:rPr>
                    <m:t>Pdt</m:t>
                  </m:r>
                </m:e>
              </m:nary>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ot</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av</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h</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tot</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0.3kW∙0.25</m:t>
              </m:r>
              <m:r>
                <w:rPr>
                  <w:rFonts w:ascii="Cambria Math" w:eastAsiaTheme="minorEastAsia" w:hAnsi="Cambria Math" w:cs="Times New Roman"/>
                </w:rPr>
                <m:t>h</m:t>
              </m:r>
            </m:num>
            <m:den>
              <m:r>
                <w:rPr>
                  <w:rFonts w:ascii="Cambria Math" w:eastAsiaTheme="minorEastAsia" w:hAnsi="Cambria Math" w:cs="Times New Roman"/>
                </w:rPr>
                <m:t>0.035kg</m:t>
              </m:r>
            </m:den>
          </m:f>
          <m:r>
            <w:rPr>
              <w:rFonts w:ascii="Cambria Math" w:eastAsiaTheme="minorEastAsia" w:hAnsi="Cambria Math" w:cs="Times New Roman"/>
            </w:rPr>
            <m:t>=2.1 kWh/kg</m:t>
          </m:r>
        </m:oMath>
      </m:oMathPara>
    </w:p>
    <w:p w14:paraId="07F0BD2D" w14:textId="0D46687F" w:rsidR="00937ECB" w:rsidRPr="00B35A68" w:rsidRDefault="00937ECB" w:rsidP="00937ECB">
      <w:pPr>
        <w:snapToGrid w:val="0"/>
        <w:spacing w:after="120"/>
        <w:jc w:val="both"/>
        <w:rPr>
          <w:rFonts w:ascii="Times New Roman" w:eastAsia="MS PGothic" w:hAnsi="Times New Roman"/>
          <w:lang w:val="en-GB"/>
        </w:rPr>
      </w:pPr>
      <w:r w:rsidRPr="00B35A68">
        <w:rPr>
          <w:rFonts w:ascii="Times New Roman" w:eastAsia="MS PGothic" w:hAnsi="Times New Roman"/>
          <w:lang w:val="en-GB"/>
        </w:rPr>
        <w:t>The energy expenditure for the CH glycolysis is almost six times that necessary for the MW glycolysis, with an energy savings of 82%.</w:t>
      </w:r>
    </w:p>
    <w:p w14:paraId="3996101C" w14:textId="77777777" w:rsidR="00937ECB" w:rsidRPr="00B35A68" w:rsidRDefault="00937ECB" w:rsidP="00937ECB">
      <w:pPr>
        <w:snapToGrid w:val="0"/>
        <w:spacing w:after="120"/>
        <w:jc w:val="both"/>
        <w:rPr>
          <w:rFonts w:ascii="Times New Roman" w:eastAsia="MS PGothic" w:hAnsi="Times New Roman"/>
          <w:lang w:val="en-GB"/>
        </w:rPr>
      </w:pPr>
      <w:r w:rsidRPr="00B35A68">
        <w:rPr>
          <w:rFonts w:ascii="Times New Roman" w:eastAsia="MS PGothic" w:hAnsi="Times New Roman"/>
          <w:lang w:val="en-GB"/>
        </w:rPr>
        <w:t>In conclusion, products obtained with potassium acetate and stannous octoate show a best performance from the glycolyzate point of view. 30 mmol/100g</w:t>
      </w:r>
      <w:r w:rsidRPr="00AE62B4">
        <w:rPr>
          <w:rFonts w:ascii="Times New Roman" w:eastAsia="MS PGothic" w:hAnsi="Times New Roman"/>
          <w:vertAlign w:val="subscript"/>
          <w:lang w:val="en-GB"/>
        </w:rPr>
        <w:t>PU</w:t>
      </w:r>
      <w:r w:rsidRPr="00B35A68">
        <w:rPr>
          <w:rFonts w:ascii="Times New Roman" w:eastAsia="MS PGothic" w:hAnsi="Times New Roman"/>
          <w:lang w:val="en-GB"/>
        </w:rPr>
        <w:t xml:space="preserve"> as catalyst concentration is sufficient to reach an acceptable </w:t>
      </w:r>
      <w:r w:rsidRPr="00B35A68">
        <w:rPr>
          <w:rFonts w:ascii="Times New Roman" w:eastAsia="MS PGothic" w:hAnsi="Times New Roman"/>
          <w:lang w:val="en-GB"/>
        </w:rPr>
        <w:lastRenderedPageBreak/>
        <w:t>viscosity (i.e. degree of depolymerization) keeping as low as possible by-product concentration. Stannous octoate displayed a higher selectivity with respect to potassium acetate as it allows for comparable viscosity but lower MDA content. In the case of monoethanolamine, conventional heating and 50 mmol/100g</w:t>
      </w:r>
      <w:r w:rsidRPr="00EF6F89">
        <w:rPr>
          <w:rFonts w:ascii="Times New Roman" w:eastAsia="MS PGothic" w:hAnsi="Times New Roman"/>
          <w:vertAlign w:val="subscript"/>
          <w:lang w:val="en-GB"/>
        </w:rPr>
        <w:t>PU</w:t>
      </w:r>
      <w:r w:rsidRPr="00B35A68">
        <w:rPr>
          <w:rFonts w:ascii="Times New Roman" w:eastAsia="MS PGothic" w:hAnsi="Times New Roman"/>
          <w:lang w:val="en-GB"/>
        </w:rPr>
        <w:t xml:space="preserve"> as concentration are necessary to obtain a suitable product.</w:t>
      </w:r>
    </w:p>
    <w:p w14:paraId="4CF4D4D1" w14:textId="584F4757" w:rsidR="00937ECB" w:rsidRPr="002919BA" w:rsidRDefault="00937ECB" w:rsidP="00937ECB">
      <w:pPr>
        <w:snapToGrid w:val="0"/>
        <w:spacing w:after="120"/>
        <w:jc w:val="both"/>
        <w:rPr>
          <w:rFonts w:ascii="Times New Roman" w:eastAsia="MS PGothic" w:hAnsi="Times New Roman"/>
          <w:i/>
          <w:iCs/>
          <w:lang w:val="en-GB"/>
        </w:rPr>
      </w:pPr>
      <w:r w:rsidRPr="002919BA">
        <w:rPr>
          <w:rFonts w:ascii="Times New Roman" w:eastAsia="MS PGothic" w:hAnsi="Times New Roman"/>
          <w:i/>
          <w:iCs/>
          <w:lang w:val="en-GB"/>
        </w:rPr>
        <w:t>Synthesis and characterization of foams</w:t>
      </w:r>
    </w:p>
    <w:p w14:paraId="67953D2D" w14:textId="2D39C046" w:rsidR="00937ECB" w:rsidRPr="00B35A68" w:rsidRDefault="00937ECB" w:rsidP="00937ECB">
      <w:pPr>
        <w:snapToGrid w:val="0"/>
        <w:spacing w:after="120"/>
        <w:jc w:val="both"/>
        <w:rPr>
          <w:rFonts w:ascii="Times New Roman" w:eastAsia="MS PGothic" w:hAnsi="Times New Roman"/>
          <w:lang w:val="en-GB"/>
        </w:rPr>
      </w:pPr>
      <w:r w:rsidRPr="00B35A68">
        <w:rPr>
          <w:rFonts w:ascii="Times New Roman" w:eastAsia="MS PGothic" w:hAnsi="Times New Roman"/>
          <w:lang w:val="en-GB"/>
        </w:rPr>
        <w:t>Once it was proved that the CH and MW product are comparable, new foams were synthesized starting from MW products. New PUR foams were produced with an increasing percentage of glycolyzate as a substitute for virgin polyol</w:t>
      </w:r>
      <w:r w:rsidR="00AE62B4">
        <w:rPr>
          <w:rFonts w:ascii="Times New Roman" w:eastAsia="MS PGothic" w:hAnsi="Times New Roman"/>
          <w:lang w:val="en-GB"/>
        </w:rPr>
        <w:t>,</w:t>
      </w:r>
      <w:r w:rsidRPr="00B35A68">
        <w:rPr>
          <w:rFonts w:ascii="Times New Roman" w:eastAsia="MS PGothic" w:hAnsi="Times New Roman"/>
          <w:lang w:val="en-GB"/>
        </w:rPr>
        <w:t xml:space="preserve"> at 0, 15, 30, and 45% with respect to the total amount of polyol.</w:t>
      </w:r>
    </w:p>
    <w:p w14:paraId="6358CCB9" w14:textId="7507FF14" w:rsidR="00937ECB" w:rsidRPr="00B35A68" w:rsidRDefault="00937ECB" w:rsidP="00937ECB">
      <w:pPr>
        <w:snapToGrid w:val="0"/>
        <w:spacing w:after="120"/>
        <w:jc w:val="both"/>
        <w:rPr>
          <w:rFonts w:ascii="Times New Roman" w:eastAsia="MS PGothic" w:hAnsi="Times New Roman"/>
          <w:lang w:val="en-GB"/>
        </w:rPr>
      </w:pPr>
      <w:r w:rsidRPr="00B35A68">
        <w:rPr>
          <w:rFonts w:ascii="Times New Roman" w:eastAsia="MS PGothic" w:hAnsi="Times New Roman"/>
          <w:lang w:val="en-GB"/>
        </w:rPr>
        <w:t>Figures 3.</w:t>
      </w:r>
      <w:r w:rsidR="00012393">
        <w:rPr>
          <w:rFonts w:ascii="Times New Roman" w:eastAsia="MS PGothic" w:hAnsi="Times New Roman"/>
          <w:lang w:val="en-GB"/>
        </w:rPr>
        <w:t>2-4</w:t>
      </w:r>
      <w:r w:rsidRPr="00B35A68">
        <w:rPr>
          <w:rFonts w:ascii="Times New Roman" w:eastAsia="MS PGothic" w:hAnsi="Times New Roman"/>
          <w:lang w:val="en-GB"/>
        </w:rPr>
        <w:t xml:space="preserve"> show the results related to the new foam synthesis in terms of average cell diameter, </w:t>
      </w:r>
      <w:r w:rsidR="00E40923">
        <w:rPr>
          <w:rFonts w:ascii="Times New Roman" w:eastAsia="MS PGothic" w:hAnsi="Times New Roman"/>
          <w:lang w:val="en-GB"/>
        </w:rPr>
        <w:t xml:space="preserve">and </w:t>
      </w:r>
      <w:r w:rsidRPr="00B35A68">
        <w:rPr>
          <w:rFonts w:ascii="Times New Roman" w:eastAsia="MS PGothic" w:hAnsi="Times New Roman"/>
          <w:lang w:val="en-GB"/>
        </w:rPr>
        <w:t>compressive strength, for foams obtained with 30 mmol/100g</w:t>
      </w:r>
      <w:r w:rsidRPr="00AE62B4">
        <w:rPr>
          <w:rFonts w:ascii="Times New Roman" w:eastAsia="MS PGothic" w:hAnsi="Times New Roman"/>
          <w:vertAlign w:val="subscript"/>
          <w:lang w:val="en-GB"/>
        </w:rPr>
        <w:t>PU</w:t>
      </w:r>
      <w:r w:rsidRPr="00B35A68">
        <w:rPr>
          <w:rFonts w:ascii="Times New Roman" w:eastAsia="MS PGothic" w:hAnsi="Times New Roman"/>
          <w:lang w:val="en-GB"/>
        </w:rPr>
        <w:t xml:space="preserve"> KOAc-catalysed glycolyzate.</w:t>
      </w:r>
    </w:p>
    <w:p w14:paraId="60B2CC31" w14:textId="35041481" w:rsidR="00937ECB" w:rsidRPr="00B35A68" w:rsidRDefault="00937ECB" w:rsidP="00937ECB">
      <w:pPr>
        <w:snapToGrid w:val="0"/>
        <w:spacing w:after="120"/>
        <w:jc w:val="both"/>
        <w:rPr>
          <w:rFonts w:ascii="Times New Roman" w:eastAsia="MS PGothic" w:hAnsi="Times New Roman"/>
          <w:lang w:val="en-GB"/>
        </w:rPr>
      </w:pPr>
      <w:r w:rsidRPr="00B35A68">
        <w:rPr>
          <w:rFonts w:ascii="Times New Roman" w:eastAsia="MS PGothic" w:hAnsi="Times New Roman"/>
          <w:lang w:val="en-GB"/>
        </w:rPr>
        <w:t xml:space="preserve">Substitution of part of virgin polyol with recycled material allows for better thermal and mechanical performances with respect to a reference foam. The percentage of substitution </w:t>
      </w:r>
      <w:r w:rsidR="0085516F">
        <w:rPr>
          <w:rFonts w:ascii="Times New Roman" w:eastAsia="MS PGothic" w:hAnsi="Times New Roman"/>
          <w:lang w:val="en-GB"/>
        </w:rPr>
        <w:t xml:space="preserve"> </w:t>
      </w:r>
      <w:r w:rsidRPr="00B35A68">
        <w:rPr>
          <w:rFonts w:ascii="Times New Roman" w:eastAsia="MS PGothic" w:hAnsi="Times New Roman"/>
          <w:lang w:val="en-GB"/>
        </w:rPr>
        <w:t>reach</w:t>
      </w:r>
      <w:r w:rsidR="00EF6F89">
        <w:rPr>
          <w:rFonts w:ascii="Times New Roman" w:eastAsia="MS PGothic" w:hAnsi="Times New Roman"/>
          <w:lang w:val="en-GB"/>
        </w:rPr>
        <w:t>es</w:t>
      </w:r>
      <w:r w:rsidRPr="00B35A68">
        <w:rPr>
          <w:rFonts w:ascii="Times New Roman" w:eastAsia="MS PGothic" w:hAnsi="Times New Roman"/>
          <w:lang w:val="en-GB"/>
        </w:rPr>
        <w:t xml:space="preserve"> 30% without having a property decay. As can be seen in Figures 3.</w:t>
      </w:r>
      <w:r w:rsidR="00012393">
        <w:rPr>
          <w:rFonts w:ascii="Times New Roman" w:eastAsia="MS PGothic" w:hAnsi="Times New Roman"/>
          <w:lang w:val="en-GB"/>
        </w:rPr>
        <w:t>2</w:t>
      </w:r>
      <w:r w:rsidRPr="00B35A68">
        <w:rPr>
          <w:rFonts w:ascii="Times New Roman" w:eastAsia="MS PGothic" w:hAnsi="Times New Roman"/>
          <w:lang w:val="en-GB"/>
        </w:rPr>
        <w:t xml:space="preserve"> and 3.</w:t>
      </w:r>
      <w:r w:rsidR="00012393">
        <w:rPr>
          <w:rFonts w:ascii="Times New Roman" w:eastAsia="MS PGothic" w:hAnsi="Times New Roman"/>
          <w:lang w:val="en-GB"/>
        </w:rPr>
        <w:t>3</w:t>
      </w:r>
      <w:r w:rsidRPr="00B35A68">
        <w:rPr>
          <w:rFonts w:ascii="Times New Roman" w:eastAsia="MS PGothic" w:hAnsi="Times New Roman"/>
          <w:lang w:val="en-GB"/>
        </w:rPr>
        <w:t>, higher compression strength results from a smaller cell diameter. Aromatic rings already contained in the glycolysis polyol increase the compatibility with the isocyanate, leading to a finer cellular morphology. Same considerations can be made in terms of thermal performances, as the lower the average cell diameter, the lower the thermal conductivity</w:t>
      </w:r>
      <w:r w:rsidR="00012393">
        <w:rPr>
          <w:rFonts w:ascii="Times New Roman" w:eastAsia="MS PGothic" w:hAnsi="Times New Roman"/>
          <w:lang w:val="en-GB"/>
        </w:rPr>
        <w:t xml:space="preserve"> (Figure 3.4)</w:t>
      </w:r>
      <w:r w:rsidRPr="00B35A68">
        <w:rPr>
          <w:rFonts w:ascii="Times New Roman" w:eastAsia="MS PGothic" w:hAnsi="Times New Roman"/>
          <w:lang w:val="en-GB"/>
        </w:rPr>
        <w:t>. However, this was not observed as thermal conductivities are comparable. This may be caused by a higher percentage of open cells. With 45% substitution, a very slight and acceptable decrease (with respect to lower substitution percentages) of the properties is observed; this is due to a trade-off between two factors: glycolysis products contain aromatic rings that increase the miscibility with isocyanate component as well as diethylene glycol which decreases the average functionality of the mixture. At 45% substitution DEG contribution becomes relevant, leading to decrease in the mechanical performances due to lower crosslinking density in the foam. Best foams were obtained with KOAc-catalysed glycolysis product. A higher compression strength can be explained considering that potassium acetate is commonly used as trimerization catalyst. Isocyanurate structures formation promoted by trimerization catalysts leads to higher mechanical performances</w:t>
      </w:r>
      <w:r w:rsidR="00C84F4D">
        <w:rPr>
          <w:rFonts w:ascii="Times New Roman" w:eastAsia="MS PGothic" w:hAnsi="Times New Roman"/>
          <w:lang w:val="en-GB"/>
        </w:rPr>
        <w:t xml:space="preserve"> </w:t>
      </w:r>
      <w:r w:rsidR="00C84F4D">
        <w:rPr>
          <w:rFonts w:ascii="Times New Roman" w:eastAsia="MS PGothic" w:hAnsi="Times New Roman"/>
          <w:lang w:val="en-GB"/>
        </w:rPr>
        <w:fldChar w:fldCharType="begin" w:fldLock="1"/>
      </w:r>
      <w:r w:rsidR="000A5800">
        <w:rPr>
          <w:rFonts w:ascii="Times New Roman" w:eastAsia="MS PGothic" w:hAnsi="Times New Roman"/>
          <w:lang w:val="en-GB"/>
        </w:rPr>
        <w:instrText>ADDIN CSL_CITATION {"citationItems":[{"id":"ITEM-1","itemData":{"DOI":"10.1016/j.polymdegradstab.2018.08.011","ISSN":"01413910","abstract":"The main aim of this paper was to study the recyclability of polyisocyanurate (PIR) wastes with high isocyanate index by glycolysis and identify the optimal reaction conditions to obtain a product suitable for the reuse in the production of new rigid foams. Indeed, to our best knowledge, there are no information available concerning the glycolysis of PIR foams, whose highly cross-linked and stable structure may prevent glycolysis process to take place. A detailed study of the influence of the process variables on the properties of the recovered products has been performed in order to identify the optimal reaction conditions, focusing on the mass ratio of glycol to foam, the catalyst concentration and temperature. The results showed that, despite the high thermal stability claimed for isocyanurates, a glycolysis process in presence of dipropylene glycol, as glycolysis agent, and potassium acetate, as catalyst, can be successfully carried out even with PIR foams with extremely high isocyanate index. Under proper conditions, the original highly cross-linked structure of the polymer can be converted into a liquid, single phase, mixture of highly branched oligomers terminated with hydrogen active groups which was suitable to be used in the synthesis of new rigid foams. Due to the high functionality of the glycolysis products and their compatibility with isocyanates, the mechanical properties of specimens based even on high amounts (up to 75%) of glycolysis polyols turned out to be higher or either very close to those of standard specimens based on virgin polyol only.","author":[{"dropping-particle":"","family":"Modesti","given":"Michele","non-dropping-particle":"","parse-names":false,"suffix":""},{"dropping-particle":"","family":"Costantini","given":"Francesca","non-dropping-particle":"","parse-names":false,"suffix":""},{"dropping-particle":"","family":"dal Lago","given":"Eleonora","non-dropping-particle":"","parse-names":false,"suffix":""},{"dropping-particle":"","family":"Piovesan","given":"Francesca","non-dropping-particle":"","parse-names":false,"suffix":""},{"dropping-particle":"","family":"Roso","given":"Martina","non-dropping-particle":"","parse-names":false,"suffix":""},{"dropping-particle":"","family":"Boaretti","given":"Carlo","non-dropping-particle":"","parse-names":false,"suffix":""},{"dropping-particle":"","family":"Lorenzetti","given":"Alessandra","non-dropping-particle":"","parse-names":false,"suffix":""}],"container-title":"Polymer Degradation and Stability","id":"ITEM-1","issued":{"date-parts":[["2018"]]},"page":"151-160","publisher":"Elsevier Ltd","title":"Valuable secondary raw material by chemical recycling of polyisocyanurate foams","type":"article-journal","volume":"156"},"uris":["http://www.mendeley.com/documents/?uuid=ff9712ce-e001-4aa3-8039-d28a5950ed59"]}],"mendeley":{"formattedCitation":"[9]","plainTextFormattedCitation":"[9]","previouslyFormattedCitation":"[9]"},"properties":{"noteIndex":0},"schema":"https://github.com/citation-style-language/schema/raw/master/csl-citation.json"}</w:instrText>
      </w:r>
      <w:r w:rsidR="00C84F4D">
        <w:rPr>
          <w:rFonts w:ascii="Times New Roman" w:eastAsia="MS PGothic" w:hAnsi="Times New Roman"/>
          <w:lang w:val="en-GB"/>
        </w:rPr>
        <w:fldChar w:fldCharType="separate"/>
      </w:r>
      <w:r w:rsidR="00C84F4D" w:rsidRPr="00C84F4D">
        <w:rPr>
          <w:rFonts w:ascii="Times New Roman" w:eastAsia="MS PGothic" w:hAnsi="Times New Roman"/>
          <w:noProof/>
          <w:lang w:val="en-GB"/>
        </w:rPr>
        <w:t>[9]</w:t>
      </w:r>
      <w:r w:rsidR="00C84F4D">
        <w:rPr>
          <w:rFonts w:ascii="Times New Roman" w:eastAsia="MS PGothic" w:hAnsi="Times New Roman"/>
          <w:lang w:val="en-GB"/>
        </w:rPr>
        <w:fldChar w:fldCharType="end"/>
      </w:r>
      <w:r w:rsidRPr="00B35A68">
        <w:rPr>
          <w:rFonts w:ascii="Times New Roman" w:eastAsia="MS PGothic" w:hAnsi="Times New Roman"/>
          <w:lang w:val="en-GB"/>
        </w:rPr>
        <w:t>.</w:t>
      </w:r>
    </w:p>
    <w:p w14:paraId="46505EB9" w14:textId="3116F09A" w:rsidR="00937ECB" w:rsidRPr="00B35A68" w:rsidRDefault="00937ECB" w:rsidP="00937ECB">
      <w:pPr>
        <w:snapToGrid w:val="0"/>
        <w:spacing w:after="120"/>
        <w:jc w:val="both"/>
        <w:rPr>
          <w:rFonts w:ascii="Times New Roman" w:eastAsia="MS PGothic" w:hAnsi="Times New Roman"/>
          <w:lang w:val="en-GB"/>
        </w:rPr>
      </w:pPr>
      <w:r w:rsidRPr="00B35A68">
        <w:rPr>
          <w:rFonts w:ascii="Times New Roman" w:eastAsia="MS PGothic" w:hAnsi="Times New Roman"/>
          <w:lang w:val="en-GB"/>
        </w:rPr>
        <w:t>Foams obtained with an increasing amount of Sn(Oct)</w:t>
      </w:r>
      <w:r w:rsidRPr="00AE62B4">
        <w:rPr>
          <w:rFonts w:ascii="Times New Roman" w:eastAsia="MS PGothic" w:hAnsi="Times New Roman"/>
          <w:vertAlign w:val="subscript"/>
          <w:lang w:val="en-GB"/>
        </w:rPr>
        <w:t>2</w:t>
      </w:r>
      <w:r w:rsidRPr="00B35A68">
        <w:rPr>
          <w:rFonts w:ascii="Times New Roman" w:eastAsia="MS PGothic" w:hAnsi="Times New Roman"/>
          <w:lang w:val="en-GB"/>
        </w:rPr>
        <w:t xml:space="preserve">-catalysed glycolysis product showed no variations in thermal performances and an increased compression strength, up to 25% higher than reference with 45% substitution. However, reactive mixtures were difficult to deal with when stirring, reaction times were drastically shortened due to the fact that stannous octoate is a strong gel catalyst used also during PUR synthesis. When increasing the glycolyzate content, stannous octoate concentration is increased as well: for this reason maximum percentage substitution is limited to 15%. Above 15% foams obtained were dimensionally unstable. </w:t>
      </w:r>
    </w:p>
    <w:p w14:paraId="0338B8BA" w14:textId="1151A2AF" w:rsidR="00DA51A3" w:rsidRDefault="00937ECB" w:rsidP="00937ECB">
      <w:pPr>
        <w:snapToGrid w:val="0"/>
        <w:spacing w:after="120"/>
        <w:jc w:val="both"/>
        <w:rPr>
          <w:rFonts w:ascii="Times New Roman" w:eastAsia="MS PGothic" w:hAnsi="Times New Roman"/>
          <w:lang w:val="en-GB"/>
        </w:rPr>
      </w:pPr>
      <w:r w:rsidRPr="00B35A68">
        <w:rPr>
          <w:rFonts w:ascii="Times New Roman" w:eastAsia="MS PGothic" w:hAnsi="Times New Roman"/>
          <w:lang w:val="en-GB"/>
        </w:rPr>
        <w:t>Foams obtained with monoethanolamine showed higher mechanical performances than the reference foam, up to 40% higher with 45% substitution, and no thermal properties variations. Despite this, a brittle and chalky structure was observed. Even with MEA-catalysed products mixing problems were experienced as these have a higher viscosity, therefore the maximum substitution percentage was 15%.</w:t>
      </w:r>
    </w:p>
    <w:p w14:paraId="03DAD032" w14:textId="15E8C476" w:rsidR="00430BDB" w:rsidRPr="00B35A68" w:rsidRDefault="00430BDB" w:rsidP="00937ECB">
      <w:pPr>
        <w:snapToGrid w:val="0"/>
        <w:spacing w:after="120"/>
        <w:jc w:val="both"/>
        <w:rPr>
          <w:rFonts w:ascii="Times New Roman" w:eastAsia="MS PGothic" w:hAnsi="Times New Roman"/>
          <w:lang w:val="en-GB"/>
        </w:rPr>
      </w:pPr>
      <w:r>
        <w:rPr>
          <w:rFonts w:ascii="Times New Roman" w:hAnsi="Times New Roman" w:cs="Times New Roman"/>
          <w:noProof/>
          <w:sz w:val="24"/>
          <w:szCs w:val="24"/>
        </w:rPr>
        <w:lastRenderedPageBreak/>
        <mc:AlternateContent>
          <mc:Choice Requires="wpg">
            <w:drawing>
              <wp:anchor distT="0" distB="0" distL="114300" distR="114300" simplePos="0" relativeHeight="251663360" behindDoc="0" locked="0" layoutInCell="1" allowOverlap="1" wp14:anchorId="1DC5B1D8" wp14:editId="0F2171BB">
                <wp:simplePos x="0" y="0"/>
                <wp:positionH relativeFrom="margin">
                  <wp:align>center</wp:align>
                </wp:positionH>
                <wp:positionV relativeFrom="paragraph">
                  <wp:posOffset>212</wp:posOffset>
                </wp:positionV>
                <wp:extent cx="4587240" cy="9065260"/>
                <wp:effectExtent l="0" t="0" r="3810" b="2540"/>
                <wp:wrapTopAndBottom/>
                <wp:docPr id="4" name="Group 4"/>
                <wp:cNvGraphicFramePr/>
                <a:graphic xmlns:a="http://schemas.openxmlformats.org/drawingml/2006/main">
                  <a:graphicData uri="http://schemas.microsoft.com/office/word/2010/wordprocessingGroup">
                    <wpg:wgp>
                      <wpg:cNvGrpSpPr/>
                      <wpg:grpSpPr>
                        <a:xfrm>
                          <a:off x="0" y="0"/>
                          <a:ext cx="4587240" cy="9065260"/>
                          <a:chOff x="0" y="0"/>
                          <a:chExt cx="4587240" cy="9065260"/>
                        </a:xfrm>
                      </wpg:grpSpPr>
                      <wpg:grpSp>
                        <wpg:cNvPr id="5" name="Group 5"/>
                        <wpg:cNvGrpSpPr/>
                        <wpg:grpSpPr>
                          <a:xfrm>
                            <a:off x="0" y="3063240"/>
                            <a:ext cx="4573905" cy="2984500"/>
                            <a:chOff x="0" y="0"/>
                            <a:chExt cx="4573905" cy="2984500"/>
                          </a:xfrm>
                        </wpg:grpSpPr>
                        <wps:wsp>
                          <wps:cNvPr id="6" name="Text Box 6"/>
                          <wps:cNvSpPr txBox="1"/>
                          <wps:spPr>
                            <a:xfrm>
                              <a:off x="698500" y="2717800"/>
                              <a:ext cx="3530600" cy="266700"/>
                            </a:xfrm>
                            <a:prstGeom prst="rect">
                              <a:avLst/>
                            </a:prstGeom>
                            <a:solidFill>
                              <a:prstClr val="white"/>
                            </a:solidFill>
                            <a:ln>
                              <a:noFill/>
                            </a:ln>
                          </wps:spPr>
                          <wps:txbx>
                            <w:txbxContent>
                              <w:p w14:paraId="7C71BF9D" w14:textId="4E0C1C13" w:rsidR="00430BDB" w:rsidRPr="00666681" w:rsidRDefault="00430BDB" w:rsidP="00430BDB">
                                <w:pPr>
                                  <w:pStyle w:val="Caption"/>
                                  <w:jc w:val="center"/>
                                  <w:rPr>
                                    <w:rFonts w:ascii="Times New Roman" w:hAnsi="Times New Roman" w:cs="Times New Roman"/>
                                    <w:sz w:val="24"/>
                                    <w:szCs w:val="24"/>
                                  </w:rPr>
                                </w:pPr>
                                <w:r w:rsidRPr="00430BDB">
                                  <w:rPr>
                                    <w:b/>
                                    <w:bCs/>
                                  </w:rPr>
                                  <w:t>Figure 3.</w:t>
                                </w:r>
                                <w:r w:rsidR="00012393">
                                  <w:rPr>
                                    <w:b/>
                                    <w:bCs/>
                                  </w:rPr>
                                  <w:t>3</w:t>
                                </w:r>
                                <w:r w:rsidRPr="00430BDB">
                                  <w:rPr>
                                    <w:b/>
                                    <w:bCs/>
                                  </w:rPr>
                                  <w:t>:</w:t>
                                </w:r>
                                <w:r>
                                  <w:t xml:space="preserve"> Compression resistance along with percentage substit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aphicFrame>
                          <wpg:cNvPr id="7" name="Chart 7"/>
                          <wpg:cNvFrPr/>
                          <wpg:xfrm>
                            <a:off x="0" y="0"/>
                            <a:ext cx="4573905" cy="2699385"/>
                          </wpg:xfrm>
                          <a:graphic>
                            <a:graphicData uri="http://schemas.openxmlformats.org/drawingml/2006/chart">
                              <c:chart xmlns:c="http://schemas.openxmlformats.org/drawingml/2006/chart" xmlns:r="http://schemas.openxmlformats.org/officeDocument/2006/relationships" r:id="rId10"/>
                            </a:graphicData>
                          </a:graphic>
                        </wpg:graphicFrame>
                      </wpg:grpSp>
                      <wpg:grpSp>
                        <wpg:cNvPr id="8" name="Group 8"/>
                        <wpg:cNvGrpSpPr/>
                        <wpg:grpSpPr>
                          <a:xfrm>
                            <a:off x="0" y="6080760"/>
                            <a:ext cx="4572635" cy="2984500"/>
                            <a:chOff x="0" y="0"/>
                            <a:chExt cx="4572635" cy="2984500"/>
                          </a:xfrm>
                        </wpg:grpSpPr>
                        <wps:wsp>
                          <wps:cNvPr id="9" name="Text Box 9"/>
                          <wps:cNvSpPr txBox="1"/>
                          <wps:spPr>
                            <a:xfrm>
                              <a:off x="533400" y="2717800"/>
                              <a:ext cx="3514090" cy="266700"/>
                            </a:xfrm>
                            <a:prstGeom prst="rect">
                              <a:avLst/>
                            </a:prstGeom>
                            <a:solidFill>
                              <a:prstClr val="white"/>
                            </a:solidFill>
                            <a:ln>
                              <a:noFill/>
                            </a:ln>
                          </wps:spPr>
                          <wps:txbx>
                            <w:txbxContent>
                              <w:p w14:paraId="130A7FAB" w14:textId="619C2381" w:rsidR="00430BDB" w:rsidRPr="00B52366" w:rsidRDefault="00430BDB" w:rsidP="00430BDB">
                                <w:pPr>
                                  <w:pStyle w:val="Caption"/>
                                  <w:rPr>
                                    <w:rFonts w:ascii="Times New Roman" w:eastAsia="Times New Roman" w:hAnsi="Times New Roman" w:cs="Times New Roman"/>
                                    <w:b/>
                                    <w:bCs/>
                                    <w:noProof/>
                                    <w:color w:val="auto"/>
                                    <w:kern w:val="36"/>
                                    <w:sz w:val="48"/>
                                    <w:szCs w:val="48"/>
                                  </w:rPr>
                                </w:pPr>
                                <w:r w:rsidRPr="00430BDB">
                                  <w:rPr>
                                    <w:b/>
                                    <w:bCs/>
                                  </w:rPr>
                                  <w:t>Figure 3.</w:t>
                                </w:r>
                                <w:r w:rsidR="00012393">
                                  <w:rPr>
                                    <w:b/>
                                    <w:bCs/>
                                  </w:rPr>
                                  <w:t>4</w:t>
                                </w:r>
                                <w:r w:rsidRPr="00430BDB">
                                  <w:rPr>
                                    <w:b/>
                                    <w:bCs/>
                                  </w:rPr>
                                  <w:t>:</w:t>
                                </w:r>
                                <w:r>
                                  <w:t xml:space="preserve"> Thermal conductivity along with percentage substit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aphicFrame>
                          <wpg:cNvPr id="10" name="Chart 10"/>
                          <wpg:cNvFrPr/>
                          <wpg:xfrm>
                            <a:off x="0" y="0"/>
                            <a:ext cx="4572635" cy="2699385"/>
                          </wpg:xfrm>
                          <a:graphic>
                            <a:graphicData uri="http://schemas.openxmlformats.org/drawingml/2006/chart">
                              <c:chart xmlns:c="http://schemas.openxmlformats.org/drawingml/2006/chart" xmlns:r="http://schemas.openxmlformats.org/officeDocument/2006/relationships" r:id="rId11"/>
                            </a:graphicData>
                          </a:graphic>
                        </wpg:graphicFrame>
                      </wpg:grpSp>
                      <wpg:grpSp>
                        <wpg:cNvPr id="11" name="Group 11"/>
                        <wpg:cNvGrpSpPr/>
                        <wpg:grpSpPr>
                          <a:xfrm>
                            <a:off x="7620" y="0"/>
                            <a:ext cx="4579620" cy="2987040"/>
                            <a:chOff x="0" y="0"/>
                            <a:chExt cx="4579620" cy="2987040"/>
                          </a:xfrm>
                        </wpg:grpSpPr>
                        <wps:wsp>
                          <wps:cNvPr id="12" name="Text Box 12"/>
                          <wps:cNvSpPr txBox="1"/>
                          <wps:spPr>
                            <a:xfrm>
                              <a:off x="7620" y="2720340"/>
                              <a:ext cx="4572000" cy="266700"/>
                            </a:xfrm>
                            <a:prstGeom prst="rect">
                              <a:avLst/>
                            </a:prstGeom>
                            <a:solidFill>
                              <a:prstClr val="white"/>
                            </a:solidFill>
                            <a:ln>
                              <a:noFill/>
                            </a:ln>
                          </wps:spPr>
                          <wps:txbx>
                            <w:txbxContent>
                              <w:p w14:paraId="1FEC1485" w14:textId="3664B6CE" w:rsidR="00430BDB" w:rsidRPr="00F33585" w:rsidRDefault="00430BDB" w:rsidP="00430BDB">
                                <w:pPr>
                                  <w:pStyle w:val="Caption"/>
                                  <w:jc w:val="center"/>
                                  <w:rPr>
                                    <w:rFonts w:ascii="Times New Roman" w:hAnsi="Times New Roman" w:cs="Times New Roman"/>
                                    <w:sz w:val="24"/>
                                    <w:szCs w:val="24"/>
                                  </w:rPr>
                                </w:pPr>
                                <w:r w:rsidRPr="00430BDB">
                                  <w:rPr>
                                    <w:b/>
                                    <w:bCs/>
                                  </w:rPr>
                                  <w:t>Figure 3.</w:t>
                                </w:r>
                                <w:r w:rsidR="00012393">
                                  <w:rPr>
                                    <w:b/>
                                    <w:bCs/>
                                  </w:rPr>
                                  <w:t>2</w:t>
                                </w:r>
                                <w:r w:rsidRPr="00430BDB">
                                  <w:rPr>
                                    <w:b/>
                                    <w:bCs/>
                                  </w:rPr>
                                  <w:t>:</w:t>
                                </w:r>
                                <w:r>
                                  <w:t xml:space="preserve"> Average cell diameter of the foam along with substitution percent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aphicFrame>
                          <wpg:cNvPr id="13" name="Chart 13"/>
                          <wpg:cNvFrPr/>
                          <wpg:xfrm>
                            <a:off x="0" y="0"/>
                            <a:ext cx="4572000" cy="2743200"/>
                          </wpg:xfrm>
                          <a:graphic>
                            <a:graphicData uri="http://schemas.openxmlformats.org/drawingml/2006/chart">
                              <c:chart xmlns:c="http://schemas.openxmlformats.org/drawingml/2006/chart" xmlns:r="http://schemas.openxmlformats.org/officeDocument/2006/relationships" r:id="rId12"/>
                            </a:graphicData>
                          </a:graphic>
                        </wpg:graphicFrame>
                      </wpg:grpSp>
                    </wpg:wgp>
                  </a:graphicData>
                </a:graphic>
                <wp14:sizeRelH relativeFrom="margin">
                  <wp14:pctWidth>0</wp14:pctWidth>
                </wp14:sizeRelH>
                <wp14:sizeRelV relativeFrom="margin">
                  <wp14:pctHeight>0</wp14:pctHeight>
                </wp14:sizeRelV>
              </wp:anchor>
            </w:drawing>
          </mc:Choice>
          <mc:Fallback>
            <w:pict>
              <v:group w14:anchorId="1DC5B1D8" id="Group 4" o:spid="_x0000_s1029" style="position:absolute;left:0;text-align:left;margin-left:0;margin-top:0;width:361.2pt;height:713.8pt;z-index:251663360;mso-position-horizontal:center;mso-position-horizontal-relative:margin;mso-width-relative:margin;mso-height-relative:margin" coordsize="45872,90652" o:gfxdata="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">
                <v:group id="Group 5" o:spid="_x0000_s1030" style="position:absolute;top:30632;width:45739;height:29845" coordsize="45739,29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Text Box 6" o:spid="_x0000_s1031" type="#_x0000_t202" style="position:absolute;left:6985;top:27178;width:3530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7C71BF9D" w14:textId="4E0C1C13" w:rsidR="00430BDB" w:rsidRPr="00666681" w:rsidRDefault="00430BDB" w:rsidP="00430BDB">
                          <w:pPr>
                            <w:pStyle w:val="Caption"/>
                            <w:jc w:val="center"/>
                            <w:rPr>
                              <w:rFonts w:ascii="Times New Roman" w:hAnsi="Times New Roman" w:cs="Times New Roman"/>
                              <w:sz w:val="24"/>
                              <w:szCs w:val="24"/>
                            </w:rPr>
                          </w:pPr>
                          <w:r w:rsidRPr="00430BDB">
                            <w:rPr>
                              <w:b/>
                              <w:bCs/>
                            </w:rPr>
                            <w:t>Figure 3.</w:t>
                          </w:r>
                          <w:r w:rsidR="00012393">
                            <w:rPr>
                              <w:b/>
                              <w:bCs/>
                            </w:rPr>
                            <w:t>3</w:t>
                          </w:r>
                          <w:r w:rsidRPr="00430BDB">
                            <w:rPr>
                              <w:b/>
                              <w:bCs/>
                            </w:rPr>
                            <w:t>:</w:t>
                          </w:r>
                          <w:r>
                            <w:t xml:space="preserve"> Compression resistance along with percentage substitution.</w:t>
                          </w:r>
                        </w:p>
                      </w:txbxContent>
                    </v:textbox>
                  </v:shape>
                  <v:shape id="Chart 7" o:spid="_x0000_s1032" type="#_x0000_t75" style="position:absolute;top:30;width:45720;height:269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">
                    <v:imagedata r:id="rId13" o:title=""/>
                    <o:lock v:ext="edit" aspectratio="f"/>
                  </v:shape>
                </v:group>
                <v:group id="Group 8" o:spid="_x0000_s1033" style="position:absolute;top:60807;width:45726;height:29845" coordsize="45726,29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Text Box 9" o:spid="_x0000_s1034" type="#_x0000_t202" style="position:absolute;left:5334;top:27178;width:3514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130A7FAB" w14:textId="619C2381" w:rsidR="00430BDB" w:rsidRPr="00B52366" w:rsidRDefault="00430BDB" w:rsidP="00430BDB">
                          <w:pPr>
                            <w:pStyle w:val="Caption"/>
                            <w:rPr>
                              <w:rFonts w:ascii="Times New Roman" w:eastAsia="Times New Roman" w:hAnsi="Times New Roman" w:cs="Times New Roman"/>
                              <w:b/>
                              <w:bCs/>
                              <w:noProof/>
                              <w:color w:val="auto"/>
                              <w:kern w:val="36"/>
                              <w:sz w:val="48"/>
                              <w:szCs w:val="48"/>
                            </w:rPr>
                          </w:pPr>
                          <w:r w:rsidRPr="00430BDB">
                            <w:rPr>
                              <w:b/>
                              <w:bCs/>
                            </w:rPr>
                            <w:t>Figure 3.</w:t>
                          </w:r>
                          <w:r w:rsidR="00012393">
                            <w:rPr>
                              <w:b/>
                              <w:bCs/>
                            </w:rPr>
                            <w:t>4</w:t>
                          </w:r>
                          <w:r w:rsidRPr="00430BDB">
                            <w:rPr>
                              <w:b/>
                              <w:bCs/>
                            </w:rPr>
                            <w:t>:</w:t>
                          </w:r>
                          <w:r>
                            <w:t xml:space="preserve"> Thermal conductivity along with percentage substitution.</w:t>
                          </w:r>
                        </w:p>
                      </w:txbxContent>
                    </v:textbox>
                  </v:shape>
                  <v:shape id="Chart 10" o:spid="_x0000_s1035" type="#_x0000_t75" style="position:absolute;top:30;width:45720;height:269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">
                    <v:imagedata r:id="rId14" o:title=""/>
                    <o:lock v:ext="edit" aspectratio="f"/>
                  </v:shape>
                </v:group>
                <v:group id="Group 11" o:spid="_x0000_s1036" style="position:absolute;left:76;width:45796;height:29870" coordsize="45796,29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Text Box 12" o:spid="_x0000_s1037" type="#_x0000_t202" style="position:absolute;left:76;top:27203;width:4572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" stroked="f">
                    <v:textbox style="mso-fit-shape-to-text:t" inset="0,0,0,0">
                      <w:txbxContent>
                        <w:p w14:paraId="1FEC1485" w14:textId="3664B6CE" w:rsidR="00430BDB" w:rsidRPr="00F33585" w:rsidRDefault="00430BDB" w:rsidP="00430BDB">
                          <w:pPr>
                            <w:pStyle w:val="Caption"/>
                            <w:jc w:val="center"/>
                            <w:rPr>
                              <w:rFonts w:ascii="Times New Roman" w:hAnsi="Times New Roman" w:cs="Times New Roman"/>
                              <w:sz w:val="24"/>
                              <w:szCs w:val="24"/>
                            </w:rPr>
                          </w:pPr>
                          <w:r w:rsidRPr="00430BDB">
                            <w:rPr>
                              <w:b/>
                              <w:bCs/>
                            </w:rPr>
                            <w:t>Figure 3.</w:t>
                          </w:r>
                          <w:r w:rsidR="00012393">
                            <w:rPr>
                              <w:b/>
                              <w:bCs/>
                            </w:rPr>
                            <w:t>2</w:t>
                          </w:r>
                          <w:r w:rsidRPr="00430BDB">
                            <w:rPr>
                              <w:b/>
                              <w:bCs/>
                            </w:rPr>
                            <w:t>:</w:t>
                          </w:r>
                          <w:r>
                            <w:t xml:space="preserve"> Average cell diameter of the foam along with substitution percentage.</w:t>
                          </w:r>
                        </w:p>
                      </w:txbxContent>
                    </v:textbox>
                  </v:shape>
                  <v:shape id="Chart 13" o:spid="_x0000_s1038" type="#_x0000_t75" style="position:absolute;left:-15;width:45719;height:2743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">
                    <v:imagedata r:id="rId15" o:title=""/>
                    <o:lock v:ext="edit" aspectratio="f"/>
                  </v:shape>
                </v:group>
                <w10:wrap type="topAndBottom" anchorx="margin"/>
              </v:group>
            </w:pict>
          </mc:Fallback>
        </mc:AlternateContent>
      </w:r>
    </w:p>
    <w:p w14:paraId="0DE817AB" w14:textId="77777777" w:rsidR="00DA51A3" w:rsidRPr="00B35A68" w:rsidRDefault="00DA51A3" w:rsidP="00DA51A3">
      <w:pPr>
        <w:snapToGrid w:val="0"/>
        <w:spacing w:before="240" w:line="300" w:lineRule="auto"/>
        <w:rPr>
          <w:rFonts w:ascii="Times New Roman" w:eastAsia="MS PGothic" w:hAnsi="Times New Roman"/>
          <w:lang w:val="en-GB" w:eastAsia="ko-KR"/>
        </w:rPr>
      </w:pPr>
      <w:r w:rsidRPr="00B35A68">
        <w:rPr>
          <w:rFonts w:ascii="Times New Roman" w:eastAsia="MS PGothic" w:hAnsi="Times New Roman"/>
          <w:b/>
          <w:bCs/>
          <w:lang w:val="en-GB"/>
        </w:rPr>
        <w:lastRenderedPageBreak/>
        <w:t>4. Conclusion</w:t>
      </w:r>
      <w:r w:rsidRPr="00B35A68">
        <w:rPr>
          <w:rFonts w:ascii="Times New Roman" w:eastAsia="MS PGothic" w:hAnsi="Times New Roman"/>
          <w:b/>
          <w:bCs/>
          <w:lang w:val="en-GB" w:eastAsia="ko-KR"/>
        </w:rPr>
        <w:t>s</w:t>
      </w:r>
    </w:p>
    <w:p w14:paraId="7C7F016A" w14:textId="760A6207" w:rsidR="00937ECB" w:rsidRPr="00B35A68" w:rsidRDefault="00937ECB" w:rsidP="00937ECB">
      <w:pPr>
        <w:snapToGrid w:val="0"/>
        <w:spacing w:after="120"/>
        <w:jc w:val="both"/>
        <w:rPr>
          <w:rFonts w:ascii="Times New Roman" w:eastAsia="MS PGothic" w:hAnsi="Times New Roman"/>
          <w:lang w:val="en-GB"/>
        </w:rPr>
      </w:pPr>
      <w:r w:rsidRPr="00B35A68">
        <w:rPr>
          <w:rFonts w:ascii="Times New Roman" w:eastAsia="MS PGothic" w:hAnsi="Times New Roman"/>
          <w:lang w:val="en-GB"/>
        </w:rPr>
        <w:t>In this work, we assessed the feasibility of a microwave-assisted glycolysis reaction to recover a polyol-like liquid product from rigid polyurethane waste. Reaction conditions chosen allowed to obtain a single-phase product, which eases its handling with respect to a split-phase process, suitable for rigid foams production. In all trials, except on, microwaves drastically decreased the reaction time to reach a proper viscosity of the product, which decreases of 94% going from 240 minutes, with conventionally heated process to 15 minutes with microwave heating. Among the three catalysts were tested</w:t>
      </w:r>
      <w:r w:rsidR="00012393">
        <w:rPr>
          <w:rFonts w:ascii="Times New Roman" w:eastAsia="MS PGothic" w:hAnsi="Times New Roman"/>
          <w:lang w:val="en-GB"/>
        </w:rPr>
        <w:t>,</w:t>
      </w:r>
      <w:r w:rsidRPr="00B35A68">
        <w:rPr>
          <w:rFonts w:ascii="Times New Roman" w:eastAsia="MS PGothic" w:hAnsi="Times New Roman"/>
          <w:lang w:val="en-GB"/>
        </w:rPr>
        <w:t xml:space="preserve"> products obtained with metal-based catalysts provided better properties than those obtained with organic catalysts. A simple energy balance showed microwave-assisted glycolysis is convenient with respect to the conventionally heated process as allowed for an energy saving of 82% (2.1 kWh/kg).</w:t>
      </w:r>
    </w:p>
    <w:p w14:paraId="1BE0C082" w14:textId="4B2819A0" w:rsidR="00DA51A3" w:rsidRPr="00B35A68" w:rsidRDefault="00937ECB" w:rsidP="00937ECB">
      <w:pPr>
        <w:snapToGrid w:val="0"/>
        <w:spacing w:after="120"/>
        <w:jc w:val="both"/>
        <w:rPr>
          <w:rFonts w:ascii="Times New Roman" w:eastAsia="MS PGothic" w:hAnsi="Times New Roman"/>
          <w:lang w:val="en-GB"/>
        </w:rPr>
      </w:pPr>
      <w:r w:rsidRPr="00B35A68">
        <w:rPr>
          <w:rFonts w:ascii="Times New Roman" w:eastAsia="MS PGothic" w:hAnsi="Times New Roman"/>
          <w:lang w:val="en-GB"/>
        </w:rPr>
        <w:t>Foams obtained with metal-catalysed products, in particular KOAc, are also the ones that provide the best results. A substitution of virgin polyol up to 30% permits one to slightly reduce the thermal conductivity of the foam, coupled with an increase of roughly 20% of the compression strength. Maximum percentage of substitution with Sn(Oct)</w:t>
      </w:r>
      <w:r w:rsidRPr="007219B2">
        <w:rPr>
          <w:rFonts w:ascii="Times New Roman" w:eastAsia="MS PGothic" w:hAnsi="Times New Roman"/>
          <w:vertAlign w:val="subscript"/>
          <w:lang w:val="en-GB"/>
        </w:rPr>
        <w:t>2</w:t>
      </w:r>
      <w:r w:rsidRPr="00B35A68">
        <w:rPr>
          <w:rFonts w:ascii="Times New Roman" w:eastAsia="MS PGothic" w:hAnsi="Times New Roman"/>
          <w:lang w:val="en-GB"/>
        </w:rPr>
        <w:t xml:space="preserve"> and MEA-catalysed product is 15% as the mixing process was complicated by high reactivity of the first product and high viscosity of the second one. However, the higher substitution percentage with respect to other works was achieved </w:t>
      </w:r>
      <w:r w:rsidR="00277F98">
        <w:rPr>
          <w:rFonts w:ascii="Times New Roman" w:eastAsia="MS PGothic" w:hAnsi="Times New Roman"/>
          <w:lang w:val="en-GB"/>
        </w:rPr>
        <w:t>improving the circularity of the process</w:t>
      </w:r>
      <w:r w:rsidRPr="00B35A68">
        <w:rPr>
          <w:rFonts w:ascii="Times New Roman" w:eastAsia="MS PGothic" w:hAnsi="Times New Roman"/>
          <w:lang w:val="en-GB"/>
        </w:rPr>
        <w:t>.</w:t>
      </w:r>
    </w:p>
    <w:p w14:paraId="1845F659" w14:textId="77777777" w:rsidR="00DA51A3" w:rsidRPr="00B35A68" w:rsidRDefault="00DA51A3" w:rsidP="00DA51A3">
      <w:pPr>
        <w:snapToGrid w:val="0"/>
        <w:spacing w:before="240" w:line="300" w:lineRule="auto"/>
        <w:rPr>
          <w:rFonts w:ascii="Times New Roman" w:eastAsia="SimSun" w:hAnsi="Times New Roman"/>
          <w:b/>
          <w:bCs/>
          <w:lang w:val="en-GB" w:eastAsia="zh-CN"/>
        </w:rPr>
      </w:pPr>
      <w:r w:rsidRPr="00B35A68">
        <w:rPr>
          <w:rFonts w:ascii="Times New Roman" w:eastAsia="MS PGothic" w:hAnsi="Times New Roman"/>
          <w:b/>
          <w:bCs/>
          <w:lang w:val="en-GB"/>
        </w:rPr>
        <w:t xml:space="preserve">References </w:t>
      </w:r>
    </w:p>
    <w:p w14:paraId="5E5DCC8B" w14:textId="2399A71E" w:rsidR="000A5800" w:rsidRPr="000A5800" w:rsidRDefault="000A5800" w:rsidP="000A5800">
      <w:pPr>
        <w:pStyle w:val="FirstParagraph"/>
        <w:numPr>
          <w:ilvl w:val="0"/>
          <w:numId w:val="1"/>
        </w:numPr>
        <w:tabs>
          <w:tab w:val="left" w:pos="426"/>
        </w:tabs>
        <w:spacing w:line="240" w:lineRule="auto"/>
        <w:ind w:left="426" w:hanging="426"/>
        <w:rPr>
          <w:rFonts w:ascii="Times New Roman" w:hAnsi="Times New Roman"/>
          <w:lang w:val="en-GB"/>
        </w:rPr>
      </w:pPr>
      <w:r w:rsidRPr="000A5800">
        <w:rPr>
          <w:rFonts w:ascii="Times New Roman" w:hAnsi="Times New Roman"/>
          <w:lang w:val="en-GB"/>
        </w:rPr>
        <w:fldChar w:fldCharType="begin" w:fldLock="1"/>
      </w:r>
      <w:r w:rsidRPr="000A5800">
        <w:rPr>
          <w:rFonts w:ascii="Times New Roman" w:hAnsi="Times New Roman"/>
          <w:lang w:val="en-GB"/>
        </w:rPr>
        <w:instrText xml:space="preserve">ADDIN Mendeley Bibliography CSL_BIBLIOGRAPHY </w:instrText>
      </w:r>
      <w:r w:rsidRPr="000A5800">
        <w:rPr>
          <w:rFonts w:ascii="Times New Roman" w:hAnsi="Times New Roman"/>
          <w:lang w:val="en-GB"/>
        </w:rPr>
        <w:fldChar w:fldCharType="separate"/>
      </w:r>
      <w:r w:rsidRPr="000A5800">
        <w:rPr>
          <w:rFonts w:ascii="Times New Roman" w:hAnsi="Times New Roman"/>
          <w:lang w:val="en-GB"/>
        </w:rPr>
        <w:t>P. Lidström, J. Tierney, B. Wathey, J. Westman, Microwave assisted organic synthesis—a review, Tetrahedron. 57 (2001) 9225–9283. https://doi.org/10.1016/S0040-4020(01)00906-1.</w:t>
      </w:r>
    </w:p>
    <w:p w14:paraId="4F7CD234" w14:textId="67B49B86" w:rsidR="000A5800" w:rsidRPr="000A5800" w:rsidRDefault="000A5800" w:rsidP="000A5800">
      <w:pPr>
        <w:pStyle w:val="FirstParagraph"/>
        <w:numPr>
          <w:ilvl w:val="0"/>
          <w:numId w:val="1"/>
        </w:numPr>
        <w:tabs>
          <w:tab w:val="left" w:pos="426"/>
        </w:tabs>
        <w:spacing w:line="240" w:lineRule="auto"/>
        <w:ind w:left="426" w:hanging="426"/>
        <w:rPr>
          <w:rFonts w:ascii="Times New Roman" w:hAnsi="Times New Roman"/>
          <w:lang w:val="en-GB"/>
        </w:rPr>
      </w:pPr>
      <w:r w:rsidRPr="000A5800">
        <w:rPr>
          <w:rFonts w:ascii="Times New Roman" w:hAnsi="Times New Roman"/>
          <w:lang w:val="en-GB"/>
        </w:rPr>
        <w:t>C.O. Kappe, Controlled microwave heating in modern organic synthesis, Angew. Chemie - Int. Ed. 43 (2004) 6250–6284. https://doi.org/10.1002/anie.200400655.</w:t>
      </w:r>
    </w:p>
    <w:p w14:paraId="0298E957" w14:textId="52FB08BA" w:rsidR="000A5800" w:rsidRPr="000A5800" w:rsidRDefault="000A5800" w:rsidP="000A5800">
      <w:pPr>
        <w:pStyle w:val="FirstParagraph"/>
        <w:numPr>
          <w:ilvl w:val="0"/>
          <w:numId w:val="1"/>
        </w:numPr>
        <w:tabs>
          <w:tab w:val="left" w:pos="426"/>
        </w:tabs>
        <w:spacing w:line="240" w:lineRule="auto"/>
        <w:ind w:left="426" w:hanging="426"/>
        <w:rPr>
          <w:rFonts w:ascii="Times New Roman" w:hAnsi="Times New Roman"/>
          <w:lang w:val="en-GB"/>
        </w:rPr>
      </w:pPr>
      <w:r w:rsidRPr="000A5800">
        <w:rPr>
          <w:rFonts w:ascii="Times New Roman" w:hAnsi="Times New Roman"/>
          <w:lang w:val="en-GB"/>
        </w:rPr>
        <w:t>L. Rinaldi, D. Carnaroglio, L. Rotolo, G. Cravotto, A microwave-based chemical factory in the lab: From milligram to multigram preparations, J. Chem. 2015 (2015). https://doi.org/10.1155/2015/879531.</w:t>
      </w:r>
    </w:p>
    <w:p w14:paraId="3F3C56EB" w14:textId="35A08863" w:rsidR="000A5800" w:rsidRPr="000A5800" w:rsidRDefault="000A5800" w:rsidP="000A5800">
      <w:pPr>
        <w:pStyle w:val="FirstParagraph"/>
        <w:numPr>
          <w:ilvl w:val="0"/>
          <w:numId w:val="1"/>
        </w:numPr>
        <w:tabs>
          <w:tab w:val="left" w:pos="426"/>
        </w:tabs>
        <w:spacing w:line="240" w:lineRule="auto"/>
        <w:ind w:left="426" w:hanging="426"/>
        <w:rPr>
          <w:rFonts w:ascii="Times New Roman" w:hAnsi="Times New Roman"/>
          <w:lang w:val="en-GB"/>
        </w:rPr>
      </w:pPr>
      <w:r w:rsidRPr="000A5800">
        <w:rPr>
          <w:rFonts w:ascii="Times New Roman" w:hAnsi="Times New Roman"/>
          <w:lang w:val="en-GB"/>
        </w:rPr>
        <w:t>Polyurethane market size, share &amp; trends analysis report by product, by end use, by region and segment forecasts, 2021-2028: https://www.grandviewresearch.com/industry-analysis/polyurethane-pu-market, (2021) 105</w:t>
      </w:r>
      <w:r>
        <w:rPr>
          <w:rFonts w:ascii="Times New Roman" w:hAnsi="Times New Roman"/>
          <w:lang w:val="en-GB"/>
        </w:rPr>
        <w:t>. Last accessed 11.03.2022</w:t>
      </w:r>
      <w:r w:rsidRPr="000A5800">
        <w:rPr>
          <w:rFonts w:ascii="Times New Roman" w:hAnsi="Times New Roman"/>
          <w:lang w:val="en-GB"/>
        </w:rPr>
        <w:t>.</w:t>
      </w:r>
    </w:p>
    <w:p w14:paraId="08DF4494" w14:textId="582D4F32" w:rsidR="000A5800" w:rsidRPr="000A5800" w:rsidRDefault="000A5800" w:rsidP="000A5800">
      <w:pPr>
        <w:pStyle w:val="FirstParagraph"/>
        <w:numPr>
          <w:ilvl w:val="0"/>
          <w:numId w:val="1"/>
        </w:numPr>
        <w:tabs>
          <w:tab w:val="left" w:pos="426"/>
        </w:tabs>
        <w:spacing w:line="240" w:lineRule="auto"/>
        <w:ind w:left="426" w:hanging="426"/>
        <w:rPr>
          <w:rFonts w:ascii="Times New Roman" w:hAnsi="Times New Roman"/>
          <w:lang w:val="en-GB"/>
        </w:rPr>
      </w:pPr>
      <w:r w:rsidRPr="000A5800">
        <w:rPr>
          <w:rFonts w:ascii="Times New Roman" w:hAnsi="Times New Roman"/>
          <w:lang w:val="en-GB"/>
        </w:rPr>
        <w:t>A.J. Martín, C. Mondelli, S.D. Jaydev, J. Pérez-Ramírez, Catalytic processing of plastic waste on the rise, Chem. (2021) 1–47. https://doi.org/10.1016/j.chempr.2020.12.006.</w:t>
      </w:r>
    </w:p>
    <w:p w14:paraId="785685A7" w14:textId="192D155A" w:rsidR="000A5800" w:rsidRPr="000A5800" w:rsidRDefault="000A5800" w:rsidP="000A5800">
      <w:pPr>
        <w:pStyle w:val="FirstParagraph"/>
        <w:numPr>
          <w:ilvl w:val="0"/>
          <w:numId w:val="1"/>
        </w:numPr>
        <w:tabs>
          <w:tab w:val="left" w:pos="426"/>
        </w:tabs>
        <w:spacing w:line="240" w:lineRule="auto"/>
        <w:ind w:left="426" w:hanging="426"/>
        <w:rPr>
          <w:rFonts w:ascii="Times New Roman" w:hAnsi="Times New Roman"/>
          <w:lang w:val="en-GB"/>
        </w:rPr>
      </w:pPr>
      <w:r w:rsidRPr="000A5800">
        <w:rPr>
          <w:rFonts w:ascii="Times New Roman" w:hAnsi="Times New Roman"/>
          <w:lang w:val="en-GB"/>
        </w:rPr>
        <w:t>S.C. Kosloski-Oh, Z.A. Wood, Y. Manjarrez, J.P. de los Rios, M.E. Fieser, Catalytic methods for chemical recycling or upcycling of commercial polymers, Mater. Horizons. (2021). https://doi.org/10.1039/d0mh01286f.</w:t>
      </w:r>
    </w:p>
    <w:p w14:paraId="2A525819" w14:textId="09D2D37E" w:rsidR="000A5800" w:rsidRPr="000A5800" w:rsidRDefault="000A5800" w:rsidP="000A5800">
      <w:pPr>
        <w:pStyle w:val="FirstParagraph"/>
        <w:numPr>
          <w:ilvl w:val="0"/>
          <w:numId w:val="1"/>
        </w:numPr>
        <w:tabs>
          <w:tab w:val="left" w:pos="426"/>
        </w:tabs>
        <w:spacing w:line="240" w:lineRule="auto"/>
        <w:ind w:left="426" w:hanging="426"/>
        <w:rPr>
          <w:rFonts w:ascii="Times New Roman" w:hAnsi="Times New Roman"/>
          <w:lang w:val="en-GB"/>
        </w:rPr>
      </w:pPr>
      <w:r w:rsidRPr="000A5800">
        <w:rPr>
          <w:rFonts w:ascii="Times New Roman" w:hAnsi="Times New Roman"/>
          <w:lang w:val="en-GB"/>
        </w:rPr>
        <w:t>D. Simón, A.M. Borreguero, A. de Lucas, J.F. Rodríguez, Recycling of polyurethanes from laboratory to industry, a journey towards the sustainability, 76 (n.d.) 147–171. https://doi.org/10.1016/j.wasman.2018.03.041.</w:t>
      </w:r>
    </w:p>
    <w:p w14:paraId="340A7772" w14:textId="64A2AB52" w:rsidR="000A5800" w:rsidRPr="000A5800" w:rsidRDefault="000A5800" w:rsidP="000A5800">
      <w:pPr>
        <w:pStyle w:val="FirstParagraph"/>
        <w:numPr>
          <w:ilvl w:val="0"/>
          <w:numId w:val="1"/>
        </w:numPr>
        <w:tabs>
          <w:tab w:val="left" w:pos="426"/>
        </w:tabs>
        <w:spacing w:line="240" w:lineRule="auto"/>
        <w:ind w:left="426" w:hanging="426"/>
        <w:rPr>
          <w:rFonts w:ascii="Times New Roman" w:hAnsi="Times New Roman"/>
          <w:lang w:val="en-GB"/>
        </w:rPr>
      </w:pPr>
      <w:r w:rsidRPr="000A5800">
        <w:rPr>
          <w:rFonts w:ascii="Times New Roman" w:hAnsi="Times New Roman"/>
          <w:lang w:val="en-GB"/>
        </w:rPr>
        <w:t>M. Modesti, F. Simioni, R. Munari, N. Baldoin, Recycling of flexible polyurethane foams with a low aromatic amine content, 26 (n.d.) 157–165. https://doi.org/10.1016/1381-5148(95)00031-A.</w:t>
      </w:r>
    </w:p>
    <w:p w14:paraId="10952B61" w14:textId="58316774" w:rsidR="000A5800" w:rsidRPr="000A5800" w:rsidRDefault="000A5800" w:rsidP="000A5800">
      <w:pPr>
        <w:pStyle w:val="FirstParagraph"/>
        <w:numPr>
          <w:ilvl w:val="0"/>
          <w:numId w:val="1"/>
        </w:numPr>
        <w:tabs>
          <w:tab w:val="left" w:pos="426"/>
        </w:tabs>
        <w:spacing w:line="240" w:lineRule="auto"/>
        <w:ind w:left="426" w:hanging="426"/>
        <w:rPr>
          <w:rFonts w:ascii="Times New Roman" w:hAnsi="Times New Roman"/>
          <w:lang w:val="en-GB"/>
        </w:rPr>
      </w:pPr>
      <w:r w:rsidRPr="000A5800">
        <w:rPr>
          <w:rFonts w:ascii="Times New Roman" w:hAnsi="Times New Roman"/>
          <w:lang w:val="en-GB"/>
        </w:rPr>
        <w:t>M. Modesti, F. Costantini, E. dal Lago, F. Piovesan, M. Roso, C. Boaretti, A. Lorenzetti, Valuable secondary raw material by chemical recycling of polyisocyanurate foams, Polym. Degrad. Stab. 156 (2018) 151–160. https://doi.org/10.1016/j.polymdegradstab.2018.08.011.</w:t>
      </w:r>
    </w:p>
    <w:p w14:paraId="5A650773" w14:textId="051CED9F" w:rsidR="005B71B2" w:rsidRPr="00254A21" w:rsidRDefault="000A5800" w:rsidP="00254A21">
      <w:pPr>
        <w:pStyle w:val="FirstParagraph"/>
        <w:tabs>
          <w:tab w:val="left" w:pos="426"/>
        </w:tabs>
        <w:spacing w:line="240" w:lineRule="auto"/>
        <w:rPr>
          <w:rFonts w:ascii="Times New Roman" w:eastAsia="MS PGothic" w:hAnsi="Times New Roman"/>
          <w:lang w:val="en-GB"/>
        </w:rPr>
      </w:pPr>
      <w:r w:rsidRPr="000A5800">
        <w:rPr>
          <w:rFonts w:ascii="Times New Roman" w:hAnsi="Times New Roman"/>
          <w:lang w:val="en-GB"/>
        </w:rPr>
        <w:fldChar w:fldCharType="end"/>
      </w:r>
    </w:p>
    <w:sectPr w:rsidR="005B71B2" w:rsidRPr="00254A21" w:rsidSect="001D0E0C">
      <w:headerReference w:type="default" r:id="rId16"/>
      <w:headerReference w:type="first" r:id="rId17"/>
      <w:pgSz w:w="11906" w:h="16838"/>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FEC0A1" w14:textId="77777777" w:rsidR="008E0326" w:rsidRDefault="008E0326" w:rsidP="001D0E0C">
      <w:pPr>
        <w:spacing w:after="0" w:line="240" w:lineRule="auto"/>
      </w:pPr>
      <w:r>
        <w:separator/>
      </w:r>
    </w:p>
  </w:endnote>
  <w:endnote w:type="continuationSeparator" w:id="0">
    <w:p w14:paraId="3FAA94AF" w14:textId="77777777" w:rsidR="008E0326" w:rsidRDefault="008E0326" w:rsidP="001D0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9AC1CA" w14:textId="77777777" w:rsidR="008E0326" w:rsidRDefault="008E0326" w:rsidP="001D0E0C">
      <w:pPr>
        <w:spacing w:after="0" w:line="240" w:lineRule="auto"/>
      </w:pPr>
      <w:r>
        <w:separator/>
      </w:r>
    </w:p>
  </w:footnote>
  <w:footnote w:type="continuationSeparator" w:id="0">
    <w:p w14:paraId="684F48BF" w14:textId="77777777" w:rsidR="008E0326" w:rsidRDefault="008E0326" w:rsidP="001D0E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1BBF7" w14:textId="24434349" w:rsidR="001D0E0C" w:rsidRPr="001B060D" w:rsidRDefault="001B060D" w:rsidP="001B060D">
    <w:pPr>
      <w:pStyle w:val="Header"/>
      <w:jc w:val="center"/>
    </w:pPr>
    <w:r w:rsidRPr="005C2A12">
      <w:rPr>
        <w:b/>
        <w:i/>
        <w:color w:val="2E74B5" w:themeColor="accent5" w:themeShade="BF"/>
        <w:sz w:val="24"/>
        <w:szCs w:val="24"/>
      </w:rPr>
      <w:t>GRICU 2022, Ischia, (</w:t>
    </w:r>
    <w:r w:rsidRPr="00B35A68">
      <w:rPr>
        <w:b/>
        <w:i/>
        <w:color w:val="2E74B5" w:themeColor="accent5" w:themeShade="BF"/>
        <w:sz w:val="24"/>
        <w:szCs w:val="24"/>
        <w:lang w:val="en-GB"/>
      </w:rPr>
      <w:t>Italy</w:t>
    </w:r>
    <w:r w:rsidRPr="005C2A12">
      <w:rPr>
        <w:b/>
        <w:i/>
        <w:color w:val="2E74B5" w:themeColor="accent5" w:themeShade="BF"/>
        <w:sz w:val="24"/>
        <w:szCs w:val="24"/>
      </w:rPr>
      <w:t xml:space="preserve">), </w:t>
    </w:r>
    <w:r w:rsidRPr="00B35A68">
      <w:rPr>
        <w:b/>
        <w:i/>
        <w:color w:val="2E74B5" w:themeColor="accent5" w:themeShade="BF"/>
        <w:sz w:val="24"/>
        <w:szCs w:val="24"/>
        <w:lang w:val="en-GB"/>
      </w:rPr>
      <w:t>July</w:t>
    </w:r>
    <w:r w:rsidRPr="005C2A12">
      <w:rPr>
        <w:b/>
        <w:i/>
        <w:color w:val="2E74B5" w:themeColor="accent5" w:themeShade="BF"/>
        <w:sz w:val="24"/>
        <w:szCs w:val="24"/>
      </w:rPr>
      <w:t xml:space="preserve"> 3-6, 20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65D5F" w14:textId="292CCFE8" w:rsidR="001D0E0C" w:rsidRDefault="00F24290" w:rsidP="000517B4">
    <w:pPr>
      <w:pStyle w:val="Header"/>
      <w:tabs>
        <w:tab w:val="left" w:pos="1188"/>
      </w:tabs>
      <w:jc w:val="center"/>
      <w:rPr>
        <w:b/>
        <w:i/>
        <w:color w:val="2E74B5" w:themeColor="accent5" w:themeShade="BF"/>
        <w:sz w:val="24"/>
        <w:szCs w:val="24"/>
      </w:rPr>
    </w:pPr>
    <w:r>
      <w:rPr>
        <w:b/>
        <w:i/>
        <w:noProof/>
        <w:color w:val="2E74B5" w:themeColor="accent5" w:themeShade="BF"/>
        <w:sz w:val="24"/>
        <w:szCs w:val="24"/>
      </w:rPr>
      <w:drawing>
        <wp:anchor distT="0" distB="0" distL="114300" distR="114300" simplePos="0" relativeHeight="251660288" behindDoc="0" locked="0" layoutInCell="1" allowOverlap="1" wp14:anchorId="5A213143" wp14:editId="773337C5">
          <wp:simplePos x="0" y="0"/>
          <wp:positionH relativeFrom="column">
            <wp:posOffset>614128</wp:posOffset>
          </wp:positionH>
          <wp:positionV relativeFrom="paragraph">
            <wp:posOffset>-170180</wp:posOffset>
          </wp:positionV>
          <wp:extent cx="1494000" cy="529200"/>
          <wp:effectExtent l="0" t="0" r="5080" b="444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pped-LOGO_GRICU.jpg"/>
                  <pic:cNvPicPr/>
                </pic:nvPicPr>
                <pic:blipFill>
                  <a:blip r:embed="rId1">
                    <a:extLst>
                      <a:ext uri="{28A0092B-C50C-407E-A947-70E740481C1C}">
                        <a14:useLocalDpi xmlns:a14="http://schemas.microsoft.com/office/drawing/2010/main" val="0"/>
                      </a:ext>
                    </a:extLst>
                  </a:blip>
                  <a:stretch>
                    <a:fillRect/>
                  </a:stretch>
                </pic:blipFill>
                <pic:spPr>
                  <a:xfrm rot="10800000" flipH="1" flipV="1">
                    <a:off x="0" y="0"/>
                    <a:ext cx="1494000" cy="529200"/>
                  </a:xfrm>
                  <a:prstGeom prst="rect">
                    <a:avLst/>
                  </a:prstGeom>
                </pic:spPr>
              </pic:pic>
            </a:graphicData>
          </a:graphic>
          <wp14:sizeRelH relativeFrom="margin">
            <wp14:pctWidth>0</wp14:pctWidth>
          </wp14:sizeRelH>
          <wp14:sizeRelV relativeFrom="margin">
            <wp14:pctHeight>0</wp14:pctHeight>
          </wp14:sizeRelV>
        </wp:anchor>
      </w:drawing>
    </w:r>
    <w:r>
      <w:rPr>
        <w:b/>
        <w:i/>
        <w:color w:val="2E74B5" w:themeColor="accent5" w:themeShade="BF"/>
        <w:sz w:val="24"/>
        <w:szCs w:val="24"/>
      </w:rPr>
      <w:t xml:space="preserve"> </w:t>
    </w:r>
    <w:r w:rsidR="008871B1">
      <w:rPr>
        <w:b/>
        <w:i/>
        <w:color w:val="2E74B5" w:themeColor="accent5" w:themeShade="BF"/>
        <w:sz w:val="24"/>
        <w:szCs w:val="24"/>
      </w:rPr>
      <w:tab/>
    </w:r>
    <w:r w:rsidR="000517B4" w:rsidRPr="005C2A12">
      <w:rPr>
        <w:b/>
        <w:i/>
        <w:color w:val="2E74B5" w:themeColor="accent5" w:themeShade="BF"/>
        <w:sz w:val="24"/>
        <w:szCs w:val="24"/>
      </w:rPr>
      <w:t>GRICU 2022, Ischia, (</w:t>
    </w:r>
    <w:r w:rsidR="000517B4" w:rsidRPr="00B35A68">
      <w:rPr>
        <w:b/>
        <w:i/>
        <w:color w:val="2E74B5" w:themeColor="accent5" w:themeShade="BF"/>
        <w:sz w:val="24"/>
        <w:szCs w:val="24"/>
        <w:lang w:val="en-GB"/>
      </w:rPr>
      <w:t>Italy</w:t>
    </w:r>
    <w:r w:rsidR="000517B4" w:rsidRPr="005C2A12">
      <w:rPr>
        <w:b/>
        <w:i/>
        <w:color w:val="2E74B5" w:themeColor="accent5" w:themeShade="BF"/>
        <w:sz w:val="24"/>
        <w:szCs w:val="24"/>
      </w:rPr>
      <w:t xml:space="preserve">), </w:t>
    </w:r>
    <w:r w:rsidR="000517B4" w:rsidRPr="00B35A68">
      <w:rPr>
        <w:b/>
        <w:i/>
        <w:color w:val="2E74B5" w:themeColor="accent5" w:themeShade="BF"/>
        <w:sz w:val="24"/>
        <w:szCs w:val="24"/>
        <w:lang w:val="en-GB"/>
      </w:rPr>
      <w:t>July</w:t>
    </w:r>
    <w:r w:rsidR="000517B4" w:rsidRPr="005C2A12">
      <w:rPr>
        <w:b/>
        <w:i/>
        <w:color w:val="2E74B5" w:themeColor="accent5" w:themeShade="BF"/>
        <w:sz w:val="24"/>
        <w:szCs w:val="24"/>
      </w:rPr>
      <w:t xml:space="preserve"> 3-6, 2022</w:t>
    </w:r>
  </w:p>
  <w:p w14:paraId="14E4AC61" w14:textId="77777777" w:rsidR="008871B1" w:rsidRPr="005C2A12" w:rsidRDefault="008871B1" w:rsidP="000517B4">
    <w:pPr>
      <w:pStyle w:val="Header"/>
      <w:tabs>
        <w:tab w:val="left" w:pos="1188"/>
      </w:tabs>
      <w:jc w:val="center"/>
      <w:rPr>
        <w:b/>
        <w:i/>
        <w:color w:val="2E74B5" w:themeColor="accent5" w:themeShade="BF"/>
        <w:sz w:val="24"/>
        <w:szCs w:val="24"/>
      </w:rPr>
    </w:pPr>
  </w:p>
  <w:p w14:paraId="2DF8C760" w14:textId="77777777" w:rsidR="001D0E0C" w:rsidRDefault="000517B4" w:rsidP="001D0E0C">
    <w:pPr>
      <w:pStyle w:val="Header"/>
      <w:jc w:val="center"/>
    </w:pPr>
    <w:r w:rsidRPr="005C2A12">
      <w:rPr>
        <w:noProof/>
        <w:color w:val="00B0F0"/>
      </w:rPr>
      <mc:AlternateContent>
        <mc:Choice Requires="wps">
          <w:drawing>
            <wp:anchor distT="0" distB="0" distL="114300" distR="114300" simplePos="0" relativeHeight="251659264" behindDoc="0" locked="0" layoutInCell="1" allowOverlap="1" wp14:anchorId="2FAF1E66" wp14:editId="6C2DECB8">
              <wp:simplePos x="0" y="0"/>
              <wp:positionH relativeFrom="column">
                <wp:posOffset>57150</wp:posOffset>
              </wp:positionH>
              <wp:positionV relativeFrom="paragraph">
                <wp:posOffset>103505</wp:posOffset>
              </wp:positionV>
              <wp:extent cx="5631180" cy="7620"/>
              <wp:effectExtent l="0" t="0" r="26670" b="30480"/>
              <wp:wrapNone/>
              <wp:docPr id="1" name="Connettore diritto 1"/>
              <wp:cNvGraphicFramePr/>
              <a:graphic xmlns:a="http://schemas.openxmlformats.org/drawingml/2006/main">
                <a:graphicData uri="http://schemas.microsoft.com/office/word/2010/wordprocessingShape">
                  <wps:wsp>
                    <wps:cNvCnPr/>
                    <wps:spPr>
                      <a:xfrm>
                        <a:off x="0" y="0"/>
                        <a:ext cx="5631180" cy="762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DD1064" id="Connettore diritto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8.15pt" to="447.9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" strokecolor="#0070c0"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51A3"/>
    <w:rsid w:val="00012393"/>
    <w:rsid w:val="000252CC"/>
    <w:rsid w:val="000517B4"/>
    <w:rsid w:val="00072B30"/>
    <w:rsid w:val="000A5800"/>
    <w:rsid w:val="000D0AA6"/>
    <w:rsid w:val="001506BA"/>
    <w:rsid w:val="0018667F"/>
    <w:rsid w:val="00197CE9"/>
    <w:rsid w:val="001A2A55"/>
    <w:rsid w:val="001B060D"/>
    <w:rsid w:val="001D0E0C"/>
    <w:rsid w:val="00254A21"/>
    <w:rsid w:val="00277F98"/>
    <w:rsid w:val="002919BA"/>
    <w:rsid w:val="00342B32"/>
    <w:rsid w:val="003648FA"/>
    <w:rsid w:val="003A62F9"/>
    <w:rsid w:val="003F160A"/>
    <w:rsid w:val="00402674"/>
    <w:rsid w:val="00430BDB"/>
    <w:rsid w:val="00494713"/>
    <w:rsid w:val="004C56B4"/>
    <w:rsid w:val="004E679A"/>
    <w:rsid w:val="00537A1B"/>
    <w:rsid w:val="005A0EB8"/>
    <w:rsid w:val="005B71B2"/>
    <w:rsid w:val="005B7972"/>
    <w:rsid w:val="005C2A12"/>
    <w:rsid w:val="005D6618"/>
    <w:rsid w:val="00634533"/>
    <w:rsid w:val="00697CD6"/>
    <w:rsid w:val="007073DA"/>
    <w:rsid w:val="007219B2"/>
    <w:rsid w:val="007419DB"/>
    <w:rsid w:val="007C69F0"/>
    <w:rsid w:val="0085516F"/>
    <w:rsid w:val="008871B1"/>
    <w:rsid w:val="008E0326"/>
    <w:rsid w:val="00937ECB"/>
    <w:rsid w:val="00991A82"/>
    <w:rsid w:val="009D2DC8"/>
    <w:rsid w:val="00AB1801"/>
    <w:rsid w:val="00AE62B4"/>
    <w:rsid w:val="00B35A68"/>
    <w:rsid w:val="00B44A09"/>
    <w:rsid w:val="00BC6DCA"/>
    <w:rsid w:val="00BF6827"/>
    <w:rsid w:val="00C3142C"/>
    <w:rsid w:val="00C40840"/>
    <w:rsid w:val="00C529A7"/>
    <w:rsid w:val="00C84F4D"/>
    <w:rsid w:val="00CB1C79"/>
    <w:rsid w:val="00CC5B44"/>
    <w:rsid w:val="00D03DB3"/>
    <w:rsid w:val="00D322F1"/>
    <w:rsid w:val="00D412A9"/>
    <w:rsid w:val="00DA51A3"/>
    <w:rsid w:val="00DD1980"/>
    <w:rsid w:val="00DD2D8C"/>
    <w:rsid w:val="00E237ED"/>
    <w:rsid w:val="00E40923"/>
    <w:rsid w:val="00E604F8"/>
    <w:rsid w:val="00ED6CBC"/>
    <w:rsid w:val="00EE51D9"/>
    <w:rsid w:val="00EF6F89"/>
    <w:rsid w:val="00F24290"/>
    <w:rsid w:val="00FA38DF"/>
    <w:rsid w:val="00FA436D"/>
    <w:rsid w:val="00FB68F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FA12EF"/>
  <w15:chartTrackingRefBased/>
  <w15:docId w15:val="{703246FC-8267-4F37-8037-AA1D01B4B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A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graph">
    <w:name w:val="First Paragraph"/>
    <w:basedOn w:val="Normal"/>
    <w:rsid w:val="00DA51A3"/>
    <w:pPr>
      <w:spacing w:after="0" w:line="240" w:lineRule="atLeast"/>
      <w:jc w:val="both"/>
    </w:pPr>
    <w:rPr>
      <w:rFonts w:ascii="Times" w:eastAsia="Times New Roman" w:hAnsi="Times" w:cs="Times New Roman"/>
      <w:sz w:val="20"/>
      <w:szCs w:val="20"/>
      <w:lang w:val="en-US"/>
    </w:rPr>
  </w:style>
  <w:style w:type="paragraph" w:styleId="Header">
    <w:name w:val="header"/>
    <w:basedOn w:val="Normal"/>
    <w:link w:val="HeaderChar"/>
    <w:uiPriority w:val="99"/>
    <w:unhideWhenUsed/>
    <w:rsid w:val="001D0E0C"/>
    <w:pPr>
      <w:tabs>
        <w:tab w:val="center" w:pos="4819"/>
        <w:tab w:val="right" w:pos="9638"/>
      </w:tabs>
      <w:spacing w:after="0" w:line="240" w:lineRule="auto"/>
    </w:pPr>
  </w:style>
  <w:style w:type="character" w:customStyle="1" w:styleId="HeaderChar">
    <w:name w:val="Header Char"/>
    <w:basedOn w:val="DefaultParagraphFont"/>
    <w:link w:val="Header"/>
    <w:uiPriority w:val="99"/>
    <w:rsid w:val="001D0E0C"/>
  </w:style>
  <w:style w:type="paragraph" w:styleId="Footer">
    <w:name w:val="footer"/>
    <w:basedOn w:val="Normal"/>
    <w:link w:val="FooterChar"/>
    <w:uiPriority w:val="99"/>
    <w:unhideWhenUsed/>
    <w:rsid w:val="001D0E0C"/>
    <w:pPr>
      <w:tabs>
        <w:tab w:val="center" w:pos="4819"/>
        <w:tab w:val="right" w:pos="9638"/>
      </w:tabs>
      <w:spacing w:after="0" w:line="240" w:lineRule="auto"/>
    </w:pPr>
  </w:style>
  <w:style w:type="character" w:customStyle="1" w:styleId="FooterChar">
    <w:name w:val="Footer Char"/>
    <w:basedOn w:val="DefaultParagraphFont"/>
    <w:link w:val="Footer"/>
    <w:uiPriority w:val="99"/>
    <w:rsid w:val="001D0E0C"/>
  </w:style>
  <w:style w:type="paragraph" w:styleId="BalloonText">
    <w:name w:val="Balloon Text"/>
    <w:basedOn w:val="Normal"/>
    <w:link w:val="BalloonTextChar"/>
    <w:uiPriority w:val="99"/>
    <w:semiHidden/>
    <w:unhideWhenUsed/>
    <w:rsid w:val="003F16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160A"/>
    <w:rPr>
      <w:rFonts w:ascii="Segoe UI" w:hAnsi="Segoe UI" w:cs="Segoe UI"/>
      <w:sz w:val="18"/>
      <w:szCs w:val="18"/>
    </w:rPr>
  </w:style>
  <w:style w:type="paragraph" w:styleId="Caption">
    <w:name w:val="caption"/>
    <w:basedOn w:val="Normal"/>
    <w:next w:val="Normal"/>
    <w:uiPriority w:val="35"/>
    <w:unhideWhenUsed/>
    <w:qFormat/>
    <w:rsid w:val="005D6618"/>
    <w:pPr>
      <w:spacing w:after="200" w:line="240" w:lineRule="auto"/>
    </w:pPr>
    <w:rPr>
      <w:i/>
      <w:iCs/>
      <w:color w:val="44546A" w:themeColor="text2"/>
      <w:sz w:val="18"/>
      <w:szCs w:val="18"/>
      <w:lang w:val="en-GB"/>
    </w:rPr>
  </w:style>
  <w:style w:type="table" w:styleId="PlainTable1">
    <w:name w:val="Plain Table 1"/>
    <w:basedOn w:val="TableNormal"/>
    <w:uiPriority w:val="41"/>
    <w:rsid w:val="005D6618"/>
    <w:pPr>
      <w:spacing w:after="0" w:line="240" w:lineRule="auto"/>
    </w:pPr>
    <w:rPr>
      <w:lang w:val="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342B3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chart" Target="charts/chart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5.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Riccardo\Desktop\Articolo%20MW\IR%20articol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Riccardo\Desktop\Articolo%20MW\Celle%20schium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Riccardo\Desktop\Articolo%20MW\Celle%20schiume.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Riccardo\Desktop\Articolo%20MW\Celle%20schiume.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Sheet1!$B$1</c:f>
              <c:strCache>
                <c:ptCount val="1"/>
                <c:pt idx="0">
                  <c:v>KOAc</c:v>
                </c:pt>
              </c:strCache>
            </c:strRef>
          </c:tx>
          <c:spPr>
            <a:ln w="19050" cap="rnd">
              <a:solidFill>
                <a:schemeClr val="accent1"/>
              </a:solidFill>
              <a:round/>
            </a:ln>
            <a:effectLst/>
          </c:spPr>
          <c:marker>
            <c:symbol val="none"/>
          </c:marker>
          <c:xVal>
            <c:numRef>
              <c:f>Sheet1!$A$3:$A$6948</c:f>
              <c:numCache>
                <c:formatCode>0.00</c:formatCode>
                <c:ptCount val="6946"/>
                <c:pt idx="0">
                  <c:v>649.89329999999995</c:v>
                </c:pt>
                <c:pt idx="1">
                  <c:v>650.37540000000001</c:v>
                </c:pt>
                <c:pt idx="2">
                  <c:v>650.85749999999996</c:v>
                </c:pt>
                <c:pt idx="3">
                  <c:v>651.33969999999999</c:v>
                </c:pt>
                <c:pt idx="4">
                  <c:v>651.82180000000005</c:v>
                </c:pt>
                <c:pt idx="5">
                  <c:v>652.3039</c:v>
                </c:pt>
                <c:pt idx="6">
                  <c:v>652.78599999999994</c:v>
                </c:pt>
                <c:pt idx="7">
                  <c:v>653.2681</c:v>
                </c:pt>
                <c:pt idx="8">
                  <c:v>653.75019999999995</c:v>
                </c:pt>
                <c:pt idx="9">
                  <c:v>654.23239999999998</c:v>
                </c:pt>
                <c:pt idx="10">
                  <c:v>654.71450000000004</c:v>
                </c:pt>
                <c:pt idx="11">
                  <c:v>655.19659999999999</c:v>
                </c:pt>
                <c:pt idx="12">
                  <c:v>655.67870000000005</c:v>
                </c:pt>
                <c:pt idx="13">
                  <c:v>656.16079999999999</c:v>
                </c:pt>
                <c:pt idx="14">
                  <c:v>656.64290000000005</c:v>
                </c:pt>
                <c:pt idx="15">
                  <c:v>657.12509999999997</c:v>
                </c:pt>
                <c:pt idx="16">
                  <c:v>657.60720000000003</c:v>
                </c:pt>
                <c:pt idx="17">
                  <c:v>658.08929999999998</c:v>
                </c:pt>
                <c:pt idx="18">
                  <c:v>658.57140000000004</c:v>
                </c:pt>
                <c:pt idx="19">
                  <c:v>659.05349999999999</c:v>
                </c:pt>
                <c:pt idx="20">
                  <c:v>659.53560000000004</c:v>
                </c:pt>
                <c:pt idx="21">
                  <c:v>660.01779999999997</c:v>
                </c:pt>
                <c:pt idx="22">
                  <c:v>660.49990000000003</c:v>
                </c:pt>
                <c:pt idx="23">
                  <c:v>660.98199999999997</c:v>
                </c:pt>
                <c:pt idx="24">
                  <c:v>661.46410000000003</c:v>
                </c:pt>
                <c:pt idx="25">
                  <c:v>661.94619999999998</c:v>
                </c:pt>
                <c:pt idx="26">
                  <c:v>662.42830000000004</c:v>
                </c:pt>
                <c:pt idx="27">
                  <c:v>662.91049999999996</c:v>
                </c:pt>
                <c:pt idx="28">
                  <c:v>663.39260000000002</c:v>
                </c:pt>
                <c:pt idx="29">
                  <c:v>663.87469999999996</c:v>
                </c:pt>
                <c:pt idx="30">
                  <c:v>664.35680000000002</c:v>
                </c:pt>
                <c:pt idx="31">
                  <c:v>664.83889999999997</c:v>
                </c:pt>
                <c:pt idx="32">
                  <c:v>665.32100000000003</c:v>
                </c:pt>
                <c:pt idx="33">
                  <c:v>665.80319999999995</c:v>
                </c:pt>
                <c:pt idx="34">
                  <c:v>666.28530000000001</c:v>
                </c:pt>
                <c:pt idx="35">
                  <c:v>666.76739999999995</c:v>
                </c:pt>
                <c:pt idx="36">
                  <c:v>667.24950000000001</c:v>
                </c:pt>
                <c:pt idx="37">
                  <c:v>667.73159999999996</c:v>
                </c:pt>
                <c:pt idx="38">
                  <c:v>668.21370000000002</c:v>
                </c:pt>
                <c:pt idx="39">
                  <c:v>668.69590000000005</c:v>
                </c:pt>
                <c:pt idx="40">
                  <c:v>669.178</c:v>
                </c:pt>
                <c:pt idx="41">
                  <c:v>669.66010000000006</c:v>
                </c:pt>
                <c:pt idx="42">
                  <c:v>670.1422</c:v>
                </c:pt>
                <c:pt idx="43">
                  <c:v>670.62429999999995</c:v>
                </c:pt>
                <c:pt idx="44">
                  <c:v>671.10640000000001</c:v>
                </c:pt>
                <c:pt idx="45">
                  <c:v>671.58860000000004</c:v>
                </c:pt>
                <c:pt idx="46">
                  <c:v>672.07069999999999</c:v>
                </c:pt>
                <c:pt idx="47">
                  <c:v>672.55280000000005</c:v>
                </c:pt>
                <c:pt idx="48">
                  <c:v>673.03489999999999</c:v>
                </c:pt>
                <c:pt idx="49">
                  <c:v>673.51700000000005</c:v>
                </c:pt>
                <c:pt idx="50">
                  <c:v>673.9991</c:v>
                </c:pt>
                <c:pt idx="51">
                  <c:v>674.48130000000003</c:v>
                </c:pt>
                <c:pt idx="52">
                  <c:v>674.96339999999998</c:v>
                </c:pt>
                <c:pt idx="53">
                  <c:v>675.44550000000004</c:v>
                </c:pt>
                <c:pt idx="54">
                  <c:v>675.92759999999998</c:v>
                </c:pt>
                <c:pt idx="55">
                  <c:v>676.40970000000004</c:v>
                </c:pt>
                <c:pt idx="56">
                  <c:v>676.89179999999999</c:v>
                </c:pt>
                <c:pt idx="57">
                  <c:v>677.37400000000002</c:v>
                </c:pt>
                <c:pt idx="58">
                  <c:v>677.85609999999997</c:v>
                </c:pt>
                <c:pt idx="59">
                  <c:v>678.33820000000003</c:v>
                </c:pt>
                <c:pt idx="60">
                  <c:v>678.82029999999997</c:v>
                </c:pt>
                <c:pt idx="61">
                  <c:v>679.30240000000003</c:v>
                </c:pt>
                <c:pt idx="62">
                  <c:v>679.78449999999998</c:v>
                </c:pt>
                <c:pt idx="63">
                  <c:v>680.26670000000001</c:v>
                </c:pt>
                <c:pt idx="64">
                  <c:v>680.74879999999996</c:v>
                </c:pt>
                <c:pt idx="65">
                  <c:v>681.23090000000002</c:v>
                </c:pt>
                <c:pt idx="66">
                  <c:v>681.71299999999997</c:v>
                </c:pt>
                <c:pt idx="67">
                  <c:v>682.19510000000002</c:v>
                </c:pt>
                <c:pt idx="68">
                  <c:v>682.67719999999997</c:v>
                </c:pt>
                <c:pt idx="69">
                  <c:v>683.15940000000001</c:v>
                </c:pt>
                <c:pt idx="70">
                  <c:v>683.64149999999995</c:v>
                </c:pt>
                <c:pt idx="71">
                  <c:v>684.12360000000001</c:v>
                </c:pt>
                <c:pt idx="72">
                  <c:v>684.60569999999996</c:v>
                </c:pt>
                <c:pt idx="73">
                  <c:v>685.08780000000002</c:v>
                </c:pt>
                <c:pt idx="74">
                  <c:v>685.56989999999996</c:v>
                </c:pt>
                <c:pt idx="75">
                  <c:v>686.0521</c:v>
                </c:pt>
                <c:pt idx="76">
                  <c:v>686.53420000000006</c:v>
                </c:pt>
                <c:pt idx="77">
                  <c:v>687.0163</c:v>
                </c:pt>
                <c:pt idx="78">
                  <c:v>687.49839999999995</c:v>
                </c:pt>
                <c:pt idx="79">
                  <c:v>687.98050000000001</c:v>
                </c:pt>
                <c:pt idx="80">
                  <c:v>688.46259999999995</c:v>
                </c:pt>
                <c:pt idx="81">
                  <c:v>688.94479999999999</c:v>
                </c:pt>
                <c:pt idx="82">
                  <c:v>689.42690000000005</c:v>
                </c:pt>
                <c:pt idx="83">
                  <c:v>689.90899999999999</c:v>
                </c:pt>
                <c:pt idx="84">
                  <c:v>690.39110000000005</c:v>
                </c:pt>
                <c:pt idx="85">
                  <c:v>690.8732</c:v>
                </c:pt>
                <c:pt idx="86">
                  <c:v>691.35530000000006</c:v>
                </c:pt>
                <c:pt idx="87">
                  <c:v>691.83749999999998</c:v>
                </c:pt>
                <c:pt idx="88">
                  <c:v>692.31960000000004</c:v>
                </c:pt>
                <c:pt idx="89">
                  <c:v>692.80169999999998</c:v>
                </c:pt>
                <c:pt idx="90">
                  <c:v>693.28380000000004</c:v>
                </c:pt>
                <c:pt idx="91">
                  <c:v>693.76589999999999</c:v>
                </c:pt>
                <c:pt idx="92">
                  <c:v>694.24800000000005</c:v>
                </c:pt>
                <c:pt idx="93">
                  <c:v>694.73019999999997</c:v>
                </c:pt>
                <c:pt idx="94">
                  <c:v>695.21230000000003</c:v>
                </c:pt>
                <c:pt idx="95">
                  <c:v>695.69439999999997</c:v>
                </c:pt>
                <c:pt idx="96">
                  <c:v>696.17650000000003</c:v>
                </c:pt>
                <c:pt idx="97">
                  <c:v>696.65859999999998</c:v>
                </c:pt>
                <c:pt idx="98">
                  <c:v>697.14070000000004</c:v>
                </c:pt>
                <c:pt idx="99">
                  <c:v>697.62289999999996</c:v>
                </c:pt>
                <c:pt idx="100">
                  <c:v>698.10500000000002</c:v>
                </c:pt>
                <c:pt idx="101">
                  <c:v>698.58709999999996</c:v>
                </c:pt>
                <c:pt idx="102">
                  <c:v>699.06920000000002</c:v>
                </c:pt>
                <c:pt idx="103">
                  <c:v>699.55129999999997</c:v>
                </c:pt>
                <c:pt idx="104">
                  <c:v>700.03340000000003</c:v>
                </c:pt>
                <c:pt idx="105">
                  <c:v>700.51559999999995</c:v>
                </c:pt>
                <c:pt idx="106">
                  <c:v>700.99770000000001</c:v>
                </c:pt>
                <c:pt idx="107">
                  <c:v>701.47979999999995</c:v>
                </c:pt>
                <c:pt idx="108">
                  <c:v>701.96190000000001</c:v>
                </c:pt>
                <c:pt idx="109">
                  <c:v>702.44399999999996</c:v>
                </c:pt>
                <c:pt idx="110">
                  <c:v>702.92610000000002</c:v>
                </c:pt>
                <c:pt idx="111">
                  <c:v>703.40830000000005</c:v>
                </c:pt>
                <c:pt idx="112">
                  <c:v>703.8904</c:v>
                </c:pt>
                <c:pt idx="113">
                  <c:v>704.37249999999995</c:v>
                </c:pt>
                <c:pt idx="114">
                  <c:v>704.8546</c:v>
                </c:pt>
                <c:pt idx="115">
                  <c:v>705.33669999999995</c:v>
                </c:pt>
                <c:pt idx="116">
                  <c:v>705.81880000000001</c:v>
                </c:pt>
                <c:pt idx="117">
                  <c:v>706.30100000000004</c:v>
                </c:pt>
                <c:pt idx="118">
                  <c:v>706.78309999999999</c:v>
                </c:pt>
                <c:pt idx="119">
                  <c:v>707.26520000000005</c:v>
                </c:pt>
                <c:pt idx="120">
                  <c:v>707.7473</c:v>
                </c:pt>
                <c:pt idx="121">
                  <c:v>708.22940000000006</c:v>
                </c:pt>
                <c:pt idx="122">
                  <c:v>708.7115</c:v>
                </c:pt>
                <c:pt idx="123">
                  <c:v>709.19370000000004</c:v>
                </c:pt>
                <c:pt idx="124">
                  <c:v>709.67579999999998</c:v>
                </c:pt>
                <c:pt idx="125">
                  <c:v>710.15790000000004</c:v>
                </c:pt>
                <c:pt idx="126">
                  <c:v>710.64</c:v>
                </c:pt>
                <c:pt idx="127">
                  <c:v>711.12210000000005</c:v>
                </c:pt>
                <c:pt idx="128">
                  <c:v>711.60419999999999</c:v>
                </c:pt>
                <c:pt idx="129">
                  <c:v>712.08640000000003</c:v>
                </c:pt>
                <c:pt idx="130">
                  <c:v>712.56849999999997</c:v>
                </c:pt>
                <c:pt idx="131">
                  <c:v>713.05060000000003</c:v>
                </c:pt>
                <c:pt idx="132">
                  <c:v>713.53269999999998</c:v>
                </c:pt>
                <c:pt idx="133">
                  <c:v>714.01480000000004</c:v>
                </c:pt>
                <c:pt idx="134">
                  <c:v>714.49689999999998</c:v>
                </c:pt>
                <c:pt idx="135">
                  <c:v>714.97910000000002</c:v>
                </c:pt>
                <c:pt idx="136">
                  <c:v>715.46119999999996</c:v>
                </c:pt>
                <c:pt idx="137">
                  <c:v>715.94330000000002</c:v>
                </c:pt>
                <c:pt idx="138">
                  <c:v>716.42539999999997</c:v>
                </c:pt>
                <c:pt idx="139">
                  <c:v>716.90750000000003</c:v>
                </c:pt>
                <c:pt idx="140">
                  <c:v>717.38959999999997</c:v>
                </c:pt>
                <c:pt idx="141">
                  <c:v>717.87180000000001</c:v>
                </c:pt>
                <c:pt idx="142">
                  <c:v>718.35389999999995</c:v>
                </c:pt>
                <c:pt idx="143">
                  <c:v>718.83600000000001</c:v>
                </c:pt>
                <c:pt idx="144">
                  <c:v>719.31809999999996</c:v>
                </c:pt>
                <c:pt idx="145">
                  <c:v>719.80020000000002</c:v>
                </c:pt>
                <c:pt idx="146">
                  <c:v>720.28229999999996</c:v>
                </c:pt>
                <c:pt idx="147">
                  <c:v>720.7645</c:v>
                </c:pt>
                <c:pt idx="148">
                  <c:v>721.24659999999994</c:v>
                </c:pt>
                <c:pt idx="149">
                  <c:v>721.7287</c:v>
                </c:pt>
                <c:pt idx="150">
                  <c:v>722.21079999999995</c:v>
                </c:pt>
                <c:pt idx="151">
                  <c:v>722.69290000000001</c:v>
                </c:pt>
                <c:pt idx="152">
                  <c:v>723.17499999999995</c:v>
                </c:pt>
                <c:pt idx="153">
                  <c:v>723.65719999999999</c:v>
                </c:pt>
                <c:pt idx="154">
                  <c:v>724.13930000000005</c:v>
                </c:pt>
                <c:pt idx="155">
                  <c:v>724.62139999999999</c:v>
                </c:pt>
                <c:pt idx="156">
                  <c:v>725.10350000000005</c:v>
                </c:pt>
                <c:pt idx="157">
                  <c:v>725.5856</c:v>
                </c:pt>
                <c:pt idx="158">
                  <c:v>726.06769999999995</c:v>
                </c:pt>
                <c:pt idx="159">
                  <c:v>726.54989999999998</c:v>
                </c:pt>
                <c:pt idx="160">
                  <c:v>727.03200000000004</c:v>
                </c:pt>
                <c:pt idx="161">
                  <c:v>727.51409999999998</c:v>
                </c:pt>
                <c:pt idx="162">
                  <c:v>727.99620000000004</c:v>
                </c:pt>
                <c:pt idx="163">
                  <c:v>728.47829999999999</c:v>
                </c:pt>
                <c:pt idx="164">
                  <c:v>728.96040000000005</c:v>
                </c:pt>
                <c:pt idx="165">
                  <c:v>729.44259999999997</c:v>
                </c:pt>
                <c:pt idx="166">
                  <c:v>729.92470000000003</c:v>
                </c:pt>
                <c:pt idx="167">
                  <c:v>730.40679999999998</c:v>
                </c:pt>
                <c:pt idx="168">
                  <c:v>730.88890000000004</c:v>
                </c:pt>
                <c:pt idx="169">
                  <c:v>731.37099999999998</c:v>
                </c:pt>
                <c:pt idx="170">
                  <c:v>731.85310000000004</c:v>
                </c:pt>
                <c:pt idx="171">
                  <c:v>732.33529999999996</c:v>
                </c:pt>
                <c:pt idx="172">
                  <c:v>732.81740000000002</c:v>
                </c:pt>
                <c:pt idx="173">
                  <c:v>733.29949999999997</c:v>
                </c:pt>
                <c:pt idx="174">
                  <c:v>733.78160000000003</c:v>
                </c:pt>
                <c:pt idx="175">
                  <c:v>734.26369999999997</c:v>
                </c:pt>
                <c:pt idx="176">
                  <c:v>734.74580000000003</c:v>
                </c:pt>
                <c:pt idx="177">
                  <c:v>735.22799999999995</c:v>
                </c:pt>
                <c:pt idx="178">
                  <c:v>735.71010000000001</c:v>
                </c:pt>
                <c:pt idx="179">
                  <c:v>736.19219999999996</c:v>
                </c:pt>
                <c:pt idx="180">
                  <c:v>736.67430000000002</c:v>
                </c:pt>
                <c:pt idx="181">
                  <c:v>737.15639999999996</c:v>
                </c:pt>
                <c:pt idx="182">
                  <c:v>737.63850000000002</c:v>
                </c:pt>
                <c:pt idx="183">
                  <c:v>738.12070000000006</c:v>
                </c:pt>
                <c:pt idx="184">
                  <c:v>738.6028</c:v>
                </c:pt>
                <c:pt idx="185">
                  <c:v>739.08489999999995</c:v>
                </c:pt>
                <c:pt idx="186">
                  <c:v>739.56700000000001</c:v>
                </c:pt>
                <c:pt idx="187">
                  <c:v>740.04909999999995</c:v>
                </c:pt>
                <c:pt idx="188">
                  <c:v>740.53129999999999</c:v>
                </c:pt>
                <c:pt idx="189">
                  <c:v>741.01340000000005</c:v>
                </c:pt>
                <c:pt idx="190">
                  <c:v>741.49549999999999</c:v>
                </c:pt>
                <c:pt idx="191">
                  <c:v>741.97760000000005</c:v>
                </c:pt>
                <c:pt idx="192">
                  <c:v>742.4597</c:v>
                </c:pt>
                <c:pt idx="193">
                  <c:v>742.94179999999994</c:v>
                </c:pt>
                <c:pt idx="194">
                  <c:v>743.42399999999998</c:v>
                </c:pt>
                <c:pt idx="195">
                  <c:v>743.90610000000004</c:v>
                </c:pt>
                <c:pt idx="196">
                  <c:v>744.38819999999998</c:v>
                </c:pt>
                <c:pt idx="197">
                  <c:v>744.87030000000004</c:v>
                </c:pt>
                <c:pt idx="198">
                  <c:v>745.35239999999999</c:v>
                </c:pt>
                <c:pt idx="199">
                  <c:v>745.83450000000005</c:v>
                </c:pt>
                <c:pt idx="200">
                  <c:v>746.31669999999997</c:v>
                </c:pt>
                <c:pt idx="201">
                  <c:v>746.79880000000003</c:v>
                </c:pt>
                <c:pt idx="202">
                  <c:v>747.28089999999997</c:v>
                </c:pt>
                <c:pt idx="203">
                  <c:v>747.76300000000003</c:v>
                </c:pt>
                <c:pt idx="204">
                  <c:v>748.24509999999998</c:v>
                </c:pt>
                <c:pt idx="205">
                  <c:v>748.72720000000004</c:v>
                </c:pt>
                <c:pt idx="206">
                  <c:v>749.20939999999996</c:v>
                </c:pt>
                <c:pt idx="207">
                  <c:v>749.69150000000002</c:v>
                </c:pt>
                <c:pt idx="208">
                  <c:v>750.17359999999996</c:v>
                </c:pt>
                <c:pt idx="209">
                  <c:v>750.65570000000002</c:v>
                </c:pt>
                <c:pt idx="210">
                  <c:v>751.13779999999997</c:v>
                </c:pt>
                <c:pt idx="211">
                  <c:v>751.61990000000003</c:v>
                </c:pt>
                <c:pt idx="212">
                  <c:v>752.10209999999995</c:v>
                </c:pt>
                <c:pt idx="213">
                  <c:v>752.58420000000001</c:v>
                </c:pt>
                <c:pt idx="214">
                  <c:v>753.06629999999996</c:v>
                </c:pt>
                <c:pt idx="215">
                  <c:v>753.54840000000002</c:v>
                </c:pt>
                <c:pt idx="216">
                  <c:v>754.03049999999996</c:v>
                </c:pt>
                <c:pt idx="217">
                  <c:v>754.51260000000002</c:v>
                </c:pt>
                <c:pt idx="218">
                  <c:v>754.99480000000005</c:v>
                </c:pt>
                <c:pt idx="219">
                  <c:v>755.4769</c:v>
                </c:pt>
                <c:pt idx="220">
                  <c:v>755.95899999999995</c:v>
                </c:pt>
                <c:pt idx="221">
                  <c:v>756.44110000000001</c:v>
                </c:pt>
                <c:pt idx="222">
                  <c:v>756.92319999999995</c:v>
                </c:pt>
                <c:pt idx="223">
                  <c:v>757.40530000000001</c:v>
                </c:pt>
                <c:pt idx="224">
                  <c:v>757.88750000000005</c:v>
                </c:pt>
                <c:pt idx="225">
                  <c:v>758.36959999999999</c:v>
                </c:pt>
                <c:pt idx="226">
                  <c:v>758.85170000000005</c:v>
                </c:pt>
                <c:pt idx="227">
                  <c:v>759.3338</c:v>
                </c:pt>
                <c:pt idx="228">
                  <c:v>759.81590000000006</c:v>
                </c:pt>
                <c:pt idx="229">
                  <c:v>760.298</c:v>
                </c:pt>
                <c:pt idx="230">
                  <c:v>760.78020000000004</c:v>
                </c:pt>
                <c:pt idx="231">
                  <c:v>761.26229999999998</c:v>
                </c:pt>
                <c:pt idx="232">
                  <c:v>761.74440000000004</c:v>
                </c:pt>
                <c:pt idx="233">
                  <c:v>762.22649999999999</c:v>
                </c:pt>
                <c:pt idx="234">
                  <c:v>762.70860000000005</c:v>
                </c:pt>
                <c:pt idx="235">
                  <c:v>763.19069999999999</c:v>
                </c:pt>
                <c:pt idx="236">
                  <c:v>763.67290000000003</c:v>
                </c:pt>
                <c:pt idx="237">
                  <c:v>764.15499999999997</c:v>
                </c:pt>
                <c:pt idx="238">
                  <c:v>764.63710000000003</c:v>
                </c:pt>
                <c:pt idx="239">
                  <c:v>765.11919999999998</c:v>
                </c:pt>
                <c:pt idx="240">
                  <c:v>765.60130000000004</c:v>
                </c:pt>
                <c:pt idx="241">
                  <c:v>766.08339999999998</c:v>
                </c:pt>
                <c:pt idx="242">
                  <c:v>766.56560000000002</c:v>
                </c:pt>
                <c:pt idx="243">
                  <c:v>767.04769999999996</c:v>
                </c:pt>
                <c:pt idx="244">
                  <c:v>767.52980000000002</c:v>
                </c:pt>
                <c:pt idx="245">
                  <c:v>768.01189999999997</c:v>
                </c:pt>
                <c:pt idx="246">
                  <c:v>768.49400000000003</c:v>
                </c:pt>
                <c:pt idx="247">
                  <c:v>768.97609999999997</c:v>
                </c:pt>
                <c:pt idx="248">
                  <c:v>769.45830000000001</c:v>
                </c:pt>
                <c:pt idx="249">
                  <c:v>769.94039999999995</c:v>
                </c:pt>
                <c:pt idx="250">
                  <c:v>770.42250000000001</c:v>
                </c:pt>
                <c:pt idx="251">
                  <c:v>770.90459999999996</c:v>
                </c:pt>
                <c:pt idx="252">
                  <c:v>771.38670000000002</c:v>
                </c:pt>
                <c:pt idx="253">
                  <c:v>771.86879999999996</c:v>
                </c:pt>
                <c:pt idx="254">
                  <c:v>772.351</c:v>
                </c:pt>
                <c:pt idx="255">
                  <c:v>772.83309999999994</c:v>
                </c:pt>
                <c:pt idx="256">
                  <c:v>773.3152</c:v>
                </c:pt>
                <c:pt idx="257">
                  <c:v>773.79729999999995</c:v>
                </c:pt>
                <c:pt idx="258">
                  <c:v>774.27940000000001</c:v>
                </c:pt>
                <c:pt idx="259">
                  <c:v>774.76149999999996</c:v>
                </c:pt>
                <c:pt idx="260">
                  <c:v>775.24369999999999</c:v>
                </c:pt>
                <c:pt idx="261">
                  <c:v>775.72580000000005</c:v>
                </c:pt>
                <c:pt idx="262">
                  <c:v>776.2079</c:v>
                </c:pt>
                <c:pt idx="263">
                  <c:v>776.69</c:v>
                </c:pt>
                <c:pt idx="264">
                  <c:v>777.1721</c:v>
                </c:pt>
                <c:pt idx="265">
                  <c:v>777.65419999999995</c:v>
                </c:pt>
                <c:pt idx="266">
                  <c:v>778.13639999999998</c:v>
                </c:pt>
                <c:pt idx="267">
                  <c:v>778.61850000000004</c:v>
                </c:pt>
                <c:pt idx="268">
                  <c:v>779.10059999999999</c:v>
                </c:pt>
                <c:pt idx="269">
                  <c:v>779.58270000000005</c:v>
                </c:pt>
                <c:pt idx="270">
                  <c:v>780.06479999999999</c:v>
                </c:pt>
                <c:pt idx="271">
                  <c:v>780.54690000000005</c:v>
                </c:pt>
                <c:pt idx="272">
                  <c:v>781.02909999999997</c:v>
                </c:pt>
                <c:pt idx="273">
                  <c:v>781.51120000000003</c:v>
                </c:pt>
                <c:pt idx="274">
                  <c:v>781.99329999999998</c:v>
                </c:pt>
                <c:pt idx="275">
                  <c:v>782.47540000000004</c:v>
                </c:pt>
                <c:pt idx="276">
                  <c:v>782.95749999999998</c:v>
                </c:pt>
                <c:pt idx="277">
                  <c:v>783.43960000000004</c:v>
                </c:pt>
                <c:pt idx="278">
                  <c:v>783.92179999999996</c:v>
                </c:pt>
                <c:pt idx="279">
                  <c:v>784.40390000000002</c:v>
                </c:pt>
                <c:pt idx="280">
                  <c:v>784.88599999999997</c:v>
                </c:pt>
                <c:pt idx="281">
                  <c:v>785.36810000000003</c:v>
                </c:pt>
                <c:pt idx="282">
                  <c:v>785.85019999999997</c:v>
                </c:pt>
                <c:pt idx="283">
                  <c:v>786.33230000000003</c:v>
                </c:pt>
                <c:pt idx="284">
                  <c:v>786.81449999999995</c:v>
                </c:pt>
                <c:pt idx="285">
                  <c:v>787.29660000000001</c:v>
                </c:pt>
                <c:pt idx="286">
                  <c:v>787.77869999999996</c:v>
                </c:pt>
                <c:pt idx="287">
                  <c:v>788.26080000000002</c:v>
                </c:pt>
                <c:pt idx="288">
                  <c:v>788.74289999999996</c:v>
                </c:pt>
                <c:pt idx="289">
                  <c:v>789.22500000000002</c:v>
                </c:pt>
                <c:pt idx="290">
                  <c:v>789.70719999999994</c:v>
                </c:pt>
                <c:pt idx="291">
                  <c:v>790.1893</c:v>
                </c:pt>
                <c:pt idx="292">
                  <c:v>790.67139999999995</c:v>
                </c:pt>
                <c:pt idx="293">
                  <c:v>791.15350000000001</c:v>
                </c:pt>
                <c:pt idx="294">
                  <c:v>791.63559999999995</c:v>
                </c:pt>
                <c:pt idx="295">
                  <c:v>792.11770000000001</c:v>
                </c:pt>
                <c:pt idx="296">
                  <c:v>792.59990000000005</c:v>
                </c:pt>
                <c:pt idx="297">
                  <c:v>793.08199999999999</c:v>
                </c:pt>
                <c:pt idx="298">
                  <c:v>793.56410000000005</c:v>
                </c:pt>
                <c:pt idx="299">
                  <c:v>794.0462</c:v>
                </c:pt>
                <c:pt idx="300">
                  <c:v>794.52829999999994</c:v>
                </c:pt>
                <c:pt idx="301">
                  <c:v>795.0104</c:v>
                </c:pt>
                <c:pt idx="302">
                  <c:v>795.49260000000004</c:v>
                </c:pt>
                <c:pt idx="303">
                  <c:v>795.97469999999998</c:v>
                </c:pt>
                <c:pt idx="304">
                  <c:v>796.45680000000004</c:v>
                </c:pt>
                <c:pt idx="305">
                  <c:v>796.93889999999999</c:v>
                </c:pt>
                <c:pt idx="306">
                  <c:v>797.42100000000005</c:v>
                </c:pt>
                <c:pt idx="307">
                  <c:v>797.90309999999999</c:v>
                </c:pt>
                <c:pt idx="308">
                  <c:v>798.38530000000003</c:v>
                </c:pt>
                <c:pt idx="309">
                  <c:v>798.86739999999998</c:v>
                </c:pt>
                <c:pt idx="310">
                  <c:v>799.34950000000003</c:v>
                </c:pt>
                <c:pt idx="311">
                  <c:v>799.83159999999998</c:v>
                </c:pt>
                <c:pt idx="312">
                  <c:v>800.31370000000004</c:v>
                </c:pt>
                <c:pt idx="313">
                  <c:v>800.79579999999999</c:v>
                </c:pt>
                <c:pt idx="314">
                  <c:v>801.27800000000002</c:v>
                </c:pt>
                <c:pt idx="315">
                  <c:v>801.76009999999997</c:v>
                </c:pt>
                <c:pt idx="316">
                  <c:v>802.24220000000003</c:v>
                </c:pt>
                <c:pt idx="317">
                  <c:v>802.72429999999997</c:v>
                </c:pt>
                <c:pt idx="318">
                  <c:v>803.20640000000003</c:v>
                </c:pt>
                <c:pt idx="319">
                  <c:v>803.68849999999998</c:v>
                </c:pt>
                <c:pt idx="320">
                  <c:v>804.17070000000001</c:v>
                </c:pt>
                <c:pt idx="321">
                  <c:v>804.65279999999996</c:v>
                </c:pt>
                <c:pt idx="322">
                  <c:v>805.13490000000002</c:v>
                </c:pt>
                <c:pt idx="323">
                  <c:v>805.61699999999996</c:v>
                </c:pt>
                <c:pt idx="324">
                  <c:v>806.09910000000002</c:v>
                </c:pt>
                <c:pt idx="325">
                  <c:v>806.58119999999997</c:v>
                </c:pt>
                <c:pt idx="326">
                  <c:v>807.0634</c:v>
                </c:pt>
                <c:pt idx="327">
                  <c:v>807.54549999999995</c:v>
                </c:pt>
                <c:pt idx="328">
                  <c:v>808.02760000000001</c:v>
                </c:pt>
                <c:pt idx="329">
                  <c:v>808.50969999999995</c:v>
                </c:pt>
                <c:pt idx="330">
                  <c:v>808.99180000000001</c:v>
                </c:pt>
                <c:pt idx="331">
                  <c:v>809.47389999999996</c:v>
                </c:pt>
                <c:pt idx="332">
                  <c:v>809.95609999999999</c:v>
                </c:pt>
                <c:pt idx="333">
                  <c:v>810.43820000000005</c:v>
                </c:pt>
                <c:pt idx="334">
                  <c:v>810.9203</c:v>
                </c:pt>
                <c:pt idx="335">
                  <c:v>811.40239999999994</c:v>
                </c:pt>
                <c:pt idx="336">
                  <c:v>811.8845</c:v>
                </c:pt>
                <c:pt idx="337">
                  <c:v>812.36659999999995</c:v>
                </c:pt>
                <c:pt idx="338">
                  <c:v>812.84879999999998</c:v>
                </c:pt>
                <c:pt idx="339">
                  <c:v>813.33090000000004</c:v>
                </c:pt>
                <c:pt idx="340">
                  <c:v>813.81299999999999</c:v>
                </c:pt>
                <c:pt idx="341">
                  <c:v>814.29510000000005</c:v>
                </c:pt>
                <c:pt idx="342">
                  <c:v>814.77719999999999</c:v>
                </c:pt>
                <c:pt idx="343">
                  <c:v>815.25930000000005</c:v>
                </c:pt>
                <c:pt idx="344">
                  <c:v>815.74149999999997</c:v>
                </c:pt>
                <c:pt idx="345">
                  <c:v>816.22360000000003</c:v>
                </c:pt>
                <c:pt idx="346">
                  <c:v>816.70569999999998</c:v>
                </c:pt>
                <c:pt idx="347">
                  <c:v>817.18780000000004</c:v>
                </c:pt>
                <c:pt idx="348">
                  <c:v>817.66989999999998</c:v>
                </c:pt>
                <c:pt idx="349">
                  <c:v>818.15200000000004</c:v>
                </c:pt>
                <c:pt idx="350">
                  <c:v>818.63419999999996</c:v>
                </c:pt>
                <c:pt idx="351">
                  <c:v>819.11630000000002</c:v>
                </c:pt>
                <c:pt idx="352">
                  <c:v>819.59839999999997</c:v>
                </c:pt>
                <c:pt idx="353">
                  <c:v>820.08050000000003</c:v>
                </c:pt>
                <c:pt idx="354">
                  <c:v>820.56259999999997</c:v>
                </c:pt>
                <c:pt idx="355">
                  <c:v>821.04470000000003</c:v>
                </c:pt>
                <c:pt idx="356">
                  <c:v>821.52689999999996</c:v>
                </c:pt>
                <c:pt idx="357">
                  <c:v>822.00900000000001</c:v>
                </c:pt>
                <c:pt idx="358">
                  <c:v>822.49109999999996</c:v>
                </c:pt>
                <c:pt idx="359">
                  <c:v>822.97320000000002</c:v>
                </c:pt>
                <c:pt idx="360">
                  <c:v>823.45529999999997</c:v>
                </c:pt>
                <c:pt idx="361">
                  <c:v>823.93740000000003</c:v>
                </c:pt>
                <c:pt idx="362">
                  <c:v>824.41959999999995</c:v>
                </c:pt>
                <c:pt idx="363">
                  <c:v>824.90170000000001</c:v>
                </c:pt>
                <c:pt idx="364">
                  <c:v>825.38379999999995</c:v>
                </c:pt>
                <c:pt idx="365">
                  <c:v>825.86590000000001</c:v>
                </c:pt>
                <c:pt idx="366">
                  <c:v>826.34799999999996</c:v>
                </c:pt>
                <c:pt idx="367">
                  <c:v>826.83010000000002</c:v>
                </c:pt>
                <c:pt idx="368">
                  <c:v>827.31230000000005</c:v>
                </c:pt>
                <c:pt idx="369">
                  <c:v>827.7944</c:v>
                </c:pt>
                <c:pt idx="370">
                  <c:v>828.27650000000006</c:v>
                </c:pt>
                <c:pt idx="371">
                  <c:v>828.7586</c:v>
                </c:pt>
                <c:pt idx="372">
                  <c:v>829.24069999999995</c:v>
                </c:pt>
                <c:pt idx="373">
                  <c:v>829.72280000000001</c:v>
                </c:pt>
                <c:pt idx="374">
                  <c:v>830.20500000000004</c:v>
                </c:pt>
                <c:pt idx="375">
                  <c:v>830.68709999999999</c:v>
                </c:pt>
                <c:pt idx="376">
                  <c:v>831.16920000000005</c:v>
                </c:pt>
                <c:pt idx="377">
                  <c:v>831.65129999999999</c:v>
                </c:pt>
                <c:pt idx="378">
                  <c:v>832.13340000000005</c:v>
                </c:pt>
                <c:pt idx="379">
                  <c:v>832.6155</c:v>
                </c:pt>
                <c:pt idx="380">
                  <c:v>833.09770000000003</c:v>
                </c:pt>
                <c:pt idx="381">
                  <c:v>833.57979999999998</c:v>
                </c:pt>
                <c:pt idx="382">
                  <c:v>834.06190000000004</c:v>
                </c:pt>
                <c:pt idx="383">
                  <c:v>834.54399999999998</c:v>
                </c:pt>
                <c:pt idx="384">
                  <c:v>835.02610000000004</c:v>
                </c:pt>
                <c:pt idx="385">
                  <c:v>835.50819999999999</c:v>
                </c:pt>
                <c:pt idx="386">
                  <c:v>835.99040000000002</c:v>
                </c:pt>
                <c:pt idx="387">
                  <c:v>836.47249999999997</c:v>
                </c:pt>
                <c:pt idx="388">
                  <c:v>836.95460000000003</c:v>
                </c:pt>
                <c:pt idx="389">
                  <c:v>837.43669999999997</c:v>
                </c:pt>
                <c:pt idx="390">
                  <c:v>837.91880000000003</c:v>
                </c:pt>
                <c:pt idx="391">
                  <c:v>838.40089999999998</c:v>
                </c:pt>
                <c:pt idx="392">
                  <c:v>838.88310000000001</c:v>
                </c:pt>
                <c:pt idx="393">
                  <c:v>839.36519999999996</c:v>
                </c:pt>
                <c:pt idx="394">
                  <c:v>839.84730000000002</c:v>
                </c:pt>
                <c:pt idx="395">
                  <c:v>840.32939999999996</c:v>
                </c:pt>
                <c:pt idx="396">
                  <c:v>840.81150000000002</c:v>
                </c:pt>
                <c:pt idx="397">
                  <c:v>841.29359999999997</c:v>
                </c:pt>
                <c:pt idx="398">
                  <c:v>841.7758</c:v>
                </c:pt>
                <c:pt idx="399">
                  <c:v>842.25789999999995</c:v>
                </c:pt>
                <c:pt idx="400">
                  <c:v>842.74</c:v>
                </c:pt>
                <c:pt idx="401">
                  <c:v>843.22209999999995</c:v>
                </c:pt>
                <c:pt idx="402">
                  <c:v>843.70420000000001</c:v>
                </c:pt>
                <c:pt idx="403">
                  <c:v>844.18629999999996</c:v>
                </c:pt>
                <c:pt idx="404">
                  <c:v>844.66849999999999</c:v>
                </c:pt>
                <c:pt idx="405">
                  <c:v>845.15060000000005</c:v>
                </c:pt>
                <c:pt idx="406">
                  <c:v>845.6327</c:v>
                </c:pt>
                <c:pt idx="407">
                  <c:v>846.11479999999995</c:v>
                </c:pt>
                <c:pt idx="408">
                  <c:v>846.59690000000001</c:v>
                </c:pt>
                <c:pt idx="409">
                  <c:v>847.07899999999995</c:v>
                </c:pt>
                <c:pt idx="410">
                  <c:v>847.56119999999999</c:v>
                </c:pt>
                <c:pt idx="411">
                  <c:v>848.04330000000004</c:v>
                </c:pt>
                <c:pt idx="412">
                  <c:v>848.52539999999999</c:v>
                </c:pt>
                <c:pt idx="413">
                  <c:v>849.00750000000005</c:v>
                </c:pt>
                <c:pt idx="414">
                  <c:v>849.4896</c:v>
                </c:pt>
                <c:pt idx="415">
                  <c:v>849.97170000000006</c:v>
                </c:pt>
                <c:pt idx="416">
                  <c:v>850.45389999999998</c:v>
                </c:pt>
                <c:pt idx="417">
                  <c:v>850.93600000000004</c:v>
                </c:pt>
                <c:pt idx="418">
                  <c:v>851.41809999999998</c:v>
                </c:pt>
                <c:pt idx="419">
                  <c:v>851.90020000000004</c:v>
                </c:pt>
                <c:pt idx="420">
                  <c:v>852.38229999999999</c:v>
                </c:pt>
                <c:pt idx="421">
                  <c:v>852.86440000000005</c:v>
                </c:pt>
                <c:pt idx="422">
                  <c:v>853.34659999999997</c:v>
                </c:pt>
                <c:pt idx="423">
                  <c:v>853.82870000000003</c:v>
                </c:pt>
                <c:pt idx="424">
                  <c:v>854.31079999999997</c:v>
                </c:pt>
                <c:pt idx="425">
                  <c:v>854.79290000000003</c:v>
                </c:pt>
                <c:pt idx="426">
                  <c:v>855.27499999999998</c:v>
                </c:pt>
                <c:pt idx="427">
                  <c:v>855.75710000000004</c:v>
                </c:pt>
                <c:pt idx="428">
                  <c:v>856.23929999999996</c:v>
                </c:pt>
                <c:pt idx="429">
                  <c:v>856.72140000000002</c:v>
                </c:pt>
                <c:pt idx="430">
                  <c:v>857.20349999999996</c:v>
                </c:pt>
                <c:pt idx="431">
                  <c:v>857.68560000000002</c:v>
                </c:pt>
                <c:pt idx="432">
                  <c:v>858.16769999999997</c:v>
                </c:pt>
                <c:pt idx="433">
                  <c:v>858.64980000000003</c:v>
                </c:pt>
                <c:pt idx="434">
                  <c:v>859.13199999999995</c:v>
                </c:pt>
                <c:pt idx="435">
                  <c:v>859.61410000000001</c:v>
                </c:pt>
                <c:pt idx="436">
                  <c:v>860.09619999999995</c:v>
                </c:pt>
                <c:pt idx="437">
                  <c:v>860.57830000000001</c:v>
                </c:pt>
                <c:pt idx="438">
                  <c:v>861.06039999999996</c:v>
                </c:pt>
                <c:pt idx="439">
                  <c:v>861.54250000000002</c:v>
                </c:pt>
                <c:pt idx="440">
                  <c:v>862.02470000000005</c:v>
                </c:pt>
                <c:pt idx="441">
                  <c:v>862.5068</c:v>
                </c:pt>
                <c:pt idx="442">
                  <c:v>862.98889999999994</c:v>
                </c:pt>
                <c:pt idx="443">
                  <c:v>863.471</c:v>
                </c:pt>
                <c:pt idx="444">
                  <c:v>863.95309999999995</c:v>
                </c:pt>
                <c:pt idx="445">
                  <c:v>864.43520000000001</c:v>
                </c:pt>
                <c:pt idx="446">
                  <c:v>864.91740000000004</c:v>
                </c:pt>
                <c:pt idx="447">
                  <c:v>865.39949999999999</c:v>
                </c:pt>
                <c:pt idx="448">
                  <c:v>865.88160000000005</c:v>
                </c:pt>
                <c:pt idx="449">
                  <c:v>866.36369999999999</c:v>
                </c:pt>
                <c:pt idx="450">
                  <c:v>866.84580000000005</c:v>
                </c:pt>
                <c:pt idx="451">
                  <c:v>867.3279</c:v>
                </c:pt>
                <c:pt idx="452">
                  <c:v>867.81010000000003</c:v>
                </c:pt>
                <c:pt idx="453">
                  <c:v>868.29219999999998</c:v>
                </c:pt>
                <c:pt idx="454">
                  <c:v>868.77430000000004</c:v>
                </c:pt>
                <c:pt idx="455">
                  <c:v>869.25639999999999</c:v>
                </c:pt>
                <c:pt idx="456">
                  <c:v>869.73850000000004</c:v>
                </c:pt>
                <c:pt idx="457">
                  <c:v>870.22059999999999</c:v>
                </c:pt>
                <c:pt idx="458">
                  <c:v>870.70280000000002</c:v>
                </c:pt>
                <c:pt idx="459">
                  <c:v>871.18489999999997</c:v>
                </c:pt>
                <c:pt idx="460">
                  <c:v>871.66700000000003</c:v>
                </c:pt>
                <c:pt idx="461">
                  <c:v>872.14909999999998</c:v>
                </c:pt>
                <c:pt idx="462">
                  <c:v>872.63120000000004</c:v>
                </c:pt>
                <c:pt idx="463">
                  <c:v>873.11329999999998</c:v>
                </c:pt>
                <c:pt idx="464">
                  <c:v>873.59550000000002</c:v>
                </c:pt>
                <c:pt idx="465">
                  <c:v>874.07759999999996</c:v>
                </c:pt>
                <c:pt idx="466">
                  <c:v>874.55970000000002</c:v>
                </c:pt>
                <c:pt idx="467">
                  <c:v>875.04179999999997</c:v>
                </c:pt>
                <c:pt idx="468">
                  <c:v>875.52390000000003</c:v>
                </c:pt>
                <c:pt idx="469">
                  <c:v>876.00599999999997</c:v>
                </c:pt>
                <c:pt idx="470">
                  <c:v>876.48820000000001</c:v>
                </c:pt>
                <c:pt idx="471">
                  <c:v>876.97029999999995</c:v>
                </c:pt>
                <c:pt idx="472">
                  <c:v>877.45240000000001</c:v>
                </c:pt>
                <c:pt idx="473">
                  <c:v>877.93449999999996</c:v>
                </c:pt>
                <c:pt idx="474">
                  <c:v>878.41660000000002</c:v>
                </c:pt>
                <c:pt idx="475">
                  <c:v>878.89869999999996</c:v>
                </c:pt>
                <c:pt idx="476">
                  <c:v>879.3809</c:v>
                </c:pt>
                <c:pt idx="477">
                  <c:v>879.86300000000006</c:v>
                </c:pt>
                <c:pt idx="478">
                  <c:v>880.3451</c:v>
                </c:pt>
                <c:pt idx="479">
                  <c:v>880.82719999999995</c:v>
                </c:pt>
                <c:pt idx="480">
                  <c:v>881.30930000000001</c:v>
                </c:pt>
                <c:pt idx="481">
                  <c:v>881.79139999999995</c:v>
                </c:pt>
                <c:pt idx="482">
                  <c:v>882.27359999999999</c:v>
                </c:pt>
                <c:pt idx="483">
                  <c:v>882.75570000000005</c:v>
                </c:pt>
                <c:pt idx="484">
                  <c:v>883.23779999999999</c:v>
                </c:pt>
                <c:pt idx="485">
                  <c:v>883.71990000000005</c:v>
                </c:pt>
                <c:pt idx="486">
                  <c:v>884.202</c:v>
                </c:pt>
                <c:pt idx="487">
                  <c:v>884.68409999999994</c:v>
                </c:pt>
                <c:pt idx="488">
                  <c:v>885.16629999999998</c:v>
                </c:pt>
                <c:pt idx="489">
                  <c:v>885.64840000000004</c:v>
                </c:pt>
                <c:pt idx="490">
                  <c:v>886.13049999999998</c:v>
                </c:pt>
                <c:pt idx="491">
                  <c:v>886.61260000000004</c:v>
                </c:pt>
                <c:pt idx="492">
                  <c:v>887.09469999999999</c:v>
                </c:pt>
                <c:pt idx="493">
                  <c:v>887.57680000000005</c:v>
                </c:pt>
                <c:pt idx="494">
                  <c:v>888.05899999999997</c:v>
                </c:pt>
                <c:pt idx="495">
                  <c:v>888.54110000000003</c:v>
                </c:pt>
                <c:pt idx="496">
                  <c:v>889.02319999999997</c:v>
                </c:pt>
                <c:pt idx="497">
                  <c:v>889.50530000000003</c:v>
                </c:pt>
                <c:pt idx="498">
                  <c:v>889.98739999999998</c:v>
                </c:pt>
                <c:pt idx="499">
                  <c:v>890.46950000000004</c:v>
                </c:pt>
                <c:pt idx="500">
                  <c:v>890.95169999999996</c:v>
                </c:pt>
                <c:pt idx="501">
                  <c:v>891.43380000000002</c:v>
                </c:pt>
                <c:pt idx="502">
                  <c:v>891.91589999999997</c:v>
                </c:pt>
                <c:pt idx="503">
                  <c:v>892.39800000000002</c:v>
                </c:pt>
                <c:pt idx="504">
                  <c:v>892.88009999999997</c:v>
                </c:pt>
                <c:pt idx="505">
                  <c:v>893.36220000000003</c:v>
                </c:pt>
                <c:pt idx="506">
                  <c:v>893.84439999999995</c:v>
                </c:pt>
                <c:pt idx="507">
                  <c:v>894.32650000000001</c:v>
                </c:pt>
                <c:pt idx="508">
                  <c:v>894.80859999999996</c:v>
                </c:pt>
                <c:pt idx="509">
                  <c:v>895.29070000000002</c:v>
                </c:pt>
                <c:pt idx="510">
                  <c:v>895.77279999999996</c:v>
                </c:pt>
                <c:pt idx="511">
                  <c:v>896.25490000000002</c:v>
                </c:pt>
                <c:pt idx="512">
                  <c:v>896.73710000000005</c:v>
                </c:pt>
                <c:pt idx="513">
                  <c:v>897.2192</c:v>
                </c:pt>
                <c:pt idx="514">
                  <c:v>897.70129999999995</c:v>
                </c:pt>
                <c:pt idx="515">
                  <c:v>898.18340000000001</c:v>
                </c:pt>
                <c:pt idx="516">
                  <c:v>898.66549999999995</c:v>
                </c:pt>
                <c:pt idx="517">
                  <c:v>899.14760000000001</c:v>
                </c:pt>
                <c:pt idx="518">
                  <c:v>899.62980000000005</c:v>
                </c:pt>
                <c:pt idx="519">
                  <c:v>900.11189999999999</c:v>
                </c:pt>
                <c:pt idx="520">
                  <c:v>900.59400000000005</c:v>
                </c:pt>
                <c:pt idx="521">
                  <c:v>901.0761</c:v>
                </c:pt>
                <c:pt idx="522">
                  <c:v>901.55820000000006</c:v>
                </c:pt>
                <c:pt idx="523">
                  <c:v>902.0403</c:v>
                </c:pt>
                <c:pt idx="524">
                  <c:v>902.52250000000004</c:v>
                </c:pt>
                <c:pt idx="525">
                  <c:v>903.00459999999998</c:v>
                </c:pt>
                <c:pt idx="526">
                  <c:v>903.48670000000004</c:v>
                </c:pt>
                <c:pt idx="527">
                  <c:v>903.96879999999999</c:v>
                </c:pt>
                <c:pt idx="528">
                  <c:v>904.45090000000005</c:v>
                </c:pt>
                <c:pt idx="529">
                  <c:v>904.93299999999999</c:v>
                </c:pt>
                <c:pt idx="530">
                  <c:v>905.41520000000003</c:v>
                </c:pt>
                <c:pt idx="531">
                  <c:v>905.89729999999997</c:v>
                </c:pt>
                <c:pt idx="532">
                  <c:v>906.37940000000003</c:v>
                </c:pt>
                <c:pt idx="533">
                  <c:v>906.86149999999998</c:v>
                </c:pt>
                <c:pt idx="534">
                  <c:v>907.34360000000004</c:v>
                </c:pt>
                <c:pt idx="535">
                  <c:v>907.82569999999998</c:v>
                </c:pt>
                <c:pt idx="536">
                  <c:v>908.30790000000002</c:v>
                </c:pt>
                <c:pt idx="537">
                  <c:v>908.79</c:v>
                </c:pt>
                <c:pt idx="538">
                  <c:v>909.27210000000002</c:v>
                </c:pt>
                <c:pt idx="539">
                  <c:v>909.75419999999997</c:v>
                </c:pt>
                <c:pt idx="540">
                  <c:v>910.23630000000003</c:v>
                </c:pt>
                <c:pt idx="541">
                  <c:v>910.71839999999997</c:v>
                </c:pt>
                <c:pt idx="542">
                  <c:v>911.20060000000001</c:v>
                </c:pt>
                <c:pt idx="543">
                  <c:v>911.68269999999995</c:v>
                </c:pt>
                <c:pt idx="544">
                  <c:v>912.16480000000001</c:v>
                </c:pt>
                <c:pt idx="545">
                  <c:v>912.64689999999996</c:v>
                </c:pt>
                <c:pt idx="546">
                  <c:v>913.12900000000002</c:v>
                </c:pt>
                <c:pt idx="547">
                  <c:v>913.61109999999996</c:v>
                </c:pt>
                <c:pt idx="548">
                  <c:v>914.0933</c:v>
                </c:pt>
                <c:pt idx="549">
                  <c:v>914.57539999999995</c:v>
                </c:pt>
                <c:pt idx="550">
                  <c:v>915.0575</c:v>
                </c:pt>
                <c:pt idx="551">
                  <c:v>915.53959999999995</c:v>
                </c:pt>
                <c:pt idx="552">
                  <c:v>916.02170000000001</c:v>
                </c:pt>
                <c:pt idx="553">
                  <c:v>916.50379999999996</c:v>
                </c:pt>
                <c:pt idx="554">
                  <c:v>916.98599999999999</c:v>
                </c:pt>
                <c:pt idx="555">
                  <c:v>917.46810000000005</c:v>
                </c:pt>
                <c:pt idx="556">
                  <c:v>917.9502</c:v>
                </c:pt>
                <c:pt idx="557">
                  <c:v>918.43230000000005</c:v>
                </c:pt>
                <c:pt idx="558">
                  <c:v>918.9144</c:v>
                </c:pt>
                <c:pt idx="559">
                  <c:v>919.39649999999995</c:v>
                </c:pt>
                <c:pt idx="560">
                  <c:v>919.87869999999998</c:v>
                </c:pt>
                <c:pt idx="561">
                  <c:v>920.36080000000004</c:v>
                </c:pt>
                <c:pt idx="562">
                  <c:v>920.84289999999999</c:v>
                </c:pt>
                <c:pt idx="563">
                  <c:v>921.32500000000005</c:v>
                </c:pt>
                <c:pt idx="564">
                  <c:v>921.80709999999999</c:v>
                </c:pt>
                <c:pt idx="565">
                  <c:v>922.28920000000005</c:v>
                </c:pt>
                <c:pt idx="566">
                  <c:v>922.77139999999997</c:v>
                </c:pt>
                <c:pt idx="567">
                  <c:v>923.25350000000003</c:v>
                </c:pt>
                <c:pt idx="568">
                  <c:v>923.73559999999998</c:v>
                </c:pt>
                <c:pt idx="569">
                  <c:v>924.21770000000004</c:v>
                </c:pt>
                <c:pt idx="570">
                  <c:v>924.69979999999998</c:v>
                </c:pt>
                <c:pt idx="571">
                  <c:v>925.18190000000004</c:v>
                </c:pt>
                <c:pt idx="572">
                  <c:v>925.66409999999996</c:v>
                </c:pt>
                <c:pt idx="573">
                  <c:v>926.14620000000002</c:v>
                </c:pt>
                <c:pt idx="574">
                  <c:v>926.62829999999997</c:v>
                </c:pt>
                <c:pt idx="575">
                  <c:v>927.11040000000003</c:v>
                </c:pt>
                <c:pt idx="576">
                  <c:v>927.59249999999997</c:v>
                </c:pt>
                <c:pt idx="577">
                  <c:v>928.07460000000003</c:v>
                </c:pt>
                <c:pt idx="578">
                  <c:v>928.55679999999995</c:v>
                </c:pt>
                <c:pt idx="579">
                  <c:v>929.03890000000001</c:v>
                </c:pt>
                <c:pt idx="580">
                  <c:v>929.52099999999996</c:v>
                </c:pt>
                <c:pt idx="581">
                  <c:v>930.00310000000002</c:v>
                </c:pt>
                <c:pt idx="582">
                  <c:v>930.48519999999996</c:v>
                </c:pt>
                <c:pt idx="583">
                  <c:v>930.96730000000002</c:v>
                </c:pt>
                <c:pt idx="584">
                  <c:v>931.44949999999994</c:v>
                </c:pt>
                <c:pt idx="585">
                  <c:v>931.9316</c:v>
                </c:pt>
                <c:pt idx="586">
                  <c:v>932.41369999999995</c:v>
                </c:pt>
                <c:pt idx="587">
                  <c:v>932.89580000000001</c:v>
                </c:pt>
                <c:pt idx="588">
                  <c:v>933.37789999999995</c:v>
                </c:pt>
                <c:pt idx="589">
                  <c:v>933.86</c:v>
                </c:pt>
                <c:pt idx="590">
                  <c:v>934.34220000000005</c:v>
                </c:pt>
                <c:pt idx="591">
                  <c:v>934.82429999999999</c:v>
                </c:pt>
                <c:pt idx="592">
                  <c:v>935.30640000000005</c:v>
                </c:pt>
                <c:pt idx="593">
                  <c:v>935.7885</c:v>
                </c:pt>
                <c:pt idx="594">
                  <c:v>936.27059999999994</c:v>
                </c:pt>
                <c:pt idx="595">
                  <c:v>936.7527</c:v>
                </c:pt>
                <c:pt idx="596">
                  <c:v>937.23490000000004</c:v>
                </c:pt>
                <c:pt idx="597">
                  <c:v>937.71699999999998</c:v>
                </c:pt>
                <c:pt idx="598">
                  <c:v>938.19910000000004</c:v>
                </c:pt>
                <c:pt idx="599">
                  <c:v>938.68119999999999</c:v>
                </c:pt>
                <c:pt idx="600">
                  <c:v>939.16330000000005</c:v>
                </c:pt>
                <c:pt idx="601">
                  <c:v>939.6454</c:v>
                </c:pt>
                <c:pt idx="602">
                  <c:v>940.12760000000003</c:v>
                </c:pt>
                <c:pt idx="603">
                  <c:v>940.60969999999998</c:v>
                </c:pt>
                <c:pt idx="604">
                  <c:v>941.09180000000003</c:v>
                </c:pt>
                <c:pt idx="605">
                  <c:v>941.57389999999998</c:v>
                </c:pt>
                <c:pt idx="606">
                  <c:v>942.05600000000004</c:v>
                </c:pt>
                <c:pt idx="607">
                  <c:v>942.53809999999999</c:v>
                </c:pt>
                <c:pt idx="608">
                  <c:v>943.02030000000002</c:v>
                </c:pt>
                <c:pt idx="609">
                  <c:v>943.50239999999997</c:v>
                </c:pt>
                <c:pt idx="610">
                  <c:v>943.98450000000003</c:v>
                </c:pt>
                <c:pt idx="611">
                  <c:v>944.46659999999997</c:v>
                </c:pt>
                <c:pt idx="612">
                  <c:v>944.94870000000003</c:v>
                </c:pt>
                <c:pt idx="613">
                  <c:v>945.43079999999998</c:v>
                </c:pt>
                <c:pt idx="614">
                  <c:v>945.91300000000001</c:v>
                </c:pt>
                <c:pt idx="615">
                  <c:v>946.39509999999996</c:v>
                </c:pt>
                <c:pt idx="616">
                  <c:v>946.87720000000002</c:v>
                </c:pt>
                <c:pt idx="617">
                  <c:v>947.35929999999996</c:v>
                </c:pt>
                <c:pt idx="618">
                  <c:v>947.84140000000002</c:v>
                </c:pt>
                <c:pt idx="619">
                  <c:v>948.32349999999997</c:v>
                </c:pt>
                <c:pt idx="620">
                  <c:v>948.8057</c:v>
                </c:pt>
                <c:pt idx="621">
                  <c:v>949.28779999999995</c:v>
                </c:pt>
                <c:pt idx="622">
                  <c:v>949.76990000000001</c:v>
                </c:pt>
                <c:pt idx="623">
                  <c:v>950.25199999999995</c:v>
                </c:pt>
                <c:pt idx="624">
                  <c:v>950.73410000000001</c:v>
                </c:pt>
                <c:pt idx="625">
                  <c:v>951.21619999999996</c:v>
                </c:pt>
                <c:pt idx="626">
                  <c:v>951.69839999999999</c:v>
                </c:pt>
                <c:pt idx="627">
                  <c:v>952.18050000000005</c:v>
                </c:pt>
                <c:pt idx="628">
                  <c:v>952.6626</c:v>
                </c:pt>
                <c:pt idx="629">
                  <c:v>953.14469999999994</c:v>
                </c:pt>
                <c:pt idx="630">
                  <c:v>953.6268</c:v>
                </c:pt>
                <c:pt idx="631">
                  <c:v>954.10889999999995</c:v>
                </c:pt>
                <c:pt idx="632">
                  <c:v>954.59109999999998</c:v>
                </c:pt>
                <c:pt idx="633">
                  <c:v>955.07320000000004</c:v>
                </c:pt>
                <c:pt idx="634">
                  <c:v>955.55529999999999</c:v>
                </c:pt>
                <c:pt idx="635">
                  <c:v>956.03740000000005</c:v>
                </c:pt>
                <c:pt idx="636">
                  <c:v>956.51949999999999</c:v>
                </c:pt>
                <c:pt idx="637">
                  <c:v>957.00160000000005</c:v>
                </c:pt>
                <c:pt idx="638">
                  <c:v>957.48379999999997</c:v>
                </c:pt>
                <c:pt idx="639">
                  <c:v>957.96590000000003</c:v>
                </c:pt>
                <c:pt idx="640">
                  <c:v>958.44799999999998</c:v>
                </c:pt>
                <c:pt idx="641">
                  <c:v>958.93010000000004</c:v>
                </c:pt>
                <c:pt idx="642">
                  <c:v>959.41219999999998</c:v>
                </c:pt>
                <c:pt idx="643">
                  <c:v>959.89430000000004</c:v>
                </c:pt>
                <c:pt idx="644">
                  <c:v>960.37649999999996</c:v>
                </c:pt>
                <c:pt idx="645">
                  <c:v>960.85860000000002</c:v>
                </c:pt>
                <c:pt idx="646">
                  <c:v>961.34069999999997</c:v>
                </c:pt>
                <c:pt idx="647">
                  <c:v>961.82280000000003</c:v>
                </c:pt>
                <c:pt idx="648">
                  <c:v>962.30489999999998</c:v>
                </c:pt>
                <c:pt idx="649">
                  <c:v>962.78700000000003</c:v>
                </c:pt>
                <c:pt idx="650">
                  <c:v>963.26919999999996</c:v>
                </c:pt>
                <c:pt idx="651">
                  <c:v>963.75130000000001</c:v>
                </c:pt>
                <c:pt idx="652">
                  <c:v>964.23339999999996</c:v>
                </c:pt>
                <c:pt idx="653">
                  <c:v>964.71550000000002</c:v>
                </c:pt>
                <c:pt idx="654">
                  <c:v>965.19759999999997</c:v>
                </c:pt>
                <c:pt idx="655">
                  <c:v>965.67970000000003</c:v>
                </c:pt>
                <c:pt idx="656">
                  <c:v>966.16189999999995</c:v>
                </c:pt>
                <c:pt idx="657">
                  <c:v>966.64400000000001</c:v>
                </c:pt>
                <c:pt idx="658">
                  <c:v>967.12609999999995</c:v>
                </c:pt>
                <c:pt idx="659">
                  <c:v>967.60820000000001</c:v>
                </c:pt>
                <c:pt idx="660">
                  <c:v>968.09029999999996</c:v>
                </c:pt>
                <c:pt idx="661">
                  <c:v>968.57240000000002</c:v>
                </c:pt>
                <c:pt idx="662">
                  <c:v>969.05460000000005</c:v>
                </c:pt>
                <c:pt idx="663">
                  <c:v>969.5367</c:v>
                </c:pt>
                <c:pt idx="664">
                  <c:v>970.01880000000006</c:v>
                </c:pt>
                <c:pt idx="665">
                  <c:v>970.5009</c:v>
                </c:pt>
                <c:pt idx="666">
                  <c:v>970.98299999999995</c:v>
                </c:pt>
                <c:pt idx="667">
                  <c:v>971.46510000000001</c:v>
                </c:pt>
                <c:pt idx="668">
                  <c:v>971.94730000000004</c:v>
                </c:pt>
                <c:pt idx="669">
                  <c:v>972.42939999999999</c:v>
                </c:pt>
                <c:pt idx="670">
                  <c:v>972.91150000000005</c:v>
                </c:pt>
                <c:pt idx="671">
                  <c:v>973.39359999999999</c:v>
                </c:pt>
                <c:pt idx="672">
                  <c:v>973.87570000000005</c:v>
                </c:pt>
                <c:pt idx="673">
                  <c:v>974.3578</c:v>
                </c:pt>
                <c:pt idx="674">
                  <c:v>974.84</c:v>
                </c:pt>
                <c:pt idx="675">
                  <c:v>975.32209999999998</c:v>
                </c:pt>
                <c:pt idx="676">
                  <c:v>975.80420000000004</c:v>
                </c:pt>
                <c:pt idx="677">
                  <c:v>976.28629999999998</c:v>
                </c:pt>
                <c:pt idx="678">
                  <c:v>976.76840000000004</c:v>
                </c:pt>
                <c:pt idx="679">
                  <c:v>977.25049999999999</c:v>
                </c:pt>
                <c:pt idx="680">
                  <c:v>977.73270000000002</c:v>
                </c:pt>
                <c:pt idx="681">
                  <c:v>978.21479999999997</c:v>
                </c:pt>
                <c:pt idx="682">
                  <c:v>978.69690000000003</c:v>
                </c:pt>
                <c:pt idx="683">
                  <c:v>979.17899999999997</c:v>
                </c:pt>
                <c:pt idx="684">
                  <c:v>979.66110000000003</c:v>
                </c:pt>
                <c:pt idx="685">
                  <c:v>980.14319999999998</c:v>
                </c:pt>
                <c:pt idx="686">
                  <c:v>980.62540000000001</c:v>
                </c:pt>
                <c:pt idx="687">
                  <c:v>981.10749999999996</c:v>
                </c:pt>
                <c:pt idx="688">
                  <c:v>981.58960000000002</c:v>
                </c:pt>
                <c:pt idx="689">
                  <c:v>982.07169999999996</c:v>
                </c:pt>
                <c:pt idx="690">
                  <c:v>982.55380000000002</c:v>
                </c:pt>
                <c:pt idx="691">
                  <c:v>983.03589999999997</c:v>
                </c:pt>
                <c:pt idx="692">
                  <c:v>983.5181</c:v>
                </c:pt>
                <c:pt idx="693">
                  <c:v>984.00019999999995</c:v>
                </c:pt>
                <c:pt idx="694">
                  <c:v>984.48230000000001</c:v>
                </c:pt>
                <c:pt idx="695">
                  <c:v>984.96439999999996</c:v>
                </c:pt>
                <c:pt idx="696">
                  <c:v>985.44650000000001</c:v>
                </c:pt>
                <c:pt idx="697">
                  <c:v>985.92859999999996</c:v>
                </c:pt>
                <c:pt idx="698">
                  <c:v>986.41079999999999</c:v>
                </c:pt>
                <c:pt idx="699">
                  <c:v>986.89290000000005</c:v>
                </c:pt>
                <c:pt idx="700">
                  <c:v>987.375</c:v>
                </c:pt>
                <c:pt idx="701">
                  <c:v>987.85709999999995</c:v>
                </c:pt>
                <c:pt idx="702">
                  <c:v>988.33920000000001</c:v>
                </c:pt>
                <c:pt idx="703">
                  <c:v>988.82140000000004</c:v>
                </c:pt>
                <c:pt idx="704">
                  <c:v>989.30349999999999</c:v>
                </c:pt>
                <c:pt idx="705">
                  <c:v>989.78560000000004</c:v>
                </c:pt>
                <c:pt idx="706">
                  <c:v>990.26769999999999</c:v>
                </c:pt>
                <c:pt idx="707">
                  <c:v>990.74980000000005</c:v>
                </c:pt>
                <c:pt idx="708">
                  <c:v>991.2319</c:v>
                </c:pt>
                <c:pt idx="709">
                  <c:v>991.71410000000003</c:v>
                </c:pt>
                <c:pt idx="710">
                  <c:v>992.19619999999998</c:v>
                </c:pt>
                <c:pt idx="711">
                  <c:v>992.67830000000004</c:v>
                </c:pt>
                <c:pt idx="712">
                  <c:v>993.16039999999998</c:v>
                </c:pt>
                <c:pt idx="713">
                  <c:v>993.64250000000004</c:v>
                </c:pt>
                <c:pt idx="714">
                  <c:v>994.12459999999999</c:v>
                </c:pt>
                <c:pt idx="715">
                  <c:v>994.60680000000002</c:v>
                </c:pt>
                <c:pt idx="716">
                  <c:v>995.08889999999997</c:v>
                </c:pt>
                <c:pt idx="717">
                  <c:v>995.57100000000003</c:v>
                </c:pt>
                <c:pt idx="718">
                  <c:v>996.05309999999997</c:v>
                </c:pt>
                <c:pt idx="719">
                  <c:v>996.53520000000003</c:v>
                </c:pt>
                <c:pt idx="720">
                  <c:v>997.01729999999998</c:v>
                </c:pt>
                <c:pt idx="721">
                  <c:v>997.49950000000001</c:v>
                </c:pt>
                <c:pt idx="722">
                  <c:v>997.98159999999996</c:v>
                </c:pt>
                <c:pt idx="723">
                  <c:v>998.46370000000002</c:v>
                </c:pt>
                <c:pt idx="724">
                  <c:v>998.94579999999996</c:v>
                </c:pt>
                <c:pt idx="725">
                  <c:v>999.42790000000002</c:v>
                </c:pt>
                <c:pt idx="726">
                  <c:v>999.91</c:v>
                </c:pt>
                <c:pt idx="727">
                  <c:v>1000.3920000000001</c:v>
                </c:pt>
                <c:pt idx="728">
                  <c:v>1000.874</c:v>
                </c:pt>
                <c:pt idx="729">
                  <c:v>1001.356</c:v>
                </c:pt>
                <c:pt idx="730">
                  <c:v>1001.8390000000001</c:v>
                </c:pt>
                <c:pt idx="731">
                  <c:v>1002.321</c:v>
                </c:pt>
                <c:pt idx="732">
                  <c:v>1002.803</c:v>
                </c:pt>
                <c:pt idx="733">
                  <c:v>1003.285</c:v>
                </c:pt>
                <c:pt idx="734">
                  <c:v>1003.7670000000001</c:v>
                </c:pt>
                <c:pt idx="735">
                  <c:v>1004.249</c:v>
                </c:pt>
                <c:pt idx="736">
                  <c:v>1004.731</c:v>
                </c:pt>
                <c:pt idx="737">
                  <c:v>1005.213</c:v>
                </c:pt>
                <c:pt idx="738">
                  <c:v>1005.6950000000001</c:v>
                </c:pt>
                <c:pt idx="739">
                  <c:v>1006.178</c:v>
                </c:pt>
                <c:pt idx="740">
                  <c:v>1006.66</c:v>
                </c:pt>
                <c:pt idx="741">
                  <c:v>1007.1420000000001</c:v>
                </c:pt>
                <c:pt idx="742">
                  <c:v>1007.624</c:v>
                </c:pt>
                <c:pt idx="743">
                  <c:v>1008.106</c:v>
                </c:pt>
                <c:pt idx="744">
                  <c:v>1008.588</c:v>
                </c:pt>
                <c:pt idx="745">
                  <c:v>1009.07</c:v>
                </c:pt>
                <c:pt idx="746">
                  <c:v>1009.552</c:v>
                </c:pt>
                <c:pt idx="747">
                  <c:v>1010.034</c:v>
                </c:pt>
                <c:pt idx="748">
                  <c:v>1010.5170000000001</c:v>
                </c:pt>
                <c:pt idx="749">
                  <c:v>1010.999</c:v>
                </c:pt>
                <c:pt idx="750">
                  <c:v>1011.481</c:v>
                </c:pt>
                <c:pt idx="751">
                  <c:v>1011.963</c:v>
                </c:pt>
                <c:pt idx="752">
                  <c:v>1012.4450000000001</c:v>
                </c:pt>
                <c:pt idx="753">
                  <c:v>1012.927</c:v>
                </c:pt>
                <c:pt idx="754">
                  <c:v>1013.409</c:v>
                </c:pt>
                <c:pt idx="755">
                  <c:v>1013.891</c:v>
                </c:pt>
                <c:pt idx="756">
                  <c:v>1014.374</c:v>
                </c:pt>
                <c:pt idx="757">
                  <c:v>1014.856</c:v>
                </c:pt>
                <c:pt idx="758">
                  <c:v>1015.338</c:v>
                </c:pt>
                <c:pt idx="759">
                  <c:v>1015.82</c:v>
                </c:pt>
                <c:pt idx="760">
                  <c:v>1016.302</c:v>
                </c:pt>
                <c:pt idx="761">
                  <c:v>1016.784</c:v>
                </c:pt>
                <c:pt idx="762">
                  <c:v>1017.266</c:v>
                </c:pt>
                <c:pt idx="763">
                  <c:v>1017.748</c:v>
                </c:pt>
                <c:pt idx="764">
                  <c:v>1018.23</c:v>
                </c:pt>
                <c:pt idx="765">
                  <c:v>1018.713</c:v>
                </c:pt>
                <c:pt idx="766">
                  <c:v>1019.1950000000001</c:v>
                </c:pt>
                <c:pt idx="767">
                  <c:v>1019.677</c:v>
                </c:pt>
                <c:pt idx="768">
                  <c:v>1020.159</c:v>
                </c:pt>
                <c:pt idx="769">
                  <c:v>1020.641</c:v>
                </c:pt>
                <c:pt idx="770">
                  <c:v>1021.123</c:v>
                </c:pt>
                <c:pt idx="771">
                  <c:v>1021.605</c:v>
                </c:pt>
                <c:pt idx="772">
                  <c:v>1022.087</c:v>
                </c:pt>
                <c:pt idx="773">
                  <c:v>1022.57</c:v>
                </c:pt>
                <c:pt idx="774">
                  <c:v>1023.052</c:v>
                </c:pt>
                <c:pt idx="775">
                  <c:v>1023.534</c:v>
                </c:pt>
                <c:pt idx="776">
                  <c:v>1024.0160000000001</c:v>
                </c:pt>
                <c:pt idx="777">
                  <c:v>1024.498</c:v>
                </c:pt>
                <c:pt idx="778">
                  <c:v>1024.98</c:v>
                </c:pt>
                <c:pt idx="779">
                  <c:v>1025.462</c:v>
                </c:pt>
                <c:pt idx="780">
                  <c:v>1025.944</c:v>
                </c:pt>
                <c:pt idx="781">
                  <c:v>1026.4259999999999</c:v>
                </c:pt>
                <c:pt idx="782">
                  <c:v>1026.9090000000001</c:v>
                </c:pt>
                <c:pt idx="783">
                  <c:v>1027.3910000000001</c:v>
                </c:pt>
                <c:pt idx="784">
                  <c:v>1027.873</c:v>
                </c:pt>
                <c:pt idx="785">
                  <c:v>1028.355</c:v>
                </c:pt>
                <c:pt idx="786">
                  <c:v>1028.837</c:v>
                </c:pt>
                <c:pt idx="787">
                  <c:v>1029.319</c:v>
                </c:pt>
                <c:pt idx="788">
                  <c:v>1029.8009999999999</c:v>
                </c:pt>
                <c:pt idx="789">
                  <c:v>1030.2829999999999</c:v>
                </c:pt>
                <c:pt idx="790">
                  <c:v>1030.7660000000001</c:v>
                </c:pt>
                <c:pt idx="791">
                  <c:v>1031.248</c:v>
                </c:pt>
                <c:pt idx="792">
                  <c:v>1031.73</c:v>
                </c:pt>
                <c:pt idx="793">
                  <c:v>1032.212</c:v>
                </c:pt>
                <c:pt idx="794">
                  <c:v>1032.694</c:v>
                </c:pt>
                <c:pt idx="795">
                  <c:v>1033.1759999999999</c:v>
                </c:pt>
                <c:pt idx="796">
                  <c:v>1033.6579999999999</c:v>
                </c:pt>
                <c:pt idx="797">
                  <c:v>1034.1400000000001</c:v>
                </c:pt>
                <c:pt idx="798">
                  <c:v>1034.6220000000001</c:v>
                </c:pt>
                <c:pt idx="799">
                  <c:v>1035.104</c:v>
                </c:pt>
                <c:pt idx="800">
                  <c:v>1035.587</c:v>
                </c:pt>
                <c:pt idx="801">
                  <c:v>1036.069</c:v>
                </c:pt>
                <c:pt idx="802">
                  <c:v>1036.5509999999999</c:v>
                </c:pt>
                <c:pt idx="803">
                  <c:v>1037.0329999999999</c:v>
                </c:pt>
                <c:pt idx="804">
                  <c:v>1037.5150000000001</c:v>
                </c:pt>
                <c:pt idx="805">
                  <c:v>1037.9970000000001</c:v>
                </c:pt>
                <c:pt idx="806">
                  <c:v>1038.479</c:v>
                </c:pt>
                <c:pt idx="807">
                  <c:v>1038.961</c:v>
                </c:pt>
                <c:pt idx="808">
                  <c:v>1039.444</c:v>
                </c:pt>
                <c:pt idx="809">
                  <c:v>1039.9259999999999</c:v>
                </c:pt>
                <c:pt idx="810">
                  <c:v>1040.4079999999999</c:v>
                </c:pt>
                <c:pt idx="811">
                  <c:v>1040.8900000000001</c:v>
                </c:pt>
                <c:pt idx="812">
                  <c:v>1041.3720000000001</c:v>
                </c:pt>
                <c:pt idx="813">
                  <c:v>1041.854</c:v>
                </c:pt>
                <c:pt idx="814">
                  <c:v>1042.336</c:v>
                </c:pt>
                <c:pt idx="815">
                  <c:v>1042.818</c:v>
                </c:pt>
                <c:pt idx="816">
                  <c:v>1043.3009999999999</c:v>
                </c:pt>
                <c:pt idx="817">
                  <c:v>1043.7829999999999</c:v>
                </c:pt>
                <c:pt idx="818">
                  <c:v>1044.2650000000001</c:v>
                </c:pt>
                <c:pt idx="819">
                  <c:v>1044.7470000000001</c:v>
                </c:pt>
                <c:pt idx="820">
                  <c:v>1045.229</c:v>
                </c:pt>
                <c:pt idx="821">
                  <c:v>1045.711</c:v>
                </c:pt>
                <c:pt idx="822">
                  <c:v>1046.193</c:v>
                </c:pt>
                <c:pt idx="823">
                  <c:v>1046.675</c:v>
                </c:pt>
                <c:pt idx="824">
                  <c:v>1047.1569999999999</c:v>
                </c:pt>
                <c:pt idx="825">
                  <c:v>1047.6400000000001</c:v>
                </c:pt>
                <c:pt idx="826">
                  <c:v>1048.1220000000001</c:v>
                </c:pt>
                <c:pt idx="827">
                  <c:v>1048.604</c:v>
                </c:pt>
                <c:pt idx="828">
                  <c:v>1049.086</c:v>
                </c:pt>
                <c:pt idx="829">
                  <c:v>1049.568</c:v>
                </c:pt>
                <c:pt idx="830">
                  <c:v>1050.05</c:v>
                </c:pt>
                <c:pt idx="831">
                  <c:v>1050.5319999999999</c:v>
                </c:pt>
                <c:pt idx="832">
                  <c:v>1051.0139999999999</c:v>
                </c:pt>
                <c:pt idx="833">
                  <c:v>1051.4960000000001</c:v>
                </c:pt>
                <c:pt idx="834">
                  <c:v>1051.979</c:v>
                </c:pt>
                <c:pt idx="835">
                  <c:v>1052.461</c:v>
                </c:pt>
                <c:pt idx="836">
                  <c:v>1052.943</c:v>
                </c:pt>
                <c:pt idx="837">
                  <c:v>1053.425</c:v>
                </c:pt>
                <c:pt idx="838">
                  <c:v>1053.9069999999999</c:v>
                </c:pt>
                <c:pt idx="839">
                  <c:v>1054.3889999999999</c:v>
                </c:pt>
                <c:pt idx="840">
                  <c:v>1054.8710000000001</c:v>
                </c:pt>
                <c:pt idx="841">
                  <c:v>1055.3530000000001</c:v>
                </c:pt>
                <c:pt idx="842">
                  <c:v>1055.836</c:v>
                </c:pt>
                <c:pt idx="843">
                  <c:v>1056.318</c:v>
                </c:pt>
                <c:pt idx="844">
                  <c:v>1056.8</c:v>
                </c:pt>
                <c:pt idx="845">
                  <c:v>1057.2819999999999</c:v>
                </c:pt>
                <c:pt idx="846">
                  <c:v>1057.7639999999999</c:v>
                </c:pt>
                <c:pt idx="847">
                  <c:v>1058.2460000000001</c:v>
                </c:pt>
                <c:pt idx="848">
                  <c:v>1058.7280000000001</c:v>
                </c:pt>
                <c:pt idx="849">
                  <c:v>1059.21</c:v>
                </c:pt>
                <c:pt idx="850">
                  <c:v>1059.693</c:v>
                </c:pt>
                <c:pt idx="851">
                  <c:v>1060.175</c:v>
                </c:pt>
                <c:pt idx="852">
                  <c:v>1060.6569999999999</c:v>
                </c:pt>
                <c:pt idx="853">
                  <c:v>1061.1389999999999</c:v>
                </c:pt>
                <c:pt idx="854">
                  <c:v>1061.6210000000001</c:v>
                </c:pt>
                <c:pt idx="855">
                  <c:v>1062.1030000000001</c:v>
                </c:pt>
                <c:pt idx="856">
                  <c:v>1062.585</c:v>
                </c:pt>
                <c:pt idx="857">
                  <c:v>1063.067</c:v>
                </c:pt>
                <c:pt idx="858">
                  <c:v>1063.549</c:v>
                </c:pt>
                <c:pt idx="859">
                  <c:v>1064.0309999999999</c:v>
                </c:pt>
                <c:pt idx="860">
                  <c:v>1064.5139999999999</c:v>
                </c:pt>
                <c:pt idx="861">
                  <c:v>1064.9960000000001</c:v>
                </c:pt>
                <c:pt idx="862">
                  <c:v>1065.4780000000001</c:v>
                </c:pt>
                <c:pt idx="863">
                  <c:v>1065.96</c:v>
                </c:pt>
                <c:pt idx="864">
                  <c:v>1066.442</c:v>
                </c:pt>
                <c:pt idx="865">
                  <c:v>1066.924</c:v>
                </c:pt>
                <c:pt idx="866">
                  <c:v>1067.4059999999999</c:v>
                </c:pt>
                <c:pt idx="867">
                  <c:v>1067.8879999999999</c:v>
                </c:pt>
                <c:pt idx="868">
                  <c:v>1068.3710000000001</c:v>
                </c:pt>
                <c:pt idx="869">
                  <c:v>1068.8530000000001</c:v>
                </c:pt>
                <c:pt idx="870">
                  <c:v>1069.335</c:v>
                </c:pt>
                <c:pt idx="871">
                  <c:v>1069.817</c:v>
                </c:pt>
                <c:pt idx="872">
                  <c:v>1070.299</c:v>
                </c:pt>
                <c:pt idx="873">
                  <c:v>1070.7809999999999</c:v>
                </c:pt>
                <c:pt idx="874">
                  <c:v>1071.2629999999999</c:v>
                </c:pt>
                <c:pt idx="875">
                  <c:v>1071.7449999999999</c:v>
                </c:pt>
                <c:pt idx="876">
                  <c:v>1072.2280000000001</c:v>
                </c:pt>
                <c:pt idx="877">
                  <c:v>1072.71</c:v>
                </c:pt>
                <c:pt idx="878">
                  <c:v>1073.192</c:v>
                </c:pt>
                <c:pt idx="879">
                  <c:v>1073.674</c:v>
                </c:pt>
                <c:pt idx="880">
                  <c:v>1074.1559999999999</c:v>
                </c:pt>
                <c:pt idx="881">
                  <c:v>1074.6379999999999</c:v>
                </c:pt>
                <c:pt idx="882">
                  <c:v>1075.1199999999999</c:v>
                </c:pt>
                <c:pt idx="883">
                  <c:v>1075.6020000000001</c:v>
                </c:pt>
                <c:pt idx="884">
                  <c:v>1076.0840000000001</c:v>
                </c:pt>
                <c:pt idx="885">
                  <c:v>1076.567</c:v>
                </c:pt>
                <c:pt idx="886">
                  <c:v>1077.049</c:v>
                </c:pt>
                <c:pt idx="887">
                  <c:v>1077.5309999999999</c:v>
                </c:pt>
                <c:pt idx="888">
                  <c:v>1078.0129999999999</c:v>
                </c:pt>
                <c:pt idx="889">
                  <c:v>1078.4949999999999</c:v>
                </c:pt>
                <c:pt idx="890">
                  <c:v>1078.9770000000001</c:v>
                </c:pt>
                <c:pt idx="891">
                  <c:v>1079.4590000000001</c:v>
                </c:pt>
                <c:pt idx="892">
                  <c:v>1079.941</c:v>
                </c:pt>
                <c:pt idx="893">
                  <c:v>1080.423</c:v>
                </c:pt>
                <c:pt idx="894">
                  <c:v>1080.9059999999999</c:v>
                </c:pt>
                <c:pt idx="895">
                  <c:v>1081.3879999999999</c:v>
                </c:pt>
                <c:pt idx="896">
                  <c:v>1081.8699999999999</c:v>
                </c:pt>
                <c:pt idx="897">
                  <c:v>1082.3520000000001</c:v>
                </c:pt>
                <c:pt idx="898">
                  <c:v>1082.8340000000001</c:v>
                </c:pt>
                <c:pt idx="899">
                  <c:v>1083.316</c:v>
                </c:pt>
                <c:pt idx="900">
                  <c:v>1083.798</c:v>
                </c:pt>
                <c:pt idx="901">
                  <c:v>1084.28</c:v>
                </c:pt>
                <c:pt idx="902">
                  <c:v>1084.7629999999999</c:v>
                </c:pt>
                <c:pt idx="903">
                  <c:v>1085.2449999999999</c:v>
                </c:pt>
                <c:pt idx="904">
                  <c:v>1085.7270000000001</c:v>
                </c:pt>
                <c:pt idx="905">
                  <c:v>1086.2090000000001</c:v>
                </c:pt>
                <c:pt idx="906">
                  <c:v>1086.691</c:v>
                </c:pt>
                <c:pt idx="907">
                  <c:v>1087.173</c:v>
                </c:pt>
                <c:pt idx="908">
                  <c:v>1087.655</c:v>
                </c:pt>
                <c:pt idx="909">
                  <c:v>1088.1369999999999</c:v>
                </c:pt>
                <c:pt idx="910">
                  <c:v>1088.6199999999999</c:v>
                </c:pt>
                <c:pt idx="911">
                  <c:v>1089.1020000000001</c:v>
                </c:pt>
                <c:pt idx="912">
                  <c:v>1089.5840000000001</c:v>
                </c:pt>
                <c:pt idx="913">
                  <c:v>1090.066</c:v>
                </c:pt>
                <c:pt idx="914">
                  <c:v>1090.548</c:v>
                </c:pt>
                <c:pt idx="915">
                  <c:v>1091.03</c:v>
                </c:pt>
                <c:pt idx="916">
                  <c:v>1091.5119999999999</c:v>
                </c:pt>
                <c:pt idx="917">
                  <c:v>1091.9939999999999</c:v>
                </c:pt>
                <c:pt idx="918">
                  <c:v>1092.4760000000001</c:v>
                </c:pt>
                <c:pt idx="919">
                  <c:v>1092.9580000000001</c:v>
                </c:pt>
                <c:pt idx="920">
                  <c:v>1093.441</c:v>
                </c:pt>
                <c:pt idx="921">
                  <c:v>1093.923</c:v>
                </c:pt>
                <c:pt idx="922">
                  <c:v>1094.405</c:v>
                </c:pt>
                <c:pt idx="923">
                  <c:v>1094.8869999999999</c:v>
                </c:pt>
                <c:pt idx="924">
                  <c:v>1095.3689999999999</c:v>
                </c:pt>
                <c:pt idx="925">
                  <c:v>1095.8510000000001</c:v>
                </c:pt>
                <c:pt idx="926">
                  <c:v>1096.3330000000001</c:v>
                </c:pt>
                <c:pt idx="927">
                  <c:v>1096.8150000000001</c:v>
                </c:pt>
                <c:pt idx="928">
                  <c:v>1097.298</c:v>
                </c:pt>
                <c:pt idx="929">
                  <c:v>1097.78</c:v>
                </c:pt>
                <c:pt idx="930">
                  <c:v>1098.2619999999999</c:v>
                </c:pt>
                <c:pt idx="931">
                  <c:v>1098.7439999999999</c:v>
                </c:pt>
                <c:pt idx="932">
                  <c:v>1099.2260000000001</c:v>
                </c:pt>
                <c:pt idx="933">
                  <c:v>1099.7080000000001</c:v>
                </c:pt>
                <c:pt idx="934">
                  <c:v>1100.19</c:v>
                </c:pt>
                <c:pt idx="935">
                  <c:v>1100.672</c:v>
                </c:pt>
                <c:pt idx="936">
                  <c:v>1101.155</c:v>
                </c:pt>
                <c:pt idx="937">
                  <c:v>1101.6369999999999</c:v>
                </c:pt>
                <c:pt idx="938">
                  <c:v>1102.1189999999999</c:v>
                </c:pt>
                <c:pt idx="939">
                  <c:v>1102.6010000000001</c:v>
                </c:pt>
                <c:pt idx="940">
                  <c:v>1103.0830000000001</c:v>
                </c:pt>
                <c:pt idx="941">
                  <c:v>1103.5650000000001</c:v>
                </c:pt>
                <c:pt idx="942">
                  <c:v>1104.047</c:v>
                </c:pt>
                <c:pt idx="943">
                  <c:v>1104.529</c:v>
                </c:pt>
                <c:pt idx="944">
                  <c:v>1105.011</c:v>
                </c:pt>
                <c:pt idx="945">
                  <c:v>1105.4939999999999</c:v>
                </c:pt>
                <c:pt idx="946">
                  <c:v>1105.9760000000001</c:v>
                </c:pt>
                <c:pt idx="947">
                  <c:v>1106.4580000000001</c:v>
                </c:pt>
                <c:pt idx="948">
                  <c:v>1106.94</c:v>
                </c:pt>
                <c:pt idx="949">
                  <c:v>1107.422</c:v>
                </c:pt>
                <c:pt idx="950">
                  <c:v>1107.904</c:v>
                </c:pt>
                <c:pt idx="951">
                  <c:v>1108.386</c:v>
                </c:pt>
                <c:pt idx="952">
                  <c:v>1108.8679999999999</c:v>
                </c:pt>
                <c:pt idx="953">
                  <c:v>1109.3499999999999</c:v>
                </c:pt>
                <c:pt idx="954">
                  <c:v>1109.8330000000001</c:v>
                </c:pt>
                <c:pt idx="955">
                  <c:v>1110.3150000000001</c:v>
                </c:pt>
                <c:pt idx="956">
                  <c:v>1110.797</c:v>
                </c:pt>
                <c:pt idx="957">
                  <c:v>1111.279</c:v>
                </c:pt>
                <c:pt idx="958">
                  <c:v>1111.761</c:v>
                </c:pt>
                <c:pt idx="959">
                  <c:v>1112.2429999999999</c:v>
                </c:pt>
                <c:pt idx="960">
                  <c:v>1112.7249999999999</c:v>
                </c:pt>
                <c:pt idx="961">
                  <c:v>1113.2070000000001</c:v>
                </c:pt>
                <c:pt idx="962">
                  <c:v>1113.69</c:v>
                </c:pt>
                <c:pt idx="963">
                  <c:v>1114.172</c:v>
                </c:pt>
                <c:pt idx="964">
                  <c:v>1114.654</c:v>
                </c:pt>
                <c:pt idx="965">
                  <c:v>1115.136</c:v>
                </c:pt>
                <c:pt idx="966">
                  <c:v>1115.6179999999999</c:v>
                </c:pt>
                <c:pt idx="967">
                  <c:v>1116.0999999999999</c:v>
                </c:pt>
                <c:pt idx="968">
                  <c:v>1116.5820000000001</c:v>
                </c:pt>
                <c:pt idx="969">
                  <c:v>1117.0640000000001</c:v>
                </c:pt>
                <c:pt idx="970">
                  <c:v>1117.547</c:v>
                </c:pt>
                <c:pt idx="971">
                  <c:v>1118.029</c:v>
                </c:pt>
                <c:pt idx="972">
                  <c:v>1118.511</c:v>
                </c:pt>
                <c:pt idx="973">
                  <c:v>1118.9929999999999</c:v>
                </c:pt>
                <c:pt idx="974">
                  <c:v>1119.4749999999999</c:v>
                </c:pt>
                <c:pt idx="975">
                  <c:v>1119.9570000000001</c:v>
                </c:pt>
                <c:pt idx="976">
                  <c:v>1120.4390000000001</c:v>
                </c:pt>
                <c:pt idx="977">
                  <c:v>1120.921</c:v>
                </c:pt>
                <c:pt idx="978">
                  <c:v>1121.403</c:v>
                </c:pt>
                <c:pt idx="979">
                  <c:v>1121.885</c:v>
                </c:pt>
                <c:pt idx="980">
                  <c:v>1122.3679999999999</c:v>
                </c:pt>
                <c:pt idx="981">
                  <c:v>1122.8499999999999</c:v>
                </c:pt>
                <c:pt idx="982">
                  <c:v>1123.3320000000001</c:v>
                </c:pt>
                <c:pt idx="983">
                  <c:v>1123.8140000000001</c:v>
                </c:pt>
                <c:pt idx="984">
                  <c:v>1124.296</c:v>
                </c:pt>
                <c:pt idx="985">
                  <c:v>1124.778</c:v>
                </c:pt>
                <c:pt idx="986">
                  <c:v>1125.26</c:v>
                </c:pt>
                <c:pt idx="987">
                  <c:v>1125.742</c:v>
                </c:pt>
                <c:pt idx="988">
                  <c:v>1126.2249999999999</c:v>
                </c:pt>
                <c:pt idx="989">
                  <c:v>1126.7070000000001</c:v>
                </c:pt>
                <c:pt idx="990">
                  <c:v>1127.1890000000001</c:v>
                </c:pt>
                <c:pt idx="991">
                  <c:v>1127.671</c:v>
                </c:pt>
                <c:pt idx="992">
                  <c:v>1128.153</c:v>
                </c:pt>
                <c:pt idx="993">
                  <c:v>1128.635</c:v>
                </c:pt>
                <c:pt idx="994">
                  <c:v>1129.117</c:v>
                </c:pt>
                <c:pt idx="995">
                  <c:v>1129.5989999999999</c:v>
                </c:pt>
                <c:pt idx="996">
                  <c:v>1130.0820000000001</c:v>
                </c:pt>
                <c:pt idx="997">
                  <c:v>1130.5640000000001</c:v>
                </c:pt>
                <c:pt idx="998">
                  <c:v>1131.046</c:v>
                </c:pt>
                <c:pt idx="999">
                  <c:v>1131.528</c:v>
                </c:pt>
                <c:pt idx="1000">
                  <c:v>1132.01</c:v>
                </c:pt>
                <c:pt idx="1001">
                  <c:v>1132.492</c:v>
                </c:pt>
                <c:pt idx="1002">
                  <c:v>1132.9739999999999</c:v>
                </c:pt>
                <c:pt idx="1003">
                  <c:v>1133.4559999999999</c:v>
                </c:pt>
                <c:pt idx="1004">
                  <c:v>1133.9380000000001</c:v>
                </c:pt>
                <c:pt idx="1005">
                  <c:v>1134.421</c:v>
                </c:pt>
                <c:pt idx="1006">
                  <c:v>1134.903</c:v>
                </c:pt>
                <c:pt idx="1007">
                  <c:v>1135.385</c:v>
                </c:pt>
                <c:pt idx="1008">
                  <c:v>1135.867</c:v>
                </c:pt>
                <c:pt idx="1009">
                  <c:v>1136.3489999999999</c:v>
                </c:pt>
                <c:pt idx="1010">
                  <c:v>1136.8309999999999</c:v>
                </c:pt>
                <c:pt idx="1011">
                  <c:v>1137.3130000000001</c:v>
                </c:pt>
                <c:pt idx="1012">
                  <c:v>1137.7950000000001</c:v>
                </c:pt>
                <c:pt idx="1013">
                  <c:v>1138.277</c:v>
                </c:pt>
                <c:pt idx="1014">
                  <c:v>1138.76</c:v>
                </c:pt>
                <c:pt idx="1015">
                  <c:v>1139.242</c:v>
                </c:pt>
                <c:pt idx="1016">
                  <c:v>1139.7239999999999</c:v>
                </c:pt>
                <c:pt idx="1017">
                  <c:v>1140.2059999999999</c:v>
                </c:pt>
                <c:pt idx="1018">
                  <c:v>1140.6880000000001</c:v>
                </c:pt>
                <c:pt idx="1019">
                  <c:v>1141.17</c:v>
                </c:pt>
                <c:pt idx="1020">
                  <c:v>1141.652</c:v>
                </c:pt>
                <c:pt idx="1021">
                  <c:v>1142.134</c:v>
                </c:pt>
                <c:pt idx="1022">
                  <c:v>1142.617</c:v>
                </c:pt>
                <c:pt idx="1023">
                  <c:v>1143.0989999999999</c:v>
                </c:pt>
                <c:pt idx="1024">
                  <c:v>1143.5809999999999</c:v>
                </c:pt>
                <c:pt idx="1025">
                  <c:v>1144.0630000000001</c:v>
                </c:pt>
                <c:pt idx="1026">
                  <c:v>1144.5450000000001</c:v>
                </c:pt>
                <c:pt idx="1027">
                  <c:v>1145.027</c:v>
                </c:pt>
                <c:pt idx="1028">
                  <c:v>1145.509</c:v>
                </c:pt>
                <c:pt idx="1029">
                  <c:v>1145.991</c:v>
                </c:pt>
                <c:pt idx="1030">
                  <c:v>1146.4739999999999</c:v>
                </c:pt>
                <c:pt idx="1031">
                  <c:v>1146.9559999999999</c:v>
                </c:pt>
                <c:pt idx="1032">
                  <c:v>1147.4380000000001</c:v>
                </c:pt>
                <c:pt idx="1033">
                  <c:v>1147.92</c:v>
                </c:pt>
                <c:pt idx="1034">
                  <c:v>1148.402</c:v>
                </c:pt>
                <c:pt idx="1035">
                  <c:v>1148.884</c:v>
                </c:pt>
                <c:pt idx="1036">
                  <c:v>1149.366</c:v>
                </c:pt>
                <c:pt idx="1037">
                  <c:v>1149.848</c:v>
                </c:pt>
                <c:pt idx="1038">
                  <c:v>1150.33</c:v>
                </c:pt>
                <c:pt idx="1039">
                  <c:v>1150.8130000000001</c:v>
                </c:pt>
                <c:pt idx="1040">
                  <c:v>1151.2950000000001</c:v>
                </c:pt>
                <c:pt idx="1041">
                  <c:v>1151.777</c:v>
                </c:pt>
                <c:pt idx="1042">
                  <c:v>1152.259</c:v>
                </c:pt>
                <c:pt idx="1043">
                  <c:v>1152.741</c:v>
                </c:pt>
                <c:pt idx="1044">
                  <c:v>1153.223</c:v>
                </c:pt>
                <c:pt idx="1045">
                  <c:v>1153.7049999999999</c:v>
                </c:pt>
                <c:pt idx="1046">
                  <c:v>1154.1869999999999</c:v>
                </c:pt>
                <c:pt idx="1047">
                  <c:v>1154.6690000000001</c:v>
                </c:pt>
                <c:pt idx="1048">
                  <c:v>1155.152</c:v>
                </c:pt>
                <c:pt idx="1049">
                  <c:v>1155.634</c:v>
                </c:pt>
                <c:pt idx="1050">
                  <c:v>1156.116</c:v>
                </c:pt>
                <c:pt idx="1051">
                  <c:v>1156.598</c:v>
                </c:pt>
                <c:pt idx="1052">
                  <c:v>1157.08</c:v>
                </c:pt>
                <c:pt idx="1053">
                  <c:v>1157.5619999999999</c:v>
                </c:pt>
                <c:pt idx="1054">
                  <c:v>1158.0440000000001</c:v>
                </c:pt>
                <c:pt idx="1055">
                  <c:v>1158.5260000000001</c:v>
                </c:pt>
                <c:pt idx="1056">
                  <c:v>1159.009</c:v>
                </c:pt>
                <c:pt idx="1057">
                  <c:v>1159.491</c:v>
                </c:pt>
                <c:pt idx="1058">
                  <c:v>1159.973</c:v>
                </c:pt>
                <c:pt idx="1059">
                  <c:v>1160.4549999999999</c:v>
                </c:pt>
                <c:pt idx="1060">
                  <c:v>1160.9369999999999</c:v>
                </c:pt>
                <c:pt idx="1061">
                  <c:v>1161.4190000000001</c:v>
                </c:pt>
                <c:pt idx="1062">
                  <c:v>1161.9010000000001</c:v>
                </c:pt>
                <c:pt idx="1063">
                  <c:v>1162.383</c:v>
                </c:pt>
                <c:pt idx="1064">
                  <c:v>1162.865</c:v>
                </c:pt>
                <c:pt idx="1065">
                  <c:v>1163.348</c:v>
                </c:pt>
                <c:pt idx="1066">
                  <c:v>1163.83</c:v>
                </c:pt>
                <c:pt idx="1067">
                  <c:v>1164.3119999999999</c:v>
                </c:pt>
                <c:pt idx="1068">
                  <c:v>1164.7940000000001</c:v>
                </c:pt>
                <c:pt idx="1069">
                  <c:v>1165.2760000000001</c:v>
                </c:pt>
                <c:pt idx="1070">
                  <c:v>1165.758</c:v>
                </c:pt>
                <c:pt idx="1071">
                  <c:v>1166.24</c:v>
                </c:pt>
                <c:pt idx="1072">
                  <c:v>1166.722</c:v>
                </c:pt>
                <c:pt idx="1073">
                  <c:v>1167.204</c:v>
                </c:pt>
                <c:pt idx="1074">
                  <c:v>1167.6869999999999</c:v>
                </c:pt>
                <c:pt idx="1075">
                  <c:v>1168.1690000000001</c:v>
                </c:pt>
                <c:pt idx="1076">
                  <c:v>1168.6510000000001</c:v>
                </c:pt>
                <c:pt idx="1077">
                  <c:v>1169.133</c:v>
                </c:pt>
                <c:pt idx="1078">
                  <c:v>1169.615</c:v>
                </c:pt>
                <c:pt idx="1079">
                  <c:v>1170.097</c:v>
                </c:pt>
                <c:pt idx="1080">
                  <c:v>1170.579</c:v>
                </c:pt>
                <c:pt idx="1081">
                  <c:v>1171.0609999999999</c:v>
                </c:pt>
                <c:pt idx="1082">
                  <c:v>1171.5440000000001</c:v>
                </c:pt>
                <c:pt idx="1083">
                  <c:v>1172.0260000000001</c:v>
                </c:pt>
                <c:pt idx="1084">
                  <c:v>1172.508</c:v>
                </c:pt>
                <c:pt idx="1085">
                  <c:v>1172.99</c:v>
                </c:pt>
                <c:pt idx="1086">
                  <c:v>1173.472</c:v>
                </c:pt>
                <c:pt idx="1087">
                  <c:v>1173.954</c:v>
                </c:pt>
                <c:pt idx="1088">
                  <c:v>1174.4359999999999</c:v>
                </c:pt>
                <c:pt idx="1089">
                  <c:v>1174.9179999999999</c:v>
                </c:pt>
                <c:pt idx="1090">
                  <c:v>1175.4010000000001</c:v>
                </c:pt>
                <c:pt idx="1091">
                  <c:v>1175.883</c:v>
                </c:pt>
                <c:pt idx="1092">
                  <c:v>1176.365</c:v>
                </c:pt>
                <c:pt idx="1093">
                  <c:v>1176.847</c:v>
                </c:pt>
                <c:pt idx="1094">
                  <c:v>1177.329</c:v>
                </c:pt>
                <c:pt idx="1095">
                  <c:v>1177.8109999999999</c:v>
                </c:pt>
                <c:pt idx="1096">
                  <c:v>1178.2929999999999</c:v>
                </c:pt>
                <c:pt idx="1097">
                  <c:v>1178.7750000000001</c:v>
                </c:pt>
                <c:pt idx="1098">
                  <c:v>1179.2570000000001</c:v>
                </c:pt>
                <c:pt idx="1099">
                  <c:v>1179.74</c:v>
                </c:pt>
                <c:pt idx="1100">
                  <c:v>1180.222</c:v>
                </c:pt>
                <c:pt idx="1101">
                  <c:v>1180.704</c:v>
                </c:pt>
                <c:pt idx="1102">
                  <c:v>1181.1859999999999</c:v>
                </c:pt>
                <c:pt idx="1103">
                  <c:v>1181.6679999999999</c:v>
                </c:pt>
                <c:pt idx="1104">
                  <c:v>1182.1500000000001</c:v>
                </c:pt>
                <c:pt idx="1105">
                  <c:v>1182.6320000000001</c:v>
                </c:pt>
                <c:pt idx="1106">
                  <c:v>1183.114</c:v>
                </c:pt>
                <c:pt idx="1107">
                  <c:v>1183.596</c:v>
                </c:pt>
                <c:pt idx="1108">
                  <c:v>1184.079</c:v>
                </c:pt>
                <c:pt idx="1109">
                  <c:v>1184.5609999999999</c:v>
                </c:pt>
                <c:pt idx="1110">
                  <c:v>1185.0429999999999</c:v>
                </c:pt>
                <c:pt idx="1111">
                  <c:v>1185.5250000000001</c:v>
                </c:pt>
                <c:pt idx="1112">
                  <c:v>1186.0070000000001</c:v>
                </c:pt>
                <c:pt idx="1113">
                  <c:v>1186.489</c:v>
                </c:pt>
                <c:pt idx="1114">
                  <c:v>1186.971</c:v>
                </c:pt>
                <c:pt idx="1115">
                  <c:v>1187.453</c:v>
                </c:pt>
                <c:pt idx="1116">
                  <c:v>1187.9359999999999</c:v>
                </c:pt>
                <c:pt idx="1117">
                  <c:v>1188.4179999999999</c:v>
                </c:pt>
                <c:pt idx="1118">
                  <c:v>1188.9000000000001</c:v>
                </c:pt>
                <c:pt idx="1119">
                  <c:v>1189.3820000000001</c:v>
                </c:pt>
                <c:pt idx="1120">
                  <c:v>1189.864</c:v>
                </c:pt>
                <c:pt idx="1121">
                  <c:v>1190.346</c:v>
                </c:pt>
                <c:pt idx="1122">
                  <c:v>1190.828</c:v>
                </c:pt>
                <c:pt idx="1123">
                  <c:v>1191.31</c:v>
                </c:pt>
                <c:pt idx="1124">
                  <c:v>1191.7919999999999</c:v>
                </c:pt>
                <c:pt idx="1125">
                  <c:v>1192.2750000000001</c:v>
                </c:pt>
                <c:pt idx="1126">
                  <c:v>1192.7570000000001</c:v>
                </c:pt>
                <c:pt idx="1127">
                  <c:v>1193.239</c:v>
                </c:pt>
                <c:pt idx="1128">
                  <c:v>1193.721</c:v>
                </c:pt>
                <c:pt idx="1129">
                  <c:v>1194.203</c:v>
                </c:pt>
                <c:pt idx="1130">
                  <c:v>1194.6849999999999</c:v>
                </c:pt>
                <c:pt idx="1131">
                  <c:v>1195.1669999999999</c:v>
                </c:pt>
                <c:pt idx="1132">
                  <c:v>1195.6489999999999</c:v>
                </c:pt>
                <c:pt idx="1133">
                  <c:v>1196.1310000000001</c:v>
                </c:pt>
                <c:pt idx="1134">
                  <c:v>1196.614</c:v>
                </c:pt>
                <c:pt idx="1135">
                  <c:v>1197.096</c:v>
                </c:pt>
                <c:pt idx="1136">
                  <c:v>1197.578</c:v>
                </c:pt>
                <c:pt idx="1137">
                  <c:v>1198.06</c:v>
                </c:pt>
                <c:pt idx="1138">
                  <c:v>1198.5419999999999</c:v>
                </c:pt>
                <c:pt idx="1139">
                  <c:v>1199.0239999999999</c:v>
                </c:pt>
                <c:pt idx="1140">
                  <c:v>1199.5060000000001</c:v>
                </c:pt>
                <c:pt idx="1141">
                  <c:v>1199.9880000000001</c:v>
                </c:pt>
                <c:pt idx="1142">
                  <c:v>1200.471</c:v>
                </c:pt>
                <c:pt idx="1143">
                  <c:v>1200.953</c:v>
                </c:pt>
                <c:pt idx="1144">
                  <c:v>1201.4349999999999</c:v>
                </c:pt>
                <c:pt idx="1145">
                  <c:v>1201.9169999999999</c:v>
                </c:pt>
                <c:pt idx="1146">
                  <c:v>1202.3989999999999</c:v>
                </c:pt>
                <c:pt idx="1147">
                  <c:v>1202.8810000000001</c:v>
                </c:pt>
                <c:pt idx="1148">
                  <c:v>1203.3630000000001</c:v>
                </c:pt>
                <c:pt idx="1149">
                  <c:v>1203.845</c:v>
                </c:pt>
                <c:pt idx="1150">
                  <c:v>1204.328</c:v>
                </c:pt>
                <c:pt idx="1151">
                  <c:v>1204.81</c:v>
                </c:pt>
                <c:pt idx="1152">
                  <c:v>1205.2919999999999</c:v>
                </c:pt>
                <c:pt idx="1153">
                  <c:v>1205.7739999999999</c:v>
                </c:pt>
                <c:pt idx="1154">
                  <c:v>1206.2560000000001</c:v>
                </c:pt>
                <c:pt idx="1155">
                  <c:v>1206.7380000000001</c:v>
                </c:pt>
                <c:pt idx="1156">
                  <c:v>1207.22</c:v>
                </c:pt>
                <c:pt idx="1157">
                  <c:v>1207.702</c:v>
                </c:pt>
                <c:pt idx="1158">
                  <c:v>1208.184</c:v>
                </c:pt>
                <c:pt idx="1159">
                  <c:v>1208.6669999999999</c:v>
                </c:pt>
                <c:pt idx="1160">
                  <c:v>1209.1489999999999</c:v>
                </c:pt>
                <c:pt idx="1161">
                  <c:v>1209.6310000000001</c:v>
                </c:pt>
                <c:pt idx="1162">
                  <c:v>1210.1130000000001</c:v>
                </c:pt>
                <c:pt idx="1163">
                  <c:v>1210.595</c:v>
                </c:pt>
                <c:pt idx="1164">
                  <c:v>1211.077</c:v>
                </c:pt>
                <c:pt idx="1165">
                  <c:v>1211.559</c:v>
                </c:pt>
                <c:pt idx="1166">
                  <c:v>1212.0409999999999</c:v>
                </c:pt>
                <c:pt idx="1167">
                  <c:v>1212.5229999999999</c:v>
                </c:pt>
                <c:pt idx="1168">
                  <c:v>1213.0060000000001</c:v>
                </c:pt>
                <c:pt idx="1169">
                  <c:v>1213.4880000000001</c:v>
                </c:pt>
                <c:pt idx="1170">
                  <c:v>1213.97</c:v>
                </c:pt>
                <c:pt idx="1171">
                  <c:v>1214.452</c:v>
                </c:pt>
                <c:pt idx="1172">
                  <c:v>1214.934</c:v>
                </c:pt>
                <c:pt idx="1173">
                  <c:v>1215.4159999999999</c:v>
                </c:pt>
                <c:pt idx="1174">
                  <c:v>1215.8979999999999</c:v>
                </c:pt>
                <c:pt idx="1175">
                  <c:v>1216.3800000000001</c:v>
                </c:pt>
                <c:pt idx="1176">
                  <c:v>1216.8630000000001</c:v>
                </c:pt>
                <c:pt idx="1177">
                  <c:v>1217.345</c:v>
                </c:pt>
                <c:pt idx="1178">
                  <c:v>1217.827</c:v>
                </c:pt>
                <c:pt idx="1179">
                  <c:v>1218.309</c:v>
                </c:pt>
                <c:pt idx="1180">
                  <c:v>1218.7909999999999</c:v>
                </c:pt>
                <c:pt idx="1181">
                  <c:v>1219.2729999999999</c:v>
                </c:pt>
                <c:pt idx="1182">
                  <c:v>1219.7550000000001</c:v>
                </c:pt>
                <c:pt idx="1183">
                  <c:v>1220.2370000000001</c:v>
                </c:pt>
                <c:pt idx="1184">
                  <c:v>1220.7190000000001</c:v>
                </c:pt>
                <c:pt idx="1185">
                  <c:v>1221.202</c:v>
                </c:pt>
                <c:pt idx="1186">
                  <c:v>1221.684</c:v>
                </c:pt>
                <c:pt idx="1187">
                  <c:v>1222.1659999999999</c:v>
                </c:pt>
                <c:pt idx="1188">
                  <c:v>1222.6479999999999</c:v>
                </c:pt>
                <c:pt idx="1189">
                  <c:v>1223.1300000000001</c:v>
                </c:pt>
                <c:pt idx="1190">
                  <c:v>1223.6120000000001</c:v>
                </c:pt>
                <c:pt idx="1191">
                  <c:v>1224.0940000000001</c:v>
                </c:pt>
                <c:pt idx="1192">
                  <c:v>1224.576</c:v>
                </c:pt>
                <c:pt idx="1193">
                  <c:v>1225.058</c:v>
                </c:pt>
                <c:pt idx="1194">
                  <c:v>1225.5409999999999</c:v>
                </c:pt>
                <c:pt idx="1195">
                  <c:v>1226.0229999999999</c:v>
                </c:pt>
                <c:pt idx="1196">
                  <c:v>1226.5050000000001</c:v>
                </c:pt>
                <c:pt idx="1197">
                  <c:v>1226.9870000000001</c:v>
                </c:pt>
                <c:pt idx="1198">
                  <c:v>1227.4690000000001</c:v>
                </c:pt>
                <c:pt idx="1199">
                  <c:v>1227.951</c:v>
                </c:pt>
                <c:pt idx="1200">
                  <c:v>1228.433</c:v>
                </c:pt>
                <c:pt idx="1201">
                  <c:v>1228.915</c:v>
                </c:pt>
                <c:pt idx="1202">
                  <c:v>1229.3979999999999</c:v>
                </c:pt>
                <c:pt idx="1203">
                  <c:v>1229.8800000000001</c:v>
                </c:pt>
                <c:pt idx="1204">
                  <c:v>1230.3620000000001</c:v>
                </c:pt>
                <c:pt idx="1205">
                  <c:v>1230.8440000000001</c:v>
                </c:pt>
                <c:pt idx="1206">
                  <c:v>1231.326</c:v>
                </c:pt>
                <c:pt idx="1207">
                  <c:v>1231.808</c:v>
                </c:pt>
                <c:pt idx="1208">
                  <c:v>1232.29</c:v>
                </c:pt>
                <c:pt idx="1209">
                  <c:v>1232.7719999999999</c:v>
                </c:pt>
                <c:pt idx="1210">
                  <c:v>1233.2550000000001</c:v>
                </c:pt>
                <c:pt idx="1211">
                  <c:v>1233.7370000000001</c:v>
                </c:pt>
                <c:pt idx="1212">
                  <c:v>1234.2190000000001</c:v>
                </c:pt>
                <c:pt idx="1213">
                  <c:v>1234.701</c:v>
                </c:pt>
                <c:pt idx="1214">
                  <c:v>1235.183</c:v>
                </c:pt>
                <c:pt idx="1215">
                  <c:v>1235.665</c:v>
                </c:pt>
                <c:pt idx="1216">
                  <c:v>1236.1469999999999</c:v>
                </c:pt>
                <c:pt idx="1217">
                  <c:v>1236.6289999999999</c:v>
                </c:pt>
                <c:pt idx="1218">
                  <c:v>1237.1110000000001</c:v>
                </c:pt>
                <c:pt idx="1219">
                  <c:v>1237.5940000000001</c:v>
                </c:pt>
                <c:pt idx="1220">
                  <c:v>1238.076</c:v>
                </c:pt>
                <c:pt idx="1221">
                  <c:v>1238.558</c:v>
                </c:pt>
                <c:pt idx="1222">
                  <c:v>1239.04</c:v>
                </c:pt>
                <c:pt idx="1223">
                  <c:v>1239.5219999999999</c:v>
                </c:pt>
                <c:pt idx="1224">
                  <c:v>1240.0039999999999</c:v>
                </c:pt>
                <c:pt idx="1225">
                  <c:v>1240.4860000000001</c:v>
                </c:pt>
                <c:pt idx="1226">
                  <c:v>1240.9680000000001</c:v>
                </c:pt>
                <c:pt idx="1227">
                  <c:v>1241.45</c:v>
                </c:pt>
                <c:pt idx="1228">
                  <c:v>1241.933</c:v>
                </c:pt>
                <c:pt idx="1229">
                  <c:v>1242.415</c:v>
                </c:pt>
                <c:pt idx="1230">
                  <c:v>1242.8969999999999</c:v>
                </c:pt>
                <c:pt idx="1231">
                  <c:v>1243.3789999999999</c:v>
                </c:pt>
                <c:pt idx="1232">
                  <c:v>1243.8610000000001</c:v>
                </c:pt>
                <c:pt idx="1233">
                  <c:v>1244.3430000000001</c:v>
                </c:pt>
                <c:pt idx="1234">
                  <c:v>1244.825</c:v>
                </c:pt>
                <c:pt idx="1235">
                  <c:v>1245.307</c:v>
                </c:pt>
                <c:pt idx="1236">
                  <c:v>1245.79</c:v>
                </c:pt>
                <c:pt idx="1237">
                  <c:v>1246.2719999999999</c:v>
                </c:pt>
                <c:pt idx="1238">
                  <c:v>1246.7539999999999</c:v>
                </c:pt>
                <c:pt idx="1239">
                  <c:v>1247.2360000000001</c:v>
                </c:pt>
                <c:pt idx="1240">
                  <c:v>1247.7180000000001</c:v>
                </c:pt>
                <c:pt idx="1241">
                  <c:v>1248.2</c:v>
                </c:pt>
                <c:pt idx="1242">
                  <c:v>1248.682</c:v>
                </c:pt>
                <c:pt idx="1243">
                  <c:v>1249.164</c:v>
                </c:pt>
                <c:pt idx="1244">
                  <c:v>1249.646</c:v>
                </c:pt>
                <c:pt idx="1245">
                  <c:v>1250.1289999999999</c:v>
                </c:pt>
                <c:pt idx="1246">
                  <c:v>1250.6110000000001</c:v>
                </c:pt>
                <c:pt idx="1247">
                  <c:v>1251.0930000000001</c:v>
                </c:pt>
                <c:pt idx="1248">
                  <c:v>1251.575</c:v>
                </c:pt>
                <c:pt idx="1249">
                  <c:v>1252.057</c:v>
                </c:pt>
                <c:pt idx="1250">
                  <c:v>1252.539</c:v>
                </c:pt>
                <c:pt idx="1251">
                  <c:v>1253.021</c:v>
                </c:pt>
                <c:pt idx="1252">
                  <c:v>1253.5029999999999</c:v>
                </c:pt>
                <c:pt idx="1253">
                  <c:v>1253.9849999999999</c:v>
                </c:pt>
                <c:pt idx="1254">
                  <c:v>1254.4680000000001</c:v>
                </c:pt>
                <c:pt idx="1255">
                  <c:v>1254.95</c:v>
                </c:pt>
                <c:pt idx="1256">
                  <c:v>1255.432</c:v>
                </c:pt>
                <c:pt idx="1257">
                  <c:v>1255.914</c:v>
                </c:pt>
                <c:pt idx="1258">
                  <c:v>1256.396</c:v>
                </c:pt>
                <c:pt idx="1259">
                  <c:v>1256.8779999999999</c:v>
                </c:pt>
                <c:pt idx="1260">
                  <c:v>1257.3599999999999</c:v>
                </c:pt>
                <c:pt idx="1261">
                  <c:v>1257.8420000000001</c:v>
                </c:pt>
                <c:pt idx="1262">
                  <c:v>1258.325</c:v>
                </c:pt>
                <c:pt idx="1263">
                  <c:v>1258.807</c:v>
                </c:pt>
                <c:pt idx="1264">
                  <c:v>1259.289</c:v>
                </c:pt>
                <c:pt idx="1265">
                  <c:v>1259.771</c:v>
                </c:pt>
                <c:pt idx="1266">
                  <c:v>1260.2529999999999</c:v>
                </c:pt>
                <c:pt idx="1267">
                  <c:v>1260.7349999999999</c:v>
                </c:pt>
                <c:pt idx="1268">
                  <c:v>1261.2170000000001</c:v>
                </c:pt>
                <c:pt idx="1269">
                  <c:v>1261.6990000000001</c:v>
                </c:pt>
                <c:pt idx="1270">
                  <c:v>1262.182</c:v>
                </c:pt>
                <c:pt idx="1271">
                  <c:v>1262.664</c:v>
                </c:pt>
                <c:pt idx="1272">
                  <c:v>1263.146</c:v>
                </c:pt>
                <c:pt idx="1273">
                  <c:v>1263.6279999999999</c:v>
                </c:pt>
                <c:pt idx="1274">
                  <c:v>1264.1099999999999</c:v>
                </c:pt>
                <c:pt idx="1275">
                  <c:v>1264.5920000000001</c:v>
                </c:pt>
                <c:pt idx="1276">
                  <c:v>1265.0740000000001</c:v>
                </c:pt>
                <c:pt idx="1277">
                  <c:v>1265.556</c:v>
                </c:pt>
                <c:pt idx="1278">
                  <c:v>1266.038</c:v>
                </c:pt>
                <c:pt idx="1279">
                  <c:v>1266.521</c:v>
                </c:pt>
                <c:pt idx="1280">
                  <c:v>1267.0029999999999</c:v>
                </c:pt>
                <c:pt idx="1281">
                  <c:v>1267.4849999999999</c:v>
                </c:pt>
                <c:pt idx="1282">
                  <c:v>1267.9670000000001</c:v>
                </c:pt>
                <c:pt idx="1283">
                  <c:v>1268.4490000000001</c:v>
                </c:pt>
                <c:pt idx="1284">
                  <c:v>1268.931</c:v>
                </c:pt>
                <c:pt idx="1285">
                  <c:v>1269.413</c:v>
                </c:pt>
                <c:pt idx="1286">
                  <c:v>1269.895</c:v>
                </c:pt>
                <c:pt idx="1287">
                  <c:v>1270.377</c:v>
                </c:pt>
                <c:pt idx="1288">
                  <c:v>1270.8599999999999</c:v>
                </c:pt>
                <c:pt idx="1289">
                  <c:v>1271.3420000000001</c:v>
                </c:pt>
                <c:pt idx="1290">
                  <c:v>1271.8240000000001</c:v>
                </c:pt>
                <c:pt idx="1291">
                  <c:v>1272.306</c:v>
                </c:pt>
                <c:pt idx="1292">
                  <c:v>1272.788</c:v>
                </c:pt>
                <c:pt idx="1293">
                  <c:v>1273.27</c:v>
                </c:pt>
                <c:pt idx="1294">
                  <c:v>1273.752</c:v>
                </c:pt>
                <c:pt idx="1295">
                  <c:v>1274.2339999999999</c:v>
                </c:pt>
                <c:pt idx="1296">
                  <c:v>1274.7170000000001</c:v>
                </c:pt>
                <c:pt idx="1297">
                  <c:v>1275.1990000000001</c:v>
                </c:pt>
                <c:pt idx="1298">
                  <c:v>1275.681</c:v>
                </c:pt>
                <c:pt idx="1299">
                  <c:v>1276.163</c:v>
                </c:pt>
                <c:pt idx="1300">
                  <c:v>1276.645</c:v>
                </c:pt>
                <c:pt idx="1301">
                  <c:v>1277.127</c:v>
                </c:pt>
                <c:pt idx="1302">
                  <c:v>1277.6089999999999</c:v>
                </c:pt>
                <c:pt idx="1303">
                  <c:v>1278.0909999999999</c:v>
                </c:pt>
                <c:pt idx="1304">
                  <c:v>1278.5730000000001</c:v>
                </c:pt>
                <c:pt idx="1305">
                  <c:v>1279.056</c:v>
                </c:pt>
                <c:pt idx="1306">
                  <c:v>1279.538</c:v>
                </c:pt>
                <c:pt idx="1307">
                  <c:v>1280.02</c:v>
                </c:pt>
                <c:pt idx="1308">
                  <c:v>1280.502</c:v>
                </c:pt>
                <c:pt idx="1309">
                  <c:v>1280.9839999999999</c:v>
                </c:pt>
                <c:pt idx="1310">
                  <c:v>1281.4659999999999</c:v>
                </c:pt>
                <c:pt idx="1311">
                  <c:v>1281.9480000000001</c:v>
                </c:pt>
                <c:pt idx="1312">
                  <c:v>1282.43</c:v>
                </c:pt>
                <c:pt idx="1313">
                  <c:v>1282.912</c:v>
                </c:pt>
                <c:pt idx="1314">
                  <c:v>1283.395</c:v>
                </c:pt>
                <c:pt idx="1315">
                  <c:v>1283.877</c:v>
                </c:pt>
                <c:pt idx="1316">
                  <c:v>1284.3589999999999</c:v>
                </c:pt>
                <c:pt idx="1317">
                  <c:v>1284.8409999999999</c:v>
                </c:pt>
                <c:pt idx="1318">
                  <c:v>1285.3230000000001</c:v>
                </c:pt>
                <c:pt idx="1319">
                  <c:v>1285.8050000000001</c:v>
                </c:pt>
                <c:pt idx="1320">
                  <c:v>1286.287</c:v>
                </c:pt>
                <c:pt idx="1321">
                  <c:v>1286.769</c:v>
                </c:pt>
                <c:pt idx="1322">
                  <c:v>1287.252</c:v>
                </c:pt>
                <c:pt idx="1323">
                  <c:v>1287.7339999999999</c:v>
                </c:pt>
                <c:pt idx="1324">
                  <c:v>1288.2159999999999</c:v>
                </c:pt>
                <c:pt idx="1325">
                  <c:v>1288.6980000000001</c:v>
                </c:pt>
                <c:pt idx="1326">
                  <c:v>1289.18</c:v>
                </c:pt>
                <c:pt idx="1327">
                  <c:v>1289.662</c:v>
                </c:pt>
                <c:pt idx="1328">
                  <c:v>1290.144</c:v>
                </c:pt>
                <c:pt idx="1329">
                  <c:v>1290.626</c:v>
                </c:pt>
                <c:pt idx="1330">
                  <c:v>1291.1089999999999</c:v>
                </c:pt>
                <c:pt idx="1331">
                  <c:v>1291.5909999999999</c:v>
                </c:pt>
                <c:pt idx="1332">
                  <c:v>1292.0730000000001</c:v>
                </c:pt>
                <c:pt idx="1333">
                  <c:v>1292.5550000000001</c:v>
                </c:pt>
                <c:pt idx="1334">
                  <c:v>1293.037</c:v>
                </c:pt>
                <c:pt idx="1335">
                  <c:v>1293.519</c:v>
                </c:pt>
                <c:pt idx="1336">
                  <c:v>1294.001</c:v>
                </c:pt>
                <c:pt idx="1337">
                  <c:v>1294.4829999999999</c:v>
                </c:pt>
                <c:pt idx="1338">
                  <c:v>1294.9649999999999</c:v>
                </c:pt>
                <c:pt idx="1339">
                  <c:v>1295.4480000000001</c:v>
                </c:pt>
                <c:pt idx="1340">
                  <c:v>1295.93</c:v>
                </c:pt>
                <c:pt idx="1341">
                  <c:v>1296.412</c:v>
                </c:pt>
                <c:pt idx="1342">
                  <c:v>1296.894</c:v>
                </c:pt>
                <c:pt idx="1343">
                  <c:v>1297.376</c:v>
                </c:pt>
                <c:pt idx="1344">
                  <c:v>1297.8579999999999</c:v>
                </c:pt>
                <c:pt idx="1345">
                  <c:v>1298.3399999999999</c:v>
                </c:pt>
                <c:pt idx="1346">
                  <c:v>1298.8219999999999</c:v>
                </c:pt>
                <c:pt idx="1347">
                  <c:v>1299.3040000000001</c:v>
                </c:pt>
                <c:pt idx="1348">
                  <c:v>1299.787</c:v>
                </c:pt>
                <c:pt idx="1349">
                  <c:v>1300.269</c:v>
                </c:pt>
                <c:pt idx="1350">
                  <c:v>1300.751</c:v>
                </c:pt>
                <c:pt idx="1351">
                  <c:v>1301.2329999999999</c:v>
                </c:pt>
                <c:pt idx="1352">
                  <c:v>1301.7149999999999</c:v>
                </c:pt>
                <c:pt idx="1353">
                  <c:v>1302.1969999999999</c:v>
                </c:pt>
                <c:pt idx="1354">
                  <c:v>1302.6790000000001</c:v>
                </c:pt>
                <c:pt idx="1355">
                  <c:v>1303.1610000000001</c:v>
                </c:pt>
                <c:pt idx="1356">
                  <c:v>1303.644</c:v>
                </c:pt>
                <c:pt idx="1357">
                  <c:v>1304.126</c:v>
                </c:pt>
                <c:pt idx="1358">
                  <c:v>1304.6079999999999</c:v>
                </c:pt>
                <c:pt idx="1359">
                  <c:v>1305.0899999999999</c:v>
                </c:pt>
                <c:pt idx="1360">
                  <c:v>1305.5719999999999</c:v>
                </c:pt>
                <c:pt idx="1361">
                  <c:v>1306.0540000000001</c:v>
                </c:pt>
                <c:pt idx="1362">
                  <c:v>1306.5360000000001</c:v>
                </c:pt>
                <c:pt idx="1363">
                  <c:v>1307.018</c:v>
                </c:pt>
                <c:pt idx="1364">
                  <c:v>1307.5</c:v>
                </c:pt>
                <c:pt idx="1365">
                  <c:v>1307.9829999999999</c:v>
                </c:pt>
                <c:pt idx="1366">
                  <c:v>1308.4649999999999</c:v>
                </c:pt>
                <c:pt idx="1367">
                  <c:v>1308.9469999999999</c:v>
                </c:pt>
                <c:pt idx="1368">
                  <c:v>1309.4290000000001</c:v>
                </c:pt>
                <c:pt idx="1369">
                  <c:v>1309.9110000000001</c:v>
                </c:pt>
                <c:pt idx="1370">
                  <c:v>1310.393</c:v>
                </c:pt>
                <c:pt idx="1371">
                  <c:v>1310.875</c:v>
                </c:pt>
                <c:pt idx="1372">
                  <c:v>1311.357</c:v>
                </c:pt>
                <c:pt idx="1373">
                  <c:v>1311.8389999999999</c:v>
                </c:pt>
                <c:pt idx="1374">
                  <c:v>1312.3219999999999</c:v>
                </c:pt>
                <c:pt idx="1375">
                  <c:v>1312.8040000000001</c:v>
                </c:pt>
                <c:pt idx="1376">
                  <c:v>1313.2860000000001</c:v>
                </c:pt>
                <c:pt idx="1377">
                  <c:v>1313.768</c:v>
                </c:pt>
                <c:pt idx="1378">
                  <c:v>1314.25</c:v>
                </c:pt>
                <c:pt idx="1379">
                  <c:v>1314.732</c:v>
                </c:pt>
                <c:pt idx="1380">
                  <c:v>1315.2139999999999</c:v>
                </c:pt>
                <c:pt idx="1381">
                  <c:v>1315.6959999999999</c:v>
                </c:pt>
                <c:pt idx="1382">
                  <c:v>1316.1790000000001</c:v>
                </c:pt>
                <c:pt idx="1383">
                  <c:v>1316.6610000000001</c:v>
                </c:pt>
                <c:pt idx="1384">
                  <c:v>1317.143</c:v>
                </c:pt>
                <c:pt idx="1385">
                  <c:v>1317.625</c:v>
                </c:pt>
                <c:pt idx="1386">
                  <c:v>1318.107</c:v>
                </c:pt>
                <c:pt idx="1387">
                  <c:v>1318.5889999999999</c:v>
                </c:pt>
                <c:pt idx="1388">
                  <c:v>1319.0709999999999</c:v>
                </c:pt>
                <c:pt idx="1389">
                  <c:v>1319.5530000000001</c:v>
                </c:pt>
                <c:pt idx="1390">
                  <c:v>1320.0360000000001</c:v>
                </c:pt>
                <c:pt idx="1391">
                  <c:v>1320.518</c:v>
                </c:pt>
                <c:pt idx="1392">
                  <c:v>1321</c:v>
                </c:pt>
                <c:pt idx="1393">
                  <c:v>1321.482</c:v>
                </c:pt>
                <c:pt idx="1394">
                  <c:v>1321.9639999999999</c:v>
                </c:pt>
                <c:pt idx="1395">
                  <c:v>1322.4459999999999</c:v>
                </c:pt>
                <c:pt idx="1396">
                  <c:v>1322.9280000000001</c:v>
                </c:pt>
                <c:pt idx="1397">
                  <c:v>1323.41</c:v>
                </c:pt>
                <c:pt idx="1398">
                  <c:v>1323.8920000000001</c:v>
                </c:pt>
                <c:pt idx="1399">
                  <c:v>1324.375</c:v>
                </c:pt>
                <c:pt idx="1400">
                  <c:v>1324.857</c:v>
                </c:pt>
                <c:pt idx="1401">
                  <c:v>1325.3389999999999</c:v>
                </c:pt>
                <c:pt idx="1402">
                  <c:v>1325.8209999999999</c:v>
                </c:pt>
                <c:pt idx="1403">
                  <c:v>1326.3030000000001</c:v>
                </c:pt>
                <c:pt idx="1404">
                  <c:v>1326.7850000000001</c:v>
                </c:pt>
                <c:pt idx="1405">
                  <c:v>1327.2670000000001</c:v>
                </c:pt>
                <c:pt idx="1406">
                  <c:v>1327.749</c:v>
                </c:pt>
                <c:pt idx="1407">
                  <c:v>1328.231</c:v>
                </c:pt>
                <c:pt idx="1408">
                  <c:v>1328.7139999999999</c:v>
                </c:pt>
                <c:pt idx="1409">
                  <c:v>1329.1959999999999</c:v>
                </c:pt>
                <c:pt idx="1410">
                  <c:v>1329.6780000000001</c:v>
                </c:pt>
                <c:pt idx="1411">
                  <c:v>1330.16</c:v>
                </c:pt>
                <c:pt idx="1412">
                  <c:v>1330.6420000000001</c:v>
                </c:pt>
                <c:pt idx="1413">
                  <c:v>1331.124</c:v>
                </c:pt>
                <c:pt idx="1414">
                  <c:v>1331.606</c:v>
                </c:pt>
                <c:pt idx="1415">
                  <c:v>1332.088</c:v>
                </c:pt>
                <c:pt idx="1416">
                  <c:v>1332.5709999999999</c:v>
                </c:pt>
                <c:pt idx="1417">
                  <c:v>1333.0530000000001</c:v>
                </c:pt>
                <c:pt idx="1418">
                  <c:v>1333.5350000000001</c:v>
                </c:pt>
                <c:pt idx="1419">
                  <c:v>1334.0170000000001</c:v>
                </c:pt>
                <c:pt idx="1420">
                  <c:v>1334.499</c:v>
                </c:pt>
                <c:pt idx="1421">
                  <c:v>1334.981</c:v>
                </c:pt>
                <c:pt idx="1422">
                  <c:v>1335.463</c:v>
                </c:pt>
                <c:pt idx="1423">
                  <c:v>1335.9449999999999</c:v>
                </c:pt>
                <c:pt idx="1424">
                  <c:v>1336.4269999999999</c:v>
                </c:pt>
                <c:pt idx="1425">
                  <c:v>1336.91</c:v>
                </c:pt>
                <c:pt idx="1426">
                  <c:v>1337.3920000000001</c:v>
                </c:pt>
                <c:pt idx="1427">
                  <c:v>1337.874</c:v>
                </c:pt>
                <c:pt idx="1428">
                  <c:v>1338.356</c:v>
                </c:pt>
                <c:pt idx="1429">
                  <c:v>1338.838</c:v>
                </c:pt>
                <c:pt idx="1430">
                  <c:v>1339.32</c:v>
                </c:pt>
                <c:pt idx="1431">
                  <c:v>1339.8019999999999</c:v>
                </c:pt>
                <c:pt idx="1432">
                  <c:v>1340.2840000000001</c:v>
                </c:pt>
                <c:pt idx="1433">
                  <c:v>1340.7660000000001</c:v>
                </c:pt>
                <c:pt idx="1434">
                  <c:v>1341.249</c:v>
                </c:pt>
                <c:pt idx="1435">
                  <c:v>1341.731</c:v>
                </c:pt>
                <c:pt idx="1436">
                  <c:v>1342.213</c:v>
                </c:pt>
                <c:pt idx="1437">
                  <c:v>1342.6949999999999</c:v>
                </c:pt>
                <c:pt idx="1438">
                  <c:v>1343.1769999999999</c:v>
                </c:pt>
                <c:pt idx="1439">
                  <c:v>1343.6590000000001</c:v>
                </c:pt>
                <c:pt idx="1440">
                  <c:v>1344.1410000000001</c:v>
                </c:pt>
                <c:pt idx="1441">
                  <c:v>1344.623</c:v>
                </c:pt>
                <c:pt idx="1442">
                  <c:v>1345.106</c:v>
                </c:pt>
                <c:pt idx="1443">
                  <c:v>1345.588</c:v>
                </c:pt>
                <c:pt idx="1444">
                  <c:v>1346.07</c:v>
                </c:pt>
                <c:pt idx="1445">
                  <c:v>1346.5519999999999</c:v>
                </c:pt>
                <c:pt idx="1446">
                  <c:v>1347.0340000000001</c:v>
                </c:pt>
                <c:pt idx="1447">
                  <c:v>1347.5160000000001</c:v>
                </c:pt>
                <c:pt idx="1448">
                  <c:v>1347.998</c:v>
                </c:pt>
                <c:pt idx="1449">
                  <c:v>1348.48</c:v>
                </c:pt>
                <c:pt idx="1450">
                  <c:v>1348.963</c:v>
                </c:pt>
                <c:pt idx="1451">
                  <c:v>1349.4449999999999</c:v>
                </c:pt>
                <c:pt idx="1452">
                  <c:v>1349.9269999999999</c:v>
                </c:pt>
                <c:pt idx="1453">
                  <c:v>1350.4090000000001</c:v>
                </c:pt>
                <c:pt idx="1454">
                  <c:v>1350.8910000000001</c:v>
                </c:pt>
                <c:pt idx="1455">
                  <c:v>1351.373</c:v>
                </c:pt>
                <c:pt idx="1456">
                  <c:v>1351.855</c:v>
                </c:pt>
                <c:pt idx="1457">
                  <c:v>1352.337</c:v>
                </c:pt>
                <c:pt idx="1458">
                  <c:v>1352.819</c:v>
                </c:pt>
                <c:pt idx="1459">
                  <c:v>1353.3019999999999</c:v>
                </c:pt>
                <c:pt idx="1460">
                  <c:v>1353.7840000000001</c:v>
                </c:pt>
                <c:pt idx="1461">
                  <c:v>1354.2660000000001</c:v>
                </c:pt>
                <c:pt idx="1462">
                  <c:v>1354.748</c:v>
                </c:pt>
                <c:pt idx="1463">
                  <c:v>1355.23</c:v>
                </c:pt>
                <c:pt idx="1464">
                  <c:v>1355.712</c:v>
                </c:pt>
                <c:pt idx="1465">
                  <c:v>1356.194</c:v>
                </c:pt>
                <c:pt idx="1466">
                  <c:v>1356.6759999999999</c:v>
                </c:pt>
                <c:pt idx="1467">
                  <c:v>1357.1579999999999</c:v>
                </c:pt>
                <c:pt idx="1468">
                  <c:v>1357.6410000000001</c:v>
                </c:pt>
                <c:pt idx="1469">
                  <c:v>1358.123</c:v>
                </c:pt>
                <c:pt idx="1470">
                  <c:v>1358.605</c:v>
                </c:pt>
                <c:pt idx="1471">
                  <c:v>1359.087</c:v>
                </c:pt>
                <c:pt idx="1472">
                  <c:v>1359.569</c:v>
                </c:pt>
                <c:pt idx="1473">
                  <c:v>1360.0509999999999</c:v>
                </c:pt>
                <c:pt idx="1474">
                  <c:v>1360.5329999999999</c:v>
                </c:pt>
                <c:pt idx="1475">
                  <c:v>1361.0150000000001</c:v>
                </c:pt>
                <c:pt idx="1476">
                  <c:v>1361.498</c:v>
                </c:pt>
                <c:pt idx="1477">
                  <c:v>1361.98</c:v>
                </c:pt>
                <c:pt idx="1478">
                  <c:v>1362.462</c:v>
                </c:pt>
                <c:pt idx="1479">
                  <c:v>1362.944</c:v>
                </c:pt>
                <c:pt idx="1480">
                  <c:v>1363.4259999999999</c:v>
                </c:pt>
                <c:pt idx="1481">
                  <c:v>1363.9079999999999</c:v>
                </c:pt>
                <c:pt idx="1482">
                  <c:v>1364.39</c:v>
                </c:pt>
                <c:pt idx="1483">
                  <c:v>1364.8720000000001</c:v>
                </c:pt>
                <c:pt idx="1484">
                  <c:v>1365.354</c:v>
                </c:pt>
                <c:pt idx="1485">
                  <c:v>1365.837</c:v>
                </c:pt>
                <c:pt idx="1486">
                  <c:v>1366.319</c:v>
                </c:pt>
                <c:pt idx="1487">
                  <c:v>1366.8009999999999</c:v>
                </c:pt>
                <c:pt idx="1488">
                  <c:v>1367.2829999999999</c:v>
                </c:pt>
                <c:pt idx="1489">
                  <c:v>1367.7650000000001</c:v>
                </c:pt>
                <c:pt idx="1490">
                  <c:v>1368.2470000000001</c:v>
                </c:pt>
                <c:pt idx="1491">
                  <c:v>1368.729</c:v>
                </c:pt>
                <c:pt idx="1492">
                  <c:v>1369.211</c:v>
                </c:pt>
                <c:pt idx="1493">
                  <c:v>1369.693</c:v>
                </c:pt>
                <c:pt idx="1494">
                  <c:v>1370.1759999999999</c:v>
                </c:pt>
                <c:pt idx="1495">
                  <c:v>1370.6579999999999</c:v>
                </c:pt>
                <c:pt idx="1496">
                  <c:v>1371.14</c:v>
                </c:pt>
                <c:pt idx="1497">
                  <c:v>1371.6220000000001</c:v>
                </c:pt>
                <c:pt idx="1498">
                  <c:v>1372.104</c:v>
                </c:pt>
                <c:pt idx="1499">
                  <c:v>1372.586</c:v>
                </c:pt>
                <c:pt idx="1500">
                  <c:v>1373.068</c:v>
                </c:pt>
                <c:pt idx="1501">
                  <c:v>1373.55</c:v>
                </c:pt>
                <c:pt idx="1502">
                  <c:v>1374.0329999999999</c:v>
                </c:pt>
                <c:pt idx="1503">
                  <c:v>1374.5150000000001</c:v>
                </c:pt>
                <c:pt idx="1504">
                  <c:v>1374.9970000000001</c:v>
                </c:pt>
                <c:pt idx="1505">
                  <c:v>1375.479</c:v>
                </c:pt>
                <c:pt idx="1506">
                  <c:v>1375.961</c:v>
                </c:pt>
                <c:pt idx="1507">
                  <c:v>1376.443</c:v>
                </c:pt>
                <c:pt idx="1508">
                  <c:v>1376.925</c:v>
                </c:pt>
                <c:pt idx="1509">
                  <c:v>1377.4069999999999</c:v>
                </c:pt>
                <c:pt idx="1510">
                  <c:v>1377.89</c:v>
                </c:pt>
                <c:pt idx="1511">
                  <c:v>1378.3720000000001</c:v>
                </c:pt>
                <c:pt idx="1512">
                  <c:v>1378.854</c:v>
                </c:pt>
                <c:pt idx="1513">
                  <c:v>1379.336</c:v>
                </c:pt>
                <c:pt idx="1514">
                  <c:v>1379.818</c:v>
                </c:pt>
                <c:pt idx="1515">
                  <c:v>1380.3</c:v>
                </c:pt>
                <c:pt idx="1516">
                  <c:v>1380.7819999999999</c:v>
                </c:pt>
                <c:pt idx="1517">
                  <c:v>1381.2639999999999</c:v>
                </c:pt>
                <c:pt idx="1518">
                  <c:v>1381.7460000000001</c:v>
                </c:pt>
                <c:pt idx="1519">
                  <c:v>1382.229</c:v>
                </c:pt>
                <c:pt idx="1520">
                  <c:v>1382.711</c:v>
                </c:pt>
                <c:pt idx="1521">
                  <c:v>1383.193</c:v>
                </c:pt>
                <c:pt idx="1522">
                  <c:v>1383.675</c:v>
                </c:pt>
                <c:pt idx="1523">
                  <c:v>1384.1569999999999</c:v>
                </c:pt>
                <c:pt idx="1524">
                  <c:v>1384.6389999999999</c:v>
                </c:pt>
                <c:pt idx="1525">
                  <c:v>1385.1210000000001</c:v>
                </c:pt>
                <c:pt idx="1526">
                  <c:v>1385.6030000000001</c:v>
                </c:pt>
                <c:pt idx="1527">
                  <c:v>1386.085</c:v>
                </c:pt>
                <c:pt idx="1528">
                  <c:v>1386.568</c:v>
                </c:pt>
                <c:pt idx="1529">
                  <c:v>1387.05</c:v>
                </c:pt>
                <c:pt idx="1530">
                  <c:v>1387.5319999999999</c:v>
                </c:pt>
                <c:pt idx="1531">
                  <c:v>1388.0139999999999</c:v>
                </c:pt>
                <c:pt idx="1532">
                  <c:v>1388.4960000000001</c:v>
                </c:pt>
                <c:pt idx="1533">
                  <c:v>1388.9780000000001</c:v>
                </c:pt>
                <c:pt idx="1534">
                  <c:v>1389.46</c:v>
                </c:pt>
                <c:pt idx="1535">
                  <c:v>1389.942</c:v>
                </c:pt>
                <c:pt idx="1536">
                  <c:v>1390.425</c:v>
                </c:pt>
                <c:pt idx="1537">
                  <c:v>1390.9069999999999</c:v>
                </c:pt>
                <c:pt idx="1538">
                  <c:v>1391.3889999999999</c:v>
                </c:pt>
                <c:pt idx="1539">
                  <c:v>1391.8710000000001</c:v>
                </c:pt>
                <c:pt idx="1540">
                  <c:v>1392.3530000000001</c:v>
                </c:pt>
                <c:pt idx="1541">
                  <c:v>1392.835</c:v>
                </c:pt>
                <c:pt idx="1542">
                  <c:v>1393.317</c:v>
                </c:pt>
                <c:pt idx="1543">
                  <c:v>1393.799</c:v>
                </c:pt>
                <c:pt idx="1544">
                  <c:v>1394.2809999999999</c:v>
                </c:pt>
                <c:pt idx="1545">
                  <c:v>1394.7639999999999</c:v>
                </c:pt>
                <c:pt idx="1546">
                  <c:v>1395.2460000000001</c:v>
                </c:pt>
                <c:pt idx="1547">
                  <c:v>1395.7280000000001</c:v>
                </c:pt>
                <c:pt idx="1548">
                  <c:v>1396.21</c:v>
                </c:pt>
                <c:pt idx="1549">
                  <c:v>1396.692</c:v>
                </c:pt>
                <c:pt idx="1550">
                  <c:v>1397.174</c:v>
                </c:pt>
                <c:pt idx="1551">
                  <c:v>1397.6559999999999</c:v>
                </c:pt>
                <c:pt idx="1552">
                  <c:v>1398.1379999999999</c:v>
                </c:pt>
                <c:pt idx="1553">
                  <c:v>1398.62</c:v>
                </c:pt>
                <c:pt idx="1554">
                  <c:v>1399.1030000000001</c:v>
                </c:pt>
                <c:pt idx="1555">
                  <c:v>1399.585</c:v>
                </c:pt>
                <c:pt idx="1556">
                  <c:v>1400.067</c:v>
                </c:pt>
                <c:pt idx="1557">
                  <c:v>1400.549</c:v>
                </c:pt>
                <c:pt idx="1558">
                  <c:v>1401.0309999999999</c:v>
                </c:pt>
                <c:pt idx="1559">
                  <c:v>1401.5129999999999</c:v>
                </c:pt>
                <c:pt idx="1560">
                  <c:v>1401.9949999999999</c:v>
                </c:pt>
                <c:pt idx="1561">
                  <c:v>1402.4770000000001</c:v>
                </c:pt>
                <c:pt idx="1562">
                  <c:v>1402.96</c:v>
                </c:pt>
                <c:pt idx="1563">
                  <c:v>1403.442</c:v>
                </c:pt>
                <c:pt idx="1564">
                  <c:v>1403.924</c:v>
                </c:pt>
                <c:pt idx="1565">
                  <c:v>1404.4059999999999</c:v>
                </c:pt>
                <c:pt idx="1566">
                  <c:v>1404.8879999999999</c:v>
                </c:pt>
                <c:pt idx="1567">
                  <c:v>1405.37</c:v>
                </c:pt>
                <c:pt idx="1568">
                  <c:v>1405.8520000000001</c:v>
                </c:pt>
                <c:pt idx="1569">
                  <c:v>1406.3340000000001</c:v>
                </c:pt>
                <c:pt idx="1570">
                  <c:v>1406.817</c:v>
                </c:pt>
                <c:pt idx="1571">
                  <c:v>1407.299</c:v>
                </c:pt>
                <c:pt idx="1572">
                  <c:v>1407.7809999999999</c:v>
                </c:pt>
                <c:pt idx="1573">
                  <c:v>1408.2629999999999</c:v>
                </c:pt>
                <c:pt idx="1574">
                  <c:v>1408.7449999999999</c:v>
                </c:pt>
                <c:pt idx="1575">
                  <c:v>1409.2270000000001</c:v>
                </c:pt>
                <c:pt idx="1576">
                  <c:v>1409.7090000000001</c:v>
                </c:pt>
                <c:pt idx="1577">
                  <c:v>1410.191</c:v>
                </c:pt>
                <c:pt idx="1578">
                  <c:v>1410.673</c:v>
                </c:pt>
                <c:pt idx="1579">
                  <c:v>1411.1559999999999</c:v>
                </c:pt>
                <c:pt idx="1580">
                  <c:v>1411.6379999999999</c:v>
                </c:pt>
                <c:pt idx="1581">
                  <c:v>1412.12</c:v>
                </c:pt>
                <c:pt idx="1582">
                  <c:v>1412.6020000000001</c:v>
                </c:pt>
                <c:pt idx="1583">
                  <c:v>1413.0840000000001</c:v>
                </c:pt>
                <c:pt idx="1584">
                  <c:v>1413.566</c:v>
                </c:pt>
                <c:pt idx="1585">
                  <c:v>1414.048</c:v>
                </c:pt>
                <c:pt idx="1586">
                  <c:v>1414.53</c:v>
                </c:pt>
                <c:pt idx="1587">
                  <c:v>1415.0119999999999</c:v>
                </c:pt>
                <c:pt idx="1588">
                  <c:v>1415.4949999999999</c:v>
                </c:pt>
                <c:pt idx="1589">
                  <c:v>1415.9770000000001</c:v>
                </c:pt>
                <c:pt idx="1590">
                  <c:v>1416.4590000000001</c:v>
                </c:pt>
                <c:pt idx="1591">
                  <c:v>1416.941</c:v>
                </c:pt>
                <c:pt idx="1592">
                  <c:v>1417.423</c:v>
                </c:pt>
                <c:pt idx="1593">
                  <c:v>1417.905</c:v>
                </c:pt>
                <c:pt idx="1594">
                  <c:v>1418.3869999999999</c:v>
                </c:pt>
                <c:pt idx="1595">
                  <c:v>1418.8689999999999</c:v>
                </c:pt>
                <c:pt idx="1596">
                  <c:v>1419.3520000000001</c:v>
                </c:pt>
                <c:pt idx="1597">
                  <c:v>1419.8340000000001</c:v>
                </c:pt>
                <c:pt idx="1598">
                  <c:v>1420.316</c:v>
                </c:pt>
                <c:pt idx="1599">
                  <c:v>1420.798</c:v>
                </c:pt>
                <c:pt idx="1600">
                  <c:v>1421.28</c:v>
                </c:pt>
                <c:pt idx="1601">
                  <c:v>1421.7619999999999</c:v>
                </c:pt>
                <c:pt idx="1602">
                  <c:v>1422.2439999999999</c:v>
                </c:pt>
                <c:pt idx="1603">
                  <c:v>1422.7260000000001</c:v>
                </c:pt>
                <c:pt idx="1604">
                  <c:v>1423.2080000000001</c:v>
                </c:pt>
                <c:pt idx="1605">
                  <c:v>1423.691</c:v>
                </c:pt>
                <c:pt idx="1606">
                  <c:v>1424.173</c:v>
                </c:pt>
                <c:pt idx="1607">
                  <c:v>1424.655</c:v>
                </c:pt>
                <c:pt idx="1608">
                  <c:v>1425.1369999999999</c:v>
                </c:pt>
                <c:pt idx="1609">
                  <c:v>1425.6189999999999</c:v>
                </c:pt>
                <c:pt idx="1610">
                  <c:v>1426.1010000000001</c:v>
                </c:pt>
                <c:pt idx="1611">
                  <c:v>1426.5830000000001</c:v>
                </c:pt>
                <c:pt idx="1612">
                  <c:v>1427.0650000000001</c:v>
                </c:pt>
                <c:pt idx="1613">
                  <c:v>1427.547</c:v>
                </c:pt>
                <c:pt idx="1614">
                  <c:v>1428.03</c:v>
                </c:pt>
                <c:pt idx="1615">
                  <c:v>1428.5119999999999</c:v>
                </c:pt>
                <c:pt idx="1616">
                  <c:v>1428.9939999999999</c:v>
                </c:pt>
                <c:pt idx="1617">
                  <c:v>1429.4760000000001</c:v>
                </c:pt>
                <c:pt idx="1618">
                  <c:v>1429.9580000000001</c:v>
                </c:pt>
                <c:pt idx="1619">
                  <c:v>1430.44</c:v>
                </c:pt>
                <c:pt idx="1620">
                  <c:v>1430.922</c:v>
                </c:pt>
                <c:pt idx="1621">
                  <c:v>1431.404</c:v>
                </c:pt>
                <c:pt idx="1622">
                  <c:v>1431.8869999999999</c:v>
                </c:pt>
                <c:pt idx="1623">
                  <c:v>1432.3689999999999</c:v>
                </c:pt>
                <c:pt idx="1624">
                  <c:v>1432.8510000000001</c:v>
                </c:pt>
                <c:pt idx="1625">
                  <c:v>1433.3330000000001</c:v>
                </c:pt>
                <c:pt idx="1626">
                  <c:v>1433.8150000000001</c:v>
                </c:pt>
                <c:pt idx="1627">
                  <c:v>1434.297</c:v>
                </c:pt>
                <c:pt idx="1628">
                  <c:v>1434.779</c:v>
                </c:pt>
                <c:pt idx="1629">
                  <c:v>1435.261</c:v>
                </c:pt>
                <c:pt idx="1630">
                  <c:v>1435.7439999999999</c:v>
                </c:pt>
                <c:pt idx="1631">
                  <c:v>1436.2260000000001</c:v>
                </c:pt>
                <c:pt idx="1632">
                  <c:v>1436.7080000000001</c:v>
                </c:pt>
                <c:pt idx="1633">
                  <c:v>1437.19</c:v>
                </c:pt>
                <c:pt idx="1634">
                  <c:v>1437.672</c:v>
                </c:pt>
                <c:pt idx="1635">
                  <c:v>1438.154</c:v>
                </c:pt>
                <c:pt idx="1636">
                  <c:v>1438.636</c:v>
                </c:pt>
                <c:pt idx="1637">
                  <c:v>1439.1179999999999</c:v>
                </c:pt>
                <c:pt idx="1638">
                  <c:v>1439.6</c:v>
                </c:pt>
                <c:pt idx="1639">
                  <c:v>1440.0830000000001</c:v>
                </c:pt>
                <c:pt idx="1640">
                  <c:v>1440.5650000000001</c:v>
                </c:pt>
                <c:pt idx="1641">
                  <c:v>1441.047</c:v>
                </c:pt>
                <c:pt idx="1642">
                  <c:v>1441.529</c:v>
                </c:pt>
                <c:pt idx="1643">
                  <c:v>1442.011</c:v>
                </c:pt>
                <c:pt idx="1644">
                  <c:v>1442.4929999999999</c:v>
                </c:pt>
                <c:pt idx="1645">
                  <c:v>1442.9749999999999</c:v>
                </c:pt>
                <c:pt idx="1646">
                  <c:v>1443.4570000000001</c:v>
                </c:pt>
                <c:pt idx="1647">
                  <c:v>1443.9390000000001</c:v>
                </c:pt>
                <c:pt idx="1648">
                  <c:v>1444.422</c:v>
                </c:pt>
                <c:pt idx="1649">
                  <c:v>1444.904</c:v>
                </c:pt>
                <c:pt idx="1650">
                  <c:v>1445.386</c:v>
                </c:pt>
                <c:pt idx="1651">
                  <c:v>1445.8679999999999</c:v>
                </c:pt>
                <c:pt idx="1652">
                  <c:v>1446.35</c:v>
                </c:pt>
                <c:pt idx="1653">
                  <c:v>1446.8320000000001</c:v>
                </c:pt>
                <c:pt idx="1654">
                  <c:v>1447.3140000000001</c:v>
                </c:pt>
                <c:pt idx="1655">
                  <c:v>1447.796</c:v>
                </c:pt>
                <c:pt idx="1656">
                  <c:v>1448.279</c:v>
                </c:pt>
                <c:pt idx="1657">
                  <c:v>1448.761</c:v>
                </c:pt>
                <c:pt idx="1658">
                  <c:v>1449.2429999999999</c:v>
                </c:pt>
                <c:pt idx="1659">
                  <c:v>1449.7249999999999</c:v>
                </c:pt>
                <c:pt idx="1660">
                  <c:v>1450.2070000000001</c:v>
                </c:pt>
                <c:pt idx="1661">
                  <c:v>1450.6890000000001</c:v>
                </c:pt>
                <c:pt idx="1662">
                  <c:v>1451.171</c:v>
                </c:pt>
                <c:pt idx="1663">
                  <c:v>1451.653</c:v>
                </c:pt>
                <c:pt idx="1664">
                  <c:v>1452.135</c:v>
                </c:pt>
                <c:pt idx="1665">
                  <c:v>1452.6179999999999</c:v>
                </c:pt>
                <c:pt idx="1666">
                  <c:v>1453.1</c:v>
                </c:pt>
                <c:pt idx="1667">
                  <c:v>1453.5820000000001</c:v>
                </c:pt>
                <c:pt idx="1668">
                  <c:v>1454.0640000000001</c:v>
                </c:pt>
                <c:pt idx="1669">
                  <c:v>1454.546</c:v>
                </c:pt>
                <c:pt idx="1670">
                  <c:v>1455.028</c:v>
                </c:pt>
                <c:pt idx="1671">
                  <c:v>1455.51</c:v>
                </c:pt>
                <c:pt idx="1672">
                  <c:v>1455.992</c:v>
                </c:pt>
                <c:pt idx="1673">
                  <c:v>1456.4739999999999</c:v>
                </c:pt>
                <c:pt idx="1674">
                  <c:v>1456.9570000000001</c:v>
                </c:pt>
                <c:pt idx="1675">
                  <c:v>1457.4390000000001</c:v>
                </c:pt>
                <c:pt idx="1676">
                  <c:v>1457.921</c:v>
                </c:pt>
                <c:pt idx="1677">
                  <c:v>1458.403</c:v>
                </c:pt>
                <c:pt idx="1678">
                  <c:v>1458.885</c:v>
                </c:pt>
                <c:pt idx="1679">
                  <c:v>1459.367</c:v>
                </c:pt>
                <c:pt idx="1680">
                  <c:v>1459.8489999999999</c:v>
                </c:pt>
                <c:pt idx="1681">
                  <c:v>1460.3309999999999</c:v>
                </c:pt>
                <c:pt idx="1682">
                  <c:v>1460.8140000000001</c:v>
                </c:pt>
                <c:pt idx="1683">
                  <c:v>1461.296</c:v>
                </c:pt>
                <c:pt idx="1684">
                  <c:v>1461.778</c:v>
                </c:pt>
                <c:pt idx="1685">
                  <c:v>1462.26</c:v>
                </c:pt>
                <c:pt idx="1686">
                  <c:v>1462.742</c:v>
                </c:pt>
                <c:pt idx="1687">
                  <c:v>1463.2239999999999</c:v>
                </c:pt>
                <c:pt idx="1688">
                  <c:v>1463.7059999999999</c:v>
                </c:pt>
                <c:pt idx="1689">
                  <c:v>1464.1880000000001</c:v>
                </c:pt>
                <c:pt idx="1690">
                  <c:v>1464.671</c:v>
                </c:pt>
                <c:pt idx="1691">
                  <c:v>1465.153</c:v>
                </c:pt>
                <c:pt idx="1692">
                  <c:v>1465.635</c:v>
                </c:pt>
                <c:pt idx="1693">
                  <c:v>1466.117</c:v>
                </c:pt>
                <c:pt idx="1694">
                  <c:v>1466.5989999999999</c:v>
                </c:pt>
                <c:pt idx="1695">
                  <c:v>1467.0809999999999</c:v>
                </c:pt>
                <c:pt idx="1696">
                  <c:v>1467.5630000000001</c:v>
                </c:pt>
                <c:pt idx="1697">
                  <c:v>1468.0450000000001</c:v>
                </c:pt>
                <c:pt idx="1698">
                  <c:v>1468.527</c:v>
                </c:pt>
                <c:pt idx="1699">
                  <c:v>1469.01</c:v>
                </c:pt>
                <c:pt idx="1700">
                  <c:v>1469.492</c:v>
                </c:pt>
                <c:pt idx="1701">
                  <c:v>1469.9739999999999</c:v>
                </c:pt>
                <c:pt idx="1702">
                  <c:v>1470.4559999999999</c:v>
                </c:pt>
                <c:pt idx="1703">
                  <c:v>1470.9380000000001</c:v>
                </c:pt>
                <c:pt idx="1704">
                  <c:v>1471.42</c:v>
                </c:pt>
                <c:pt idx="1705">
                  <c:v>1471.902</c:v>
                </c:pt>
                <c:pt idx="1706">
                  <c:v>1472.384</c:v>
                </c:pt>
                <c:pt idx="1707">
                  <c:v>1472.866</c:v>
                </c:pt>
                <c:pt idx="1708">
                  <c:v>1473.3489999999999</c:v>
                </c:pt>
                <c:pt idx="1709">
                  <c:v>1473.8309999999999</c:v>
                </c:pt>
                <c:pt idx="1710">
                  <c:v>1474.3130000000001</c:v>
                </c:pt>
                <c:pt idx="1711">
                  <c:v>1474.7950000000001</c:v>
                </c:pt>
                <c:pt idx="1712">
                  <c:v>1475.277</c:v>
                </c:pt>
                <c:pt idx="1713">
                  <c:v>1475.759</c:v>
                </c:pt>
                <c:pt idx="1714">
                  <c:v>1476.241</c:v>
                </c:pt>
                <c:pt idx="1715">
                  <c:v>1476.723</c:v>
                </c:pt>
                <c:pt idx="1716">
                  <c:v>1477.2059999999999</c:v>
                </c:pt>
                <c:pt idx="1717">
                  <c:v>1477.6880000000001</c:v>
                </c:pt>
                <c:pt idx="1718">
                  <c:v>1478.17</c:v>
                </c:pt>
                <c:pt idx="1719">
                  <c:v>1478.652</c:v>
                </c:pt>
                <c:pt idx="1720">
                  <c:v>1479.134</c:v>
                </c:pt>
                <c:pt idx="1721">
                  <c:v>1479.616</c:v>
                </c:pt>
                <c:pt idx="1722">
                  <c:v>1480.098</c:v>
                </c:pt>
                <c:pt idx="1723">
                  <c:v>1480.58</c:v>
                </c:pt>
                <c:pt idx="1724">
                  <c:v>1481.0630000000001</c:v>
                </c:pt>
                <c:pt idx="1725">
                  <c:v>1481.5450000000001</c:v>
                </c:pt>
                <c:pt idx="1726">
                  <c:v>1482.027</c:v>
                </c:pt>
                <c:pt idx="1727">
                  <c:v>1482.509</c:v>
                </c:pt>
                <c:pt idx="1728">
                  <c:v>1482.991</c:v>
                </c:pt>
                <c:pt idx="1729">
                  <c:v>1483.473</c:v>
                </c:pt>
                <c:pt idx="1730">
                  <c:v>1483.9549999999999</c:v>
                </c:pt>
                <c:pt idx="1731">
                  <c:v>1484.4369999999999</c:v>
                </c:pt>
                <c:pt idx="1732">
                  <c:v>1484.9190000000001</c:v>
                </c:pt>
                <c:pt idx="1733">
                  <c:v>1485.4010000000001</c:v>
                </c:pt>
                <c:pt idx="1734">
                  <c:v>1485.884</c:v>
                </c:pt>
                <c:pt idx="1735">
                  <c:v>1486.366</c:v>
                </c:pt>
                <c:pt idx="1736">
                  <c:v>1486.848</c:v>
                </c:pt>
                <c:pt idx="1737">
                  <c:v>1487.33</c:v>
                </c:pt>
                <c:pt idx="1738">
                  <c:v>1487.8119999999999</c:v>
                </c:pt>
                <c:pt idx="1739">
                  <c:v>1488.2940000000001</c:v>
                </c:pt>
                <c:pt idx="1740">
                  <c:v>1488.7760000000001</c:v>
                </c:pt>
                <c:pt idx="1741">
                  <c:v>1489.258</c:v>
                </c:pt>
                <c:pt idx="1742">
                  <c:v>1489.741</c:v>
                </c:pt>
                <c:pt idx="1743">
                  <c:v>1490.223</c:v>
                </c:pt>
                <c:pt idx="1744">
                  <c:v>1490.7049999999999</c:v>
                </c:pt>
                <c:pt idx="1745">
                  <c:v>1491.1869999999999</c:v>
                </c:pt>
                <c:pt idx="1746">
                  <c:v>1491.6690000000001</c:v>
                </c:pt>
                <c:pt idx="1747">
                  <c:v>1492.1510000000001</c:v>
                </c:pt>
                <c:pt idx="1748">
                  <c:v>1492.633</c:v>
                </c:pt>
                <c:pt idx="1749">
                  <c:v>1493.115</c:v>
                </c:pt>
                <c:pt idx="1750">
                  <c:v>1493.598</c:v>
                </c:pt>
                <c:pt idx="1751">
                  <c:v>1494.08</c:v>
                </c:pt>
                <c:pt idx="1752">
                  <c:v>1494.5619999999999</c:v>
                </c:pt>
                <c:pt idx="1753">
                  <c:v>1495.0440000000001</c:v>
                </c:pt>
                <c:pt idx="1754">
                  <c:v>1495.5260000000001</c:v>
                </c:pt>
                <c:pt idx="1755">
                  <c:v>1496.008</c:v>
                </c:pt>
                <c:pt idx="1756">
                  <c:v>1496.49</c:v>
                </c:pt>
                <c:pt idx="1757">
                  <c:v>1496.972</c:v>
                </c:pt>
                <c:pt idx="1758">
                  <c:v>1497.454</c:v>
                </c:pt>
                <c:pt idx="1759">
                  <c:v>1497.9369999999999</c:v>
                </c:pt>
                <c:pt idx="1760">
                  <c:v>1498.4190000000001</c:v>
                </c:pt>
                <c:pt idx="1761">
                  <c:v>1498.9010000000001</c:v>
                </c:pt>
                <c:pt idx="1762">
                  <c:v>1499.383</c:v>
                </c:pt>
                <c:pt idx="1763">
                  <c:v>1499.865</c:v>
                </c:pt>
                <c:pt idx="1764">
                  <c:v>1500.347</c:v>
                </c:pt>
                <c:pt idx="1765">
                  <c:v>1500.829</c:v>
                </c:pt>
                <c:pt idx="1766">
                  <c:v>1501.3109999999999</c:v>
                </c:pt>
                <c:pt idx="1767">
                  <c:v>1501.7929999999999</c:v>
                </c:pt>
                <c:pt idx="1768">
                  <c:v>1502.2760000000001</c:v>
                </c:pt>
                <c:pt idx="1769">
                  <c:v>1502.758</c:v>
                </c:pt>
                <c:pt idx="1770">
                  <c:v>1503.24</c:v>
                </c:pt>
                <c:pt idx="1771">
                  <c:v>1503.722</c:v>
                </c:pt>
                <c:pt idx="1772">
                  <c:v>1504.204</c:v>
                </c:pt>
                <c:pt idx="1773">
                  <c:v>1504.6859999999999</c:v>
                </c:pt>
                <c:pt idx="1774">
                  <c:v>1505.1679999999999</c:v>
                </c:pt>
                <c:pt idx="1775">
                  <c:v>1505.65</c:v>
                </c:pt>
                <c:pt idx="1776">
                  <c:v>1506.133</c:v>
                </c:pt>
                <c:pt idx="1777">
                  <c:v>1506.615</c:v>
                </c:pt>
                <c:pt idx="1778">
                  <c:v>1507.097</c:v>
                </c:pt>
                <c:pt idx="1779">
                  <c:v>1507.579</c:v>
                </c:pt>
                <c:pt idx="1780">
                  <c:v>1508.0609999999999</c:v>
                </c:pt>
                <c:pt idx="1781">
                  <c:v>1508.5429999999999</c:v>
                </c:pt>
                <c:pt idx="1782">
                  <c:v>1509.0250000000001</c:v>
                </c:pt>
                <c:pt idx="1783">
                  <c:v>1509.5070000000001</c:v>
                </c:pt>
                <c:pt idx="1784">
                  <c:v>1509.99</c:v>
                </c:pt>
                <c:pt idx="1785">
                  <c:v>1510.472</c:v>
                </c:pt>
                <c:pt idx="1786">
                  <c:v>1510.954</c:v>
                </c:pt>
                <c:pt idx="1787">
                  <c:v>1511.4359999999999</c:v>
                </c:pt>
                <c:pt idx="1788">
                  <c:v>1511.9179999999999</c:v>
                </c:pt>
                <c:pt idx="1789">
                  <c:v>1512.4</c:v>
                </c:pt>
                <c:pt idx="1790">
                  <c:v>1512.8820000000001</c:v>
                </c:pt>
                <c:pt idx="1791">
                  <c:v>1513.364</c:v>
                </c:pt>
                <c:pt idx="1792">
                  <c:v>1513.846</c:v>
                </c:pt>
                <c:pt idx="1793">
                  <c:v>1514.328</c:v>
                </c:pt>
                <c:pt idx="1794">
                  <c:v>1514.8109999999999</c:v>
                </c:pt>
                <c:pt idx="1795">
                  <c:v>1515.2929999999999</c:v>
                </c:pt>
                <c:pt idx="1796">
                  <c:v>1515.7750000000001</c:v>
                </c:pt>
                <c:pt idx="1797">
                  <c:v>1516.2570000000001</c:v>
                </c:pt>
                <c:pt idx="1798">
                  <c:v>1516.739</c:v>
                </c:pt>
                <c:pt idx="1799">
                  <c:v>1517.221</c:v>
                </c:pt>
                <c:pt idx="1800">
                  <c:v>1517.703</c:v>
                </c:pt>
                <c:pt idx="1801">
                  <c:v>1518.1849999999999</c:v>
                </c:pt>
                <c:pt idx="1802">
                  <c:v>1518.6679999999999</c:v>
                </c:pt>
                <c:pt idx="1803">
                  <c:v>1519.15</c:v>
                </c:pt>
                <c:pt idx="1804">
                  <c:v>1519.6320000000001</c:v>
                </c:pt>
                <c:pt idx="1805">
                  <c:v>1520.114</c:v>
                </c:pt>
                <c:pt idx="1806">
                  <c:v>1520.596</c:v>
                </c:pt>
                <c:pt idx="1807">
                  <c:v>1521.078</c:v>
                </c:pt>
                <c:pt idx="1808">
                  <c:v>1521.56</c:v>
                </c:pt>
                <c:pt idx="1809">
                  <c:v>1522.0419999999999</c:v>
                </c:pt>
                <c:pt idx="1810">
                  <c:v>1522.5250000000001</c:v>
                </c:pt>
                <c:pt idx="1811">
                  <c:v>1523.0070000000001</c:v>
                </c:pt>
                <c:pt idx="1812">
                  <c:v>1523.489</c:v>
                </c:pt>
                <c:pt idx="1813">
                  <c:v>1523.971</c:v>
                </c:pt>
                <c:pt idx="1814">
                  <c:v>1524.453</c:v>
                </c:pt>
                <c:pt idx="1815">
                  <c:v>1524.9349999999999</c:v>
                </c:pt>
                <c:pt idx="1816">
                  <c:v>1525.4169999999999</c:v>
                </c:pt>
                <c:pt idx="1817">
                  <c:v>1525.8989999999999</c:v>
                </c:pt>
                <c:pt idx="1818">
                  <c:v>1526.3810000000001</c:v>
                </c:pt>
                <c:pt idx="1819">
                  <c:v>1526.864</c:v>
                </c:pt>
                <c:pt idx="1820">
                  <c:v>1527.346</c:v>
                </c:pt>
                <c:pt idx="1821">
                  <c:v>1527.828</c:v>
                </c:pt>
                <c:pt idx="1822">
                  <c:v>1528.31</c:v>
                </c:pt>
                <c:pt idx="1823">
                  <c:v>1528.7919999999999</c:v>
                </c:pt>
                <c:pt idx="1824">
                  <c:v>1529.2739999999999</c:v>
                </c:pt>
                <c:pt idx="1825">
                  <c:v>1529.7560000000001</c:v>
                </c:pt>
                <c:pt idx="1826">
                  <c:v>1530.2380000000001</c:v>
                </c:pt>
                <c:pt idx="1827">
                  <c:v>1530.72</c:v>
                </c:pt>
                <c:pt idx="1828">
                  <c:v>1531.203</c:v>
                </c:pt>
                <c:pt idx="1829">
                  <c:v>1531.6849999999999</c:v>
                </c:pt>
                <c:pt idx="1830">
                  <c:v>1532.1669999999999</c:v>
                </c:pt>
                <c:pt idx="1831">
                  <c:v>1532.6489999999999</c:v>
                </c:pt>
                <c:pt idx="1832">
                  <c:v>1533.1310000000001</c:v>
                </c:pt>
                <c:pt idx="1833">
                  <c:v>1533.6130000000001</c:v>
                </c:pt>
                <c:pt idx="1834">
                  <c:v>1534.095</c:v>
                </c:pt>
                <c:pt idx="1835">
                  <c:v>1534.577</c:v>
                </c:pt>
                <c:pt idx="1836">
                  <c:v>1535.06</c:v>
                </c:pt>
                <c:pt idx="1837">
                  <c:v>1535.5419999999999</c:v>
                </c:pt>
                <c:pt idx="1838">
                  <c:v>1536.0239999999999</c:v>
                </c:pt>
                <c:pt idx="1839">
                  <c:v>1536.5060000000001</c:v>
                </c:pt>
                <c:pt idx="1840">
                  <c:v>1536.9880000000001</c:v>
                </c:pt>
                <c:pt idx="1841">
                  <c:v>1537.47</c:v>
                </c:pt>
                <c:pt idx="1842">
                  <c:v>1537.952</c:v>
                </c:pt>
                <c:pt idx="1843">
                  <c:v>1538.434</c:v>
                </c:pt>
                <c:pt idx="1844">
                  <c:v>1538.9169999999999</c:v>
                </c:pt>
                <c:pt idx="1845">
                  <c:v>1539.3989999999999</c:v>
                </c:pt>
                <c:pt idx="1846">
                  <c:v>1539.8810000000001</c:v>
                </c:pt>
                <c:pt idx="1847">
                  <c:v>1540.3630000000001</c:v>
                </c:pt>
                <c:pt idx="1848">
                  <c:v>1540.845</c:v>
                </c:pt>
                <c:pt idx="1849">
                  <c:v>1541.327</c:v>
                </c:pt>
                <c:pt idx="1850">
                  <c:v>1541.809</c:v>
                </c:pt>
                <c:pt idx="1851">
                  <c:v>1542.2909999999999</c:v>
                </c:pt>
                <c:pt idx="1852">
                  <c:v>1542.7729999999999</c:v>
                </c:pt>
                <c:pt idx="1853">
                  <c:v>1543.2550000000001</c:v>
                </c:pt>
                <c:pt idx="1854">
                  <c:v>1543.7380000000001</c:v>
                </c:pt>
                <c:pt idx="1855">
                  <c:v>1544.22</c:v>
                </c:pt>
                <c:pt idx="1856">
                  <c:v>1544.702</c:v>
                </c:pt>
                <c:pt idx="1857">
                  <c:v>1545.184</c:v>
                </c:pt>
                <c:pt idx="1858">
                  <c:v>1545.6659999999999</c:v>
                </c:pt>
                <c:pt idx="1859">
                  <c:v>1546.1479999999999</c:v>
                </c:pt>
                <c:pt idx="1860">
                  <c:v>1546.63</c:v>
                </c:pt>
                <c:pt idx="1861">
                  <c:v>1547.1120000000001</c:v>
                </c:pt>
                <c:pt idx="1862">
                  <c:v>1547.595</c:v>
                </c:pt>
                <c:pt idx="1863">
                  <c:v>1548.077</c:v>
                </c:pt>
                <c:pt idx="1864">
                  <c:v>1548.559</c:v>
                </c:pt>
                <c:pt idx="1865">
                  <c:v>1549.0409999999999</c:v>
                </c:pt>
                <c:pt idx="1866">
                  <c:v>1549.5229999999999</c:v>
                </c:pt>
                <c:pt idx="1867">
                  <c:v>1550.0050000000001</c:v>
                </c:pt>
                <c:pt idx="1868">
                  <c:v>1550.4870000000001</c:v>
                </c:pt>
                <c:pt idx="1869">
                  <c:v>1550.9690000000001</c:v>
                </c:pt>
                <c:pt idx="1870">
                  <c:v>1551.452</c:v>
                </c:pt>
                <c:pt idx="1871">
                  <c:v>1551.934</c:v>
                </c:pt>
                <c:pt idx="1872">
                  <c:v>1552.4159999999999</c:v>
                </c:pt>
                <c:pt idx="1873">
                  <c:v>1552.8979999999999</c:v>
                </c:pt>
                <c:pt idx="1874">
                  <c:v>1553.38</c:v>
                </c:pt>
                <c:pt idx="1875">
                  <c:v>1553.8620000000001</c:v>
                </c:pt>
                <c:pt idx="1876">
                  <c:v>1554.3440000000001</c:v>
                </c:pt>
                <c:pt idx="1877">
                  <c:v>1554.826</c:v>
                </c:pt>
                <c:pt idx="1878">
                  <c:v>1555.308</c:v>
                </c:pt>
                <c:pt idx="1879">
                  <c:v>1555.7909999999999</c:v>
                </c:pt>
                <c:pt idx="1880">
                  <c:v>1556.2729999999999</c:v>
                </c:pt>
                <c:pt idx="1881">
                  <c:v>1556.7550000000001</c:v>
                </c:pt>
                <c:pt idx="1882">
                  <c:v>1557.2370000000001</c:v>
                </c:pt>
                <c:pt idx="1883">
                  <c:v>1557.7190000000001</c:v>
                </c:pt>
                <c:pt idx="1884">
                  <c:v>1558.201</c:v>
                </c:pt>
                <c:pt idx="1885">
                  <c:v>1558.683</c:v>
                </c:pt>
                <c:pt idx="1886">
                  <c:v>1559.165</c:v>
                </c:pt>
                <c:pt idx="1887">
                  <c:v>1559.6469999999999</c:v>
                </c:pt>
                <c:pt idx="1888">
                  <c:v>1560.13</c:v>
                </c:pt>
                <c:pt idx="1889">
                  <c:v>1560.6120000000001</c:v>
                </c:pt>
                <c:pt idx="1890">
                  <c:v>1561.0940000000001</c:v>
                </c:pt>
                <c:pt idx="1891">
                  <c:v>1561.576</c:v>
                </c:pt>
                <c:pt idx="1892">
                  <c:v>1562.058</c:v>
                </c:pt>
                <c:pt idx="1893">
                  <c:v>1562.54</c:v>
                </c:pt>
                <c:pt idx="1894">
                  <c:v>1563.0219999999999</c:v>
                </c:pt>
                <c:pt idx="1895">
                  <c:v>1563.5039999999999</c:v>
                </c:pt>
                <c:pt idx="1896">
                  <c:v>1563.9870000000001</c:v>
                </c:pt>
                <c:pt idx="1897">
                  <c:v>1564.4690000000001</c:v>
                </c:pt>
                <c:pt idx="1898">
                  <c:v>1564.951</c:v>
                </c:pt>
                <c:pt idx="1899">
                  <c:v>1565.433</c:v>
                </c:pt>
                <c:pt idx="1900">
                  <c:v>1565.915</c:v>
                </c:pt>
                <c:pt idx="1901">
                  <c:v>1566.3969999999999</c:v>
                </c:pt>
                <c:pt idx="1902">
                  <c:v>1566.8789999999999</c:v>
                </c:pt>
                <c:pt idx="1903">
                  <c:v>1567.3610000000001</c:v>
                </c:pt>
                <c:pt idx="1904">
                  <c:v>1567.8440000000001</c:v>
                </c:pt>
                <c:pt idx="1905">
                  <c:v>1568.326</c:v>
                </c:pt>
                <c:pt idx="1906">
                  <c:v>1568.808</c:v>
                </c:pt>
                <c:pt idx="1907">
                  <c:v>1569.29</c:v>
                </c:pt>
                <c:pt idx="1908">
                  <c:v>1569.7719999999999</c:v>
                </c:pt>
                <c:pt idx="1909">
                  <c:v>1570.2539999999999</c:v>
                </c:pt>
                <c:pt idx="1910">
                  <c:v>1570.7360000000001</c:v>
                </c:pt>
                <c:pt idx="1911">
                  <c:v>1571.2180000000001</c:v>
                </c:pt>
                <c:pt idx="1912">
                  <c:v>1571.7</c:v>
                </c:pt>
                <c:pt idx="1913">
                  <c:v>1572.182</c:v>
                </c:pt>
                <c:pt idx="1914">
                  <c:v>1572.665</c:v>
                </c:pt>
                <c:pt idx="1915">
                  <c:v>1573.1469999999999</c:v>
                </c:pt>
                <c:pt idx="1916">
                  <c:v>1573.6289999999999</c:v>
                </c:pt>
                <c:pt idx="1917">
                  <c:v>1574.1110000000001</c:v>
                </c:pt>
                <c:pt idx="1918">
                  <c:v>1574.5930000000001</c:v>
                </c:pt>
                <c:pt idx="1919">
                  <c:v>1575.075</c:v>
                </c:pt>
                <c:pt idx="1920">
                  <c:v>1575.557</c:v>
                </c:pt>
                <c:pt idx="1921">
                  <c:v>1576.039</c:v>
                </c:pt>
                <c:pt idx="1922">
                  <c:v>1576.5219999999999</c:v>
                </c:pt>
                <c:pt idx="1923">
                  <c:v>1577.0039999999999</c:v>
                </c:pt>
                <c:pt idx="1924">
                  <c:v>1577.4860000000001</c:v>
                </c:pt>
                <c:pt idx="1925">
                  <c:v>1577.9680000000001</c:v>
                </c:pt>
                <c:pt idx="1926">
                  <c:v>1578.45</c:v>
                </c:pt>
                <c:pt idx="1927">
                  <c:v>1578.932</c:v>
                </c:pt>
                <c:pt idx="1928">
                  <c:v>1579.414</c:v>
                </c:pt>
                <c:pt idx="1929">
                  <c:v>1579.896</c:v>
                </c:pt>
                <c:pt idx="1930">
                  <c:v>1580.3789999999999</c:v>
                </c:pt>
                <c:pt idx="1931">
                  <c:v>1580.8610000000001</c:v>
                </c:pt>
                <c:pt idx="1932">
                  <c:v>1581.3430000000001</c:v>
                </c:pt>
                <c:pt idx="1933">
                  <c:v>1581.825</c:v>
                </c:pt>
                <c:pt idx="1934">
                  <c:v>1582.307</c:v>
                </c:pt>
                <c:pt idx="1935">
                  <c:v>1582.789</c:v>
                </c:pt>
                <c:pt idx="1936">
                  <c:v>1583.271</c:v>
                </c:pt>
                <c:pt idx="1937">
                  <c:v>1583.7529999999999</c:v>
                </c:pt>
                <c:pt idx="1938">
                  <c:v>1584.2349999999999</c:v>
                </c:pt>
                <c:pt idx="1939">
                  <c:v>1584.7180000000001</c:v>
                </c:pt>
                <c:pt idx="1940">
                  <c:v>1585.2</c:v>
                </c:pt>
                <c:pt idx="1941">
                  <c:v>1585.682</c:v>
                </c:pt>
                <c:pt idx="1942">
                  <c:v>1586.164</c:v>
                </c:pt>
                <c:pt idx="1943">
                  <c:v>1586.646</c:v>
                </c:pt>
                <c:pt idx="1944">
                  <c:v>1587.1279999999999</c:v>
                </c:pt>
                <c:pt idx="1945">
                  <c:v>1587.61</c:v>
                </c:pt>
                <c:pt idx="1946">
                  <c:v>1588.0920000000001</c:v>
                </c:pt>
                <c:pt idx="1947">
                  <c:v>1588.5740000000001</c:v>
                </c:pt>
                <c:pt idx="1948">
                  <c:v>1589.057</c:v>
                </c:pt>
                <c:pt idx="1949">
                  <c:v>1589.539</c:v>
                </c:pt>
                <c:pt idx="1950">
                  <c:v>1590.021</c:v>
                </c:pt>
                <c:pt idx="1951">
                  <c:v>1590.5029999999999</c:v>
                </c:pt>
                <c:pt idx="1952">
                  <c:v>1590.9849999999999</c:v>
                </c:pt>
                <c:pt idx="1953">
                  <c:v>1591.4670000000001</c:v>
                </c:pt>
                <c:pt idx="1954">
                  <c:v>1591.9490000000001</c:v>
                </c:pt>
                <c:pt idx="1955">
                  <c:v>1592.431</c:v>
                </c:pt>
                <c:pt idx="1956">
                  <c:v>1592.914</c:v>
                </c:pt>
                <c:pt idx="1957">
                  <c:v>1593.396</c:v>
                </c:pt>
                <c:pt idx="1958">
                  <c:v>1593.8779999999999</c:v>
                </c:pt>
                <c:pt idx="1959">
                  <c:v>1594.36</c:v>
                </c:pt>
                <c:pt idx="1960">
                  <c:v>1594.8420000000001</c:v>
                </c:pt>
                <c:pt idx="1961">
                  <c:v>1595.3240000000001</c:v>
                </c:pt>
                <c:pt idx="1962">
                  <c:v>1595.806</c:v>
                </c:pt>
                <c:pt idx="1963">
                  <c:v>1596.288</c:v>
                </c:pt>
                <c:pt idx="1964">
                  <c:v>1596.771</c:v>
                </c:pt>
                <c:pt idx="1965">
                  <c:v>1597.2529999999999</c:v>
                </c:pt>
                <c:pt idx="1966">
                  <c:v>1597.7349999999999</c:v>
                </c:pt>
                <c:pt idx="1967">
                  <c:v>1598.2170000000001</c:v>
                </c:pt>
                <c:pt idx="1968">
                  <c:v>1598.6990000000001</c:v>
                </c:pt>
                <c:pt idx="1969">
                  <c:v>1599.181</c:v>
                </c:pt>
                <c:pt idx="1970">
                  <c:v>1599.663</c:v>
                </c:pt>
                <c:pt idx="1971">
                  <c:v>1600.145</c:v>
                </c:pt>
                <c:pt idx="1972">
                  <c:v>1600.627</c:v>
                </c:pt>
                <c:pt idx="1973">
                  <c:v>1601.1089999999999</c:v>
                </c:pt>
                <c:pt idx="1974">
                  <c:v>1601.5920000000001</c:v>
                </c:pt>
                <c:pt idx="1975">
                  <c:v>1602.0740000000001</c:v>
                </c:pt>
                <c:pt idx="1976">
                  <c:v>1602.556</c:v>
                </c:pt>
                <c:pt idx="1977">
                  <c:v>1603.038</c:v>
                </c:pt>
                <c:pt idx="1978">
                  <c:v>1603.52</c:v>
                </c:pt>
                <c:pt idx="1979">
                  <c:v>1604.002</c:v>
                </c:pt>
                <c:pt idx="1980">
                  <c:v>1604.4839999999999</c:v>
                </c:pt>
                <c:pt idx="1981">
                  <c:v>1604.9659999999999</c:v>
                </c:pt>
                <c:pt idx="1982">
                  <c:v>1605.4490000000001</c:v>
                </c:pt>
                <c:pt idx="1983">
                  <c:v>1605.931</c:v>
                </c:pt>
                <c:pt idx="1984">
                  <c:v>1606.413</c:v>
                </c:pt>
                <c:pt idx="1985">
                  <c:v>1606.895</c:v>
                </c:pt>
                <c:pt idx="1986">
                  <c:v>1607.377</c:v>
                </c:pt>
                <c:pt idx="1987">
                  <c:v>1607.8589999999999</c:v>
                </c:pt>
                <c:pt idx="1988">
                  <c:v>1608.3409999999999</c:v>
                </c:pt>
                <c:pt idx="1989">
                  <c:v>1608.8230000000001</c:v>
                </c:pt>
                <c:pt idx="1990">
                  <c:v>1609.306</c:v>
                </c:pt>
                <c:pt idx="1991">
                  <c:v>1609.788</c:v>
                </c:pt>
                <c:pt idx="1992">
                  <c:v>1610.27</c:v>
                </c:pt>
                <c:pt idx="1993">
                  <c:v>1610.752</c:v>
                </c:pt>
                <c:pt idx="1994">
                  <c:v>1611.2339999999999</c:v>
                </c:pt>
                <c:pt idx="1995">
                  <c:v>1611.7159999999999</c:v>
                </c:pt>
                <c:pt idx="1996">
                  <c:v>1612.1980000000001</c:v>
                </c:pt>
                <c:pt idx="1997">
                  <c:v>1612.68</c:v>
                </c:pt>
                <c:pt idx="1998">
                  <c:v>1613.162</c:v>
                </c:pt>
                <c:pt idx="1999">
                  <c:v>1613.645</c:v>
                </c:pt>
                <c:pt idx="2000">
                  <c:v>1614.127</c:v>
                </c:pt>
                <c:pt idx="2001">
                  <c:v>1614.6089999999999</c:v>
                </c:pt>
                <c:pt idx="2002">
                  <c:v>1615.0909999999999</c:v>
                </c:pt>
                <c:pt idx="2003">
                  <c:v>1615.5730000000001</c:v>
                </c:pt>
                <c:pt idx="2004">
                  <c:v>1616.0550000000001</c:v>
                </c:pt>
                <c:pt idx="2005">
                  <c:v>1616.537</c:v>
                </c:pt>
                <c:pt idx="2006">
                  <c:v>1617.019</c:v>
                </c:pt>
                <c:pt idx="2007">
                  <c:v>1617.501</c:v>
                </c:pt>
                <c:pt idx="2008">
                  <c:v>1617.9839999999999</c:v>
                </c:pt>
                <c:pt idx="2009">
                  <c:v>1618.4659999999999</c:v>
                </c:pt>
                <c:pt idx="2010">
                  <c:v>1618.9480000000001</c:v>
                </c:pt>
                <c:pt idx="2011">
                  <c:v>1619.43</c:v>
                </c:pt>
                <c:pt idx="2012">
                  <c:v>1619.912</c:v>
                </c:pt>
                <c:pt idx="2013">
                  <c:v>1620.394</c:v>
                </c:pt>
                <c:pt idx="2014">
                  <c:v>1620.876</c:v>
                </c:pt>
                <c:pt idx="2015">
                  <c:v>1621.3579999999999</c:v>
                </c:pt>
                <c:pt idx="2016">
                  <c:v>1621.8409999999999</c:v>
                </c:pt>
                <c:pt idx="2017">
                  <c:v>1622.3230000000001</c:v>
                </c:pt>
                <c:pt idx="2018">
                  <c:v>1622.8050000000001</c:v>
                </c:pt>
                <c:pt idx="2019">
                  <c:v>1623.287</c:v>
                </c:pt>
                <c:pt idx="2020">
                  <c:v>1623.769</c:v>
                </c:pt>
                <c:pt idx="2021">
                  <c:v>1624.251</c:v>
                </c:pt>
                <c:pt idx="2022">
                  <c:v>1624.7329999999999</c:v>
                </c:pt>
                <c:pt idx="2023">
                  <c:v>1625.2149999999999</c:v>
                </c:pt>
                <c:pt idx="2024">
                  <c:v>1625.6980000000001</c:v>
                </c:pt>
                <c:pt idx="2025">
                  <c:v>1626.18</c:v>
                </c:pt>
                <c:pt idx="2026">
                  <c:v>1626.662</c:v>
                </c:pt>
                <c:pt idx="2027">
                  <c:v>1627.144</c:v>
                </c:pt>
                <c:pt idx="2028">
                  <c:v>1627.626</c:v>
                </c:pt>
                <c:pt idx="2029">
                  <c:v>1628.1079999999999</c:v>
                </c:pt>
                <c:pt idx="2030">
                  <c:v>1628.59</c:v>
                </c:pt>
                <c:pt idx="2031">
                  <c:v>1629.0719999999999</c:v>
                </c:pt>
                <c:pt idx="2032">
                  <c:v>1629.5540000000001</c:v>
                </c:pt>
                <c:pt idx="2033">
                  <c:v>1630.0360000000001</c:v>
                </c:pt>
                <c:pt idx="2034">
                  <c:v>1630.519</c:v>
                </c:pt>
                <c:pt idx="2035">
                  <c:v>1631.001</c:v>
                </c:pt>
                <c:pt idx="2036">
                  <c:v>1631.4829999999999</c:v>
                </c:pt>
                <c:pt idx="2037">
                  <c:v>1631.9649999999999</c:v>
                </c:pt>
                <c:pt idx="2038">
                  <c:v>1632.4469999999999</c:v>
                </c:pt>
                <c:pt idx="2039">
                  <c:v>1632.9290000000001</c:v>
                </c:pt>
                <c:pt idx="2040">
                  <c:v>1633.4110000000001</c:v>
                </c:pt>
                <c:pt idx="2041">
                  <c:v>1633.893</c:v>
                </c:pt>
                <c:pt idx="2042">
                  <c:v>1634.376</c:v>
                </c:pt>
                <c:pt idx="2043">
                  <c:v>1634.8579999999999</c:v>
                </c:pt>
                <c:pt idx="2044">
                  <c:v>1635.34</c:v>
                </c:pt>
                <c:pt idx="2045">
                  <c:v>1635.8219999999999</c:v>
                </c:pt>
                <c:pt idx="2046">
                  <c:v>1636.3040000000001</c:v>
                </c:pt>
                <c:pt idx="2047">
                  <c:v>1636.7860000000001</c:v>
                </c:pt>
                <c:pt idx="2048">
                  <c:v>1637.268</c:v>
                </c:pt>
                <c:pt idx="2049">
                  <c:v>1637.75</c:v>
                </c:pt>
                <c:pt idx="2050">
                  <c:v>1638.232</c:v>
                </c:pt>
                <c:pt idx="2051">
                  <c:v>1638.7149999999999</c:v>
                </c:pt>
                <c:pt idx="2052">
                  <c:v>1639.1969999999999</c:v>
                </c:pt>
                <c:pt idx="2053">
                  <c:v>1639.6790000000001</c:v>
                </c:pt>
                <c:pt idx="2054">
                  <c:v>1640.1610000000001</c:v>
                </c:pt>
                <c:pt idx="2055">
                  <c:v>1640.643</c:v>
                </c:pt>
                <c:pt idx="2056">
                  <c:v>1641.125</c:v>
                </c:pt>
                <c:pt idx="2057">
                  <c:v>1641.607</c:v>
                </c:pt>
                <c:pt idx="2058">
                  <c:v>1642.0889999999999</c:v>
                </c:pt>
                <c:pt idx="2059">
                  <c:v>1642.5719999999999</c:v>
                </c:pt>
                <c:pt idx="2060">
                  <c:v>1643.0540000000001</c:v>
                </c:pt>
                <c:pt idx="2061">
                  <c:v>1643.5360000000001</c:v>
                </c:pt>
                <c:pt idx="2062">
                  <c:v>1644.018</c:v>
                </c:pt>
                <c:pt idx="2063">
                  <c:v>1644.5</c:v>
                </c:pt>
                <c:pt idx="2064">
                  <c:v>1644.982</c:v>
                </c:pt>
                <c:pt idx="2065">
                  <c:v>1645.4639999999999</c:v>
                </c:pt>
                <c:pt idx="2066">
                  <c:v>1645.9459999999999</c:v>
                </c:pt>
                <c:pt idx="2067">
                  <c:v>1646.4280000000001</c:v>
                </c:pt>
                <c:pt idx="2068">
                  <c:v>1646.9110000000001</c:v>
                </c:pt>
                <c:pt idx="2069">
                  <c:v>1647.393</c:v>
                </c:pt>
                <c:pt idx="2070">
                  <c:v>1647.875</c:v>
                </c:pt>
                <c:pt idx="2071">
                  <c:v>1648.357</c:v>
                </c:pt>
                <c:pt idx="2072">
                  <c:v>1648.8389999999999</c:v>
                </c:pt>
                <c:pt idx="2073">
                  <c:v>1649.3209999999999</c:v>
                </c:pt>
                <c:pt idx="2074">
                  <c:v>1649.8030000000001</c:v>
                </c:pt>
                <c:pt idx="2075">
                  <c:v>1650.2850000000001</c:v>
                </c:pt>
                <c:pt idx="2076">
                  <c:v>1650.7670000000001</c:v>
                </c:pt>
                <c:pt idx="2077">
                  <c:v>1651.25</c:v>
                </c:pt>
                <c:pt idx="2078">
                  <c:v>1651.732</c:v>
                </c:pt>
                <c:pt idx="2079">
                  <c:v>1652.2139999999999</c:v>
                </c:pt>
                <c:pt idx="2080">
                  <c:v>1652.6959999999999</c:v>
                </c:pt>
                <c:pt idx="2081">
                  <c:v>1653.1780000000001</c:v>
                </c:pt>
                <c:pt idx="2082">
                  <c:v>1653.66</c:v>
                </c:pt>
                <c:pt idx="2083">
                  <c:v>1654.1420000000001</c:v>
                </c:pt>
                <c:pt idx="2084">
                  <c:v>1654.624</c:v>
                </c:pt>
                <c:pt idx="2085">
                  <c:v>1655.107</c:v>
                </c:pt>
                <c:pt idx="2086">
                  <c:v>1655.5889999999999</c:v>
                </c:pt>
                <c:pt idx="2087">
                  <c:v>1656.0709999999999</c:v>
                </c:pt>
                <c:pt idx="2088">
                  <c:v>1656.5530000000001</c:v>
                </c:pt>
                <c:pt idx="2089">
                  <c:v>1657.0350000000001</c:v>
                </c:pt>
                <c:pt idx="2090">
                  <c:v>1657.5170000000001</c:v>
                </c:pt>
                <c:pt idx="2091">
                  <c:v>1657.999</c:v>
                </c:pt>
                <c:pt idx="2092">
                  <c:v>1658.481</c:v>
                </c:pt>
                <c:pt idx="2093">
                  <c:v>1658.9639999999999</c:v>
                </c:pt>
                <c:pt idx="2094">
                  <c:v>1659.4459999999999</c:v>
                </c:pt>
                <c:pt idx="2095">
                  <c:v>1659.9280000000001</c:v>
                </c:pt>
                <c:pt idx="2096">
                  <c:v>1660.41</c:v>
                </c:pt>
                <c:pt idx="2097">
                  <c:v>1660.8920000000001</c:v>
                </c:pt>
                <c:pt idx="2098">
                  <c:v>1661.374</c:v>
                </c:pt>
                <c:pt idx="2099">
                  <c:v>1661.856</c:v>
                </c:pt>
                <c:pt idx="2100">
                  <c:v>1662.338</c:v>
                </c:pt>
                <c:pt idx="2101">
                  <c:v>1662.82</c:v>
                </c:pt>
                <c:pt idx="2102">
                  <c:v>1663.3019999999999</c:v>
                </c:pt>
                <c:pt idx="2103">
                  <c:v>1663.7850000000001</c:v>
                </c:pt>
                <c:pt idx="2104">
                  <c:v>1664.2670000000001</c:v>
                </c:pt>
                <c:pt idx="2105">
                  <c:v>1664.749</c:v>
                </c:pt>
                <c:pt idx="2106">
                  <c:v>1665.231</c:v>
                </c:pt>
                <c:pt idx="2107">
                  <c:v>1665.713</c:v>
                </c:pt>
                <c:pt idx="2108">
                  <c:v>1666.1949999999999</c:v>
                </c:pt>
                <c:pt idx="2109">
                  <c:v>1666.6769999999999</c:v>
                </c:pt>
                <c:pt idx="2110">
                  <c:v>1667.1590000000001</c:v>
                </c:pt>
                <c:pt idx="2111">
                  <c:v>1667.6420000000001</c:v>
                </c:pt>
                <c:pt idx="2112">
                  <c:v>1668.124</c:v>
                </c:pt>
                <c:pt idx="2113">
                  <c:v>1668.606</c:v>
                </c:pt>
                <c:pt idx="2114">
                  <c:v>1669.088</c:v>
                </c:pt>
                <c:pt idx="2115">
                  <c:v>1669.57</c:v>
                </c:pt>
                <c:pt idx="2116">
                  <c:v>1670.0519999999999</c:v>
                </c:pt>
                <c:pt idx="2117">
                  <c:v>1670.5340000000001</c:v>
                </c:pt>
                <c:pt idx="2118">
                  <c:v>1671.0160000000001</c:v>
                </c:pt>
                <c:pt idx="2119">
                  <c:v>1671.499</c:v>
                </c:pt>
                <c:pt idx="2120">
                  <c:v>1671.981</c:v>
                </c:pt>
                <c:pt idx="2121">
                  <c:v>1672.463</c:v>
                </c:pt>
                <c:pt idx="2122">
                  <c:v>1672.9449999999999</c:v>
                </c:pt>
                <c:pt idx="2123">
                  <c:v>1673.4269999999999</c:v>
                </c:pt>
                <c:pt idx="2124">
                  <c:v>1673.9090000000001</c:v>
                </c:pt>
                <c:pt idx="2125">
                  <c:v>1674.3910000000001</c:v>
                </c:pt>
                <c:pt idx="2126">
                  <c:v>1674.873</c:v>
                </c:pt>
                <c:pt idx="2127">
                  <c:v>1675.355</c:v>
                </c:pt>
                <c:pt idx="2128">
                  <c:v>1675.838</c:v>
                </c:pt>
                <c:pt idx="2129">
                  <c:v>1676.32</c:v>
                </c:pt>
                <c:pt idx="2130">
                  <c:v>1676.8019999999999</c:v>
                </c:pt>
                <c:pt idx="2131">
                  <c:v>1677.2840000000001</c:v>
                </c:pt>
                <c:pt idx="2132">
                  <c:v>1677.7660000000001</c:v>
                </c:pt>
                <c:pt idx="2133">
                  <c:v>1678.248</c:v>
                </c:pt>
                <c:pt idx="2134">
                  <c:v>1678.73</c:v>
                </c:pt>
                <c:pt idx="2135">
                  <c:v>1679.212</c:v>
                </c:pt>
                <c:pt idx="2136">
                  <c:v>1679.694</c:v>
                </c:pt>
                <c:pt idx="2137">
                  <c:v>1680.1769999999999</c:v>
                </c:pt>
                <c:pt idx="2138">
                  <c:v>1680.6590000000001</c:v>
                </c:pt>
                <c:pt idx="2139">
                  <c:v>1681.1410000000001</c:v>
                </c:pt>
                <c:pt idx="2140">
                  <c:v>1681.623</c:v>
                </c:pt>
                <c:pt idx="2141">
                  <c:v>1682.105</c:v>
                </c:pt>
                <c:pt idx="2142">
                  <c:v>1682.587</c:v>
                </c:pt>
                <c:pt idx="2143">
                  <c:v>1683.069</c:v>
                </c:pt>
                <c:pt idx="2144">
                  <c:v>1683.5509999999999</c:v>
                </c:pt>
                <c:pt idx="2145">
                  <c:v>1684.0340000000001</c:v>
                </c:pt>
                <c:pt idx="2146">
                  <c:v>1684.5160000000001</c:v>
                </c:pt>
                <c:pt idx="2147">
                  <c:v>1684.998</c:v>
                </c:pt>
                <c:pt idx="2148">
                  <c:v>1685.48</c:v>
                </c:pt>
                <c:pt idx="2149">
                  <c:v>1685.962</c:v>
                </c:pt>
                <c:pt idx="2150">
                  <c:v>1686.444</c:v>
                </c:pt>
                <c:pt idx="2151">
                  <c:v>1686.9259999999999</c:v>
                </c:pt>
                <c:pt idx="2152">
                  <c:v>1687.4079999999999</c:v>
                </c:pt>
                <c:pt idx="2153">
                  <c:v>1687.8910000000001</c:v>
                </c:pt>
                <c:pt idx="2154">
                  <c:v>1688.373</c:v>
                </c:pt>
                <c:pt idx="2155">
                  <c:v>1688.855</c:v>
                </c:pt>
                <c:pt idx="2156">
                  <c:v>1689.337</c:v>
                </c:pt>
                <c:pt idx="2157">
                  <c:v>1689.819</c:v>
                </c:pt>
                <c:pt idx="2158">
                  <c:v>1690.3009999999999</c:v>
                </c:pt>
                <c:pt idx="2159">
                  <c:v>1690.7829999999999</c:v>
                </c:pt>
                <c:pt idx="2160">
                  <c:v>1691.2650000000001</c:v>
                </c:pt>
                <c:pt idx="2161">
                  <c:v>1691.7470000000001</c:v>
                </c:pt>
                <c:pt idx="2162">
                  <c:v>1692.229</c:v>
                </c:pt>
                <c:pt idx="2163">
                  <c:v>1692.712</c:v>
                </c:pt>
                <c:pt idx="2164">
                  <c:v>1693.194</c:v>
                </c:pt>
                <c:pt idx="2165">
                  <c:v>1693.6759999999999</c:v>
                </c:pt>
                <c:pt idx="2166">
                  <c:v>1694.1579999999999</c:v>
                </c:pt>
                <c:pt idx="2167">
                  <c:v>1694.64</c:v>
                </c:pt>
                <c:pt idx="2168">
                  <c:v>1695.1220000000001</c:v>
                </c:pt>
                <c:pt idx="2169">
                  <c:v>1695.604</c:v>
                </c:pt>
                <c:pt idx="2170">
                  <c:v>1696.086</c:v>
                </c:pt>
                <c:pt idx="2171">
                  <c:v>1696.569</c:v>
                </c:pt>
                <c:pt idx="2172">
                  <c:v>1697.0509999999999</c:v>
                </c:pt>
                <c:pt idx="2173">
                  <c:v>1697.5329999999999</c:v>
                </c:pt>
                <c:pt idx="2174">
                  <c:v>1698.0150000000001</c:v>
                </c:pt>
                <c:pt idx="2175">
                  <c:v>1698.4970000000001</c:v>
                </c:pt>
                <c:pt idx="2176">
                  <c:v>1698.979</c:v>
                </c:pt>
                <c:pt idx="2177">
                  <c:v>1699.461</c:v>
                </c:pt>
                <c:pt idx="2178">
                  <c:v>1699.943</c:v>
                </c:pt>
                <c:pt idx="2179">
                  <c:v>1700.4259999999999</c:v>
                </c:pt>
                <c:pt idx="2180">
                  <c:v>1700.9079999999999</c:v>
                </c:pt>
                <c:pt idx="2181">
                  <c:v>1701.39</c:v>
                </c:pt>
                <c:pt idx="2182">
                  <c:v>1701.8720000000001</c:v>
                </c:pt>
                <c:pt idx="2183">
                  <c:v>1702.354</c:v>
                </c:pt>
                <c:pt idx="2184">
                  <c:v>1702.836</c:v>
                </c:pt>
                <c:pt idx="2185">
                  <c:v>1703.318</c:v>
                </c:pt>
                <c:pt idx="2186">
                  <c:v>1703.8</c:v>
                </c:pt>
                <c:pt idx="2187">
                  <c:v>1704.2819999999999</c:v>
                </c:pt>
                <c:pt idx="2188">
                  <c:v>1704.7650000000001</c:v>
                </c:pt>
                <c:pt idx="2189">
                  <c:v>1705.2470000000001</c:v>
                </c:pt>
                <c:pt idx="2190">
                  <c:v>1705.729</c:v>
                </c:pt>
                <c:pt idx="2191">
                  <c:v>1706.211</c:v>
                </c:pt>
                <c:pt idx="2192">
                  <c:v>1706.693</c:v>
                </c:pt>
                <c:pt idx="2193">
                  <c:v>1707.175</c:v>
                </c:pt>
                <c:pt idx="2194">
                  <c:v>1707.6569999999999</c:v>
                </c:pt>
                <c:pt idx="2195">
                  <c:v>1708.1389999999999</c:v>
                </c:pt>
                <c:pt idx="2196">
                  <c:v>1708.6210000000001</c:v>
                </c:pt>
                <c:pt idx="2197">
                  <c:v>1709.104</c:v>
                </c:pt>
                <c:pt idx="2198">
                  <c:v>1709.586</c:v>
                </c:pt>
                <c:pt idx="2199">
                  <c:v>1710.068</c:v>
                </c:pt>
                <c:pt idx="2200">
                  <c:v>1710.55</c:v>
                </c:pt>
                <c:pt idx="2201">
                  <c:v>1711.0319999999999</c:v>
                </c:pt>
                <c:pt idx="2202">
                  <c:v>1711.5139999999999</c:v>
                </c:pt>
                <c:pt idx="2203">
                  <c:v>1711.9960000000001</c:v>
                </c:pt>
                <c:pt idx="2204">
                  <c:v>1712.4780000000001</c:v>
                </c:pt>
                <c:pt idx="2205">
                  <c:v>1712.961</c:v>
                </c:pt>
                <c:pt idx="2206">
                  <c:v>1713.443</c:v>
                </c:pt>
                <c:pt idx="2207">
                  <c:v>1713.925</c:v>
                </c:pt>
                <c:pt idx="2208">
                  <c:v>1714.4069999999999</c:v>
                </c:pt>
                <c:pt idx="2209">
                  <c:v>1714.8889999999999</c:v>
                </c:pt>
                <c:pt idx="2210">
                  <c:v>1715.3710000000001</c:v>
                </c:pt>
                <c:pt idx="2211">
                  <c:v>1715.8530000000001</c:v>
                </c:pt>
                <c:pt idx="2212">
                  <c:v>1716.335</c:v>
                </c:pt>
                <c:pt idx="2213">
                  <c:v>1716.818</c:v>
                </c:pt>
                <c:pt idx="2214">
                  <c:v>1717.3</c:v>
                </c:pt>
                <c:pt idx="2215">
                  <c:v>1717.7819999999999</c:v>
                </c:pt>
                <c:pt idx="2216">
                  <c:v>1718.2639999999999</c:v>
                </c:pt>
                <c:pt idx="2217">
                  <c:v>1718.7460000000001</c:v>
                </c:pt>
                <c:pt idx="2218">
                  <c:v>1719.2280000000001</c:v>
                </c:pt>
                <c:pt idx="2219">
                  <c:v>1719.71</c:v>
                </c:pt>
                <c:pt idx="2220">
                  <c:v>1720.192</c:v>
                </c:pt>
                <c:pt idx="2221">
                  <c:v>1720.674</c:v>
                </c:pt>
                <c:pt idx="2222">
                  <c:v>1721.1559999999999</c:v>
                </c:pt>
                <c:pt idx="2223">
                  <c:v>1721.6389999999999</c:v>
                </c:pt>
                <c:pt idx="2224">
                  <c:v>1722.1210000000001</c:v>
                </c:pt>
                <c:pt idx="2225">
                  <c:v>1722.6030000000001</c:v>
                </c:pt>
                <c:pt idx="2226">
                  <c:v>1723.085</c:v>
                </c:pt>
                <c:pt idx="2227">
                  <c:v>1723.567</c:v>
                </c:pt>
                <c:pt idx="2228">
                  <c:v>1724.049</c:v>
                </c:pt>
                <c:pt idx="2229">
                  <c:v>1724.5309999999999</c:v>
                </c:pt>
                <c:pt idx="2230">
                  <c:v>1725.0129999999999</c:v>
                </c:pt>
                <c:pt idx="2231">
                  <c:v>1725.4960000000001</c:v>
                </c:pt>
                <c:pt idx="2232">
                  <c:v>1725.9780000000001</c:v>
                </c:pt>
                <c:pt idx="2233">
                  <c:v>1726.46</c:v>
                </c:pt>
                <c:pt idx="2234">
                  <c:v>1726.942</c:v>
                </c:pt>
                <c:pt idx="2235">
                  <c:v>1727.424</c:v>
                </c:pt>
                <c:pt idx="2236">
                  <c:v>1727.9059999999999</c:v>
                </c:pt>
                <c:pt idx="2237">
                  <c:v>1728.3879999999999</c:v>
                </c:pt>
                <c:pt idx="2238">
                  <c:v>1728.87</c:v>
                </c:pt>
                <c:pt idx="2239">
                  <c:v>1729.3530000000001</c:v>
                </c:pt>
                <c:pt idx="2240">
                  <c:v>1729.835</c:v>
                </c:pt>
                <c:pt idx="2241">
                  <c:v>1730.317</c:v>
                </c:pt>
                <c:pt idx="2242">
                  <c:v>1730.799</c:v>
                </c:pt>
                <c:pt idx="2243">
                  <c:v>1731.2809999999999</c:v>
                </c:pt>
                <c:pt idx="2244">
                  <c:v>1731.7629999999999</c:v>
                </c:pt>
                <c:pt idx="2245">
                  <c:v>1732.2449999999999</c:v>
                </c:pt>
                <c:pt idx="2246">
                  <c:v>1732.7270000000001</c:v>
                </c:pt>
                <c:pt idx="2247">
                  <c:v>1733.2090000000001</c:v>
                </c:pt>
                <c:pt idx="2248">
                  <c:v>1733.692</c:v>
                </c:pt>
                <c:pt idx="2249">
                  <c:v>1734.174</c:v>
                </c:pt>
                <c:pt idx="2250">
                  <c:v>1734.6559999999999</c:v>
                </c:pt>
                <c:pt idx="2251">
                  <c:v>1735.1379999999999</c:v>
                </c:pt>
                <c:pt idx="2252">
                  <c:v>1735.62</c:v>
                </c:pt>
                <c:pt idx="2253">
                  <c:v>1736.1020000000001</c:v>
                </c:pt>
                <c:pt idx="2254">
                  <c:v>1736.5840000000001</c:v>
                </c:pt>
                <c:pt idx="2255">
                  <c:v>1737.066</c:v>
                </c:pt>
                <c:pt idx="2256">
                  <c:v>1737.548</c:v>
                </c:pt>
                <c:pt idx="2257">
                  <c:v>1738.0309999999999</c:v>
                </c:pt>
                <c:pt idx="2258">
                  <c:v>1738.5129999999999</c:v>
                </c:pt>
                <c:pt idx="2259">
                  <c:v>1738.9949999999999</c:v>
                </c:pt>
                <c:pt idx="2260">
                  <c:v>1739.4770000000001</c:v>
                </c:pt>
                <c:pt idx="2261">
                  <c:v>1739.9590000000001</c:v>
                </c:pt>
                <c:pt idx="2262">
                  <c:v>1740.441</c:v>
                </c:pt>
                <c:pt idx="2263">
                  <c:v>1740.923</c:v>
                </c:pt>
                <c:pt idx="2264">
                  <c:v>1741.405</c:v>
                </c:pt>
                <c:pt idx="2265">
                  <c:v>1741.8879999999999</c:v>
                </c:pt>
                <c:pt idx="2266">
                  <c:v>1742.37</c:v>
                </c:pt>
                <c:pt idx="2267">
                  <c:v>1742.8520000000001</c:v>
                </c:pt>
                <c:pt idx="2268">
                  <c:v>1743.3340000000001</c:v>
                </c:pt>
                <c:pt idx="2269">
                  <c:v>1743.816</c:v>
                </c:pt>
                <c:pt idx="2270">
                  <c:v>1744.298</c:v>
                </c:pt>
                <c:pt idx="2271">
                  <c:v>1744.78</c:v>
                </c:pt>
                <c:pt idx="2272">
                  <c:v>1745.2619999999999</c:v>
                </c:pt>
                <c:pt idx="2273">
                  <c:v>1745.7449999999999</c:v>
                </c:pt>
                <c:pt idx="2274">
                  <c:v>1746.2270000000001</c:v>
                </c:pt>
                <c:pt idx="2275">
                  <c:v>1746.7090000000001</c:v>
                </c:pt>
                <c:pt idx="2276">
                  <c:v>1747.191</c:v>
                </c:pt>
                <c:pt idx="2277">
                  <c:v>1747.673</c:v>
                </c:pt>
                <c:pt idx="2278">
                  <c:v>1748.155</c:v>
                </c:pt>
                <c:pt idx="2279">
                  <c:v>1748.6369999999999</c:v>
                </c:pt>
                <c:pt idx="2280">
                  <c:v>1749.1189999999999</c:v>
                </c:pt>
                <c:pt idx="2281">
                  <c:v>1749.6010000000001</c:v>
                </c:pt>
                <c:pt idx="2282">
                  <c:v>1750.0830000000001</c:v>
                </c:pt>
                <c:pt idx="2283">
                  <c:v>1750.566</c:v>
                </c:pt>
                <c:pt idx="2284">
                  <c:v>1751.048</c:v>
                </c:pt>
                <c:pt idx="2285">
                  <c:v>1751.53</c:v>
                </c:pt>
                <c:pt idx="2286">
                  <c:v>1752.0119999999999</c:v>
                </c:pt>
                <c:pt idx="2287">
                  <c:v>1752.4939999999999</c:v>
                </c:pt>
                <c:pt idx="2288">
                  <c:v>1752.9760000000001</c:v>
                </c:pt>
                <c:pt idx="2289">
                  <c:v>1753.4580000000001</c:v>
                </c:pt>
                <c:pt idx="2290">
                  <c:v>1753.94</c:v>
                </c:pt>
                <c:pt idx="2291">
                  <c:v>1754.423</c:v>
                </c:pt>
                <c:pt idx="2292">
                  <c:v>1754.905</c:v>
                </c:pt>
                <c:pt idx="2293">
                  <c:v>1755.3869999999999</c:v>
                </c:pt>
                <c:pt idx="2294">
                  <c:v>1755.8689999999999</c:v>
                </c:pt>
                <c:pt idx="2295">
                  <c:v>1756.3510000000001</c:v>
                </c:pt>
                <c:pt idx="2296">
                  <c:v>1756.8330000000001</c:v>
                </c:pt>
                <c:pt idx="2297">
                  <c:v>1757.3150000000001</c:v>
                </c:pt>
                <c:pt idx="2298">
                  <c:v>1757.797</c:v>
                </c:pt>
                <c:pt idx="2299">
                  <c:v>1758.28</c:v>
                </c:pt>
                <c:pt idx="2300">
                  <c:v>1758.7619999999999</c:v>
                </c:pt>
                <c:pt idx="2301">
                  <c:v>1759.2439999999999</c:v>
                </c:pt>
                <c:pt idx="2302">
                  <c:v>1759.7260000000001</c:v>
                </c:pt>
                <c:pt idx="2303">
                  <c:v>1760.2080000000001</c:v>
                </c:pt>
                <c:pt idx="2304">
                  <c:v>1760.69</c:v>
                </c:pt>
                <c:pt idx="2305">
                  <c:v>1761.172</c:v>
                </c:pt>
                <c:pt idx="2306">
                  <c:v>1761.654</c:v>
                </c:pt>
                <c:pt idx="2307">
                  <c:v>1762.136</c:v>
                </c:pt>
                <c:pt idx="2308">
                  <c:v>1762.6189999999999</c:v>
                </c:pt>
                <c:pt idx="2309">
                  <c:v>1763.1010000000001</c:v>
                </c:pt>
                <c:pt idx="2310">
                  <c:v>1763.5830000000001</c:v>
                </c:pt>
                <c:pt idx="2311">
                  <c:v>1764.0650000000001</c:v>
                </c:pt>
                <c:pt idx="2312">
                  <c:v>1764.547</c:v>
                </c:pt>
                <c:pt idx="2313">
                  <c:v>1765.029</c:v>
                </c:pt>
                <c:pt idx="2314">
                  <c:v>1765.511</c:v>
                </c:pt>
                <c:pt idx="2315">
                  <c:v>1765.9929999999999</c:v>
                </c:pt>
                <c:pt idx="2316">
                  <c:v>1766.4749999999999</c:v>
                </c:pt>
                <c:pt idx="2317">
                  <c:v>1766.9580000000001</c:v>
                </c:pt>
                <c:pt idx="2318">
                  <c:v>1767.44</c:v>
                </c:pt>
                <c:pt idx="2319">
                  <c:v>1767.922</c:v>
                </c:pt>
                <c:pt idx="2320">
                  <c:v>1768.404</c:v>
                </c:pt>
                <c:pt idx="2321">
                  <c:v>1768.886</c:v>
                </c:pt>
                <c:pt idx="2322">
                  <c:v>1769.3679999999999</c:v>
                </c:pt>
                <c:pt idx="2323">
                  <c:v>1769.85</c:v>
                </c:pt>
                <c:pt idx="2324">
                  <c:v>1770.3320000000001</c:v>
                </c:pt>
                <c:pt idx="2325">
                  <c:v>1770.8150000000001</c:v>
                </c:pt>
                <c:pt idx="2326">
                  <c:v>1771.297</c:v>
                </c:pt>
                <c:pt idx="2327">
                  <c:v>1771.779</c:v>
                </c:pt>
                <c:pt idx="2328">
                  <c:v>1772.261</c:v>
                </c:pt>
                <c:pt idx="2329">
                  <c:v>1772.7429999999999</c:v>
                </c:pt>
                <c:pt idx="2330">
                  <c:v>1773.2249999999999</c:v>
                </c:pt>
                <c:pt idx="2331">
                  <c:v>1773.7070000000001</c:v>
                </c:pt>
                <c:pt idx="2332">
                  <c:v>1774.1890000000001</c:v>
                </c:pt>
                <c:pt idx="2333">
                  <c:v>1774.672</c:v>
                </c:pt>
                <c:pt idx="2334">
                  <c:v>1775.154</c:v>
                </c:pt>
                <c:pt idx="2335">
                  <c:v>1775.636</c:v>
                </c:pt>
                <c:pt idx="2336">
                  <c:v>1776.1179999999999</c:v>
                </c:pt>
                <c:pt idx="2337">
                  <c:v>1776.6</c:v>
                </c:pt>
                <c:pt idx="2338">
                  <c:v>1777.0820000000001</c:v>
                </c:pt>
                <c:pt idx="2339">
                  <c:v>1777.5640000000001</c:v>
                </c:pt>
                <c:pt idx="2340">
                  <c:v>1778.046</c:v>
                </c:pt>
                <c:pt idx="2341">
                  <c:v>1778.528</c:v>
                </c:pt>
                <c:pt idx="2342">
                  <c:v>1779.01</c:v>
                </c:pt>
                <c:pt idx="2343">
                  <c:v>1779.4929999999999</c:v>
                </c:pt>
                <c:pt idx="2344">
                  <c:v>1779.9749999999999</c:v>
                </c:pt>
                <c:pt idx="2345">
                  <c:v>1780.4570000000001</c:v>
                </c:pt>
                <c:pt idx="2346">
                  <c:v>1780.9390000000001</c:v>
                </c:pt>
                <c:pt idx="2347">
                  <c:v>1781.421</c:v>
                </c:pt>
                <c:pt idx="2348">
                  <c:v>1781.903</c:v>
                </c:pt>
                <c:pt idx="2349">
                  <c:v>1782.385</c:v>
                </c:pt>
                <c:pt idx="2350">
                  <c:v>1782.867</c:v>
                </c:pt>
                <c:pt idx="2351">
                  <c:v>1783.35</c:v>
                </c:pt>
                <c:pt idx="2352">
                  <c:v>1783.8320000000001</c:v>
                </c:pt>
                <c:pt idx="2353">
                  <c:v>1784.3140000000001</c:v>
                </c:pt>
                <c:pt idx="2354">
                  <c:v>1784.796</c:v>
                </c:pt>
                <c:pt idx="2355">
                  <c:v>1785.278</c:v>
                </c:pt>
                <c:pt idx="2356">
                  <c:v>1785.76</c:v>
                </c:pt>
                <c:pt idx="2357">
                  <c:v>1786.242</c:v>
                </c:pt>
                <c:pt idx="2358">
                  <c:v>1786.7239999999999</c:v>
                </c:pt>
                <c:pt idx="2359">
                  <c:v>1787.2070000000001</c:v>
                </c:pt>
                <c:pt idx="2360">
                  <c:v>1787.6890000000001</c:v>
                </c:pt>
                <c:pt idx="2361">
                  <c:v>1788.171</c:v>
                </c:pt>
                <c:pt idx="2362">
                  <c:v>1788.653</c:v>
                </c:pt>
                <c:pt idx="2363">
                  <c:v>1789.135</c:v>
                </c:pt>
                <c:pt idx="2364">
                  <c:v>1789.617</c:v>
                </c:pt>
                <c:pt idx="2365">
                  <c:v>1790.0989999999999</c:v>
                </c:pt>
                <c:pt idx="2366">
                  <c:v>1790.5809999999999</c:v>
                </c:pt>
                <c:pt idx="2367">
                  <c:v>1791.0630000000001</c:v>
                </c:pt>
                <c:pt idx="2368">
                  <c:v>1791.546</c:v>
                </c:pt>
                <c:pt idx="2369">
                  <c:v>1792.028</c:v>
                </c:pt>
                <c:pt idx="2370">
                  <c:v>1792.51</c:v>
                </c:pt>
                <c:pt idx="2371">
                  <c:v>1792.992</c:v>
                </c:pt>
                <c:pt idx="2372">
                  <c:v>1793.4739999999999</c:v>
                </c:pt>
                <c:pt idx="2373">
                  <c:v>1793.9559999999999</c:v>
                </c:pt>
                <c:pt idx="2374">
                  <c:v>1794.4380000000001</c:v>
                </c:pt>
                <c:pt idx="2375">
                  <c:v>1794.92</c:v>
                </c:pt>
                <c:pt idx="2376">
                  <c:v>1795.402</c:v>
                </c:pt>
                <c:pt idx="2377">
                  <c:v>1795.885</c:v>
                </c:pt>
                <c:pt idx="2378">
                  <c:v>1796.367</c:v>
                </c:pt>
                <c:pt idx="2379">
                  <c:v>1796.8489999999999</c:v>
                </c:pt>
                <c:pt idx="2380">
                  <c:v>1797.3309999999999</c:v>
                </c:pt>
                <c:pt idx="2381">
                  <c:v>1797.8130000000001</c:v>
                </c:pt>
                <c:pt idx="2382">
                  <c:v>1798.2950000000001</c:v>
                </c:pt>
                <c:pt idx="2383">
                  <c:v>1798.777</c:v>
                </c:pt>
                <c:pt idx="2384">
                  <c:v>1799.259</c:v>
                </c:pt>
                <c:pt idx="2385">
                  <c:v>1799.742</c:v>
                </c:pt>
                <c:pt idx="2386">
                  <c:v>1800.2239999999999</c:v>
                </c:pt>
                <c:pt idx="2387">
                  <c:v>1800.7059999999999</c:v>
                </c:pt>
                <c:pt idx="2388">
                  <c:v>1801.1880000000001</c:v>
                </c:pt>
                <c:pt idx="2389">
                  <c:v>1801.67</c:v>
                </c:pt>
                <c:pt idx="2390">
                  <c:v>1802.152</c:v>
                </c:pt>
                <c:pt idx="2391">
                  <c:v>1802.634</c:v>
                </c:pt>
                <c:pt idx="2392">
                  <c:v>1803.116</c:v>
                </c:pt>
                <c:pt idx="2393">
                  <c:v>1803.5989999999999</c:v>
                </c:pt>
                <c:pt idx="2394">
                  <c:v>1804.0809999999999</c:v>
                </c:pt>
                <c:pt idx="2395">
                  <c:v>1804.5630000000001</c:v>
                </c:pt>
                <c:pt idx="2396">
                  <c:v>1805.0450000000001</c:v>
                </c:pt>
                <c:pt idx="2397">
                  <c:v>1805.527</c:v>
                </c:pt>
                <c:pt idx="2398">
                  <c:v>1806.009</c:v>
                </c:pt>
                <c:pt idx="2399">
                  <c:v>1806.491</c:v>
                </c:pt>
                <c:pt idx="2400">
                  <c:v>1806.973</c:v>
                </c:pt>
                <c:pt idx="2401">
                  <c:v>1807.4549999999999</c:v>
                </c:pt>
                <c:pt idx="2402">
                  <c:v>1807.9380000000001</c:v>
                </c:pt>
                <c:pt idx="2403">
                  <c:v>1808.42</c:v>
                </c:pt>
                <c:pt idx="2404">
                  <c:v>1808.902</c:v>
                </c:pt>
                <c:pt idx="2405">
                  <c:v>1809.384</c:v>
                </c:pt>
                <c:pt idx="2406">
                  <c:v>1809.866</c:v>
                </c:pt>
                <c:pt idx="2407">
                  <c:v>1810.348</c:v>
                </c:pt>
                <c:pt idx="2408">
                  <c:v>1810.83</c:v>
                </c:pt>
                <c:pt idx="2409">
                  <c:v>1811.3119999999999</c:v>
                </c:pt>
                <c:pt idx="2410">
                  <c:v>1811.7940000000001</c:v>
                </c:pt>
                <c:pt idx="2411">
                  <c:v>1812.277</c:v>
                </c:pt>
                <c:pt idx="2412">
                  <c:v>1812.759</c:v>
                </c:pt>
                <c:pt idx="2413">
                  <c:v>1813.241</c:v>
                </c:pt>
                <c:pt idx="2414">
                  <c:v>1813.723</c:v>
                </c:pt>
                <c:pt idx="2415">
                  <c:v>1814.2049999999999</c:v>
                </c:pt>
                <c:pt idx="2416">
                  <c:v>1814.6869999999999</c:v>
                </c:pt>
                <c:pt idx="2417">
                  <c:v>1815.1690000000001</c:v>
                </c:pt>
                <c:pt idx="2418">
                  <c:v>1815.6510000000001</c:v>
                </c:pt>
                <c:pt idx="2419">
                  <c:v>1816.134</c:v>
                </c:pt>
                <c:pt idx="2420">
                  <c:v>1816.616</c:v>
                </c:pt>
                <c:pt idx="2421">
                  <c:v>1817.098</c:v>
                </c:pt>
                <c:pt idx="2422">
                  <c:v>1817.58</c:v>
                </c:pt>
                <c:pt idx="2423">
                  <c:v>1818.0619999999999</c:v>
                </c:pt>
                <c:pt idx="2424">
                  <c:v>1818.5440000000001</c:v>
                </c:pt>
                <c:pt idx="2425">
                  <c:v>1819.0260000000001</c:v>
                </c:pt>
                <c:pt idx="2426">
                  <c:v>1819.508</c:v>
                </c:pt>
                <c:pt idx="2427">
                  <c:v>1819.99</c:v>
                </c:pt>
                <c:pt idx="2428">
                  <c:v>1820.473</c:v>
                </c:pt>
                <c:pt idx="2429">
                  <c:v>1820.9549999999999</c:v>
                </c:pt>
                <c:pt idx="2430">
                  <c:v>1821.4369999999999</c:v>
                </c:pt>
                <c:pt idx="2431">
                  <c:v>1821.9190000000001</c:v>
                </c:pt>
                <c:pt idx="2432">
                  <c:v>1822.4010000000001</c:v>
                </c:pt>
                <c:pt idx="2433">
                  <c:v>1822.883</c:v>
                </c:pt>
                <c:pt idx="2434">
                  <c:v>1823.365</c:v>
                </c:pt>
                <c:pt idx="2435">
                  <c:v>1823.847</c:v>
                </c:pt>
                <c:pt idx="2436">
                  <c:v>1824.329</c:v>
                </c:pt>
                <c:pt idx="2437">
                  <c:v>1824.8119999999999</c:v>
                </c:pt>
                <c:pt idx="2438">
                  <c:v>1825.2940000000001</c:v>
                </c:pt>
                <c:pt idx="2439">
                  <c:v>1825.7760000000001</c:v>
                </c:pt>
                <c:pt idx="2440">
                  <c:v>1826.258</c:v>
                </c:pt>
                <c:pt idx="2441">
                  <c:v>1826.74</c:v>
                </c:pt>
                <c:pt idx="2442">
                  <c:v>1827.222</c:v>
                </c:pt>
                <c:pt idx="2443">
                  <c:v>1827.704</c:v>
                </c:pt>
                <c:pt idx="2444">
                  <c:v>1828.1859999999999</c:v>
                </c:pt>
                <c:pt idx="2445">
                  <c:v>1828.6690000000001</c:v>
                </c:pt>
                <c:pt idx="2446">
                  <c:v>1829.1510000000001</c:v>
                </c:pt>
                <c:pt idx="2447">
                  <c:v>1829.633</c:v>
                </c:pt>
                <c:pt idx="2448">
                  <c:v>1830.115</c:v>
                </c:pt>
                <c:pt idx="2449">
                  <c:v>1830.597</c:v>
                </c:pt>
                <c:pt idx="2450">
                  <c:v>1831.079</c:v>
                </c:pt>
                <c:pt idx="2451">
                  <c:v>1831.5609999999999</c:v>
                </c:pt>
                <c:pt idx="2452">
                  <c:v>1832.0429999999999</c:v>
                </c:pt>
                <c:pt idx="2453">
                  <c:v>1832.5260000000001</c:v>
                </c:pt>
                <c:pt idx="2454">
                  <c:v>1833.008</c:v>
                </c:pt>
                <c:pt idx="2455">
                  <c:v>1833.49</c:v>
                </c:pt>
                <c:pt idx="2456">
                  <c:v>1833.972</c:v>
                </c:pt>
                <c:pt idx="2457">
                  <c:v>1834.454</c:v>
                </c:pt>
                <c:pt idx="2458">
                  <c:v>1834.9359999999999</c:v>
                </c:pt>
                <c:pt idx="2459">
                  <c:v>1835.4179999999999</c:v>
                </c:pt>
                <c:pt idx="2460">
                  <c:v>1835.9</c:v>
                </c:pt>
                <c:pt idx="2461">
                  <c:v>1836.3820000000001</c:v>
                </c:pt>
                <c:pt idx="2462">
                  <c:v>1836.865</c:v>
                </c:pt>
                <c:pt idx="2463">
                  <c:v>1837.347</c:v>
                </c:pt>
                <c:pt idx="2464">
                  <c:v>1837.829</c:v>
                </c:pt>
                <c:pt idx="2465">
                  <c:v>1838.3109999999999</c:v>
                </c:pt>
                <c:pt idx="2466">
                  <c:v>1838.7929999999999</c:v>
                </c:pt>
                <c:pt idx="2467">
                  <c:v>1839.2750000000001</c:v>
                </c:pt>
                <c:pt idx="2468">
                  <c:v>1839.7570000000001</c:v>
                </c:pt>
                <c:pt idx="2469">
                  <c:v>1840.239</c:v>
                </c:pt>
                <c:pt idx="2470">
                  <c:v>1840.721</c:v>
                </c:pt>
                <c:pt idx="2471">
                  <c:v>1841.204</c:v>
                </c:pt>
                <c:pt idx="2472">
                  <c:v>1841.6859999999999</c:v>
                </c:pt>
                <c:pt idx="2473">
                  <c:v>1842.1679999999999</c:v>
                </c:pt>
                <c:pt idx="2474">
                  <c:v>1842.65</c:v>
                </c:pt>
                <c:pt idx="2475">
                  <c:v>1843.1320000000001</c:v>
                </c:pt>
                <c:pt idx="2476">
                  <c:v>1843.614</c:v>
                </c:pt>
                <c:pt idx="2477">
                  <c:v>1844.096</c:v>
                </c:pt>
                <c:pt idx="2478">
                  <c:v>1844.578</c:v>
                </c:pt>
                <c:pt idx="2479">
                  <c:v>1845.0609999999999</c:v>
                </c:pt>
                <c:pt idx="2480">
                  <c:v>1845.5429999999999</c:v>
                </c:pt>
                <c:pt idx="2481">
                  <c:v>1846.0250000000001</c:v>
                </c:pt>
                <c:pt idx="2482">
                  <c:v>1846.5070000000001</c:v>
                </c:pt>
                <c:pt idx="2483">
                  <c:v>1846.989</c:v>
                </c:pt>
                <c:pt idx="2484">
                  <c:v>1847.471</c:v>
                </c:pt>
                <c:pt idx="2485">
                  <c:v>1847.953</c:v>
                </c:pt>
                <c:pt idx="2486">
                  <c:v>1848.4349999999999</c:v>
                </c:pt>
                <c:pt idx="2487">
                  <c:v>1848.9169999999999</c:v>
                </c:pt>
                <c:pt idx="2488">
                  <c:v>1849.4</c:v>
                </c:pt>
                <c:pt idx="2489">
                  <c:v>1849.8820000000001</c:v>
                </c:pt>
                <c:pt idx="2490">
                  <c:v>1850.364</c:v>
                </c:pt>
                <c:pt idx="2491">
                  <c:v>1850.846</c:v>
                </c:pt>
                <c:pt idx="2492">
                  <c:v>1851.328</c:v>
                </c:pt>
                <c:pt idx="2493">
                  <c:v>1851.81</c:v>
                </c:pt>
                <c:pt idx="2494">
                  <c:v>1852.2919999999999</c:v>
                </c:pt>
                <c:pt idx="2495">
                  <c:v>1852.7739999999999</c:v>
                </c:pt>
                <c:pt idx="2496">
                  <c:v>1853.2560000000001</c:v>
                </c:pt>
                <c:pt idx="2497">
                  <c:v>1853.739</c:v>
                </c:pt>
                <c:pt idx="2498">
                  <c:v>1854.221</c:v>
                </c:pt>
                <c:pt idx="2499">
                  <c:v>1854.703</c:v>
                </c:pt>
                <c:pt idx="2500">
                  <c:v>1855.1849999999999</c:v>
                </c:pt>
                <c:pt idx="2501">
                  <c:v>1855.6669999999999</c:v>
                </c:pt>
                <c:pt idx="2502">
                  <c:v>1856.1489999999999</c:v>
                </c:pt>
                <c:pt idx="2503">
                  <c:v>1856.6310000000001</c:v>
                </c:pt>
                <c:pt idx="2504">
                  <c:v>1857.1130000000001</c:v>
                </c:pt>
                <c:pt idx="2505">
                  <c:v>1857.596</c:v>
                </c:pt>
                <c:pt idx="2506">
                  <c:v>1858.078</c:v>
                </c:pt>
                <c:pt idx="2507">
                  <c:v>1858.56</c:v>
                </c:pt>
                <c:pt idx="2508">
                  <c:v>1859.0419999999999</c:v>
                </c:pt>
                <c:pt idx="2509">
                  <c:v>1859.5239999999999</c:v>
                </c:pt>
                <c:pt idx="2510">
                  <c:v>1860.0060000000001</c:v>
                </c:pt>
                <c:pt idx="2511">
                  <c:v>1860.4880000000001</c:v>
                </c:pt>
                <c:pt idx="2512">
                  <c:v>1860.97</c:v>
                </c:pt>
                <c:pt idx="2513">
                  <c:v>1861.453</c:v>
                </c:pt>
                <c:pt idx="2514">
                  <c:v>1861.9349999999999</c:v>
                </c:pt>
                <c:pt idx="2515">
                  <c:v>1862.4169999999999</c:v>
                </c:pt>
                <c:pt idx="2516">
                  <c:v>1862.8989999999999</c:v>
                </c:pt>
                <c:pt idx="2517">
                  <c:v>1863.3810000000001</c:v>
                </c:pt>
                <c:pt idx="2518">
                  <c:v>1863.8630000000001</c:v>
                </c:pt>
                <c:pt idx="2519">
                  <c:v>1864.345</c:v>
                </c:pt>
                <c:pt idx="2520">
                  <c:v>1864.827</c:v>
                </c:pt>
                <c:pt idx="2521">
                  <c:v>1865.309</c:v>
                </c:pt>
                <c:pt idx="2522">
                  <c:v>1865.7919999999999</c:v>
                </c:pt>
                <c:pt idx="2523">
                  <c:v>1866.2739999999999</c:v>
                </c:pt>
                <c:pt idx="2524">
                  <c:v>1866.7560000000001</c:v>
                </c:pt>
                <c:pt idx="2525">
                  <c:v>1867.2380000000001</c:v>
                </c:pt>
                <c:pt idx="2526">
                  <c:v>1867.72</c:v>
                </c:pt>
                <c:pt idx="2527">
                  <c:v>1868.202</c:v>
                </c:pt>
                <c:pt idx="2528">
                  <c:v>1868.684</c:v>
                </c:pt>
                <c:pt idx="2529">
                  <c:v>1869.1659999999999</c:v>
                </c:pt>
                <c:pt idx="2530">
                  <c:v>1869.6479999999999</c:v>
                </c:pt>
                <c:pt idx="2531">
                  <c:v>1870.1310000000001</c:v>
                </c:pt>
                <c:pt idx="2532">
                  <c:v>1870.6130000000001</c:v>
                </c:pt>
                <c:pt idx="2533">
                  <c:v>1871.095</c:v>
                </c:pt>
                <c:pt idx="2534">
                  <c:v>1871.577</c:v>
                </c:pt>
                <c:pt idx="2535">
                  <c:v>1872.059</c:v>
                </c:pt>
                <c:pt idx="2536">
                  <c:v>1872.5409999999999</c:v>
                </c:pt>
                <c:pt idx="2537">
                  <c:v>1873.0229999999999</c:v>
                </c:pt>
                <c:pt idx="2538">
                  <c:v>1873.5050000000001</c:v>
                </c:pt>
                <c:pt idx="2539">
                  <c:v>1873.9880000000001</c:v>
                </c:pt>
                <c:pt idx="2540">
                  <c:v>1874.47</c:v>
                </c:pt>
                <c:pt idx="2541">
                  <c:v>1874.952</c:v>
                </c:pt>
                <c:pt idx="2542">
                  <c:v>1875.434</c:v>
                </c:pt>
                <c:pt idx="2543">
                  <c:v>1875.9159999999999</c:v>
                </c:pt>
                <c:pt idx="2544">
                  <c:v>1876.3979999999999</c:v>
                </c:pt>
                <c:pt idx="2545">
                  <c:v>1876.88</c:v>
                </c:pt>
                <c:pt idx="2546">
                  <c:v>1877.3620000000001</c:v>
                </c:pt>
                <c:pt idx="2547">
                  <c:v>1877.8440000000001</c:v>
                </c:pt>
                <c:pt idx="2548">
                  <c:v>1878.327</c:v>
                </c:pt>
                <c:pt idx="2549">
                  <c:v>1878.809</c:v>
                </c:pt>
                <c:pt idx="2550">
                  <c:v>1879.2909999999999</c:v>
                </c:pt>
                <c:pt idx="2551">
                  <c:v>1879.7729999999999</c:v>
                </c:pt>
                <c:pt idx="2552">
                  <c:v>1880.2550000000001</c:v>
                </c:pt>
                <c:pt idx="2553">
                  <c:v>1880.7370000000001</c:v>
                </c:pt>
                <c:pt idx="2554">
                  <c:v>1881.2190000000001</c:v>
                </c:pt>
                <c:pt idx="2555">
                  <c:v>1881.701</c:v>
                </c:pt>
                <c:pt idx="2556">
                  <c:v>1882.183</c:v>
                </c:pt>
                <c:pt idx="2557">
                  <c:v>1882.6659999999999</c:v>
                </c:pt>
                <c:pt idx="2558">
                  <c:v>1883.1479999999999</c:v>
                </c:pt>
                <c:pt idx="2559">
                  <c:v>1883.63</c:v>
                </c:pt>
                <c:pt idx="2560">
                  <c:v>1884.1120000000001</c:v>
                </c:pt>
                <c:pt idx="2561">
                  <c:v>1884.5940000000001</c:v>
                </c:pt>
                <c:pt idx="2562">
                  <c:v>1885.076</c:v>
                </c:pt>
                <c:pt idx="2563">
                  <c:v>1885.558</c:v>
                </c:pt>
                <c:pt idx="2564">
                  <c:v>1886.04</c:v>
                </c:pt>
                <c:pt idx="2565">
                  <c:v>1886.5229999999999</c:v>
                </c:pt>
                <c:pt idx="2566">
                  <c:v>1887.0050000000001</c:v>
                </c:pt>
                <c:pt idx="2567">
                  <c:v>1887.4870000000001</c:v>
                </c:pt>
                <c:pt idx="2568">
                  <c:v>1887.9690000000001</c:v>
                </c:pt>
                <c:pt idx="2569">
                  <c:v>1888.451</c:v>
                </c:pt>
                <c:pt idx="2570">
                  <c:v>1888.933</c:v>
                </c:pt>
                <c:pt idx="2571">
                  <c:v>1889.415</c:v>
                </c:pt>
                <c:pt idx="2572">
                  <c:v>1889.8969999999999</c:v>
                </c:pt>
                <c:pt idx="2573">
                  <c:v>1890.38</c:v>
                </c:pt>
                <c:pt idx="2574">
                  <c:v>1890.8620000000001</c:v>
                </c:pt>
                <c:pt idx="2575">
                  <c:v>1891.3440000000001</c:v>
                </c:pt>
                <c:pt idx="2576">
                  <c:v>1891.826</c:v>
                </c:pt>
                <c:pt idx="2577">
                  <c:v>1892.308</c:v>
                </c:pt>
                <c:pt idx="2578">
                  <c:v>1892.79</c:v>
                </c:pt>
                <c:pt idx="2579">
                  <c:v>1893.2719999999999</c:v>
                </c:pt>
                <c:pt idx="2580">
                  <c:v>1893.7539999999999</c:v>
                </c:pt>
                <c:pt idx="2581">
                  <c:v>1894.2360000000001</c:v>
                </c:pt>
                <c:pt idx="2582">
                  <c:v>1894.7190000000001</c:v>
                </c:pt>
                <c:pt idx="2583">
                  <c:v>1895.201</c:v>
                </c:pt>
                <c:pt idx="2584">
                  <c:v>1895.683</c:v>
                </c:pt>
                <c:pt idx="2585">
                  <c:v>1896.165</c:v>
                </c:pt>
                <c:pt idx="2586">
                  <c:v>1896.6469999999999</c:v>
                </c:pt>
                <c:pt idx="2587">
                  <c:v>1897.1289999999999</c:v>
                </c:pt>
                <c:pt idx="2588">
                  <c:v>1897.6110000000001</c:v>
                </c:pt>
                <c:pt idx="2589">
                  <c:v>1898.0930000000001</c:v>
                </c:pt>
                <c:pt idx="2590">
                  <c:v>1898.575</c:v>
                </c:pt>
                <c:pt idx="2591">
                  <c:v>1899.058</c:v>
                </c:pt>
                <c:pt idx="2592">
                  <c:v>1899.54</c:v>
                </c:pt>
                <c:pt idx="2593">
                  <c:v>1900.0219999999999</c:v>
                </c:pt>
                <c:pt idx="2594">
                  <c:v>1900.5039999999999</c:v>
                </c:pt>
                <c:pt idx="2595">
                  <c:v>1900.9860000000001</c:v>
                </c:pt>
                <c:pt idx="2596">
                  <c:v>1901.4680000000001</c:v>
                </c:pt>
                <c:pt idx="2597">
                  <c:v>1901.95</c:v>
                </c:pt>
                <c:pt idx="2598">
                  <c:v>1902.432</c:v>
                </c:pt>
                <c:pt idx="2599">
                  <c:v>1902.915</c:v>
                </c:pt>
                <c:pt idx="2600">
                  <c:v>1903.3969999999999</c:v>
                </c:pt>
                <c:pt idx="2601">
                  <c:v>1903.8789999999999</c:v>
                </c:pt>
                <c:pt idx="2602">
                  <c:v>1904.3610000000001</c:v>
                </c:pt>
                <c:pt idx="2603">
                  <c:v>1904.8430000000001</c:v>
                </c:pt>
                <c:pt idx="2604">
                  <c:v>1905.325</c:v>
                </c:pt>
                <c:pt idx="2605">
                  <c:v>1905.807</c:v>
                </c:pt>
                <c:pt idx="2606">
                  <c:v>1906.289</c:v>
                </c:pt>
                <c:pt idx="2607">
                  <c:v>1906.771</c:v>
                </c:pt>
                <c:pt idx="2608">
                  <c:v>1907.2539999999999</c:v>
                </c:pt>
                <c:pt idx="2609">
                  <c:v>1907.7360000000001</c:v>
                </c:pt>
                <c:pt idx="2610">
                  <c:v>1908.2180000000001</c:v>
                </c:pt>
                <c:pt idx="2611">
                  <c:v>1908.7</c:v>
                </c:pt>
                <c:pt idx="2612">
                  <c:v>1909.182</c:v>
                </c:pt>
                <c:pt idx="2613">
                  <c:v>1909.664</c:v>
                </c:pt>
                <c:pt idx="2614">
                  <c:v>1910.146</c:v>
                </c:pt>
                <c:pt idx="2615">
                  <c:v>1910.6279999999999</c:v>
                </c:pt>
                <c:pt idx="2616">
                  <c:v>1911.11</c:v>
                </c:pt>
                <c:pt idx="2617">
                  <c:v>1911.5930000000001</c:v>
                </c:pt>
                <c:pt idx="2618">
                  <c:v>1912.075</c:v>
                </c:pt>
                <c:pt idx="2619">
                  <c:v>1912.557</c:v>
                </c:pt>
                <c:pt idx="2620">
                  <c:v>1913.039</c:v>
                </c:pt>
                <c:pt idx="2621">
                  <c:v>1913.521</c:v>
                </c:pt>
                <c:pt idx="2622">
                  <c:v>1914.0029999999999</c:v>
                </c:pt>
                <c:pt idx="2623">
                  <c:v>1914.4849999999999</c:v>
                </c:pt>
                <c:pt idx="2624">
                  <c:v>1914.9670000000001</c:v>
                </c:pt>
                <c:pt idx="2625">
                  <c:v>1915.45</c:v>
                </c:pt>
                <c:pt idx="2626">
                  <c:v>1915.932</c:v>
                </c:pt>
                <c:pt idx="2627">
                  <c:v>1916.414</c:v>
                </c:pt>
                <c:pt idx="2628">
                  <c:v>1916.896</c:v>
                </c:pt>
                <c:pt idx="2629">
                  <c:v>1917.3779999999999</c:v>
                </c:pt>
                <c:pt idx="2630">
                  <c:v>1917.86</c:v>
                </c:pt>
                <c:pt idx="2631">
                  <c:v>1918.3420000000001</c:v>
                </c:pt>
                <c:pt idx="2632">
                  <c:v>1918.8240000000001</c:v>
                </c:pt>
                <c:pt idx="2633">
                  <c:v>1919.307</c:v>
                </c:pt>
                <c:pt idx="2634">
                  <c:v>1919.789</c:v>
                </c:pt>
                <c:pt idx="2635">
                  <c:v>1920.271</c:v>
                </c:pt>
                <c:pt idx="2636">
                  <c:v>1920.7529999999999</c:v>
                </c:pt>
                <c:pt idx="2637">
                  <c:v>1921.2349999999999</c:v>
                </c:pt>
                <c:pt idx="2638">
                  <c:v>1921.7170000000001</c:v>
                </c:pt>
                <c:pt idx="2639">
                  <c:v>1922.1990000000001</c:v>
                </c:pt>
                <c:pt idx="2640">
                  <c:v>1922.681</c:v>
                </c:pt>
                <c:pt idx="2641">
                  <c:v>1923.163</c:v>
                </c:pt>
                <c:pt idx="2642">
                  <c:v>1923.646</c:v>
                </c:pt>
                <c:pt idx="2643">
                  <c:v>1924.1279999999999</c:v>
                </c:pt>
                <c:pt idx="2644">
                  <c:v>1924.61</c:v>
                </c:pt>
                <c:pt idx="2645">
                  <c:v>1925.0920000000001</c:v>
                </c:pt>
                <c:pt idx="2646">
                  <c:v>1925.5740000000001</c:v>
                </c:pt>
                <c:pt idx="2647">
                  <c:v>1926.056</c:v>
                </c:pt>
                <c:pt idx="2648">
                  <c:v>1926.538</c:v>
                </c:pt>
                <c:pt idx="2649">
                  <c:v>1927.02</c:v>
                </c:pt>
                <c:pt idx="2650">
                  <c:v>1927.502</c:v>
                </c:pt>
                <c:pt idx="2651">
                  <c:v>1927.9849999999999</c:v>
                </c:pt>
                <c:pt idx="2652">
                  <c:v>1928.4670000000001</c:v>
                </c:pt>
                <c:pt idx="2653">
                  <c:v>1928.9490000000001</c:v>
                </c:pt>
                <c:pt idx="2654">
                  <c:v>1929.431</c:v>
                </c:pt>
                <c:pt idx="2655">
                  <c:v>1929.913</c:v>
                </c:pt>
                <c:pt idx="2656">
                  <c:v>1930.395</c:v>
                </c:pt>
                <c:pt idx="2657">
                  <c:v>1930.877</c:v>
                </c:pt>
                <c:pt idx="2658">
                  <c:v>1931.3589999999999</c:v>
                </c:pt>
                <c:pt idx="2659">
                  <c:v>1931.8420000000001</c:v>
                </c:pt>
                <c:pt idx="2660">
                  <c:v>1932.3240000000001</c:v>
                </c:pt>
                <c:pt idx="2661">
                  <c:v>1932.806</c:v>
                </c:pt>
                <c:pt idx="2662">
                  <c:v>1933.288</c:v>
                </c:pt>
                <c:pt idx="2663">
                  <c:v>1933.77</c:v>
                </c:pt>
                <c:pt idx="2664">
                  <c:v>1934.252</c:v>
                </c:pt>
                <c:pt idx="2665">
                  <c:v>1934.7339999999999</c:v>
                </c:pt>
                <c:pt idx="2666">
                  <c:v>1935.2159999999999</c:v>
                </c:pt>
                <c:pt idx="2667">
                  <c:v>1935.6980000000001</c:v>
                </c:pt>
                <c:pt idx="2668">
                  <c:v>1936.181</c:v>
                </c:pt>
                <c:pt idx="2669">
                  <c:v>1936.663</c:v>
                </c:pt>
                <c:pt idx="2670">
                  <c:v>1937.145</c:v>
                </c:pt>
                <c:pt idx="2671">
                  <c:v>1937.627</c:v>
                </c:pt>
                <c:pt idx="2672">
                  <c:v>1938.1089999999999</c:v>
                </c:pt>
                <c:pt idx="2673">
                  <c:v>1938.5909999999999</c:v>
                </c:pt>
                <c:pt idx="2674">
                  <c:v>1939.0730000000001</c:v>
                </c:pt>
                <c:pt idx="2675">
                  <c:v>1939.5550000000001</c:v>
                </c:pt>
                <c:pt idx="2676">
                  <c:v>1940.037</c:v>
                </c:pt>
                <c:pt idx="2677">
                  <c:v>1940.52</c:v>
                </c:pt>
                <c:pt idx="2678">
                  <c:v>1941.002</c:v>
                </c:pt>
                <c:pt idx="2679">
                  <c:v>1941.4839999999999</c:v>
                </c:pt>
                <c:pt idx="2680">
                  <c:v>1941.9659999999999</c:v>
                </c:pt>
                <c:pt idx="2681">
                  <c:v>1942.4480000000001</c:v>
                </c:pt>
                <c:pt idx="2682">
                  <c:v>1942.93</c:v>
                </c:pt>
                <c:pt idx="2683">
                  <c:v>1943.412</c:v>
                </c:pt>
                <c:pt idx="2684">
                  <c:v>1943.894</c:v>
                </c:pt>
                <c:pt idx="2685">
                  <c:v>1944.377</c:v>
                </c:pt>
                <c:pt idx="2686">
                  <c:v>1944.8589999999999</c:v>
                </c:pt>
                <c:pt idx="2687">
                  <c:v>1945.3409999999999</c:v>
                </c:pt>
                <c:pt idx="2688">
                  <c:v>1945.8230000000001</c:v>
                </c:pt>
                <c:pt idx="2689">
                  <c:v>1946.3050000000001</c:v>
                </c:pt>
                <c:pt idx="2690">
                  <c:v>1946.787</c:v>
                </c:pt>
                <c:pt idx="2691">
                  <c:v>1947.269</c:v>
                </c:pt>
                <c:pt idx="2692">
                  <c:v>1947.751</c:v>
                </c:pt>
                <c:pt idx="2693">
                  <c:v>1948.2339999999999</c:v>
                </c:pt>
                <c:pt idx="2694">
                  <c:v>1948.7159999999999</c:v>
                </c:pt>
                <c:pt idx="2695">
                  <c:v>1949.1980000000001</c:v>
                </c:pt>
                <c:pt idx="2696">
                  <c:v>1949.68</c:v>
                </c:pt>
                <c:pt idx="2697">
                  <c:v>1950.162</c:v>
                </c:pt>
                <c:pt idx="2698">
                  <c:v>1950.644</c:v>
                </c:pt>
                <c:pt idx="2699">
                  <c:v>1951.126</c:v>
                </c:pt>
                <c:pt idx="2700">
                  <c:v>1951.6079999999999</c:v>
                </c:pt>
                <c:pt idx="2701">
                  <c:v>1952.09</c:v>
                </c:pt>
                <c:pt idx="2702">
                  <c:v>1952.5730000000001</c:v>
                </c:pt>
                <c:pt idx="2703">
                  <c:v>1953.0550000000001</c:v>
                </c:pt>
                <c:pt idx="2704">
                  <c:v>1953.537</c:v>
                </c:pt>
                <c:pt idx="2705">
                  <c:v>1954.019</c:v>
                </c:pt>
                <c:pt idx="2706">
                  <c:v>1954.501</c:v>
                </c:pt>
                <c:pt idx="2707">
                  <c:v>1954.9829999999999</c:v>
                </c:pt>
                <c:pt idx="2708">
                  <c:v>1955.4649999999999</c:v>
                </c:pt>
                <c:pt idx="2709">
                  <c:v>1955.9469999999999</c:v>
                </c:pt>
                <c:pt idx="2710">
                  <c:v>1956.4290000000001</c:v>
                </c:pt>
                <c:pt idx="2711">
                  <c:v>1956.912</c:v>
                </c:pt>
                <c:pt idx="2712">
                  <c:v>1957.394</c:v>
                </c:pt>
                <c:pt idx="2713">
                  <c:v>1957.876</c:v>
                </c:pt>
                <c:pt idx="2714">
                  <c:v>1958.3579999999999</c:v>
                </c:pt>
                <c:pt idx="2715">
                  <c:v>1958.84</c:v>
                </c:pt>
                <c:pt idx="2716">
                  <c:v>1959.3219999999999</c:v>
                </c:pt>
                <c:pt idx="2717">
                  <c:v>1959.8040000000001</c:v>
                </c:pt>
                <c:pt idx="2718">
                  <c:v>1960.2860000000001</c:v>
                </c:pt>
                <c:pt idx="2719">
                  <c:v>1960.769</c:v>
                </c:pt>
                <c:pt idx="2720">
                  <c:v>1961.251</c:v>
                </c:pt>
                <c:pt idx="2721">
                  <c:v>1961.7329999999999</c:v>
                </c:pt>
                <c:pt idx="2722">
                  <c:v>1962.2149999999999</c:v>
                </c:pt>
                <c:pt idx="2723">
                  <c:v>1962.6969999999999</c:v>
                </c:pt>
                <c:pt idx="2724">
                  <c:v>1963.1790000000001</c:v>
                </c:pt>
                <c:pt idx="2725">
                  <c:v>1963.6610000000001</c:v>
                </c:pt>
                <c:pt idx="2726">
                  <c:v>1964.143</c:v>
                </c:pt>
                <c:pt idx="2727">
                  <c:v>1964.625</c:v>
                </c:pt>
                <c:pt idx="2728">
                  <c:v>1965.1079999999999</c:v>
                </c:pt>
                <c:pt idx="2729">
                  <c:v>1965.59</c:v>
                </c:pt>
                <c:pt idx="2730">
                  <c:v>1966.0719999999999</c:v>
                </c:pt>
                <c:pt idx="2731">
                  <c:v>1966.5540000000001</c:v>
                </c:pt>
                <c:pt idx="2732">
                  <c:v>1967.0360000000001</c:v>
                </c:pt>
                <c:pt idx="2733">
                  <c:v>1967.518</c:v>
                </c:pt>
                <c:pt idx="2734">
                  <c:v>1968</c:v>
                </c:pt>
                <c:pt idx="2735">
                  <c:v>1968.482</c:v>
                </c:pt>
                <c:pt idx="2736">
                  <c:v>1968.9639999999999</c:v>
                </c:pt>
                <c:pt idx="2737">
                  <c:v>1969.4469999999999</c:v>
                </c:pt>
                <c:pt idx="2738">
                  <c:v>1969.9290000000001</c:v>
                </c:pt>
                <c:pt idx="2739">
                  <c:v>1970.4110000000001</c:v>
                </c:pt>
                <c:pt idx="2740">
                  <c:v>1970.893</c:v>
                </c:pt>
                <c:pt idx="2741">
                  <c:v>1971.375</c:v>
                </c:pt>
                <c:pt idx="2742">
                  <c:v>1971.857</c:v>
                </c:pt>
                <c:pt idx="2743">
                  <c:v>1972.3389999999999</c:v>
                </c:pt>
                <c:pt idx="2744">
                  <c:v>1972.8209999999999</c:v>
                </c:pt>
                <c:pt idx="2745">
                  <c:v>1973.3040000000001</c:v>
                </c:pt>
                <c:pt idx="2746">
                  <c:v>1973.7860000000001</c:v>
                </c:pt>
                <c:pt idx="2747">
                  <c:v>1974.268</c:v>
                </c:pt>
                <c:pt idx="2748">
                  <c:v>1974.75</c:v>
                </c:pt>
                <c:pt idx="2749">
                  <c:v>1975.232</c:v>
                </c:pt>
                <c:pt idx="2750">
                  <c:v>1975.7139999999999</c:v>
                </c:pt>
                <c:pt idx="2751">
                  <c:v>1976.1959999999999</c:v>
                </c:pt>
                <c:pt idx="2752">
                  <c:v>1976.6780000000001</c:v>
                </c:pt>
                <c:pt idx="2753">
                  <c:v>1977.1610000000001</c:v>
                </c:pt>
                <c:pt idx="2754">
                  <c:v>1977.643</c:v>
                </c:pt>
                <c:pt idx="2755">
                  <c:v>1978.125</c:v>
                </c:pt>
                <c:pt idx="2756">
                  <c:v>1978.607</c:v>
                </c:pt>
                <c:pt idx="2757">
                  <c:v>1979.0889999999999</c:v>
                </c:pt>
                <c:pt idx="2758">
                  <c:v>1979.5709999999999</c:v>
                </c:pt>
                <c:pt idx="2759">
                  <c:v>1980.0530000000001</c:v>
                </c:pt>
                <c:pt idx="2760">
                  <c:v>1980.5350000000001</c:v>
                </c:pt>
                <c:pt idx="2761">
                  <c:v>1981.0170000000001</c:v>
                </c:pt>
                <c:pt idx="2762">
                  <c:v>1981.5</c:v>
                </c:pt>
                <c:pt idx="2763">
                  <c:v>1981.982</c:v>
                </c:pt>
                <c:pt idx="2764">
                  <c:v>1982.4639999999999</c:v>
                </c:pt>
                <c:pt idx="2765">
                  <c:v>1982.9459999999999</c:v>
                </c:pt>
                <c:pt idx="2766">
                  <c:v>1983.4280000000001</c:v>
                </c:pt>
                <c:pt idx="2767">
                  <c:v>1983.91</c:v>
                </c:pt>
                <c:pt idx="2768">
                  <c:v>1984.3920000000001</c:v>
                </c:pt>
                <c:pt idx="2769">
                  <c:v>1984.874</c:v>
                </c:pt>
                <c:pt idx="2770">
                  <c:v>1985.356</c:v>
                </c:pt>
                <c:pt idx="2771">
                  <c:v>1985.8389999999999</c:v>
                </c:pt>
                <c:pt idx="2772">
                  <c:v>1986.3209999999999</c:v>
                </c:pt>
                <c:pt idx="2773">
                  <c:v>1986.8030000000001</c:v>
                </c:pt>
                <c:pt idx="2774">
                  <c:v>1987.2850000000001</c:v>
                </c:pt>
                <c:pt idx="2775">
                  <c:v>1987.7670000000001</c:v>
                </c:pt>
                <c:pt idx="2776">
                  <c:v>1988.249</c:v>
                </c:pt>
                <c:pt idx="2777">
                  <c:v>1988.731</c:v>
                </c:pt>
                <c:pt idx="2778">
                  <c:v>1989.213</c:v>
                </c:pt>
                <c:pt idx="2779">
                  <c:v>1989.6959999999999</c:v>
                </c:pt>
                <c:pt idx="2780">
                  <c:v>1990.1780000000001</c:v>
                </c:pt>
                <c:pt idx="2781">
                  <c:v>1990.66</c:v>
                </c:pt>
                <c:pt idx="2782">
                  <c:v>1991.1420000000001</c:v>
                </c:pt>
                <c:pt idx="2783">
                  <c:v>1991.624</c:v>
                </c:pt>
                <c:pt idx="2784">
                  <c:v>1992.106</c:v>
                </c:pt>
                <c:pt idx="2785">
                  <c:v>1992.588</c:v>
                </c:pt>
                <c:pt idx="2786">
                  <c:v>1993.07</c:v>
                </c:pt>
                <c:pt idx="2787">
                  <c:v>1993.5519999999999</c:v>
                </c:pt>
                <c:pt idx="2788">
                  <c:v>1994.0350000000001</c:v>
                </c:pt>
                <c:pt idx="2789">
                  <c:v>1994.5170000000001</c:v>
                </c:pt>
                <c:pt idx="2790">
                  <c:v>1994.999</c:v>
                </c:pt>
                <c:pt idx="2791">
                  <c:v>1995.481</c:v>
                </c:pt>
                <c:pt idx="2792">
                  <c:v>1995.963</c:v>
                </c:pt>
                <c:pt idx="2793">
                  <c:v>1996.4449999999999</c:v>
                </c:pt>
                <c:pt idx="2794">
                  <c:v>1996.9269999999999</c:v>
                </c:pt>
                <c:pt idx="2795">
                  <c:v>1997.4090000000001</c:v>
                </c:pt>
                <c:pt idx="2796">
                  <c:v>1997.8910000000001</c:v>
                </c:pt>
                <c:pt idx="2797">
                  <c:v>1998.374</c:v>
                </c:pt>
                <c:pt idx="2798">
                  <c:v>1998.856</c:v>
                </c:pt>
                <c:pt idx="2799">
                  <c:v>1999.338</c:v>
                </c:pt>
                <c:pt idx="2800">
                  <c:v>1999.82</c:v>
                </c:pt>
                <c:pt idx="2801">
                  <c:v>2000.3019999999999</c:v>
                </c:pt>
                <c:pt idx="2802">
                  <c:v>2000.7840000000001</c:v>
                </c:pt>
                <c:pt idx="2803">
                  <c:v>2001.2660000000001</c:v>
                </c:pt>
                <c:pt idx="2804">
                  <c:v>2001.748</c:v>
                </c:pt>
                <c:pt idx="2805">
                  <c:v>2002.231</c:v>
                </c:pt>
                <c:pt idx="2806">
                  <c:v>2002.713</c:v>
                </c:pt>
                <c:pt idx="2807">
                  <c:v>2003.1949999999999</c:v>
                </c:pt>
                <c:pt idx="2808">
                  <c:v>2003.6769999999999</c:v>
                </c:pt>
                <c:pt idx="2809">
                  <c:v>2004.1590000000001</c:v>
                </c:pt>
                <c:pt idx="2810">
                  <c:v>2004.6410000000001</c:v>
                </c:pt>
                <c:pt idx="2811">
                  <c:v>2005.123</c:v>
                </c:pt>
                <c:pt idx="2812">
                  <c:v>2005.605</c:v>
                </c:pt>
                <c:pt idx="2813">
                  <c:v>2006.088</c:v>
                </c:pt>
                <c:pt idx="2814">
                  <c:v>2006.57</c:v>
                </c:pt>
                <c:pt idx="2815">
                  <c:v>2007.0519999999999</c:v>
                </c:pt>
                <c:pt idx="2816">
                  <c:v>2007.5340000000001</c:v>
                </c:pt>
                <c:pt idx="2817">
                  <c:v>2008.0160000000001</c:v>
                </c:pt>
                <c:pt idx="2818">
                  <c:v>2008.498</c:v>
                </c:pt>
                <c:pt idx="2819">
                  <c:v>2008.98</c:v>
                </c:pt>
                <c:pt idx="2820">
                  <c:v>2009.462</c:v>
                </c:pt>
                <c:pt idx="2821">
                  <c:v>2009.944</c:v>
                </c:pt>
                <c:pt idx="2822">
                  <c:v>2010.4269999999999</c:v>
                </c:pt>
                <c:pt idx="2823">
                  <c:v>2010.9090000000001</c:v>
                </c:pt>
                <c:pt idx="2824">
                  <c:v>2011.3910000000001</c:v>
                </c:pt>
                <c:pt idx="2825">
                  <c:v>2011.873</c:v>
                </c:pt>
                <c:pt idx="2826">
                  <c:v>2012.355</c:v>
                </c:pt>
                <c:pt idx="2827">
                  <c:v>2012.837</c:v>
                </c:pt>
                <c:pt idx="2828">
                  <c:v>2013.319</c:v>
                </c:pt>
                <c:pt idx="2829">
                  <c:v>2013.8009999999999</c:v>
                </c:pt>
                <c:pt idx="2830">
                  <c:v>2014.2829999999999</c:v>
                </c:pt>
                <c:pt idx="2831">
                  <c:v>2014.7660000000001</c:v>
                </c:pt>
                <c:pt idx="2832">
                  <c:v>2015.248</c:v>
                </c:pt>
                <c:pt idx="2833">
                  <c:v>2015.73</c:v>
                </c:pt>
                <c:pt idx="2834">
                  <c:v>2016.212</c:v>
                </c:pt>
                <c:pt idx="2835">
                  <c:v>2016.694</c:v>
                </c:pt>
                <c:pt idx="2836">
                  <c:v>2017.1759999999999</c:v>
                </c:pt>
                <c:pt idx="2837">
                  <c:v>2017.6579999999999</c:v>
                </c:pt>
                <c:pt idx="2838">
                  <c:v>2018.14</c:v>
                </c:pt>
                <c:pt idx="2839">
                  <c:v>2018.623</c:v>
                </c:pt>
                <c:pt idx="2840">
                  <c:v>2019.105</c:v>
                </c:pt>
                <c:pt idx="2841">
                  <c:v>2019.587</c:v>
                </c:pt>
                <c:pt idx="2842">
                  <c:v>2020.069</c:v>
                </c:pt>
                <c:pt idx="2843">
                  <c:v>2020.5509999999999</c:v>
                </c:pt>
                <c:pt idx="2844">
                  <c:v>2021.0329999999999</c:v>
                </c:pt>
                <c:pt idx="2845">
                  <c:v>2021.5150000000001</c:v>
                </c:pt>
                <c:pt idx="2846">
                  <c:v>2021.9970000000001</c:v>
                </c:pt>
                <c:pt idx="2847">
                  <c:v>2022.479</c:v>
                </c:pt>
                <c:pt idx="2848">
                  <c:v>2022.962</c:v>
                </c:pt>
                <c:pt idx="2849">
                  <c:v>2023.444</c:v>
                </c:pt>
                <c:pt idx="2850">
                  <c:v>2023.9259999999999</c:v>
                </c:pt>
                <c:pt idx="2851">
                  <c:v>2024.4079999999999</c:v>
                </c:pt>
                <c:pt idx="2852">
                  <c:v>2024.89</c:v>
                </c:pt>
                <c:pt idx="2853">
                  <c:v>2025.3720000000001</c:v>
                </c:pt>
                <c:pt idx="2854">
                  <c:v>2025.854</c:v>
                </c:pt>
                <c:pt idx="2855">
                  <c:v>2026.336</c:v>
                </c:pt>
                <c:pt idx="2856">
                  <c:v>2026.818</c:v>
                </c:pt>
                <c:pt idx="2857">
                  <c:v>2027.3009999999999</c:v>
                </c:pt>
                <c:pt idx="2858">
                  <c:v>2027.7829999999999</c:v>
                </c:pt>
                <c:pt idx="2859">
                  <c:v>2028.2650000000001</c:v>
                </c:pt>
                <c:pt idx="2860">
                  <c:v>2028.7470000000001</c:v>
                </c:pt>
                <c:pt idx="2861">
                  <c:v>2029.229</c:v>
                </c:pt>
                <c:pt idx="2862">
                  <c:v>2029.711</c:v>
                </c:pt>
                <c:pt idx="2863">
                  <c:v>2030.193</c:v>
                </c:pt>
                <c:pt idx="2864">
                  <c:v>2030.675</c:v>
                </c:pt>
                <c:pt idx="2865">
                  <c:v>2031.1579999999999</c:v>
                </c:pt>
                <c:pt idx="2866">
                  <c:v>2031.64</c:v>
                </c:pt>
                <c:pt idx="2867">
                  <c:v>2032.1220000000001</c:v>
                </c:pt>
                <c:pt idx="2868">
                  <c:v>2032.604</c:v>
                </c:pt>
                <c:pt idx="2869">
                  <c:v>2033.086</c:v>
                </c:pt>
                <c:pt idx="2870">
                  <c:v>2033.568</c:v>
                </c:pt>
                <c:pt idx="2871">
                  <c:v>2034.05</c:v>
                </c:pt>
                <c:pt idx="2872">
                  <c:v>2034.5319999999999</c:v>
                </c:pt>
                <c:pt idx="2873">
                  <c:v>2035.0150000000001</c:v>
                </c:pt>
                <c:pt idx="2874">
                  <c:v>2035.4970000000001</c:v>
                </c:pt>
                <c:pt idx="2875">
                  <c:v>2035.979</c:v>
                </c:pt>
                <c:pt idx="2876">
                  <c:v>2036.461</c:v>
                </c:pt>
                <c:pt idx="2877">
                  <c:v>2036.943</c:v>
                </c:pt>
                <c:pt idx="2878">
                  <c:v>2037.425</c:v>
                </c:pt>
                <c:pt idx="2879">
                  <c:v>2037.9069999999999</c:v>
                </c:pt>
                <c:pt idx="2880">
                  <c:v>2038.3889999999999</c:v>
                </c:pt>
                <c:pt idx="2881">
                  <c:v>2038.8710000000001</c:v>
                </c:pt>
                <c:pt idx="2882">
                  <c:v>2039.354</c:v>
                </c:pt>
                <c:pt idx="2883">
                  <c:v>2039.836</c:v>
                </c:pt>
                <c:pt idx="2884">
                  <c:v>2040.318</c:v>
                </c:pt>
                <c:pt idx="2885">
                  <c:v>2040.8</c:v>
                </c:pt>
                <c:pt idx="2886">
                  <c:v>2041.2819999999999</c:v>
                </c:pt>
                <c:pt idx="2887">
                  <c:v>2041.7639999999999</c:v>
                </c:pt>
                <c:pt idx="2888">
                  <c:v>2042.2460000000001</c:v>
                </c:pt>
                <c:pt idx="2889">
                  <c:v>2042.7280000000001</c:v>
                </c:pt>
                <c:pt idx="2890">
                  <c:v>2043.21</c:v>
                </c:pt>
                <c:pt idx="2891">
                  <c:v>2043.693</c:v>
                </c:pt>
                <c:pt idx="2892">
                  <c:v>2044.175</c:v>
                </c:pt>
                <c:pt idx="2893">
                  <c:v>2044.6569999999999</c:v>
                </c:pt>
                <c:pt idx="2894">
                  <c:v>2045.1389999999999</c:v>
                </c:pt>
                <c:pt idx="2895">
                  <c:v>2045.6210000000001</c:v>
                </c:pt>
                <c:pt idx="2896">
                  <c:v>2046.1030000000001</c:v>
                </c:pt>
                <c:pt idx="2897">
                  <c:v>2046.585</c:v>
                </c:pt>
                <c:pt idx="2898">
                  <c:v>2047.067</c:v>
                </c:pt>
                <c:pt idx="2899">
                  <c:v>2047.55</c:v>
                </c:pt>
                <c:pt idx="2900">
                  <c:v>2048.0320000000002</c:v>
                </c:pt>
                <c:pt idx="2901">
                  <c:v>2048.5140000000001</c:v>
                </c:pt>
                <c:pt idx="2902">
                  <c:v>2048.9960000000001</c:v>
                </c:pt>
                <c:pt idx="2903">
                  <c:v>2049.4780000000001</c:v>
                </c:pt>
                <c:pt idx="2904">
                  <c:v>2049.96</c:v>
                </c:pt>
                <c:pt idx="2905">
                  <c:v>2050.442</c:v>
                </c:pt>
                <c:pt idx="2906">
                  <c:v>2050.924</c:v>
                </c:pt>
                <c:pt idx="2907">
                  <c:v>2051.4059999999999</c:v>
                </c:pt>
                <c:pt idx="2908">
                  <c:v>2051.8890000000001</c:v>
                </c:pt>
                <c:pt idx="2909">
                  <c:v>2052.3710000000001</c:v>
                </c:pt>
                <c:pt idx="2910">
                  <c:v>2052.8530000000001</c:v>
                </c:pt>
                <c:pt idx="2911">
                  <c:v>2053.335</c:v>
                </c:pt>
                <c:pt idx="2912">
                  <c:v>2053.817</c:v>
                </c:pt>
                <c:pt idx="2913">
                  <c:v>2054.299</c:v>
                </c:pt>
                <c:pt idx="2914">
                  <c:v>2054.7809999999999</c:v>
                </c:pt>
                <c:pt idx="2915">
                  <c:v>2055.2629999999999</c:v>
                </c:pt>
                <c:pt idx="2916">
                  <c:v>2055.7460000000001</c:v>
                </c:pt>
                <c:pt idx="2917">
                  <c:v>2056.2280000000001</c:v>
                </c:pt>
                <c:pt idx="2918">
                  <c:v>2056.71</c:v>
                </c:pt>
                <c:pt idx="2919">
                  <c:v>2057.192</c:v>
                </c:pt>
                <c:pt idx="2920">
                  <c:v>2057.674</c:v>
                </c:pt>
                <c:pt idx="2921">
                  <c:v>2058.1559999999999</c:v>
                </c:pt>
                <c:pt idx="2922">
                  <c:v>2058.6379999999999</c:v>
                </c:pt>
                <c:pt idx="2923">
                  <c:v>2059.12</c:v>
                </c:pt>
                <c:pt idx="2924">
                  <c:v>2059.6030000000001</c:v>
                </c:pt>
                <c:pt idx="2925">
                  <c:v>2060.0839999999998</c:v>
                </c:pt>
                <c:pt idx="2926">
                  <c:v>2060.567</c:v>
                </c:pt>
                <c:pt idx="2927">
                  <c:v>2061.049</c:v>
                </c:pt>
                <c:pt idx="2928">
                  <c:v>2061.5309999999999</c:v>
                </c:pt>
                <c:pt idx="2929">
                  <c:v>2062.0129999999999</c:v>
                </c:pt>
                <c:pt idx="2930">
                  <c:v>2062.4949999999999</c:v>
                </c:pt>
                <c:pt idx="2931">
                  <c:v>2062.9769999999999</c:v>
                </c:pt>
                <c:pt idx="2932">
                  <c:v>2063.4589999999998</c:v>
                </c:pt>
                <c:pt idx="2933">
                  <c:v>2063.9409999999998</c:v>
                </c:pt>
                <c:pt idx="2934">
                  <c:v>2064.424</c:v>
                </c:pt>
                <c:pt idx="2935">
                  <c:v>2064.9059999999999</c:v>
                </c:pt>
                <c:pt idx="2936">
                  <c:v>2065.3879999999999</c:v>
                </c:pt>
                <c:pt idx="2937">
                  <c:v>2065.87</c:v>
                </c:pt>
                <c:pt idx="2938">
                  <c:v>2066.3519999999999</c:v>
                </c:pt>
                <c:pt idx="2939">
                  <c:v>2066.8339999999998</c:v>
                </c:pt>
                <c:pt idx="2940">
                  <c:v>2067.3159999999998</c:v>
                </c:pt>
                <c:pt idx="2941">
                  <c:v>2067.7979999999998</c:v>
                </c:pt>
                <c:pt idx="2942">
                  <c:v>2068.2809999999999</c:v>
                </c:pt>
                <c:pt idx="2943">
                  <c:v>2068.7629999999999</c:v>
                </c:pt>
                <c:pt idx="2944">
                  <c:v>2069.2449999999999</c:v>
                </c:pt>
                <c:pt idx="2945">
                  <c:v>2069.7269999999999</c:v>
                </c:pt>
                <c:pt idx="2946">
                  <c:v>2070.2089999999998</c:v>
                </c:pt>
                <c:pt idx="2947">
                  <c:v>2070.6909999999998</c:v>
                </c:pt>
                <c:pt idx="2948">
                  <c:v>2071.1729999999998</c:v>
                </c:pt>
                <c:pt idx="2949">
                  <c:v>2071.6550000000002</c:v>
                </c:pt>
                <c:pt idx="2950">
                  <c:v>2072.1370000000002</c:v>
                </c:pt>
                <c:pt idx="2951">
                  <c:v>2072.62</c:v>
                </c:pt>
                <c:pt idx="2952">
                  <c:v>2073.1019999999999</c:v>
                </c:pt>
                <c:pt idx="2953">
                  <c:v>2073.5839999999998</c:v>
                </c:pt>
                <c:pt idx="2954">
                  <c:v>2074.0659999999998</c:v>
                </c:pt>
                <c:pt idx="2955">
                  <c:v>2074.5479999999998</c:v>
                </c:pt>
                <c:pt idx="2956">
                  <c:v>2075.0300000000002</c:v>
                </c:pt>
                <c:pt idx="2957">
                  <c:v>2075.5120000000002</c:v>
                </c:pt>
                <c:pt idx="2958">
                  <c:v>2075.9940000000001</c:v>
                </c:pt>
                <c:pt idx="2959">
                  <c:v>2076.4769999999999</c:v>
                </c:pt>
                <c:pt idx="2960">
                  <c:v>2076.9589999999998</c:v>
                </c:pt>
                <c:pt idx="2961">
                  <c:v>2077.4409999999998</c:v>
                </c:pt>
                <c:pt idx="2962">
                  <c:v>2077.9229999999998</c:v>
                </c:pt>
                <c:pt idx="2963">
                  <c:v>2078.4050000000002</c:v>
                </c:pt>
                <c:pt idx="2964">
                  <c:v>2078.8870000000002</c:v>
                </c:pt>
                <c:pt idx="2965">
                  <c:v>2079.3690000000001</c:v>
                </c:pt>
                <c:pt idx="2966">
                  <c:v>2079.8510000000001</c:v>
                </c:pt>
                <c:pt idx="2967">
                  <c:v>2080.3330000000001</c:v>
                </c:pt>
                <c:pt idx="2968">
                  <c:v>2080.8159999999998</c:v>
                </c:pt>
                <c:pt idx="2969">
                  <c:v>2081.2979999999998</c:v>
                </c:pt>
                <c:pt idx="2970">
                  <c:v>2081.7800000000002</c:v>
                </c:pt>
                <c:pt idx="2971">
                  <c:v>2082.2620000000002</c:v>
                </c:pt>
                <c:pt idx="2972">
                  <c:v>2082.7440000000001</c:v>
                </c:pt>
                <c:pt idx="2973">
                  <c:v>2083.2260000000001</c:v>
                </c:pt>
                <c:pt idx="2974">
                  <c:v>2083.7080000000001</c:v>
                </c:pt>
                <c:pt idx="2975">
                  <c:v>2084.19</c:v>
                </c:pt>
                <c:pt idx="2976">
                  <c:v>2084.6729999999998</c:v>
                </c:pt>
                <c:pt idx="2977">
                  <c:v>2085.1550000000002</c:v>
                </c:pt>
                <c:pt idx="2978">
                  <c:v>2085.6370000000002</c:v>
                </c:pt>
                <c:pt idx="2979">
                  <c:v>2086.1190000000001</c:v>
                </c:pt>
                <c:pt idx="2980">
                  <c:v>2086.6010000000001</c:v>
                </c:pt>
                <c:pt idx="2981">
                  <c:v>2087.0830000000001</c:v>
                </c:pt>
                <c:pt idx="2982">
                  <c:v>2087.5650000000001</c:v>
                </c:pt>
                <c:pt idx="2983">
                  <c:v>2088.047</c:v>
                </c:pt>
                <c:pt idx="2984">
                  <c:v>2088.5300000000002</c:v>
                </c:pt>
                <c:pt idx="2985">
                  <c:v>2089.011</c:v>
                </c:pt>
                <c:pt idx="2986">
                  <c:v>2089.4940000000001</c:v>
                </c:pt>
                <c:pt idx="2987">
                  <c:v>2089.9760000000001</c:v>
                </c:pt>
                <c:pt idx="2988">
                  <c:v>2090.4580000000001</c:v>
                </c:pt>
                <c:pt idx="2989">
                  <c:v>2090.94</c:v>
                </c:pt>
                <c:pt idx="2990">
                  <c:v>2091.422</c:v>
                </c:pt>
                <c:pt idx="2991">
                  <c:v>2091.904</c:v>
                </c:pt>
                <c:pt idx="2992">
                  <c:v>2092.386</c:v>
                </c:pt>
                <c:pt idx="2993">
                  <c:v>2092.8679999999999</c:v>
                </c:pt>
                <c:pt idx="2994">
                  <c:v>2093.3510000000001</c:v>
                </c:pt>
                <c:pt idx="2995">
                  <c:v>2093.8330000000001</c:v>
                </c:pt>
                <c:pt idx="2996">
                  <c:v>2094.3150000000001</c:v>
                </c:pt>
                <c:pt idx="2997">
                  <c:v>2094.797</c:v>
                </c:pt>
                <c:pt idx="2998">
                  <c:v>2095.279</c:v>
                </c:pt>
                <c:pt idx="2999">
                  <c:v>2095.761</c:v>
                </c:pt>
                <c:pt idx="3000">
                  <c:v>2096.2429999999999</c:v>
                </c:pt>
                <c:pt idx="3001">
                  <c:v>2096.7249999999999</c:v>
                </c:pt>
                <c:pt idx="3002">
                  <c:v>2097.2080000000001</c:v>
                </c:pt>
                <c:pt idx="3003">
                  <c:v>2097.69</c:v>
                </c:pt>
                <c:pt idx="3004">
                  <c:v>2098.172</c:v>
                </c:pt>
                <c:pt idx="3005">
                  <c:v>2098.654</c:v>
                </c:pt>
                <c:pt idx="3006">
                  <c:v>2099.136</c:v>
                </c:pt>
                <c:pt idx="3007">
                  <c:v>2099.6179999999999</c:v>
                </c:pt>
                <c:pt idx="3008">
                  <c:v>2100.1</c:v>
                </c:pt>
                <c:pt idx="3009">
                  <c:v>2100.5819999999999</c:v>
                </c:pt>
                <c:pt idx="3010">
                  <c:v>2101.0639999999999</c:v>
                </c:pt>
                <c:pt idx="3011">
                  <c:v>2101.547</c:v>
                </c:pt>
                <c:pt idx="3012">
                  <c:v>2102.029</c:v>
                </c:pt>
                <c:pt idx="3013">
                  <c:v>2102.511</c:v>
                </c:pt>
                <c:pt idx="3014">
                  <c:v>2102.9929999999999</c:v>
                </c:pt>
                <c:pt idx="3015">
                  <c:v>2103.4749999999999</c:v>
                </c:pt>
                <c:pt idx="3016">
                  <c:v>2103.9569999999999</c:v>
                </c:pt>
                <c:pt idx="3017">
                  <c:v>2104.4389999999999</c:v>
                </c:pt>
                <c:pt idx="3018">
                  <c:v>2104.9209999999998</c:v>
                </c:pt>
                <c:pt idx="3019">
                  <c:v>2105.404</c:v>
                </c:pt>
                <c:pt idx="3020">
                  <c:v>2105.886</c:v>
                </c:pt>
                <c:pt idx="3021">
                  <c:v>2106.3679999999999</c:v>
                </c:pt>
                <c:pt idx="3022">
                  <c:v>2106.85</c:v>
                </c:pt>
                <c:pt idx="3023">
                  <c:v>2107.3319999999999</c:v>
                </c:pt>
                <c:pt idx="3024">
                  <c:v>2107.8139999999999</c:v>
                </c:pt>
                <c:pt idx="3025">
                  <c:v>2108.2959999999998</c:v>
                </c:pt>
                <c:pt idx="3026">
                  <c:v>2108.7779999999998</c:v>
                </c:pt>
                <c:pt idx="3027">
                  <c:v>2109.2600000000002</c:v>
                </c:pt>
                <c:pt idx="3028">
                  <c:v>2109.7429999999999</c:v>
                </c:pt>
                <c:pt idx="3029">
                  <c:v>2110.2249999999999</c:v>
                </c:pt>
                <c:pt idx="3030">
                  <c:v>2110.7069999999999</c:v>
                </c:pt>
                <c:pt idx="3031">
                  <c:v>2111.1889999999999</c:v>
                </c:pt>
                <c:pt idx="3032">
                  <c:v>2111.6709999999998</c:v>
                </c:pt>
                <c:pt idx="3033">
                  <c:v>2112.1529999999998</c:v>
                </c:pt>
                <c:pt idx="3034">
                  <c:v>2112.6350000000002</c:v>
                </c:pt>
                <c:pt idx="3035">
                  <c:v>2113.1170000000002</c:v>
                </c:pt>
                <c:pt idx="3036">
                  <c:v>2113.6</c:v>
                </c:pt>
                <c:pt idx="3037">
                  <c:v>2114.0819999999999</c:v>
                </c:pt>
                <c:pt idx="3038">
                  <c:v>2114.5639999999999</c:v>
                </c:pt>
                <c:pt idx="3039">
                  <c:v>2115.0459999999998</c:v>
                </c:pt>
                <c:pt idx="3040">
                  <c:v>2115.5279999999998</c:v>
                </c:pt>
                <c:pt idx="3041">
                  <c:v>2116.0100000000002</c:v>
                </c:pt>
                <c:pt idx="3042">
                  <c:v>2116.4920000000002</c:v>
                </c:pt>
                <c:pt idx="3043">
                  <c:v>2116.9740000000002</c:v>
                </c:pt>
                <c:pt idx="3044">
                  <c:v>2117.4569999999999</c:v>
                </c:pt>
                <c:pt idx="3045">
                  <c:v>2117.9380000000001</c:v>
                </c:pt>
                <c:pt idx="3046">
                  <c:v>2118.4209999999998</c:v>
                </c:pt>
                <c:pt idx="3047">
                  <c:v>2118.9029999999998</c:v>
                </c:pt>
                <c:pt idx="3048">
                  <c:v>2119.3850000000002</c:v>
                </c:pt>
                <c:pt idx="3049">
                  <c:v>2119.8670000000002</c:v>
                </c:pt>
                <c:pt idx="3050">
                  <c:v>2120.3490000000002</c:v>
                </c:pt>
                <c:pt idx="3051">
                  <c:v>2120.8310000000001</c:v>
                </c:pt>
                <c:pt idx="3052">
                  <c:v>2121.3130000000001</c:v>
                </c:pt>
                <c:pt idx="3053">
                  <c:v>2121.7950000000001</c:v>
                </c:pt>
                <c:pt idx="3054">
                  <c:v>2122.2779999999998</c:v>
                </c:pt>
                <c:pt idx="3055">
                  <c:v>2122.7600000000002</c:v>
                </c:pt>
                <c:pt idx="3056">
                  <c:v>2123.2420000000002</c:v>
                </c:pt>
                <c:pt idx="3057">
                  <c:v>2123.7240000000002</c:v>
                </c:pt>
                <c:pt idx="3058">
                  <c:v>2124.2060000000001</c:v>
                </c:pt>
                <c:pt idx="3059">
                  <c:v>2124.6880000000001</c:v>
                </c:pt>
                <c:pt idx="3060">
                  <c:v>2125.17</c:v>
                </c:pt>
                <c:pt idx="3061">
                  <c:v>2125.652</c:v>
                </c:pt>
                <c:pt idx="3062">
                  <c:v>2126.1350000000002</c:v>
                </c:pt>
                <c:pt idx="3063">
                  <c:v>2126.6170000000002</c:v>
                </c:pt>
                <c:pt idx="3064">
                  <c:v>2127.0990000000002</c:v>
                </c:pt>
                <c:pt idx="3065">
                  <c:v>2127.5810000000001</c:v>
                </c:pt>
                <c:pt idx="3066">
                  <c:v>2128.0630000000001</c:v>
                </c:pt>
                <c:pt idx="3067">
                  <c:v>2128.5450000000001</c:v>
                </c:pt>
                <c:pt idx="3068">
                  <c:v>2129.027</c:v>
                </c:pt>
                <c:pt idx="3069">
                  <c:v>2129.509</c:v>
                </c:pt>
                <c:pt idx="3070">
                  <c:v>2129.991</c:v>
                </c:pt>
                <c:pt idx="3071">
                  <c:v>2130.4740000000002</c:v>
                </c:pt>
                <c:pt idx="3072">
                  <c:v>2130.9560000000001</c:v>
                </c:pt>
                <c:pt idx="3073">
                  <c:v>2131.4380000000001</c:v>
                </c:pt>
                <c:pt idx="3074">
                  <c:v>2131.92</c:v>
                </c:pt>
                <c:pt idx="3075">
                  <c:v>2132.402</c:v>
                </c:pt>
                <c:pt idx="3076">
                  <c:v>2132.884</c:v>
                </c:pt>
                <c:pt idx="3077">
                  <c:v>2133.366</c:v>
                </c:pt>
                <c:pt idx="3078">
                  <c:v>2133.848</c:v>
                </c:pt>
                <c:pt idx="3079">
                  <c:v>2134.3310000000001</c:v>
                </c:pt>
                <c:pt idx="3080">
                  <c:v>2134.8130000000001</c:v>
                </c:pt>
                <c:pt idx="3081">
                  <c:v>2135.2950000000001</c:v>
                </c:pt>
                <c:pt idx="3082">
                  <c:v>2135.777</c:v>
                </c:pt>
                <c:pt idx="3083">
                  <c:v>2136.259</c:v>
                </c:pt>
                <c:pt idx="3084">
                  <c:v>2136.741</c:v>
                </c:pt>
                <c:pt idx="3085">
                  <c:v>2137.223</c:v>
                </c:pt>
                <c:pt idx="3086">
                  <c:v>2137.7049999999999</c:v>
                </c:pt>
                <c:pt idx="3087">
                  <c:v>2138.1880000000001</c:v>
                </c:pt>
                <c:pt idx="3088">
                  <c:v>2138.67</c:v>
                </c:pt>
                <c:pt idx="3089">
                  <c:v>2139.152</c:v>
                </c:pt>
                <c:pt idx="3090">
                  <c:v>2139.634</c:v>
                </c:pt>
                <c:pt idx="3091">
                  <c:v>2140.116</c:v>
                </c:pt>
                <c:pt idx="3092">
                  <c:v>2140.598</c:v>
                </c:pt>
                <c:pt idx="3093">
                  <c:v>2141.08</c:v>
                </c:pt>
                <c:pt idx="3094">
                  <c:v>2141.5619999999999</c:v>
                </c:pt>
                <c:pt idx="3095">
                  <c:v>2142.0439999999999</c:v>
                </c:pt>
                <c:pt idx="3096">
                  <c:v>2142.527</c:v>
                </c:pt>
                <c:pt idx="3097">
                  <c:v>2143.009</c:v>
                </c:pt>
                <c:pt idx="3098">
                  <c:v>2143.491</c:v>
                </c:pt>
                <c:pt idx="3099">
                  <c:v>2143.973</c:v>
                </c:pt>
                <c:pt idx="3100">
                  <c:v>2144.4549999999999</c:v>
                </c:pt>
                <c:pt idx="3101">
                  <c:v>2144.9369999999999</c:v>
                </c:pt>
                <c:pt idx="3102">
                  <c:v>2145.4189999999999</c:v>
                </c:pt>
                <c:pt idx="3103">
                  <c:v>2145.9009999999998</c:v>
                </c:pt>
                <c:pt idx="3104">
                  <c:v>2146.384</c:v>
                </c:pt>
                <c:pt idx="3105">
                  <c:v>2146.8649999999998</c:v>
                </c:pt>
                <c:pt idx="3106">
                  <c:v>2147.348</c:v>
                </c:pt>
                <c:pt idx="3107">
                  <c:v>2147.83</c:v>
                </c:pt>
                <c:pt idx="3108">
                  <c:v>2148.3119999999999</c:v>
                </c:pt>
                <c:pt idx="3109">
                  <c:v>2148.7939999999999</c:v>
                </c:pt>
                <c:pt idx="3110">
                  <c:v>2149.2759999999998</c:v>
                </c:pt>
                <c:pt idx="3111">
                  <c:v>2149.7579999999998</c:v>
                </c:pt>
                <c:pt idx="3112">
                  <c:v>2150.2399999999998</c:v>
                </c:pt>
                <c:pt idx="3113">
                  <c:v>2150.7220000000002</c:v>
                </c:pt>
                <c:pt idx="3114">
                  <c:v>2151.2049999999999</c:v>
                </c:pt>
                <c:pt idx="3115">
                  <c:v>2151.6869999999999</c:v>
                </c:pt>
                <c:pt idx="3116">
                  <c:v>2152.1689999999999</c:v>
                </c:pt>
                <c:pt idx="3117">
                  <c:v>2152.6509999999998</c:v>
                </c:pt>
                <c:pt idx="3118">
                  <c:v>2153.1329999999998</c:v>
                </c:pt>
                <c:pt idx="3119">
                  <c:v>2153.6149999999998</c:v>
                </c:pt>
                <c:pt idx="3120">
                  <c:v>2154.0970000000002</c:v>
                </c:pt>
                <c:pt idx="3121">
                  <c:v>2154.5790000000002</c:v>
                </c:pt>
                <c:pt idx="3122">
                  <c:v>2155.0619999999999</c:v>
                </c:pt>
                <c:pt idx="3123">
                  <c:v>2155.5439999999999</c:v>
                </c:pt>
                <c:pt idx="3124">
                  <c:v>2156.0259999999998</c:v>
                </c:pt>
                <c:pt idx="3125">
                  <c:v>2156.5079999999998</c:v>
                </c:pt>
                <c:pt idx="3126">
                  <c:v>2156.9899999999998</c:v>
                </c:pt>
                <c:pt idx="3127">
                  <c:v>2157.4720000000002</c:v>
                </c:pt>
                <c:pt idx="3128">
                  <c:v>2157.9540000000002</c:v>
                </c:pt>
                <c:pt idx="3129">
                  <c:v>2158.4360000000001</c:v>
                </c:pt>
                <c:pt idx="3130">
                  <c:v>2158.9180000000001</c:v>
                </c:pt>
                <c:pt idx="3131">
                  <c:v>2159.4009999999998</c:v>
                </c:pt>
                <c:pt idx="3132">
                  <c:v>2159.8829999999998</c:v>
                </c:pt>
                <c:pt idx="3133">
                  <c:v>2160.3649999999998</c:v>
                </c:pt>
                <c:pt idx="3134">
                  <c:v>2160.8470000000002</c:v>
                </c:pt>
                <c:pt idx="3135">
                  <c:v>2161.3290000000002</c:v>
                </c:pt>
                <c:pt idx="3136">
                  <c:v>2161.8110000000001</c:v>
                </c:pt>
                <c:pt idx="3137">
                  <c:v>2162.2930000000001</c:v>
                </c:pt>
                <c:pt idx="3138">
                  <c:v>2162.7750000000001</c:v>
                </c:pt>
                <c:pt idx="3139">
                  <c:v>2163.2579999999998</c:v>
                </c:pt>
                <c:pt idx="3140">
                  <c:v>2163.7399999999998</c:v>
                </c:pt>
                <c:pt idx="3141">
                  <c:v>2164.2220000000002</c:v>
                </c:pt>
                <c:pt idx="3142">
                  <c:v>2164.7040000000002</c:v>
                </c:pt>
                <c:pt idx="3143">
                  <c:v>2165.1860000000001</c:v>
                </c:pt>
                <c:pt idx="3144">
                  <c:v>2165.6680000000001</c:v>
                </c:pt>
                <c:pt idx="3145">
                  <c:v>2166.15</c:v>
                </c:pt>
                <c:pt idx="3146">
                  <c:v>2166.6320000000001</c:v>
                </c:pt>
                <c:pt idx="3147">
                  <c:v>2167.1149999999998</c:v>
                </c:pt>
                <c:pt idx="3148">
                  <c:v>2167.5970000000002</c:v>
                </c:pt>
                <c:pt idx="3149">
                  <c:v>2168.0790000000002</c:v>
                </c:pt>
                <c:pt idx="3150">
                  <c:v>2168.5610000000001</c:v>
                </c:pt>
                <c:pt idx="3151">
                  <c:v>2169.0430000000001</c:v>
                </c:pt>
                <c:pt idx="3152">
                  <c:v>2169.5250000000001</c:v>
                </c:pt>
                <c:pt idx="3153">
                  <c:v>2170.0070000000001</c:v>
                </c:pt>
                <c:pt idx="3154">
                  <c:v>2170.489</c:v>
                </c:pt>
                <c:pt idx="3155">
                  <c:v>2170.971</c:v>
                </c:pt>
                <c:pt idx="3156">
                  <c:v>2171.4540000000002</c:v>
                </c:pt>
                <c:pt idx="3157">
                  <c:v>2171.9360000000001</c:v>
                </c:pt>
                <c:pt idx="3158">
                  <c:v>2172.4180000000001</c:v>
                </c:pt>
                <c:pt idx="3159">
                  <c:v>2172.9</c:v>
                </c:pt>
                <c:pt idx="3160">
                  <c:v>2173.3820000000001</c:v>
                </c:pt>
                <c:pt idx="3161">
                  <c:v>2173.864</c:v>
                </c:pt>
                <c:pt idx="3162">
                  <c:v>2174.346</c:v>
                </c:pt>
                <c:pt idx="3163">
                  <c:v>2174.828</c:v>
                </c:pt>
                <c:pt idx="3164">
                  <c:v>2175.3110000000001</c:v>
                </c:pt>
                <c:pt idx="3165">
                  <c:v>2175.7919999999999</c:v>
                </c:pt>
                <c:pt idx="3166">
                  <c:v>2176.2750000000001</c:v>
                </c:pt>
                <c:pt idx="3167">
                  <c:v>2176.7570000000001</c:v>
                </c:pt>
                <c:pt idx="3168">
                  <c:v>2177.239</c:v>
                </c:pt>
                <c:pt idx="3169">
                  <c:v>2177.721</c:v>
                </c:pt>
                <c:pt idx="3170">
                  <c:v>2178.203</c:v>
                </c:pt>
                <c:pt idx="3171">
                  <c:v>2178.6849999999999</c:v>
                </c:pt>
                <c:pt idx="3172">
                  <c:v>2179.1669999999999</c:v>
                </c:pt>
                <c:pt idx="3173">
                  <c:v>2179.6489999999999</c:v>
                </c:pt>
                <c:pt idx="3174">
                  <c:v>2180.1320000000001</c:v>
                </c:pt>
                <c:pt idx="3175">
                  <c:v>2180.614</c:v>
                </c:pt>
                <c:pt idx="3176">
                  <c:v>2181.096</c:v>
                </c:pt>
                <c:pt idx="3177">
                  <c:v>2181.578</c:v>
                </c:pt>
                <c:pt idx="3178">
                  <c:v>2182.06</c:v>
                </c:pt>
                <c:pt idx="3179">
                  <c:v>2182.5419999999999</c:v>
                </c:pt>
                <c:pt idx="3180">
                  <c:v>2183.0239999999999</c:v>
                </c:pt>
                <c:pt idx="3181">
                  <c:v>2183.5059999999999</c:v>
                </c:pt>
                <c:pt idx="3182">
                  <c:v>2183.989</c:v>
                </c:pt>
                <c:pt idx="3183">
                  <c:v>2184.471</c:v>
                </c:pt>
                <c:pt idx="3184">
                  <c:v>2184.953</c:v>
                </c:pt>
                <c:pt idx="3185">
                  <c:v>2185.4349999999999</c:v>
                </c:pt>
                <c:pt idx="3186">
                  <c:v>2185.9169999999999</c:v>
                </c:pt>
                <c:pt idx="3187">
                  <c:v>2186.3989999999999</c:v>
                </c:pt>
                <c:pt idx="3188">
                  <c:v>2186.8809999999999</c:v>
                </c:pt>
                <c:pt idx="3189">
                  <c:v>2187.3629999999998</c:v>
                </c:pt>
                <c:pt idx="3190">
                  <c:v>2187.8449999999998</c:v>
                </c:pt>
                <c:pt idx="3191">
                  <c:v>2188.328</c:v>
                </c:pt>
                <c:pt idx="3192">
                  <c:v>2188.81</c:v>
                </c:pt>
                <c:pt idx="3193">
                  <c:v>2189.2919999999999</c:v>
                </c:pt>
                <c:pt idx="3194">
                  <c:v>2189.7739999999999</c:v>
                </c:pt>
                <c:pt idx="3195">
                  <c:v>2190.2559999999999</c:v>
                </c:pt>
                <c:pt idx="3196">
                  <c:v>2190.7379999999998</c:v>
                </c:pt>
                <c:pt idx="3197">
                  <c:v>2191.2199999999998</c:v>
                </c:pt>
                <c:pt idx="3198">
                  <c:v>2191.7020000000002</c:v>
                </c:pt>
                <c:pt idx="3199">
                  <c:v>2192.1849999999999</c:v>
                </c:pt>
                <c:pt idx="3200">
                  <c:v>2192.6669999999999</c:v>
                </c:pt>
                <c:pt idx="3201">
                  <c:v>2193.1489999999999</c:v>
                </c:pt>
                <c:pt idx="3202">
                  <c:v>2193.6309999999999</c:v>
                </c:pt>
                <c:pt idx="3203">
                  <c:v>2194.1129999999998</c:v>
                </c:pt>
                <c:pt idx="3204">
                  <c:v>2194.5949999999998</c:v>
                </c:pt>
                <c:pt idx="3205">
                  <c:v>2195.0770000000002</c:v>
                </c:pt>
                <c:pt idx="3206">
                  <c:v>2195.5590000000002</c:v>
                </c:pt>
                <c:pt idx="3207">
                  <c:v>2196.0419999999999</c:v>
                </c:pt>
                <c:pt idx="3208">
                  <c:v>2196.5239999999999</c:v>
                </c:pt>
                <c:pt idx="3209">
                  <c:v>2197.0059999999999</c:v>
                </c:pt>
                <c:pt idx="3210">
                  <c:v>2197.4879999999998</c:v>
                </c:pt>
                <c:pt idx="3211">
                  <c:v>2197.9699999999998</c:v>
                </c:pt>
                <c:pt idx="3212">
                  <c:v>2198.4520000000002</c:v>
                </c:pt>
                <c:pt idx="3213">
                  <c:v>2198.9340000000002</c:v>
                </c:pt>
                <c:pt idx="3214">
                  <c:v>2199.4160000000002</c:v>
                </c:pt>
                <c:pt idx="3215">
                  <c:v>2199.8980000000001</c:v>
                </c:pt>
                <c:pt idx="3216">
                  <c:v>2200.3809999999999</c:v>
                </c:pt>
                <c:pt idx="3217">
                  <c:v>2200.8629999999998</c:v>
                </c:pt>
                <c:pt idx="3218">
                  <c:v>2201.3449999999998</c:v>
                </c:pt>
                <c:pt idx="3219">
                  <c:v>2201.8270000000002</c:v>
                </c:pt>
                <c:pt idx="3220">
                  <c:v>2202.3090000000002</c:v>
                </c:pt>
                <c:pt idx="3221">
                  <c:v>2202.7910000000002</c:v>
                </c:pt>
                <c:pt idx="3222">
                  <c:v>2203.2730000000001</c:v>
                </c:pt>
                <c:pt idx="3223">
                  <c:v>2203.7550000000001</c:v>
                </c:pt>
                <c:pt idx="3224">
                  <c:v>2204.2379999999998</c:v>
                </c:pt>
                <c:pt idx="3225">
                  <c:v>2204.7190000000001</c:v>
                </c:pt>
                <c:pt idx="3226">
                  <c:v>2205.2020000000002</c:v>
                </c:pt>
                <c:pt idx="3227">
                  <c:v>2205.6840000000002</c:v>
                </c:pt>
                <c:pt idx="3228">
                  <c:v>2206.1660000000002</c:v>
                </c:pt>
                <c:pt idx="3229">
                  <c:v>2206.6480000000001</c:v>
                </c:pt>
                <c:pt idx="3230">
                  <c:v>2207.13</c:v>
                </c:pt>
                <c:pt idx="3231">
                  <c:v>2207.6120000000001</c:v>
                </c:pt>
                <c:pt idx="3232">
                  <c:v>2208.0940000000001</c:v>
                </c:pt>
                <c:pt idx="3233">
                  <c:v>2208.576</c:v>
                </c:pt>
                <c:pt idx="3234">
                  <c:v>2209.0590000000002</c:v>
                </c:pt>
                <c:pt idx="3235">
                  <c:v>2209.5410000000002</c:v>
                </c:pt>
                <c:pt idx="3236">
                  <c:v>2210.0230000000001</c:v>
                </c:pt>
                <c:pt idx="3237">
                  <c:v>2210.5050000000001</c:v>
                </c:pt>
                <c:pt idx="3238">
                  <c:v>2210.9870000000001</c:v>
                </c:pt>
                <c:pt idx="3239">
                  <c:v>2211.4690000000001</c:v>
                </c:pt>
                <c:pt idx="3240">
                  <c:v>2211.951</c:v>
                </c:pt>
                <c:pt idx="3241">
                  <c:v>2212.433</c:v>
                </c:pt>
                <c:pt idx="3242">
                  <c:v>2212.9160000000002</c:v>
                </c:pt>
                <c:pt idx="3243">
                  <c:v>2213.3980000000001</c:v>
                </c:pt>
                <c:pt idx="3244">
                  <c:v>2213.88</c:v>
                </c:pt>
                <c:pt idx="3245">
                  <c:v>2214.3620000000001</c:v>
                </c:pt>
                <c:pt idx="3246">
                  <c:v>2214.8440000000001</c:v>
                </c:pt>
                <c:pt idx="3247">
                  <c:v>2215.326</c:v>
                </c:pt>
                <c:pt idx="3248">
                  <c:v>2215.808</c:v>
                </c:pt>
                <c:pt idx="3249">
                  <c:v>2216.29</c:v>
                </c:pt>
                <c:pt idx="3250">
                  <c:v>2216.7719999999999</c:v>
                </c:pt>
                <c:pt idx="3251">
                  <c:v>2217.2550000000001</c:v>
                </c:pt>
                <c:pt idx="3252">
                  <c:v>2217.7370000000001</c:v>
                </c:pt>
                <c:pt idx="3253">
                  <c:v>2218.2190000000001</c:v>
                </c:pt>
                <c:pt idx="3254">
                  <c:v>2218.701</c:v>
                </c:pt>
                <c:pt idx="3255">
                  <c:v>2219.183</c:v>
                </c:pt>
                <c:pt idx="3256">
                  <c:v>2219.665</c:v>
                </c:pt>
                <c:pt idx="3257">
                  <c:v>2220.1469999999999</c:v>
                </c:pt>
                <c:pt idx="3258">
                  <c:v>2220.6289999999999</c:v>
                </c:pt>
                <c:pt idx="3259">
                  <c:v>2221.1120000000001</c:v>
                </c:pt>
                <c:pt idx="3260">
                  <c:v>2221.5940000000001</c:v>
                </c:pt>
                <c:pt idx="3261">
                  <c:v>2222.076</c:v>
                </c:pt>
                <c:pt idx="3262">
                  <c:v>2222.558</c:v>
                </c:pt>
                <c:pt idx="3263">
                  <c:v>2223.04</c:v>
                </c:pt>
                <c:pt idx="3264">
                  <c:v>2223.5219999999999</c:v>
                </c:pt>
                <c:pt idx="3265">
                  <c:v>2224.0039999999999</c:v>
                </c:pt>
                <c:pt idx="3266">
                  <c:v>2224.4859999999999</c:v>
                </c:pt>
                <c:pt idx="3267">
                  <c:v>2224.9690000000001</c:v>
                </c:pt>
                <c:pt idx="3268">
                  <c:v>2225.451</c:v>
                </c:pt>
                <c:pt idx="3269">
                  <c:v>2225.933</c:v>
                </c:pt>
                <c:pt idx="3270">
                  <c:v>2226.415</c:v>
                </c:pt>
                <c:pt idx="3271">
                  <c:v>2226.8969999999999</c:v>
                </c:pt>
                <c:pt idx="3272">
                  <c:v>2227.3789999999999</c:v>
                </c:pt>
                <c:pt idx="3273">
                  <c:v>2227.8609999999999</c:v>
                </c:pt>
                <c:pt idx="3274">
                  <c:v>2228.3429999999998</c:v>
                </c:pt>
                <c:pt idx="3275">
                  <c:v>2228.8249999999998</c:v>
                </c:pt>
                <c:pt idx="3276">
                  <c:v>2229.308</c:v>
                </c:pt>
                <c:pt idx="3277">
                  <c:v>2229.79</c:v>
                </c:pt>
                <c:pt idx="3278">
                  <c:v>2230.2719999999999</c:v>
                </c:pt>
                <c:pt idx="3279">
                  <c:v>2230.7539999999999</c:v>
                </c:pt>
                <c:pt idx="3280">
                  <c:v>2231.2359999999999</c:v>
                </c:pt>
                <c:pt idx="3281">
                  <c:v>2231.7179999999998</c:v>
                </c:pt>
                <c:pt idx="3282">
                  <c:v>2232.1999999999998</c:v>
                </c:pt>
                <c:pt idx="3283">
                  <c:v>2232.6819999999998</c:v>
                </c:pt>
                <c:pt idx="3284">
                  <c:v>2233.165</c:v>
                </c:pt>
                <c:pt idx="3285">
                  <c:v>2233.6460000000002</c:v>
                </c:pt>
                <c:pt idx="3286">
                  <c:v>2234.1289999999999</c:v>
                </c:pt>
                <c:pt idx="3287">
                  <c:v>2234.6109999999999</c:v>
                </c:pt>
                <c:pt idx="3288">
                  <c:v>2235.0929999999998</c:v>
                </c:pt>
                <c:pt idx="3289">
                  <c:v>2235.5749999999998</c:v>
                </c:pt>
                <c:pt idx="3290">
                  <c:v>2236.0569999999998</c:v>
                </c:pt>
                <c:pt idx="3291">
                  <c:v>2236.5390000000002</c:v>
                </c:pt>
                <c:pt idx="3292">
                  <c:v>2237.0210000000002</c:v>
                </c:pt>
                <c:pt idx="3293">
                  <c:v>2237.5030000000002</c:v>
                </c:pt>
                <c:pt idx="3294">
                  <c:v>2237.9859999999999</c:v>
                </c:pt>
                <c:pt idx="3295">
                  <c:v>2238.4679999999998</c:v>
                </c:pt>
                <c:pt idx="3296">
                  <c:v>2238.9499999999998</c:v>
                </c:pt>
                <c:pt idx="3297">
                  <c:v>2239.4319999999998</c:v>
                </c:pt>
                <c:pt idx="3298">
                  <c:v>2239.9140000000002</c:v>
                </c:pt>
                <c:pt idx="3299">
                  <c:v>2240.3960000000002</c:v>
                </c:pt>
                <c:pt idx="3300">
                  <c:v>2240.8780000000002</c:v>
                </c:pt>
                <c:pt idx="3301">
                  <c:v>2241.36</c:v>
                </c:pt>
                <c:pt idx="3302">
                  <c:v>2241.8429999999998</c:v>
                </c:pt>
                <c:pt idx="3303">
                  <c:v>2242.3249999999998</c:v>
                </c:pt>
                <c:pt idx="3304">
                  <c:v>2242.8069999999998</c:v>
                </c:pt>
                <c:pt idx="3305">
                  <c:v>2243.2890000000002</c:v>
                </c:pt>
                <c:pt idx="3306">
                  <c:v>2243.7710000000002</c:v>
                </c:pt>
                <c:pt idx="3307">
                  <c:v>2244.2530000000002</c:v>
                </c:pt>
                <c:pt idx="3308">
                  <c:v>2244.7350000000001</c:v>
                </c:pt>
                <c:pt idx="3309">
                  <c:v>2245.2170000000001</c:v>
                </c:pt>
                <c:pt idx="3310">
                  <c:v>2245.6990000000001</c:v>
                </c:pt>
                <c:pt idx="3311">
                  <c:v>2246.1819999999998</c:v>
                </c:pt>
                <c:pt idx="3312">
                  <c:v>2246.6640000000002</c:v>
                </c:pt>
                <c:pt idx="3313">
                  <c:v>2247.1460000000002</c:v>
                </c:pt>
                <c:pt idx="3314">
                  <c:v>2247.6280000000002</c:v>
                </c:pt>
                <c:pt idx="3315">
                  <c:v>2248.11</c:v>
                </c:pt>
                <c:pt idx="3316">
                  <c:v>2248.5920000000001</c:v>
                </c:pt>
                <c:pt idx="3317">
                  <c:v>2249.0740000000001</c:v>
                </c:pt>
                <c:pt idx="3318">
                  <c:v>2249.556</c:v>
                </c:pt>
                <c:pt idx="3319">
                  <c:v>2250.0390000000002</c:v>
                </c:pt>
                <c:pt idx="3320">
                  <c:v>2250.5210000000002</c:v>
                </c:pt>
                <c:pt idx="3321">
                  <c:v>2251.0030000000002</c:v>
                </c:pt>
                <c:pt idx="3322">
                  <c:v>2251.4850000000001</c:v>
                </c:pt>
                <c:pt idx="3323">
                  <c:v>2251.9670000000001</c:v>
                </c:pt>
                <c:pt idx="3324">
                  <c:v>2252.4490000000001</c:v>
                </c:pt>
                <c:pt idx="3325">
                  <c:v>2252.931</c:v>
                </c:pt>
                <c:pt idx="3326">
                  <c:v>2253.413</c:v>
                </c:pt>
                <c:pt idx="3327">
                  <c:v>2253.8960000000002</c:v>
                </c:pt>
                <c:pt idx="3328">
                  <c:v>2254.3780000000002</c:v>
                </c:pt>
                <c:pt idx="3329">
                  <c:v>2254.86</c:v>
                </c:pt>
                <c:pt idx="3330">
                  <c:v>2255.3420000000001</c:v>
                </c:pt>
                <c:pt idx="3331">
                  <c:v>2255.8240000000001</c:v>
                </c:pt>
                <c:pt idx="3332">
                  <c:v>2256.306</c:v>
                </c:pt>
                <c:pt idx="3333">
                  <c:v>2256.788</c:v>
                </c:pt>
                <c:pt idx="3334">
                  <c:v>2257.27</c:v>
                </c:pt>
                <c:pt idx="3335">
                  <c:v>2257.752</c:v>
                </c:pt>
                <c:pt idx="3336">
                  <c:v>2258.2350000000001</c:v>
                </c:pt>
                <c:pt idx="3337">
                  <c:v>2258.7170000000001</c:v>
                </c:pt>
                <c:pt idx="3338">
                  <c:v>2259.1990000000001</c:v>
                </c:pt>
                <c:pt idx="3339">
                  <c:v>2259.681</c:v>
                </c:pt>
                <c:pt idx="3340">
                  <c:v>2260.163</c:v>
                </c:pt>
                <c:pt idx="3341">
                  <c:v>2260.645</c:v>
                </c:pt>
                <c:pt idx="3342">
                  <c:v>2261.127</c:v>
                </c:pt>
                <c:pt idx="3343">
                  <c:v>2261.6089999999999</c:v>
                </c:pt>
                <c:pt idx="3344">
                  <c:v>2262.0920000000001</c:v>
                </c:pt>
                <c:pt idx="3345">
                  <c:v>2262.5729999999999</c:v>
                </c:pt>
                <c:pt idx="3346">
                  <c:v>2263.056</c:v>
                </c:pt>
                <c:pt idx="3347">
                  <c:v>2263.538</c:v>
                </c:pt>
                <c:pt idx="3348">
                  <c:v>2264.02</c:v>
                </c:pt>
                <c:pt idx="3349">
                  <c:v>2264.502</c:v>
                </c:pt>
                <c:pt idx="3350">
                  <c:v>2264.9839999999999</c:v>
                </c:pt>
                <c:pt idx="3351">
                  <c:v>2265.4659999999999</c:v>
                </c:pt>
                <c:pt idx="3352">
                  <c:v>2265.9479999999999</c:v>
                </c:pt>
                <c:pt idx="3353">
                  <c:v>2266.4299999999998</c:v>
                </c:pt>
                <c:pt idx="3354">
                  <c:v>2266.913</c:v>
                </c:pt>
                <c:pt idx="3355">
                  <c:v>2267.395</c:v>
                </c:pt>
                <c:pt idx="3356">
                  <c:v>2267.877</c:v>
                </c:pt>
                <c:pt idx="3357">
                  <c:v>2268.3589999999999</c:v>
                </c:pt>
                <c:pt idx="3358">
                  <c:v>2268.8409999999999</c:v>
                </c:pt>
                <c:pt idx="3359">
                  <c:v>2269.3229999999999</c:v>
                </c:pt>
                <c:pt idx="3360">
                  <c:v>2269.8049999999998</c:v>
                </c:pt>
                <c:pt idx="3361">
                  <c:v>2270.2869999999998</c:v>
                </c:pt>
                <c:pt idx="3362">
                  <c:v>2270.77</c:v>
                </c:pt>
                <c:pt idx="3363">
                  <c:v>2271.252</c:v>
                </c:pt>
                <c:pt idx="3364">
                  <c:v>2271.7339999999999</c:v>
                </c:pt>
                <c:pt idx="3365">
                  <c:v>2272.2159999999999</c:v>
                </c:pt>
                <c:pt idx="3366">
                  <c:v>2272.6979999999999</c:v>
                </c:pt>
                <c:pt idx="3367">
                  <c:v>2273.1799999999998</c:v>
                </c:pt>
                <c:pt idx="3368">
                  <c:v>2273.6619999999998</c:v>
                </c:pt>
                <c:pt idx="3369">
                  <c:v>2274.1439999999998</c:v>
                </c:pt>
                <c:pt idx="3370">
                  <c:v>2274.6260000000002</c:v>
                </c:pt>
                <c:pt idx="3371">
                  <c:v>2275.1089999999999</c:v>
                </c:pt>
                <c:pt idx="3372">
                  <c:v>2275.5909999999999</c:v>
                </c:pt>
                <c:pt idx="3373">
                  <c:v>2276.0729999999999</c:v>
                </c:pt>
                <c:pt idx="3374">
                  <c:v>2276.5549999999998</c:v>
                </c:pt>
                <c:pt idx="3375">
                  <c:v>2277.0369999999998</c:v>
                </c:pt>
                <c:pt idx="3376">
                  <c:v>2277.5189999999998</c:v>
                </c:pt>
                <c:pt idx="3377">
                  <c:v>2278.0010000000002</c:v>
                </c:pt>
                <c:pt idx="3378">
                  <c:v>2278.4830000000002</c:v>
                </c:pt>
                <c:pt idx="3379">
                  <c:v>2278.9659999999999</c:v>
                </c:pt>
                <c:pt idx="3380">
                  <c:v>2279.4479999999999</c:v>
                </c:pt>
                <c:pt idx="3381">
                  <c:v>2279.9299999999998</c:v>
                </c:pt>
                <c:pt idx="3382">
                  <c:v>2280.4119999999998</c:v>
                </c:pt>
                <c:pt idx="3383">
                  <c:v>2280.8939999999998</c:v>
                </c:pt>
                <c:pt idx="3384">
                  <c:v>2281.3760000000002</c:v>
                </c:pt>
                <c:pt idx="3385">
                  <c:v>2281.8580000000002</c:v>
                </c:pt>
                <c:pt idx="3386">
                  <c:v>2282.34</c:v>
                </c:pt>
                <c:pt idx="3387">
                  <c:v>2282.8229999999999</c:v>
                </c:pt>
                <c:pt idx="3388">
                  <c:v>2283.3049999999998</c:v>
                </c:pt>
                <c:pt idx="3389">
                  <c:v>2283.7869999999998</c:v>
                </c:pt>
                <c:pt idx="3390">
                  <c:v>2284.2689999999998</c:v>
                </c:pt>
                <c:pt idx="3391">
                  <c:v>2284.7510000000002</c:v>
                </c:pt>
                <c:pt idx="3392">
                  <c:v>2285.2330000000002</c:v>
                </c:pt>
                <c:pt idx="3393">
                  <c:v>2285.7150000000001</c:v>
                </c:pt>
                <c:pt idx="3394">
                  <c:v>2286.1970000000001</c:v>
                </c:pt>
                <c:pt idx="3395">
                  <c:v>2286.6790000000001</c:v>
                </c:pt>
                <c:pt idx="3396">
                  <c:v>2287.1619999999998</c:v>
                </c:pt>
                <c:pt idx="3397">
                  <c:v>2287.6439999999998</c:v>
                </c:pt>
                <c:pt idx="3398">
                  <c:v>2288.1260000000002</c:v>
                </c:pt>
                <c:pt idx="3399">
                  <c:v>2288.6080000000002</c:v>
                </c:pt>
                <c:pt idx="3400">
                  <c:v>2289.09</c:v>
                </c:pt>
                <c:pt idx="3401">
                  <c:v>2289.5720000000001</c:v>
                </c:pt>
                <c:pt idx="3402">
                  <c:v>2290.0540000000001</c:v>
                </c:pt>
                <c:pt idx="3403">
                  <c:v>2290.5360000000001</c:v>
                </c:pt>
                <c:pt idx="3404">
                  <c:v>2291.0189999999998</c:v>
                </c:pt>
                <c:pt idx="3405">
                  <c:v>2291.5</c:v>
                </c:pt>
                <c:pt idx="3406">
                  <c:v>2291.9830000000002</c:v>
                </c:pt>
                <c:pt idx="3407">
                  <c:v>2292.4650000000001</c:v>
                </c:pt>
                <c:pt idx="3408">
                  <c:v>2292.9470000000001</c:v>
                </c:pt>
                <c:pt idx="3409">
                  <c:v>2293.4290000000001</c:v>
                </c:pt>
                <c:pt idx="3410">
                  <c:v>2293.9110000000001</c:v>
                </c:pt>
                <c:pt idx="3411">
                  <c:v>2294.393</c:v>
                </c:pt>
                <c:pt idx="3412">
                  <c:v>2294.875</c:v>
                </c:pt>
                <c:pt idx="3413">
                  <c:v>2295.357</c:v>
                </c:pt>
                <c:pt idx="3414">
                  <c:v>2295.84</c:v>
                </c:pt>
                <c:pt idx="3415">
                  <c:v>2296.3220000000001</c:v>
                </c:pt>
                <c:pt idx="3416">
                  <c:v>2296.8040000000001</c:v>
                </c:pt>
                <c:pt idx="3417">
                  <c:v>2297.2860000000001</c:v>
                </c:pt>
                <c:pt idx="3418">
                  <c:v>2297.768</c:v>
                </c:pt>
                <c:pt idx="3419">
                  <c:v>2298.25</c:v>
                </c:pt>
                <c:pt idx="3420">
                  <c:v>2298.732</c:v>
                </c:pt>
                <c:pt idx="3421">
                  <c:v>2299.2139999999999</c:v>
                </c:pt>
                <c:pt idx="3422">
                  <c:v>2299.6970000000001</c:v>
                </c:pt>
                <c:pt idx="3423">
                  <c:v>2300.1790000000001</c:v>
                </c:pt>
                <c:pt idx="3424">
                  <c:v>2300.6610000000001</c:v>
                </c:pt>
                <c:pt idx="3425">
                  <c:v>2301.143</c:v>
                </c:pt>
                <c:pt idx="3426">
                  <c:v>2301.625</c:v>
                </c:pt>
                <c:pt idx="3427">
                  <c:v>2302.107</c:v>
                </c:pt>
                <c:pt idx="3428">
                  <c:v>2302.5889999999999</c:v>
                </c:pt>
                <c:pt idx="3429">
                  <c:v>2303.0709999999999</c:v>
                </c:pt>
                <c:pt idx="3430">
                  <c:v>2303.5529999999999</c:v>
                </c:pt>
                <c:pt idx="3431">
                  <c:v>2304.0360000000001</c:v>
                </c:pt>
                <c:pt idx="3432">
                  <c:v>2304.518</c:v>
                </c:pt>
                <c:pt idx="3433">
                  <c:v>2305</c:v>
                </c:pt>
                <c:pt idx="3434">
                  <c:v>2305.482</c:v>
                </c:pt>
                <c:pt idx="3435">
                  <c:v>2305.9639999999999</c:v>
                </c:pt>
                <c:pt idx="3436">
                  <c:v>2306.4459999999999</c:v>
                </c:pt>
                <c:pt idx="3437">
                  <c:v>2306.9279999999999</c:v>
                </c:pt>
                <c:pt idx="3438">
                  <c:v>2307.41</c:v>
                </c:pt>
                <c:pt idx="3439">
                  <c:v>2307.893</c:v>
                </c:pt>
                <c:pt idx="3440">
                  <c:v>2308.375</c:v>
                </c:pt>
                <c:pt idx="3441">
                  <c:v>2308.857</c:v>
                </c:pt>
                <c:pt idx="3442">
                  <c:v>2309.3389999999999</c:v>
                </c:pt>
                <c:pt idx="3443">
                  <c:v>2309.8209999999999</c:v>
                </c:pt>
                <c:pt idx="3444">
                  <c:v>2310.3029999999999</c:v>
                </c:pt>
                <c:pt idx="3445">
                  <c:v>2310.7849999999999</c:v>
                </c:pt>
                <c:pt idx="3446">
                  <c:v>2311.2669999999998</c:v>
                </c:pt>
                <c:pt idx="3447">
                  <c:v>2311.75</c:v>
                </c:pt>
                <c:pt idx="3448">
                  <c:v>2312.232</c:v>
                </c:pt>
                <c:pt idx="3449">
                  <c:v>2312.7139999999999</c:v>
                </c:pt>
                <c:pt idx="3450">
                  <c:v>2313.1959999999999</c:v>
                </c:pt>
                <c:pt idx="3451">
                  <c:v>2313.6779999999999</c:v>
                </c:pt>
                <c:pt idx="3452">
                  <c:v>2314.16</c:v>
                </c:pt>
                <c:pt idx="3453">
                  <c:v>2314.6419999999998</c:v>
                </c:pt>
                <c:pt idx="3454">
                  <c:v>2315.1239999999998</c:v>
                </c:pt>
                <c:pt idx="3455">
                  <c:v>2315.6060000000002</c:v>
                </c:pt>
                <c:pt idx="3456">
                  <c:v>2316.0889999999999</c:v>
                </c:pt>
                <c:pt idx="3457">
                  <c:v>2316.5709999999999</c:v>
                </c:pt>
                <c:pt idx="3458">
                  <c:v>2317.0529999999999</c:v>
                </c:pt>
                <c:pt idx="3459">
                  <c:v>2317.5349999999999</c:v>
                </c:pt>
                <c:pt idx="3460">
                  <c:v>2318.0169999999998</c:v>
                </c:pt>
                <c:pt idx="3461">
                  <c:v>2318.4989999999998</c:v>
                </c:pt>
                <c:pt idx="3462">
                  <c:v>2318.9810000000002</c:v>
                </c:pt>
                <c:pt idx="3463">
                  <c:v>2319.4630000000002</c:v>
                </c:pt>
                <c:pt idx="3464">
                  <c:v>2319.9459999999999</c:v>
                </c:pt>
                <c:pt idx="3465">
                  <c:v>2320.4270000000001</c:v>
                </c:pt>
                <c:pt idx="3466">
                  <c:v>2320.91</c:v>
                </c:pt>
                <c:pt idx="3467">
                  <c:v>2321.3919999999998</c:v>
                </c:pt>
                <c:pt idx="3468">
                  <c:v>2321.8739999999998</c:v>
                </c:pt>
                <c:pt idx="3469">
                  <c:v>2322.3560000000002</c:v>
                </c:pt>
                <c:pt idx="3470">
                  <c:v>2322.8380000000002</c:v>
                </c:pt>
                <c:pt idx="3471">
                  <c:v>2323.3200000000002</c:v>
                </c:pt>
                <c:pt idx="3472">
                  <c:v>2323.8020000000001</c:v>
                </c:pt>
                <c:pt idx="3473">
                  <c:v>2324.2840000000001</c:v>
                </c:pt>
                <c:pt idx="3474">
                  <c:v>2324.7669999999998</c:v>
                </c:pt>
                <c:pt idx="3475">
                  <c:v>2325.2489999999998</c:v>
                </c:pt>
                <c:pt idx="3476">
                  <c:v>2325.7310000000002</c:v>
                </c:pt>
                <c:pt idx="3477">
                  <c:v>2326.2130000000002</c:v>
                </c:pt>
                <c:pt idx="3478">
                  <c:v>2326.6950000000002</c:v>
                </c:pt>
                <c:pt idx="3479">
                  <c:v>2327.1770000000001</c:v>
                </c:pt>
                <c:pt idx="3480">
                  <c:v>2327.6590000000001</c:v>
                </c:pt>
                <c:pt idx="3481">
                  <c:v>2328.1410000000001</c:v>
                </c:pt>
                <c:pt idx="3482">
                  <c:v>2328.6239999999998</c:v>
                </c:pt>
                <c:pt idx="3483">
                  <c:v>2329.1060000000002</c:v>
                </c:pt>
                <c:pt idx="3484">
                  <c:v>2329.5880000000002</c:v>
                </c:pt>
                <c:pt idx="3485">
                  <c:v>2330.0700000000002</c:v>
                </c:pt>
                <c:pt idx="3486">
                  <c:v>2330.5520000000001</c:v>
                </c:pt>
                <c:pt idx="3487">
                  <c:v>2331.0340000000001</c:v>
                </c:pt>
                <c:pt idx="3488">
                  <c:v>2331.5160000000001</c:v>
                </c:pt>
                <c:pt idx="3489">
                  <c:v>2331.998</c:v>
                </c:pt>
                <c:pt idx="3490">
                  <c:v>2332.48</c:v>
                </c:pt>
                <c:pt idx="3491">
                  <c:v>2332.9630000000002</c:v>
                </c:pt>
                <c:pt idx="3492">
                  <c:v>2333.4450000000002</c:v>
                </c:pt>
                <c:pt idx="3493">
                  <c:v>2333.9270000000001</c:v>
                </c:pt>
                <c:pt idx="3494">
                  <c:v>2334.4090000000001</c:v>
                </c:pt>
                <c:pt idx="3495">
                  <c:v>2334.8910000000001</c:v>
                </c:pt>
                <c:pt idx="3496">
                  <c:v>2335.373</c:v>
                </c:pt>
                <c:pt idx="3497">
                  <c:v>2335.855</c:v>
                </c:pt>
                <c:pt idx="3498">
                  <c:v>2336.337</c:v>
                </c:pt>
                <c:pt idx="3499">
                  <c:v>2336.8200000000002</c:v>
                </c:pt>
                <c:pt idx="3500">
                  <c:v>2337.3020000000001</c:v>
                </c:pt>
                <c:pt idx="3501">
                  <c:v>2337.7840000000001</c:v>
                </c:pt>
                <c:pt idx="3502">
                  <c:v>2338.2660000000001</c:v>
                </c:pt>
                <c:pt idx="3503">
                  <c:v>2338.748</c:v>
                </c:pt>
                <c:pt idx="3504">
                  <c:v>2339.23</c:v>
                </c:pt>
                <c:pt idx="3505">
                  <c:v>2339.712</c:v>
                </c:pt>
                <c:pt idx="3506">
                  <c:v>2340.194</c:v>
                </c:pt>
                <c:pt idx="3507">
                  <c:v>2340.6770000000001</c:v>
                </c:pt>
                <c:pt idx="3508">
                  <c:v>2341.1590000000001</c:v>
                </c:pt>
                <c:pt idx="3509">
                  <c:v>2341.6410000000001</c:v>
                </c:pt>
                <c:pt idx="3510">
                  <c:v>2342.123</c:v>
                </c:pt>
                <c:pt idx="3511">
                  <c:v>2342.605</c:v>
                </c:pt>
                <c:pt idx="3512">
                  <c:v>2343.087</c:v>
                </c:pt>
                <c:pt idx="3513">
                  <c:v>2343.569</c:v>
                </c:pt>
                <c:pt idx="3514">
                  <c:v>2344.0509999999999</c:v>
                </c:pt>
                <c:pt idx="3515">
                  <c:v>2344.5329999999999</c:v>
                </c:pt>
                <c:pt idx="3516">
                  <c:v>2345.0160000000001</c:v>
                </c:pt>
                <c:pt idx="3517">
                  <c:v>2345.498</c:v>
                </c:pt>
                <c:pt idx="3518">
                  <c:v>2345.98</c:v>
                </c:pt>
                <c:pt idx="3519">
                  <c:v>2346.462</c:v>
                </c:pt>
                <c:pt idx="3520">
                  <c:v>2346.944</c:v>
                </c:pt>
                <c:pt idx="3521">
                  <c:v>2347.4259999999999</c:v>
                </c:pt>
                <c:pt idx="3522">
                  <c:v>2347.9079999999999</c:v>
                </c:pt>
                <c:pt idx="3523">
                  <c:v>2348.39</c:v>
                </c:pt>
                <c:pt idx="3524">
                  <c:v>2348.873</c:v>
                </c:pt>
                <c:pt idx="3525">
                  <c:v>2349.3539999999998</c:v>
                </c:pt>
                <c:pt idx="3526">
                  <c:v>2349.837</c:v>
                </c:pt>
                <c:pt idx="3527">
                  <c:v>2350.319</c:v>
                </c:pt>
                <c:pt idx="3528">
                  <c:v>2350.8009999999999</c:v>
                </c:pt>
                <c:pt idx="3529">
                  <c:v>2351.2829999999999</c:v>
                </c:pt>
                <c:pt idx="3530">
                  <c:v>2351.7649999999999</c:v>
                </c:pt>
                <c:pt idx="3531">
                  <c:v>2352.2469999999998</c:v>
                </c:pt>
                <c:pt idx="3532">
                  <c:v>2352.7289999999998</c:v>
                </c:pt>
                <c:pt idx="3533">
                  <c:v>2353.2109999999998</c:v>
                </c:pt>
                <c:pt idx="3534">
                  <c:v>2353.694</c:v>
                </c:pt>
                <c:pt idx="3535">
                  <c:v>2354.1759999999999</c:v>
                </c:pt>
                <c:pt idx="3536">
                  <c:v>2354.6579999999999</c:v>
                </c:pt>
                <c:pt idx="3537">
                  <c:v>2355.14</c:v>
                </c:pt>
                <c:pt idx="3538">
                  <c:v>2355.6219999999998</c:v>
                </c:pt>
                <c:pt idx="3539">
                  <c:v>2356.1039999999998</c:v>
                </c:pt>
                <c:pt idx="3540">
                  <c:v>2356.5859999999998</c:v>
                </c:pt>
                <c:pt idx="3541">
                  <c:v>2357.0680000000002</c:v>
                </c:pt>
                <c:pt idx="3542">
                  <c:v>2357.5509999999999</c:v>
                </c:pt>
                <c:pt idx="3543">
                  <c:v>2358.0329999999999</c:v>
                </c:pt>
                <c:pt idx="3544">
                  <c:v>2358.5149999999999</c:v>
                </c:pt>
                <c:pt idx="3545">
                  <c:v>2358.9969999999998</c:v>
                </c:pt>
                <c:pt idx="3546">
                  <c:v>2359.4789999999998</c:v>
                </c:pt>
                <c:pt idx="3547">
                  <c:v>2359.9609999999998</c:v>
                </c:pt>
                <c:pt idx="3548">
                  <c:v>2360.4430000000002</c:v>
                </c:pt>
                <c:pt idx="3549">
                  <c:v>2360.9250000000002</c:v>
                </c:pt>
                <c:pt idx="3550">
                  <c:v>2361.4070000000002</c:v>
                </c:pt>
                <c:pt idx="3551">
                  <c:v>2361.89</c:v>
                </c:pt>
                <c:pt idx="3552">
                  <c:v>2362.3719999999998</c:v>
                </c:pt>
                <c:pt idx="3553">
                  <c:v>2362.8539999999998</c:v>
                </c:pt>
                <c:pt idx="3554">
                  <c:v>2363.3359999999998</c:v>
                </c:pt>
                <c:pt idx="3555">
                  <c:v>2363.8180000000002</c:v>
                </c:pt>
                <c:pt idx="3556">
                  <c:v>2364.3000000000002</c:v>
                </c:pt>
                <c:pt idx="3557">
                  <c:v>2364.7820000000002</c:v>
                </c:pt>
                <c:pt idx="3558">
                  <c:v>2365.2640000000001</c:v>
                </c:pt>
                <c:pt idx="3559">
                  <c:v>2365.7469999999998</c:v>
                </c:pt>
                <c:pt idx="3560">
                  <c:v>2366.2289999999998</c:v>
                </c:pt>
                <c:pt idx="3561">
                  <c:v>2366.7109999999998</c:v>
                </c:pt>
                <c:pt idx="3562">
                  <c:v>2367.1930000000002</c:v>
                </c:pt>
                <c:pt idx="3563">
                  <c:v>2367.6750000000002</c:v>
                </c:pt>
                <c:pt idx="3564">
                  <c:v>2368.1570000000002</c:v>
                </c:pt>
                <c:pt idx="3565">
                  <c:v>2368.6390000000001</c:v>
                </c:pt>
                <c:pt idx="3566">
                  <c:v>2369.1210000000001</c:v>
                </c:pt>
                <c:pt idx="3567">
                  <c:v>2369.6039999999998</c:v>
                </c:pt>
                <c:pt idx="3568">
                  <c:v>2370.0859999999998</c:v>
                </c:pt>
                <c:pt idx="3569">
                  <c:v>2370.5680000000002</c:v>
                </c:pt>
                <c:pt idx="3570">
                  <c:v>2371.0500000000002</c:v>
                </c:pt>
                <c:pt idx="3571">
                  <c:v>2371.5320000000002</c:v>
                </c:pt>
                <c:pt idx="3572">
                  <c:v>2372.0140000000001</c:v>
                </c:pt>
                <c:pt idx="3573">
                  <c:v>2372.4960000000001</c:v>
                </c:pt>
                <c:pt idx="3574">
                  <c:v>2372.9780000000001</c:v>
                </c:pt>
                <c:pt idx="3575">
                  <c:v>2373.46</c:v>
                </c:pt>
                <c:pt idx="3576">
                  <c:v>2373.9430000000002</c:v>
                </c:pt>
                <c:pt idx="3577">
                  <c:v>2374.4250000000002</c:v>
                </c:pt>
                <c:pt idx="3578">
                  <c:v>2374.9070000000002</c:v>
                </c:pt>
                <c:pt idx="3579">
                  <c:v>2375.3890000000001</c:v>
                </c:pt>
                <c:pt idx="3580">
                  <c:v>2375.8710000000001</c:v>
                </c:pt>
                <c:pt idx="3581">
                  <c:v>2376.3530000000001</c:v>
                </c:pt>
                <c:pt idx="3582">
                  <c:v>2376.835</c:v>
                </c:pt>
                <c:pt idx="3583">
                  <c:v>2377.317</c:v>
                </c:pt>
                <c:pt idx="3584">
                  <c:v>2377.8000000000002</c:v>
                </c:pt>
                <c:pt idx="3585">
                  <c:v>2378.2809999999999</c:v>
                </c:pt>
                <c:pt idx="3586">
                  <c:v>2378.7640000000001</c:v>
                </c:pt>
                <c:pt idx="3587">
                  <c:v>2379.2460000000001</c:v>
                </c:pt>
                <c:pt idx="3588">
                  <c:v>2379.7280000000001</c:v>
                </c:pt>
                <c:pt idx="3589">
                  <c:v>2380.21</c:v>
                </c:pt>
                <c:pt idx="3590">
                  <c:v>2380.692</c:v>
                </c:pt>
                <c:pt idx="3591">
                  <c:v>2381.174</c:v>
                </c:pt>
                <c:pt idx="3592">
                  <c:v>2381.6559999999999</c:v>
                </c:pt>
                <c:pt idx="3593">
                  <c:v>2382.1379999999999</c:v>
                </c:pt>
                <c:pt idx="3594">
                  <c:v>2382.6210000000001</c:v>
                </c:pt>
                <c:pt idx="3595">
                  <c:v>2383.1030000000001</c:v>
                </c:pt>
                <c:pt idx="3596">
                  <c:v>2383.585</c:v>
                </c:pt>
                <c:pt idx="3597">
                  <c:v>2384.067</c:v>
                </c:pt>
                <c:pt idx="3598">
                  <c:v>2384.549</c:v>
                </c:pt>
                <c:pt idx="3599">
                  <c:v>2385.0309999999999</c:v>
                </c:pt>
                <c:pt idx="3600">
                  <c:v>2385.5129999999999</c:v>
                </c:pt>
                <c:pt idx="3601">
                  <c:v>2385.9949999999999</c:v>
                </c:pt>
                <c:pt idx="3602">
                  <c:v>2386.4780000000001</c:v>
                </c:pt>
                <c:pt idx="3603">
                  <c:v>2386.96</c:v>
                </c:pt>
                <c:pt idx="3604">
                  <c:v>2387.442</c:v>
                </c:pt>
                <c:pt idx="3605">
                  <c:v>2387.924</c:v>
                </c:pt>
                <c:pt idx="3606">
                  <c:v>2388.4059999999999</c:v>
                </c:pt>
                <c:pt idx="3607">
                  <c:v>2388.8879999999999</c:v>
                </c:pt>
                <c:pt idx="3608">
                  <c:v>2389.37</c:v>
                </c:pt>
                <c:pt idx="3609">
                  <c:v>2389.8519999999999</c:v>
                </c:pt>
                <c:pt idx="3610">
                  <c:v>2390.3339999999998</c:v>
                </c:pt>
                <c:pt idx="3611">
                  <c:v>2390.817</c:v>
                </c:pt>
                <c:pt idx="3612">
                  <c:v>2391.299</c:v>
                </c:pt>
                <c:pt idx="3613">
                  <c:v>2391.7809999999999</c:v>
                </c:pt>
                <c:pt idx="3614">
                  <c:v>2392.2629999999999</c:v>
                </c:pt>
                <c:pt idx="3615">
                  <c:v>2392.7449999999999</c:v>
                </c:pt>
                <c:pt idx="3616">
                  <c:v>2393.2269999999999</c:v>
                </c:pt>
                <c:pt idx="3617">
                  <c:v>2393.7089999999998</c:v>
                </c:pt>
                <c:pt idx="3618">
                  <c:v>2394.1909999999998</c:v>
                </c:pt>
                <c:pt idx="3619">
                  <c:v>2394.674</c:v>
                </c:pt>
                <c:pt idx="3620">
                  <c:v>2395.1559999999999</c:v>
                </c:pt>
                <c:pt idx="3621">
                  <c:v>2395.6379999999999</c:v>
                </c:pt>
                <c:pt idx="3622">
                  <c:v>2396.12</c:v>
                </c:pt>
                <c:pt idx="3623">
                  <c:v>2396.6019999999999</c:v>
                </c:pt>
                <c:pt idx="3624">
                  <c:v>2397.0839999999998</c:v>
                </c:pt>
                <c:pt idx="3625">
                  <c:v>2397.5659999999998</c:v>
                </c:pt>
                <c:pt idx="3626">
                  <c:v>2398.0479999999998</c:v>
                </c:pt>
                <c:pt idx="3627">
                  <c:v>2398.5309999999999</c:v>
                </c:pt>
                <c:pt idx="3628">
                  <c:v>2399.0129999999999</c:v>
                </c:pt>
                <c:pt idx="3629">
                  <c:v>2399.4949999999999</c:v>
                </c:pt>
                <c:pt idx="3630">
                  <c:v>2399.9769999999999</c:v>
                </c:pt>
                <c:pt idx="3631">
                  <c:v>2400.4589999999998</c:v>
                </c:pt>
                <c:pt idx="3632">
                  <c:v>2400.9409999999998</c:v>
                </c:pt>
                <c:pt idx="3633">
                  <c:v>2401.4229999999998</c:v>
                </c:pt>
                <c:pt idx="3634">
                  <c:v>2401.9050000000002</c:v>
                </c:pt>
                <c:pt idx="3635">
                  <c:v>2402.3870000000002</c:v>
                </c:pt>
                <c:pt idx="3636">
                  <c:v>2402.87</c:v>
                </c:pt>
                <c:pt idx="3637">
                  <c:v>2403.3519999999999</c:v>
                </c:pt>
                <c:pt idx="3638">
                  <c:v>2403.8339999999998</c:v>
                </c:pt>
                <c:pt idx="3639">
                  <c:v>2404.3159999999998</c:v>
                </c:pt>
                <c:pt idx="3640">
                  <c:v>2404.7979999999998</c:v>
                </c:pt>
                <c:pt idx="3641">
                  <c:v>2405.2800000000002</c:v>
                </c:pt>
                <c:pt idx="3642">
                  <c:v>2405.7620000000002</c:v>
                </c:pt>
                <c:pt idx="3643">
                  <c:v>2406.2440000000001</c:v>
                </c:pt>
                <c:pt idx="3644">
                  <c:v>2406.7269999999999</c:v>
                </c:pt>
                <c:pt idx="3645">
                  <c:v>2407.2080000000001</c:v>
                </c:pt>
                <c:pt idx="3646">
                  <c:v>2407.6909999999998</c:v>
                </c:pt>
                <c:pt idx="3647">
                  <c:v>2408.1729999999998</c:v>
                </c:pt>
                <c:pt idx="3648">
                  <c:v>2408.6550000000002</c:v>
                </c:pt>
                <c:pt idx="3649">
                  <c:v>2409.1370000000002</c:v>
                </c:pt>
                <c:pt idx="3650">
                  <c:v>2409.6190000000001</c:v>
                </c:pt>
                <c:pt idx="3651">
                  <c:v>2410.1010000000001</c:v>
                </c:pt>
                <c:pt idx="3652">
                  <c:v>2410.5830000000001</c:v>
                </c:pt>
                <c:pt idx="3653">
                  <c:v>2411.0650000000001</c:v>
                </c:pt>
                <c:pt idx="3654">
                  <c:v>2411.5479999999998</c:v>
                </c:pt>
                <c:pt idx="3655">
                  <c:v>2412.0300000000002</c:v>
                </c:pt>
                <c:pt idx="3656">
                  <c:v>2412.5120000000002</c:v>
                </c:pt>
                <c:pt idx="3657">
                  <c:v>2412.9940000000001</c:v>
                </c:pt>
                <c:pt idx="3658">
                  <c:v>2413.4760000000001</c:v>
                </c:pt>
                <c:pt idx="3659">
                  <c:v>2413.9580000000001</c:v>
                </c:pt>
                <c:pt idx="3660">
                  <c:v>2414.44</c:v>
                </c:pt>
                <c:pt idx="3661">
                  <c:v>2414.922</c:v>
                </c:pt>
                <c:pt idx="3662">
                  <c:v>2415.4050000000002</c:v>
                </c:pt>
                <c:pt idx="3663">
                  <c:v>2415.8870000000002</c:v>
                </c:pt>
                <c:pt idx="3664">
                  <c:v>2416.3690000000001</c:v>
                </c:pt>
                <c:pt idx="3665">
                  <c:v>2416.8510000000001</c:v>
                </c:pt>
                <c:pt idx="3666">
                  <c:v>2417.3330000000001</c:v>
                </c:pt>
                <c:pt idx="3667">
                  <c:v>2417.8150000000001</c:v>
                </c:pt>
                <c:pt idx="3668">
                  <c:v>2418.297</c:v>
                </c:pt>
                <c:pt idx="3669">
                  <c:v>2418.779</c:v>
                </c:pt>
                <c:pt idx="3670">
                  <c:v>2419.261</c:v>
                </c:pt>
                <c:pt idx="3671">
                  <c:v>2419.7440000000001</c:v>
                </c:pt>
                <c:pt idx="3672">
                  <c:v>2420.2260000000001</c:v>
                </c:pt>
                <c:pt idx="3673">
                  <c:v>2420.7080000000001</c:v>
                </c:pt>
                <c:pt idx="3674">
                  <c:v>2421.19</c:v>
                </c:pt>
                <c:pt idx="3675">
                  <c:v>2421.672</c:v>
                </c:pt>
                <c:pt idx="3676">
                  <c:v>2422.154</c:v>
                </c:pt>
                <c:pt idx="3677">
                  <c:v>2422.636</c:v>
                </c:pt>
                <c:pt idx="3678">
                  <c:v>2423.1179999999999</c:v>
                </c:pt>
                <c:pt idx="3679">
                  <c:v>2423.6010000000001</c:v>
                </c:pt>
                <c:pt idx="3680">
                  <c:v>2424.0830000000001</c:v>
                </c:pt>
                <c:pt idx="3681">
                  <c:v>2424.5650000000001</c:v>
                </c:pt>
                <c:pt idx="3682">
                  <c:v>2425.047</c:v>
                </c:pt>
                <c:pt idx="3683">
                  <c:v>2425.529</c:v>
                </c:pt>
                <c:pt idx="3684">
                  <c:v>2426.011</c:v>
                </c:pt>
                <c:pt idx="3685">
                  <c:v>2426.4929999999999</c:v>
                </c:pt>
                <c:pt idx="3686">
                  <c:v>2426.9749999999999</c:v>
                </c:pt>
                <c:pt idx="3687">
                  <c:v>2427.4580000000001</c:v>
                </c:pt>
                <c:pt idx="3688">
                  <c:v>2427.94</c:v>
                </c:pt>
                <c:pt idx="3689">
                  <c:v>2428.422</c:v>
                </c:pt>
                <c:pt idx="3690">
                  <c:v>2428.904</c:v>
                </c:pt>
                <c:pt idx="3691">
                  <c:v>2429.386</c:v>
                </c:pt>
                <c:pt idx="3692">
                  <c:v>2429.8679999999999</c:v>
                </c:pt>
                <c:pt idx="3693">
                  <c:v>2430.35</c:v>
                </c:pt>
                <c:pt idx="3694">
                  <c:v>2430.8319999999999</c:v>
                </c:pt>
                <c:pt idx="3695">
                  <c:v>2431.3139999999999</c:v>
                </c:pt>
                <c:pt idx="3696">
                  <c:v>2431.797</c:v>
                </c:pt>
                <c:pt idx="3697">
                  <c:v>2432.279</c:v>
                </c:pt>
                <c:pt idx="3698">
                  <c:v>2432.761</c:v>
                </c:pt>
                <c:pt idx="3699">
                  <c:v>2433.2429999999999</c:v>
                </c:pt>
                <c:pt idx="3700">
                  <c:v>2433.7249999999999</c:v>
                </c:pt>
                <c:pt idx="3701">
                  <c:v>2434.2069999999999</c:v>
                </c:pt>
                <c:pt idx="3702">
                  <c:v>2434.6889999999999</c:v>
                </c:pt>
                <c:pt idx="3703">
                  <c:v>2435.1709999999998</c:v>
                </c:pt>
                <c:pt idx="3704">
                  <c:v>2435.654</c:v>
                </c:pt>
                <c:pt idx="3705">
                  <c:v>2436.1350000000002</c:v>
                </c:pt>
                <c:pt idx="3706">
                  <c:v>2436.6179999999999</c:v>
                </c:pt>
                <c:pt idx="3707">
                  <c:v>2437.1</c:v>
                </c:pt>
                <c:pt idx="3708">
                  <c:v>2437.5819999999999</c:v>
                </c:pt>
                <c:pt idx="3709">
                  <c:v>2438.0639999999999</c:v>
                </c:pt>
                <c:pt idx="3710">
                  <c:v>2438.5459999999998</c:v>
                </c:pt>
                <c:pt idx="3711">
                  <c:v>2439.0279999999998</c:v>
                </c:pt>
                <c:pt idx="3712">
                  <c:v>2439.5100000000002</c:v>
                </c:pt>
                <c:pt idx="3713">
                  <c:v>2439.9920000000002</c:v>
                </c:pt>
                <c:pt idx="3714">
                  <c:v>2440.4749999999999</c:v>
                </c:pt>
                <c:pt idx="3715">
                  <c:v>2440.9569999999999</c:v>
                </c:pt>
                <c:pt idx="3716">
                  <c:v>2441.4389999999999</c:v>
                </c:pt>
                <c:pt idx="3717">
                  <c:v>2441.9209999999998</c:v>
                </c:pt>
                <c:pt idx="3718">
                  <c:v>2442.4029999999998</c:v>
                </c:pt>
                <c:pt idx="3719">
                  <c:v>2442.8850000000002</c:v>
                </c:pt>
                <c:pt idx="3720">
                  <c:v>2443.3670000000002</c:v>
                </c:pt>
                <c:pt idx="3721">
                  <c:v>2443.8490000000002</c:v>
                </c:pt>
                <c:pt idx="3722">
                  <c:v>2444.3319999999999</c:v>
                </c:pt>
                <c:pt idx="3723">
                  <c:v>2444.8139999999999</c:v>
                </c:pt>
                <c:pt idx="3724">
                  <c:v>2445.2959999999998</c:v>
                </c:pt>
                <c:pt idx="3725">
                  <c:v>2445.7779999999998</c:v>
                </c:pt>
                <c:pt idx="3726">
                  <c:v>2446.2600000000002</c:v>
                </c:pt>
                <c:pt idx="3727">
                  <c:v>2446.7420000000002</c:v>
                </c:pt>
                <c:pt idx="3728">
                  <c:v>2447.2240000000002</c:v>
                </c:pt>
                <c:pt idx="3729">
                  <c:v>2447.7060000000001</c:v>
                </c:pt>
                <c:pt idx="3730">
                  <c:v>2448.1880000000001</c:v>
                </c:pt>
                <c:pt idx="3731">
                  <c:v>2448.6709999999998</c:v>
                </c:pt>
                <c:pt idx="3732">
                  <c:v>2449.1529999999998</c:v>
                </c:pt>
                <c:pt idx="3733">
                  <c:v>2449.6350000000002</c:v>
                </c:pt>
                <c:pt idx="3734">
                  <c:v>2450.1170000000002</c:v>
                </c:pt>
                <c:pt idx="3735">
                  <c:v>2450.5990000000002</c:v>
                </c:pt>
                <c:pt idx="3736">
                  <c:v>2451.0810000000001</c:v>
                </c:pt>
                <c:pt idx="3737">
                  <c:v>2451.5630000000001</c:v>
                </c:pt>
                <c:pt idx="3738">
                  <c:v>2452.0450000000001</c:v>
                </c:pt>
                <c:pt idx="3739">
                  <c:v>2452.5279999999998</c:v>
                </c:pt>
                <c:pt idx="3740">
                  <c:v>2453.0100000000002</c:v>
                </c:pt>
                <c:pt idx="3741">
                  <c:v>2453.4920000000002</c:v>
                </c:pt>
                <c:pt idx="3742">
                  <c:v>2453.9740000000002</c:v>
                </c:pt>
                <c:pt idx="3743">
                  <c:v>2454.4560000000001</c:v>
                </c:pt>
                <c:pt idx="3744">
                  <c:v>2454.9380000000001</c:v>
                </c:pt>
                <c:pt idx="3745">
                  <c:v>2455.42</c:v>
                </c:pt>
                <c:pt idx="3746">
                  <c:v>2455.902</c:v>
                </c:pt>
                <c:pt idx="3747">
                  <c:v>2456.3850000000002</c:v>
                </c:pt>
                <c:pt idx="3748">
                  <c:v>2456.8670000000002</c:v>
                </c:pt>
                <c:pt idx="3749">
                  <c:v>2457.3490000000002</c:v>
                </c:pt>
                <c:pt idx="3750">
                  <c:v>2457.8310000000001</c:v>
                </c:pt>
                <c:pt idx="3751">
                  <c:v>2458.3130000000001</c:v>
                </c:pt>
                <c:pt idx="3752">
                  <c:v>2458.7950000000001</c:v>
                </c:pt>
                <c:pt idx="3753">
                  <c:v>2459.277</c:v>
                </c:pt>
                <c:pt idx="3754">
                  <c:v>2459.759</c:v>
                </c:pt>
                <c:pt idx="3755">
                  <c:v>2460.241</c:v>
                </c:pt>
                <c:pt idx="3756">
                  <c:v>2460.7240000000002</c:v>
                </c:pt>
                <c:pt idx="3757">
                  <c:v>2461.2060000000001</c:v>
                </c:pt>
                <c:pt idx="3758">
                  <c:v>2461.6880000000001</c:v>
                </c:pt>
                <c:pt idx="3759">
                  <c:v>2462.17</c:v>
                </c:pt>
                <c:pt idx="3760">
                  <c:v>2462.652</c:v>
                </c:pt>
                <c:pt idx="3761">
                  <c:v>2463.134</c:v>
                </c:pt>
                <c:pt idx="3762">
                  <c:v>2463.616</c:v>
                </c:pt>
                <c:pt idx="3763">
                  <c:v>2464.098</c:v>
                </c:pt>
                <c:pt idx="3764">
                  <c:v>2464.5810000000001</c:v>
                </c:pt>
                <c:pt idx="3765">
                  <c:v>2465.0630000000001</c:v>
                </c:pt>
                <c:pt idx="3766">
                  <c:v>2465.5450000000001</c:v>
                </c:pt>
                <c:pt idx="3767">
                  <c:v>2466.027</c:v>
                </c:pt>
                <c:pt idx="3768">
                  <c:v>2466.509</c:v>
                </c:pt>
                <c:pt idx="3769">
                  <c:v>2466.991</c:v>
                </c:pt>
                <c:pt idx="3770">
                  <c:v>2467.473</c:v>
                </c:pt>
                <c:pt idx="3771">
                  <c:v>2467.9549999999999</c:v>
                </c:pt>
                <c:pt idx="3772">
                  <c:v>2468.4380000000001</c:v>
                </c:pt>
                <c:pt idx="3773">
                  <c:v>2468.9189999999999</c:v>
                </c:pt>
                <c:pt idx="3774">
                  <c:v>2469.402</c:v>
                </c:pt>
                <c:pt idx="3775">
                  <c:v>2469.884</c:v>
                </c:pt>
                <c:pt idx="3776">
                  <c:v>2470.366</c:v>
                </c:pt>
                <c:pt idx="3777">
                  <c:v>2470.848</c:v>
                </c:pt>
                <c:pt idx="3778">
                  <c:v>2471.33</c:v>
                </c:pt>
                <c:pt idx="3779">
                  <c:v>2471.8119999999999</c:v>
                </c:pt>
                <c:pt idx="3780">
                  <c:v>2472.2939999999999</c:v>
                </c:pt>
                <c:pt idx="3781">
                  <c:v>2472.7759999999998</c:v>
                </c:pt>
                <c:pt idx="3782">
                  <c:v>2473.259</c:v>
                </c:pt>
                <c:pt idx="3783">
                  <c:v>2473.741</c:v>
                </c:pt>
                <c:pt idx="3784">
                  <c:v>2474.223</c:v>
                </c:pt>
                <c:pt idx="3785">
                  <c:v>2474.7049999999999</c:v>
                </c:pt>
                <c:pt idx="3786">
                  <c:v>2475.1869999999999</c:v>
                </c:pt>
                <c:pt idx="3787">
                  <c:v>2475.6689999999999</c:v>
                </c:pt>
                <c:pt idx="3788">
                  <c:v>2476.1509999999998</c:v>
                </c:pt>
                <c:pt idx="3789">
                  <c:v>2476.6329999999998</c:v>
                </c:pt>
                <c:pt idx="3790">
                  <c:v>2477.1149999999998</c:v>
                </c:pt>
                <c:pt idx="3791">
                  <c:v>2477.598</c:v>
                </c:pt>
                <c:pt idx="3792">
                  <c:v>2478.08</c:v>
                </c:pt>
                <c:pt idx="3793">
                  <c:v>2478.5619999999999</c:v>
                </c:pt>
                <c:pt idx="3794">
                  <c:v>2479.0439999999999</c:v>
                </c:pt>
                <c:pt idx="3795">
                  <c:v>2479.5259999999998</c:v>
                </c:pt>
                <c:pt idx="3796">
                  <c:v>2480.0079999999998</c:v>
                </c:pt>
                <c:pt idx="3797">
                  <c:v>2480.4899999999998</c:v>
                </c:pt>
                <c:pt idx="3798">
                  <c:v>2480.9720000000002</c:v>
                </c:pt>
                <c:pt idx="3799">
                  <c:v>2481.4549999999999</c:v>
                </c:pt>
                <c:pt idx="3800">
                  <c:v>2481.9369999999999</c:v>
                </c:pt>
                <c:pt idx="3801">
                  <c:v>2482.4189999999999</c:v>
                </c:pt>
                <c:pt idx="3802">
                  <c:v>2482.9009999999998</c:v>
                </c:pt>
                <c:pt idx="3803">
                  <c:v>2483.3829999999998</c:v>
                </c:pt>
                <c:pt idx="3804">
                  <c:v>2483.8649999999998</c:v>
                </c:pt>
                <c:pt idx="3805">
                  <c:v>2484.3470000000002</c:v>
                </c:pt>
                <c:pt idx="3806">
                  <c:v>2484.8290000000002</c:v>
                </c:pt>
                <c:pt idx="3807">
                  <c:v>2485.3119999999999</c:v>
                </c:pt>
                <c:pt idx="3808">
                  <c:v>2485.7939999999999</c:v>
                </c:pt>
                <c:pt idx="3809">
                  <c:v>2486.2759999999998</c:v>
                </c:pt>
                <c:pt idx="3810">
                  <c:v>2486.7579999999998</c:v>
                </c:pt>
                <c:pt idx="3811">
                  <c:v>2487.2399999999998</c:v>
                </c:pt>
                <c:pt idx="3812">
                  <c:v>2487.7220000000002</c:v>
                </c:pt>
                <c:pt idx="3813">
                  <c:v>2488.2040000000002</c:v>
                </c:pt>
                <c:pt idx="3814">
                  <c:v>2488.6860000000001</c:v>
                </c:pt>
                <c:pt idx="3815">
                  <c:v>2489.1680000000001</c:v>
                </c:pt>
                <c:pt idx="3816">
                  <c:v>2489.6509999999998</c:v>
                </c:pt>
                <c:pt idx="3817">
                  <c:v>2490.1329999999998</c:v>
                </c:pt>
                <c:pt idx="3818">
                  <c:v>2490.6149999999998</c:v>
                </c:pt>
                <c:pt idx="3819">
                  <c:v>2491.0970000000002</c:v>
                </c:pt>
                <c:pt idx="3820">
                  <c:v>2491.5790000000002</c:v>
                </c:pt>
                <c:pt idx="3821">
                  <c:v>2492.0610000000001</c:v>
                </c:pt>
                <c:pt idx="3822">
                  <c:v>2492.5430000000001</c:v>
                </c:pt>
                <c:pt idx="3823">
                  <c:v>2493.0250000000001</c:v>
                </c:pt>
                <c:pt idx="3824">
                  <c:v>2493.5079999999998</c:v>
                </c:pt>
                <c:pt idx="3825">
                  <c:v>2493.9899999999998</c:v>
                </c:pt>
                <c:pt idx="3826">
                  <c:v>2494.4720000000002</c:v>
                </c:pt>
                <c:pt idx="3827">
                  <c:v>2494.9540000000002</c:v>
                </c:pt>
                <c:pt idx="3828">
                  <c:v>2495.4360000000001</c:v>
                </c:pt>
                <c:pt idx="3829">
                  <c:v>2495.9180000000001</c:v>
                </c:pt>
                <c:pt idx="3830">
                  <c:v>2496.4</c:v>
                </c:pt>
                <c:pt idx="3831">
                  <c:v>2496.8820000000001</c:v>
                </c:pt>
                <c:pt idx="3832">
                  <c:v>2497.3649999999998</c:v>
                </c:pt>
                <c:pt idx="3833">
                  <c:v>2497.846</c:v>
                </c:pt>
                <c:pt idx="3834">
                  <c:v>2498.3290000000002</c:v>
                </c:pt>
                <c:pt idx="3835">
                  <c:v>2498.8110000000001</c:v>
                </c:pt>
                <c:pt idx="3836">
                  <c:v>2499.2930000000001</c:v>
                </c:pt>
                <c:pt idx="3837">
                  <c:v>2499.7750000000001</c:v>
                </c:pt>
                <c:pt idx="3838">
                  <c:v>2500.2570000000001</c:v>
                </c:pt>
                <c:pt idx="3839">
                  <c:v>2500.739</c:v>
                </c:pt>
                <c:pt idx="3840">
                  <c:v>2501.221</c:v>
                </c:pt>
                <c:pt idx="3841">
                  <c:v>2501.703</c:v>
                </c:pt>
                <c:pt idx="3842">
                  <c:v>2502.1860000000001</c:v>
                </c:pt>
                <c:pt idx="3843">
                  <c:v>2502.6680000000001</c:v>
                </c:pt>
                <c:pt idx="3844">
                  <c:v>2503.15</c:v>
                </c:pt>
                <c:pt idx="3845">
                  <c:v>2503.6320000000001</c:v>
                </c:pt>
                <c:pt idx="3846">
                  <c:v>2504.114</c:v>
                </c:pt>
                <c:pt idx="3847">
                  <c:v>2504.596</c:v>
                </c:pt>
                <c:pt idx="3848">
                  <c:v>2505.078</c:v>
                </c:pt>
                <c:pt idx="3849">
                  <c:v>2505.56</c:v>
                </c:pt>
                <c:pt idx="3850">
                  <c:v>2506.0419999999999</c:v>
                </c:pt>
                <c:pt idx="3851">
                  <c:v>2506.5250000000001</c:v>
                </c:pt>
                <c:pt idx="3852">
                  <c:v>2507.0070000000001</c:v>
                </c:pt>
                <c:pt idx="3853">
                  <c:v>2507.489</c:v>
                </c:pt>
                <c:pt idx="3854">
                  <c:v>2507.971</c:v>
                </c:pt>
                <c:pt idx="3855">
                  <c:v>2508.453</c:v>
                </c:pt>
                <c:pt idx="3856">
                  <c:v>2508.9349999999999</c:v>
                </c:pt>
                <c:pt idx="3857">
                  <c:v>2509.4169999999999</c:v>
                </c:pt>
                <c:pt idx="3858">
                  <c:v>2509.8989999999999</c:v>
                </c:pt>
                <c:pt idx="3859">
                  <c:v>2510.3820000000001</c:v>
                </c:pt>
                <c:pt idx="3860">
                  <c:v>2510.864</c:v>
                </c:pt>
                <c:pt idx="3861">
                  <c:v>2511.346</c:v>
                </c:pt>
                <c:pt idx="3862">
                  <c:v>2511.828</c:v>
                </c:pt>
                <c:pt idx="3863">
                  <c:v>2512.31</c:v>
                </c:pt>
                <c:pt idx="3864">
                  <c:v>2512.7919999999999</c:v>
                </c:pt>
                <c:pt idx="3865">
                  <c:v>2513.2739999999999</c:v>
                </c:pt>
                <c:pt idx="3866">
                  <c:v>2513.7559999999999</c:v>
                </c:pt>
                <c:pt idx="3867">
                  <c:v>2514.239</c:v>
                </c:pt>
                <c:pt idx="3868">
                  <c:v>2514.721</c:v>
                </c:pt>
                <c:pt idx="3869">
                  <c:v>2515.203</c:v>
                </c:pt>
                <c:pt idx="3870">
                  <c:v>2515.6849999999999</c:v>
                </c:pt>
                <c:pt idx="3871">
                  <c:v>2516.1669999999999</c:v>
                </c:pt>
                <c:pt idx="3872">
                  <c:v>2516.6489999999999</c:v>
                </c:pt>
                <c:pt idx="3873">
                  <c:v>2517.1309999999999</c:v>
                </c:pt>
                <c:pt idx="3874">
                  <c:v>2517.6129999999998</c:v>
                </c:pt>
                <c:pt idx="3875">
                  <c:v>2518.0949999999998</c:v>
                </c:pt>
                <c:pt idx="3876">
                  <c:v>2518.578</c:v>
                </c:pt>
                <c:pt idx="3877">
                  <c:v>2519.06</c:v>
                </c:pt>
                <c:pt idx="3878">
                  <c:v>2519.5419999999999</c:v>
                </c:pt>
                <c:pt idx="3879">
                  <c:v>2520.0239999999999</c:v>
                </c:pt>
                <c:pt idx="3880">
                  <c:v>2520.5059999999999</c:v>
                </c:pt>
                <c:pt idx="3881">
                  <c:v>2520.9879999999998</c:v>
                </c:pt>
                <c:pt idx="3882">
                  <c:v>2521.4699999999998</c:v>
                </c:pt>
                <c:pt idx="3883">
                  <c:v>2521.9520000000002</c:v>
                </c:pt>
                <c:pt idx="3884">
                  <c:v>2522.4349999999999</c:v>
                </c:pt>
                <c:pt idx="3885">
                  <c:v>2522.9169999999999</c:v>
                </c:pt>
                <c:pt idx="3886">
                  <c:v>2523.3989999999999</c:v>
                </c:pt>
                <c:pt idx="3887">
                  <c:v>2523.8809999999999</c:v>
                </c:pt>
                <c:pt idx="3888">
                  <c:v>2524.3629999999998</c:v>
                </c:pt>
                <c:pt idx="3889">
                  <c:v>2524.8449999999998</c:v>
                </c:pt>
                <c:pt idx="3890">
                  <c:v>2525.3270000000002</c:v>
                </c:pt>
                <c:pt idx="3891">
                  <c:v>2525.8090000000002</c:v>
                </c:pt>
                <c:pt idx="3892">
                  <c:v>2526.2919999999999</c:v>
                </c:pt>
                <c:pt idx="3893">
                  <c:v>2526.7730000000001</c:v>
                </c:pt>
                <c:pt idx="3894">
                  <c:v>2527.2559999999999</c:v>
                </c:pt>
                <c:pt idx="3895">
                  <c:v>2527.7379999999998</c:v>
                </c:pt>
                <c:pt idx="3896">
                  <c:v>2528.2199999999998</c:v>
                </c:pt>
                <c:pt idx="3897">
                  <c:v>2528.7020000000002</c:v>
                </c:pt>
                <c:pt idx="3898">
                  <c:v>2529.1840000000002</c:v>
                </c:pt>
                <c:pt idx="3899">
                  <c:v>2529.6660000000002</c:v>
                </c:pt>
                <c:pt idx="3900">
                  <c:v>2530.1480000000001</c:v>
                </c:pt>
                <c:pt idx="3901">
                  <c:v>2530.63</c:v>
                </c:pt>
                <c:pt idx="3902">
                  <c:v>2531.1129999999998</c:v>
                </c:pt>
                <c:pt idx="3903">
                  <c:v>2531.5949999999998</c:v>
                </c:pt>
                <c:pt idx="3904">
                  <c:v>2532.0770000000002</c:v>
                </c:pt>
                <c:pt idx="3905">
                  <c:v>2532.5590000000002</c:v>
                </c:pt>
                <c:pt idx="3906">
                  <c:v>2533.0410000000002</c:v>
                </c:pt>
                <c:pt idx="3907">
                  <c:v>2533.5230000000001</c:v>
                </c:pt>
                <c:pt idx="3908">
                  <c:v>2534.0050000000001</c:v>
                </c:pt>
                <c:pt idx="3909">
                  <c:v>2534.4870000000001</c:v>
                </c:pt>
                <c:pt idx="3910">
                  <c:v>2534.9690000000001</c:v>
                </c:pt>
                <c:pt idx="3911">
                  <c:v>2535.4520000000002</c:v>
                </c:pt>
                <c:pt idx="3912">
                  <c:v>2535.9340000000002</c:v>
                </c:pt>
                <c:pt idx="3913">
                  <c:v>2536.4160000000002</c:v>
                </c:pt>
                <c:pt idx="3914">
                  <c:v>2536.8980000000001</c:v>
                </c:pt>
                <c:pt idx="3915">
                  <c:v>2537.38</c:v>
                </c:pt>
                <c:pt idx="3916">
                  <c:v>2537.8620000000001</c:v>
                </c:pt>
                <c:pt idx="3917">
                  <c:v>2538.3440000000001</c:v>
                </c:pt>
                <c:pt idx="3918">
                  <c:v>2538.826</c:v>
                </c:pt>
                <c:pt idx="3919">
                  <c:v>2539.3090000000002</c:v>
                </c:pt>
                <c:pt idx="3920">
                  <c:v>2539.7910000000002</c:v>
                </c:pt>
                <c:pt idx="3921">
                  <c:v>2540.2730000000001</c:v>
                </c:pt>
                <c:pt idx="3922">
                  <c:v>2540.7550000000001</c:v>
                </c:pt>
                <c:pt idx="3923">
                  <c:v>2541.2370000000001</c:v>
                </c:pt>
                <c:pt idx="3924">
                  <c:v>2541.7190000000001</c:v>
                </c:pt>
                <c:pt idx="3925">
                  <c:v>2542.201</c:v>
                </c:pt>
                <c:pt idx="3926">
                  <c:v>2542.683</c:v>
                </c:pt>
                <c:pt idx="3927">
                  <c:v>2543.1660000000002</c:v>
                </c:pt>
                <c:pt idx="3928">
                  <c:v>2543.6480000000001</c:v>
                </c:pt>
                <c:pt idx="3929">
                  <c:v>2544.13</c:v>
                </c:pt>
                <c:pt idx="3930">
                  <c:v>2544.6120000000001</c:v>
                </c:pt>
                <c:pt idx="3931">
                  <c:v>2545.0940000000001</c:v>
                </c:pt>
                <c:pt idx="3932">
                  <c:v>2545.576</c:v>
                </c:pt>
                <c:pt idx="3933">
                  <c:v>2546.058</c:v>
                </c:pt>
                <c:pt idx="3934">
                  <c:v>2546.54</c:v>
                </c:pt>
                <c:pt idx="3935">
                  <c:v>2547.0219999999999</c:v>
                </c:pt>
                <c:pt idx="3936">
                  <c:v>2547.5050000000001</c:v>
                </c:pt>
                <c:pt idx="3937">
                  <c:v>2547.9870000000001</c:v>
                </c:pt>
                <c:pt idx="3938">
                  <c:v>2548.4690000000001</c:v>
                </c:pt>
                <c:pt idx="3939">
                  <c:v>2548.951</c:v>
                </c:pt>
                <c:pt idx="3940">
                  <c:v>2549.433</c:v>
                </c:pt>
                <c:pt idx="3941">
                  <c:v>2549.915</c:v>
                </c:pt>
                <c:pt idx="3942">
                  <c:v>2550.3969999999999</c:v>
                </c:pt>
                <c:pt idx="3943">
                  <c:v>2550.8789999999999</c:v>
                </c:pt>
                <c:pt idx="3944">
                  <c:v>2551.3620000000001</c:v>
                </c:pt>
                <c:pt idx="3945">
                  <c:v>2551.8440000000001</c:v>
                </c:pt>
                <c:pt idx="3946">
                  <c:v>2552.326</c:v>
                </c:pt>
                <c:pt idx="3947">
                  <c:v>2552.808</c:v>
                </c:pt>
                <c:pt idx="3948">
                  <c:v>2553.29</c:v>
                </c:pt>
                <c:pt idx="3949">
                  <c:v>2553.7719999999999</c:v>
                </c:pt>
                <c:pt idx="3950">
                  <c:v>2554.2539999999999</c:v>
                </c:pt>
                <c:pt idx="3951">
                  <c:v>2554.7359999999999</c:v>
                </c:pt>
                <c:pt idx="3952">
                  <c:v>2555.2190000000001</c:v>
                </c:pt>
                <c:pt idx="3953">
                  <c:v>2555.6999999999998</c:v>
                </c:pt>
                <c:pt idx="3954">
                  <c:v>2556.183</c:v>
                </c:pt>
                <c:pt idx="3955">
                  <c:v>2556.665</c:v>
                </c:pt>
                <c:pt idx="3956">
                  <c:v>2557.1469999999999</c:v>
                </c:pt>
                <c:pt idx="3957">
                  <c:v>2557.6289999999999</c:v>
                </c:pt>
                <c:pt idx="3958">
                  <c:v>2558.1109999999999</c:v>
                </c:pt>
                <c:pt idx="3959">
                  <c:v>2558.5929999999998</c:v>
                </c:pt>
                <c:pt idx="3960">
                  <c:v>2559.0749999999998</c:v>
                </c:pt>
                <c:pt idx="3961">
                  <c:v>2559.5569999999998</c:v>
                </c:pt>
                <c:pt idx="3962">
                  <c:v>2560.04</c:v>
                </c:pt>
                <c:pt idx="3963">
                  <c:v>2560.5219999999999</c:v>
                </c:pt>
                <c:pt idx="3964">
                  <c:v>2561.0039999999999</c:v>
                </c:pt>
                <c:pt idx="3965">
                  <c:v>2561.4859999999999</c:v>
                </c:pt>
                <c:pt idx="3966">
                  <c:v>2561.9679999999998</c:v>
                </c:pt>
                <c:pt idx="3967">
                  <c:v>2562.4499999999998</c:v>
                </c:pt>
                <c:pt idx="3968">
                  <c:v>2562.9319999999998</c:v>
                </c:pt>
                <c:pt idx="3969">
                  <c:v>2563.4140000000002</c:v>
                </c:pt>
                <c:pt idx="3970">
                  <c:v>2563.8960000000002</c:v>
                </c:pt>
                <c:pt idx="3971">
                  <c:v>2564.3789999999999</c:v>
                </c:pt>
                <c:pt idx="3972">
                  <c:v>2564.8609999999999</c:v>
                </c:pt>
                <c:pt idx="3973">
                  <c:v>2565.3429999999998</c:v>
                </c:pt>
                <c:pt idx="3974">
                  <c:v>2565.8249999999998</c:v>
                </c:pt>
                <c:pt idx="3975">
                  <c:v>2566.3069999999998</c:v>
                </c:pt>
                <c:pt idx="3976">
                  <c:v>2566.7890000000002</c:v>
                </c:pt>
                <c:pt idx="3977">
                  <c:v>2567.2710000000002</c:v>
                </c:pt>
                <c:pt idx="3978">
                  <c:v>2567.7530000000002</c:v>
                </c:pt>
                <c:pt idx="3979">
                  <c:v>2568.2359999999999</c:v>
                </c:pt>
                <c:pt idx="3980">
                  <c:v>2568.7179999999998</c:v>
                </c:pt>
                <c:pt idx="3981">
                  <c:v>2569.1999999999998</c:v>
                </c:pt>
                <c:pt idx="3982">
                  <c:v>2569.6819999999998</c:v>
                </c:pt>
                <c:pt idx="3983">
                  <c:v>2570.1640000000002</c:v>
                </c:pt>
                <c:pt idx="3984">
                  <c:v>2570.6460000000002</c:v>
                </c:pt>
                <c:pt idx="3985">
                  <c:v>2571.1280000000002</c:v>
                </c:pt>
                <c:pt idx="3986">
                  <c:v>2571.61</c:v>
                </c:pt>
                <c:pt idx="3987">
                  <c:v>2572.0929999999998</c:v>
                </c:pt>
                <c:pt idx="3988">
                  <c:v>2572.5749999999998</c:v>
                </c:pt>
                <c:pt idx="3989">
                  <c:v>2573.0569999999998</c:v>
                </c:pt>
                <c:pt idx="3990">
                  <c:v>2573.5390000000002</c:v>
                </c:pt>
                <c:pt idx="3991">
                  <c:v>2574.0210000000002</c:v>
                </c:pt>
                <c:pt idx="3992">
                  <c:v>2574.5030000000002</c:v>
                </c:pt>
                <c:pt idx="3993">
                  <c:v>2574.9850000000001</c:v>
                </c:pt>
                <c:pt idx="3994">
                  <c:v>2575.4670000000001</c:v>
                </c:pt>
                <c:pt idx="3995">
                  <c:v>2575.9490000000001</c:v>
                </c:pt>
                <c:pt idx="3996">
                  <c:v>2576.4319999999998</c:v>
                </c:pt>
                <c:pt idx="3997">
                  <c:v>2576.9140000000002</c:v>
                </c:pt>
                <c:pt idx="3998">
                  <c:v>2577.3960000000002</c:v>
                </c:pt>
                <c:pt idx="3999">
                  <c:v>2577.8780000000002</c:v>
                </c:pt>
                <c:pt idx="4000">
                  <c:v>2578.36</c:v>
                </c:pt>
                <c:pt idx="4001">
                  <c:v>2578.8420000000001</c:v>
                </c:pt>
                <c:pt idx="4002">
                  <c:v>2579.3240000000001</c:v>
                </c:pt>
                <c:pt idx="4003">
                  <c:v>2579.806</c:v>
                </c:pt>
                <c:pt idx="4004">
                  <c:v>2580.2890000000002</c:v>
                </c:pt>
                <c:pt idx="4005">
                  <c:v>2580.7710000000002</c:v>
                </c:pt>
                <c:pt idx="4006">
                  <c:v>2581.2530000000002</c:v>
                </c:pt>
                <c:pt idx="4007">
                  <c:v>2581.7350000000001</c:v>
                </c:pt>
                <c:pt idx="4008">
                  <c:v>2582.2170000000001</c:v>
                </c:pt>
                <c:pt idx="4009">
                  <c:v>2582.6990000000001</c:v>
                </c:pt>
                <c:pt idx="4010">
                  <c:v>2583.181</c:v>
                </c:pt>
                <c:pt idx="4011">
                  <c:v>2583.663</c:v>
                </c:pt>
                <c:pt idx="4012">
                  <c:v>2584.1460000000002</c:v>
                </c:pt>
                <c:pt idx="4013">
                  <c:v>2584.627</c:v>
                </c:pt>
                <c:pt idx="4014">
                  <c:v>2585.11</c:v>
                </c:pt>
                <c:pt idx="4015">
                  <c:v>2585.5920000000001</c:v>
                </c:pt>
                <c:pt idx="4016">
                  <c:v>2586.0740000000001</c:v>
                </c:pt>
                <c:pt idx="4017">
                  <c:v>2586.556</c:v>
                </c:pt>
                <c:pt idx="4018">
                  <c:v>2587.038</c:v>
                </c:pt>
                <c:pt idx="4019">
                  <c:v>2587.52</c:v>
                </c:pt>
                <c:pt idx="4020">
                  <c:v>2588.002</c:v>
                </c:pt>
                <c:pt idx="4021">
                  <c:v>2588.4839999999999</c:v>
                </c:pt>
                <c:pt idx="4022">
                  <c:v>2588.9670000000001</c:v>
                </c:pt>
                <c:pt idx="4023">
                  <c:v>2589.4490000000001</c:v>
                </c:pt>
                <c:pt idx="4024">
                  <c:v>2589.931</c:v>
                </c:pt>
                <c:pt idx="4025">
                  <c:v>2590.413</c:v>
                </c:pt>
                <c:pt idx="4026">
                  <c:v>2590.895</c:v>
                </c:pt>
                <c:pt idx="4027">
                  <c:v>2591.377</c:v>
                </c:pt>
                <c:pt idx="4028">
                  <c:v>2591.8589999999999</c:v>
                </c:pt>
                <c:pt idx="4029">
                  <c:v>2592.3409999999999</c:v>
                </c:pt>
                <c:pt idx="4030">
                  <c:v>2592.8229999999999</c:v>
                </c:pt>
                <c:pt idx="4031">
                  <c:v>2593.306</c:v>
                </c:pt>
                <c:pt idx="4032">
                  <c:v>2593.788</c:v>
                </c:pt>
                <c:pt idx="4033">
                  <c:v>2594.27</c:v>
                </c:pt>
                <c:pt idx="4034">
                  <c:v>2594.752</c:v>
                </c:pt>
                <c:pt idx="4035">
                  <c:v>2595.2339999999999</c:v>
                </c:pt>
                <c:pt idx="4036">
                  <c:v>2595.7159999999999</c:v>
                </c:pt>
                <c:pt idx="4037">
                  <c:v>2596.1979999999999</c:v>
                </c:pt>
                <c:pt idx="4038">
                  <c:v>2596.6799999999998</c:v>
                </c:pt>
                <c:pt idx="4039">
                  <c:v>2597.163</c:v>
                </c:pt>
                <c:pt idx="4040">
                  <c:v>2597.645</c:v>
                </c:pt>
                <c:pt idx="4041">
                  <c:v>2598.127</c:v>
                </c:pt>
                <c:pt idx="4042">
                  <c:v>2598.6089999999999</c:v>
                </c:pt>
                <c:pt idx="4043">
                  <c:v>2599.0909999999999</c:v>
                </c:pt>
                <c:pt idx="4044">
                  <c:v>2599.5729999999999</c:v>
                </c:pt>
                <c:pt idx="4045">
                  <c:v>2600.0549999999998</c:v>
                </c:pt>
                <c:pt idx="4046">
                  <c:v>2600.5369999999998</c:v>
                </c:pt>
                <c:pt idx="4047">
                  <c:v>2601.02</c:v>
                </c:pt>
                <c:pt idx="4048">
                  <c:v>2601.502</c:v>
                </c:pt>
                <c:pt idx="4049">
                  <c:v>2601.9839999999999</c:v>
                </c:pt>
                <c:pt idx="4050">
                  <c:v>2602.4659999999999</c:v>
                </c:pt>
                <c:pt idx="4051">
                  <c:v>2602.9479999999999</c:v>
                </c:pt>
                <c:pt idx="4052">
                  <c:v>2603.4299999999998</c:v>
                </c:pt>
                <c:pt idx="4053">
                  <c:v>2603.9119999999998</c:v>
                </c:pt>
                <c:pt idx="4054">
                  <c:v>2604.3939999999998</c:v>
                </c:pt>
                <c:pt idx="4055">
                  <c:v>2604.8760000000002</c:v>
                </c:pt>
                <c:pt idx="4056">
                  <c:v>2605.3589999999999</c:v>
                </c:pt>
                <c:pt idx="4057">
                  <c:v>2605.8409999999999</c:v>
                </c:pt>
                <c:pt idx="4058">
                  <c:v>2606.3229999999999</c:v>
                </c:pt>
                <c:pt idx="4059">
                  <c:v>2606.8049999999998</c:v>
                </c:pt>
                <c:pt idx="4060">
                  <c:v>2607.2869999999998</c:v>
                </c:pt>
                <c:pt idx="4061">
                  <c:v>2607.7689999999998</c:v>
                </c:pt>
                <c:pt idx="4062">
                  <c:v>2608.2510000000002</c:v>
                </c:pt>
                <c:pt idx="4063">
                  <c:v>2608.7330000000002</c:v>
                </c:pt>
                <c:pt idx="4064">
                  <c:v>2609.2159999999999</c:v>
                </c:pt>
                <c:pt idx="4065">
                  <c:v>2609.6979999999999</c:v>
                </c:pt>
                <c:pt idx="4066">
                  <c:v>2610.1799999999998</c:v>
                </c:pt>
                <c:pt idx="4067">
                  <c:v>2610.6619999999998</c:v>
                </c:pt>
                <c:pt idx="4068">
                  <c:v>2611.1439999999998</c:v>
                </c:pt>
                <c:pt idx="4069">
                  <c:v>2611.6260000000002</c:v>
                </c:pt>
                <c:pt idx="4070">
                  <c:v>2612.1080000000002</c:v>
                </c:pt>
                <c:pt idx="4071">
                  <c:v>2612.59</c:v>
                </c:pt>
                <c:pt idx="4072">
                  <c:v>2613.0729999999999</c:v>
                </c:pt>
                <c:pt idx="4073">
                  <c:v>2613.5540000000001</c:v>
                </c:pt>
                <c:pt idx="4074">
                  <c:v>2614.0369999999998</c:v>
                </c:pt>
                <c:pt idx="4075">
                  <c:v>2614.5189999999998</c:v>
                </c:pt>
                <c:pt idx="4076">
                  <c:v>2615.0010000000002</c:v>
                </c:pt>
                <c:pt idx="4077">
                  <c:v>2615.4830000000002</c:v>
                </c:pt>
                <c:pt idx="4078">
                  <c:v>2615.9650000000001</c:v>
                </c:pt>
                <c:pt idx="4079">
                  <c:v>2616.4470000000001</c:v>
                </c:pt>
                <c:pt idx="4080">
                  <c:v>2616.9290000000001</c:v>
                </c:pt>
                <c:pt idx="4081">
                  <c:v>2617.4110000000001</c:v>
                </c:pt>
                <c:pt idx="4082">
                  <c:v>2617.8939999999998</c:v>
                </c:pt>
                <c:pt idx="4083">
                  <c:v>2618.3760000000002</c:v>
                </c:pt>
                <c:pt idx="4084">
                  <c:v>2618.8580000000002</c:v>
                </c:pt>
                <c:pt idx="4085">
                  <c:v>2619.34</c:v>
                </c:pt>
                <c:pt idx="4086">
                  <c:v>2619.8220000000001</c:v>
                </c:pt>
                <c:pt idx="4087">
                  <c:v>2620.3040000000001</c:v>
                </c:pt>
                <c:pt idx="4088">
                  <c:v>2620.7860000000001</c:v>
                </c:pt>
                <c:pt idx="4089">
                  <c:v>2621.268</c:v>
                </c:pt>
                <c:pt idx="4090">
                  <c:v>2621.75</c:v>
                </c:pt>
                <c:pt idx="4091">
                  <c:v>2622.2330000000002</c:v>
                </c:pt>
                <c:pt idx="4092">
                  <c:v>2622.7150000000001</c:v>
                </c:pt>
                <c:pt idx="4093">
                  <c:v>2623.1970000000001</c:v>
                </c:pt>
                <c:pt idx="4094">
                  <c:v>2623.6790000000001</c:v>
                </c:pt>
                <c:pt idx="4095">
                  <c:v>2624.1610000000001</c:v>
                </c:pt>
                <c:pt idx="4096">
                  <c:v>2624.643</c:v>
                </c:pt>
                <c:pt idx="4097">
                  <c:v>2625.125</c:v>
                </c:pt>
                <c:pt idx="4098">
                  <c:v>2625.607</c:v>
                </c:pt>
                <c:pt idx="4099">
                  <c:v>2626.09</c:v>
                </c:pt>
                <c:pt idx="4100">
                  <c:v>2626.5720000000001</c:v>
                </c:pt>
                <c:pt idx="4101">
                  <c:v>2627.0540000000001</c:v>
                </c:pt>
                <c:pt idx="4102">
                  <c:v>2627.5360000000001</c:v>
                </c:pt>
                <c:pt idx="4103">
                  <c:v>2628.018</c:v>
                </c:pt>
                <c:pt idx="4104">
                  <c:v>2628.5</c:v>
                </c:pt>
                <c:pt idx="4105">
                  <c:v>2628.982</c:v>
                </c:pt>
                <c:pt idx="4106">
                  <c:v>2629.4639999999999</c:v>
                </c:pt>
                <c:pt idx="4107">
                  <c:v>2629.9470000000001</c:v>
                </c:pt>
                <c:pt idx="4108">
                  <c:v>2630.4279999999999</c:v>
                </c:pt>
                <c:pt idx="4109">
                  <c:v>2630.9110000000001</c:v>
                </c:pt>
                <c:pt idx="4110">
                  <c:v>2631.393</c:v>
                </c:pt>
                <c:pt idx="4111">
                  <c:v>2631.875</c:v>
                </c:pt>
                <c:pt idx="4112">
                  <c:v>2632.357</c:v>
                </c:pt>
                <c:pt idx="4113">
                  <c:v>2632.8389999999999</c:v>
                </c:pt>
                <c:pt idx="4114">
                  <c:v>2633.3209999999999</c:v>
                </c:pt>
                <c:pt idx="4115">
                  <c:v>2633.8029999999999</c:v>
                </c:pt>
                <c:pt idx="4116">
                  <c:v>2634.2849999999999</c:v>
                </c:pt>
                <c:pt idx="4117">
                  <c:v>2634.768</c:v>
                </c:pt>
                <c:pt idx="4118">
                  <c:v>2635.25</c:v>
                </c:pt>
                <c:pt idx="4119">
                  <c:v>2635.732</c:v>
                </c:pt>
                <c:pt idx="4120">
                  <c:v>2636.2139999999999</c:v>
                </c:pt>
                <c:pt idx="4121">
                  <c:v>2636.6959999999999</c:v>
                </c:pt>
                <c:pt idx="4122">
                  <c:v>2637.1779999999999</c:v>
                </c:pt>
                <c:pt idx="4123">
                  <c:v>2637.66</c:v>
                </c:pt>
                <c:pt idx="4124">
                  <c:v>2638.1419999999998</c:v>
                </c:pt>
                <c:pt idx="4125">
                  <c:v>2638.625</c:v>
                </c:pt>
                <c:pt idx="4126">
                  <c:v>2639.107</c:v>
                </c:pt>
                <c:pt idx="4127">
                  <c:v>2639.5889999999999</c:v>
                </c:pt>
                <c:pt idx="4128">
                  <c:v>2640.0709999999999</c:v>
                </c:pt>
                <c:pt idx="4129">
                  <c:v>2640.5529999999999</c:v>
                </c:pt>
                <c:pt idx="4130">
                  <c:v>2641.0349999999999</c:v>
                </c:pt>
                <c:pt idx="4131">
                  <c:v>2641.5169999999998</c:v>
                </c:pt>
                <c:pt idx="4132">
                  <c:v>2641.9989999999998</c:v>
                </c:pt>
                <c:pt idx="4133">
                  <c:v>2642.4810000000002</c:v>
                </c:pt>
                <c:pt idx="4134">
                  <c:v>2642.9639999999999</c:v>
                </c:pt>
                <c:pt idx="4135">
                  <c:v>2643.4459999999999</c:v>
                </c:pt>
                <c:pt idx="4136">
                  <c:v>2643.9279999999999</c:v>
                </c:pt>
                <c:pt idx="4137">
                  <c:v>2644.41</c:v>
                </c:pt>
                <c:pt idx="4138">
                  <c:v>2644.8919999999998</c:v>
                </c:pt>
                <c:pt idx="4139">
                  <c:v>2645.3739999999998</c:v>
                </c:pt>
                <c:pt idx="4140">
                  <c:v>2645.8560000000002</c:v>
                </c:pt>
                <c:pt idx="4141">
                  <c:v>2646.3380000000002</c:v>
                </c:pt>
                <c:pt idx="4142">
                  <c:v>2646.8209999999999</c:v>
                </c:pt>
                <c:pt idx="4143">
                  <c:v>2647.3029999999999</c:v>
                </c:pt>
                <c:pt idx="4144">
                  <c:v>2647.7849999999999</c:v>
                </c:pt>
                <c:pt idx="4145">
                  <c:v>2648.2669999999998</c:v>
                </c:pt>
                <c:pt idx="4146">
                  <c:v>2648.7489999999998</c:v>
                </c:pt>
                <c:pt idx="4147">
                  <c:v>2649.2310000000002</c:v>
                </c:pt>
                <c:pt idx="4148">
                  <c:v>2649.7130000000002</c:v>
                </c:pt>
                <c:pt idx="4149">
                  <c:v>2650.1950000000002</c:v>
                </c:pt>
                <c:pt idx="4150">
                  <c:v>2650.6770000000001</c:v>
                </c:pt>
                <c:pt idx="4151">
                  <c:v>2651.16</c:v>
                </c:pt>
                <c:pt idx="4152">
                  <c:v>2651.6419999999998</c:v>
                </c:pt>
                <c:pt idx="4153">
                  <c:v>2652.1239999999998</c:v>
                </c:pt>
                <c:pt idx="4154">
                  <c:v>2652.6060000000002</c:v>
                </c:pt>
                <c:pt idx="4155">
                  <c:v>2653.0880000000002</c:v>
                </c:pt>
                <c:pt idx="4156">
                  <c:v>2653.57</c:v>
                </c:pt>
                <c:pt idx="4157">
                  <c:v>2654.0520000000001</c:v>
                </c:pt>
                <c:pt idx="4158">
                  <c:v>2654.5340000000001</c:v>
                </c:pt>
                <c:pt idx="4159">
                  <c:v>2655.0169999999998</c:v>
                </c:pt>
                <c:pt idx="4160">
                  <c:v>2655.4989999999998</c:v>
                </c:pt>
                <c:pt idx="4161">
                  <c:v>2655.9810000000002</c:v>
                </c:pt>
                <c:pt idx="4162">
                  <c:v>2656.4630000000002</c:v>
                </c:pt>
                <c:pt idx="4163">
                  <c:v>2656.9450000000002</c:v>
                </c:pt>
                <c:pt idx="4164">
                  <c:v>2657.4270000000001</c:v>
                </c:pt>
                <c:pt idx="4165">
                  <c:v>2657.9090000000001</c:v>
                </c:pt>
                <c:pt idx="4166">
                  <c:v>2658.3910000000001</c:v>
                </c:pt>
                <c:pt idx="4167">
                  <c:v>2658.8739999999998</c:v>
                </c:pt>
                <c:pt idx="4168">
                  <c:v>2659.355</c:v>
                </c:pt>
                <c:pt idx="4169">
                  <c:v>2659.8380000000002</c:v>
                </c:pt>
                <c:pt idx="4170">
                  <c:v>2660.32</c:v>
                </c:pt>
                <c:pt idx="4171">
                  <c:v>2660.8020000000001</c:v>
                </c:pt>
                <c:pt idx="4172">
                  <c:v>2661.2840000000001</c:v>
                </c:pt>
                <c:pt idx="4173">
                  <c:v>2661.7660000000001</c:v>
                </c:pt>
                <c:pt idx="4174">
                  <c:v>2662.248</c:v>
                </c:pt>
                <c:pt idx="4175">
                  <c:v>2662.73</c:v>
                </c:pt>
                <c:pt idx="4176">
                  <c:v>2663.212</c:v>
                </c:pt>
                <c:pt idx="4177">
                  <c:v>2663.6950000000002</c:v>
                </c:pt>
                <c:pt idx="4178">
                  <c:v>2664.1770000000001</c:v>
                </c:pt>
                <c:pt idx="4179">
                  <c:v>2664.6590000000001</c:v>
                </c:pt>
                <c:pt idx="4180">
                  <c:v>2665.1410000000001</c:v>
                </c:pt>
                <c:pt idx="4181">
                  <c:v>2665.623</c:v>
                </c:pt>
                <c:pt idx="4182">
                  <c:v>2666.105</c:v>
                </c:pt>
                <c:pt idx="4183">
                  <c:v>2666.587</c:v>
                </c:pt>
                <c:pt idx="4184">
                  <c:v>2667.069</c:v>
                </c:pt>
                <c:pt idx="4185">
                  <c:v>2667.5520000000001</c:v>
                </c:pt>
                <c:pt idx="4186">
                  <c:v>2668.0340000000001</c:v>
                </c:pt>
                <c:pt idx="4187">
                  <c:v>2668.5160000000001</c:v>
                </c:pt>
                <c:pt idx="4188">
                  <c:v>2668.998</c:v>
                </c:pt>
                <c:pt idx="4189">
                  <c:v>2669.48</c:v>
                </c:pt>
                <c:pt idx="4190">
                  <c:v>2669.962</c:v>
                </c:pt>
                <c:pt idx="4191">
                  <c:v>2670.444</c:v>
                </c:pt>
                <c:pt idx="4192">
                  <c:v>2670.9259999999999</c:v>
                </c:pt>
                <c:pt idx="4193">
                  <c:v>2671.4079999999999</c:v>
                </c:pt>
                <c:pt idx="4194">
                  <c:v>2671.8910000000001</c:v>
                </c:pt>
                <c:pt idx="4195">
                  <c:v>2672.373</c:v>
                </c:pt>
                <c:pt idx="4196">
                  <c:v>2672.855</c:v>
                </c:pt>
                <c:pt idx="4197">
                  <c:v>2673.337</c:v>
                </c:pt>
                <c:pt idx="4198">
                  <c:v>2673.819</c:v>
                </c:pt>
                <c:pt idx="4199">
                  <c:v>2674.3009999999999</c:v>
                </c:pt>
                <c:pt idx="4200">
                  <c:v>2674.7829999999999</c:v>
                </c:pt>
                <c:pt idx="4201">
                  <c:v>2675.2649999999999</c:v>
                </c:pt>
                <c:pt idx="4202">
                  <c:v>2675.748</c:v>
                </c:pt>
                <c:pt idx="4203">
                  <c:v>2676.23</c:v>
                </c:pt>
                <c:pt idx="4204">
                  <c:v>2676.712</c:v>
                </c:pt>
                <c:pt idx="4205">
                  <c:v>2677.194</c:v>
                </c:pt>
                <c:pt idx="4206">
                  <c:v>2677.6759999999999</c:v>
                </c:pt>
                <c:pt idx="4207">
                  <c:v>2678.1579999999999</c:v>
                </c:pt>
                <c:pt idx="4208">
                  <c:v>2678.64</c:v>
                </c:pt>
                <c:pt idx="4209">
                  <c:v>2679.1219999999998</c:v>
                </c:pt>
                <c:pt idx="4210">
                  <c:v>2679.6039999999998</c:v>
                </c:pt>
                <c:pt idx="4211">
                  <c:v>2680.087</c:v>
                </c:pt>
                <c:pt idx="4212">
                  <c:v>2680.569</c:v>
                </c:pt>
                <c:pt idx="4213">
                  <c:v>2681.0509999999999</c:v>
                </c:pt>
                <c:pt idx="4214">
                  <c:v>2681.5329999999999</c:v>
                </c:pt>
                <c:pt idx="4215">
                  <c:v>2682.0149999999999</c:v>
                </c:pt>
                <c:pt idx="4216">
                  <c:v>2682.4969999999998</c:v>
                </c:pt>
                <c:pt idx="4217">
                  <c:v>2682.9789999999998</c:v>
                </c:pt>
                <c:pt idx="4218">
                  <c:v>2683.4609999999998</c:v>
                </c:pt>
                <c:pt idx="4219">
                  <c:v>2683.944</c:v>
                </c:pt>
                <c:pt idx="4220">
                  <c:v>2684.4259999999999</c:v>
                </c:pt>
                <c:pt idx="4221">
                  <c:v>2684.9079999999999</c:v>
                </c:pt>
                <c:pt idx="4222">
                  <c:v>2685.39</c:v>
                </c:pt>
                <c:pt idx="4223">
                  <c:v>2685.8719999999998</c:v>
                </c:pt>
                <c:pt idx="4224">
                  <c:v>2686.3539999999998</c:v>
                </c:pt>
                <c:pt idx="4225">
                  <c:v>2686.8359999999998</c:v>
                </c:pt>
                <c:pt idx="4226">
                  <c:v>2687.3180000000002</c:v>
                </c:pt>
                <c:pt idx="4227">
                  <c:v>2687.8009999999999</c:v>
                </c:pt>
                <c:pt idx="4228">
                  <c:v>2688.2820000000002</c:v>
                </c:pt>
                <c:pt idx="4229">
                  <c:v>2688.7649999999999</c:v>
                </c:pt>
                <c:pt idx="4230">
                  <c:v>2689.2469999999998</c:v>
                </c:pt>
                <c:pt idx="4231">
                  <c:v>2689.7289999999998</c:v>
                </c:pt>
                <c:pt idx="4232">
                  <c:v>2690.2109999999998</c:v>
                </c:pt>
                <c:pt idx="4233">
                  <c:v>2690.6930000000002</c:v>
                </c:pt>
                <c:pt idx="4234">
                  <c:v>2691.1750000000002</c:v>
                </c:pt>
                <c:pt idx="4235">
                  <c:v>2691.6570000000002</c:v>
                </c:pt>
                <c:pt idx="4236">
                  <c:v>2692.1390000000001</c:v>
                </c:pt>
                <c:pt idx="4237">
                  <c:v>2692.6219999999998</c:v>
                </c:pt>
                <c:pt idx="4238">
                  <c:v>2693.1039999999998</c:v>
                </c:pt>
                <c:pt idx="4239">
                  <c:v>2693.5859999999998</c:v>
                </c:pt>
                <c:pt idx="4240">
                  <c:v>2694.0680000000002</c:v>
                </c:pt>
                <c:pt idx="4241">
                  <c:v>2694.55</c:v>
                </c:pt>
                <c:pt idx="4242">
                  <c:v>2695.0320000000002</c:v>
                </c:pt>
                <c:pt idx="4243">
                  <c:v>2695.5140000000001</c:v>
                </c:pt>
                <c:pt idx="4244">
                  <c:v>2695.9960000000001</c:v>
                </c:pt>
                <c:pt idx="4245">
                  <c:v>2696.4789999999998</c:v>
                </c:pt>
                <c:pt idx="4246">
                  <c:v>2696.9609999999998</c:v>
                </c:pt>
                <c:pt idx="4247">
                  <c:v>2697.4430000000002</c:v>
                </c:pt>
                <c:pt idx="4248">
                  <c:v>2697.9250000000002</c:v>
                </c:pt>
                <c:pt idx="4249">
                  <c:v>2698.4070000000002</c:v>
                </c:pt>
                <c:pt idx="4250">
                  <c:v>2698.8890000000001</c:v>
                </c:pt>
                <c:pt idx="4251">
                  <c:v>2699.3710000000001</c:v>
                </c:pt>
                <c:pt idx="4252">
                  <c:v>2699.8530000000001</c:v>
                </c:pt>
                <c:pt idx="4253">
                  <c:v>2700.335</c:v>
                </c:pt>
                <c:pt idx="4254">
                  <c:v>2700.8180000000002</c:v>
                </c:pt>
                <c:pt idx="4255">
                  <c:v>2701.3</c:v>
                </c:pt>
                <c:pt idx="4256">
                  <c:v>2701.7820000000002</c:v>
                </c:pt>
                <c:pt idx="4257">
                  <c:v>2702.2640000000001</c:v>
                </c:pt>
                <c:pt idx="4258">
                  <c:v>2702.7460000000001</c:v>
                </c:pt>
                <c:pt idx="4259">
                  <c:v>2703.2280000000001</c:v>
                </c:pt>
                <c:pt idx="4260">
                  <c:v>2703.71</c:v>
                </c:pt>
                <c:pt idx="4261">
                  <c:v>2704.192</c:v>
                </c:pt>
                <c:pt idx="4262">
                  <c:v>2704.6750000000002</c:v>
                </c:pt>
                <c:pt idx="4263">
                  <c:v>2705.1570000000002</c:v>
                </c:pt>
                <c:pt idx="4264">
                  <c:v>2705.6390000000001</c:v>
                </c:pt>
                <c:pt idx="4265">
                  <c:v>2706.1210000000001</c:v>
                </c:pt>
                <c:pt idx="4266">
                  <c:v>2706.6030000000001</c:v>
                </c:pt>
                <c:pt idx="4267">
                  <c:v>2707.085</c:v>
                </c:pt>
                <c:pt idx="4268">
                  <c:v>2707.567</c:v>
                </c:pt>
                <c:pt idx="4269">
                  <c:v>2708.049</c:v>
                </c:pt>
                <c:pt idx="4270">
                  <c:v>2708.5309999999999</c:v>
                </c:pt>
                <c:pt idx="4271">
                  <c:v>2709.0140000000001</c:v>
                </c:pt>
                <c:pt idx="4272">
                  <c:v>2709.4960000000001</c:v>
                </c:pt>
                <c:pt idx="4273">
                  <c:v>2709.9780000000001</c:v>
                </c:pt>
                <c:pt idx="4274">
                  <c:v>2710.46</c:v>
                </c:pt>
                <c:pt idx="4275">
                  <c:v>2710.942</c:v>
                </c:pt>
                <c:pt idx="4276">
                  <c:v>2711.424</c:v>
                </c:pt>
                <c:pt idx="4277">
                  <c:v>2711.9059999999999</c:v>
                </c:pt>
                <c:pt idx="4278">
                  <c:v>2712.3879999999999</c:v>
                </c:pt>
                <c:pt idx="4279">
                  <c:v>2712.8710000000001</c:v>
                </c:pt>
                <c:pt idx="4280">
                  <c:v>2713.3530000000001</c:v>
                </c:pt>
                <c:pt idx="4281">
                  <c:v>2713.835</c:v>
                </c:pt>
                <c:pt idx="4282">
                  <c:v>2714.317</c:v>
                </c:pt>
                <c:pt idx="4283">
                  <c:v>2714.799</c:v>
                </c:pt>
                <c:pt idx="4284">
                  <c:v>2715.2809999999999</c:v>
                </c:pt>
                <c:pt idx="4285">
                  <c:v>2715.7629999999999</c:v>
                </c:pt>
                <c:pt idx="4286">
                  <c:v>2716.2449999999999</c:v>
                </c:pt>
                <c:pt idx="4287">
                  <c:v>2716.7280000000001</c:v>
                </c:pt>
                <c:pt idx="4288">
                  <c:v>2717.2089999999998</c:v>
                </c:pt>
                <c:pt idx="4289">
                  <c:v>2717.692</c:v>
                </c:pt>
                <c:pt idx="4290">
                  <c:v>2718.174</c:v>
                </c:pt>
                <c:pt idx="4291">
                  <c:v>2718.6559999999999</c:v>
                </c:pt>
                <c:pt idx="4292">
                  <c:v>2719.1379999999999</c:v>
                </c:pt>
                <c:pt idx="4293">
                  <c:v>2719.62</c:v>
                </c:pt>
                <c:pt idx="4294">
                  <c:v>2720.1019999999999</c:v>
                </c:pt>
                <c:pt idx="4295">
                  <c:v>2720.5839999999998</c:v>
                </c:pt>
                <c:pt idx="4296">
                  <c:v>2721.0659999999998</c:v>
                </c:pt>
                <c:pt idx="4297">
                  <c:v>2721.549</c:v>
                </c:pt>
                <c:pt idx="4298">
                  <c:v>2722.0309999999999</c:v>
                </c:pt>
                <c:pt idx="4299">
                  <c:v>2722.5129999999999</c:v>
                </c:pt>
                <c:pt idx="4300">
                  <c:v>2722.9949999999999</c:v>
                </c:pt>
                <c:pt idx="4301">
                  <c:v>2723.4769999999999</c:v>
                </c:pt>
                <c:pt idx="4302">
                  <c:v>2723.9589999999998</c:v>
                </c:pt>
                <c:pt idx="4303">
                  <c:v>2724.4409999999998</c:v>
                </c:pt>
                <c:pt idx="4304">
                  <c:v>2724.9229999999998</c:v>
                </c:pt>
                <c:pt idx="4305">
                  <c:v>2725.4059999999999</c:v>
                </c:pt>
                <c:pt idx="4306">
                  <c:v>2725.8879999999999</c:v>
                </c:pt>
                <c:pt idx="4307">
                  <c:v>2726.37</c:v>
                </c:pt>
                <c:pt idx="4308">
                  <c:v>2726.8519999999999</c:v>
                </c:pt>
                <c:pt idx="4309">
                  <c:v>2727.3339999999998</c:v>
                </c:pt>
                <c:pt idx="4310">
                  <c:v>2727.8159999999998</c:v>
                </c:pt>
                <c:pt idx="4311">
                  <c:v>2728.2979999999998</c:v>
                </c:pt>
                <c:pt idx="4312">
                  <c:v>2728.78</c:v>
                </c:pt>
                <c:pt idx="4313">
                  <c:v>2729.2620000000002</c:v>
                </c:pt>
                <c:pt idx="4314">
                  <c:v>2729.7449999999999</c:v>
                </c:pt>
                <c:pt idx="4315">
                  <c:v>2730.2269999999999</c:v>
                </c:pt>
                <c:pt idx="4316">
                  <c:v>2730.7089999999998</c:v>
                </c:pt>
                <c:pt idx="4317">
                  <c:v>2731.1909999999998</c:v>
                </c:pt>
                <c:pt idx="4318">
                  <c:v>2731.6729999999998</c:v>
                </c:pt>
                <c:pt idx="4319">
                  <c:v>2732.1550000000002</c:v>
                </c:pt>
                <c:pt idx="4320">
                  <c:v>2732.6370000000002</c:v>
                </c:pt>
                <c:pt idx="4321">
                  <c:v>2733.1190000000001</c:v>
                </c:pt>
                <c:pt idx="4322">
                  <c:v>2733.6019999999999</c:v>
                </c:pt>
                <c:pt idx="4323">
                  <c:v>2734.0839999999998</c:v>
                </c:pt>
                <c:pt idx="4324">
                  <c:v>2734.5659999999998</c:v>
                </c:pt>
                <c:pt idx="4325">
                  <c:v>2735.0479999999998</c:v>
                </c:pt>
                <c:pt idx="4326">
                  <c:v>2735.53</c:v>
                </c:pt>
                <c:pt idx="4327">
                  <c:v>2736.0120000000002</c:v>
                </c:pt>
                <c:pt idx="4328">
                  <c:v>2736.4940000000001</c:v>
                </c:pt>
                <c:pt idx="4329">
                  <c:v>2736.9760000000001</c:v>
                </c:pt>
                <c:pt idx="4330">
                  <c:v>2737.4580000000001</c:v>
                </c:pt>
                <c:pt idx="4331">
                  <c:v>2737.9409999999998</c:v>
                </c:pt>
                <c:pt idx="4332">
                  <c:v>2738.4229999999998</c:v>
                </c:pt>
                <c:pt idx="4333">
                  <c:v>2738.9050000000002</c:v>
                </c:pt>
                <c:pt idx="4334">
                  <c:v>2739.3870000000002</c:v>
                </c:pt>
                <c:pt idx="4335">
                  <c:v>2739.8690000000001</c:v>
                </c:pt>
                <c:pt idx="4336">
                  <c:v>2740.3510000000001</c:v>
                </c:pt>
                <c:pt idx="4337">
                  <c:v>2740.8330000000001</c:v>
                </c:pt>
                <c:pt idx="4338">
                  <c:v>2741.3150000000001</c:v>
                </c:pt>
                <c:pt idx="4339">
                  <c:v>2741.7979999999998</c:v>
                </c:pt>
                <c:pt idx="4340">
                  <c:v>2742.28</c:v>
                </c:pt>
                <c:pt idx="4341">
                  <c:v>2742.7620000000002</c:v>
                </c:pt>
                <c:pt idx="4342">
                  <c:v>2743.2440000000001</c:v>
                </c:pt>
                <c:pt idx="4343">
                  <c:v>2743.7260000000001</c:v>
                </c:pt>
                <c:pt idx="4344">
                  <c:v>2744.2080000000001</c:v>
                </c:pt>
                <c:pt idx="4345">
                  <c:v>2744.69</c:v>
                </c:pt>
                <c:pt idx="4346">
                  <c:v>2745.172</c:v>
                </c:pt>
                <c:pt idx="4347">
                  <c:v>2745.6550000000002</c:v>
                </c:pt>
                <c:pt idx="4348">
                  <c:v>2746.136</c:v>
                </c:pt>
                <c:pt idx="4349">
                  <c:v>2746.6190000000001</c:v>
                </c:pt>
                <c:pt idx="4350">
                  <c:v>2747.1010000000001</c:v>
                </c:pt>
                <c:pt idx="4351">
                  <c:v>2747.5830000000001</c:v>
                </c:pt>
                <c:pt idx="4352">
                  <c:v>2748.0650000000001</c:v>
                </c:pt>
                <c:pt idx="4353">
                  <c:v>2748.547</c:v>
                </c:pt>
                <c:pt idx="4354">
                  <c:v>2749.029</c:v>
                </c:pt>
                <c:pt idx="4355">
                  <c:v>2749.511</c:v>
                </c:pt>
                <c:pt idx="4356">
                  <c:v>2749.9929999999999</c:v>
                </c:pt>
                <c:pt idx="4357">
                  <c:v>2750.4760000000001</c:v>
                </c:pt>
                <c:pt idx="4358">
                  <c:v>2750.9580000000001</c:v>
                </c:pt>
                <c:pt idx="4359">
                  <c:v>2751.44</c:v>
                </c:pt>
                <c:pt idx="4360">
                  <c:v>2751.922</c:v>
                </c:pt>
                <c:pt idx="4361">
                  <c:v>2752.404</c:v>
                </c:pt>
                <c:pt idx="4362">
                  <c:v>2752.886</c:v>
                </c:pt>
                <c:pt idx="4363">
                  <c:v>2753.3679999999999</c:v>
                </c:pt>
                <c:pt idx="4364">
                  <c:v>2753.85</c:v>
                </c:pt>
                <c:pt idx="4365">
                  <c:v>2754.3330000000001</c:v>
                </c:pt>
                <c:pt idx="4366">
                  <c:v>2754.8150000000001</c:v>
                </c:pt>
                <c:pt idx="4367">
                  <c:v>2755.297</c:v>
                </c:pt>
                <c:pt idx="4368">
                  <c:v>2755.779</c:v>
                </c:pt>
                <c:pt idx="4369">
                  <c:v>2756.261</c:v>
                </c:pt>
                <c:pt idx="4370">
                  <c:v>2756.7429999999999</c:v>
                </c:pt>
                <c:pt idx="4371">
                  <c:v>2757.2249999999999</c:v>
                </c:pt>
                <c:pt idx="4372">
                  <c:v>2757.7069999999999</c:v>
                </c:pt>
                <c:pt idx="4373">
                  <c:v>2758.1889999999999</c:v>
                </c:pt>
                <c:pt idx="4374">
                  <c:v>2758.672</c:v>
                </c:pt>
                <c:pt idx="4375">
                  <c:v>2759.154</c:v>
                </c:pt>
                <c:pt idx="4376">
                  <c:v>2759.636</c:v>
                </c:pt>
                <c:pt idx="4377">
                  <c:v>2760.1179999999999</c:v>
                </c:pt>
                <c:pt idx="4378">
                  <c:v>2760.6</c:v>
                </c:pt>
                <c:pt idx="4379">
                  <c:v>2761.0819999999999</c:v>
                </c:pt>
                <c:pt idx="4380">
                  <c:v>2761.5639999999999</c:v>
                </c:pt>
                <c:pt idx="4381">
                  <c:v>2762.0459999999998</c:v>
                </c:pt>
                <c:pt idx="4382">
                  <c:v>2762.529</c:v>
                </c:pt>
                <c:pt idx="4383">
                  <c:v>2763.011</c:v>
                </c:pt>
                <c:pt idx="4384">
                  <c:v>2763.4929999999999</c:v>
                </c:pt>
                <c:pt idx="4385">
                  <c:v>2763.9749999999999</c:v>
                </c:pt>
                <c:pt idx="4386">
                  <c:v>2764.4569999999999</c:v>
                </c:pt>
                <c:pt idx="4387">
                  <c:v>2764.9389999999999</c:v>
                </c:pt>
                <c:pt idx="4388">
                  <c:v>2765.4209999999998</c:v>
                </c:pt>
                <c:pt idx="4389">
                  <c:v>2765.9029999999998</c:v>
                </c:pt>
                <c:pt idx="4390">
                  <c:v>2766.3850000000002</c:v>
                </c:pt>
                <c:pt idx="4391">
                  <c:v>2766.8679999999999</c:v>
                </c:pt>
                <c:pt idx="4392">
                  <c:v>2767.35</c:v>
                </c:pt>
                <c:pt idx="4393">
                  <c:v>2767.8319999999999</c:v>
                </c:pt>
                <c:pt idx="4394">
                  <c:v>2768.3139999999999</c:v>
                </c:pt>
                <c:pt idx="4395">
                  <c:v>2768.7959999999998</c:v>
                </c:pt>
                <c:pt idx="4396">
                  <c:v>2769.2779999999998</c:v>
                </c:pt>
                <c:pt idx="4397">
                  <c:v>2769.76</c:v>
                </c:pt>
                <c:pt idx="4398">
                  <c:v>2770.2420000000002</c:v>
                </c:pt>
                <c:pt idx="4399">
                  <c:v>2770.7249999999999</c:v>
                </c:pt>
                <c:pt idx="4400">
                  <c:v>2771.2069999999999</c:v>
                </c:pt>
                <c:pt idx="4401">
                  <c:v>2771.6889999999999</c:v>
                </c:pt>
                <c:pt idx="4402">
                  <c:v>2772.1709999999998</c:v>
                </c:pt>
                <c:pt idx="4403">
                  <c:v>2772.6529999999998</c:v>
                </c:pt>
                <c:pt idx="4404">
                  <c:v>2773.1350000000002</c:v>
                </c:pt>
                <c:pt idx="4405">
                  <c:v>2773.6170000000002</c:v>
                </c:pt>
                <c:pt idx="4406">
                  <c:v>2774.0990000000002</c:v>
                </c:pt>
                <c:pt idx="4407">
                  <c:v>2774.5819999999999</c:v>
                </c:pt>
                <c:pt idx="4408">
                  <c:v>2775.0630000000001</c:v>
                </c:pt>
                <c:pt idx="4409">
                  <c:v>2775.5459999999998</c:v>
                </c:pt>
                <c:pt idx="4410">
                  <c:v>2776.0279999999998</c:v>
                </c:pt>
                <c:pt idx="4411">
                  <c:v>2776.51</c:v>
                </c:pt>
                <c:pt idx="4412">
                  <c:v>2776.9920000000002</c:v>
                </c:pt>
                <c:pt idx="4413">
                  <c:v>2777.4740000000002</c:v>
                </c:pt>
                <c:pt idx="4414">
                  <c:v>2777.9560000000001</c:v>
                </c:pt>
                <c:pt idx="4415">
                  <c:v>2778.4380000000001</c:v>
                </c:pt>
                <c:pt idx="4416">
                  <c:v>2778.92</c:v>
                </c:pt>
                <c:pt idx="4417">
                  <c:v>2779.4029999999998</c:v>
                </c:pt>
                <c:pt idx="4418">
                  <c:v>2779.8850000000002</c:v>
                </c:pt>
                <c:pt idx="4419">
                  <c:v>2780.3670000000002</c:v>
                </c:pt>
                <c:pt idx="4420">
                  <c:v>2780.8490000000002</c:v>
                </c:pt>
                <c:pt idx="4421">
                  <c:v>2781.3310000000001</c:v>
                </c:pt>
                <c:pt idx="4422">
                  <c:v>2781.8130000000001</c:v>
                </c:pt>
                <c:pt idx="4423">
                  <c:v>2782.2950000000001</c:v>
                </c:pt>
                <c:pt idx="4424">
                  <c:v>2782.777</c:v>
                </c:pt>
                <c:pt idx="4425">
                  <c:v>2783.26</c:v>
                </c:pt>
                <c:pt idx="4426">
                  <c:v>2783.7420000000002</c:v>
                </c:pt>
                <c:pt idx="4427">
                  <c:v>2784.2240000000002</c:v>
                </c:pt>
                <c:pt idx="4428">
                  <c:v>2784.7060000000001</c:v>
                </c:pt>
                <c:pt idx="4429">
                  <c:v>2785.1880000000001</c:v>
                </c:pt>
                <c:pt idx="4430">
                  <c:v>2785.67</c:v>
                </c:pt>
                <c:pt idx="4431">
                  <c:v>2786.152</c:v>
                </c:pt>
                <c:pt idx="4432">
                  <c:v>2786.634</c:v>
                </c:pt>
                <c:pt idx="4433">
                  <c:v>2787.116</c:v>
                </c:pt>
                <c:pt idx="4434">
                  <c:v>2787.5990000000002</c:v>
                </c:pt>
                <c:pt idx="4435">
                  <c:v>2788.0810000000001</c:v>
                </c:pt>
                <c:pt idx="4436">
                  <c:v>2788.5630000000001</c:v>
                </c:pt>
                <c:pt idx="4437">
                  <c:v>2789.0450000000001</c:v>
                </c:pt>
                <c:pt idx="4438">
                  <c:v>2789.527</c:v>
                </c:pt>
                <c:pt idx="4439">
                  <c:v>2790.009</c:v>
                </c:pt>
                <c:pt idx="4440">
                  <c:v>2790.491</c:v>
                </c:pt>
                <c:pt idx="4441">
                  <c:v>2790.973</c:v>
                </c:pt>
                <c:pt idx="4442">
                  <c:v>2791.4560000000001</c:v>
                </c:pt>
                <c:pt idx="4443">
                  <c:v>2791.9380000000001</c:v>
                </c:pt>
                <c:pt idx="4444">
                  <c:v>2792.42</c:v>
                </c:pt>
                <c:pt idx="4445">
                  <c:v>2792.902</c:v>
                </c:pt>
                <c:pt idx="4446">
                  <c:v>2793.384</c:v>
                </c:pt>
                <c:pt idx="4447">
                  <c:v>2793.866</c:v>
                </c:pt>
                <c:pt idx="4448">
                  <c:v>2794.348</c:v>
                </c:pt>
                <c:pt idx="4449">
                  <c:v>2794.83</c:v>
                </c:pt>
                <c:pt idx="4450">
                  <c:v>2795.3130000000001</c:v>
                </c:pt>
                <c:pt idx="4451">
                  <c:v>2795.7950000000001</c:v>
                </c:pt>
                <c:pt idx="4452">
                  <c:v>2796.277</c:v>
                </c:pt>
                <c:pt idx="4453">
                  <c:v>2796.759</c:v>
                </c:pt>
                <c:pt idx="4454">
                  <c:v>2797.241</c:v>
                </c:pt>
                <c:pt idx="4455">
                  <c:v>2797.723</c:v>
                </c:pt>
                <c:pt idx="4456">
                  <c:v>2798.2049999999999</c:v>
                </c:pt>
                <c:pt idx="4457">
                  <c:v>2798.6869999999999</c:v>
                </c:pt>
                <c:pt idx="4458">
                  <c:v>2799.1689999999999</c:v>
                </c:pt>
                <c:pt idx="4459">
                  <c:v>2799.652</c:v>
                </c:pt>
                <c:pt idx="4460">
                  <c:v>2800.134</c:v>
                </c:pt>
                <c:pt idx="4461">
                  <c:v>2800.616</c:v>
                </c:pt>
                <c:pt idx="4462">
                  <c:v>2801.098</c:v>
                </c:pt>
                <c:pt idx="4463">
                  <c:v>2801.58</c:v>
                </c:pt>
                <c:pt idx="4464">
                  <c:v>2802.0619999999999</c:v>
                </c:pt>
                <c:pt idx="4465">
                  <c:v>2802.5439999999999</c:v>
                </c:pt>
                <c:pt idx="4466">
                  <c:v>2803.0259999999998</c:v>
                </c:pt>
                <c:pt idx="4467">
                  <c:v>2803.509</c:v>
                </c:pt>
                <c:pt idx="4468">
                  <c:v>2803.99</c:v>
                </c:pt>
                <c:pt idx="4469">
                  <c:v>2804.473</c:v>
                </c:pt>
                <c:pt idx="4470">
                  <c:v>2804.9549999999999</c:v>
                </c:pt>
                <c:pt idx="4471">
                  <c:v>2805.4369999999999</c:v>
                </c:pt>
                <c:pt idx="4472">
                  <c:v>2805.9189999999999</c:v>
                </c:pt>
                <c:pt idx="4473">
                  <c:v>2806.4009999999998</c:v>
                </c:pt>
                <c:pt idx="4474">
                  <c:v>2806.8829999999998</c:v>
                </c:pt>
                <c:pt idx="4475">
                  <c:v>2807.3649999999998</c:v>
                </c:pt>
                <c:pt idx="4476">
                  <c:v>2807.8470000000002</c:v>
                </c:pt>
                <c:pt idx="4477">
                  <c:v>2808.33</c:v>
                </c:pt>
                <c:pt idx="4478">
                  <c:v>2808.8119999999999</c:v>
                </c:pt>
                <c:pt idx="4479">
                  <c:v>2809.2939999999999</c:v>
                </c:pt>
                <c:pt idx="4480">
                  <c:v>2809.7759999999998</c:v>
                </c:pt>
                <c:pt idx="4481">
                  <c:v>2810.2579999999998</c:v>
                </c:pt>
                <c:pt idx="4482">
                  <c:v>2810.74</c:v>
                </c:pt>
                <c:pt idx="4483">
                  <c:v>2811.2220000000002</c:v>
                </c:pt>
                <c:pt idx="4484">
                  <c:v>2811.7040000000002</c:v>
                </c:pt>
                <c:pt idx="4485">
                  <c:v>2812.1869999999999</c:v>
                </c:pt>
                <c:pt idx="4486">
                  <c:v>2812.6689999999999</c:v>
                </c:pt>
                <c:pt idx="4487">
                  <c:v>2813.1509999999998</c:v>
                </c:pt>
                <c:pt idx="4488">
                  <c:v>2813.6329999999998</c:v>
                </c:pt>
                <c:pt idx="4489">
                  <c:v>2814.1149999999998</c:v>
                </c:pt>
                <c:pt idx="4490">
                  <c:v>2814.5970000000002</c:v>
                </c:pt>
                <c:pt idx="4491">
                  <c:v>2815.0790000000002</c:v>
                </c:pt>
                <c:pt idx="4492">
                  <c:v>2815.5610000000001</c:v>
                </c:pt>
                <c:pt idx="4493">
                  <c:v>2816.0430000000001</c:v>
                </c:pt>
                <c:pt idx="4494">
                  <c:v>2816.5259999999998</c:v>
                </c:pt>
                <c:pt idx="4495">
                  <c:v>2817.0079999999998</c:v>
                </c:pt>
                <c:pt idx="4496">
                  <c:v>2817.49</c:v>
                </c:pt>
                <c:pt idx="4497">
                  <c:v>2817.9720000000002</c:v>
                </c:pt>
                <c:pt idx="4498">
                  <c:v>2818.4540000000002</c:v>
                </c:pt>
                <c:pt idx="4499">
                  <c:v>2818.9360000000001</c:v>
                </c:pt>
                <c:pt idx="4500">
                  <c:v>2819.4180000000001</c:v>
                </c:pt>
                <c:pt idx="4501">
                  <c:v>2819.9</c:v>
                </c:pt>
                <c:pt idx="4502">
                  <c:v>2820.3829999999998</c:v>
                </c:pt>
                <c:pt idx="4503">
                  <c:v>2820.8649999999998</c:v>
                </c:pt>
                <c:pt idx="4504">
                  <c:v>2821.3470000000002</c:v>
                </c:pt>
                <c:pt idx="4505">
                  <c:v>2821.8290000000002</c:v>
                </c:pt>
                <c:pt idx="4506">
                  <c:v>2822.3110000000001</c:v>
                </c:pt>
                <c:pt idx="4507">
                  <c:v>2822.7930000000001</c:v>
                </c:pt>
                <c:pt idx="4508">
                  <c:v>2823.2750000000001</c:v>
                </c:pt>
                <c:pt idx="4509">
                  <c:v>2823.7570000000001</c:v>
                </c:pt>
                <c:pt idx="4510">
                  <c:v>2824.24</c:v>
                </c:pt>
                <c:pt idx="4511">
                  <c:v>2824.7220000000002</c:v>
                </c:pt>
                <c:pt idx="4512">
                  <c:v>2825.2040000000002</c:v>
                </c:pt>
                <c:pt idx="4513">
                  <c:v>2825.6860000000001</c:v>
                </c:pt>
                <c:pt idx="4514">
                  <c:v>2826.1680000000001</c:v>
                </c:pt>
                <c:pt idx="4515">
                  <c:v>2826.65</c:v>
                </c:pt>
                <c:pt idx="4516">
                  <c:v>2827.1320000000001</c:v>
                </c:pt>
                <c:pt idx="4517">
                  <c:v>2827.614</c:v>
                </c:pt>
                <c:pt idx="4518">
                  <c:v>2828.096</c:v>
                </c:pt>
                <c:pt idx="4519">
                  <c:v>2828.5790000000002</c:v>
                </c:pt>
                <c:pt idx="4520">
                  <c:v>2829.0610000000001</c:v>
                </c:pt>
                <c:pt idx="4521">
                  <c:v>2829.5430000000001</c:v>
                </c:pt>
                <c:pt idx="4522">
                  <c:v>2830.0250000000001</c:v>
                </c:pt>
                <c:pt idx="4523">
                  <c:v>2830.5070000000001</c:v>
                </c:pt>
                <c:pt idx="4524">
                  <c:v>2830.989</c:v>
                </c:pt>
                <c:pt idx="4525">
                  <c:v>2831.471</c:v>
                </c:pt>
                <c:pt idx="4526">
                  <c:v>2831.953</c:v>
                </c:pt>
                <c:pt idx="4527">
                  <c:v>2832.4360000000001</c:v>
                </c:pt>
                <c:pt idx="4528">
                  <c:v>2832.9169999999999</c:v>
                </c:pt>
                <c:pt idx="4529">
                  <c:v>2833.4</c:v>
                </c:pt>
                <c:pt idx="4530">
                  <c:v>2833.8820000000001</c:v>
                </c:pt>
                <c:pt idx="4531">
                  <c:v>2834.364</c:v>
                </c:pt>
                <c:pt idx="4532">
                  <c:v>2834.846</c:v>
                </c:pt>
                <c:pt idx="4533">
                  <c:v>2835.328</c:v>
                </c:pt>
                <c:pt idx="4534">
                  <c:v>2835.81</c:v>
                </c:pt>
                <c:pt idx="4535">
                  <c:v>2836.2919999999999</c:v>
                </c:pt>
                <c:pt idx="4536">
                  <c:v>2836.7739999999999</c:v>
                </c:pt>
                <c:pt idx="4537">
                  <c:v>2837.2570000000001</c:v>
                </c:pt>
                <c:pt idx="4538">
                  <c:v>2837.739</c:v>
                </c:pt>
                <c:pt idx="4539">
                  <c:v>2838.221</c:v>
                </c:pt>
                <c:pt idx="4540">
                  <c:v>2838.703</c:v>
                </c:pt>
                <c:pt idx="4541">
                  <c:v>2839.1849999999999</c:v>
                </c:pt>
                <c:pt idx="4542">
                  <c:v>2839.6669999999999</c:v>
                </c:pt>
                <c:pt idx="4543">
                  <c:v>2840.1489999999999</c:v>
                </c:pt>
                <c:pt idx="4544">
                  <c:v>2840.6309999999999</c:v>
                </c:pt>
                <c:pt idx="4545">
                  <c:v>2841.114</c:v>
                </c:pt>
                <c:pt idx="4546">
                  <c:v>2841.596</c:v>
                </c:pt>
                <c:pt idx="4547">
                  <c:v>2842.078</c:v>
                </c:pt>
                <c:pt idx="4548">
                  <c:v>2842.56</c:v>
                </c:pt>
                <c:pt idx="4549">
                  <c:v>2843.0419999999999</c:v>
                </c:pt>
                <c:pt idx="4550">
                  <c:v>2843.5239999999999</c:v>
                </c:pt>
                <c:pt idx="4551">
                  <c:v>2844.0059999999999</c:v>
                </c:pt>
                <c:pt idx="4552">
                  <c:v>2844.4879999999998</c:v>
                </c:pt>
                <c:pt idx="4553">
                  <c:v>2844.97</c:v>
                </c:pt>
                <c:pt idx="4554">
                  <c:v>2845.453</c:v>
                </c:pt>
                <c:pt idx="4555">
                  <c:v>2845.9349999999999</c:v>
                </c:pt>
                <c:pt idx="4556">
                  <c:v>2846.4169999999999</c:v>
                </c:pt>
                <c:pt idx="4557">
                  <c:v>2846.8989999999999</c:v>
                </c:pt>
                <c:pt idx="4558">
                  <c:v>2847.3809999999999</c:v>
                </c:pt>
                <c:pt idx="4559">
                  <c:v>2847.8629999999998</c:v>
                </c:pt>
                <c:pt idx="4560">
                  <c:v>2848.3449999999998</c:v>
                </c:pt>
                <c:pt idx="4561">
                  <c:v>2848.8270000000002</c:v>
                </c:pt>
                <c:pt idx="4562">
                  <c:v>2849.31</c:v>
                </c:pt>
                <c:pt idx="4563">
                  <c:v>2849.7919999999999</c:v>
                </c:pt>
                <c:pt idx="4564">
                  <c:v>2850.2739999999999</c:v>
                </c:pt>
                <c:pt idx="4565">
                  <c:v>2850.7559999999999</c:v>
                </c:pt>
                <c:pt idx="4566">
                  <c:v>2851.2379999999998</c:v>
                </c:pt>
                <c:pt idx="4567">
                  <c:v>2851.72</c:v>
                </c:pt>
                <c:pt idx="4568">
                  <c:v>2852.2020000000002</c:v>
                </c:pt>
                <c:pt idx="4569">
                  <c:v>2852.6840000000002</c:v>
                </c:pt>
                <c:pt idx="4570">
                  <c:v>2853.1669999999999</c:v>
                </c:pt>
                <c:pt idx="4571">
                  <c:v>2853.6489999999999</c:v>
                </c:pt>
                <c:pt idx="4572">
                  <c:v>2854.1309999999999</c:v>
                </c:pt>
                <c:pt idx="4573">
                  <c:v>2854.6129999999998</c:v>
                </c:pt>
                <c:pt idx="4574">
                  <c:v>2855.0949999999998</c:v>
                </c:pt>
                <c:pt idx="4575">
                  <c:v>2855.5770000000002</c:v>
                </c:pt>
                <c:pt idx="4576">
                  <c:v>2856.0590000000002</c:v>
                </c:pt>
                <c:pt idx="4577">
                  <c:v>2856.5410000000002</c:v>
                </c:pt>
                <c:pt idx="4578">
                  <c:v>2857.0230000000001</c:v>
                </c:pt>
                <c:pt idx="4579">
                  <c:v>2857.5059999999999</c:v>
                </c:pt>
                <c:pt idx="4580">
                  <c:v>2857.9879999999998</c:v>
                </c:pt>
                <c:pt idx="4581">
                  <c:v>2858.47</c:v>
                </c:pt>
                <c:pt idx="4582">
                  <c:v>2858.9520000000002</c:v>
                </c:pt>
                <c:pt idx="4583">
                  <c:v>2859.4340000000002</c:v>
                </c:pt>
                <c:pt idx="4584">
                  <c:v>2859.9160000000002</c:v>
                </c:pt>
                <c:pt idx="4585">
                  <c:v>2860.3980000000001</c:v>
                </c:pt>
                <c:pt idx="4586">
                  <c:v>2860.88</c:v>
                </c:pt>
                <c:pt idx="4587">
                  <c:v>2861.3629999999998</c:v>
                </c:pt>
                <c:pt idx="4588">
                  <c:v>2861.8440000000001</c:v>
                </c:pt>
                <c:pt idx="4589">
                  <c:v>2862.3270000000002</c:v>
                </c:pt>
                <c:pt idx="4590">
                  <c:v>2862.8090000000002</c:v>
                </c:pt>
                <c:pt idx="4591">
                  <c:v>2863.2910000000002</c:v>
                </c:pt>
                <c:pt idx="4592">
                  <c:v>2863.7730000000001</c:v>
                </c:pt>
                <c:pt idx="4593">
                  <c:v>2864.2550000000001</c:v>
                </c:pt>
                <c:pt idx="4594">
                  <c:v>2864.7370000000001</c:v>
                </c:pt>
                <c:pt idx="4595">
                  <c:v>2865.2190000000001</c:v>
                </c:pt>
                <c:pt idx="4596">
                  <c:v>2865.701</c:v>
                </c:pt>
                <c:pt idx="4597">
                  <c:v>2866.1840000000002</c:v>
                </c:pt>
                <c:pt idx="4598">
                  <c:v>2866.6660000000002</c:v>
                </c:pt>
                <c:pt idx="4599">
                  <c:v>2867.1480000000001</c:v>
                </c:pt>
                <c:pt idx="4600">
                  <c:v>2867.63</c:v>
                </c:pt>
                <c:pt idx="4601">
                  <c:v>2868.1120000000001</c:v>
                </c:pt>
                <c:pt idx="4602">
                  <c:v>2868.5940000000001</c:v>
                </c:pt>
                <c:pt idx="4603">
                  <c:v>2869.076</c:v>
                </c:pt>
                <c:pt idx="4604">
                  <c:v>2869.558</c:v>
                </c:pt>
                <c:pt idx="4605">
                  <c:v>2870.0410000000002</c:v>
                </c:pt>
                <c:pt idx="4606">
                  <c:v>2870.5230000000001</c:v>
                </c:pt>
                <c:pt idx="4607">
                  <c:v>2871.0050000000001</c:v>
                </c:pt>
                <c:pt idx="4608">
                  <c:v>2871.4870000000001</c:v>
                </c:pt>
                <c:pt idx="4609">
                  <c:v>2871.9690000000001</c:v>
                </c:pt>
                <c:pt idx="4610">
                  <c:v>2872.451</c:v>
                </c:pt>
                <c:pt idx="4611">
                  <c:v>2872.933</c:v>
                </c:pt>
                <c:pt idx="4612">
                  <c:v>2873.415</c:v>
                </c:pt>
                <c:pt idx="4613">
                  <c:v>2873.8969999999999</c:v>
                </c:pt>
                <c:pt idx="4614">
                  <c:v>2874.38</c:v>
                </c:pt>
                <c:pt idx="4615">
                  <c:v>2874.8620000000001</c:v>
                </c:pt>
                <c:pt idx="4616">
                  <c:v>2875.3440000000001</c:v>
                </c:pt>
                <c:pt idx="4617">
                  <c:v>2875.826</c:v>
                </c:pt>
                <c:pt idx="4618">
                  <c:v>2876.308</c:v>
                </c:pt>
                <c:pt idx="4619">
                  <c:v>2876.79</c:v>
                </c:pt>
                <c:pt idx="4620">
                  <c:v>2877.2719999999999</c:v>
                </c:pt>
                <c:pt idx="4621">
                  <c:v>2877.7539999999999</c:v>
                </c:pt>
                <c:pt idx="4622">
                  <c:v>2878.2370000000001</c:v>
                </c:pt>
                <c:pt idx="4623">
                  <c:v>2878.7190000000001</c:v>
                </c:pt>
                <c:pt idx="4624">
                  <c:v>2879.201</c:v>
                </c:pt>
                <c:pt idx="4625">
                  <c:v>2879.683</c:v>
                </c:pt>
                <c:pt idx="4626">
                  <c:v>2880.165</c:v>
                </c:pt>
                <c:pt idx="4627">
                  <c:v>2880.6469999999999</c:v>
                </c:pt>
                <c:pt idx="4628">
                  <c:v>2881.1289999999999</c:v>
                </c:pt>
                <c:pt idx="4629">
                  <c:v>2881.6109999999999</c:v>
                </c:pt>
                <c:pt idx="4630">
                  <c:v>2882.0940000000001</c:v>
                </c:pt>
                <c:pt idx="4631">
                  <c:v>2882.576</c:v>
                </c:pt>
                <c:pt idx="4632">
                  <c:v>2883.058</c:v>
                </c:pt>
                <c:pt idx="4633">
                  <c:v>2883.54</c:v>
                </c:pt>
                <c:pt idx="4634">
                  <c:v>2884.0219999999999</c:v>
                </c:pt>
                <c:pt idx="4635">
                  <c:v>2884.5039999999999</c:v>
                </c:pt>
                <c:pt idx="4636">
                  <c:v>2884.9859999999999</c:v>
                </c:pt>
                <c:pt idx="4637">
                  <c:v>2885.4679999999998</c:v>
                </c:pt>
                <c:pt idx="4638">
                  <c:v>2885.95</c:v>
                </c:pt>
                <c:pt idx="4639">
                  <c:v>2886.433</c:v>
                </c:pt>
                <c:pt idx="4640">
                  <c:v>2886.915</c:v>
                </c:pt>
                <c:pt idx="4641">
                  <c:v>2887.3969999999999</c:v>
                </c:pt>
                <c:pt idx="4642">
                  <c:v>2887.8789999999999</c:v>
                </c:pt>
                <c:pt idx="4643">
                  <c:v>2888.3609999999999</c:v>
                </c:pt>
                <c:pt idx="4644">
                  <c:v>2888.8429999999998</c:v>
                </c:pt>
                <c:pt idx="4645">
                  <c:v>2889.3249999999998</c:v>
                </c:pt>
                <c:pt idx="4646">
                  <c:v>2889.8069999999998</c:v>
                </c:pt>
                <c:pt idx="4647">
                  <c:v>2890.29</c:v>
                </c:pt>
                <c:pt idx="4648">
                  <c:v>2890.7710000000002</c:v>
                </c:pt>
                <c:pt idx="4649">
                  <c:v>2891.2539999999999</c:v>
                </c:pt>
                <c:pt idx="4650">
                  <c:v>2891.7359999999999</c:v>
                </c:pt>
                <c:pt idx="4651">
                  <c:v>2892.2179999999998</c:v>
                </c:pt>
                <c:pt idx="4652">
                  <c:v>2892.7</c:v>
                </c:pt>
                <c:pt idx="4653">
                  <c:v>2893.1819999999998</c:v>
                </c:pt>
                <c:pt idx="4654">
                  <c:v>2893.6640000000002</c:v>
                </c:pt>
                <c:pt idx="4655">
                  <c:v>2894.1460000000002</c:v>
                </c:pt>
                <c:pt idx="4656">
                  <c:v>2894.6280000000002</c:v>
                </c:pt>
                <c:pt idx="4657">
                  <c:v>2895.1109999999999</c:v>
                </c:pt>
                <c:pt idx="4658">
                  <c:v>2895.5929999999998</c:v>
                </c:pt>
                <c:pt idx="4659">
                  <c:v>2896.0749999999998</c:v>
                </c:pt>
                <c:pt idx="4660">
                  <c:v>2896.5569999999998</c:v>
                </c:pt>
                <c:pt idx="4661">
                  <c:v>2897.0390000000002</c:v>
                </c:pt>
                <c:pt idx="4662">
                  <c:v>2897.5210000000002</c:v>
                </c:pt>
                <c:pt idx="4663">
                  <c:v>2898.0030000000002</c:v>
                </c:pt>
                <c:pt idx="4664">
                  <c:v>2898.4850000000001</c:v>
                </c:pt>
                <c:pt idx="4665">
                  <c:v>2898.9679999999998</c:v>
                </c:pt>
                <c:pt idx="4666">
                  <c:v>2899.45</c:v>
                </c:pt>
                <c:pt idx="4667">
                  <c:v>2899.9319999999998</c:v>
                </c:pt>
                <c:pt idx="4668">
                  <c:v>2900.4140000000002</c:v>
                </c:pt>
                <c:pt idx="4669">
                  <c:v>2900.8960000000002</c:v>
                </c:pt>
                <c:pt idx="4670">
                  <c:v>2901.3780000000002</c:v>
                </c:pt>
                <c:pt idx="4671">
                  <c:v>2901.86</c:v>
                </c:pt>
                <c:pt idx="4672">
                  <c:v>2902.3420000000001</c:v>
                </c:pt>
                <c:pt idx="4673">
                  <c:v>2902.8240000000001</c:v>
                </c:pt>
                <c:pt idx="4674">
                  <c:v>2903.3069999999998</c:v>
                </c:pt>
                <c:pt idx="4675">
                  <c:v>2903.7890000000002</c:v>
                </c:pt>
                <c:pt idx="4676">
                  <c:v>2904.2710000000002</c:v>
                </c:pt>
                <c:pt idx="4677">
                  <c:v>2904.7530000000002</c:v>
                </c:pt>
                <c:pt idx="4678">
                  <c:v>2905.2350000000001</c:v>
                </c:pt>
                <c:pt idx="4679">
                  <c:v>2905.7170000000001</c:v>
                </c:pt>
                <c:pt idx="4680">
                  <c:v>2906.1990000000001</c:v>
                </c:pt>
                <c:pt idx="4681">
                  <c:v>2906.681</c:v>
                </c:pt>
                <c:pt idx="4682">
                  <c:v>2907.1640000000002</c:v>
                </c:pt>
                <c:pt idx="4683">
                  <c:v>2907.6460000000002</c:v>
                </c:pt>
                <c:pt idx="4684">
                  <c:v>2908.1280000000002</c:v>
                </c:pt>
                <c:pt idx="4685">
                  <c:v>2908.61</c:v>
                </c:pt>
                <c:pt idx="4686">
                  <c:v>2909.0920000000001</c:v>
                </c:pt>
                <c:pt idx="4687">
                  <c:v>2909.5740000000001</c:v>
                </c:pt>
                <c:pt idx="4688">
                  <c:v>2910.056</c:v>
                </c:pt>
                <c:pt idx="4689">
                  <c:v>2910.538</c:v>
                </c:pt>
                <c:pt idx="4690">
                  <c:v>2911.0210000000002</c:v>
                </c:pt>
                <c:pt idx="4691">
                  <c:v>2911.5030000000002</c:v>
                </c:pt>
                <c:pt idx="4692">
                  <c:v>2911.9850000000001</c:v>
                </c:pt>
                <c:pt idx="4693">
                  <c:v>2912.4670000000001</c:v>
                </c:pt>
                <c:pt idx="4694">
                  <c:v>2912.9490000000001</c:v>
                </c:pt>
                <c:pt idx="4695">
                  <c:v>2913.431</c:v>
                </c:pt>
                <c:pt idx="4696">
                  <c:v>2913.913</c:v>
                </c:pt>
                <c:pt idx="4697">
                  <c:v>2914.395</c:v>
                </c:pt>
                <c:pt idx="4698">
                  <c:v>2914.877</c:v>
                </c:pt>
                <c:pt idx="4699">
                  <c:v>2915.36</c:v>
                </c:pt>
                <c:pt idx="4700">
                  <c:v>2915.8420000000001</c:v>
                </c:pt>
                <c:pt idx="4701">
                  <c:v>2916.3240000000001</c:v>
                </c:pt>
                <c:pt idx="4702">
                  <c:v>2916.806</c:v>
                </c:pt>
                <c:pt idx="4703">
                  <c:v>2917.288</c:v>
                </c:pt>
                <c:pt idx="4704">
                  <c:v>2917.77</c:v>
                </c:pt>
                <c:pt idx="4705">
                  <c:v>2918.252</c:v>
                </c:pt>
                <c:pt idx="4706">
                  <c:v>2918.7339999999999</c:v>
                </c:pt>
                <c:pt idx="4707">
                  <c:v>2919.2170000000001</c:v>
                </c:pt>
                <c:pt idx="4708">
                  <c:v>2919.6979999999999</c:v>
                </c:pt>
                <c:pt idx="4709">
                  <c:v>2920.181</c:v>
                </c:pt>
                <c:pt idx="4710">
                  <c:v>2920.663</c:v>
                </c:pt>
                <c:pt idx="4711">
                  <c:v>2921.145</c:v>
                </c:pt>
                <c:pt idx="4712">
                  <c:v>2921.627</c:v>
                </c:pt>
                <c:pt idx="4713">
                  <c:v>2922.1089999999999</c:v>
                </c:pt>
                <c:pt idx="4714">
                  <c:v>2922.5909999999999</c:v>
                </c:pt>
                <c:pt idx="4715">
                  <c:v>2923.0729999999999</c:v>
                </c:pt>
                <c:pt idx="4716">
                  <c:v>2923.5549999999998</c:v>
                </c:pt>
                <c:pt idx="4717">
                  <c:v>2924.038</c:v>
                </c:pt>
                <c:pt idx="4718">
                  <c:v>2924.52</c:v>
                </c:pt>
                <c:pt idx="4719">
                  <c:v>2925.002</c:v>
                </c:pt>
                <c:pt idx="4720">
                  <c:v>2925.4839999999999</c:v>
                </c:pt>
                <c:pt idx="4721">
                  <c:v>2925.9659999999999</c:v>
                </c:pt>
                <c:pt idx="4722">
                  <c:v>2926.4479999999999</c:v>
                </c:pt>
                <c:pt idx="4723">
                  <c:v>2926.93</c:v>
                </c:pt>
                <c:pt idx="4724">
                  <c:v>2927.4119999999998</c:v>
                </c:pt>
                <c:pt idx="4725">
                  <c:v>2927.895</c:v>
                </c:pt>
                <c:pt idx="4726">
                  <c:v>2928.377</c:v>
                </c:pt>
                <c:pt idx="4727">
                  <c:v>2928.8589999999999</c:v>
                </c:pt>
                <c:pt idx="4728">
                  <c:v>2929.3409999999999</c:v>
                </c:pt>
                <c:pt idx="4729">
                  <c:v>2929.8229999999999</c:v>
                </c:pt>
                <c:pt idx="4730">
                  <c:v>2930.3049999999998</c:v>
                </c:pt>
                <c:pt idx="4731">
                  <c:v>2930.7869999999998</c:v>
                </c:pt>
                <c:pt idx="4732">
                  <c:v>2931.2689999999998</c:v>
                </c:pt>
                <c:pt idx="4733">
                  <c:v>2931.7510000000002</c:v>
                </c:pt>
                <c:pt idx="4734">
                  <c:v>2932.2339999999999</c:v>
                </c:pt>
                <c:pt idx="4735">
                  <c:v>2932.7159999999999</c:v>
                </c:pt>
                <c:pt idx="4736">
                  <c:v>2933.1979999999999</c:v>
                </c:pt>
                <c:pt idx="4737">
                  <c:v>2933.68</c:v>
                </c:pt>
                <c:pt idx="4738">
                  <c:v>2934.1619999999998</c:v>
                </c:pt>
                <c:pt idx="4739">
                  <c:v>2934.6439999999998</c:v>
                </c:pt>
                <c:pt idx="4740">
                  <c:v>2935.1260000000002</c:v>
                </c:pt>
                <c:pt idx="4741">
                  <c:v>2935.6080000000002</c:v>
                </c:pt>
                <c:pt idx="4742">
                  <c:v>2936.0909999999999</c:v>
                </c:pt>
                <c:pt idx="4743">
                  <c:v>2936.5729999999999</c:v>
                </c:pt>
                <c:pt idx="4744">
                  <c:v>2937.0549999999998</c:v>
                </c:pt>
                <c:pt idx="4745">
                  <c:v>2937.5369999999998</c:v>
                </c:pt>
                <c:pt idx="4746">
                  <c:v>2938.0189999999998</c:v>
                </c:pt>
                <c:pt idx="4747">
                  <c:v>2938.5010000000002</c:v>
                </c:pt>
                <c:pt idx="4748">
                  <c:v>2938.9830000000002</c:v>
                </c:pt>
                <c:pt idx="4749">
                  <c:v>2939.4650000000001</c:v>
                </c:pt>
                <c:pt idx="4750">
                  <c:v>2939.9479999999999</c:v>
                </c:pt>
                <c:pt idx="4751">
                  <c:v>2940.43</c:v>
                </c:pt>
                <c:pt idx="4752">
                  <c:v>2940.9119999999998</c:v>
                </c:pt>
                <c:pt idx="4753">
                  <c:v>2941.3939999999998</c:v>
                </c:pt>
                <c:pt idx="4754">
                  <c:v>2941.8760000000002</c:v>
                </c:pt>
                <c:pt idx="4755">
                  <c:v>2942.3580000000002</c:v>
                </c:pt>
                <c:pt idx="4756">
                  <c:v>2942.84</c:v>
                </c:pt>
                <c:pt idx="4757">
                  <c:v>2943.3220000000001</c:v>
                </c:pt>
                <c:pt idx="4758">
                  <c:v>2943.8040000000001</c:v>
                </c:pt>
                <c:pt idx="4759">
                  <c:v>2944.2869999999998</c:v>
                </c:pt>
                <c:pt idx="4760">
                  <c:v>2944.7689999999998</c:v>
                </c:pt>
                <c:pt idx="4761">
                  <c:v>2945.2510000000002</c:v>
                </c:pt>
                <c:pt idx="4762">
                  <c:v>2945.7330000000002</c:v>
                </c:pt>
                <c:pt idx="4763">
                  <c:v>2946.2150000000001</c:v>
                </c:pt>
                <c:pt idx="4764">
                  <c:v>2946.6970000000001</c:v>
                </c:pt>
                <c:pt idx="4765">
                  <c:v>2947.1790000000001</c:v>
                </c:pt>
                <c:pt idx="4766">
                  <c:v>2947.6610000000001</c:v>
                </c:pt>
                <c:pt idx="4767">
                  <c:v>2948.1439999999998</c:v>
                </c:pt>
                <c:pt idx="4768">
                  <c:v>2948.625</c:v>
                </c:pt>
                <c:pt idx="4769">
                  <c:v>2949.1080000000002</c:v>
                </c:pt>
                <c:pt idx="4770">
                  <c:v>2949.59</c:v>
                </c:pt>
                <c:pt idx="4771">
                  <c:v>2950.0720000000001</c:v>
                </c:pt>
                <c:pt idx="4772">
                  <c:v>2950.5540000000001</c:v>
                </c:pt>
                <c:pt idx="4773">
                  <c:v>2951.0360000000001</c:v>
                </c:pt>
                <c:pt idx="4774">
                  <c:v>2951.518</c:v>
                </c:pt>
                <c:pt idx="4775">
                  <c:v>2952</c:v>
                </c:pt>
                <c:pt idx="4776">
                  <c:v>2952.482</c:v>
                </c:pt>
                <c:pt idx="4777">
                  <c:v>2952.9650000000001</c:v>
                </c:pt>
                <c:pt idx="4778">
                  <c:v>2953.4470000000001</c:v>
                </c:pt>
                <c:pt idx="4779">
                  <c:v>2953.9290000000001</c:v>
                </c:pt>
                <c:pt idx="4780">
                  <c:v>2954.4110000000001</c:v>
                </c:pt>
                <c:pt idx="4781">
                  <c:v>2954.893</c:v>
                </c:pt>
                <c:pt idx="4782">
                  <c:v>2955.375</c:v>
                </c:pt>
                <c:pt idx="4783">
                  <c:v>2955.857</c:v>
                </c:pt>
                <c:pt idx="4784">
                  <c:v>2956.3389999999999</c:v>
                </c:pt>
                <c:pt idx="4785">
                  <c:v>2956.8220000000001</c:v>
                </c:pt>
                <c:pt idx="4786">
                  <c:v>2957.3040000000001</c:v>
                </c:pt>
                <c:pt idx="4787">
                  <c:v>2957.7860000000001</c:v>
                </c:pt>
                <c:pt idx="4788">
                  <c:v>2958.268</c:v>
                </c:pt>
                <c:pt idx="4789">
                  <c:v>2958.75</c:v>
                </c:pt>
                <c:pt idx="4790">
                  <c:v>2959.232</c:v>
                </c:pt>
                <c:pt idx="4791">
                  <c:v>2959.7139999999999</c:v>
                </c:pt>
                <c:pt idx="4792">
                  <c:v>2960.1959999999999</c:v>
                </c:pt>
                <c:pt idx="4793">
                  <c:v>2960.6779999999999</c:v>
                </c:pt>
                <c:pt idx="4794">
                  <c:v>2961.1610000000001</c:v>
                </c:pt>
                <c:pt idx="4795">
                  <c:v>2961.643</c:v>
                </c:pt>
                <c:pt idx="4796">
                  <c:v>2962.125</c:v>
                </c:pt>
                <c:pt idx="4797">
                  <c:v>2962.607</c:v>
                </c:pt>
                <c:pt idx="4798">
                  <c:v>2963.0889999999999</c:v>
                </c:pt>
                <c:pt idx="4799">
                  <c:v>2963.5709999999999</c:v>
                </c:pt>
                <c:pt idx="4800">
                  <c:v>2964.0529999999999</c:v>
                </c:pt>
                <c:pt idx="4801">
                  <c:v>2964.5349999999999</c:v>
                </c:pt>
                <c:pt idx="4802">
                  <c:v>2965.018</c:v>
                </c:pt>
                <c:pt idx="4803">
                  <c:v>2965.5</c:v>
                </c:pt>
                <c:pt idx="4804">
                  <c:v>2965.982</c:v>
                </c:pt>
                <c:pt idx="4805">
                  <c:v>2966.4639999999999</c:v>
                </c:pt>
                <c:pt idx="4806">
                  <c:v>2966.9459999999999</c:v>
                </c:pt>
                <c:pt idx="4807">
                  <c:v>2967.4279999999999</c:v>
                </c:pt>
                <c:pt idx="4808">
                  <c:v>2967.91</c:v>
                </c:pt>
                <c:pt idx="4809">
                  <c:v>2968.3919999999998</c:v>
                </c:pt>
                <c:pt idx="4810">
                  <c:v>2968.875</c:v>
                </c:pt>
                <c:pt idx="4811">
                  <c:v>2969.357</c:v>
                </c:pt>
                <c:pt idx="4812">
                  <c:v>2969.8389999999999</c:v>
                </c:pt>
                <c:pt idx="4813">
                  <c:v>2970.3209999999999</c:v>
                </c:pt>
                <c:pt idx="4814">
                  <c:v>2970.8029999999999</c:v>
                </c:pt>
                <c:pt idx="4815">
                  <c:v>2971.2849999999999</c:v>
                </c:pt>
                <c:pt idx="4816">
                  <c:v>2971.7669999999998</c:v>
                </c:pt>
                <c:pt idx="4817">
                  <c:v>2972.2489999999998</c:v>
                </c:pt>
                <c:pt idx="4818">
                  <c:v>2972.7310000000002</c:v>
                </c:pt>
                <c:pt idx="4819">
                  <c:v>2973.2139999999999</c:v>
                </c:pt>
                <c:pt idx="4820">
                  <c:v>2973.6959999999999</c:v>
                </c:pt>
                <c:pt idx="4821">
                  <c:v>2974.1779999999999</c:v>
                </c:pt>
                <c:pt idx="4822">
                  <c:v>2974.66</c:v>
                </c:pt>
                <c:pt idx="4823">
                  <c:v>2975.1419999999998</c:v>
                </c:pt>
                <c:pt idx="4824">
                  <c:v>2975.6239999999998</c:v>
                </c:pt>
                <c:pt idx="4825">
                  <c:v>2976.1060000000002</c:v>
                </c:pt>
                <c:pt idx="4826">
                  <c:v>2976.5880000000002</c:v>
                </c:pt>
                <c:pt idx="4827">
                  <c:v>2977.0709999999999</c:v>
                </c:pt>
                <c:pt idx="4828">
                  <c:v>2977.5520000000001</c:v>
                </c:pt>
                <c:pt idx="4829">
                  <c:v>2978.0349999999999</c:v>
                </c:pt>
                <c:pt idx="4830">
                  <c:v>2978.5169999999998</c:v>
                </c:pt>
                <c:pt idx="4831">
                  <c:v>2978.9989999999998</c:v>
                </c:pt>
                <c:pt idx="4832">
                  <c:v>2979.4810000000002</c:v>
                </c:pt>
                <c:pt idx="4833">
                  <c:v>2979.9630000000002</c:v>
                </c:pt>
                <c:pt idx="4834">
                  <c:v>2980.4450000000002</c:v>
                </c:pt>
                <c:pt idx="4835">
                  <c:v>2980.9270000000001</c:v>
                </c:pt>
                <c:pt idx="4836">
                  <c:v>2981.4090000000001</c:v>
                </c:pt>
                <c:pt idx="4837">
                  <c:v>2981.8919999999998</c:v>
                </c:pt>
                <c:pt idx="4838">
                  <c:v>2982.3739999999998</c:v>
                </c:pt>
                <c:pt idx="4839">
                  <c:v>2982.8560000000002</c:v>
                </c:pt>
                <c:pt idx="4840">
                  <c:v>2983.3380000000002</c:v>
                </c:pt>
                <c:pt idx="4841">
                  <c:v>2983.82</c:v>
                </c:pt>
                <c:pt idx="4842">
                  <c:v>2984.3020000000001</c:v>
                </c:pt>
                <c:pt idx="4843">
                  <c:v>2984.7840000000001</c:v>
                </c:pt>
                <c:pt idx="4844">
                  <c:v>2985.2660000000001</c:v>
                </c:pt>
                <c:pt idx="4845">
                  <c:v>2985.7489999999998</c:v>
                </c:pt>
                <c:pt idx="4846">
                  <c:v>2986.2310000000002</c:v>
                </c:pt>
                <c:pt idx="4847">
                  <c:v>2986.7130000000002</c:v>
                </c:pt>
                <c:pt idx="4848">
                  <c:v>2987.1950000000002</c:v>
                </c:pt>
                <c:pt idx="4849">
                  <c:v>2987.6770000000001</c:v>
                </c:pt>
                <c:pt idx="4850">
                  <c:v>2988.1590000000001</c:v>
                </c:pt>
                <c:pt idx="4851">
                  <c:v>2988.6410000000001</c:v>
                </c:pt>
                <c:pt idx="4852">
                  <c:v>2989.123</c:v>
                </c:pt>
                <c:pt idx="4853">
                  <c:v>2989.605</c:v>
                </c:pt>
                <c:pt idx="4854">
                  <c:v>2990.0880000000002</c:v>
                </c:pt>
                <c:pt idx="4855">
                  <c:v>2990.57</c:v>
                </c:pt>
                <c:pt idx="4856">
                  <c:v>2991.0520000000001</c:v>
                </c:pt>
                <c:pt idx="4857">
                  <c:v>2991.5340000000001</c:v>
                </c:pt>
                <c:pt idx="4858">
                  <c:v>2992.0160000000001</c:v>
                </c:pt>
                <c:pt idx="4859">
                  <c:v>2992.498</c:v>
                </c:pt>
                <c:pt idx="4860">
                  <c:v>2992.98</c:v>
                </c:pt>
                <c:pt idx="4861">
                  <c:v>2993.462</c:v>
                </c:pt>
                <c:pt idx="4862">
                  <c:v>2993.9450000000002</c:v>
                </c:pt>
                <c:pt idx="4863">
                  <c:v>2994.4270000000001</c:v>
                </c:pt>
                <c:pt idx="4864">
                  <c:v>2994.9090000000001</c:v>
                </c:pt>
                <c:pt idx="4865">
                  <c:v>2995.3910000000001</c:v>
                </c:pt>
                <c:pt idx="4866">
                  <c:v>2995.873</c:v>
                </c:pt>
                <c:pt idx="4867">
                  <c:v>2996.355</c:v>
                </c:pt>
                <c:pt idx="4868">
                  <c:v>2996.837</c:v>
                </c:pt>
                <c:pt idx="4869">
                  <c:v>2997.319</c:v>
                </c:pt>
                <c:pt idx="4870">
                  <c:v>2997.8020000000001</c:v>
                </c:pt>
                <c:pt idx="4871">
                  <c:v>2998.2840000000001</c:v>
                </c:pt>
                <c:pt idx="4872">
                  <c:v>2998.7660000000001</c:v>
                </c:pt>
                <c:pt idx="4873">
                  <c:v>2999.248</c:v>
                </c:pt>
                <c:pt idx="4874">
                  <c:v>2999.73</c:v>
                </c:pt>
                <c:pt idx="4875">
                  <c:v>3000.212</c:v>
                </c:pt>
                <c:pt idx="4876">
                  <c:v>3000.694</c:v>
                </c:pt>
                <c:pt idx="4877">
                  <c:v>3001.1759999999999</c:v>
                </c:pt>
                <c:pt idx="4878">
                  <c:v>3001.6579999999999</c:v>
                </c:pt>
                <c:pt idx="4879">
                  <c:v>3002.1410000000001</c:v>
                </c:pt>
                <c:pt idx="4880">
                  <c:v>3002.623</c:v>
                </c:pt>
                <c:pt idx="4881">
                  <c:v>3003.105</c:v>
                </c:pt>
                <c:pt idx="4882">
                  <c:v>3003.587</c:v>
                </c:pt>
                <c:pt idx="4883">
                  <c:v>3004.069</c:v>
                </c:pt>
                <c:pt idx="4884">
                  <c:v>3004.5509999999999</c:v>
                </c:pt>
                <c:pt idx="4885">
                  <c:v>3005.0329999999999</c:v>
                </c:pt>
                <c:pt idx="4886">
                  <c:v>3005.5149999999999</c:v>
                </c:pt>
                <c:pt idx="4887">
                  <c:v>3005.998</c:v>
                </c:pt>
                <c:pt idx="4888">
                  <c:v>3006.4789999999998</c:v>
                </c:pt>
                <c:pt idx="4889">
                  <c:v>3006.962</c:v>
                </c:pt>
                <c:pt idx="4890">
                  <c:v>3007.444</c:v>
                </c:pt>
                <c:pt idx="4891">
                  <c:v>3007.9259999999999</c:v>
                </c:pt>
                <c:pt idx="4892">
                  <c:v>3008.4079999999999</c:v>
                </c:pt>
                <c:pt idx="4893">
                  <c:v>3008.89</c:v>
                </c:pt>
                <c:pt idx="4894">
                  <c:v>3009.3719999999998</c:v>
                </c:pt>
                <c:pt idx="4895">
                  <c:v>3009.8539999999998</c:v>
                </c:pt>
                <c:pt idx="4896">
                  <c:v>3010.3359999999998</c:v>
                </c:pt>
                <c:pt idx="4897">
                  <c:v>3010.819</c:v>
                </c:pt>
                <c:pt idx="4898">
                  <c:v>3011.3009999999999</c:v>
                </c:pt>
                <c:pt idx="4899">
                  <c:v>3011.7829999999999</c:v>
                </c:pt>
                <c:pt idx="4900">
                  <c:v>3012.2649999999999</c:v>
                </c:pt>
                <c:pt idx="4901">
                  <c:v>3012.7469999999998</c:v>
                </c:pt>
                <c:pt idx="4902">
                  <c:v>3013.2289999999998</c:v>
                </c:pt>
                <c:pt idx="4903">
                  <c:v>3013.7109999999998</c:v>
                </c:pt>
                <c:pt idx="4904">
                  <c:v>3014.1930000000002</c:v>
                </c:pt>
                <c:pt idx="4905">
                  <c:v>3014.6759999999999</c:v>
                </c:pt>
                <c:pt idx="4906">
                  <c:v>3015.1579999999999</c:v>
                </c:pt>
                <c:pt idx="4907">
                  <c:v>3015.64</c:v>
                </c:pt>
                <c:pt idx="4908">
                  <c:v>3016.1219999999998</c:v>
                </c:pt>
                <c:pt idx="4909">
                  <c:v>3016.6039999999998</c:v>
                </c:pt>
                <c:pt idx="4910">
                  <c:v>3017.0859999999998</c:v>
                </c:pt>
                <c:pt idx="4911">
                  <c:v>3017.5680000000002</c:v>
                </c:pt>
                <c:pt idx="4912">
                  <c:v>3018.05</c:v>
                </c:pt>
                <c:pt idx="4913">
                  <c:v>3018.5320000000002</c:v>
                </c:pt>
                <c:pt idx="4914">
                  <c:v>3019.0149999999999</c:v>
                </c:pt>
                <c:pt idx="4915">
                  <c:v>3019.4969999999998</c:v>
                </c:pt>
                <c:pt idx="4916">
                  <c:v>3019.9789999999998</c:v>
                </c:pt>
                <c:pt idx="4917">
                  <c:v>3020.4609999999998</c:v>
                </c:pt>
                <c:pt idx="4918">
                  <c:v>3020.9430000000002</c:v>
                </c:pt>
                <c:pt idx="4919">
                  <c:v>3021.4250000000002</c:v>
                </c:pt>
                <c:pt idx="4920">
                  <c:v>3021.9070000000002</c:v>
                </c:pt>
                <c:pt idx="4921">
                  <c:v>3022.3890000000001</c:v>
                </c:pt>
                <c:pt idx="4922">
                  <c:v>3022.8719999999998</c:v>
                </c:pt>
                <c:pt idx="4923">
                  <c:v>3023.3539999999998</c:v>
                </c:pt>
                <c:pt idx="4924">
                  <c:v>3023.8359999999998</c:v>
                </c:pt>
                <c:pt idx="4925">
                  <c:v>3024.3180000000002</c:v>
                </c:pt>
                <c:pt idx="4926">
                  <c:v>3024.8</c:v>
                </c:pt>
                <c:pt idx="4927">
                  <c:v>3025.2820000000002</c:v>
                </c:pt>
                <c:pt idx="4928">
                  <c:v>3025.7640000000001</c:v>
                </c:pt>
                <c:pt idx="4929">
                  <c:v>3026.2460000000001</c:v>
                </c:pt>
                <c:pt idx="4930">
                  <c:v>3026.7289999999998</c:v>
                </c:pt>
                <c:pt idx="4931">
                  <c:v>3027.2109999999998</c:v>
                </c:pt>
                <c:pt idx="4932">
                  <c:v>3027.6930000000002</c:v>
                </c:pt>
                <c:pt idx="4933">
                  <c:v>3028.1750000000002</c:v>
                </c:pt>
                <c:pt idx="4934">
                  <c:v>3028.6570000000002</c:v>
                </c:pt>
                <c:pt idx="4935">
                  <c:v>3029.1390000000001</c:v>
                </c:pt>
                <c:pt idx="4936">
                  <c:v>3029.6210000000001</c:v>
                </c:pt>
                <c:pt idx="4937">
                  <c:v>3030.1030000000001</c:v>
                </c:pt>
                <c:pt idx="4938">
                  <c:v>3030.585</c:v>
                </c:pt>
                <c:pt idx="4939">
                  <c:v>3031.0680000000002</c:v>
                </c:pt>
                <c:pt idx="4940">
                  <c:v>3031.55</c:v>
                </c:pt>
                <c:pt idx="4941">
                  <c:v>3032.0320000000002</c:v>
                </c:pt>
                <c:pt idx="4942">
                  <c:v>3032.5140000000001</c:v>
                </c:pt>
                <c:pt idx="4943">
                  <c:v>3032.9960000000001</c:v>
                </c:pt>
                <c:pt idx="4944">
                  <c:v>3033.4780000000001</c:v>
                </c:pt>
                <c:pt idx="4945">
                  <c:v>3033.96</c:v>
                </c:pt>
                <c:pt idx="4946">
                  <c:v>3034.442</c:v>
                </c:pt>
                <c:pt idx="4947">
                  <c:v>3034.9250000000002</c:v>
                </c:pt>
                <c:pt idx="4948">
                  <c:v>3035.4059999999999</c:v>
                </c:pt>
                <c:pt idx="4949">
                  <c:v>3035.8890000000001</c:v>
                </c:pt>
                <c:pt idx="4950">
                  <c:v>3036.3710000000001</c:v>
                </c:pt>
                <c:pt idx="4951">
                  <c:v>3036.8530000000001</c:v>
                </c:pt>
                <c:pt idx="4952">
                  <c:v>3037.335</c:v>
                </c:pt>
                <c:pt idx="4953">
                  <c:v>3037.817</c:v>
                </c:pt>
                <c:pt idx="4954">
                  <c:v>3038.299</c:v>
                </c:pt>
                <c:pt idx="4955">
                  <c:v>3038.7809999999999</c:v>
                </c:pt>
                <c:pt idx="4956">
                  <c:v>3039.2629999999999</c:v>
                </c:pt>
                <c:pt idx="4957">
                  <c:v>3039.7460000000001</c:v>
                </c:pt>
                <c:pt idx="4958">
                  <c:v>3040.2280000000001</c:v>
                </c:pt>
                <c:pt idx="4959">
                  <c:v>3040.71</c:v>
                </c:pt>
                <c:pt idx="4960">
                  <c:v>3041.192</c:v>
                </c:pt>
                <c:pt idx="4961">
                  <c:v>3041.674</c:v>
                </c:pt>
                <c:pt idx="4962">
                  <c:v>3042.1559999999999</c:v>
                </c:pt>
                <c:pt idx="4963">
                  <c:v>3042.6379999999999</c:v>
                </c:pt>
                <c:pt idx="4964">
                  <c:v>3043.12</c:v>
                </c:pt>
                <c:pt idx="4965">
                  <c:v>3043.6030000000001</c:v>
                </c:pt>
                <c:pt idx="4966">
                  <c:v>3044.085</c:v>
                </c:pt>
                <c:pt idx="4967">
                  <c:v>3044.567</c:v>
                </c:pt>
                <c:pt idx="4968">
                  <c:v>3045.049</c:v>
                </c:pt>
                <c:pt idx="4969">
                  <c:v>3045.5309999999999</c:v>
                </c:pt>
                <c:pt idx="4970">
                  <c:v>3046.0129999999999</c:v>
                </c:pt>
                <c:pt idx="4971">
                  <c:v>3046.4949999999999</c:v>
                </c:pt>
                <c:pt idx="4972">
                  <c:v>3046.9769999999999</c:v>
                </c:pt>
                <c:pt idx="4973">
                  <c:v>3047.4589999999998</c:v>
                </c:pt>
                <c:pt idx="4974">
                  <c:v>3047.942</c:v>
                </c:pt>
                <c:pt idx="4975">
                  <c:v>3048.424</c:v>
                </c:pt>
                <c:pt idx="4976">
                  <c:v>3048.9059999999999</c:v>
                </c:pt>
                <c:pt idx="4977">
                  <c:v>3049.3879999999999</c:v>
                </c:pt>
                <c:pt idx="4978">
                  <c:v>3049.87</c:v>
                </c:pt>
                <c:pt idx="4979">
                  <c:v>3050.3519999999999</c:v>
                </c:pt>
                <c:pt idx="4980">
                  <c:v>3050.8339999999998</c:v>
                </c:pt>
                <c:pt idx="4981">
                  <c:v>3051.3159999999998</c:v>
                </c:pt>
                <c:pt idx="4982">
                  <c:v>3051.799</c:v>
                </c:pt>
                <c:pt idx="4983">
                  <c:v>3052.2809999999999</c:v>
                </c:pt>
                <c:pt idx="4984">
                  <c:v>3052.7629999999999</c:v>
                </c:pt>
                <c:pt idx="4985">
                  <c:v>3053.2449999999999</c:v>
                </c:pt>
                <c:pt idx="4986">
                  <c:v>3053.7269999999999</c:v>
                </c:pt>
                <c:pt idx="4987">
                  <c:v>3054.2089999999998</c:v>
                </c:pt>
                <c:pt idx="4988">
                  <c:v>3054.6909999999998</c:v>
                </c:pt>
                <c:pt idx="4989">
                  <c:v>3055.1729999999998</c:v>
                </c:pt>
                <c:pt idx="4990">
                  <c:v>3055.6559999999999</c:v>
                </c:pt>
                <c:pt idx="4991">
                  <c:v>3056.1379999999999</c:v>
                </c:pt>
                <c:pt idx="4992">
                  <c:v>3056.62</c:v>
                </c:pt>
                <c:pt idx="4993">
                  <c:v>3057.1019999999999</c:v>
                </c:pt>
                <c:pt idx="4994">
                  <c:v>3057.5839999999998</c:v>
                </c:pt>
                <c:pt idx="4995">
                  <c:v>3058.0659999999998</c:v>
                </c:pt>
                <c:pt idx="4996">
                  <c:v>3058.5479999999998</c:v>
                </c:pt>
                <c:pt idx="4997">
                  <c:v>3059.03</c:v>
                </c:pt>
                <c:pt idx="4998">
                  <c:v>3059.5120000000002</c:v>
                </c:pt>
                <c:pt idx="4999">
                  <c:v>3059.9949999999999</c:v>
                </c:pt>
                <c:pt idx="5000">
                  <c:v>3060.4769999999999</c:v>
                </c:pt>
                <c:pt idx="5001">
                  <c:v>3060.9589999999998</c:v>
                </c:pt>
                <c:pt idx="5002">
                  <c:v>3061.4409999999998</c:v>
                </c:pt>
                <c:pt idx="5003">
                  <c:v>3061.9229999999998</c:v>
                </c:pt>
                <c:pt idx="5004">
                  <c:v>3062.4050000000002</c:v>
                </c:pt>
                <c:pt idx="5005">
                  <c:v>3062.8870000000002</c:v>
                </c:pt>
                <c:pt idx="5006">
                  <c:v>3063.3690000000001</c:v>
                </c:pt>
                <c:pt idx="5007">
                  <c:v>3063.8519999999999</c:v>
                </c:pt>
                <c:pt idx="5008">
                  <c:v>3064.3330000000001</c:v>
                </c:pt>
                <c:pt idx="5009">
                  <c:v>3064.8159999999998</c:v>
                </c:pt>
                <c:pt idx="5010">
                  <c:v>3065.2979999999998</c:v>
                </c:pt>
                <c:pt idx="5011">
                  <c:v>3065.78</c:v>
                </c:pt>
                <c:pt idx="5012">
                  <c:v>3066.2620000000002</c:v>
                </c:pt>
                <c:pt idx="5013">
                  <c:v>3066.7440000000001</c:v>
                </c:pt>
                <c:pt idx="5014">
                  <c:v>3067.2260000000001</c:v>
                </c:pt>
                <c:pt idx="5015">
                  <c:v>3067.7080000000001</c:v>
                </c:pt>
                <c:pt idx="5016">
                  <c:v>3068.19</c:v>
                </c:pt>
                <c:pt idx="5017">
                  <c:v>3068.6729999999998</c:v>
                </c:pt>
                <c:pt idx="5018">
                  <c:v>3069.1550000000002</c:v>
                </c:pt>
                <c:pt idx="5019">
                  <c:v>3069.6370000000002</c:v>
                </c:pt>
                <c:pt idx="5020">
                  <c:v>3070.1190000000001</c:v>
                </c:pt>
                <c:pt idx="5021">
                  <c:v>3070.6010000000001</c:v>
                </c:pt>
                <c:pt idx="5022">
                  <c:v>3071.0830000000001</c:v>
                </c:pt>
                <c:pt idx="5023">
                  <c:v>3071.5650000000001</c:v>
                </c:pt>
                <c:pt idx="5024">
                  <c:v>3072.047</c:v>
                </c:pt>
                <c:pt idx="5025">
                  <c:v>3072.53</c:v>
                </c:pt>
                <c:pt idx="5026">
                  <c:v>3073.0120000000002</c:v>
                </c:pt>
                <c:pt idx="5027">
                  <c:v>3073.4940000000001</c:v>
                </c:pt>
                <c:pt idx="5028">
                  <c:v>3073.9760000000001</c:v>
                </c:pt>
                <c:pt idx="5029">
                  <c:v>3074.4580000000001</c:v>
                </c:pt>
                <c:pt idx="5030">
                  <c:v>3074.94</c:v>
                </c:pt>
                <c:pt idx="5031">
                  <c:v>3075.422</c:v>
                </c:pt>
                <c:pt idx="5032">
                  <c:v>3075.904</c:v>
                </c:pt>
                <c:pt idx="5033">
                  <c:v>3076.386</c:v>
                </c:pt>
                <c:pt idx="5034">
                  <c:v>3076.8690000000001</c:v>
                </c:pt>
                <c:pt idx="5035">
                  <c:v>3077.3510000000001</c:v>
                </c:pt>
                <c:pt idx="5036">
                  <c:v>3077.8330000000001</c:v>
                </c:pt>
                <c:pt idx="5037">
                  <c:v>3078.3150000000001</c:v>
                </c:pt>
                <c:pt idx="5038">
                  <c:v>3078.797</c:v>
                </c:pt>
                <c:pt idx="5039">
                  <c:v>3079.279</c:v>
                </c:pt>
                <c:pt idx="5040">
                  <c:v>3079.761</c:v>
                </c:pt>
                <c:pt idx="5041">
                  <c:v>3080.2429999999999</c:v>
                </c:pt>
                <c:pt idx="5042">
                  <c:v>3080.7260000000001</c:v>
                </c:pt>
                <c:pt idx="5043">
                  <c:v>3081.2080000000001</c:v>
                </c:pt>
                <c:pt idx="5044">
                  <c:v>3081.69</c:v>
                </c:pt>
                <c:pt idx="5045">
                  <c:v>3082.172</c:v>
                </c:pt>
                <c:pt idx="5046">
                  <c:v>3082.654</c:v>
                </c:pt>
                <c:pt idx="5047">
                  <c:v>3083.136</c:v>
                </c:pt>
                <c:pt idx="5048">
                  <c:v>3083.6179999999999</c:v>
                </c:pt>
                <c:pt idx="5049">
                  <c:v>3084.1</c:v>
                </c:pt>
                <c:pt idx="5050">
                  <c:v>3084.5830000000001</c:v>
                </c:pt>
                <c:pt idx="5051">
                  <c:v>3085.0650000000001</c:v>
                </c:pt>
                <c:pt idx="5052">
                  <c:v>3085.547</c:v>
                </c:pt>
                <c:pt idx="5053">
                  <c:v>3086.029</c:v>
                </c:pt>
                <c:pt idx="5054">
                  <c:v>3086.511</c:v>
                </c:pt>
                <c:pt idx="5055">
                  <c:v>3086.9929999999999</c:v>
                </c:pt>
                <c:pt idx="5056">
                  <c:v>3087.4749999999999</c:v>
                </c:pt>
                <c:pt idx="5057">
                  <c:v>3087.9569999999999</c:v>
                </c:pt>
                <c:pt idx="5058">
                  <c:v>3088.4389999999999</c:v>
                </c:pt>
                <c:pt idx="5059">
                  <c:v>3088.922</c:v>
                </c:pt>
                <c:pt idx="5060">
                  <c:v>3089.404</c:v>
                </c:pt>
                <c:pt idx="5061">
                  <c:v>3089.886</c:v>
                </c:pt>
                <c:pt idx="5062">
                  <c:v>3090.3679999999999</c:v>
                </c:pt>
                <c:pt idx="5063">
                  <c:v>3090.85</c:v>
                </c:pt>
                <c:pt idx="5064">
                  <c:v>3091.3319999999999</c:v>
                </c:pt>
                <c:pt idx="5065">
                  <c:v>3091.8139999999999</c:v>
                </c:pt>
                <c:pt idx="5066">
                  <c:v>3092.2959999999998</c:v>
                </c:pt>
                <c:pt idx="5067">
                  <c:v>3092.779</c:v>
                </c:pt>
                <c:pt idx="5068">
                  <c:v>3093.26</c:v>
                </c:pt>
                <c:pt idx="5069">
                  <c:v>3093.7429999999999</c:v>
                </c:pt>
                <c:pt idx="5070">
                  <c:v>3094.2249999999999</c:v>
                </c:pt>
                <c:pt idx="5071">
                  <c:v>3094.7069999999999</c:v>
                </c:pt>
                <c:pt idx="5072">
                  <c:v>3095.1889999999999</c:v>
                </c:pt>
                <c:pt idx="5073">
                  <c:v>3095.6709999999998</c:v>
                </c:pt>
                <c:pt idx="5074">
                  <c:v>3096.1529999999998</c:v>
                </c:pt>
                <c:pt idx="5075">
                  <c:v>3096.6350000000002</c:v>
                </c:pt>
                <c:pt idx="5076">
                  <c:v>3097.1170000000002</c:v>
                </c:pt>
                <c:pt idx="5077">
                  <c:v>3097.6</c:v>
                </c:pt>
                <c:pt idx="5078">
                  <c:v>3098.0819999999999</c:v>
                </c:pt>
                <c:pt idx="5079">
                  <c:v>3098.5639999999999</c:v>
                </c:pt>
                <c:pt idx="5080">
                  <c:v>3099.0459999999998</c:v>
                </c:pt>
                <c:pt idx="5081">
                  <c:v>3099.5279999999998</c:v>
                </c:pt>
                <c:pt idx="5082">
                  <c:v>3100.01</c:v>
                </c:pt>
                <c:pt idx="5083">
                  <c:v>3100.4920000000002</c:v>
                </c:pt>
                <c:pt idx="5084">
                  <c:v>3100.9740000000002</c:v>
                </c:pt>
                <c:pt idx="5085">
                  <c:v>3101.4569999999999</c:v>
                </c:pt>
                <c:pt idx="5086">
                  <c:v>3101.9389999999999</c:v>
                </c:pt>
                <c:pt idx="5087">
                  <c:v>3102.4209999999998</c:v>
                </c:pt>
                <c:pt idx="5088">
                  <c:v>3102.9029999999998</c:v>
                </c:pt>
                <c:pt idx="5089">
                  <c:v>3103.3850000000002</c:v>
                </c:pt>
                <c:pt idx="5090">
                  <c:v>3103.8670000000002</c:v>
                </c:pt>
                <c:pt idx="5091">
                  <c:v>3104.3490000000002</c:v>
                </c:pt>
                <c:pt idx="5092">
                  <c:v>3104.8310000000001</c:v>
                </c:pt>
                <c:pt idx="5093">
                  <c:v>3105.3130000000001</c:v>
                </c:pt>
                <c:pt idx="5094">
                  <c:v>3105.7959999999998</c:v>
                </c:pt>
                <c:pt idx="5095">
                  <c:v>3106.2779999999998</c:v>
                </c:pt>
                <c:pt idx="5096">
                  <c:v>3106.76</c:v>
                </c:pt>
                <c:pt idx="5097">
                  <c:v>3107.2420000000002</c:v>
                </c:pt>
                <c:pt idx="5098">
                  <c:v>3107.7240000000002</c:v>
                </c:pt>
                <c:pt idx="5099">
                  <c:v>3108.2060000000001</c:v>
                </c:pt>
                <c:pt idx="5100">
                  <c:v>3108.6880000000001</c:v>
                </c:pt>
                <c:pt idx="5101">
                  <c:v>3109.17</c:v>
                </c:pt>
                <c:pt idx="5102">
                  <c:v>3109.6529999999998</c:v>
                </c:pt>
                <c:pt idx="5103">
                  <c:v>3110.1350000000002</c:v>
                </c:pt>
                <c:pt idx="5104">
                  <c:v>3110.6170000000002</c:v>
                </c:pt>
                <c:pt idx="5105">
                  <c:v>3111.0990000000002</c:v>
                </c:pt>
                <c:pt idx="5106">
                  <c:v>3111.5810000000001</c:v>
                </c:pt>
                <c:pt idx="5107">
                  <c:v>3112.0630000000001</c:v>
                </c:pt>
                <c:pt idx="5108">
                  <c:v>3112.5450000000001</c:v>
                </c:pt>
                <c:pt idx="5109">
                  <c:v>3113.027</c:v>
                </c:pt>
                <c:pt idx="5110">
                  <c:v>3113.51</c:v>
                </c:pt>
                <c:pt idx="5111">
                  <c:v>3113.9920000000002</c:v>
                </c:pt>
                <c:pt idx="5112">
                  <c:v>3114.4740000000002</c:v>
                </c:pt>
                <c:pt idx="5113">
                  <c:v>3114.9560000000001</c:v>
                </c:pt>
                <c:pt idx="5114">
                  <c:v>3115.4380000000001</c:v>
                </c:pt>
                <c:pt idx="5115">
                  <c:v>3115.92</c:v>
                </c:pt>
                <c:pt idx="5116">
                  <c:v>3116.402</c:v>
                </c:pt>
                <c:pt idx="5117">
                  <c:v>3116.884</c:v>
                </c:pt>
                <c:pt idx="5118">
                  <c:v>3117.366</c:v>
                </c:pt>
                <c:pt idx="5119">
                  <c:v>3117.8490000000002</c:v>
                </c:pt>
                <c:pt idx="5120">
                  <c:v>3118.3310000000001</c:v>
                </c:pt>
                <c:pt idx="5121">
                  <c:v>3118.8130000000001</c:v>
                </c:pt>
                <c:pt idx="5122">
                  <c:v>3119.2950000000001</c:v>
                </c:pt>
                <c:pt idx="5123">
                  <c:v>3119.777</c:v>
                </c:pt>
                <c:pt idx="5124">
                  <c:v>3120.259</c:v>
                </c:pt>
                <c:pt idx="5125">
                  <c:v>3120.741</c:v>
                </c:pt>
                <c:pt idx="5126">
                  <c:v>3121.223</c:v>
                </c:pt>
                <c:pt idx="5127">
                  <c:v>3121.7060000000001</c:v>
                </c:pt>
                <c:pt idx="5128">
                  <c:v>3122.1880000000001</c:v>
                </c:pt>
                <c:pt idx="5129">
                  <c:v>3122.67</c:v>
                </c:pt>
                <c:pt idx="5130">
                  <c:v>3123.152</c:v>
                </c:pt>
                <c:pt idx="5131">
                  <c:v>3123.634</c:v>
                </c:pt>
                <c:pt idx="5132">
                  <c:v>3124.116</c:v>
                </c:pt>
                <c:pt idx="5133">
                  <c:v>3124.598</c:v>
                </c:pt>
                <c:pt idx="5134">
                  <c:v>3125.08</c:v>
                </c:pt>
                <c:pt idx="5135">
                  <c:v>3125.5630000000001</c:v>
                </c:pt>
                <c:pt idx="5136">
                  <c:v>3126.0439999999999</c:v>
                </c:pt>
                <c:pt idx="5137">
                  <c:v>3126.527</c:v>
                </c:pt>
                <c:pt idx="5138">
                  <c:v>3127.009</c:v>
                </c:pt>
                <c:pt idx="5139">
                  <c:v>3127.491</c:v>
                </c:pt>
                <c:pt idx="5140">
                  <c:v>3127.973</c:v>
                </c:pt>
                <c:pt idx="5141">
                  <c:v>3128.4549999999999</c:v>
                </c:pt>
                <c:pt idx="5142">
                  <c:v>3128.9369999999999</c:v>
                </c:pt>
                <c:pt idx="5143">
                  <c:v>3129.4189999999999</c:v>
                </c:pt>
                <c:pt idx="5144">
                  <c:v>3129.9009999999998</c:v>
                </c:pt>
                <c:pt idx="5145">
                  <c:v>3130.384</c:v>
                </c:pt>
                <c:pt idx="5146">
                  <c:v>3130.866</c:v>
                </c:pt>
                <c:pt idx="5147">
                  <c:v>3131.348</c:v>
                </c:pt>
                <c:pt idx="5148">
                  <c:v>3131.83</c:v>
                </c:pt>
                <c:pt idx="5149">
                  <c:v>3132.3119999999999</c:v>
                </c:pt>
                <c:pt idx="5150">
                  <c:v>3132.7939999999999</c:v>
                </c:pt>
                <c:pt idx="5151">
                  <c:v>3133.2759999999998</c:v>
                </c:pt>
                <c:pt idx="5152">
                  <c:v>3133.7579999999998</c:v>
                </c:pt>
                <c:pt idx="5153">
                  <c:v>3134.24</c:v>
                </c:pt>
                <c:pt idx="5154">
                  <c:v>3134.723</c:v>
                </c:pt>
                <c:pt idx="5155">
                  <c:v>3135.2049999999999</c:v>
                </c:pt>
                <c:pt idx="5156">
                  <c:v>3135.6869999999999</c:v>
                </c:pt>
                <c:pt idx="5157">
                  <c:v>3136.1689999999999</c:v>
                </c:pt>
                <c:pt idx="5158">
                  <c:v>3136.6509999999998</c:v>
                </c:pt>
                <c:pt idx="5159">
                  <c:v>3137.1329999999998</c:v>
                </c:pt>
                <c:pt idx="5160">
                  <c:v>3137.6149999999998</c:v>
                </c:pt>
                <c:pt idx="5161">
                  <c:v>3138.0970000000002</c:v>
                </c:pt>
                <c:pt idx="5162">
                  <c:v>3138.58</c:v>
                </c:pt>
                <c:pt idx="5163">
                  <c:v>3139.0619999999999</c:v>
                </c:pt>
                <c:pt idx="5164">
                  <c:v>3139.5439999999999</c:v>
                </c:pt>
                <c:pt idx="5165">
                  <c:v>3140.0259999999998</c:v>
                </c:pt>
                <c:pt idx="5166">
                  <c:v>3140.5079999999998</c:v>
                </c:pt>
                <c:pt idx="5167">
                  <c:v>3140.99</c:v>
                </c:pt>
                <c:pt idx="5168">
                  <c:v>3141.4720000000002</c:v>
                </c:pt>
                <c:pt idx="5169">
                  <c:v>3141.9540000000002</c:v>
                </c:pt>
                <c:pt idx="5170">
                  <c:v>3142.4369999999999</c:v>
                </c:pt>
                <c:pt idx="5171">
                  <c:v>3142.9189999999999</c:v>
                </c:pt>
                <c:pt idx="5172">
                  <c:v>3143.4009999999998</c:v>
                </c:pt>
                <c:pt idx="5173">
                  <c:v>3143.8829999999998</c:v>
                </c:pt>
                <c:pt idx="5174">
                  <c:v>3144.3649999999998</c:v>
                </c:pt>
                <c:pt idx="5175">
                  <c:v>3144.8470000000002</c:v>
                </c:pt>
                <c:pt idx="5176">
                  <c:v>3145.3290000000002</c:v>
                </c:pt>
                <c:pt idx="5177">
                  <c:v>3145.8110000000001</c:v>
                </c:pt>
                <c:pt idx="5178">
                  <c:v>3146.2930000000001</c:v>
                </c:pt>
                <c:pt idx="5179">
                  <c:v>3146.7759999999998</c:v>
                </c:pt>
                <c:pt idx="5180">
                  <c:v>3147.2579999999998</c:v>
                </c:pt>
                <c:pt idx="5181">
                  <c:v>3147.74</c:v>
                </c:pt>
                <c:pt idx="5182">
                  <c:v>3148.2220000000002</c:v>
                </c:pt>
                <c:pt idx="5183">
                  <c:v>3148.7040000000002</c:v>
                </c:pt>
                <c:pt idx="5184">
                  <c:v>3149.1860000000001</c:v>
                </c:pt>
                <c:pt idx="5185">
                  <c:v>3149.6680000000001</c:v>
                </c:pt>
                <c:pt idx="5186">
                  <c:v>3150.15</c:v>
                </c:pt>
                <c:pt idx="5187">
                  <c:v>3150.6329999999998</c:v>
                </c:pt>
                <c:pt idx="5188">
                  <c:v>3151.1149999999998</c:v>
                </c:pt>
                <c:pt idx="5189">
                  <c:v>3151.5970000000002</c:v>
                </c:pt>
                <c:pt idx="5190">
                  <c:v>3152.0790000000002</c:v>
                </c:pt>
                <c:pt idx="5191">
                  <c:v>3152.5610000000001</c:v>
                </c:pt>
                <c:pt idx="5192">
                  <c:v>3153.0430000000001</c:v>
                </c:pt>
                <c:pt idx="5193">
                  <c:v>3153.5250000000001</c:v>
                </c:pt>
                <c:pt idx="5194">
                  <c:v>3154.0070000000001</c:v>
                </c:pt>
                <c:pt idx="5195">
                  <c:v>3154.49</c:v>
                </c:pt>
                <c:pt idx="5196">
                  <c:v>3154.971</c:v>
                </c:pt>
                <c:pt idx="5197">
                  <c:v>3155.4540000000002</c:v>
                </c:pt>
                <c:pt idx="5198">
                  <c:v>3155.9360000000001</c:v>
                </c:pt>
                <c:pt idx="5199">
                  <c:v>3156.4180000000001</c:v>
                </c:pt>
                <c:pt idx="5200">
                  <c:v>3156.9</c:v>
                </c:pt>
                <c:pt idx="5201">
                  <c:v>3157.3820000000001</c:v>
                </c:pt>
                <c:pt idx="5202">
                  <c:v>3157.864</c:v>
                </c:pt>
                <c:pt idx="5203">
                  <c:v>3158.346</c:v>
                </c:pt>
                <c:pt idx="5204">
                  <c:v>3158.828</c:v>
                </c:pt>
                <c:pt idx="5205">
                  <c:v>3159.3110000000001</c:v>
                </c:pt>
                <c:pt idx="5206">
                  <c:v>3159.7930000000001</c:v>
                </c:pt>
                <c:pt idx="5207">
                  <c:v>3160.2750000000001</c:v>
                </c:pt>
                <c:pt idx="5208">
                  <c:v>3160.7570000000001</c:v>
                </c:pt>
                <c:pt idx="5209">
                  <c:v>3161.239</c:v>
                </c:pt>
                <c:pt idx="5210">
                  <c:v>3161.721</c:v>
                </c:pt>
                <c:pt idx="5211">
                  <c:v>3162.203</c:v>
                </c:pt>
                <c:pt idx="5212">
                  <c:v>3162.6849999999999</c:v>
                </c:pt>
                <c:pt idx="5213">
                  <c:v>3163.1669999999999</c:v>
                </c:pt>
                <c:pt idx="5214">
                  <c:v>3163.65</c:v>
                </c:pt>
                <c:pt idx="5215">
                  <c:v>3164.1320000000001</c:v>
                </c:pt>
                <c:pt idx="5216">
                  <c:v>3164.614</c:v>
                </c:pt>
                <c:pt idx="5217">
                  <c:v>3165.096</c:v>
                </c:pt>
                <c:pt idx="5218">
                  <c:v>3165.578</c:v>
                </c:pt>
                <c:pt idx="5219">
                  <c:v>3166.06</c:v>
                </c:pt>
                <c:pt idx="5220">
                  <c:v>3166.5419999999999</c:v>
                </c:pt>
                <c:pt idx="5221">
                  <c:v>3167.0239999999999</c:v>
                </c:pt>
                <c:pt idx="5222">
                  <c:v>3167.5070000000001</c:v>
                </c:pt>
                <c:pt idx="5223">
                  <c:v>3167.989</c:v>
                </c:pt>
                <c:pt idx="5224">
                  <c:v>3168.471</c:v>
                </c:pt>
                <c:pt idx="5225">
                  <c:v>3168.953</c:v>
                </c:pt>
                <c:pt idx="5226">
                  <c:v>3169.4349999999999</c:v>
                </c:pt>
                <c:pt idx="5227">
                  <c:v>3169.9169999999999</c:v>
                </c:pt>
                <c:pt idx="5228">
                  <c:v>3170.3989999999999</c:v>
                </c:pt>
                <c:pt idx="5229">
                  <c:v>3170.8809999999999</c:v>
                </c:pt>
                <c:pt idx="5230">
                  <c:v>3171.364</c:v>
                </c:pt>
                <c:pt idx="5231">
                  <c:v>3171.846</c:v>
                </c:pt>
                <c:pt idx="5232">
                  <c:v>3172.328</c:v>
                </c:pt>
                <c:pt idx="5233">
                  <c:v>3172.81</c:v>
                </c:pt>
                <c:pt idx="5234">
                  <c:v>3173.2919999999999</c:v>
                </c:pt>
                <c:pt idx="5235">
                  <c:v>3173.7739999999999</c:v>
                </c:pt>
                <c:pt idx="5236">
                  <c:v>3174.2559999999999</c:v>
                </c:pt>
                <c:pt idx="5237">
                  <c:v>3174.7379999999998</c:v>
                </c:pt>
                <c:pt idx="5238">
                  <c:v>3175.22</c:v>
                </c:pt>
                <c:pt idx="5239">
                  <c:v>3175.703</c:v>
                </c:pt>
                <c:pt idx="5240">
                  <c:v>3176.1849999999999</c:v>
                </c:pt>
                <c:pt idx="5241">
                  <c:v>3176.6669999999999</c:v>
                </c:pt>
                <c:pt idx="5242">
                  <c:v>3177.1489999999999</c:v>
                </c:pt>
                <c:pt idx="5243">
                  <c:v>3177.6309999999999</c:v>
                </c:pt>
                <c:pt idx="5244">
                  <c:v>3178.1129999999998</c:v>
                </c:pt>
                <c:pt idx="5245">
                  <c:v>3178.5949999999998</c:v>
                </c:pt>
                <c:pt idx="5246">
                  <c:v>3179.0770000000002</c:v>
                </c:pt>
                <c:pt idx="5247">
                  <c:v>3179.56</c:v>
                </c:pt>
                <c:pt idx="5248">
                  <c:v>3180.0419999999999</c:v>
                </c:pt>
                <c:pt idx="5249">
                  <c:v>3180.5239999999999</c:v>
                </c:pt>
                <c:pt idx="5250">
                  <c:v>3181.0059999999999</c:v>
                </c:pt>
                <c:pt idx="5251">
                  <c:v>3181.4879999999998</c:v>
                </c:pt>
                <c:pt idx="5252">
                  <c:v>3181.97</c:v>
                </c:pt>
                <c:pt idx="5253">
                  <c:v>3182.4520000000002</c:v>
                </c:pt>
                <c:pt idx="5254">
                  <c:v>3182.9340000000002</c:v>
                </c:pt>
                <c:pt idx="5255">
                  <c:v>3183.4169999999999</c:v>
                </c:pt>
                <c:pt idx="5256">
                  <c:v>3183.8980000000001</c:v>
                </c:pt>
                <c:pt idx="5257">
                  <c:v>3184.3809999999999</c:v>
                </c:pt>
                <c:pt idx="5258">
                  <c:v>3184.8629999999998</c:v>
                </c:pt>
                <c:pt idx="5259">
                  <c:v>3185.3449999999998</c:v>
                </c:pt>
                <c:pt idx="5260">
                  <c:v>3185.8270000000002</c:v>
                </c:pt>
                <c:pt idx="5261">
                  <c:v>3186.3090000000002</c:v>
                </c:pt>
                <c:pt idx="5262">
                  <c:v>3186.7910000000002</c:v>
                </c:pt>
                <c:pt idx="5263">
                  <c:v>3187.2730000000001</c:v>
                </c:pt>
                <c:pt idx="5264">
                  <c:v>3187.7550000000001</c:v>
                </c:pt>
                <c:pt idx="5265">
                  <c:v>3188.2379999999998</c:v>
                </c:pt>
                <c:pt idx="5266">
                  <c:v>3188.72</c:v>
                </c:pt>
                <c:pt idx="5267">
                  <c:v>3189.2020000000002</c:v>
                </c:pt>
                <c:pt idx="5268">
                  <c:v>3189.6840000000002</c:v>
                </c:pt>
                <c:pt idx="5269">
                  <c:v>3190.1660000000002</c:v>
                </c:pt>
                <c:pt idx="5270">
                  <c:v>3190.6480000000001</c:v>
                </c:pt>
                <c:pt idx="5271">
                  <c:v>3191.13</c:v>
                </c:pt>
                <c:pt idx="5272">
                  <c:v>3191.6120000000001</c:v>
                </c:pt>
                <c:pt idx="5273">
                  <c:v>3192.0940000000001</c:v>
                </c:pt>
                <c:pt idx="5274">
                  <c:v>3192.5770000000002</c:v>
                </c:pt>
                <c:pt idx="5275">
                  <c:v>3193.0590000000002</c:v>
                </c:pt>
                <c:pt idx="5276">
                  <c:v>3193.5410000000002</c:v>
                </c:pt>
                <c:pt idx="5277">
                  <c:v>3194.0230000000001</c:v>
                </c:pt>
                <c:pt idx="5278">
                  <c:v>3194.5050000000001</c:v>
                </c:pt>
                <c:pt idx="5279">
                  <c:v>3194.9870000000001</c:v>
                </c:pt>
                <c:pt idx="5280">
                  <c:v>3195.4690000000001</c:v>
                </c:pt>
                <c:pt idx="5281">
                  <c:v>3195.951</c:v>
                </c:pt>
                <c:pt idx="5282">
                  <c:v>3196.4340000000002</c:v>
                </c:pt>
                <c:pt idx="5283">
                  <c:v>3196.9160000000002</c:v>
                </c:pt>
                <c:pt idx="5284">
                  <c:v>3197.3980000000001</c:v>
                </c:pt>
                <c:pt idx="5285">
                  <c:v>3197.88</c:v>
                </c:pt>
                <c:pt idx="5286">
                  <c:v>3198.3620000000001</c:v>
                </c:pt>
                <c:pt idx="5287">
                  <c:v>3198.8440000000001</c:v>
                </c:pt>
                <c:pt idx="5288">
                  <c:v>3199.326</c:v>
                </c:pt>
                <c:pt idx="5289">
                  <c:v>3199.808</c:v>
                </c:pt>
                <c:pt idx="5290">
                  <c:v>3200.2910000000002</c:v>
                </c:pt>
                <c:pt idx="5291">
                  <c:v>3200.7730000000001</c:v>
                </c:pt>
                <c:pt idx="5292">
                  <c:v>3201.2550000000001</c:v>
                </c:pt>
                <c:pt idx="5293">
                  <c:v>3201.7370000000001</c:v>
                </c:pt>
                <c:pt idx="5294">
                  <c:v>3202.2190000000001</c:v>
                </c:pt>
                <c:pt idx="5295">
                  <c:v>3202.701</c:v>
                </c:pt>
                <c:pt idx="5296">
                  <c:v>3203.183</c:v>
                </c:pt>
                <c:pt idx="5297">
                  <c:v>3203.665</c:v>
                </c:pt>
                <c:pt idx="5298">
                  <c:v>3204.1469999999999</c:v>
                </c:pt>
                <c:pt idx="5299">
                  <c:v>3204.63</c:v>
                </c:pt>
                <c:pt idx="5300">
                  <c:v>3205.1120000000001</c:v>
                </c:pt>
                <c:pt idx="5301">
                  <c:v>3205.5940000000001</c:v>
                </c:pt>
                <c:pt idx="5302">
                  <c:v>3206.076</c:v>
                </c:pt>
                <c:pt idx="5303">
                  <c:v>3206.558</c:v>
                </c:pt>
                <c:pt idx="5304">
                  <c:v>3207.04</c:v>
                </c:pt>
                <c:pt idx="5305">
                  <c:v>3207.5219999999999</c:v>
                </c:pt>
                <c:pt idx="5306">
                  <c:v>3208.0039999999999</c:v>
                </c:pt>
                <c:pt idx="5307">
                  <c:v>3208.4870000000001</c:v>
                </c:pt>
                <c:pt idx="5308">
                  <c:v>3208.9690000000001</c:v>
                </c:pt>
                <c:pt idx="5309">
                  <c:v>3209.451</c:v>
                </c:pt>
                <c:pt idx="5310">
                  <c:v>3209.933</c:v>
                </c:pt>
                <c:pt idx="5311">
                  <c:v>3210.415</c:v>
                </c:pt>
                <c:pt idx="5312">
                  <c:v>3210.8969999999999</c:v>
                </c:pt>
                <c:pt idx="5313">
                  <c:v>3211.3789999999999</c:v>
                </c:pt>
                <c:pt idx="5314">
                  <c:v>3211.8609999999999</c:v>
                </c:pt>
                <c:pt idx="5315">
                  <c:v>3212.3440000000001</c:v>
                </c:pt>
                <c:pt idx="5316">
                  <c:v>3212.8249999999998</c:v>
                </c:pt>
                <c:pt idx="5317">
                  <c:v>3213.308</c:v>
                </c:pt>
                <c:pt idx="5318">
                  <c:v>3213.79</c:v>
                </c:pt>
                <c:pt idx="5319">
                  <c:v>3214.2719999999999</c:v>
                </c:pt>
                <c:pt idx="5320">
                  <c:v>3214.7539999999999</c:v>
                </c:pt>
                <c:pt idx="5321">
                  <c:v>3215.2359999999999</c:v>
                </c:pt>
                <c:pt idx="5322">
                  <c:v>3215.7179999999998</c:v>
                </c:pt>
                <c:pt idx="5323">
                  <c:v>3216.2</c:v>
                </c:pt>
                <c:pt idx="5324">
                  <c:v>3216.6819999999998</c:v>
                </c:pt>
                <c:pt idx="5325">
                  <c:v>3217.165</c:v>
                </c:pt>
                <c:pt idx="5326">
                  <c:v>3217.6469999999999</c:v>
                </c:pt>
                <c:pt idx="5327">
                  <c:v>3218.1289999999999</c:v>
                </c:pt>
                <c:pt idx="5328">
                  <c:v>3218.6109999999999</c:v>
                </c:pt>
                <c:pt idx="5329">
                  <c:v>3219.0929999999998</c:v>
                </c:pt>
                <c:pt idx="5330">
                  <c:v>3219.5749999999998</c:v>
                </c:pt>
                <c:pt idx="5331">
                  <c:v>3220.0569999999998</c:v>
                </c:pt>
                <c:pt idx="5332">
                  <c:v>3220.5390000000002</c:v>
                </c:pt>
                <c:pt idx="5333">
                  <c:v>3221.0210000000002</c:v>
                </c:pt>
                <c:pt idx="5334">
                  <c:v>3221.5039999999999</c:v>
                </c:pt>
                <c:pt idx="5335">
                  <c:v>3221.9859999999999</c:v>
                </c:pt>
                <c:pt idx="5336">
                  <c:v>3222.4679999999998</c:v>
                </c:pt>
                <c:pt idx="5337">
                  <c:v>3222.95</c:v>
                </c:pt>
                <c:pt idx="5338">
                  <c:v>3223.4319999999998</c:v>
                </c:pt>
                <c:pt idx="5339">
                  <c:v>3223.9140000000002</c:v>
                </c:pt>
                <c:pt idx="5340">
                  <c:v>3224.3960000000002</c:v>
                </c:pt>
                <c:pt idx="5341">
                  <c:v>3224.8780000000002</c:v>
                </c:pt>
                <c:pt idx="5342">
                  <c:v>3225.3609999999999</c:v>
                </c:pt>
                <c:pt idx="5343">
                  <c:v>3225.8429999999998</c:v>
                </c:pt>
                <c:pt idx="5344">
                  <c:v>3226.3249999999998</c:v>
                </c:pt>
                <c:pt idx="5345">
                  <c:v>3226.8069999999998</c:v>
                </c:pt>
                <c:pt idx="5346">
                  <c:v>3227.2890000000002</c:v>
                </c:pt>
                <c:pt idx="5347">
                  <c:v>3227.7710000000002</c:v>
                </c:pt>
                <c:pt idx="5348">
                  <c:v>3228.2530000000002</c:v>
                </c:pt>
                <c:pt idx="5349">
                  <c:v>3228.7350000000001</c:v>
                </c:pt>
                <c:pt idx="5350">
                  <c:v>3229.2179999999998</c:v>
                </c:pt>
                <c:pt idx="5351">
                  <c:v>3229.7</c:v>
                </c:pt>
                <c:pt idx="5352">
                  <c:v>3230.1819999999998</c:v>
                </c:pt>
                <c:pt idx="5353">
                  <c:v>3230.6640000000002</c:v>
                </c:pt>
                <c:pt idx="5354">
                  <c:v>3231.1460000000002</c:v>
                </c:pt>
                <c:pt idx="5355">
                  <c:v>3231.6280000000002</c:v>
                </c:pt>
                <c:pt idx="5356">
                  <c:v>3232.11</c:v>
                </c:pt>
                <c:pt idx="5357">
                  <c:v>3232.5920000000001</c:v>
                </c:pt>
                <c:pt idx="5358">
                  <c:v>3233.0740000000001</c:v>
                </c:pt>
                <c:pt idx="5359">
                  <c:v>3233.5569999999998</c:v>
                </c:pt>
                <c:pt idx="5360">
                  <c:v>3234.0390000000002</c:v>
                </c:pt>
                <c:pt idx="5361">
                  <c:v>3234.5210000000002</c:v>
                </c:pt>
                <c:pt idx="5362">
                  <c:v>3235.0030000000002</c:v>
                </c:pt>
                <c:pt idx="5363">
                  <c:v>3235.4850000000001</c:v>
                </c:pt>
                <c:pt idx="5364">
                  <c:v>3235.9670000000001</c:v>
                </c:pt>
                <c:pt idx="5365">
                  <c:v>3236.4490000000001</c:v>
                </c:pt>
                <c:pt idx="5366">
                  <c:v>3236.931</c:v>
                </c:pt>
                <c:pt idx="5367">
                  <c:v>3237.4140000000002</c:v>
                </c:pt>
                <c:pt idx="5368">
                  <c:v>3237.8960000000002</c:v>
                </c:pt>
                <c:pt idx="5369">
                  <c:v>3238.3780000000002</c:v>
                </c:pt>
                <c:pt idx="5370">
                  <c:v>3238.86</c:v>
                </c:pt>
                <c:pt idx="5371">
                  <c:v>3239.3420000000001</c:v>
                </c:pt>
                <c:pt idx="5372">
                  <c:v>3239.8240000000001</c:v>
                </c:pt>
                <c:pt idx="5373">
                  <c:v>3240.306</c:v>
                </c:pt>
                <c:pt idx="5374">
                  <c:v>3240.788</c:v>
                </c:pt>
                <c:pt idx="5375">
                  <c:v>3241.2710000000002</c:v>
                </c:pt>
                <c:pt idx="5376">
                  <c:v>3241.752</c:v>
                </c:pt>
                <c:pt idx="5377">
                  <c:v>3242.2350000000001</c:v>
                </c:pt>
                <c:pt idx="5378">
                  <c:v>3242.7170000000001</c:v>
                </c:pt>
                <c:pt idx="5379">
                  <c:v>3243.1990000000001</c:v>
                </c:pt>
                <c:pt idx="5380">
                  <c:v>3243.681</c:v>
                </c:pt>
                <c:pt idx="5381">
                  <c:v>3244.163</c:v>
                </c:pt>
                <c:pt idx="5382">
                  <c:v>3244.645</c:v>
                </c:pt>
                <c:pt idx="5383">
                  <c:v>3245.127</c:v>
                </c:pt>
                <c:pt idx="5384">
                  <c:v>3245.6089999999999</c:v>
                </c:pt>
                <c:pt idx="5385">
                  <c:v>3246.0920000000001</c:v>
                </c:pt>
                <c:pt idx="5386">
                  <c:v>3246.5740000000001</c:v>
                </c:pt>
                <c:pt idx="5387">
                  <c:v>3247.056</c:v>
                </c:pt>
                <c:pt idx="5388">
                  <c:v>3247.538</c:v>
                </c:pt>
                <c:pt idx="5389">
                  <c:v>3248.02</c:v>
                </c:pt>
                <c:pt idx="5390">
                  <c:v>3248.502</c:v>
                </c:pt>
                <c:pt idx="5391">
                  <c:v>3248.9839999999999</c:v>
                </c:pt>
                <c:pt idx="5392">
                  <c:v>3249.4659999999999</c:v>
                </c:pt>
                <c:pt idx="5393">
                  <c:v>3249.9479999999999</c:v>
                </c:pt>
                <c:pt idx="5394">
                  <c:v>3250.431</c:v>
                </c:pt>
                <c:pt idx="5395">
                  <c:v>3250.913</c:v>
                </c:pt>
                <c:pt idx="5396">
                  <c:v>3251.395</c:v>
                </c:pt>
                <c:pt idx="5397">
                  <c:v>3251.877</c:v>
                </c:pt>
                <c:pt idx="5398">
                  <c:v>3252.3589999999999</c:v>
                </c:pt>
                <c:pt idx="5399">
                  <c:v>3252.8409999999999</c:v>
                </c:pt>
                <c:pt idx="5400">
                  <c:v>3253.3229999999999</c:v>
                </c:pt>
                <c:pt idx="5401">
                  <c:v>3253.8049999999998</c:v>
                </c:pt>
                <c:pt idx="5402">
                  <c:v>3254.288</c:v>
                </c:pt>
                <c:pt idx="5403">
                  <c:v>3254.77</c:v>
                </c:pt>
                <c:pt idx="5404">
                  <c:v>3255.252</c:v>
                </c:pt>
                <c:pt idx="5405">
                  <c:v>3255.7339999999999</c:v>
                </c:pt>
                <c:pt idx="5406">
                  <c:v>3256.2159999999999</c:v>
                </c:pt>
                <c:pt idx="5407">
                  <c:v>3256.6979999999999</c:v>
                </c:pt>
                <c:pt idx="5408">
                  <c:v>3257.18</c:v>
                </c:pt>
                <c:pt idx="5409">
                  <c:v>3257.6619999999998</c:v>
                </c:pt>
                <c:pt idx="5410">
                  <c:v>3258.145</c:v>
                </c:pt>
                <c:pt idx="5411">
                  <c:v>3258.627</c:v>
                </c:pt>
                <c:pt idx="5412">
                  <c:v>3259.1089999999999</c:v>
                </c:pt>
                <c:pt idx="5413">
                  <c:v>3259.5909999999999</c:v>
                </c:pt>
                <c:pt idx="5414">
                  <c:v>3260.0729999999999</c:v>
                </c:pt>
                <c:pt idx="5415">
                  <c:v>3260.5549999999998</c:v>
                </c:pt>
                <c:pt idx="5416">
                  <c:v>3261.0369999999998</c:v>
                </c:pt>
                <c:pt idx="5417">
                  <c:v>3261.5189999999998</c:v>
                </c:pt>
                <c:pt idx="5418">
                  <c:v>3262.0010000000002</c:v>
                </c:pt>
                <c:pt idx="5419">
                  <c:v>3262.4839999999999</c:v>
                </c:pt>
                <c:pt idx="5420">
                  <c:v>3262.9659999999999</c:v>
                </c:pt>
                <c:pt idx="5421">
                  <c:v>3263.4479999999999</c:v>
                </c:pt>
                <c:pt idx="5422">
                  <c:v>3263.93</c:v>
                </c:pt>
                <c:pt idx="5423">
                  <c:v>3264.4119999999998</c:v>
                </c:pt>
                <c:pt idx="5424">
                  <c:v>3264.8939999999998</c:v>
                </c:pt>
                <c:pt idx="5425">
                  <c:v>3265.3760000000002</c:v>
                </c:pt>
                <c:pt idx="5426">
                  <c:v>3265.8580000000002</c:v>
                </c:pt>
                <c:pt idx="5427">
                  <c:v>3266.3409999999999</c:v>
                </c:pt>
                <c:pt idx="5428">
                  <c:v>3266.8229999999999</c:v>
                </c:pt>
                <c:pt idx="5429">
                  <c:v>3267.3049999999998</c:v>
                </c:pt>
                <c:pt idx="5430">
                  <c:v>3267.7869999999998</c:v>
                </c:pt>
                <c:pt idx="5431">
                  <c:v>3268.2689999999998</c:v>
                </c:pt>
                <c:pt idx="5432">
                  <c:v>3268.7510000000002</c:v>
                </c:pt>
                <c:pt idx="5433">
                  <c:v>3269.2330000000002</c:v>
                </c:pt>
                <c:pt idx="5434">
                  <c:v>3269.7150000000001</c:v>
                </c:pt>
                <c:pt idx="5435">
                  <c:v>3270.1979999999999</c:v>
                </c:pt>
                <c:pt idx="5436">
                  <c:v>3270.6790000000001</c:v>
                </c:pt>
                <c:pt idx="5437">
                  <c:v>3271.1619999999998</c:v>
                </c:pt>
                <c:pt idx="5438">
                  <c:v>3271.6439999999998</c:v>
                </c:pt>
                <c:pt idx="5439">
                  <c:v>3272.1260000000002</c:v>
                </c:pt>
                <c:pt idx="5440">
                  <c:v>3272.6080000000002</c:v>
                </c:pt>
                <c:pt idx="5441">
                  <c:v>3273.09</c:v>
                </c:pt>
                <c:pt idx="5442">
                  <c:v>3273.5720000000001</c:v>
                </c:pt>
                <c:pt idx="5443">
                  <c:v>3274.0540000000001</c:v>
                </c:pt>
                <c:pt idx="5444">
                  <c:v>3274.5360000000001</c:v>
                </c:pt>
                <c:pt idx="5445">
                  <c:v>3275.0189999999998</c:v>
                </c:pt>
                <c:pt idx="5446">
                  <c:v>3275.5010000000002</c:v>
                </c:pt>
                <c:pt idx="5447">
                  <c:v>3275.9830000000002</c:v>
                </c:pt>
                <c:pt idx="5448">
                  <c:v>3276.4650000000001</c:v>
                </c:pt>
                <c:pt idx="5449">
                  <c:v>3276.9470000000001</c:v>
                </c:pt>
                <c:pt idx="5450">
                  <c:v>3277.4290000000001</c:v>
                </c:pt>
                <c:pt idx="5451">
                  <c:v>3277.9110000000001</c:v>
                </c:pt>
                <c:pt idx="5452">
                  <c:v>3278.393</c:v>
                </c:pt>
                <c:pt idx="5453">
                  <c:v>3278.875</c:v>
                </c:pt>
                <c:pt idx="5454">
                  <c:v>3279.3580000000002</c:v>
                </c:pt>
                <c:pt idx="5455">
                  <c:v>3279.84</c:v>
                </c:pt>
                <c:pt idx="5456">
                  <c:v>3280.3220000000001</c:v>
                </c:pt>
                <c:pt idx="5457">
                  <c:v>3280.8040000000001</c:v>
                </c:pt>
                <c:pt idx="5458">
                  <c:v>3281.2860000000001</c:v>
                </c:pt>
                <c:pt idx="5459">
                  <c:v>3281.768</c:v>
                </c:pt>
                <c:pt idx="5460">
                  <c:v>3282.25</c:v>
                </c:pt>
                <c:pt idx="5461">
                  <c:v>3282.732</c:v>
                </c:pt>
                <c:pt idx="5462">
                  <c:v>3283.2150000000001</c:v>
                </c:pt>
                <c:pt idx="5463">
                  <c:v>3283.6970000000001</c:v>
                </c:pt>
                <c:pt idx="5464">
                  <c:v>3284.1790000000001</c:v>
                </c:pt>
                <c:pt idx="5465">
                  <c:v>3284.6610000000001</c:v>
                </c:pt>
                <c:pt idx="5466">
                  <c:v>3285.143</c:v>
                </c:pt>
                <c:pt idx="5467">
                  <c:v>3285.625</c:v>
                </c:pt>
                <c:pt idx="5468">
                  <c:v>3286.107</c:v>
                </c:pt>
                <c:pt idx="5469">
                  <c:v>3286.5889999999999</c:v>
                </c:pt>
                <c:pt idx="5470">
                  <c:v>3287.0720000000001</c:v>
                </c:pt>
                <c:pt idx="5471">
                  <c:v>3287.5540000000001</c:v>
                </c:pt>
                <c:pt idx="5472">
                  <c:v>3288.0360000000001</c:v>
                </c:pt>
                <c:pt idx="5473">
                  <c:v>3288.518</c:v>
                </c:pt>
                <c:pt idx="5474">
                  <c:v>3289</c:v>
                </c:pt>
                <c:pt idx="5475">
                  <c:v>3289.482</c:v>
                </c:pt>
                <c:pt idx="5476">
                  <c:v>3289.9639999999999</c:v>
                </c:pt>
                <c:pt idx="5477">
                  <c:v>3290.4459999999999</c:v>
                </c:pt>
                <c:pt idx="5478">
                  <c:v>3290.9279999999999</c:v>
                </c:pt>
                <c:pt idx="5479">
                  <c:v>3291.4110000000001</c:v>
                </c:pt>
                <c:pt idx="5480">
                  <c:v>3291.893</c:v>
                </c:pt>
                <c:pt idx="5481">
                  <c:v>3292.375</c:v>
                </c:pt>
                <c:pt idx="5482">
                  <c:v>3292.857</c:v>
                </c:pt>
                <c:pt idx="5483">
                  <c:v>3293.3389999999999</c:v>
                </c:pt>
                <c:pt idx="5484">
                  <c:v>3293.8209999999999</c:v>
                </c:pt>
                <c:pt idx="5485">
                  <c:v>3294.3029999999999</c:v>
                </c:pt>
                <c:pt idx="5486">
                  <c:v>3294.7849999999999</c:v>
                </c:pt>
                <c:pt idx="5487">
                  <c:v>3295.268</c:v>
                </c:pt>
                <c:pt idx="5488">
                  <c:v>3295.75</c:v>
                </c:pt>
                <c:pt idx="5489">
                  <c:v>3296.232</c:v>
                </c:pt>
                <c:pt idx="5490">
                  <c:v>3296.7139999999999</c:v>
                </c:pt>
                <c:pt idx="5491">
                  <c:v>3297.1959999999999</c:v>
                </c:pt>
                <c:pt idx="5492">
                  <c:v>3297.6779999999999</c:v>
                </c:pt>
                <c:pt idx="5493">
                  <c:v>3298.16</c:v>
                </c:pt>
                <c:pt idx="5494">
                  <c:v>3298.6419999999998</c:v>
                </c:pt>
                <c:pt idx="5495">
                  <c:v>3299.125</c:v>
                </c:pt>
                <c:pt idx="5496">
                  <c:v>3299.6060000000002</c:v>
                </c:pt>
                <c:pt idx="5497">
                  <c:v>3300.0889999999999</c:v>
                </c:pt>
                <c:pt idx="5498">
                  <c:v>3300.5709999999999</c:v>
                </c:pt>
                <c:pt idx="5499">
                  <c:v>3301.0529999999999</c:v>
                </c:pt>
                <c:pt idx="5500">
                  <c:v>3301.5349999999999</c:v>
                </c:pt>
                <c:pt idx="5501">
                  <c:v>3302.0169999999998</c:v>
                </c:pt>
                <c:pt idx="5502">
                  <c:v>3302.4989999999998</c:v>
                </c:pt>
                <c:pt idx="5503">
                  <c:v>3302.9810000000002</c:v>
                </c:pt>
                <c:pt idx="5504">
                  <c:v>3303.4630000000002</c:v>
                </c:pt>
                <c:pt idx="5505">
                  <c:v>3303.9459999999999</c:v>
                </c:pt>
                <c:pt idx="5506">
                  <c:v>3304.4279999999999</c:v>
                </c:pt>
                <c:pt idx="5507">
                  <c:v>3304.91</c:v>
                </c:pt>
                <c:pt idx="5508">
                  <c:v>3305.3919999999998</c:v>
                </c:pt>
                <c:pt idx="5509">
                  <c:v>3305.8739999999998</c:v>
                </c:pt>
                <c:pt idx="5510">
                  <c:v>3306.3560000000002</c:v>
                </c:pt>
                <c:pt idx="5511">
                  <c:v>3306.8380000000002</c:v>
                </c:pt>
                <c:pt idx="5512">
                  <c:v>3307.32</c:v>
                </c:pt>
                <c:pt idx="5513">
                  <c:v>3307.8020000000001</c:v>
                </c:pt>
                <c:pt idx="5514">
                  <c:v>3308.2849999999999</c:v>
                </c:pt>
                <c:pt idx="5515">
                  <c:v>3308.7669999999998</c:v>
                </c:pt>
                <c:pt idx="5516">
                  <c:v>3309.2489999999998</c:v>
                </c:pt>
                <c:pt idx="5517">
                  <c:v>3309.7310000000002</c:v>
                </c:pt>
                <c:pt idx="5518">
                  <c:v>3310.2130000000002</c:v>
                </c:pt>
                <c:pt idx="5519">
                  <c:v>3310.6950000000002</c:v>
                </c:pt>
                <c:pt idx="5520">
                  <c:v>3311.1770000000001</c:v>
                </c:pt>
                <c:pt idx="5521">
                  <c:v>3311.6590000000001</c:v>
                </c:pt>
                <c:pt idx="5522">
                  <c:v>3312.1419999999998</c:v>
                </c:pt>
                <c:pt idx="5523">
                  <c:v>3312.6239999999998</c:v>
                </c:pt>
                <c:pt idx="5524">
                  <c:v>3313.1060000000002</c:v>
                </c:pt>
                <c:pt idx="5525">
                  <c:v>3313.5880000000002</c:v>
                </c:pt>
                <c:pt idx="5526">
                  <c:v>3314.07</c:v>
                </c:pt>
                <c:pt idx="5527">
                  <c:v>3314.5520000000001</c:v>
                </c:pt>
                <c:pt idx="5528">
                  <c:v>3315.0340000000001</c:v>
                </c:pt>
                <c:pt idx="5529">
                  <c:v>3315.5160000000001</c:v>
                </c:pt>
                <c:pt idx="5530">
                  <c:v>3315.9989999999998</c:v>
                </c:pt>
                <c:pt idx="5531">
                  <c:v>3316.4810000000002</c:v>
                </c:pt>
                <c:pt idx="5532">
                  <c:v>3316.9630000000002</c:v>
                </c:pt>
                <c:pt idx="5533">
                  <c:v>3317.4450000000002</c:v>
                </c:pt>
                <c:pt idx="5534">
                  <c:v>3317.9270000000001</c:v>
                </c:pt>
                <c:pt idx="5535">
                  <c:v>3318.4090000000001</c:v>
                </c:pt>
                <c:pt idx="5536">
                  <c:v>3318.8910000000001</c:v>
                </c:pt>
                <c:pt idx="5537">
                  <c:v>3319.373</c:v>
                </c:pt>
                <c:pt idx="5538">
                  <c:v>3319.855</c:v>
                </c:pt>
                <c:pt idx="5539">
                  <c:v>3320.3380000000002</c:v>
                </c:pt>
                <c:pt idx="5540">
                  <c:v>3320.82</c:v>
                </c:pt>
                <c:pt idx="5541">
                  <c:v>3321.3020000000001</c:v>
                </c:pt>
                <c:pt idx="5542">
                  <c:v>3321.7840000000001</c:v>
                </c:pt>
                <c:pt idx="5543">
                  <c:v>3322.2660000000001</c:v>
                </c:pt>
                <c:pt idx="5544">
                  <c:v>3322.748</c:v>
                </c:pt>
                <c:pt idx="5545">
                  <c:v>3323.23</c:v>
                </c:pt>
                <c:pt idx="5546">
                  <c:v>3323.712</c:v>
                </c:pt>
                <c:pt idx="5547">
                  <c:v>3324.1950000000002</c:v>
                </c:pt>
                <c:pt idx="5548">
                  <c:v>3324.6770000000001</c:v>
                </c:pt>
                <c:pt idx="5549">
                  <c:v>3325.1590000000001</c:v>
                </c:pt>
                <c:pt idx="5550">
                  <c:v>3325.6410000000001</c:v>
                </c:pt>
                <c:pt idx="5551">
                  <c:v>3326.123</c:v>
                </c:pt>
                <c:pt idx="5552">
                  <c:v>3326.605</c:v>
                </c:pt>
                <c:pt idx="5553">
                  <c:v>3327.087</c:v>
                </c:pt>
                <c:pt idx="5554">
                  <c:v>3327.569</c:v>
                </c:pt>
                <c:pt idx="5555">
                  <c:v>3328.0520000000001</c:v>
                </c:pt>
                <c:pt idx="5556">
                  <c:v>3328.5329999999999</c:v>
                </c:pt>
                <c:pt idx="5557">
                  <c:v>3329.0160000000001</c:v>
                </c:pt>
                <c:pt idx="5558">
                  <c:v>3329.498</c:v>
                </c:pt>
                <c:pt idx="5559">
                  <c:v>3329.98</c:v>
                </c:pt>
                <c:pt idx="5560">
                  <c:v>3330.462</c:v>
                </c:pt>
                <c:pt idx="5561">
                  <c:v>3330.944</c:v>
                </c:pt>
                <c:pt idx="5562">
                  <c:v>3331.4259999999999</c:v>
                </c:pt>
                <c:pt idx="5563">
                  <c:v>3331.9079999999999</c:v>
                </c:pt>
                <c:pt idx="5564">
                  <c:v>3332.39</c:v>
                </c:pt>
                <c:pt idx="5565">
                  <c:v>3332.873</c:v>
                </c:pt>
                <c:pt idx="5566">
                  <c:v>3333.355</c:v>
                </c:pt>
                <c:pt idx="5567">
                  <c:v>3333.837</c:v>
                </c:pt>
                <c:pt idx="5568">
                  <c:v>3334.319</c:v>
                </c:pt>
                <c:pt idx="5569">
                  <c:v>3334.8009999999999</c:v>
                </c:pt>
                <c:pt idx="5570">
                  <c:v>3335.2829999999999</c:v>
                </c:pt>
                <c:pt idx="5571">
                  <c:v>3335.7649999999999</c:v>
                </c:pt>
                <c:pt idx="5572">
                  <c:v>3336.2469999999998</c:v>
                </c:pt>
                <c:pt idx="5573">
                  <c:v>3336.7289999999998</c:v>
                </c:pt>
                <c:pt idx="5574">
                  <c:v>3337.212</c:v>
                </c:pt>
                <c:pt idx="5575">
                  <c:v>3337.694</c:v>
                </c:pt>
                <c:pt idx="5576">
                  <c:v>3338.1759999999999</c:v>
                </c:pt>
                <c:pt idx="5577">
                  <c:v>3338.6579999999999</c:v>
                </c:pt>
                <c:pt idx="5578">
                  <c:v>3339.14</c:v>
                </c:pt>
                <c:pt idx="5579">
                  <c:v>3339.6219999999998</c:v>
                </c:pt>
                <c:pt idx="5580">
                  <c:v>3340.1039999999998</c:v>
                </c:pt>
                <c:pt idx="5581">
                  <c:v>3340.5859999999998</c:v>
                </c:pt>
                <c:pt idx="5582">
                  <c:v>3341.069</c:v>
                </c:pt>
                <c:pt idx="5583">
                  <c:v>3341.5509999999999</c:v>
                </c:pt>
                <c:pt idx="5584">
                  <c:v>3342.0329999999999</c:v>
                </c:pt>
                <c:pt idx="5585">
                  <c:v>3342.5149999999999</c:v>
                </c:pt>
                <c:pt idx="5586">
                  <c:v>3342.9969999999998</c:v>
                </c:pt>
                <c:pt idx="5587">
                  <c:v>3343.4789999999998</c:v>
                </c:pt>
                <c:pt idx="5588">
                  <c:v>3343.9609999999998</c:v>
                </c:pt>
                <c:pt idx="5589">
                  <c:v>3344.4430000000002</c:v>
                </c:pt>
                <c:pt idx="5590">
                  <c:v>3344.9259999999999</c:v>
                </c:pt>
                <c:pt idx="5591">
                  <c:v>3345.4079999999999</c:v>
                </c:pt>
                <c:pt idx="5592">
                  <c:v>3345.89</c:v>
                </c:pt>
                <c:pt idx="5593">
                  <c:v>3346.3719999999998</c:v>
                </c:pt>
                <c:pt idx="5594">
                  <c:v>3346.8539999999998</c:v>
                </c:pt>
                <c:pt idx="5595">
                  <c:v>3347.3359999999998</c:v>
                </c:pt>
                <c:pt idx="5596">
                  <c:v>3347.8180000000002</c:v>
                </c:pt>
                <c:pt idx="5597">
                  <c:v>3348.3</c:v>
                </c:pt>
                <c:pt idx="5598">
                  <c:v>3348.7820000000002</c:v>
                </c:pt>
                <c:pt idx="5599">
                  <c:v>3349.2649999999999</c:v>
                </c:pt>
                <c:pt idx="5600">
                  <c:v>3349.7469999999998</c:v>
                </c:pt>
                <c:pt idx="5601">
                  <c:v>3350.2289999999998</c:v>
                </c:pt>
                <c:pt idx="5602">
                  <c:v>3350.7109999999998</c:v>
                </c:pt>
                <c:pt idx="5603">
                  <c:v>3351.1930000000002</c:v>
                </c:pt>
                <c:pt idx="5604">
                  <c:v>3351.6750000000002</c:v>
                </c:pt>
                <c:pt idx="5605">
                  <c:v>3352.1570000000002</c:v>
                </c:pt>
                <c:pt idx="5606">
                  <c:v>3352.6390000000001</c:v>
                </c:pt>
                <c:pt idx="5607">
                  <c:v>3353.1219999999998</c:v>
                </c:pt>
                <c:pt idx="5608">
                  <c:v>3353.6039999999998</c:v>
                </c:pt>
                <c:pt idx="5609">
                  <c:v>3354.0859999999998</c:v>
                </c:pt>
                <c:pt idx="5610">
                  <c:v>3354.5680000000002</c:v>
                </c:pt>
                <c:pt idx="5611">
                  <c:v>3355.05</c:v>
                </c:pt>
                <c:pt idx="5612">
                  <c:v>3355.5320000000002</c:v>
                </c:pt>
                <c:pt idx="5613">
                  <c:v>3356.0140000000001</c:v>
                </c:pt>
                <c:pt idx="5614">
                  <c:v>3356.4960000000001</c:v>
                </c:pt>
                <c:pt idx="5615">
                  <c:v>3356.9789999999998</c:v>
                </c:pt>
                <c:pt idx="5616">
                  <c:v>3357.46</c:v>
                </c:pt>
                <c:pt idx="5617">
                  <c:v>3357.9430000000002</c:v>
                </c:pt>
                <c:pt idx="5618">
                  <c:v>3358.4250000000002</c:v>
                </c:pt>
                <c:pt idx="5619">
                  <c:v>3358.9070000000002</c:v>
                </c:pt>
                <c:pt idx="5620">
                  <c:v>3359.3890000000001</c:v>
                </c:pt>
                <c:pt idx="5621">
                  <c:v>3359.8710000000001</c:v>
                </c:pt>
                <c:pt idx="5622">
                  <c:v>3360.3530000000001</c:v>
                </c:pt>
                <c:pt idx="5623">
                  <c:v>3360.835</c:v>
                </c:pt>
                <c:pt idx="5624">
                  <c:v>3361.317</c:v>
                </c:pt>
                <c:pt idx="5625">
                  <c:v>3361.8</c:v>
                </c:pt>
                <c:pt idx="5626">
                  <c:v>3362.2820000000002</c:v>
                </c:pt>
                <c:pt idx="5627">
                  <c:v>3362.7640000000001</c:v>
                </c:pt>
                <c:pt idx="5628">
                  <c:v>3363.2460000000001</c:v>
                </c:pt>
                <c:pt idx="5629">
                  <c:v>3363.7280000000001</c:v>
                </c:pt>
                <c:pt idx="5630">
                  <c:v>3364.21</c:v>
                </c:pt>
                <c:pt idx="5631">
                  <c:v>3364.692</c:v>
                </c:pt>
                <c:pt idx="5632">
                  <c:v>3365.174</c:v>
                </c:pt>
                <c:pt idx="5633">
                  <c:v>3365.6559999999999</c:v>
                </c:pt>
                <c:pt idx="5634">
                  <c:v>3366.1390000000001</c:v>
                </c:pt>
                <c:pt idx="5635">
                  <c:v>3366.6210000000001</c:v>
                </c:pt>
                <c:pt idx="5636">
                  <c:v>3367.1030000000001</c:v>
                </c:pt>
                <c:pt idx="5637">
                  <c:v>3367.585</c:v>
                </c:pt>
                <c:pt idx="5638">
                  <c:v>3368.067</c:v>
                </c:pt>
                <c:pt idx="5639">
                  <c:v>3368.549</c:v>
                </c:pt>
                <c:pt idx="5640">
                  <c:v>3369.0309999999999</c:v>
                </c:pt>
                <c:pt idx="5641">
                  <c:v>3369.5129999999999</c:v>
                </c:pt>
                <c:pt idx="5642">
                  <c:v>3369.9960000000001</c:v>
                </c:pt>
                <c:pt idx="5643">
                  <c:v>3370.4780000000001</c:v>
                </c:pt>
                <c:pt idx="5644">
                  <c:v>3370.96</c:v>
                </c:pt>
                <c:pt idx="5645">
                  <c:v>3371.442</c:v>
                </c:pt>
                <c:pt idx="5646">
                  <c:v>3371.924</c:v>
                </c:pt>
                <c:pt idx="5647">
                  <c:v>3372.4059999999999</c:v>
                </c:pt>
                <c:pt idx="5648">
                  <c:v>3372.8879999999999</c:v>
                </c:pt>
                <c:pt idx="5649">
                  <c:v>3373.37</c:v>
                </c:pt>
                <c:pt idx="5650">
                  <c:v>3373.8530000000001</c:v>
                </c:pt>
                <c:pt idx="5651">
                  <c:v>3374.335</c:v>
                </c:pt>
                <c:pt idx="5652">
                  <c:v>3374.817</c:v>
                </c:pt>
                <c:pt idx="5653">
                  <c:v>3375.299</c:v>
                </c:pt>
                <c:pt idx="5654">
                  <c:v>3375.7809999999999</c:v>
                </c:pt>
                <c:pt idx="5655">
                  <c:v>3376.2629999999999</c:v>
                </c:pt>
                <c:pt idx="5656">
                  <c:v>3376.7449999999999</c:v>
                </c:pt>
                <c:pt idx="5657">
                  <c:v>3377.2269999999999</c:v>
                </c:pt>
                <c:pt idx="5658">
                  <c:v>3377.7089999999998</c:v>
                </c:pt>
                <c:pt idx="5659">
                  <c:v>3378.192</c:v>
                </c:pt>
                <c:pt idx="5660">
                  <c:v>3378.674</c:v>
                </c:pt>
                <c:pt idx="5661">
                  <c:v>3379.1559999999999</c:v>
                </c:pt>
                <c:pt idx="5662">
                  <c:v>3379.6379999999999</c:v>
                </c:pt>
                <c:pt idx="5663">
                  <c:v>3380.12</c:v>
                </c:pt>
                <c:pt idx="5664">
                  <c:v>3380.6019999999999</c:v>
                </c:pt>
                <c:pt idx="5665">
                  <c:v>3381.0839999999998</c:v>
                </c:pt>
                <c:pt idx="5666">
                  <c:v>3381.5659999999998</c:v>
                </c:pt>
                <c:pt idx="5667">
                  <c:v>3382.049</c:v>
                </c:pt>
                <c:pt idx="5668">
                  <c:v>3382.5309999999999</c:v>
                </c:pt>
                <c:pt idx="5669">
                  <c:v>3383.0129999999999</c:v>
                </c:pt>
                <c:pt idx="5670">
                  <c:v>3383.4949999999999</c:v>
                </c:pt>
                <c:pt idx="5671">
                  <c:v>3383.9769999999999</c:v>
                </c:pt>
                <c:pt idx="5672">
                  <c:v>3384.4589999999998</c:v>
                </c:pt>
                <c:pt idx="5673">
                  <c:v>3384.9409999999998</c:v>
                </c:pt>
                <c:pt idx="5674">
                  <c:v>3385.4229999999998</c:v>
                </c:pt>
                <c:pt idx="5675">
                  <c:v>3385.9059999999999</c:v>
                </c:pt>
                <c:pt idx="5676">
                  <c:v>3386.3870000000002</c:v>
                </c:pt>
                <c:pt idx="5677">
                  <c:v>3386.87</c:v>
                </c:pt>
                <c:pt idx="5678">
                  <c:v>3387.3519999999999</c:v>
                </c:pt>
                <c:pt idx="5679">
                  <c:v>3387.8339999999998</c:v>
                </c:pt>
                <c:pt idx="5680">
                  <c:v>3388.3159999999998</c:v>
                </c:pt>
                <c:pt idx="5681">
                  <c:v>3388.7979999999998</c:v>
                </c:pt>
                <c:pt idx="5682">
                  <c:v>3389.28</c:v>
                </c:pt>
                <c:pt idx="5683">
                  <c:v>3389.7620000000002</c:v>
                </c:pt>
                <c:pt idx="5684">
                  <c:v>3390.2440000000001</c:v>
                </c:pt>
                <c:pt idx="5685">
                  <c:v>3390.7269999999999</c:v>
                </c:pt>
                <c:pt idx="5686">
                  <c:v>3391.2089999999998</c:v>
                </c:pt>
                <c:pt idx="5687">
                  <c:v>3391.6909999999998</c:v>
                </c:pt>
                <c:pt idx="5688">
                  <c:v>3392.1729999999998</c:v>
                </c:pt>
                <c:pt idx="5689">
                  <c:v>3392.6550000000002</c:v>
                </c:pt>
                <c:pt idx="5690">
                  <c:v>3393.1370000000002</c:v>
                </c:pt>
                <c:pt idx="5691">
                  <c:v>3393.6190000000001</c:v>
                </c:pt>
                <c:pt idx="5692">
                  <c:v>3394.1010000000001</c:v>
                </c:pt>
                <c:pt idx="5693">
                  <c:v>3394.5830000000001</c:v>
                </c:pt>
                <c:pt idx="5694">
                  <c:v>3395.0659999999998</c:v>
                </c:pt>
                <c:pt idx="5695">
                  <c:v>3395.5479999999998</c:v>
                </c:pt>
                <c:pt idx="5696">
                  <c:v>3396.03</c:v>
                </c:pt>
                <c:pt idx="5697">
                  <c:v>3396.5120000000002</c:v>
                </c:pt>
                <c:pt idx="5698">
                  <c:v>3396.9940000000001</c:v>
                </c:pt>
                <c:pt idx="5699">
                  <c:v>3397.4760000000001</c:v>
                </c:pt>
                <c:pt idx="5700">
                  <c:v>3397.9580000000001</c:v>
                </c:pt>
                <c:pt idx="5701">
                  <c:v>3398.44</c:v>
                </c:pt>
                <c:pt idx="5702">
                  <c:v>3398.9229999999998</c:v>
                </c:pt>
                <c:pt idx="5703">
                  <c:v>3399.4050000000002</c:v>
                </c:pt>
                <c:pt idx="5704">
                  <c:v>3399.8870000000002</c:v>
                </c:pt>
                <c:pt idx="5705">
                  <c:v>3400.3690000000001</c:v>
                </c:pt>
                <c:pt idx="5706">
                  <c:v>3400.8510000000001</c:v>
                </c:pt>
                <c:pt idx="5707">
                  <c:v>3401.3330000000001</c:v>
                </c:pt>
                <c:pt idx="5708">
                  <c:v>3401.8150000000001</c:v>
                </c:pt>
                <c:pt idx="5709">
                  <c:v>3402.297</c:v>
                </c:pt>
                <c:pt idx="5710">
                  <c:v>3402.78</c:v>
                </c:pt>
                <c:pt idx="5711">
                  <c:v>3403.2620000000002</c:v>
                </c:pt>
                <c:pt idx="5712">
                  <c:v>3403.7440000000001</c:v>
                </c:pt>
                <c:pt idx="5713">
                  <c:v>3404.2260000000001</c:v>
                </c:pt>
                <c:pt idx="5714">
                  <c:v>3404.7080000000001</c:v>
                </c:pt>
                <c:pt idx="5715">
                  <c:v>3405.19</c:v>
                </c:pt>
                <c:pt idx="5716">
                  <c:v>3405.672</c:v>
                </c:pt>
                <c:pt idx="5717">
                  <c:v>3406.154</c:v>
                </c:pt>
                <c:pt idx="5718">
                  <c:v>3406.636</c:v>
                </c:pt>
                <c:pt idx="5719">
                  <c:v>3407.1190000000001</c:v>
                </c:pt>
                <c:pt idx="5720">
                  <c:v>3407.6010000000001</c:v>
                </c:pt>
                <c:pt idx="5721">
                  <c:v>3408.0830000000001</c:v>
                </c:pt>
                <c:pt idx="5722">
                  <c:v>3408.5650000000001</c:v>
                </c:pt>
                <c:pt idx="5723">
                  <c:v>3409.047</c:v>
                </c:pt>
                <c:pt idx="5724">
                  <c:v>3409.529</c:v>
                </c:pt>
                <c:pt idx="5725">
                  <c:v>3410.011</c:v>
                </c:pt>
                <c:pt idx="5726">
                  <c:v>3410.4929999999999</c:v>
                </c:pt>
                <c:pt idx="5727">
                  <c:v>3410.9760000000001</c:v>
                </c:pt>
                <c:pt idx="5728">
                  <c:v>3411.4580000000001</c:v>
                </c:pt>
                <c:pt idx="5729">
                  <c:v>3411.94</c:v>
                </c:pt>
                <c:pt idx="5730">
                  <c:v>3412.422</c:v>
                </c:pt>
                <c:pt idx="5731">
                  <c:v>3412.904</c:v>
                </c:pt>
                <c:pt idx="5732">
                  <c:v>3413.386</c:v>
                </c:pt>
                <c:pt idx="5733">
                  <c:v>3413.8679999999999</c:v>
                </c:pt>
                <c:pt idx="5734">
                  <c:v>3414.35</c:v>
                </c:pt>
                <c:pt idx="5735">
                  <c:v>3414.8330000000001</c:v>
                </c:pt>
                <c:pt idx="5736">
                  <c:v>3415.3139999999999</c:v>
                </c:pt>
                <c:pt idx="5737">
                  <c:v>3415.797</c:v>
                </c:pt>
                <c:pt idx="5738">
                  <c:v>3416.279</c:v>
                </c:pt>
                <c:pt idx="5739">
                  <c:v>3416.761</c:v>
                </c:pt>
                <c:pt idx="5740">
                  <c:v>3417.2429999999999</c:v>
                </c:pt>
                <c:pt idx="5741">
                  <c:v>3417.7249999999999</c:v>
                </c:pt>
                <c:pt idx="5742">
                  <c:v>3418.2069999999999</c:v>
                </c:pt>
                <c:pt idx="5743">
                  <c:v>3418.6889999999999</c:v>
                </c:pt>
                <c:pt idx="5744">
                  <c:v>3419.1709999999998</c:v>
                </c:pt>
                <c:pt idx="5745">
                  <c:v>3419.654</c:v>
                </c:pt>
                <c:pt idx="5746">
                  <c:v>3420.136</c:v>
                </c:pt>
                <c:pt idx="5747">
                  <c:v>3420.6179999999999</c:v>
                </c:pt>
                <c:pt idx="5748">
                  <c:v>3421.1</c:v>
                </c:pt>
                <c:pt idx="5749">
                  <c:v>3421.5819999999999</c:v>
                </c:pt>
                <c:pt idx="5750">
                  <c:v>3422.0639999999999</c:v>
                </c:pt>
                <c:pt idx="5751">
                  <c:v>3422.5459999999998</c:v>
                </c:pt>
                <c:pt idx="5752">
                  <c:v>3423.0279999999998</c:v>
                </c:pt>
                <c:pt idx="5753">
                  <c:v>3423.51</c:v>
                </c:pt>
                <c:pt idx="5754">
                  <c:v>3423.9929999999999</c:v>
                </c:pt>
                <c:pt idx="5755">
                  <c:v>3424.4749999999999</c:v>
                </c:pt>
                <c:pt idx="5756">
                  <c:v>3424.9569999999999</c:v>
                </c:pt>
                <c:pt idx="5757">
                  <c:v>3425.4389999999999</c:v>
                </c:pt>
                <c:pt idx="5758">
                  <c:v>3425.9209999999998</c:v>
                </c:pt>
                <c:pt idx="5759">
                  <c:v>3426.4029999999998</c:v>
                </c:pt>
                <c:pt idx="5760">
                  <c:v>3426.8850000000002</c:v>
                </c:pt>
                <c:pt idx="5761">
                  <c:v>3427.3670000000002</c:v>
                </c:pt>
                <c:pt idx="5762">
                  <c:v>3427.85</c:v>
                </c:pt>
                <c:pt idx="5763">
                  <c:v>3428.3319999999999</c:v>
                </c:pt>
                <c:pt idx="5764">
                  <c:v>3428.8139999999999</c:v>
                </c:pt>
                <c:pt idx="5765">
                  <c:v>3429.2959999999998</c:v>
                </c:pt>
                <c:pt idx="5766">
                  <c:v>3429.7779999999998</c:v>
                </c:pt>
                <c:pt idx="5767">
                  <c:v>3430.26</c:v>
                </c:pt>
                <c:pt idx="5768">
                  <c:v>3430.7420000000002</c:v>
                </c:pt>
                <c:pt idx="5769">
                  <c:v>3431.2240000000002</c:v>
                </c:pt>
                <c:pt idx="5770">
                  <c:v>3431.7069999999999</c:v>
                </c:pt>
                <c:pt idx="5771">
                  <c:v>3432.1889999999999</c:v>
                </c:pt>
                <c:pt idx="5772">
                  <c:v>3432.6709999999998</c:v>
                </c:pt>
                <c:pt idx="5773">
                  <c:v>3433.1529999999998</c:v>
                </c:pt>
                <c:pt idx="5774">
                  <c:v>3433.6350000000002</c:v>
                </c:pt>
                <c:pt idx="5775">
                  <c:v>3434.1170000000002</c:v>
                </c:pt>
                <c:pt idx="5776">
                  <c:v>3434.5990000000002</c:v>
                </c:pt>
                <c:pt idx="5777">
                  <c:v>3435.0810000000001</c:v>
                </c:pt>
                <c:pt idx="5778">
                  <c:v>3435.5630000000001</c:v>
                </c:pt>
                <c:pt idx="5779">
                  <c:v>3436.0459999999998</c:v>
                </c:pt>
                <c:pt idx="5780">
                  <c:v>3436.5279999999998</c:v>
                </c:pt>
                <c:pt idx="5781">
                  <c:v>3437.01</c:v>
                </c:pt>
                <c:pt idx="5782">
                  <c:v>3437.4920000000002</c:v>
                </c:pt>
                <c:pt idx="5783">
                  <c:v>3437.9740000000002</c:v>
                </c:pt>
                <c:pt idx="5784">
                  <c:v>3438.4560000000001</c:v>
                </c:pt>
                <c:pt idx="5785">
                  <c:v>3438.9380000000001</c:v>
                </c:pt>
                <c:pt idx="5786">
                  <c:v>3439.42</c:v>
                </c:pt>
                <c:pt idx="5787">
                  <c:v>3439.9029999999998</c:v>
                </c:pt>
                <c:pt idx="5788">
                  <c:v>3440.3850000000002</c:v>
                </c:pt>
                <c:pt idx="5789">
                  <c:v>3440.8670000000002</c:v>
                </c:pt>
                <c:pt idx="5790">
                  <c:v>3441.3490000000002</c:v>
                </c:pt>
                <c:pt idx="5791">
                  <c:v>3441.8310000000001</c:v>
                </c:pt>
                <c:pt idx="5792">
                  <c:v>3442.3130000000001</c:v>
                </c:pt>
                <c:pt idx="5793">
                  <c:v>3442.7950000000001</c:v>
                </c:pt>
                <c:pt idx="5794">
                  <c:v>3443.277</c:v>
                </c:pt>
                <c:pt idx="5795">
                  <c:v>3443.76</c:v>
                </c:pt>
                <c:pt idx="5796">
                  <c:v>3444.241</c:v>
                </c:pt>
                <c:pt idx="5797">
                  <c:v>3444.7240000000002</c:v>
                </c:pt>
                <c:pt idx="5798">
                  <c:v>3445.2060000000001</c:v>
                </c:pt>
                <c:pt idx="5799">
                  <c:v>3445.6880000000001</c:v>
                </c:pt>
                <c:pt idx="5800">
                  <c:v>3446.17</c:v>
                </c:pt>
                <c:pt idx="5801">
                  <c:v>3446.652</c:v>
                </c:pt>
                <c:pt idx="5802">
                  <c:v>3447.134</c:v>
                </c:pt>
                <c:pt idx="5803">
                  <c:v>3447.616</c:v>
                </c:pt>
                <c:pt idx="5804">
                  <c:v>3448.098</c:v>
                </c:pt>
                <c:pt idx="5805">
                  <c:v>3448.5810000000001</c:v>
                </c:pt>
                <c:pt idx="5806">
                  <c:v>3449.0630000000001</c:v>
                </c:pt>
                <c:pt idx="5807">
                  <c:v>3449.5450000000001</c:v>
                </c:pt>
                <c:pt idx="5808">
                  <c:v>3450.027</c:v>
                </c:pt>
                <c:pt idx="5809">
                  <c:v>3450.509</c:v>
                </c:pt>
                <c:pt idx="5810">
                  <c:v>3450.991</c:v>
                </c:pt>
                <c:pt idx="5811">
                  <c:v>3451.473</c:v>
                </c:pt>
                <c:pt idx="5812">
                  <c:v>3451.9549999999999</c:v>
                </c:pt>
                <c:pt idx="5813">
                  <c:v>3452.4380000000001</c:v>
                </c:pt>
                <c:pt idx="5814">
                  <c:v>3452.92</c:v>
                </c:pt>
                <c:pt idx="5815">
                  <c:v>3453.402</c:v>
                </c:pt>
                <c:pt idx="5816">
                  <c:v>3453.884</c:v>
                </c:pt>
                <c:pt idx="5817">
                  <c:v>3454.366</c:v>
                </c:pt>
                <c:pt idx="5818">
                  <c:v>3454.848</c:v>
                </c:pt>
                <c:pt idx="5819">
                  <c:v>3455.33</c:v>
                </c:pt>
                <c:pt idx="5820">
                  <c:v>3455.8119999999999</c:v>
                </c:pt>
                <c:pt idx="5821">
                  <c:v>3456.2939999999999</c:v>
                </c:pt>
                <c:pt idx="5822">
                  <c:v>3456.777</c:v>
                </c:pt>
                <c:pt idx="5823">
                  <c:v>3457.259</c:v>
                </c:pt>
                <c:pt idx="5824">
                  <c:v>3457.741</c:v>
                </c:pt>
                <c:pt idx="5825">
                  <c:v>3458.223</c:v>
                </c:pt>
                <c:pt idx="5826">
                  <c:v>3458.7049999999999</c:v>
                </c:pt>
                <c:pt idx="5827">
                  <c:v>3459.1869999999999</c:v>
                </c:pt>
                <c:pt idx="5828">
                  <c:v>3459.6689999999999</c:v>
                </c:pt>
                <c:pt idx="5829">
                  <c:v>3460.1509999999998</c:v>
                </c:pt>
                <c:pt idx="5830">
                  <c:v>3460.634</c:v>
                </c:pt>
                <c:pt idx="5831">
                  <c:v>3461.116</c:v>
                </c:pt>
                <c:pt idx="5832">
                  <c:v>3461.598</c:v>
                </c:pt>
                <c:pt idx="5833">
                  <c:v>3462.08</c:v>
                </c:pt>
                <c:pt idx="5834">
                  <c:v>3462.5619999999999</c:v>
                </c:pt>
                <c:pt idx="5835">
                  <c:v>3463.0439999999999</c:v>
                </c:pt>
                <c:pt idx="5836">
                  <c:v>3463.5259999999998</c:v>
                </c:pt>
                <c:pt idx="5837">
                  <c:v>3464.0079999999998</c:v>
                </c:pt>
                <c:pt idx="5838">
                  <c:v>3464.49</c:v>
                </c:pt>
                <c:pt idx="5839">
                  <c:v>3464.973</c:v>
                </c:pt>
                <c:pt idx="5840">
                  <c:v>3465.4549999999999</c:v>
                </c:pt>
                <c:pt idx="5841">
                  <c:v>3465.9369999999999</c:v>
                </c:pt>
                <c:pt idx="5842">
                  <c:v>3466.4189999999999</c:v>
                </c:pt>
                <c:pt idx="5843">
                  <c:v>3466.9009999999998</c:v>
                </c:pt>
                <c:pt idx="5844">
                  <c:v>3467.3829999999998</c:v>
                </c:pt>
                <c:pt idx="5845">
                  <c:v>3467.8649999999998</c:v>
                </c:pt>
                <c:pt idx="5846">
                  <c:v>3468.3470000000002</c:v>
                </c:pt>
                <c:pt idx="5847">
                  <c:v>3468.83</c:v>
                </c:pt>
                <c:pt idx="5848">
                  <c:v>3469.3119999999999</c:v>
                </c:pt>
                <c:pt idx="5849">
                  <c:v>3469.7939999999999</c:v>
                </c:pt>
                <c:pt idx="5850">
                  <c:v>3470.2759999999998</c:v>
                </c:pt>
                <c:pt idx="5851">
                  <c:v>3470.7579999999998</c:v>
                </c:pt>
                <c:pt idx="5852">
                  <c:v>3471.24</c:v>
                </c:pt>
                <c:pt idx="5853">
                  <c:v>3471.7220000000002</c:v>
                </c:pt>
                <c:pt idx="5854">
                  <c:v>3472.2040000000002</c:v>
                </c:pt>
                <c:pt idx="5855">
                  <c:v>3472.6869999999999</c:v>
                </c:pt>
                <c:pt idx="5856">
                  <c:v>3473.1680000000001</c:v>
                </c:pt>
                <c:pt idx="5857">
                  <c:v>3473.6509999999998</c:v>
                </c:pt>
                <c:pt idx="5858">
                  <c:v>3474.1329999999998</c:v>
                </c:pt>
                <c:pt idx="5859">
                  <c:v>3474.6149999999998</c:v>
                </c:pt>
                <c:pt idx="5860">
                  <c:v>3475.0970000000002</c:v>
                </c:pt>
                <c:pt idx="5861">
                  <c:v>3475.5790000000002</c:v>
                </c:pt>
                <c:pt idx="5862">
                  <c:v>3476.0610000000001</c:v>
                </c:pt>
                <c:pt idx="5863">
                  <c:v>3476.5430000000001</c:v>
                </c:pt>
                <c:pt idx="5864">
                  <c:v>3477.0250000000001</c:v>
                </c:pt>
                <c:pt idx="5865">
                  <c:v>3477.5079999999998</c:v>
                </c:pt>
                <c:pt idx="5866">
                  <c:v>3477.99</c:v>
                </c:pt>
                <c:pt idx="5867">
                  <c:v>3478.4720000000002</c:v>
                </c:pt>
                <c:pt idx="5868">
                  <c:v>3478.9540000000002</c:v>
                </c:pt>
                <c:pt idx="5869">
                  <c:v>3479.4360000000001</c:v>
                </c:pt>
                <c:pt idx="5870">
                  <c:v>3479.9180000000001</c:v>
                </c:pt>
                <c:pt idx="5871">
                  <c:v>3480.4</c:v>
                </c:pt>
                <c:pt idx="5872">
                  <c:v>3480.8820000000001</c:v>
                </c:pt>
                <c:pt idx="5873">
                  <c:v>3481.3649999999998</c:v>
                </c:pt>
                <c:pt idx="5874">
                  <c:v>3481.8470000000002</c:v>
                </c:pt>
                <c:pt idx="5875">
                  <c:v>3482.3290000000002</c:v>
                </c:pt>
                <c:pt idx="5876">
                  <c:v>3482.8110000000001</c:v>
                </c:pt>
                <c:pt idx="5877">
                  <c:v>3483.2930000000001</c:v>
                </c:pt>
                <c:pt idx="5878">
                  <c:v>3483.7750000000001</c:v>
                </c:pt>
                <c:pt idx="5879">
                  <c:v>3484.2570000000001</c:v>
                </c:pt>
                <c:pt idx="5880">
                  <c:v>3484.739</c:v>
                </c:pt>
                <c:pt idx="5881">
                  <c:v>3485.221</c:v>
                </c:pt>
                <c:pt idx="5882">
                  <c:v>3485.7040000000002</c:v>
                </c:pt>
                <c:pt idx="5883">
                  <c:v>3486.1860000000001</c:v>
                </c:pt>
                <c:pt idx="5884">
                  <c:v>3486.6680000000001</c:v>
                </c:pt>
                <c:pt idx="5885">
                  <c:v>3487.15</c:v>
                </c:pt>
                <c:pt idx="5886">
                  <c:v>3487.6320000000001</c:v>
                </c:pt>
                <c:pt idx="5887">
                  <c:v>3488.114</c:v>
                </c:pt>
                <c:pt idx="5888">
                  <c:v>3488.596</c:v>
                </c:pt>
                <c:pt idx="5889">
                  <c:v>3489.078</c:v>
                </c:pt>
                <c:pt idx="5890">
                  <c:v>3489.5610000000001</c:v>
                </c:pt>
                <c:pt idx="5891">
                  <c:v>3490.0430000000001</c:v>
                </c:pt>
                <c:pt idx="5892">
                  <c:v>3490.5250000000001</c:v>
                </c:pt>
                <c:pt idx="5893">
                  <c:v>3491.0070000000001</c:v>
                </c:pt>
                <c:pt idx="5894">
                  <c:v>3491.489</c:v>
                </c:pt>
                <c:pt idx="5895">
                  <c:v>3491.971</c:v>
                </c:pt>
                <c:pt idx="5896">
                  <c:v>3492.453</c:v>
                </c:pt>
                <c:pt idx="5897">
                  <c:v>3492.9349999999999</c:v>
                </c:pt>
                <c:pt idx="5898">
                  <c:v>3493.4169999999999</c:v>
                </c:pt>
                <c:pt idx="5899">
                  <c:v>3493.9</c:v>
                </c:pt>
                <c:pt idx="5900">
                  <c:v>3494.3820000000001</c:v>
                </c:pt>
                <c:pt idx="5901">
                  <c:v>3494.864</c:v>
                </c:pt>
                <c:pt idx="5902">
                  <c:v>3495.346</c:v>
                </c:pt>
                <c:pt idx="5903">
                  <c:v>3495.828</c:v>
                </c:pt>
                <c:pt idx="5904">
                  <c:v>3496.31</c:v>
                </c:pt>
                <c:pt idx="5905">
                  <c:v>3496.7919999999999</c:v>
                </c:pt>
                <c:pt idx="5906">
                  <c:v>3497.2739999999999</c:v>
                </c:pt>
                <c:pt idx="5907">
                  <c:v>3497.7570000000001</c:v>
                </c:pt>
                <c:pt idx="5908">
                  <c:v>3498.239</c:v>
                </c:pt>
                <c:pt idx="5909">
                  <c:v>3498.721</c:v>
                </c:pt>
                <c:pt idx="5910">
                  <c:v>3499.203</c:v>
                </c:pt>
                <c:pt idx="5911">
                  <c:v>3499.6849999999999</c:v>
                </c:pt>
                <c:pt idx="5912">
                  <c:v>3500.1669999999999</c:v>
                </c:pt>
                <c:pt idx="5913">
                  <c:v>3500.6489999999999</c:v>
                </c:pt>
                <c:pt idx="5914">
                  <c:v>3501.1309999999999</c:v>
                </c:pt>
                <c:pt idx="5915">
                  <c:v>3501.614</c:v>
                </c:pt>
                <c:pt idx="5916">
                  <c:v>3502.0949999999998</c:v>
                </c:pt>
                <c:pt idx="5917">
                  <c:v>3502.578</c:v>
                </c:pt>
                <c:pt idx="5918">
                  <c:v>3503.06</c:v>
                </c:pt>
                <c:pt idx="5919">
                  <c:v>3503.5419999999999</c:v>
                </c:pt>
                <c:pt idx="5920">
                  <c:v>3504.0239999999999</c:v>
                </c:pt>
                <c:pt idx="5921">
                  <c:v>3504.5059999999999</c:v>
                </c:pt>
                <c:pt idx="5922">
                  <c:v>3504.9879999999998</c:v>
                </c:pt>
                <c:pt idx="5923">
                  <c:v>3505.47</c:v>
                </c:pt>
                <c:pt idx="5924">
                  <c:v>3505.9520000000002</c:v>
                </c:pt>
                <c:pt idx="5925">
                  <c:v>3506.4349999999999</c:v>
                </c:pt>
                <c:pt idx="5926">
                  <c:v>3506.9169999999999</c:v>
                </c:pt>
                <c:pt idx="5927">
                  <c:v>3507.3989999999999</c:v>
                </c:pt>
                <c:pt idx="5928">
                  <c:v>3507.8809999999999</c:v>
                </c:pt>
                <c:pt idx="5929">
                  <c:v>3508.3629999999998</c:v>
                </c:pt>
                <c:pt idx="5930">
                  <c:v>3508.8449999999998</c:v>
                </c:pt>
                <c:pt idx="5931">
                  <c:v>3509.3270000000002</c:v>
                </c:pt>
                <c:pt idx="5932">
                  <c:v>3509.8090000000002</c:v>
                </c:pt>
                <c:pt idx="5933">
                  <c:v>3510.2919999999999</c:v>
                </c:pt>
                <c:pt idx="5934">
                  <c:v>3510.7739999999999</c:v>
                </c:pt>
                <c:pt idx="5935">
                  <c:v>3511.2559999999999</c:v>
                </c:pt>
                <c:pt idx="5936">
                  <c:v>3511.7379999999998</c:v>
                </c:pt>
                <c:pt idx="5937">
                  <c:v>3512.22</c:v>
                </c:pt>
                <c:pt idx="5938">
                  <c:v>3512.7020000000002</c:v>
                </c:pt>
                <c:pt idx="5939">
                  <c:v>3513.1840000000002</c:v>
                </c:pt>
                <c:pt idx="5940">
                  <c:v>3513.6660000000002</c:v>
                </c:pt>
                <c:pt idx="5941">
                  <c:v>3514.1480000000001</c:v>
                </c:pt>
                <c:pt idx="5942">
                  <c:v>3514.6309999999999</c:v>
                </c:pt>
                <c:pt idx="5943">
                  <c:v>3515.1129999999998</c:v>
                </c:pt>
                <c:pt idx="5944">
                  <c:v>3515.5949999999998</c:v>
                </c:pt>
                <c:pt idx="5945">
                  <c:v>3516.0770000000002</c:v>
                </c:pt>
                <c:pt idx="5946">
                  <c:v>3516.5590000000002</c:v>
                </c:pt>
                <c:pt idx="5947">
                  <c:v>3517.0410000000002</c:v>
                </c:pt>
                <c:pt idx="5948">
                  <c:v>3517.5230000000001</c:v>
                </c:pt>
                <c:pt idx="5949">
                  <c:v>3518.0050000000001</c:v>
                </c:pt>
                <c:pt idx="5950">
                  <c:v>3518.4879999999998</c:v>
                </c:pt>
                <c:pt idx="5951">
                  <c:v>3518.97</c:v>
                </c:pt>
                <c:pt idx="5952">
                  <c:v>3519.4520000000002</c:v>
                </c:pt>
                <c:pt idx="5953">
                  <c:v>3519.9340000000002</c:v>
                </c:pt>
                <c:pt idx="5954">
                  <c:v>3520.4160000000002</c:v>
                </c:pt>
                <c:pt idx="5955">
                  <c:v>3520.8980000000001</c:v>
                </c:pt>
                <c:pt idx="5956">
                  <c:v>3521.38</c:v>
                </c:pt>
                <c:pt idx="5957">
                  <c:v>3521.8620000000001</c:v>
                </c:pt>
                <c:pt idx="5958">
                  <c:v>3522.3440000000001</c:v>
                </c:pt>
                <c:pt idx="5959">
                  <c:v>3522.8270000000002</c:v>
                </c:pt>
                <c:pt idx="5960">
                  <c:v>3523.3090000000002</c:v>
                </c:pt>
                <c:pt idx="5961">
                  <c:v>3523.7910000000002</c:v>
                </c:pt>
                <c:pt idx="5962">
                  <c:v>3524.2730000000001</c:v>
                </c:pt>
                <c:pt idx="5963">
                  <c:v>3524.7550000000001</c:v>
                </c:pt>
                <c:pt idx="5964">
                  <c:v>3525.2370000000001</c:v>
                </c:pt>
                <c:pt idx="5965">
                  <c:v>3525.7190000000001</c:v>
                </c:pt>
                <c:pt idx="5966">
                  <c:v>3526.201</c:v>
                </c:pt>
                <c:pt idx="5967">
                  <c:v>3526.6840000000002</c:v>
                </c:pt>
                <c:pt idx="5968">
                  <c:v>3527.1660000000002</c:v>
                </c:pt>
                <c:pt idx="5969">
                  <c:v>3527.6480000000001</c:v>
                </c:pt>
                <c:pt idx="5970">
                  <c:v>3528.13</c:v>
                </c:pt>
                <c:pt idx="5971">
                  <c:v>3528.6120000000001</c:v>
                </c:pt>
                <c:pt idx="5972">
                  <c:v>3529.0940000000001</c:v>
                </c:pt>
                <c:pt idx="5973">
                  <c:v>3529.576</c:v>
                </c:pt>
                <c:pt idx="5974">
                  <c:v>3530.058</c:v>
                </c:pt>
                <c:pt idx="5975">
                  <c:v>3530.5410000000002</c:v>
                </c:pt>
                <c:pt idx="5976">
                  <c:v>3531.0219999999999</c:v>
                </c:pt>
                <c:pt idx="5977">
                  <c:v>3531.5050000000001</c:v>
                </c:pt>
                <c:pt idx="5978">
                  <c:v>3531.9870000000001</c:v>
                </c:pt>
                <c:pt idx="5979">
                  <c:v>3532.4690000000001</c:v>
                </c:pt>
                <c:pt idx="5980">
                  <c:v>3532.951</c:v>
                </c:pt>
                <c:pt idx="5981">
                  <c:v>3533.433</c:v>
                </c:pt>
                <c:pt idx="5982">
                  <c:v>3533.915</c:v>
                </c:pt>
                <c:pt idx="5983">
                  <c:v>3534.3969999999999</c:v>
                </c:pt>
                <c:pt idx="5984">
                  <c:v>3534.8789999999999</c:v>
                </c:pt>
                <c:pt idx="5985">
                  <c:v>3535.3620000000001</c:v>
                </c:pt>
                <c:pt idx="5986">
                  <c:v>3535.8440000000001</c:v>
                </c:pt>
                <c:pt idx="5987">
                  <c:v>3536.326</c:v>
                </c:pt>
                <c:pt idx="5988">
                  <c:v>3536.808</c:v>
                </c:pt>
                <c:pt idx="5989">
                  <c:v>3537.29</c:v>
                </c:pt>
                <c:pt idx="5990">
                  <c:v>3537.7719999999999</c:v>
                </c:pt>
                <c:pt idx="5991">
                  <c:v>3538.2539999999999</c:v>
                </c:pt>
                <c:pt idx="5992">
                  <c:v>3538.7359999999999</c:v>
                </c:pt>
                <c:pt idx="5993">
                  <c:v>3539.2190000000001</c:v>
                </c:pt>
                <c:pt idx="5994">
                  <c:v>3539.701</c:v>
                </c:pt>
                <c:pt idx="5995">
                  <c:v>3540.183</c:v>
                </c:pt>
                <c:pt idx="5996">
                  <c:v>3540.665</c:v>
                </c:pt>
                <c:pt idx="5997">
                  <c:v>3541.1469999999999</c:v>
                </c:pt>
                <c:pt idx="5998">
                  <c:v>3541.6289999999999</c:v>
                </c:pt>
                <c:pt idx="5999">
                  <c:v>3542.1109999999999</c:v>
                </c:pt>
                <c:pt idx="6000">
                  <c:v>3542.5929999999998</c:v>
                </c:pt>
                <c:pt idx="6001">
                  <c:v>3543.0749999999998</c:v>
                </c:pt>
                <c:pt idx="6002">
                  <c:v>3543.558</c:v>
                </c:pt>
                <c:pt idx="6003">
                  <c:v>3544.04</c:v>
                </c:pt>
                <c:pt idx="6004">
                  <c:v>3544.5219999999999</c:v>
                </c:pt>
                <c:pt idx="6005">
                  <c:v>3545.0039999999999</c:v>
                </c:pt>
                <c:pt idx="6006">
                  <c:v>3545.4859999999999</c:v>
                </c:pt>
                <c:pt idx="6007">
                  <c:v>3545.9679999999998</c:v>
                </c:pt>
                <c:pt idx="6008">
                  <c:v>3546.45</c:v>
                </c:pt>
                <c:pt idx="6009">
                  <c:v>3546.9319999999998</c:v>
                </c:pt>
                <c:pt idx="6010">
                  <c:v>3547.415</c:v>
                </c:pt>
                <c:pt idx="6011">
                  <c:v>3547.8969999999999</c:v>
                </c:pt>
                <c:pt idx="6012">
                  <c:v>3548.3789999999999</c:v>
                </c:pt>
                <c:pt idx="6013">
                  <c:v>3548.8609999999999</c:v>
                </c:pt>
                <c:pt idx="6014">
                  <c:v>3549.3429999999998</c:v>
                </c:pt>
                <c:pt idx="6015">
                  <c:v>3549.8249999999998</c:v>
                </c:pt>
                <c:pt idx="6016">
                  <c:v>3550.3069999999998</c:v>
                </c:pt>
                <c:pt idx="6017">
                  <c:v>3550.7890000000002</c:v>
                </c:pt>
                <c:pt idx="6018">
                  <c:v>3551.2710000000002</c:v>
                </c:pt>
                <c:pt idx="6019">
                  <c:v>3551.7539999999999</c:v>
                </c:pt>
                <c:pt idx="6020">
                  <c:v>3552.2359999999999</c:v>
                </c:pt>
                <c:pt idx="6021">
                  <c:v>3552.7179999999998</c:v>
                </c:pt>
                <c:pt idx="6022">
                  <c:v>3553.2</c:v>
                </c:pt>
                <c:pt idx="6023">
                  <c:v>3553.6819999999998</c:v>
                </c:pt>
                <c:pt idx="6024">
                  <c:v>3554.1640000000002</c:v>
                </c:pt>
                <c:pt idx="6025">
                  <c:v>3554.6460000000002</c:v>
                </c:pt>
                <c:pt idx="6026">
                  <c:v>3555.1280000000002</c:v>
                </c:pt>
                <c:pt idx="6027">
                  <c:v>3555.6109999999999</c:v>
                </c:pt>
                <c:pt idx="6028">
                  <c:v>3556.0929999999998</c:v>
                </c:pt>
                <c:pt idx="6029">
                  <c:v>3556.5749999999998</c:v>
                </c:pt>
                <c:pt idx="6030">
                  <c:v>3557.0569999999998</c:v>
                </c:pt>
                <c:pt idx="6031">
                  <c:v>3557.5390000000002</c:v>
                </c:pt>
                <c:pt idx="6032">
                  <c:v>3558.0210000000002</c:v>
                </c:pt>
                <c:pt idx="6033">
                  <c:v>3558.5030000000002</c:v>
                </c:pt>
                <c:pt idx="6034">
                  <c:v>3558.9850000000001</c:v>
                </c:pt>
                <c:pt idx="6035">
                  <c:v>3559.4679999999998</c:v>
                </c:pt>
                <c:pt idx="6036">
                  <c:v>3559.9490000000001</c:v>
                </c:pt>
                <c:pt idx="6037">
                  <c:v>3560.4319999999998</c:v>
                </c:pt>
                <c:pt idx="6038">
                  <c:v>3560.9140000000002</c:v>
                </c:pt>
                <c:pt idx="6039">
                  <c:v>3561.3960000000002</c:v>
                </c:pt>
                <c:pt idx="6040">
                  <c:v>3561.8780000000002</c:v>
                </c:pt>
                <c:pt idx="6041">
                  <c:v>3562.36</c:v>
                </c:pt>
                <c:pt idx="6042">
                  <c:v>3562.8420000000001</c:v>
                </c:pt>
                <c:pt idx="6043">
                  <c:v>3563.3240000000001</c:v>
                </c:pt>
                <c:pt idx="6044">
                  <c:v>3563.806</c:v>
                </c:pt>
                <c:pt idx="6045">
                  <c:v>3564.2890000000002</c:v>
                </c:pt>
                <c:pt idx="6046">
                  <c:v>3564.7710000000002</c:v>
                </c:pt>
                <c:pt idx="6047">
                  <c:v>3565.2530000000002</c:v>
                </c:pt>
                <c:pt idx="6048">
                  <c:v>3565.7350000000001</c:v>
                </c:pt>
                <c:pt idx="6049">
                  <c:v>3566.2170000000001</c:v>
                </c:pt>
                <c:pt idx="6050">
                  <c:v>3566.6990000000001</c:v>
                </c:pt>
                <c:pt idx="6051">
                  <c:v>3567.181</c:v>
                </c:pt>
                <c:pt idx="6052">
                  <c:v>3567.663</c:v>
                </c:pt>
                <c:pt idx="6053">
                  <c:v>3568.1460000000002</c:v>
                </c:pt>
                <c:pt idx="6054">
                  <c:v>3568.6280000000002</c:v>
                </c:pt>
                <c:pt idx="6055">
                  <c:v>3569.11</c:v>
                </c:pt>
                <c:pt idx="6056">
                  <c:v>3569.5920000000001</c:v>
                </c:pt>
                <c:pt idx="6057">
                  <c:v>3570.0740000000001</c:v>
                </c:pt>
                <c:pt idx="6058">
                  <c:v>3570.556</c:v>
                </c:pt>
                <c:pt idx="6059">
                  <c:v>3571.038</c:v>
                </c:pt>
                <c:pt idx="6060">
                  <c:v>3571.52</c:v>
                </c:pt>
                <c:pt idx="6061">
                  <c:v>3572.002</c:v>
                </c:pt>
                <c:pt idx="6062">
                  <c:v>3572.4850000000001</c:v>
                </c:pt>
                <c:pt idx="6063">
                  <c:v>3572.9670000000001</c:v>
                </c:pt>
                <c:pt idx="6064">
                  <c:v>3573.4490000000001</c:v>
                </c:pt>
                <c:pt idx="6065">
                  <c:v>3573.931</c:v>
                </c:pt>
                <c:pt idx="6066">
                  <c:v>3574.413</c:v>
                </c:pt>
                <c:pt idx="6067">
                  <c:v>3574.895</c:v>
                </c:pt>
                <c:pt idx="6068">
                  <c:v>3575.377</c:v>
                </c:pt>
                <c:pt idx="6069">
                  <c:v>3575.8589999999999</c:v>
                </c:pt>
                <c:pt idx="6070">
                  <c:v>3576.3420000000001</c:v>
                </c:pt>
                <c:pt idx="6071">
                  <c:v>3576.8240000000001</c:v>
                </c:pt>
                <c:pt idx="6072">
                  <c:v>3577.306</c:v>
                </c:pt>
                <c:pt idx="6073">
                  <c:v>3577.788</c:v>
                </c:pt>
                <c:pt idx="6074">
                  <c:v>3578.27</c:v>
                </c:pt>
                <c:pt idx="6075">
                  <c:v>3578.752</c:v>
                </c:pt>
                <c:pt idx="6076">
                  <c:v>3579.2339999999999</c:v>
                </c:pt>
                <c:pt idx="6077">
                  <c:v>3579.7159999999999</c:v>
                </c:pt>
                <c:pt idx="6078">
                  <c:v>3580.1979999999999</c:v>
                </c:pt>
                <c:pt idx="6079">
                  <c:v>3580.681</c:v>
                </c:pt>
                <c:pt idx="6080">
                  <c:v>3581.163</c:v>
                </c:pt>
                <c:pt idx="6081">
                  <c:v>3581.645</c:v>
                </c:pt>
                <c:pt idx="6082">
                  <c:v>3582.127</c:v>
                </c:pt>
                <c:pt idx="6083">
                  <c:v>3582.6089999999999</c:v>
                </c:pt>
                <c:pt idx="6084">
                  <c:v>3583.0909999999999</c:v>
                </c:pt>
                <c:pt idx="6085">
                  <c:v>3583.5729999999999</c:v>
                </c:pt>
                <c:pt idx="6086">
                  <c:v>3584.0549999999998</c:v>
                </c:pt>
                <c:pt idx="6087">
                  <c:v>3584.538</c:v>
                </c:pt>
                <c:pt idx="6088">
                  <c:v>3585.02</c:v>
                </c:pt>
                <c:pt idx="6089">
                  <c:v>3585.502</c:v>
                </c:pt>
                <c:pt idx="6090">
                  <c:v>3585.9839999999999</c:v>
                </c:pt>
                <c:pt idx="6091">
                  <c:v>3586.4659999999999</c:v>
                </c:pt>
                <c:pt idx="6092">
                  <c:v>3586.9479999999999</c:v>
                </c:pt>
                <c:pt idx="6093">
                  <c:v>3587.43</c:v>
                </c:pt>
                <c:pt idx="6094">
                  <c:v>3587.9119999999998</c:v>
                </c:pt>
                <c:pt idx="6095">
                  <c:v>3588.395</c:v>
                </c:pt>
                <c:pt idx="6096">
                  <c:v>3588.8760000000002</c:v>
                </c:pt>
                <c:pt idx="6097">
                  <c:v>3589.3589999999999</c:v>
                </c:pt>
                <c:pt idx="6098">
                  <c:v>3589.8409999999999</c:v>
                </c:pt>
                <c:pt idx="6099">
                  <c:v>3590.3229999999999</c:v>
                </c:pt>
                <c:pt idx="6100">
                  <c:v>3590.8049999999998</c:v>
                </c:pt>
                <c:pt idx="6101">
                  <c:v>3591.2869999999998</c:v>
                </c:pt>
                <c:pt idx="6102">
                  <c:v>3591.7689999999998</c:v>
                </c:pt>
                <c:pt idx="6103">
                  <c:v>3592.2510000000002</c:v>
                </c:pt>
                <c:pt idx="6104">
                  <c:v>3592.7330000000002</c:v>
                </c:pt>
                <c:pt idx="6105">
                  <c:v>3593.2159999999999</c:v>
                </c:pt>
                <c:pt idx="6106">
                  <c:v>3593.6979999999999</c:v>
                </c:pt>
                <c:pt idx="6107">
                  <c:v>3594.18</c:v>
                </c:pt>
                <c:pt idx="6108">
                  <c:v>3594.6619999999998</c:v>
                </c:pt>
                <c:pt idx="6109">
                  <c:v>3595.1439999999998</c:v>
                </c:pt>
                <c:pt idx="6110">
                  <c:v>3595.6260000000002</c:v>
                </c:pt>
                <c:pt idx="6111">
                  <c:v>3596.1080000000002</c:v>
                </c:pt>
                <c:pt idx="6112">
                  <c:v>3596.59</c:v>
                </c:pt>
                <c:pt idx="6113">
                  <c:v>3597.0729999999999</c:v>
                </c:pt>
                <c:pt idx="6114">
                  <c:v>3597.5549999999998</c:v>
                </c:pt>
                <c:pt idx="6115">
                  <c:v>3598.0369999999998</c:v>
                </c:pt>
                <c:pt idx="6116">
                  <c:v>3598.5189999999998</c:v>
                </c:pt>
                <c:pt idx="6117">
                  <c:v>3599.0010000000002</c:v>
                </c:pt>
                <c:pt idx="6118">
                  <c:v>3599.4830000000002</c:v>
                </c:pt>
                <c:pt idx="6119">
                  <c:v>3599.9650000000001</c:v>
                </c:pt>
                <c:pt idx="6120">
                  <c:v>3600.4470000000001</c:v>
                </c:pt>
                <c:pt idx="6121">
                  <c:v>3600.9290000000001</c:v>
                </c:pt>
                <c:pt idx="6122">
                  <c:v>3601.4119999999998</c:v>
                </c:pt>
                <c:pt idx="6123">
                  <c:v>3601.8939999999998</c:v>
                </c:pt>
                <c:pt idx="6124">
                  <c:v>3602.3760000000002</c:v>
                </c:pt>
                <c:pt idx="6125">
                  <c:v>3602.8580000000002</c:v>
                </c:pt>
                <c:pt idx="6126">
                  <c:v>3603.34</c:v>
                </c:pt>
                <c:pt idx="6127">
                  <c:v>3603.8220000000001</c:v>
                </c:pt>
                <c:pt idx="6128">
                  <c:v>3604.3040000000001</c:v>
                </c:pt>
                <c:pt idx="6129">
                  <c:v>3604.7860000000001</c:v>
                </c:pt>
                <c:pt idx="6130">
                  <c:v>3605.2689999999998</c:v>
                </c:pt>
                <c:pt idx="6131">
                  <c:v>3605.7510000000002</c:v>
                </c:pt>
                <c:pt idx="6132">
                  <c:v>3606.2330000000002</c:v>
                </c:pt>
                <c:pt idx="6133">
                  <c:v>3606.7150000000001</c:v>
                </c:pt>
                <c:pt idx="6134">
                  <c:v>3607.1970000000001</c:v>
                </c:pt>
                <c:pt idx="6135">
                  <c:v>3607.6790000000001</c:v>
                </c:pt>
                <c:pt idx="6136">
                  <c:v>3608.1610000000001</c:v>
                </c:pt>
                <c:pt idx="6137">
                  <c:v>3608.643</c:v>
                </c:pt>
                <c:pt idx="6138">
                  <c:v>3609.125</c:v>
                </c:pt>
                <c:pt idx="6139">
                  <c:v>3609.6080000000002</c:v>
                </c:pt>
                <c:pt idx="6140">
                  <c:v>3610.09</c:v>
                </c:pt>
                <c:pt idx="6141">
                  <c:v>3610.5720000000001</c:v>
                </c:pt>
                <c:pt idx="6142">
                  <c:v>3611.0540000000001</c:v>
                </c:pt>
                <c:pt idx="6143">
                  <c:v>3611.5360000000001</c:v>
                </c:pt>
                <c:pt idx="6144">
                  <c:v>3612.018</c:v>
                </c:pt>
                <c:pt idx="6145">
                  <c:v>3612.5</c:v>
                </c:pt>
                <c:pt idx="6146">
                  <c:v>3612.982</c:v>
                </c:pt>
                <c:pt idx="6147">
                  <c:v>3613.4639999999999</c:v>
                </c:pt>
                <c:pt idx="6148">
                  <c:v>3613.9470000000001</c:v>
                </c:pt>
                <c:pt idx="6149">
                  <c:v>3614.4290000000001</c:v>
                </c:pt>
                <c:pt idx="6150">
                  <c:v>3614.9110000000001</c:v>
                </c:pt>
                <c:pt idx="6151">
                  <c:v>3615.393</c:v>
                </c:pt>
                <c:pt idx="6152">
                  <c:v>3615.875</c:v>
                </c:pt>
                <c:pt idx="6153">
                  <c:v>3616.357</c:v>
                </c:pt>
                <c:pt idx="6154">
                  <c:v>3616.8389999999999</c:v>
                </c:pt>
                <c:pt idx="6155">
                  <c:v>3617.3209999999999</c:v>
                </c:pt>
                <c:pt idx="6156">
                  <c:v>3617.8029999999999</c:v>
                </c:pt>
                <c:pt idx="6157">
                  <c:v>3618.2860000000001</c:v>
                </c:pt>
                <c:pt idx="6158">
                  <c:v>3618.768</c:v>
                </c:pt>
                <c:pt idx="6159">
                  <c:v>3619.25</c:v>
                </c:pt>
                <c:pt idx="6160">
                  <c:v>3619.732</c:v>
                </c:pt>
                <c:pt idx="6161">
                  <c:v>3620.2139999999999</c:v>
                </c:pt>
                <c:pt idx="6162">
                  <c:v>3620.6959999999999</c:v>
                </c:pt>
                <c:pt idx="6163">
                  <c:v>3621.1779999999999</c:v>
                </c:pt>
                <c:pt idx="6164">
                  <c:v>3621.66</c:v>
                </c:pt>
                <c:pt idx="6165">
                  <c:v>3622.143</c:v>
                </c:pt>
                <c:pt idx="6166">
                  <c:v>3622.625</c:v>
                </c:pt>
                <c:pt idx="6167">
                  <c:v>3623.107</c:v>
                </c:pt>
                <c:pt idx="6168">
                  <c:v>3623.5889999999999</c:v>
                </c:pt>
                <c:pt idx="6169">
                  <c:v>3624.0709999999999</c:v>
                </c:pt>
                <c:pt idx="6170">
                  <c:v>3624.5529999999999</c:v>
                </c:pt>
                <c:pt idx="6171">
                  <c:v>3625.0349999999999</c:v>
                </c:pt>
                <c:pt idx="6172">
                  <c:v>3625.5169999999998</c:v>
                </c:pt>
                <c:pt idx="6173">
                  <c:v>3626</c:v>
                </c:pt>
                <c:pt idx="6174">
                  <c:v>3626.482</c:v>
                </c:pt>
                <c:pt idx="6175">
                  <c:v>3626.9639999999999</c:v>
                </c:pt>
                <c:pt idx="6176">
                  <c:v>3627.4459999999999</c:v>
                </c:pt>
                <c:pt idx="6177">
                  <c:v>3627.9279999999999</c:v>
                </c:pt>
                <c:pt idx="6178">
                  <c:v>3628.41</c:v>
                </c:pt>
                <c:pt idx="6179">
                  <c:v>3628.8919999999998</c:v>
                </c:pt>
                <c:pt idx="6180">
                  <c:v>3629.3739999999998</c:v>
                </c:pt>
                <c:pt idx="6181">
                  <c:v>3629.8560000000002</c:v>
                </c:pt>
                <c:pt idx="6182">
                  <c:v>3630.3389999999999</c:v>
                </c:pt>
                <c:pt idx="6183">
                  <c:v>3630.8209999999999</c:v>
                </c:pt>
                <c:pt idx="6184">
                  <c:v>3631.3029999999999</c:v>
                </c:pt>
                <c:pt idx="6185">
                  <c:v>3631.7849999999999</c:v>
                </c:pt>
                <c:pt idx="6186">
                  <c:v>3632.2669999999998</c:v>
                </c:pt>
                <c:pt idx="6187">
                  <c:v>3632.7489999999998</c:v>
                </c:pt>
                <c:pt idx="6188">
                  <c:v>3633.2310000000002</c:v>
                </c:pt>
                <c:pt idx="6189">
                  <c:v>3633.7130000000002</c:v>
                </c:pt>
                <c:pt idx="6190">
                  <c:v>3634.1959999999999</c:v>
                </c:pt>
                <c:pt idx="6191">
                  <c:v>3634.6770000000001</c:v>
                </c:pt>
                <c:pt idx="6192">
                  <c:v>3635.16</c:v>
                </c:pt>
                <c:pt idx="6193">
                  <c:v>3635.6419999999998</c:v>
                </c:pt>
                <c:pt idx="6194">
                  <c:v>3636.1239999999998</c:v>
                </c:pt>
                <c:pt idx="6195">
                  <c:v>3636.6060000000002</c:v>
                </c:pt>
                <c:pt idx="6196">
                  <c:v>3637.0880000000002</c:v>
                </c:pt>
                <c:pt idx="6197">
                  <c:v>3637.57</c:v>
                </c:pt>
                <c:pt idx="6198">
                  <c:v>3638.0520000000001</c:v>
                </c:pt>
                <c:pt idx="6199">
                  <c:v>3638.5340000000001</c:v>
                </c:pt>
                <c:pt idx="6200">
                  <c:v>3639.0169999999998</c:v>
                </c:pt>
                <c:pt idx="6201">
                  <c:v>3639.4989999999998</c:v>
                </c:pt>
                <c:pt idx="6202">
                  <c:v>3639.9810000000002</c:v>
                </c:pt>
                <c:pt idx="6203">
                  <c:v>3640.4630000000002</c:v>
                </c:pt>
                <c:pt idx="6204">
                  <c:v>3640.9450000000002</c:v>
                </c:pt>
                <c:pt idx="6205">
                  <c:v>3641.4270000000001</c:v>
                </c:pt>
                <c:pt idx="6206">
                  <c:v>3641.9090000000001</c:v>
                </c:pt>
                <c:pt idx="6207">
                  <c:v>3642.3910000000001</c:v>
                </c:pt>
                <c:pt idx="6208">
                  <c:v>3642.8739999999998</c:v>
                </c:pt>
                <c:pt idx="6209">
                  <c:v>3643.3560000000002</c:v>
                </c:pt>
                <c:pt idx="6210">
                  <c:v>3643.8380000000002</c:v>
                </c:pt>
                <c:pt idx="6211">
                  <c:v>3644.32</c:v>
                </c:pt>
                <c:pt idx="6212">
                  <c:v>3644.8020000000001</c:v>
                </c:pt>
                <c:pt idx="6213">
                  <c:v>3645.2840000000001</c:v>
                </c:pt>
                <c:pt idx="6214">
                  <c:v>3645.7660000000001</c:v>
                </c:pt>
                <c:pt idx="6215">
                  <c:v>3646.248</c:v>
                </c:pt>
                <c:pt idx="6216">
                  <c:v>3646.73</c:v>
                </c:pt>
                <c:pt idx="6217">
                  <c:v>3647.2130000000002</c:v>
                </c:pt>
                <c:pt idx="6218">
                  <c:v>3647.6950000000002</c:v>
                </c:pt>
                <c:pt idx="6219">
                  <c:v>3648.1770000000001</c:v>
                </c:pt>
                <c:pt idx="6220">
                  <c:v>3648.6590000000001</c:v>
                </c:pt>
                <c:pt idx="6221">
                  <c:v>3649.1410000000001</c:v>
                </c:pt>
                <c:pt idx="6222">
                  <c:v>3649.623</c:v>
                </c:pt>
                <c:pt idx="6223">
                  <c:v>3650.105</c:v>
                </c:pt>
                <c:pt idx="6224">
                  <c:v>3650.587</c:v>
                </c:pt>
                <c:pt idx="6225">
                  <c:v>3651.07</c:v>
                </c:pt>
                <c:pt idx="6226">
                  <c:v>3651.5520000000001</c:v>
                </c:pt>
                <c:pt idx="6227">
                  <c:v>3652.0340000000001</c:v>
                </c:pt>
                <c:pt idx="6228">
                  <c:v>3652.5160000000001</c:v>
                </c:pt>
                <c:pt idx="6229">
                  <c:v>3652.998</c:v>
                </c:pt>
                <c:pt idx="6230">
                  <c:v>3653.48</c:v>
                </c:pt>
                <c:pt idx="6231">
                  <c:v>3653.962</c:v>
                </c:pt>
                <c:pt idx="6232">
                  <c:v>3654.444</c:v>
                </c:pt>
                <c:pt idx="6233">
                  <c:v>3654.9270000000001</c:v>
                </c:pt>
                <c:pt idx="6234">
                  <c:v>3655.4090000000001</c:v>
                </c:pt>
                <c:pt idx="6235">
                  <c:v>3655.8910000000001</c:v>
                </c:pt>
                <c:pt idx="6236">
                  <c:v>3656.373</c:v>
                </c:pt>
                <c:pt idx="6237">
                  <c:v>3656.855</c:v>
                </c:pt>
                <c:pt idx="6238">
                  <c:v>3657.337</c:v>
                </c:pt>
                <c:pt idx="6239">
                  <c:v>3657.819</c:v>
                </c:pt>
                <c:pt idx="6240">
                  <c:v>3658.3009999999999</c:v>
                </c:pt>
                <c:pt idx="6241">
                  <c:v>3658.7829999999999</c:v>
                </c:pt>
                <c:pt idx="6242">
                  <c:v>3659.2660000000001</c:v>
                </c:pt>
                <c:pt idx="6243">
                  <c:v>3659.748</c:v>
                </c:pt>
                <c:pt idx="6244">
                  <c:v>3660.23</c:v>
                </c:pt>
                <c:pt idx="6245">
                  <c:v>3660.712</c:v>
                </c:pt>
                <c:pt idx="6246">
                  <c:v>3661.194</c:v>
                </c:pt>
                <c:pt idx="6247">
                  <c:v>3661.6759999999999</c:v>
                </c:pt>
                <c:pt idx="6248">
                  <c:v>3662.1579999999999</c:v>
                </c:pt>
                <c:pt idx="6249">
                  <c:v>3662.64</c:v>
                </c:pt>
                <c:pt idx="6250">
                  <c:v>3663.123</c:v>
                </c:pt>
                <c:pt idx="6251">
                  <c:v>3663.6039999999998</c:v>
                </c:pt>
                <c:pt idx="6252">
                  <c:v>3664.087</c:v>
                </c:pt>
                <c:pt idx="6253">
                  <c:v>3664.569</c:v>
                </c:pt>
                <c:pt idx="6254">
                  <c:v>3665.0509999999999</c:v>
                </c:pt>
                <c:pt idx="6255">
                  <c:v>3665.5329999999999</c:v>
                </c:pt>
                <c:pt idx="6256">
                  <c:v>3666.0149999999999</c:v>
                </c:pt>
                <c:pt idx="6257">
                  <c:v>3666.4969999999998</c:v>
                </c:pt>
                <c:pt idx="6258">
                  <c:v>3666.9789999999998</c:v>
                </c:pt>
                <c:pt idx="6259">
                  <c:v>3667.4609999999998</c:v>
                </c:pt>
                <c:pt idx="6260">
                  <c:v>3667.944</c:v>
                </c:pt>
                <c:pt idx="6261">
                  <c:v>3668.4259999999999</c:v>
                </c:pt>
                <c:pt idx="6262">
                  <c:v>3668.9079999999999</c:v>
                </c:pt>
                <c:pt idx="6263">
                  <c:v>3669.39</c:v>
                </c:pt>
                <c:pt idx="6264">
                  <c:v>3669.8719999999998</c:v>
                </c:pt>
                <c:pt idx="6265">
                  <c:v>3670.3539999999998</c:v>
                </c:pt>
                <c:pt idx="6266">
                  <c:v>3670.8359999999998</c:v>
                </c:pt>
                <c:pt idx="6267">
                  <c:v>3671.3180000000002</c:v>
                </c:pt>
                <c:pt idx="6268">
                  <c:v>3671.8009999999999</c:v>
                </c:pt>
                <c:pt idx="6269">
                  <c:v>3672.2829999999999</c:v>
                </c:pt>
                <c:pt idx="6270">
                  <c:v>3672.7649999999999</c:v>
                </c:pt>
                <c:pt idx="6271">
                  <c:v>3673.2469999999998</c:v>
                </c:pt>
                <c:pt idx="6272">
                  <c:v>3673.7289999999998</c:v>
                </c:pt>
                <c:pt idx="6273">
                  <c:v>3674.2109999999998</c:v>
                </c:pt>
                <c:pt idx="6274">
                  <c:v>3674.6930000000002</c:v>
                </c:pt>
                <c:pt idx="6275">
                  <c:v>3675.1750000000002</c:v>
                </c:pt>
                <c:pt idx="6276">
                  <c:v>3675.6570000000002</c:v>
                </c:pt>
                <c:pt idx="6277">
                  <c:v>3676.14</c:v>
                </c:pt>
                <c:pt idx="6278">
                  <c:v>3676.6219999999998</c:v>
                </c:pt>
                <c:pt idx="6279">
                  <c:v>3677.1039999999998</c:v>
                </c:pt>
                <c:pt idx="6280">
                  <c:v>3677.5859999999998</c:v>
                </c:pt>
                <c:pt idx="6281">
                  <c:v>3678.0680000000002</c:v>
                </c:pt>
                <c:pt idx="6282">
                  <c:v>3678.55</c:v>
                </c:pt>
                <c:pt idx="6283">
                  <c:v>3679.0320000000002</c:v>
                </c:pt>
                <c:pt idx="6284">
                  <c:v>3679.5140000000001</c:v>
                </c:pt>
                <c:pt idx="6285">
                  <c:v>3679.9969999999998</c:v>
                </c:pt>
                <c:pt idx="6286">
                  <c:v>3680.4789999999998</c:v>
                </c:pt>
                <c:pt idx="6287">
                  <c:v>3680.9609999999998</c:v>
                </c:pt>
                <c:pt idx="6288">
                  <c:v>3681.4430000000002</c:v>
                </c:pt>
                <c:pt idx="6289">
                  <c:v>3681.9250000000002</c:v>
                </c:pt>
                <c:pt idx="6290">
                  <c:v>3682.4070000000002</c:v>
                </c:pt>
                <c:pt idx="6291">
                  <c:v>3682.8890000000001</c:v>
                </c:pt>
                <c:pt idx="6292">
                  <c:v>3683.3710000000001</c:v>
                </c:pt>
                <c:pt idx="6293">
                  <c:v>3683.8539999999998</c:v>
                </c:pt>
                <c:pt idx="6294">
                  <c:v>3684.3359999999998</c:v>
                </c:pt>
                <c:pt idx="6295">
                  <c:v>3684.8180000000002</c:v>
                </c:pt>
                <c:pt idx="6296">
                  <c:v>3685.3</c:v>
                </c:pt>
                <c:pt idx="6297">
                  <c:v>3685.7820000000002</c:v>
                </c:pt>
                <c:pt idx="6298">
                  <c:v>3686.2640000000001</c:v>
                </c:pt>
                <c:pt idx="6299">
                  <c:v>3686.7460000000001</c:v>
                </c:pt>
                <c:pt idx="6300">
                  <c:v>3687.2280000000001</c:v>
                </c:pt>
                <c:pt idx="6301">
                  <c:v>3687.71</c:v>
                </c:pt>
                <c:pt idx="6302">
                  <c:v>3688.1930000000002</c:v>
                </c:pt>
                <c:pt idx="6303">
                  <c:v>3688.6750000000002</c:v>
                </c:pt>
                <c:pt idx="6304">
                  <c:v>3689.1570000000002</c:v>
                </c:pt>
                <c:pt idx="6305">
                  <c:v>3689.6390000000001</c:v>
                </c:pt>
                <c:pt idx="6306">
                  <c:v>3690.1210000000001</c:v>
                </c:pt>
                <c:pt idx="6307">
                  <c:v>3690.6030000000001</c:v>
                </c:pt>
                <c:pt idx="6308">
                  <c:v>3691.085</c:v>
                </c:pt>
                <c:pt idx="6309">
                  <c:v>3691.567</c:v>
                </c:pt>
                <c:pt idx="6310">
                  <c:v>3692.05</c:v>
                </c:pt>
                <c:pt idx="6311">
                  <c:v>3692.5309999999999</c:v>
                </c:pt>
                <c:pt idx="6312">
                  <c:v>3693.0140000000001</c:v>
                </c:pt>
                <c:pt idx="6313">
                  <c:v>3693.4960000000001</c:v>
                </c:pt>
                <c:pt idx="6314">
                  <c:v>3693.9780000000001</c:v>
                </c:pt>
                <c:pt idx="6315">
                  <c:v>3694.46</c:v>
                </c:pt>
                <c:pt idx="6316">
                  <c:v>3694.942</c:v>
                </c:pt>
                <c:pt idx="6317">
                  <c:v>3695.424</c:v>
                </c:pt>
                <c:pt idx="6318">
                  <c:v>3695.9059999999999</c:v>
                </c:pt>
                <c:pt idx="6319">
                  <c:v>3696.3879999999999</c:v>
                </c:pt>
                <c:pt idx="6320">
                  <c:v>3696.8710000000001</c:v>
                </c:pt>
                <c:pt idx="6321">
                  <c:v>3697.3530000000001</c:v>
                </c:pt>
                <c:pt idx="6322">
                  <c:v>3697.835</c:v>
                </c:pt>
                <c:pt idx="6323">
                  <c:v>3698.317</c:v>
                </c:pt>
                <c:pt idx="6324">
                  <c:v>3698.799</c:v>
                </c:pt>
                <c:pt idx="6325">
                  <c:v>3699.2809999999999</c:v>
                </c:pt>
                <c:pt idx="6326">
                  <c:v>3699.7629999999999</c:v>
                </c:pt>
                <c:pt idx="6327">
                  <c:v>3700.2449999999999</c:v>
                </c:pt>
                <c:pt idx="6328">
                  <c:v>3700.7280000000001</c:v>
                </c:pt>
                <c:pt idx="6329">
                  <c:v>3701.21</c:v>
                </c:pt>
                <c:pt idx="6330">
                  <c:v>3701.692</c:v>
                </c:pt>
                <c:pt idx="6331">
                  <c:v>3702.174</c:v>
                </c:pt>
                <c:pt idx="6332">
                  <c:v>3702.6559999999999</c:v>
                </c:pt>
                <c:pt idx="6333">
                  <c:v>3703.1379999999999</c:v>
                </c:pt>
                <c:pt idx="6334">
                  <c:v>3703.62</c:v>
                </c:pt>
                <c:pt idx="6335">
                  <c:v>3704.1019999999999</c:v>
                </c:pt>
                <c:pt idx="6336">
                  <c:v>3704.5839999999998</c:v>
                </c:pt>
                <c:pt idx="6337">
                  <c:v>3705.067</c:v>
                </c:pt>
                <c:pt idx="6338">
                  <c:v>3705.549</c:v>
                </c:pt>
                <c:pt idx="6339">
                  <c:v>3706.0309999999999</c:v>
                </c:pt>
                <c:pt idx="6340">
                  <c:v>3706.5129999999999</c:v>
                </c:pt>
                <c:pt idx="6341">
                  <c:v>3706.9949999999999</c:v>
                </c:pt>
                <c:pt idx="6342">
                  <c:v>3707.4769999999999</c:v>
                </c:pt>
                <c:pt idx="6343">
                  <c:v>3707.9589999999998</c:v>
                </c:pt>
                <c:pt idx="6344">
                  <c:v>3708.4409999999998</c:v>
                </c:pt>
                <c:pt idx="6345">
                  <c:v>3708.924</c:v>
                </c:pt>
                <c:pt idx="6346">
                  <c:v>3709.4059999999999</c:v>
                </c:pt>
                <c:pt idx="6347">
                  <c:v>3709.8879999999999</c:v>
                </c:pt>
                <c:pt idx="6348">
                  <c:v>3710.37</c:v>
                </c:pt>
                <c:pt idx="6349">
                  <c:v>3710.8519999999999</c:v>
                </c:pt>
                <c:pt idx="6350">
                  <c:v>3711.3339999999998</c:v>
                </c:pt>
                <c:pt idx="6351">
                  <c:v>3711.8159999999998</c:v>
                </c:pt>
                <c:pt idx="6352">
                  <c:v>3712.2979999999998</c:v>
                </c:pt>
                <c:pt idx="6353">
                  <c:v>3712.7809999999999</c:v>
                </c:pt>
                <c:pt idx="6354">
                  <c:v>3713.2629999999999</c:v>
                </c:pt>
                <c:pt idx="6355">
                  <c:v>3713.7449999999999</c:v>
                </c:pt>
                <c:pt idx="6356">
                  <c:v>3714.2269999999999</c:v>
                </c:pt>
                <c:pt idx="6357">
                  <c:v>3714.7089999999998</c:v>
                </c:pt>
                <c:pt idx="6358">
                  <c:v>3715.1909999999998</c:v>
                </c:pt>
                <c:pt idx="6359">
                  <c:v>3715.6729999999998</c:v>
                </c:pt>
                <c:pt idx="6360">
                  <c:v>3716.1550000000002</c:v>
                </c:pt>
                <c:pt idx="6361">
                  <c:v>3716.6370000000002</c:v>
                </c:pt>
                <c:pt idx="6362">
                  <c:v>3717.12</c:v>
                </c:pt>
                <c:pt idx="6363">
                  <c:v>3717.6019999999999</c:v>
                </c:pt>
                <c:pt idx="6364">
                  <c:v>3718.0839999999998</c:v>
                </c:pt>
                <c:pt idx="6365">
                  <c:v>3718.5659999999998</c:v>
                </c:pt>
                <c:pt idx="6366">
                  <c:v>3719.0479999999998</c:v>
                </c:pt>
                <c:pt idx="6367">
                  <c:v>3719.53</c:v>
                </c:pt>
                <c:pt idx="6368">
                  <c:v>3720.0120000000002</c:v>
                </c:pt>
                <c:pt idx="6369">
                  <c:v>3720.4940000000001</c:v>
                </c:pt>
                <c:pt idx="6370">
                  <c:v>3720.9769999999999</c:v>
                </c:pt>
                <c:pt idx="6371">
                  <c:v>3721.4580000000001</c:v>
                </c:pt>
                <c:pt idx="6372">
                  <c:v>3721.9409999999998</c:v>
                </c:pt>
                <c:pt idx="6373">
                  <c:v>3722.4229999999998</c:v>
                </c:pt>
                <c:pt idx="6374">
                  <c:v>3722.9050000000002</c:v>
                </c:pt>
                <c:pt idx="6375">
                  <c:v>3723.3870000000002</c:v>
                </c:pt>
                <c:pt idx="6376">
                  <c:v>3723.8690000000001</c:v>
                </c:pt>
                <c:pt idx="6377">
                  <c:v>3724.3510000000001</c:v>
                </c:pt>
                <c:pt idx="6378">
                  <c:v>3724.8330000000001</c:v>
                </c:pt>
                <c:pt idx="6379">
                  <c:v>3725.3150000000001</c:v>
                </c:pt>
                <c:pt idx="6380">
                  <c:v>3725.7979999999998</c:v>
                </c:pt>
                <c:pt idx="6381">
                  <c:v>3726.28</c:v>
                </c:pt>
                <c:pt idx="6382">
                  <c:v>3726.7620000000002</c:v>
                </c:pt>
                <c:pt idx="6383">
                  <c:v>3727.2440000000001</c:v>
                </c:pt>
                <c:pt idx="6384">
                  <c:v>3727.7260000000001</c:v>
                </c:pt>
                <c:pt idx="6385">
                  <c:v>3728.2080000000001</c:v>
                </c:pt>
                <c:pt idx="6386">
                  <c:v>3728.69</c:v>
                </c:pt>
                <c:pt idx="6387">
                  <c:v>3729.172</c:v>
                </c:pt>
                <c:pt idx="6388">
                  <c:v>3729.6550000000002</c:v>
                </c:pt>
                <c:pt idx="6389">
                  <c:v>3730.1370000000002</c:v>
                </c:pt>
                <c:pt idx="6390">
                  <c:v>3730.6190000000001</c:v>
                </c:pt>
                <c:pt idx="6391">
                  <c:v>3731.1010000000001</c:v>
                </c:pt>
                <c:pt idx="6392">
                  <c:v>3731.5830000000001</c:v>
                </c:pt>
                <c:pt idx="6393">
                  <c:v>3732.0650000000001</c:v>
                </c:pt>
                <c:pt idx="6394">
                  <c:v>3732.547</c:v>
                </c:pt>
                <c:pt idx="6395">
                  <c:v>3733.029</c:v>
                </c:pt>
                <c:pt idx="6396">
                  <c:v>3733.511</c:v>
                </c:pt>
                <c:pt idx="6397">
                  <c:v>3733.9940000000001</c:v>
                </c:pt>
                <c:pt idx="6398">
                  <c:v>3734.4760000000001</c:v>
                </c:pt>
                <c:pt idx="6399">
                  <c:v>3734.9580000000001</c:v>
                </c:pt>
                <c:pt idx="6400">
                  <c:v>3735.44</c:v>
                </c:pt>
                <c:pt idx="6401">
                  <c:v>3735.922</c:v>
                </c:pt>
                <c:pt idx="6402">
                  <c:v>3736.404</c:v>
                </c:pt>
                <c:pt idx="6403">
                  <c:v>3736.886</c:v>
                </c:pt>
                <c:pt idx="6404">
                  <c:v>3737.3679999999999</c:v>
                </c:pt>
                <c:pt idx="6405">
                  <c:v>3737.8510000000001</c:v>
                </c:pt>
                <c:pt idx="6406">
                  <c:v>3738.3330000000001</c:v>
                </c:pt>
                <c:pt idx="6407">
                  <c:v>3738.8150000000001</c:v>
                </c:pt>
                <c:pt idx="6408">
                  <c:v>3739.297</c:v>
                </c:pt>
                <c:pt idx="6409">
                  <c:v>3739.779</c:v>
                </c:pt>
                <c:pt idx="6410">
                  <c:v>3740.261</c:v>
                </c:pt>
                <c:pt idx="6411">
                  <c:v>3740.7429999999999</c:v>
                </c:pt>
                <c:pt idx="6412">
                  <c:v>3741.2249999999999</c:v>
                </c:pt>
                <c:pt idx="6413">
                  <c:v>3741.7080000000001</c:v>
                </c:pt>
                <c:pt idx="6414">
                  <c:v>3742.19</c:v>
                </c:pt>
                <c:pt idx="6415">
                  <c:v>3742.672</c:v>
                </c:pt>
                <c:pt idx="6416">
                  <c:v>3743.154</c:v>
                </c:pt>
                <c:pt idx="6417">
                  <c:v>3743.636</c:v>
                </c:pt>
                <c:pt idx="6418">
                  <c:v>3744.1179999999999</c:v>
                </c:pt>
                <c:pt idx="6419">
                  <c:v>3744.6</c:v>
                </c:pt>
                <c:pt idx="6420">
                  <c:v>3745.0819999999999</c:v>
                </c:pt>
                <c:pt idx="6421">
                  <c:v>3745.5639999999999</c:v>
                </c:pt>
                <c:pt idx="6422">
                  <c:v>3746.047</c:v>
                </c:pt>
                <c:pt idx="6423">
                  <c:v>3746.529</c:v>
                </c:pt>
                <c:pt idx="6424">
                  <c:v>3747.011</c:v>
                </c:pt>
                <c:pt idx="6425">
                  <c:v>3747.4929999999999</c:v>
                </c:pt>
                <c:pt idx="6426">
                  <c:v>3747.9749999999999</c:v>
                </c:pt>
                <c:pt idx="6427">
                  <c:v>3748.4569999999999</c:v>
                </c:pt>
                <c:pt idx="6428">
                  <c:v>3748.9389999999999</c:v>
                </c:pt>
                <c:pt idx="6429">
                  <c:v>3749.4209999999998</c:v>
                </c:pt>
                <c:pt idx="6430">
                  <c:v>3749.904</c:v>
                </c:pt>
                <c:pt idx="6431">
                  <c:v>3750.3850000000002</c:v>
                </c:pt>
                <c:pt idx="6432">
                  <c:v>3750.8679999999999</c:v>
                </c:pt>
                <c:pt idx="6433">
                  <c:v>3751.35</c:v>
                </c:pt>
                <c:pt idx="6434">
                  <c:v>3751.8319999999999</c:v>
                </c:pt>
                <c:pt idx="6435">
                  <c:v>3752.3139999999999</c:v>
                </c:pt>
                <c:pt idx="6436">
                  <c:v>3752.7959999999998</c:v>
                </c:pt>
                <c:pt idx="6437">
                  <c:v>3753.2779999999998</c:v>
                </c:pt>
                <c:pt idx="6438">
                  <c:v>3753.76</c:v>
                </c:pt>
                <c:pt idx="6439">
                  <c:v>3754.2420000000002</c:v>
                </c:pt>
                <c:pt idx="6440">
                  <c:v>3754.7249999999999</c:v>
                </c:pt>
                <c:pt idx="6441">
                  <c:v>3755.2069999999999</c:v>
                </c:pt>
                <c:pt idx="6442">
                  <c:v>3755.6889999999999</c:v>
                </c:pt>
                <c:pt idx="6443">
                  <c:v>3756.1709999999998</c:v>
                </c:pt>
                <c:pt idx="6444">
                  <c:v>3756.6529999999998</c:v>
                </c:pt>
                <c:pt idx="6445">
                  <c:v>3757.1350000000002</c:v>
                </c:pt>
                <c:pt idx="6446">
                  <c:v>3757.6170000000002</c:v>
                </c:pt>
                <c:pt idx="6447">
                  <c:v>3758.0990000000002</c:v>
                </c:pt>
                <c:pt idx="6448">
                  <c:v>3758.5819999999999</c:v>
                </c:pt>
                <c:pt idx="6449">
                  <c:v>3759.0639999999999</c:v>
                </c:pt>
                <c:pt idx="6450">
                  <c:v>3759.5459999999998</c:v>
                </c:pt>
                <c:pt idx="6451">
                  <c:v>3760.0279999999998</c:v>
                </c:pt>
                <c:pt idx="6452">
                  <c:v>3760.51</c:v>
                </c:pt>
                <c:pt idx="6453">
                  <c:v>3760.9920000000002</c:v>
                </c:pt>
                <c:pt idx="6454">
                  <c:v>3761.4740000000002</c:v>
                </c:pt>
                <c:pt idx="6455">
                  <c:v>3761.9560000000001</c:v>
                </c:pt>
                <c:pt idx="6456">
                  <c:v>3762.4380000000001</c:v>
                </c:pt>
                <c:pt idx="6457">
                  <c:v>3762.9209999999998</c:v>
                </c:pt>
                <c:pt idx="6458">
                  <c:v>3763.4029999999998</c:v>
                </c:pt>
                <c:pt idx="6459">
                  <c:v>3763.8850000000002</c:v>
                </c:pt>
                <c:pt idx="6460">
                  <c:v>3764.3670000000002</c:v>
                </c:pt>
                <c:pt idx="6461">
                  <c:v>3764.8490000000002</c:v>
                </c:pt>
                <c:pt idx="6462">
                  <c:v>3765.3310000000001</c:v>
                </c:pt>
                <c:pt idx="6463">
                  <c:v>3765.8130000000001</c:v>
                </c:pt>
                <c:pt idx="6464">
                  <c:v>3766.2950000000001</c:v>
                </c:pt>
                <c:pt idx="6465">
                  <c:v>3766.7779999999998</c:v>
                </c:pt>
                <c:pt idx="6466">
                  <c:v>3767.26</c:v>
                </c:pt>
                <c:pt idx="6467">
                  <c:v>3767.7420000000002</c:v>
                </c:pt>
                <c:pt idx="6468">
                  <c:v>3768.2240000000002</c:v>
                </c:pt>
                <c:pt idx="6469">
                  <c:v>3768.7060000000001</c:v>
                </c:pt>
                <c:pt idx="6470">
                  <c:v>3769.1880000000001</c:v>
                </c:pt>
                <c:pt idx="6471">
                  <c:v>3769.67</c:v>
                </c:pt>
                <c:pt idx="6472">
                  <c:v>3770.152</c:v>
                </c:pt>
                <c:pt idx="6473">
                  <c:v>3770.6350000000002</c:v>
                </c:pt>
                <c:pt idx="6474">
                  <c:v>3771.1170000000002</c:v>
                </c:pt>
                <c:pt idx="6475">
                  <c:v>3771.5990000000002</c:v>
                </c:pt>
                <c:pt idx="6476">
                  <c:v>3772.0810000000001</c:v>
                </c:pt>
                <c:pt idx="6477">
                  <c:v>3772.5630000000001</c:v>
                </c:pt>
                <c:pt idx="6478">
                  <c:v>3773.0450000000001</c:v>
                </c:pt>
                <c:pt idx="6479">
                  <c:v>3773.527</c:v>
                </c:pt>
                <c:pt idx="6480">
                  <c:v>3774.009</c:v>
                </c:pt>
                <c:pt idx="6481">
                  <c:v>3774.491</c:v>
                </c:pt>
                <c:pt idx="6482">
                  <c:v>3774.9740000000002</c:v>
                </c:pt>
                <c:pt idx="6483">
                  <c:v>3775.4560000000001</c:v>
                </c:pt>
                <c:pt idx="6484">
                  <c:v>3775.9380000000001</c:v>
                </c:pt>
                <c:pt idx="6485">
                  <c:v>3776.42</c:v>
                </c:pt>
                <c:pt idx="6486">
                  <c:v>3776.902</c:v>
                </c:pt>
                <c:pt idx="6487">
                  <c:v>3777.384</c:v>
                </c:pt>
                <c:pt idx="6488">
                  <c:v>3777.866</c:v>
                </c:pt>
                <c:pt idx="6489">
                  <c:v>3778.348</c:v>
                </c:pt>
                <c:pt idx="6490">
                  <c:v>3778.8310000000001</c:v>
                </c:pt>
                <c:pt idx="6491">
                  <c:v>3779.3130000000001</c:v>
                </c:pt>
                <c:pt idx="6492">
                  <c:v>3779.7950000000001</c:v>
                </c:pt>
                <c:pt idx="6493">
                  <c:v>3780.277</c:v>
                </c:pt>
                <c:pt idx="6494">
                  <c:v>3780.759</c:v>
                </c:pt>
                <c:pt idx="6495">
                  <c:v>3781.241</c:v>
                </c:pt>
                <c:pt idx="6496">
                  <c:v>3781.723</c:v>
                </c:pt>
                <c:pt idx="6497">
                  <c:v>3782.2049999999999</c:v>
                </c:pt>
                <c:pt idx="6498">
                  <c:v>3782.6880000000001</c:v>
                </c:pt>
                <c:pt idx="6499">
                  <c:v>3783.1689999999999</c:v>
                </c:pt>
                <c:pt idx="6500">
                  <c:v>3783.652</c:v>
                </c:pt>
                <c:pt idx="6501">
                  <c:v>3784.134</c:v>
                </c:pt>
                <c:pt idx="6502">
                  <c:v>3784.616</c:v>
                </c:pt>
                <c:pt idx="6503">
                  <c:v>3785.098</c:v>
                </c:pt>
                <c:pt idx="6504">
                  <c:v>3785.58</c:v>
                </c:pt>
                <c:pt idx="6505">
                  <c:v>3786.0619999999999</c:v>
                </c:pt>
                <c:pt idx="6506">
                  <c:v>3786.5439999999999</c:v>
                </c:pt>
                <c:pt idx="6507">
                  <c:v>3787.0259999999998</c:v>
                </c:pt>
                <c:pt idx="6508">
                  <c:v>3787.509</c:v>
                </c:pt>
                <c:pt idx="6509">
                  <c:v>3787.991</c:v>
                </c:pt>
                <c:pt idx="6510">
                  <c:v>3788.473</c:v>
                </c:pt>
                <c:pt idx="6511">
                  <c:v>3788.9549999999999</c:v>
                </c:pt>
                <c:pt idx="6512">
                  <c:v>3789.4369999999999</c:v>
                </c:pt>
                <c:pt idx="6513">
                  <c:v>3789.9189999999999</c:v>
                </c:pt>
                <c:pt idx="6514">
                  <c:v>3790.4009999999998</c:v>
                </c:pt>
                <c:pt idx="6515">
                  <c:v>3790.8829999999998</c:v>
                </c:pt>
                <c:pt idx="6516">
                  <c:v>3791.3649999999998</c:v>
                </c:pt>
                <c:pt idx="6517">
                  <c:v>3791.848</c:v>
                </c:pt>
                <c:pt idx="6518">
                  <c:v>3792.33</c:v>
                </c:pt>
                <c:pt idx="6519">
                  <c:v>3792.8119999999999</c:v>
                </c:pt>
                <c:pt idx="6520">
                  <c:v>3793.2939999999999</c:v>
                </c:pt>
                <c:pt idx="6521">
                  <c:v>3793.7759999999998</c:v>
                </c:pt>
                <c:pt idx="6522">
                  <c:v>3794.2579999999998</c:v>
                </c:pt>
                <c:pt idx="6523">
                  <c:v>3794.74</c:v>
                </c:pt>
                <c:pt idx="6524">
                  <c:v>3795.2220000000002</c:v>
                </c:pt>
                <c:pt idx="6525">
                  <c:v>3795.7049999999999</c:v>
                </c:pt>
                <c:pt idx="6526">
                  <c:v>3796.1869999999999</c:v>
                </c:pt>
                <c:pt idx="6527">
                  <c:v>3796.6689999999999</c:v>
                </c:pt>
                <c:pt idx="6528">
                  <c:v>3797.1509999999998</c:v>
                </c:pt>
                <c:pt idx="6529">
                  <c:v>3797.6329999999998</c:v>
                </c:pt>
                <c:pt idx="6530">
                  <c:v>3798.1149999999998</c:v>
                </c:pt>
                <c:pt idx="6531">
                  <c:v>3798.5970000000002</c:v>
                </c:pt>
                <c:pt idx="6532">
                  <c:v>3799.0790000000002</c:v>
                </c:pt>
                <c:pt idx="6533">
                  <c:v>3799.5619999999999</c:v>
                </c:pt>
                <c:pt idx="6534">
                  <c:v>3800.0439999999999</c:v>
                </c:pt>
                <c:pt idx="6535">
                  <c:v>3800.5259999999998</c:v>
                </c:pt>
                <c:pt idx="6536">
                  <c:v>3801.0079999999998</c:v>
                </c:pt>
                <c:pt idx="6537">
                  <c:v>3801.49</c:v>
                </c:pt>
                <c:pt idx="6538">
                  <c:v>3801.9720000000002</c:v>
                </c:pt>
                <c:pt idx="6539">
                  <c:v>3802.4540000000002</c:v>
                </c:pt>
                <c:pt idx="6540">
                  <c:v>3802.9360000000001</c:v>
                </c:pt>
                <c:pt idx="6541">
                  <c:v>3803.4180000000001</c:v>
                </c:pt>
                <c:pt idx="6542">
                  <c:v>3803.9009999999998</c:v>
                </c:pt>
                <c:pt idx="6543">
                  <c:v>3804.3829999999998</c:v>
                </c:pt>
                <c:pt idx="6544">
                  <c:v>3804.8649999999998</c:v>
                </c:pt>
                <c:pt idx="6545">
                  <c:v>3805.3470000000002</c:v>
                </c:pt>
                <c:pt idx="6546">
                  <c:v>3805.8290000000002</c:v>
                </c:pt>
                <c:pt idx="6547">
                  <c:v>3806.3110000000001</c:v>
                </c:pt>
                <c:pt idx="6548">
                  <c:v>3806.7930000000001</c:v>
                </c:pt>
                <c:pt idx="6549">
                  <c:v>3807.2750000000001</c:v>
                </c:pt>
                <c:pt idx="6550">
                  <c:v>3807.7579999999998</c:v>
                </c:pt>
                <c:pt idx="6551">
                  <c:v>3808.24</c:v>
                </c:pt>
                <c:pt idx="6552">
                  <c:v>3808.7220000000002</c:v>
                </c:pt>
                <c:pt idx="6553">
                  <c:v>3809.2040000000002</c:v>
                </c:pt>
                <c:pt idx="6554">
                  <c:v>3809.6860000000001</c:v>
                </c:pt>
                <c:pt idx="6555">
                  <c:v>3810.1680000000001</c:v>
                </c:pt>
                <c:pt idx="6556">
                  <c:v>3810.65</c:v>
                </c:pt>
                <c:pt idx="6557">
                  <c:v>3811.1320000000001</c:v>
                </c:pt>
                <c:pt idx="6558">
                  <c:v>3811.6149999999998</c:v>
                </c:pt>
                <c:pt idx="6559">
                  <c:v>3812.096</c:v>
                </c:pt>
                <c:pt idx="6560">
                  <c:v>3812.5790000000002</c:v>
                </c:pt>
                <c:pt idx="6561">
                  <c:v>3813.0610000000001</c:v>
                </c:pt>
                <c:pt idx="6562">
                  <c:v>3813.5430000000001</c:v>
                </c:pt>
                <c:pt idx="6563">
                  <c:v>3814.0250000000001</c:v>
                </c:pt>
                <c:pt idx="6564">
                  <c:v>3814.5070000000001</c:v>
                </c:pt>
                <c:pt idx="6565">
                  <c:v>3814.989</c:v>
                </c:pt>
                <c:pt idx="6566">
                  <c:v>3815.471</c:v>
                </c:pt>
                <c:pt idx="6567">
                  <c:v>3815.953</c:v>
                </c:pt>
                <c:pt idx="6568">
                  <c:v>3816.4360000000001</c:v>
                </c:pt>
                <c:pt idx="6569">
                  <c:v>3816.9180000000001</c:v>
                </c:pt>
                <c:pt idx="6570">
                  <c:v>3817.4</c:v>
                </c:pt>
                <c:pt idx="6571">
                  <c:v>3817.8820000000001</c:v>
                </c:pt>
                <c:pt idx="6572">
                  <c:v>3818.364</c:v>
                </c:pt>
                <c:pt idx="6573">
                  <c:v>3818.846</c:v>
                </c:pt>
                <c:pt idx="6574">
                  <c:v>3819.328</c:v>
                </c:pt>
                <c:pt idx="6575">
                  <c:v>3819.81</c:v>
                </c:pt>
                <c:pt idx="6576">
                  <c:v>3820.2919999999999</c:v>
                </c:pt>
                <c:pt idx="6577">
                  <c:v>3820.7750000000001</c:v>
                </c:pt>
                <c:pt idx="6578">
                  <c:v>3821.2570000000001</c:v>
                </c:pt>
                <c:pt idx="6579">
                  <c:v>3821.739</c:v>
                </c:pt>
                <c:pt idx="6580">
                  <c:v>3822.221</c:v>
                </c:pt>
                <c:pt idx="6581">
                  <c:v>3822.703</c:v>
                </c:pt>
                <c:pt idx="6582">
                  <c:v>3823.1849999999999</c:v>
                </c:pt>
                <c:pt idx="6583">
                  <c:v>3823.6669999999999</c:v>
                </c:pt>
                <c:pt idx="6584">
                  <c:v>3824.1489999999999</c:v>
                </c:pt>
                <c:pt idx="6585">
                  <c:v>3824.6320000000001</c:v>
                </c:pt>
                <c:pt idx="6586">
                  <c:v>3825.114</c:v>
                </c:pt>
                <c:pt idx="6587">
                  <c:v>3825.596</c:v>
                </c:pt>
                <c:pt idx="6588">
                  <c:v>3826.078</c:v>
                </c:pt>
                <c:pt idx="6589">
                  <c:v>3826.56</c:v>
                </c:pt>
                <c:pt idx="6590">
                  <c:v>3827.0419999999999</c:v>
                </c:pt>
                <c:pt idx="6591">
                  <c:v>3827.5239999999999</c:v>
                </c:pt>
                <c:pt idx="6592">
                  <c:v>3828.0059999999999</c:v>
                </c:pt>
                <c:pt idx="6593">
                  <c:v>3828.489</c:v>
                </c:pt>
                <c:pt idx="6594">
                  <c:v>3828.971</c:v>
                </c:pt>
                <c:pt idx="6595">
                  <c:v>3829.453</c:v>
                </c:pt>
                <c:pt idx="6596">
                  <c:v>3829.9349999999999</c:v>
                </c:pt>
                <c:pt idx="6597">
                  <c:v>3830.4169999999999</c:v>
                </c:pt>
                <c:pt idx="6598">
                  <c:v>3830.8989999999999</c:v>
                </c:pt>
                <c:pt idx="6599">
                  <c:v>3831.3809999999999</c:v>
                </c:pt>
                <c:pt idx="6600">
                  <c:v>3831.8629999999998</c:v>
                </c:pt>
                <c:pt idx="6601">
                  <c:v>3832.3449999999998</c:v>
                </c:pt>
                <c:pt idx="6602">
                  <c:v>3832.828</c:v>
                </c:pt>
                <c:pt idx="6603">
                  <c:v>3833.31</c:v>
                </c:pt>
                <c:pt idx="6604">
                  <c:v>3833.7919999999999</c:v>
                </c:pt>
                <c:pt idx="6605">
                  <c:v>3834.2739999999999</c:v>
                </c:pt>
                <c:pt idx="6606">
                  <c:v>3834.7559999999999</c:v>
                </c:pt>
                <c:pt idx="6607">
                  <c:v>3835.2379999999998</c:v>
                </c:pt>
                <c:pt idx="6608">
                  <c:v>3835.72</c:v>
                </c:pt>
                <c:pt idx="6609">
                  <c:v>3836.2020000000002</c:v>
                </c:pt>
                <c:pt idx="6610">
                  <c:v>3836.6849999999999</c:v>
                </c:pt>
                <c:pt idx="6611">
                  <c:v>3837.1669999999999</c:v>
                </c:pt>
                <c:pt idx="6612">
                  <c:v>3837.6489999999999</c:v>
                </c:pt>
                <c:pt idx="6613">
                  <c:v>3838.1309999999999</c:v>
                </c:pt>
                <c:pt idx="6614">
                  <c:v>3838.6129999999998</c:v>
                </c:pt>
                <c:pt idx="6615">
                  <c:v>3839.0949999999998</c:v>
                </c:pt>
                <c:pt idx="6616">
                  <c:v>3839.5770000000002</c:v>
                </c:pt>
                <c:pt idx="6617">
                  <c:v>3840.0590000000002</c:v>
                </c:pt>
                <c:pt idx="6618">
                  <c:v>3840.5419999999999</c:v>
                </c:pt>
                <c:pt idx="6619">
                  <c:v>3841.0230000000001</c:v>
                </c:pt>
                <c:pt idx="6620">
                  <c:v>3841.5059999999999</c:v>
                </c:pt>
                <c:pt idx="6621">
                  <c:v>3841.9879999999998</c:v>
                </c:pt>
                <c:pt idx="6622">
                  <c:v>3842.47</c:v>
                </c:pt>
                <c:pt idx="6623">
                  <c:v>3842.9520000000002</c:v>
                </c:pt>
                <c:pt idx="6624">
                  <c:v>3843.4340000000002</c:v>
                </c:pt>
                <c:pt idx="6625">
                  <c:v>3843.9160000000002</c:v>
                </c:pt>
                <c:pt idx="6626">
                  <c:v>3844.3980000000001</c:v>
                </c:pt>
                <c:pt idx="6627">
                  <c:v>3844.88</c:v>
                </c:pt>
                <c:pt idx="6628">
                  <c:v>3845.3629999999998</c:v>
                </c:pt>
                <c:pt idx="6629">
                  <c:v>3845.8449999999998</c:v>
                </c:pt>
                <c:pt idx="6630">
                  <c:v>3846.3270000000002</c:v>
                </c:pt>
                <c:pt idx="6631">
                  <c:v>3846.8090000000002</c:v>
                </c:pt>
                <c:pt idx="6632">
                  <c:v>3847.2910000000002</c:v>
                </c:pt>
                <c:pt idx="6633">
                  <c:v>3847.7730000000001</c:v>
                </c:pt>
                <c:pt idx="6634">
                  <c:v>3848.2550000000001</c:v>
                </c:pt>
                <c:pt idx="6635">
                  <c:v>3848.7370000000001</c:v>
                </c:pt>
                <c:pt idx="6636">
                  <c:v>3849.2190000000001</c:v>
                </c:pt>
                <c:pt idx="6637">
                  <c:v>3849.7020000000002</c:v>
                </c:pt>
                <c:pt idx="6638">
                  <c:v>3850.1840000000002</c:v>
                </c:pt>
                <c:pt idx="6639">
                  <c:v>3850.6660000000002</c:v>
                </c:pt>
                <c:pt idx="6640">
                  <c:v>3851.1480000000001</c:v>
                </c:pt>
                <c:pt idx="6641">
                  <c:v>3851.63</c:v>
                </c:pt>
                <c:pt idx="6642">
                  <c:v>3852.1120000000001</c:v>
                </c:pt>
                <c:pt idx="6643">
                  <c:v>3852.5940000000001</c:v>
                </c:pt>
                <c:pt idx="6644">
                  <c:v>3853.076</c:v>
                </c:pt>
                <c:pt idx="6645">
                  <c:v>3853.5590000000002</c:v>
                </c:pt>
                <c:pt idx="6646">
                  <c:v>3854.0410000000002</c:v>
                </c:pt>
                <c:pt idx="6647">
                  <c:v>3854.5230000000001</c:v>
                </c:pt>
                <c:pt idx="6648">
                  <c:v>3855.0050000000001</c:v>
                </c:pt>
                <c:pt idx="6649">
                  <c:v>3855.4870000000001</c:v>
                </c:pt>
                <c:pt idx="6650">
                  <c:v>3855.9690000000001</c:v>
                </c:pt>
                <c:pt idx="6651">
                  <c:v>3856.451</c:v>
                </c:pt>
                <c:pt idx="6652">
                  <c:v>3856.933</c:v>
                </c:pt>
                <c:pt idx="6653">
                  <c:v>3857.4160000000002</c:v>
                </c:pt>
                <c:pt idx="6654">
                  <c:v>3857.8980000000001</c:v>
                </c:pt>
                <c:pt idx="6655">
                  <c:v>3858.38</c:v>
                </c:pt>
                <c:pt idx="6656">
                  <c:v>3858.8620000000001</c:v>
                </c:pt>
                <c:pt idx="6657">
                  <c:v>3859.3440000000001</c:v>
                </c:pt>
                <c:pt idx="6658">
                  <c:v>3859.826</c:v>
                </c:pt>
                <c:pt idx="6659">
                  <c:v>3860.308</c:v>
                </c:pt>
                <c:pt idx="6660">
                  <c:v>3860.79</c:v>
                </c:pt>
                <c:pt idx="6661">
                  <c:v>3861.2719999999999</c:v>
                </c:pt>
                <c:pt idx="6662">
                  <c:v>3861.7550000000001</c:v>
                </c:pt>
                <c:pt idx="6663">
                  <c:v>3862.2370000000001</c:v>
                </c:pt>
                <c:pt idx="6664">
                  <c:v>3862.7190000000001</c:v>
                </c:pt>
                <c:pt idx="6665">
                  <c:v>3863.201</c:v>
                </c:pt>
                <c:pt idx="6666">
                  <c:v>3863.683</c:v>
                </c:pt>
                <c:pt idx="6667">
                  <c:v>3864.165</c:v>
                </c:pt>
                <c:pt idx="6668">
                  <c:v>3864.6469999999999</c:v>
                </c:pt>
                <c:pt idx="6669">
                  <c:v>3865.1289999999999</c:v>
                </c:pt>
                <c:pt idx="6670">
                  <c:v>3865.6120000000001</c:v>
                </c:pt>
                <c:pt idx="6671">
                  <c:v>3866.0940000000001</c:v>
                </c:pt>
                <c:pt idx="6672">
                  <c:v>3866.576</c:v>
                </c:pt>
                <c:pt idx="6673">
                  <c:v>3867.058</c:v>
                </c:pt>
                <c:pt idx="6674">
                  <c:v>3867.54</c:v>
                </c:pt>
                <c:pt idx="6675">
                  <c:v>3868.0219999999999</c:v>
                </c:pt>
                <c:pt idx="6676">
                  <c:v>3868.5039999999999</c:v>
                </c:pt>
                <c:pt idx="6677">
                  <c:v>3868.9859999999999</c:v>
                </c:pt>
                <c:pt idx="6678">
                  <c:v>3869.4690000000001</c:v>
                </c:pt>
                <c:pt idx="6679">
                  <c:v>3869.95</c:v>
                </c:pt>
                <c:pt idx="6680">
                  <c:v>3870.433</c:v>
                </c:pt>
                <c:pt idx="6681">
                  <c:v>3870.915</c:v>
                </c:pt>
                <c:pt idx="6682">
                  <c:v>3871.3969999999999</c:v>
                </c:pt>
                <c:pt idx="6683">
                  <c:v>3871.8789999999999</c:v>
                </c:pt>
                <c:pt idx="6684">
                  <c:v>3872.3609999999999</c:v>
                </c:pt>
                <c:pt idx="6685">
                  <c:v>3872.8429999999998</c:v>
                </c:pt>
                <c:pt idx="6686">
                  <c:v>3873.3249999999998</c:v>
                </c:pt>
                <c:pt idx="6687">
                  <c:v>3873.8069999999998</c:v>
                </c:pt>
                <c:pt idx="6688">
                  <c:v>3874.29</c:v>
                </c:pt>
                <c:pt idx="6689">
                  <c:v>3874.7719999999999</c:v>
                </c:pt>
                <c:pt idx="6690">
                  <c:v>3875.2539999999999</c:v>
                </c:pt>
                <c:pt idx="6691">
                  <c:v>3875.7359999999999</c:v>
                </c:pt>
                <c:pt idx="6692">
                  <c:v>3876.2179999999998</c:v>
                </c:pt>
                <c:pt idx="6693">
                  <c:v>3876.7</c:v>
                </c:pt>
                <c:pt idx="6694">
                  <c:v>3877.1819999999998</c:v>
                </c:pt>
                <c:pt idx="6695">
                  <c:v>3877.6640000000002</c:v>
                </c:pt>
                <c:pt idx="6696">
                  <c:v>3878.1460000000002</c:v>
                </c:pt>
                <c:pt idx="6697">
                  <c:v>3878.6289999999999</c:v>
                </c:pt>
                <c:pt idx="6698">
                  <c:v>3879.1109999999999</c:v>
                </c:pt>
                <c:pt idx="6699">
                  <c:v>3879.5929999999998</c:v>
                </c:pt>
                <c:pt idx="6700">
                  <c:v>3880.0749999999998</c:v>
                </c:pt>
                <c:pt idx="6701">
                  <c:v>3880.5569999999998</c:v>
                </c:pt>
                <c:pt idx="6702">
                  <c:v>3881.0390000000002</c:v>
                </c:pt>
                <c:pt idx="6703">
                  <c:v>3881.5210000000002</c:v>
                </c:pt>
                <c:pt idx="6704">
                  <c:v>3882.0030000000002</c:v>
                </c:pt>
                <c:pt idx="6705">
                  <c:v>3882.4859999999999</c:v>
                </c:pt>
                <c:pt idx="6706">
                  <c:v>3882.9679999999998</c:v>
                </c:pt>
                <c:pt idx="6707">
                  <c:v>3883.45</c:v>
                </c:pt>
                <c:pt idx="6708">
                  <c:v>3883.9319999999998</c:v>
                </c:pt>
                <c:pt idx="6709">
                  <c:v>3884.4140000000002</c:v>
                </c:pt>
                <c:pt idx="6710">
                  <c:v>3884.8960000000002</c:v>
                </c:pt>
                <c:pt idx="6711">
                  <c:v>3885.3780000000002</c:v>
                </c:pt>
                <c:pt idx="6712">
                  <c:v>3885.86</c:v>
                </c:pt>
                <c:pt idx="6713">
                  <c:v>3886.3429999999998</c:v>
                </c:pt>
                <c:pt idx="6714">
                  <c:v>3886.8249999999998</c:v>
                </c:pt>
                <c:pt idx="6715">
                  <c:v>3887.3069999999998</c:v>
                </c:pt>
                <c:pt idx="6716">
                  <c:v>3887.7890000000002</c:v>
                </c:pt>
                <c:pt idx="6717">
                  <c:v>3888.2710000000002</c:v>
                </c:pt>
                <c:pt idx="6718">
                  <c:v>3888.7530000000002</c:v>
                </c:pt>
                <c:pt idx="6719">
                  <c:v>3889.2350000000001</c:v>
                </c:pt>
                <c:pt idx="6720">
                  <c:v>3889.7170000000001</c:v>
                </c:pt>
                <c:pt idx="6721">
                  <c:v>3890.1990000000001</c:v>
                </c:pt>
                <c:pt idx="6722">
                  <c:v>3890.6819999999998</c:v>
                </c:pt>
                <c:pt idx="6723">
                  <c:v>3891.1640000000002</c:v>
                </c:pt>
                <c:pt idx="6724">
                  <c:v>3891.6460000000002</c:v>
                </c:pt>
                <c:pt idx="6725">
                  <c:v>3892.1280000000002</c:v>
                </c:pt>
                <c:pt idx="6726">
                  <c:v>3892.61</c:v>
                </c:pt>
                <c:pt idx="6727">
                  <c:v>3893.0920000000001</c:v>
                </c:pt>
                <c:pt idx="6728">
                  <c:v>3893.5740000000001</c:v>
                </c:pt>
                <c:pt idx="6729">
                  <c:v>3894.056</c:v>
                </c:pt>
                <c:pt idx="6730">
                  <c:v>3894.5390000000002</c:v>
                </c:pt>
                <c:pt idx="6731">
                  <c:v>3895.0210000000002</c:v>
                </c:pt>
                <c:pt idx="6732">
                  <c:v>3895.5030000000002</c:v>
                </c:pt>
                <c:pt idx="6733">
                  <c:v>3895.9850000000001</c:v>
                </c:pt>
                <c:pt idx="6734">
                  <c:v>3896.4670000000001</c:v>
                </c:pt>
                <c:pt idx="6735">
                  <c:v>3896.9490000000001</c:v>
                </c:pt>
                <c:pt idx="6736">
                  <c:v>3897.431</c:v>
                </c:pt>
                <c:pt idx="6737">
                  <c:v>3897.913</c:v>
                </c:pt>
                <c:pt idx="6738">
                  <c:v>3898.3960000000002</c:v>
                </c:pt>
                <c:pt idx="6739">
                  <c:v>3898.877</c:v>
                </c:pt>
                <c:pt idx="6740">
                  <c:v>3899.36</c:v>
                </c:pt>
                <c:pt idx="6741">
                  <c:v>3899.8420000000001</c:v>
                </c:pt>
                <c:pt idx="6742">
                  <c:v>3900.3240000000001</c:v>
                </c:pt>
                <c:pt idx="6743">
                  <c:v>3900.806</c:v>
                </c:pt>
                <c:pt idx="6744">
                  <c:v>3901.288</c:v>
                </c:pt>
                <c:pt idx="6745">
                  <c:v>3901.77</c:v>
                </c:pt>
                <c:pt idx="6746">
                  <c:v>3902.252</c:v>
                </c:pt>
                <c:pt idx="6747">
                  <c:v>3902.7339999999999</c:v>
                </c:pt>
                <c:pt idx="6748">
                  <c:v>3903.2170000000001</c:v>
                </c:pt>
                <c:pt idx="6749">
                  <c:v>3903.6990000000001</c:v>
                </c:pt>
                <c:pt idx="6750">
                  <c:v>3904.181</c:v>
                </c:pt>
                <c:pt idx="6751">
                  <c:v>3904.663</c:v>
                </c:pt>
                <c:pt idx="6752">
                  <c:v>3905.145</c:v>
                </c:pt>
                <c:pt idx="6753">
                  <c:v>3905.627</c:v>
                </c:pt>
                <c:pt idx="6754">
                  <c:v>3906.1089999999999</c:v>
                </c:pt>
                <c:pt idx="6755">
                  <c:v>3906.5909999999999</c:v>
                </c:pt>
                <c:pt idx="6756">
                  <c:v>3907.0729999999999</c:v>
                </c:pt>
                <c:pt idx="6757">
                  <c:v>3907.556</c:v>
                </c:pt>
                <c:pt idx="6758">
                  <c:v>3908.038</c:v>
                </c:pt>
                <c:pt idx="6759">
                  <c:v>3908.52</c:v>
                </c:pt>
                <c:pt idx="6760">
                  <c:v>3909.002</c:v>
                </c:pt>
                <c:pt idx="6761">
                  <c:v>3909.4839999999999</c:v>
                </c:pt>
                <c:pt idx="6762">
                  <c:v>3909.9659999999999</c:v>
                </c:pt>
                <c:pt idx="6763">
                  <c:v>3910.4479999999999</c:v>
                </c:pt>
                <c:pt idx="6764">
                  <c:v>3910.93</c:v>
                </c:pt>
                <c:pt idx="6765">
                  <c:v>3911.413</c:v>
                </c:pt>
                <c:pt idx="6766">
                  <c:v>3911.895</c:v>
                </c:pt>
                <c:pt idx="6767">
                  <c:v>3912.377</c:v>
                </c:pt>
                <c:pt idx="6768">
                  <c:v>3912.8589999999999</c:v>
                </c:pt>
                <c:pt idx="6769">
                  <c:v>3913.3409999999999</c:v>
                </c:pt>
                <c:pt idx="6770">
                  <c:v>3913.8229999999999</c:v>
                </c:pt>
                <c:pt idx="6771">
                  <c:v>3914.3049999999998</c:v>
                </c:pt>
                <c:pt idx="6772">
                  <c:v>3914.7869999999998</c:v>
                </c:pt>
                <c:pt idx="6773">
                  <c:v>3915.27</c:v>
                </c:pt>
                <c:pt idx="6774">
                  <c:v>3915.752</c:v>
                </c:pt>
                <c:pt idx="6775">
                  <c:v>3916.2339999999999</c:v>
                </c:pt>
                <c:pt idx="6776">
                  <c:v>3916.7159999999999</c:v>
                </c:pt>
                <c:pt idx="6777">
                  <c:v>3917.1979999999999</c:v>
                </c:pt>
                <c:pt idx="6778">
                  <c:v>3917.68</c:v>
                </c:pt>
                <c:pt idx="6779">
                  <c:v>3918.1619999999998</c:v>
                </c:pt>
                <c:pt idx="6780">
                  <c:v>3918.6439999999998</c:v>
                </c:pt>
                <c:pt idx="6781">
                  <c:v>3919.1260000000002</c:v>
                </c:pt>
                <c:pt idx="6782">
                  <c:v>3919.6089999999999</c:v>
                </c:pt>
                <c:pt idx="6783">
                  <c:v>3920.0909999999999</c:v>
                </c:pt>
                <c:pt idx="6784">
                  <c:v>3920.5729999999999</c:v>
                </c:pt>
                <c:pt idx="6785">
                  <c:v>3921.0549999999998</c:v>
                </c:pt>
                <c:pt idx="6786">
                  <c:v>3921.5369999999998</c:v>
                </c:pt>
                <c:pt idx="6787">
                  <c:v>3922.0189999999998</c:v>
                </c:pt>
                <c:pt idx="6788">
                  <c:v>3922.5010000000002</c:v>
                </c:pt>
                <c:pt idx="6789">
                  <c:v>3922.9830000000002</c:v>
                </c:pt>
                <c:pt idx="6790">
                  <c:v>3923.4659999999999</c:v>
                </c:pt>
                <c:pt idx="6791">
                  <c:v>3923.9479999999999</c:v>
                </c:pt>
                <c:pt idx="6792">
                  <c:v>3924.43</c:v>
                </c:pt>
                <c:pt idx="6793">
                  <c:v>3924.9119999999998</c:v>
                </c:pt>
                <c:pt idx="6794">
                  <c:v>3925.3939999999998</c:v>
                </c:pt>
                <c:pt idx="6795">
                  <c:v>3925.8760000000002</c:v>
                </c:pt>
                <c:pt idx="6796">
                  <c:v>3926.3580000000002</c:v>
                </c:pt>
                <c:pt idx="6797">
                  <c:v>3926.84</c:v>
                </c:pt>
                <c:pt idx="6798">
                  <c:v>3927.3229999999999</c:v>
                </c:pt>
                <c:pt idx="6799">
                  <c:v>3927.8040000000001</c:v>
                </c:pt>
                <c:pt idx="6800">
                  <c:v>3928.2869999999998</c:v>
                </c:pt>
                <c:pt idx="6801">
                  <c:v>3928.7689999999998</c:v>
                </c:pt>
                <c:pt idx="6802">
                  <c:v>3929.2510000000002</c:v>
                </c:pt>
                <c:pt idx="6803">
                  <c:v>3929.7330000000002</c:v>
                </c:pt>
                <c:pt idx="6804">
                  <c:v>3930.2150000000001</c:v>
                </c:pt>
                <c:pt idx="6805">
                  <c:v>3930.6970000000001</c:v>
                </c:pt>
                <c:pt idx="6806">
                  <c:v>3931.1790000000001</c:v>
                </c:pt>
                <c:pt idx="6807">
                  <c:v>3931.6610000000001</c:v>
                </c:pt>
                <c:pt idx="6808">
                  <c:v>3932.1439999999998</c:v>
                </c:pt>
                <c:pt idx="6809">
                  <c:v>3932.6260000000002</c:v>
                </c:pt>
                <c:pt idx="6810">
                  <c:v>3933.1080000000002</c:v>
                </c:pt>
                <c:pt idx="6811">
                  <c:v>3933.59</c:v>
                </c:pt>
                <c:pt idx="6812">
                  <c:v>3934.0720000000001</c:v>
                </c:pt>
                <c:pt idx="6813">
                  <c:v>3934.5540000000001</c:v>
                </c:pt>
                <c:pt idx="6814">
                  <c:v>3935.0360000000001</c:v>
                </c:pt>
                <c:pt idx="6815">
                  <c:v>3935.518</c:v>
                </c:pt>
                <c:pt idx="6816">
                  <c:v>3936</c:v>
                </c:pt>
                <c:pt idx="6817">
                  <c:v>3936.4830000000002</c:v>
                </c:pt>
                <c:pt idx="6818">
                  <c:v>3936.9650000000001</c:v>
                </c:pt>
                <c:pt idx="6819">
                  <c:v>3937.4470000000001</c:v>
                </c:pt>
                <c:pt idx="6820">
                  <c:v>3937.9290000000001</c:v>
                </c:pt>
                <c:pt idx="6821">
                  <c:v>3938.4110000000001</c:v>
                </c:pt>
                <c:pt idx="6822">
                  <c:v>3938.893</c:v>
                </c:pt>
                <c:pt idx="6823">
                  <c:v>3939.375</c:v>
                </c:pt>
                <c:pt idx="6824">
                  <c:v>3939.857</c:v>
                </c:pt>
                <c:pt idx="6825">
                  <c:v>3940.34</c:v>
                </c:pt>
                <c:pt idx="6826">
                  <c:v>3940.8220000000001</c:v>
                </c:pt>
                <c:pt idx="6827">
                  <c:v>3941.3040000000001</c:v>
                </c:pt>
                <c:pt idx="6828">
                  <c:v>3941.7860000000001</c:v>
                </c:pt>
                <c:pt idx="6829">
                  <c:v>3942.268</c:v>
                </c:pt>
                <c:pt idx="6830">
                  <c:v>3942.75</c:v>
                </c:pt>
                <c:pt idx="6831">
                  <c:v>3943.232</c:v>
                </c:pt>
                <c:pt idx="6832">
                  <c:v>3943.7139999999999</c:v>
                </c:pt>
                <c:pt idx="6833">
                  <c:v>3944.1970000000001</c:v>
                </c:pt>
                <c:pt idx="6834">
                  <c:v>3944.6790000000001</c:v>
                </c:pt>
                <c:pt idx="6835">
                  <c:v>3945.1610000000001</c:v>
                </c:pt>
                <c:pt idx="6836">
                  <c:v>3945.643</c:v>
                </c:pt>
                <c:pt idx="6837">
                  <c:v>3946.125</c:v>
                </c:pt>
                <c:pt idx="6838">
                  <c:v>3946.607</c:v>
                </c:pt>
                <c:pt idx="6839">
                  <c:v>3947.0889999999999</c:v>
                </c:pt>
                <c:pt idx="6840">
                  <c:v>3947.5709999999999</c:v>
                </c:pt>
                <c:pt idx="6841">
                  <c:v>3948.0529999999999</c:v>
                </c:pt>
                <c:pt idx="6842">
                  <c:v>3948.5360000000001</c:v>
                </c:pt>
                <c:pt idx="6843">
                  <c:v>3949.018</c:v>
                </c:pt>
                <c:pt idx="6844">
                  <c:v>3949.5</c:v>
                </c:pt>
                <c:pt idx="6845">
                  <c:v>3949.982</c:v>
                </c:pt>
                <c:pt idx="6846">
                  <c:v>3950.4639999999999</c:v>
                </c:pt>
                <c:pt idx="6847">
                  <c:v>3950.9459999999999</c:v>
                </c:pt>
                <c:pt idx="6848">
                  <c:v>3951.4279999999999</c:v>
                </c:pt>
                <c:pt idx="6849">
                  <c:v>3951.91</c:v>
                </c:pt>
                <c:pt idx="6850">
                  <c:v>3952.393</c:v>
                </c:pt>
                <c:pt idx="6851">
                  <c:v>3952.875</c:v>
                </c:pt>
                <c:pt idx="6852">
                  <c:v>3953.357</c:v>
                </c:pt>
                <c:pt idx="6853">
                  <c:v>3953.8389999999999</c:v>
                </c:pt>
                <c:pt idx="6854">
                  <c:v>3954.3209999999999</c:v>
                </c:pt>
                <c:pt idx="6855">
                  <c:v>3954.8029999999999</c:v>
                </c:pt>
                <c:pt idx="6856">
                  <c:v>3955.2849999999999</c:v>
                </c:pt>
                <c:pt idx="6857">
                  <c:v>3955.7669999999998</c:v>
                </c:pt>
                <c:pt idx="6858">
                  <c:v>3956.25</c:v>
                </c:pt>
                <c:pt idx="6859">
                  <c:v>3956.7310000000002</c:v>
                </c:pt>
                <c:pt idx="6860">
                  <c:v>3957.2139999999999</c:v>
                </c:pt>
                <c:pt idx="6861">
                  <c:v>3957.6959999999999</c:v>
                </c:pt>
                <c:pt idx="6862">
                  <c:v>3958.1779999999999</c:v>
                </c:pt>
                <c:pt idx="6863">
                  <c:v>3958.66</c:v>
                </c:pt>
                <c:pt idx="6864">
                  <c:v>3959.1419999999998</c:v>
                </c:pt>
                <c:pt idx="6865">
                  <c:v>3959.6239999999998</c:v>
                </c:pt>
                <c:pt idx="6866">
                  <c:v>3960.1060000000002</c:v>
                </c:pt>
                <c:pt idx="6867">
                  <c:v>3960.5880000000002</c:v>
                </c:pt>
                <c:pt idx="6868">
                  <c:v>3961.0709999999999</c:v>
                </c:pt>
                <c:pt idx="6869">
                  <c:v>3961.5529999999999</c:v>
                </c:pt>
                <c:pt idx="6870">
                  <c:v>3962.0349999999999</c:v>
                </c:pt>
                <c:pt idx="6871">
                  <c:v>3962.5169999999998</c:v>
                </c:pt>
                <c:pt idx="6872">
                  <c:v>3962.9989999999998</c:v>
                </c:pt>
                <c:pt idx="6873">
                  <c:v>3963.4810000000002</c:v>
                </c:pt>
                <c:pt idx="6874">
                  <c:v>3963.9630000000002</c:v>
                </c:pt>
                <c:pt idx="6875">
                  <c:v>3964.4450000000002</c:v>
                </c:pt>
                <c:pt idx="6876">
                  <c:v>3964.9270000000001</c:v>
                </c:pt>
                <c:pt idx="6877">
                  <c:v>3965.41</c:v>
                </c:pt>
                <c:pt idx="6878">
                  <c:v>3965.8919999999998</c:v>
                </c:pt>
                <c:pt idx="6879">
                  <c:v>3966.3739999999998</c:v>
                </c:pt>
                <c:pt idx="6880">
                  <c:v>3966.8560000000002</c:v>
                </c:pt>
                <c:pt idx="6881">
                  <c:v>3967.3380000000002</c:v>
                </c:pt>
                <c:pt idx="6882">
                  <c:v>3967.82</c:v>
                </c:pt>
                <c:pt idx="6883">
                  <c:v>3968.3020000000001</c:v>
                </c:pt>
                <c:pt idx="6884">
                  <c:v>3968.7840000000001</c:v>
                </c:pt>
                <c:pt idx="6885">
                  <c:v>3969.2669999999998</c:v>
                </c:pt>
                <c:pt idx="6886">
                  <c:v>3969.7489999999998</c:v>
                </c:pt>
                <c:pt idx="6887">
                  <c:v>3970.2310000000002</c:v>
                </c:pt>
                <c:pt idx="6888">
                  <c:v>3970.7130000000002</c:v>
                </c:pt>
                <c:pt idx="6889">
                  <c:v>3971.1950000000002</c:v>
                </c:pt>
                <c:pt idx="6890">
                  <c:v>3971.6770000000001</c:v>
                </c:pt>
                <c:pt idx="6891">
                  <c:v>3972.1590000000001</c:v>
                </c:pt>
                <c:pt idx="6892">
                  <c:v>3972.6410000000001</c:v>
                </c:pt>
                <c:pt idx="6893">
                  <c:v>3973.1239999999998</c:v>
                </c:pt>
                <c:pt idx="6894">
                  <c:v>3973.6060000000002</c:v>
                </c:pt>
                <c:pt idx="6895">
                  <c:v>3974.0880000000002</c:v>
                </c:pt>
                <c:pt idx="6896">
                  <c:v>3974.57</c:v>
                </c:pt>
                <c:pt idx="6897">
                  <c:v>3975.0520000000001</c:v>
                </c:pt>
                <c:pt idx="6898">
                  <c:v>3975.5340000000001</c:v>
                </c:pt>
                <c:pt idx="6899">
                  <c:v>3976.0160000000001</c:v>
                </c:pt>
                <c:pt idx="6900">
                  <c:v>3976.498</c:v>
                </c:pt>
                <c:pt idx="6901">
                  <c:v>3976.98</c:v>
                </c:pt>
                <c:pt idx="6902">
                  <c:v>3977.4630000000002</c:v>
                </c:pt>
                <c:pt idx="6903">
                  <c:v>3977.9450000000002</c:v>
                </c:pt>
                <c:pt idx="6904">
                  <c:v>3978.4270000000001</c:v>
                </c:pt>
                <c:pt idx="6905">
                  <c:v>3978.9090000000001</c:v>
                </c:pt>
                <c:pt idx="6906">
                  <c:v>3979.3910000000001</c:v>
                </c:pt>
                <c:pt idx="6907">
                  <c:v>3979.873</c:v>
                </c:pt>
                <c:pt idx="6908">
                  <c:v>3980.355</c:v>
                </c:pt>
                <c:pt idx="6909">
                  <c:v>3980.837</c:v>
                </c:pt>
                <c:pt idx="6910">
                  <c:v>3981.32</c:v>
                </c:pt>
                <c:pt idx="6911">
                  <c:v>3981.8020000000001</c:v>
                </c:pt>
                <c:pt idx="6912">
                  <c:v>3982.2840000000001</c:v>
                </c:pt>
                <c:pt idx="6913">
                  <c:v>3982.7660000000001</c:v>
                </c:pt>
                <c:pt idx="6914">
                  <c:v>3983.248</c:v>
                </c:pt>
                <c:pt idx="6915">
                  <c:v>3983.73</c:v>
                </c:pt>
                <c:pt idx="6916">
                  <c:v>3984.212</c:v>
                </c:pt>
                <c:pt idx="6917">
                  <c:v>3984.694</c:v>
                </c:pt>
                <c:pt idx="6918">
                  <c:v>3985.1770000000001</c:v>
                </c:pt>
                <c:pt idx="6919">
                  <c:v>3985.6579999999999</c:v>
                </c:pt>
                <c:pt idx="6920">
                  <c:v>3986.1410000000001</c:v>
                </c:pt>
                <c:pt idx="6921">
                  <c:v>3986.623</c:v>
                </c:pt>
                <c:pt idx="6922">
                  <c:v>3987.105</c:v>
                </c:pt>
                <c:pt idx="6923">
                  <c:v>3987.587</c:v>
                </c:pt>
                <c:pt idx="6924">
                  <c:v>3988.069</c:v>
                </c:pt>
                <c:pt idx="6925">
                  <c:v>3988.5509999999999</c:v>
                </c:pt>
                <c:pt idx="6926">
                  <c:v>3989.0329999999999</c:v>
                </c:pt>
                <c:pt idx="6927">
                  <c:v>3989.5149999999999</c:v>
                </c:pt>
                <c:pt idx="6928">
                  <c:v>3989.998</c:v>
                </c:pt>
                <c:pt idx="6929">
                  <c:v>3990.48</c:v>
                </c:pt>
                <c:pt idx="6930">
                  <c:v>3990.962</c:v>
                </c:pt>
                <c:pt idx="6931">
                  <c:v>3991.444</c:v>
                </c:pt>
                <c:pt idx="6932">
                  <c:v>3991.9259999999999</c:v>
                </c:pt>
                <c:pt idx="6933">
                  <c:v>3992.4079999999999</c:v>
                </c:pt>
                <c:pt idx="6934">
                  <c:v>3992.89</c:v>
                </c:pt>
                <c:pt idx="6935">
                  <c:v>3993.3719999999998</c:v>
                </c:pt>
                <c:pt idx="6936">
                  <c:v>3993.8539999999998</c:v>
                </c:pt>
                <c:pt idx="6937">
                  <c:v>3994.337</c:v>
                </c:pt>
                <c:pt idx="6938">
                  <c:v>3994.819</c:v>
                </c:pt>
                <c:pt idx="6939">
                  <c:v>3995.3009999999999</c:v>
                </c:pt>
                <c:pt idx="6940">
                  <c:v>3995.7829999999999</c:v>
                </c:pt>
                <c:pt idx="6941">
                  <c:v>3996.2649999999999</c:v>
                </c:pt>
                <c:pt idx="6942">
                  <c:v>3996.7469999999998</c:v>
                </c:pt>
                <c:pt idx="6943">
                  <c:v>3997.2289999999998</c:v>
                </c:pt>
                <c:pt idx="6944">
                  <c:v>3997.7109999999998</c:v>
                </c:pt>
                <c:pt idx="6945">
                  <c:v>3998.194</c:v>
                </c:pt>
              </c:numCache>
            </c:numRef>
          </c:xVal>
          <c:yVal>
            <c:numRef>
              <c:f>Sheet1!$B$3:$B$6948</c:f>
              <c:numCache>
                <c:formatCode>0.00</c:formatCode>
                <c:ptCount val="6946"/>
                <c:pt idx="0">
                  <c:v>66.463040000000007</c:v>
                </c:pt>
                <c:pt idx="1">
                  <c:v>66.475200000000001</c:v>
                </c:pt>
                <c:pt idx="2">
                  <c:v>66.488010000000003</c:v>
                </c:pt>
                <c:pt idx="3">
                  <c:v>66.494749999999996</c:v>
                </c:pt>
                <c:pt idx="4">
                  <c:v>66.495090000000005</c:v>
                </c:pt>
                <c:pt idx="5">
                  <c:v>66.495109999999997</c:v>
                </c:pt>
                <c:pt idx="6">
                  <c:v>66.503659999999996</c:v>
                </c:pt>
                <c:pt idx="7">
                  <c:v>66.526709999999994</c:v>
                </c:pt>
                <c:pt idx="8">
                  <c:v>66.563479999999998</c:v>
                </c:pt>
                <c:pt idx="9">
                  <c:v>66.606579999999994</c:v>
                </c:pt>
                <c:pt idx="10">
                  <c:v>66.645809999999997</c:v>
                </c:pt>
                <c:pt idx="11">
                  <c:v>66.673609999999996</c:v>
                </c:pt>
                <c:pt idx="12">
                  <c:v>66.688940000000002</c:v>
                </c:pt>
                <c:pt idx="13">
                  <c:v>66.69735</c:v>
                </c:pt>
                <c:pt idx="14">
                  <c:v>66.707260000000005</c:v>
                </c:pt>
                <c:pt idx="15">
                  <c:v>66.724829999999997</c:v>
                </c:pt>
                <c:pt idx="16">
                  <c:v>66.75018</c:v>
                </c:pt>
                <c:pt idx="17">
                  <c:v>66.777230000000003</c:v>
                </c:pt>
                <c:pt idx="18">
                  <c:v>66.797309999999996</c:v>
                </c:pt>
                <c:pt idx="19">
                  <c:v>66.804150000000007</c:v>
                </c:pt>
                <c:pt idx="20">
                  <c:v>66.797430000000006</c:v>
                </c:pt>
                <c:pt idx="21">
                  <c:v>66.783100000000005</c:v>
                </c:pt>
                <c:pt idx="22">
                  <c:v>66.769620000000003</c:v>
                </c:pt>
                <c:pt idx="23">
                  <c:v>66.763099999999994</c:v>
                </c:pt>
                <c:pt idx="24">
                  <c:v>66.763810000000007</c:v>
                </c:pt>
                <c:pt idx="25">
                  <c:v>66.766040000000004</c:v>
                </c:pt>
                <c:pt idx="26">
                  <c:v>66.761690000000002</c:v>
                </c:pt>
                <c:pt idx="27">
                  <c:v>66.745289999999997</c:v>
                </c:pt>
                <c:pt idx="28">
                  <c:v>66.717600000000004</c:v>
                </c:pt>
                <c:pt idx="29">
                  <c:v>66.686030000000002</c:v>
                </c:pt>
                <c:pt idx="30">
                  <c:v>66.661479999999997</c:v>
                </c:pt>
                <c:pt idx="31">
                  <c:v>66.654110000000003</c:v>
                </c:pt>
                <c:pt idx="32">
                  <c:v>66.669899999999998</c:v>
                </c:pt>
                <c:pt idx="33">
                  <c:v>66.709639999999993</c:v>
                </c:pt>
                <c:pt idx="34">
                  <c:v>66.76961</c:v>
                </c:pt>
                <c:pt idx="35">
                  <c:v>66.844729999999998</c:v>
                </c:pt>
                <c:pt idx="36">
                  <c:v>66.932590000000005</c:v>
                </c:pt>
                <c:pt idx="37">
                  <c:v>67.034970000000001</c:v>
                </c:pt>
                <c:pt idx="38">
                  <c:v>67.149190000000004</c:v>
                </c:pt>
                <c:pt idx="39">
                  <c:v>67.25761</c:v>
                </c:pt>
                <c:pt idx="40">
                  <c:v>67.338750000000005</c:v>
                </c:pt>
                <c:pt idx="41">
                  <c:v>67.387550000000005</c:v>
                </c:pt>
                <c:pt idx="42">
                  <c:v>67.41507</c:v>
                </c:pt>
                <c:pt idx="43">
                  <c:v>67.437520000000006</c:v>
                </c:pt>
                <c:pt idx="44">
                  <c:v>67.469160000000002</c:v>
                </c:pt>
                <c:pt idx="45">
                  <c:v>67.519769999999994</c:v>
                </c:pt>
                <c:pt idx="46">
                  <c:v>67.593609999999998</c:v>
                </c:pt>
                <c:pt idx="47">
                  <c:v>67.688929999999999</c:v>
                </c:pt>
                <c:pt idx="48">
                  <c:v>67.798249999999996</c:v>
                </c:pt>
                <c:pt idx="49">
                  <c:v>67.910480000000007</c:v>
                </c:pt>
                <c:pt idx="50">
                  <c:v>68.014809999999997</c:v>
                </c:pt>
                <c:pt idx="51">
                  <c:v>68.104479999999995</c:v>
                </c:pt>
                <c:pt idx="52">
                  <c:v>68.178529999999995</c:v>
                </c:pt>
                <c:pt idx="53">
                  <c:v>68.240830000000003</c:v>
                </c:pt>
                <c:pt idx="54">
                  <c:v>68.297240000000002</c:v>
                </c:pt>
                <c:pt idx="55">
                  <c:v>68.351990000000001</c:v>
                </c:pt>
                <c:pt idx="56">
                  <c:v>68.405789999999996</c:v>
                </c:pt>
                <c:pt idx="57">
                  <c:v>68.45599</c:v>
                </c:pt>
                <c:pt idx="58">
                  <c:v>68.498689999999996</c:v>
                </c:pt>
                <c:pt idx="59">
                  <c:v>68.53143</c:v>
                </c:pt>
                <c:pt idx="60">
                  <c:v>68.554820000000007</c:v>
                </c:pt>
                <c:pt idx="61">
                  <c:v>68.572029999999998</c:v>
                </c:pt>
                <c:pt idx="62">
                  <c:v>68.587050000000005</c:v>
                </c:pt>
                <c:pt idx="63">
                  <c:v>68.602209999999999</c:v>
                </c:pt>
                <c:pt idx="64">
                  <c:v>68.616839999999996</c:v>
                </c:pt>
                <c:pt idx="65">
                  <c:v>68.62782</c:v>
                </c:pt>
                <c:pt idx="66">
                  <c:v>68.631540000000001</c:v>
                </c:pt>
                <c:pt idx="67">
                  <c:v>68.626459999999994</c:v>
                </c:pt>
                <c:pt idx="68">
                  <c:v>68.614109999999997</c:v>
                </c:pt>
                <c:pt idx="69">
                  <c:v>68.598759999999999</c:v>
                </c:pt>
                <c:pt idx="70">
                  <c:v>68.584909999999994</c:v>
                </c:pt>
                <c:pt idx="71">
                  <c:v>68.575040000000001</c:v>
                </c:pt>
                <c:pt idx="72">
                  <c:v>68.567980000000006</c:v>
                </c:pt>
                <c:pt idx="73">
                  <c:v>68.559460000000001</c:v>
                </c:pt>
                <c:pt idx="74">
                  <c:v>68.544430000000006</c:v>
                </c:pt>
                <c:pt idx="75">
                  <c:v>68.519769999999994</c:v>
                </c:pt>
                <c:pt idx="76">
                  <c:v>68.486109999999996</c:v>
                </c:pt>
                <c:pt idx="77">
                  <c:v>68.447689999999994</c:v>
                </c:pt>
                <c:pt idx="78">
                  <c:v>68.410449999999997</c:v>
                </c:pt>
                <c:pt idx="79">
                  <c:v>68.379840000000002</c:v>
                </c:pt>
                <c:pt idx="80">
                  <c:v>68.358670000000004</c:v>
                </c:pt>
                <c:pt idx="81">
                  <c:v>68.347030000000004</c:v>
                </c:pt>
                <c:pt idx="82">
                  <c:v>68.343869999999995</c:v>
                </c:pt>
                <c:pt idx="83">
                  <c:v>68.349140000000006</c:v>
                </c:pt>
                <c:pt idx="84">
                  <c:v>68.365070000000003</c:v>
                </c:pt>
                <c:pt idx="85">
                  <c:v>68.395690000000002</c:v>
                </c:pt>
                <c:pt idx="86">
                  <c:v>68.444710000000001</c:v>
                </c:pt>
                <c:pt idx="87">
                  <c:v>68.513130000000004</c:v>
                </c:pt>
                <c:pt idx="88">
                  <c:v>68.59778</c:v>
                </c:pt>
                <c:pt idx="89">
                  <c:v>68.691909999999993</c:v>
                </c:pt>
                <c:pt idx="90">
                  <c:v>68.787480000000002</c:v>
                </c:pt>
                <c:pt idx="91">
                  <c:v>68.877960000000002</c:v>
                </c:pt>
                <c:pt idx="92">
                  <c:v>68.960130000000007</c:v>
                </c:pt>
                <c:pt idx="93">
                  <c:v>69.034120000000001</c:v>
                </c:pt>
                <c:pt idx="94">
                  <c:v>69.101759999999999</c:v>
                </c:pt>
                <c:pt idx="95">
                  <c:v>69.164510000000007</c:v>
                </c:pt>
                <c:pt idx="96">
                  <c:v>69.221969999999999</c:v>
                </c:pt>
                <c:pt idx="97">
                  <c:v>69.271950000000004</c:v>
                </c:pt>
                <c:pt idx="98">
                  <c:v>69.312100000000001</c:v>
                </c:pt>
                <c:pt idx="99">
                  <c:v>69.341790000000003</c:v>
                </c:pt>
                <c:pt idx="100">
                  <c:v>69.363280000000003</c:v>
                </c:pt>
                <c:pt idx="101">
                  <c:v>69.381389999999996</c:v>
                </c:pt>
                <c:pt idx="102">
                  <c:v>69.401529999999994</c:v>
                </c:pt>
                <c:pt idx="103">
                  <c:v>69.427689999999998</c:v>
                </c:pt>
                <c:pt idx="104">
                  <c:v>69.46078</c:v>
                </c:pt>
                <c:pt idx="105">
                  <c:v>69.498890000000003</c:v>
                </c:pt>
                <c:pt idx="106">
                  <c:v>69.538799999999995</c:v>
                </c:pt>
                <c:pt idx="107">
                  <c:v>69.578140000000005</c:v>
                </c:pt>
                <c:pt idx="108">
                  <c:v>69.616640000000004</c:v>
                </c:pt>
                <c:pt idx="109">
                  <c:v>69.656279999999995</c:v>
                </c:pt>
                <c:pt idx="110">
                  <c:v>69.699870000000004</c:v>
                </c:pt>
                <c:pt idx="111">
                  <c:v>69.749219999999994</c:v>
                </c:pt>
                <c:pt idx="112">
                  <c:v>69.803989999999999</c:v>
                </c:pt>
                <c:pt idx="113">
                  <c:v>69.861639999999994</c:v>
                </c:pt>
                <c:pt idx="114">
                  <c:v>69.918890000000005</c:v>
                </c:pt>
                <c:pt idx="115">
                  <c:v>69.973410000000001</c:v>
                </c:pt>
                <c:pt idx="116">
                  <c:v>70.024870000000007</c:v>
                </c:pt>
                <c:pt idx="117">
                  <c:v>70.074830000000006</c:v>
                </c:pt>
                <c:pt idx="118">
                  <c:v>70.124920000000003</c:v>
                </c:pt>
                <c:pt idx="119">
                  <c:v>70.175569999999993</c:v>
                </c:pt>
                <c:pt idx="120">
                  <c:v>70.224649999999997</c:v>
                </c:pt>
                <c:pt idx="121">
                  <c:v>70.268079999999998</c:v>
                </c:pt>
                <c:pt idx="122">
                  <c:v>70.301320000000004</c:v>
                </c:pt>
                <c:pt idx="123">
                  <c:v>70.321190000000001</c:v>
                </c:pt>
                <c:pt idx="124">
                  <c:v>70.327039999999997</c:v>
                </c:pt>
                <c:pt idx="125">
                  <c:v>70.320400000000006</c:v>
                </c:pt>
                <c:pt idx="126">
                  <c:v>70.303470000000004</c:v>
                </c:pt>
                <c:pt idx="127">
                  <c:v>70.277379999999994</c:v>
                </c:pt>
                <c:pt idx="128">
                  <c:v>70.240970000000004</c:v>
                </c:pt>
                <c:pt idx="129">
                  <c:v>70.190950000000001</c:v>
                </c:pt>
                <c:pt idx="130">
                  <c:v>70.123500000000007</c:v>
                </c:pt>
                <c:pt idx="131">
                  <c:v>70.036109999999994</c:v>
                </c:pt>
                <c:pt idx="132">
                  <c:v>69.928970000000007</c:v>
                </c:pt>
                <c:pt idx="133">
                  <c:v>69.805269999999993</c:v>
                </c:pt>
                <c:pt idx="134">
                  <c:v>69.66995</c:v>
                </c:pt>
                <c:pt idx="135">
                  <c:v>69.527969999999996</c:v>
                </c:pt>
                <c:pt idx="136">
                  <c:v>69.382890000000003</c:v>
                </c:pt>
                <c:pt idx="137">
                  <c:v>69.236729999999994</c:v>
                </c:pt>
                <c:pt idx="138">
                  <c:v>69.090940000000003</c:v>
                </c:pt>
                <c:pt idx="139">
                  <c:v>68.947929999999999</c:v>
                </c:pt>
                <c:pt idx="140">
                  <c:v>68.812439999999995</c:v>
                </c:pt>
                <c:pt idx="141">
                  <c:v>68.691410000000005</c:v>
                </c:pt>
                <c:pt idx="142">
                  <c:v>68.592770000000002</c:v>
                </c:pt>
                <c:pt idx="143">
                  <c:v>68.523560000000003</c:v>
                </c:pt>
                <c:pt idx="144">
                  <c:v>68.488060000000004</c:v>
                </c:pt>
                <c:pt idx="145">
                  <c:v>68.487520000000004</c:v>
                </c:pt>
                <c:pt idx="146">
                  <c:v>68.521360000000001</c:v>
                </c:pt>
                <c:pt idx="147">
                  <c:v>68.589100000000002</c:v>
                </c:pt>
                <c:pt idx="148">
                  <c:v>68.691760000000002</c:v>
                </c:pt>
                <c:pt idx="149">
                  <c:v>68.831950000000006</c:v>
                </c:pt>
                <c:pt idx="150">
                  <c:v>69.012140000000002</c:v>
                </c:pt>
                <c:pt idx="151">
                  <c:v>69.232680000000002</c:v>
                </c:pt>
                <c:pt idx="152">
                  <c:v>69.49033</c:v>
                </c:pt>
                <c:pt idx="153">
                  <c:v>69.778329999999997</c:v>
                </c:pt>
                <c:pt idx="154">
                  <c:v>70.087670000000003</c:v>
                </c:pt>
                <c:pt idx="155">
                  <c:v>70.40916</c:v>
                </c:pt>
                <c:pt idx="156">
                  <c:v>70.734889999999993</c:v>
                </c:pt>
                <c:pt idx="157">
                  <c:v>71.05883</c:v>
                </c:pt>
                <c:pt idx="158">
                  <c:v>71.376270000000005</c:v>
                </c:pt>
                <c:pt idx="159">
                  <c:v>71.682879999999997</c:v>
                </c:pt>
                <c:pt idx="160">
                  <c:v>71.973820000000003</c:v>
                </c:pt>
                <c:pt idx="161">
                  <c:v>72.243979999999993</c:v>
                </c:pt>
                <c:pt idx="162">
                  <c:v>72.488900000000001</c:v>
                </c:pt>
                <c:pt idx="163">
                  <c:v>72.705960000000005</c:v>
                </c:pt>
                <c:pt idx="164">
                  <c:v>72.894999999999996</c:v>
                </c:pt>
                <c:pt idx="165">
                  <c:v>73.058300000000003</c:v>
                </c:pt>
                <c:pt idx="166">
                  <c:v>73.199290000000005</c:v>
                </c:pt>
                <c:pt idx="167">
                  <c:v>73.32114</c:v>
                </c:pt>
                <c:pt idx="168">
                  <c:v>73.425749999999994</c:v>
                </c:pt>
                <c:pt idx="169">
                  <c:v>73.513450000000006</c:v>
                </c:pt>
                <c:pt idx="170">
                  <c:v>73.583969999999994</c:v>
                </c:pt>
                <c:pt idx="171">
                  <c:v>73.637600000000006</c:v>
                </c:pt>
                <c:pt idx="172">
                  <c:v>73.676119999999997</c:v>
                </c:pt>
                <c:pt idx="173">
                  <c:v>73.702799999999996</c:v>
                </c:pt>
                <c:pt idx="174">
                  <c:v>73.721530000000001</c:v>
                </c:pt>
                <c:pt idx="175">
                  <c:v>73.735590000000002</c:v>
                </c:pt>
                <c:pt idx="176">
                  <c:v>73.746480000000005</c:v>
                </c:pt>
                <c:pt idx="177">
                  <c:v>73.753969999999995</c:v>
                </c:pt>
                <c:pt idx="178">
                  <c:v>73.756879999999995</c:v>
                </c:pt>
                <c:pt idx="179">
                  <c:v>73.754360000000005</c:v>
                </c:pt>
                <c:pt idx="180">
                  <c:v>73.746930000000006</c:v>
                </c:pt>
                <c:pt idx="181">
                  <c:v>73.736500000000007</c:v>
                </c:pt>
                <c:pt idx="182">
                  <c:v>73.725589999999997</c:v>
                </c:pt>
                <c:pt idx="183">
                  <c:v>73.715940000000003</c:v>
                </c:pt>
                <c:pt idx="184">
                  <c:v>73.707539999999995</c:v>
                </c:pt>
                <c:pt idx="185">
                  <c:v>73.698530000000005</c:v>
                </c:pt>
                <c:pt idx="186">
                  <c:v>73.686130000000006</c:v>
                </c:pt>
                <c:pt idx="187">
                  <c:v>73.667919999999995</c:v>
                </c:pt>
                <c:pt idx="188">
                  <c:v>73.643050000000002</c:v>
                </c:pt>
                <c:pt idx="189">
                  <c:v>73.612589999999997</c:v>
                </c:pt>
                <c:pt idx="190">
                  <c:v>73.578460000000007</c:v>
                </c:pt>
                <c:pt idx="191">
                  <c:v>73.542479999999998</c:v>
                </c:pt>
                <c:pt idx="192">
                  <c:v>73.505200000000002</c:v>
                </c:pt>
                <c:pt idx="193">
                  <c:v>73.465639999999993</c:v>
                </c:pt>
                <c:pt idx="194">
                  <c:v>73.422309999999996</c:v>
                </c:pt>
                <c:pt idx="195">
                  <c:v>73.37406</c:v>
                </c:pt>
                <c:pt idx="196">
                  <c:v>73.321529999999996</c:v>
                </c:pt>
                <c:pt idx="197">
                  <c:v>73.266859999999994</c:v>
                </c:pt>
                <c:pt idx="198">
                  <c:v>73.213130000000007</c:v>
                </c:pt>
                <c:pt idx="199">
                  <c:v>73.162859999999995</c:v>
                </c:pt>
                <c:pt idx="200">
                  <c:v>73.117090000000005</c:v>
                </c:pt>
                <c:pt idx="201">
                  <c:v>73.074950000000001</c:v>
                </c:pt>
                <c:pt idx="202">
                  <c:v>73.034719999999993</c:v>
                </c:pt>
                <c:pt idx="203">
                  <c:v>72.995019999999997</c:v>
                </c:pt>
                <c:pt idx="204">
                  <c:v>72.955820000000003</c:v>
                </c:pt>
                <c:pt idx="205">
                  <c:v>72.918660000000003</c:v>
                </c:pt>
                <c:pt idx="206">
                  <c:v>72.885859999999994</c:v>
                </c:pt>
                <c:pt idx="207">
                  <c:v>72.85915</c:v>
                </c:pt>
                <c:pt idx="208">
                  <c:v>72.838859999999997</c:v>
                </c:pt>
                <c:pt idx="209">
                  <c:v>72.823710000000005</c:v>
                </c:pt>
                <c:pt idx="210">
                  <c:v>72.811769999999996</c:v>
                </c:pt>
                <c:pt idx="211">
                  <c:v>72.801699999999997</c:v>
                </c:pt>
                <c:pt idx="212">
                  <c:v>72.793790000000001</c:v>
                </c:pt>
                <c:pt idx="213">
                  <c:v>72.789829999999995</c:v>
                </c:pt>
                <c:pt idx="214">
                  <c:v>72.792100000000005</c:v>
                </c:pt>
                <c:pt idx="215">
                  <c:v>72.802059999999997</c:v>
                </c:pt>
                <c:pt idx="216">
                  <c:v>72.819100000000006</c:v>
                </c:pt>
                <c:pt idx="217">
                  <c:v>72.840680000000006</c:v>
                </c:pt>
                <c:pt idx="218">
                  <c:v>72.86327</c:v>
                </c:pt>
                <c:pt idx="219">
                  <c:v>72.88391</c:v>
                </c:pt>
                <c:pt idx="220">
                  <c:v>72.901269999999997</c:v>
                </c:pt>
                <c:pt idx="221">
                  <c:v>72.915859999999995</c:v>
                </c:pt>
                <c:pt idx="222">
                  <c:v>72.929019999999994</c:v>
                </c:pt>
                <c:pt idx="223">
                  <c:v>72.941640000000007</c:v>
                </c:pt>
                <c:pt idx="224">
                  <c:v>72.9529</c:v>
                </c:pt>
                <c:pt idx="225">
                  <c:v>72.960350000000005</c:v>
                </c:pt>
                <c:pt idx="226">
                  <c:v>72.960589999999996</c:v>
                </c:pt>
                <c:pt idx="227">
                  <c:v>72.950990000000004</c:v>
                </c:pt>
                <c:pt idx="228">
                  <c:v>72.93065</c:v>
                </c:pt>
                <c:pt idx="229">
                  <c:v>72.899100000000004</c:v>
                </c:pt>
                <c:pt idx="230">
                  <c:v>72.860410000000002</c:v>
                </c:pt>
                <c:pt idx="231">
                  <c:v>72.816869999999994</c:v>
                </c:pt>
                <c:pt idx="232">
                  <c:v>72.769459999999995</c:v>
                </c:pt>
                <c:pt idx="233">
                  <c:v>72.717550000000003</c:v>
                </c:pt>
                <c:pt idx="234">
                  <c:v>72.659710000000004</c:v>
                </c:pt>
                <c:pt idx="235">
                  <c:v>72.595179999999999</c:v>
                </c:pt>
                <c:pt idx="236">
                  <c:v>72.524879999999996</c:v>
                </c:pt>
                <c:pt idx="237">
                  <c:v>72.451840000000004</c:v>
                </c:pt>
                <c:pt idx="238">
                  <c:v>72.380039999999994</c:v>
                </c:pt>
                <c:pt idx="239">
                  <c:v>72.313159999999996</c:v>
                </c:pt>
                <c:pt idx="240">
                  <c:v>72.253200000000007</c:v>
                </c:pt>
                <c:pt idx="241">
                  <c:v>72.200299999999999</c:v>
                </c:pt>
                <c:pt idx="242">
                  <c:v>72.153570000000002</c:v>
                </c:pt>
                <c:pt idx="243">
                  <c:v>72.112690000000001</c:v>
                </c:pt>
                <c:pt idx="244">
                  <c:v>72.078860000000006</c:v>
                </c:pt>
                <c:pt idx="245">
                  <c:v>72.055149999999998</c:v>
                </c:pt>
                <c:pt idx="246">
                  <c:v>72.045590000000004</c:v>
                </c:pt>
                <c:pt idx="247">
                  <c:v>72.053479999999993</c:v>
                </c:pt>
                <c:pt idx="248">
                  <c:v>72.080349999999996</c:v>
                </c:pt>
                <c:pt idx="249">
                  <c:v>72.125529999999998</c:v>
                </c:pt>
                <c:pt idx="250">
                  <c:v>72.186980000000005</c:v>
                </c:pt>
                <c:pt idx="251">
                  <c:v>72.262780000000006</c:v>
                </c:pt>
                <c:pt idx="252">
                  <c:v>72.351939999999999</c:v>
                </c:pt>
                <c:pt idx="253">
                  <c:v>72.454830000000001</c:v>
                </c:pt>
                <c:pt idx="254">
                  <c:v>72.571969999999993</c:v>
                </c:pt>
                <c:pt idx="255">
                  <c:v>72.702910000000003</c:v>
                </c:pt>
                <c:pt idx="256">
                  <c:v>72.845339999999993</c:v>
                </c:pt>
                <c:pt idx="257">
                  <c:v>72.995069999999998</c:v>
                </c:pt>
                <c:pt idx="258">
                  <c:v>73.147220000000004</c:v>
                </c:pt>
                <c:pt idx="259">
                  <c:v>73.297579999999996</c:v>
                </c:pt>
                <c:pt idx="260">
                  <c:v>73.443680000000001</c:v>
                </c:pt>
                <c:pt idx="261">
                  <c:v>73.584959999999995</c:v>
                </c:pt>
                <c:pt idx="262">
                  <c:v>73.721909999999994</c:v>
                </c:pt>
                <c:pt idx="263">
                  <c:v>73.854770000000002</c:v>
                </c:pt>
                <c:pt idx="264">
                  <c:v>73.982789999999994</c:v>
                </c:pt>
                <c:pt idx="265">
                  <c:v>74.103949999999998</c:v>
                </c:pt>
                <c:pt idx="266">
                  <c:v>74.21602</c:v>
                </c:pt>
                <c:pt idx="267">
                  <c:v>74.317509999999999</c:v>
                </c:pt>
                <c:pt idx="268">
                  <c:v>74.408640000000005</c:v>
                </c:pt>
                <c:pt idx="269">
                  <c:v>74.491280000000003</c:v>
                </c:pt>
                <c:pt idx="270">
                  <c:v>74.568089999999998</c:v>
                </c:pt>
                <c:pt idx="271">
                  <c:v>74.641239999999996</c:v>
                </c:pt>
                <c:pt idx="272">
                  <c:v>74.711429999999993</c:v>
                </c:pt>
                <c:pt idx="273">
                  <c:v>74.777699999999996</c:v>
                </c:pt>
                <c:pt idx="274">
                  <c:v>74.838200000000001</c:v>
                </c:pt>
                <c:pt idx="275">
                  <c:v>74.891220000000004</c:v>
                </c:pt>
                <c:pt idx="276">
                  <c:v>74.936260000000004</c:v>
                </c:pt>
                <c:pt idx="277">
                  <c:v>74.973990000000001</c:v>
                </c:pt>
                <c:pt idx="278">
                  <c:v>75.005859999999998</c:v>
                </c:pt>
                <c:pt idx="279">
                  <c:v>75.032899999999998</c:v>
                </c:pt>
                <c:pt idx="280">
                  <c:v>75.054990000000004</c:v>
                </c:pt>
                <c:pt idx="281">
                  <c:v>75.070790000000002</c:v>
                </c:pt>
                <c:pt idx="282">
                  <c:v>75.078270000000003</c:v>
                </c:pt>
                <c:pt idx="283">
                  <c:v>75.075980000000001</c:v>
                </c:pt>
                <c:pt idx="284">
                  <c:v>75.063609999999997</c:v>
                </c:pt>
                <c:pt idx="285">
                  <c:v>75.042299999999997</c:v>
                </c:pt>
                <c:pt idx="286">
                  <c:v>75.013850000000005</c:v>
                </c:pt>
                <c:pt idx="287">
                  <c:v>74.979709999999997</c:v>
                </c:pt>
                <c:pt idx="288">
                  <c:v>74.940240000000003</c:v>
                </c:pt>
                <c:pt idx="289">
                  <c:v>74.894599999999997</c:v>
                </c:pt>
                <c:pt idx="290">
                  <c:v>74.841480000000004</c:v>
                </c:pt>
                <c:pt idx="291">
                  <c:v>74.780270000000002</c:v>
                </c:pt>
                <c:pt idx="292">
                  <c:v>74.711820000000003</c:v>
                </c:pt>
                <c:pt idx="293">
                  <c:v>74.638530000000003</c:v>
                </c:pt>
                <c:pt idx="294">
                  <c:v>74.563400000000001</c:v>
                </c:pt>
                <c:pt idx="295">
                  <c:v>74.488820000000004</c:v>
                </c:pt>
                <c:pt idx="296">
                  <c:v>74.415570000000002</c:v>
                </c:pt>
                <c:pt idx="297">
                  <c:v>74.342449999999999</c:v>
                </c:pt>
                <c:pt idx="298">
                  <c:v>74.267210000000006</c:v>
                </c:pt>
                <c:pt idx="299">
                  <c:v>74.187650000000005</c:v>
                </c:pt>
                <c:pt idx="300">
                  <c:v>74.102800000000002</c:v>
                </c:pt>
                <c:pt idx="301">
                  <c:v>74.013030000000001</c:v>
                </c:pt>
                <c:pt idx="302">
                  <c:v>73.919589999999999</c:v>
                </c:pt>
                <c:pt idx="303">
                  <c:v>73.82329</c:v>
                </c:pt>
                <c:pt idx="304">
                  <c:v>73.723690000000005</c:v>
                </c:pt>
                <c:pt idx="305">
                  <c:v>73.618970000000004</c:v>
                </c:pt>
                <c:pt idx="306">
                  <c:v>73.50658</c:v>
                </c:pt>
                <c:pt idx="307">
                  <c:v>73.384460000000004</c:v>
                </c:pt>
                <c:pt idx="308">
                  <c:v>73.252039999999994</c:v>
                </c:pt>
                <c:pt idx="309">
                  <c:v>73.11009</c:v>
                </c:pt>
                <c:pt idx="310">
                  <c:v>72.960030000000003</c:v>
                </c:pt>
                <c:pt idx="311">
                  <c:v>72.802379999999999</c:v>
                </c:pt>
                <c:pt idx="312">
                  <c:v>72.635829999999999</c:v>
                </c:pt>
                <c:pt idx="313">
                  <c:v>72.457300000000004</c:v>
                </c:pt>
                <c:pt idx="314">
                  <c:v>72.262889999999999</c:v>
                </c:pt>
                <c:pt idx="315">
                  <c:v>72.04965</c:v>
                </c:pt>
                <c:pt idx="316">
                  <c:v>71.816869999999994</c:v>
                </c:pt>
                <c:pt idx="317">
                  <c:v>71.56644</c:v>
                </c:pt>
                <c:pt idx="318">
                  <c:v>71.301810000000003</c:v>
                </c:pt>
                <c:pt idx="319">
                  <c:v>71.026539999999997</c:v>
                </c:pt>
                <c:pt idx="320">
                  <c:v>70.742710000000002</c:v>
                </c:pt>
                <c:pt idx="321">
                  <c:v>70.450530000000001</c:v>
                </c:pt>
                <c:pt idx="322">
                  <c:v>70.149140000000003</c:v>
                </c:pt>
                <c:pt idx="323">
                  <c:v>69.838220000000007</c:v>
                </c:pt>
                <c:pt idx="324">
                  <c:v>69.519459999999995</c:v>
                </c:pt>
                <c:pt idx="325">
                  <c:v>69.196969999999993</c:v>
                </c:pt>
                <c:pt idx="326">
                  <c:v>68.876310000000004</c:v>
                </c:pt>
                <c:pt idx="327">
                  <c:v>68.562759999999997</c:v>
                </c:pt>
                <c:pt idx="328">
                  <c:v>68.259799999999998</c:v>
                </c:pt>
                <c:pt idx="329">
                  <c:v>67.96857</c:v>
                </c:pt>
                <c:pt idx="330">
                  <c:v>67.688869999999994</c:v>
                </c:pt>
                <c:pt idx="331">
                  <c:v>67.420810000000003</c:v>
                </c:pt>
                <c:pt idx="332">
                  <c:v>67.166370000000001</c:v>
                </c:pt>
                <c:pt idx="333">
                  <c:v>66.929599999999994</c:v>
                </c:pt>
                <c:pt idx="334">
                  <c:v>66.715360000000004</c:v>
                </c:pt>
                <c:pt idx="335">
                  <c:v>66.527460000000005</c:v>
                </c:pt>
                <c:pt idx="336">
                  <c:v>66.367009999999993</c:v>
                </c:pt>
                <c:pt idx="337">
                  <c:v>66.232209999999995</c:v>
                </c:pt>
                <c:pt idx="338">
                  <c:v>66.119569999999996</c:v>
                </c:pt>
                <c:pt idx="339">
                  <c:v>66.026240000000001</c:v>
                </c:pt>
                <c:pt idx="340">
                  <c:v>65.951449999999994</c:v>
                </c:pt>
                <c:pt idx="341">
                  <c:v>65.896919999999994</c:v>
                </c:pt>
                <c:pt idx="342">
                  <c:v>65.865449999999996</c:v>
                </c:pt>
                <c:pt idx="343">
                  <c:v>65.858860000000007</c:v>
                </c:pt>
                <c:pt idx="344">
                  <c:v>65.876279999999994</c:v>
                </c:pt>
                <c:pt idx="345">
                  <c:v>65.914060000000006</c:v>
                </c:pt>
                <c:pt idx="346">
                  <c:v>65.967029999999994</c:v>
                </c:pt>
                <c:pt idx="347">
                  <c:v>66.030709999999999</c:v>
                </c:pt>
                <c:pt idx="348">
                  <c:v>66.102969999999999</c:v>
                </c:pt>
                <c:pt idx="349">
                  <c:v>66.184380000000004</c:v>
                </c:pt>
                <c:pt idx="350">
                  <c:v>66.276929999999993</c:v>
                </c:pt>
                <c:pt idx="351">
                  <c:v>66.382230000000007</c:v>
                </c:pt>
                <c:pt idx="352">
                  <c:v>66.499979999999994</c:v>
                </c:pt>
                <c:pt idx="353">
                  <c:v>66.627849999999995</c:v>
                </c:pt>
                <c:pt idx="354">
                  <c:v>66.762659999999997</c:v>
                </c:pt>
                <c:pt idx="355">
                  <c:v>66.902280000000005</c:v>
                </c:pt>
                <c:pt idx="356">
                  <c:v>67.046859999999995</c:v>
                </c:pt>
                <c:pt idx="357">
                  <c:v>67.198830000000001</c:v>
                </c:pt>
                <c:pt idx="358">
                  <c:v>67.361469999999997</c:v>
                </c:pt>
                <c:pt idx="359">
                  <c:v>67.537130000000005</c:v>
                </c:pt>
                <c:pt idx="360">
                  <c:v>67.7256</c:v>
                </c:pt>
                <c:pt idx="361">
                  <c:v>67.924250000000001</c:v>
                </c:pt>
                <c:pt idx="362">
                  <c:v>68.129270000000005</c:v>
                </c:pt>
                <c:pt idx="363">
                  <c:v>68.337490000000003</c:v>
                </c:pt>
                <c:pt idx="364">
                  <c:v>68.547740000000005</c:v>
                </c:pt>
                <c:pt idx="365">
                  <c:v>68.760829999999999</c:v>
                </c:pt>
                <c:pt idx="366">
                  <c:v>68.978300000000004</c:v>
                </c:pt>
                <c:pt idx="367">
                  <c:v>69.200869999999995</c:v>
                </c:pt>
                <c:pt idx="368">
                  <c:v>69.426959999999994</c:v>
                </c:pt>
                <c:pt idx="369">
                  <c:v>69.652979999999999</c:v>
                </c:pt>
                <c:pt idx="370">
                  <c:v>69.874449999999996</c:v>
                </c:pt>
                <c:pt idx="371">
                  <c:v>70.08775</c:v>
                </c:pt>
                <c:pt idx="372">
                  <c:v>70.291359999999997</c:v>
                </c:pt>
                <c:pt idx="373">
                  <c:v>70.48603</c:v>
                </c:pt>
                <c:pt idx="374">
                  <c:v>70.67371</c:v>
                </c:pt>
                <c:pt idx="375">
                  <c:v>70.856020000000001</c:v>
                </c:pt>
                <c:pt idx="376">
                  <c:v>71.033270000000002</c:v>
                </c:pt>
                <c:pt idx="377">
                  <c:v>71.204239999999999</c:v>
                </c:pt>
                <c:pt idx="378">
                  <c:v>71.367220000000003</c:v>
                </c:pt>
                <c:pt idx="379">
                  <c:v>71.521420000000006</c:v>
                </c:pt>
                <c:pt idx="380">
                  <c:v>71.668000000000006</c:v>
                </c:pt>
                <c:pt idx="381">
                  <c:v>71.809839999999994</c:v>
                </c:pt>
                <c:pt idx="382">
                  <c:v>71.950770000000006</c:v>
                </c:pt>
                <c:pt idx="383">
                  <c:v>72.093850000000003</c:v>
                </c:pt>
                <c:pt idx="384">
                  <c:v>72.240369999999999</c:v>
                </c:pt>
                <c:pt idx="385">
                  <c:v>72.389719999999997</c:v>
                </c:pt>
                <c:pt idx="386">
                  <c:v>72.540300000000002</c:v>
                </c:pt>
                <c:pt idx="387">
                  <c:v>72.691000000000003</c:v>
                </c:pt>
                <c:pt idx="388">
                  <c:v>72.842020000000005</c:v>
                </c:pt>
                <c:pt idx="389">
                  <c:v>72.995080000000002</c:v>
                </c:pt>
                <c:pt idx="390">
                  <c:v>73.152289999999994</c:v>
                </c:pt>
                <c:pt idx="391">
                  <c:v>73.315029999999993</c:v>
                </c:pt>
                <c:pt idx="392">
                  <c:v>73.48272</c:v>
                </c:pt>
                <c:pt idx="393">
                  <c:v>73.652839999999998</c:v>
                </c:pt>
                <c:pt idx="394">
                  <c:v>73.821849999999998</c:v>
                </c:pt>
                <c:pt idx="395">
                  <c:v>73.986530000000002</c:v>
                </c:pt>
                <c:pt idx="396">
                  <c:v>74.145060000000001</c:v>
                </c:pt>
                <c:pt idx="397">
                  <c:v>74.296989999999994</c:v>
                </c:pt>
                <c:pt idx="398">
                  <c:v>74.442790000000002</c:v>
                </c:pt>
                <c:pt idx="399">
                  <c:v>74.582530000000006</c:v>
                </c:pt>
                <c:pt idx="400">
                  <c:v>74.715069999999997</c:v>
                </c:pt>
                <c:pt idx="401">
                  <c:v>74.837890000000002</c:v>
                </c:pt>
                <c:pt idx="402">
                  <c:v>74.947940000000003</c:v>
                </c:pt>
                <c:pt idx="403">
                  <c:v>75.042599999999993</c:v>
                </c:pt>
                <c:pt idx="404">
                  <c:v>75.120710000000003</c:v>
                </c:pt>
                <c:pt idx="405">
                  <c:v>75.182599999999994</c:v>
                </c:pt>
                <c:pt idx="406">
                  <c:v>75.229550000000003</c:v>
                </c:pt>
                <c:pt idx="407">
                  <c:v>75.262699999999995</c:v>
                </c:pt>
                <c:pt idx="408">
                  <c:v>75.282300000000006</c:v>
                </c:pt>
                <c:pt idx="409">
                  <c:v>75.287450000000007</c:v>
                </c:pt>
                <c:pt idx="410">
                  <c:v>75.276929999999993</c:v>
                </c:pt>
                <c:pt idx="411">
                  <c:v>75.250140000000002</c:v>
                </c:pt>
                <c:pt idx="412">
                  <c:v>75.207859999999997</c:v>
                </c:pt>
                <c:pt idx="413">
                  <c:v>75.152500000000003</c:v>
                </c:pt>
                <c:pt idx="414">
                  <c:v>75.087389999999999</c:v>
                </c:pt>
                <c:pt idx="415">
                  <c:v>75.015640000000005</c:v>
                </c:pt>
                <c:pt idx="416">
                  <c:v>74.939130000000006</c:v>
                </c:pt>
                <c:pt idx="417">
                  <c:v>74.858329999999995</c:v>
                </c:pt>
                <c:pt idx="418">
                  <c:v>74.772800000000004</c:v>
                </c:pt>
                <c:pt idx="419">
                  <c:v>74.682270000000003</c:v>
                </c:pt>
                <c:pt idx="420">
                  <c:v>74.587490000000003</c:v>
                </c:pt>
                <c:pt idx="421">
                  <c:v>74.490449999999996</c:v>
                </c:pt>
                <c:pt idx="422">
                  <c:v>74.393649999999994</c:v>
                </c:pt>
                <c:pt idx="423">
                  <c:v>74.299049999999994</c:v>
                </c:pt>
                <c:pt idx="424">
                  <c:v>74.20702</c:v>
                </c:pt>
                <c:pt idx="425">
                  <c:v>74.11636</c:v>
                </c:pt>
                <c:pt idx="426">
                  <c:v>74.024870000000007</c:v>
                </c:pt>
                <c:pt idx="427">
                  <c:v>73.930779999999999</c:v>
                </c:pt>
                <c:pt idx="428">
                  <c:v>73.833669999999998</c:v>
                </c:pt>
                <c:pt idx="429">
                  <c:v>73.734780000000001</c:v>
                </c:pt>
                <c:pt idx="430">
                  <c:v>73.636250000000004</c:v>
                </c:pt>
                <c:pt idx="431">
                  <c:v>73.540059999999997</c:v>
                </c:pt>
                <c:pt idx="432">
                  <c:v>73.446740000000005</c:v>
                </c:pt>
                <c:pt idx="433">
                  <c:v>73.355289999999997</c:v>
                </c:pt>
                <c:pt idx="434">
                  <c:v>73.263919999999999</c:v>
                </c:pt>
                <c:pt idx="435">
                  <c:v>73.171199999999999</c:v>
                </c:pt>
                <c:pt idx="436">
                  <c:v>73.077169999999995</c:v>
                </c:pt>
                <c:pt idx="437">
                  <c:v>72.983559999999997</c:v>
                </c:pt>
                <c:pt idx="438">
                  <c:v>72.892989999999998</c:v>
                </c:pt>
                <c:pt idx="439">
                  <c:v>72.80762</c:v>
                </c:pt>
                <c:pt idx="440">
                  <c:v>72.728030000000004</c:v>
                </c:pt>
                <c:pt idx="441">
                  <c:v>72.652860000000004</c:v>
                </c:pt>
                <c:pt idx="442">
                  <c:v>72.579689999999999</c:v>
                </c:pt>
                <c:pt idx="443">
                  <c:v>72.50609</c:v>
                </c:pt>
                <c:pt idx="444">
                  <c:v>72.430859999999996</c:v>
                </c:pt>
                <c:pt idx="445">
                  <c:v>72.354249999999993</c:v>
                </c:pt>
                <c:pt idx="446">
                  <c:v>72.277050000000003</c:v>
                </c:pt>
                <c:pt idx="447">
                  <c:v>72.199439999999996</c:v>
                </c:pt>
                <c:pt idx="448">
                  <c:v>72.11994</c:v>
                </c:pt>
                <c:pt idx="449">
                  <c:v>72.035269999999997</c:v>
                </c:pt>
                <c:pt idx="450">
                  <c:v>71.941370000000006</c:v>
                </c:pt>
                <c:pt idx="451">
                  <c:v>71.835049999999995</c:v>
                </c:pt>
                <c:pt idx="452">
                  <c:v>71.715339999999998</c:v>
                </c:pt>
                <c:pt idx="453">
                  <c:v>71.584040000000002</c:v>
                </c:pt>
                <c:pt idx="454">
                  <c:v>71.445179999999993</c:v>
                </c:pt>
                <c:pt idx="455">
                  <c:v>71.303780000000003</c:v>
                </c:pt>
                <c:pt idx="456">
                  <c:v>71.164810000000003</c:v>
                </c:pt>
                <c:pt idx="457">
                  <c:v>71.032650000000004</c:v>
                </c:pt>
                <c:pt idx="458">
                  <c:v>70.911540000000002</c:v>
                </c:pt>
                <c:pt idx="459">
                  <c:v>70.806629999999998</c:v>
                </c:pt>
                <c:pt idx="460">
                  <c:v>70.724270000000004</c:v>
                </c:pt>
                <c:pt idx="461">
                  <c:v>70.671480000000003</c:v>
                </c:pt>
                <c:pt idx="462">
                  <c:v>70.65419</c:v>
                </c:pt>
                <c:pt idx="463">
                  <c:v>70.675129999999996</c:v>
                </c:pt>
                <c:pt idx="464">
                  <c:v>70.732029999999995</c:v>
                </c:pt>
                <c:pt idx="465">
                  <c:v>70.817539999999994</c:v>
                </c:pt>
                <c:pt idx="466">
                  <c:v>70.920580000000001</c:v>
                </c:pt>
                <c:pt idx="467">
                  <c:v>71.028639999999996</c:v>
                </c:pt>
                <c:pt idx="468">
                  <c:v>71.130089999999996</c:v>
                </c:pt>
                <c:pt idx="469">
                  <c:v>71.215540000000004</c:v>
                </c:pt>
                <c:pt idx="470">
                  <c:v>71.278019999999998</c:v>
                </c:pt>
                <c:pt idx="471">
                  <c:v>71.312510000000003</c:v>
                </c:pt>
                <c:pt idx="472">
                  <c:v>71.315119999999993</c:v>
                </c:pt>
                <c:pt idx="473">
                  <c:v>71.283029999999997</c:v>
                </c:pt>
                <c:pt idx="474">
                  <c:v>71.214690000000004</c:v>
                </c:pt>
                <c:pt idx="475">
                  <c:v>71.110699999999994</c:v>
                </c:pt>
                <c:pt idx="476">
                  <c:v>70.974230000000006</c:v>
                </c:pt>
                <c:pt idx="477">
                  <c:v>70.8108</c:v>
                </c:pt>
                <c:pt idx="478">
                  <c:v>70.627210000000005</c:v>
                </c:pt>
                <c:pt idx="479">
                  <c:v>70.430059999999997</c:v>
                </c:pt>
                <c:pt idx="480">
                  <c:v>70.224620000000002</c:v>
                </c:pt>
                <c:pt idx="481">
                  <c:v>70.014560000000003</c:v>
                </c:pt>
                <c:pt idx="482">
                  <c:v>69.802629999999994</c:v>
                </c:pt>
                <c:pt idx="483">
                  <c:v>69.592029999999994</c:v>
                </c:pt>
                <c:pt idx="484">
                  <c:v>69.387280000000004</c:v>
                </c:pt>
                <c:pt idx="485">
                  <c:v>69.19408</c:v>
                </c:pt>
                <c:pt idx="486">
                  <c:v>69.018360000000001</c:v>
                </c:pt>
                <c:pt idx="487">
                  <c:v>68.864239999999995</c:v>
                </c:pt>
                <c:pt idx="488">
                  <c:v>68.732960000000006</c:v>
                </c:pt>
                <c:pt idx="489">
                  <c:v>68.622540000000001</c:v>
                </c:pt>
                <c:pt idx="490">
                  <c:v>68.52928</c:v>
                </c:pt>
                <c:pt idx="491">
                  <c:v>68.449489999999997</c:v>
                </c:pt>
                <c:pt idx="492">
                  <c:v>68.381200000000007</c:v>
                </c:pt>
                <c:pt idx="493">
                  <c:v>68.324520000000007</c:v>
                </c:pt>
                <c:pt idx="494">
                  <c:v>68.280720000000002</c:v>
                </c:pt>
                <c:pt idx="495">
                  <c:v>68.250619999999998</c:v>
                </c:pt>
                <c:pt idx="496">
                  <c:v>68.233180000000004</c:v>
                </c:pt>
                <c:pt idx="497">
                  <c:v>68.225059999999999</c:v>
                </c:pt>
                <c:pt idx="498">
                  <c:v>68.221760000000003</c:v>
                </c:pt>
                <c:pt idx="499">
                  <c:v>68.219120000000004</c:v>
                </c:pt>
                <c:pt idx="500">
                  <c:v>68.21481</c:v>
                </c:pt>
                <c:pt idx="501">
                  <c:v>68.208659999999995</c:v>
                </c:pt>
                <c:pt idx="502">
                  <c:v>68.202010000000001</c:v>
                </c:pt>
                <c:pt idx="503">
                  <c:v>68.19623</c:v>
                </c:pt>
                <c:pt idx="504">
                  <c:v>68.19162</c:v>
                </c:pt>
                <c:pt idx="505">
                  <c:v>68.187309999999997</c:v>
                </c:pt>
                <c:pt idx="506">
                  <c:v>68.182079999999999</c:v>
                </c:pt>
                <c:pt idx="507">
                  <c:v>68.175970000000007</c:v>
                </c:pt>
                <c:pt idx="508">
                  <c:v>68.171189999999996</c:v>
                </c:pt>
                <c:pt idx="509">
                  <c:v>68.172210000000007</c:v>
                </c:pt>
                <c:pt idx="510">
                  <c:v>68.184510000000003</c:v>
                </c:pt>
                <c:pt idx="511">
                  <c:v>68.21284</c:v>
                </c:pt>
                <c:pt idx="512">
                  <c:v>68.259739999999994</c:v>
                </c:pt>
                <c:pt idx="513">
                  <c:v>68.325220000000002</c:v>
                </c:pt>
                <c:pt idx="514">
                  <c:v>68.407619999999994</c:v>
                </c:pt>
                <c:pt idx="515">
                  <c:v>68.505170000000007</c:v>
                </c:pt>
                <c:pt idx="516">
                  <c:v>68.617140000000006</c:v>
                </c:pt>
                <c:pt idx="517">
                  <c:v>68.743970000000004</c:v>
                </c:pt>
                <c:pt idx="518">
                  <c:v>68.886369999999999</c:v>
                </c:pt>
                <c:pt idx="519">
                  <c:v>69.044060000000002</c:v>
                </c:pt>
                <c:pt idx="520">
                  <c:v>69.21454</c:v>
                </c:pt>
                <c:pt idx="521">
                  <c:v>69.393280000000004</c:v>
                </c:pt>
                <c:pt idx="522">
                  <c:v>69.574860000000001</c:v>
                </c:pt>
                <c:pt idx="523">
                  <c:v>69.754499999999993</c:v>
                </c:pt>
                <c:pt idx="524">
                  <c:v>69.929320000000004</c:v>
                </c:pt>
                <c:pt idx="525">
                  <c:v>70.098339999999993</c:v>
                </c:pt>
                <c:pt idx="526">
                  <c:v>70.261660000000006</c:v>
                </c:pt>
                <c:pt idx="527">
                  <c:v>70.419200000000004</c:v>
                </c:pt>
                <c:pt idx="528">
                  <c:v>70.569630000000004</c:v>
                </c:pt>
                <c:pt idx="529">
                  <c:v>70.710279999999997</c:v>
                </c:pt>
                <c:pt idx="530">
                  <c:v>70.838220000000007</c:v>
                </c:pt>
                <c:pt idx="531">
                  <c:v>70.951440000000005</c:v>
                </c:pt>
                <c:pt idx="532">
                  <c:v>71.049869999999999</c:v>
                </c:pt>
                <c:pt idx="533">
                  <c:v>71.135559999999998</c:v>
                </c:pt>
                <c:pt idx="534">
                  <c:v>71.211479999999995</c:v>
                </c:pt>
                <c:pt idx="535">
                  <c:v>71.280519999999996</c:v>
                </c:pt>
                <c:pt idx="536">
                  <c:v>71.344089999999994</c:v>
                </c:pt>
                <c:pt idx="537">
                  <c:v>71.402150000000006</c:v>
                </c:pt>
                <c:pt idx="538">
                  <c:v>71.453909999999993</c:v>
                </c:pt>
                <c:pt idx="539">
                  <c:v>71.498919999999998</c:v>
                </c:pt>
                <c:pt idx="540">
                  <c:v>71.538089999999997</c:v>
                </c:pt>
                <c:pt idx="541">
                  <c:v>71.573710000000005</c:v>
                </c:pt>
                <c:pt idx="542">
                  <c:v>71.608419999999995</c:v>
                </c:pt>
                <c:pt idx="543">
                  <c:v>71.644069999999999</c:v>
                </c:pt>
                <c:pt idx="544">
                  <c:v>71.680520000000001</c:v>
                </c:pt>
                <c:pt idx="545">
                  <c:v>71.715580000000003</c:v>
                </c:pt>
                <c:pt idx="546">
                  <c:v>71.745930000000001</c:v>
                </c:pt>
                <c:pt idx="547">
                  <c:v>71.76849</c:v>
                </c:pt>
                <c:pt idx="548">
                  <c:v>71.78152</c:v>
                </c:pt>
                <c:pt idx="549">
                  <c:v>71.785070000000005</c:v>
                </c:pt>
                <c:pt idx="550">
                  <c:v>71.780270000000002</c:v>
                </c:pt>
                <c:pt idx="551">
                  <c:v>71.768240000000006</c:v>
                </c:pt>
                <c:pt idx="552">
                  <c:v>71.749210000000005</c:v>
                </c:pt>
                <c:pt idx="553">
                  <c:v>71.722369999999998</c:v>
                </c:pt>
                <c:pt idx="554">
                  <c:v>71.686679999999996</c:v>
                </c:pt>
                <c:pt idx="555">
                  <c:v>71.641990000000007</c:v>
                </c:pt>
                <c:pt idx="556">
                  <c:v>71.590130000000002</c:v>
                </c:pt>
                <c:pt idx="557">
                  <c:v>71.534989999999993</c:v>
                </c:pt>
                <c:pt idx="558">
                  <c:v>71.481650000000002</c:v>
                </c:pt>
                <c:pt idx="559">
                  <c:v>71.435270000000003</c:v>
                </c:pt>
                <c:pt idx="560">
                  <c:v>71.399720000000002</c:v>
                </c:pt>
                <c:pt idx="561">
                  <c:v>71.377399999999994</c:v>
                </c:pt>
                <c:pt idx="562">
                  <c:v>71.369910000000004</c:v>
                </c:pt>
                <c:pt idx="563">
                  <c:v>71.37903</c:v>
                </c:pt>
                <c:pt idx="564">
                  <c:v>71.407679999999999</c:v>
                </c:pt>
                <c:pt idx="565">
                  <c:v>71.459789999999998</c:v>
                </c:pt>
                <c:pt idx="566">
                  <c:v>71.539519999999996</c:v>
                </c:pt>
                <c:pt idx="567">
                  <c:v>71.649749999999997</c:v>
                </c:pt>
                <c:pt idx="568">
                  <c:v>71.791240000000002</c:v>
                </c:pt>
                <c:pt idx="569">
                  <c:v>71.962459999999993</c:v>
                </c:pt>
                <c:pt idx="570">
                  <c:v>72.160589999999999</c:v>
                </c:pt>
                <c:pt idx="571">
                  <c:v>72.382940000000005</c:v>
                </c:pt>
                <c:pt idx="572">
                  <c:v>72.627859999999998</c:v>
                </c:pt>
                <c:pt idx="573">
                  <c:v>72.894810000000007</c:v>
                </c:pt>
                <c:pt idx="574">
                  <c:v>73.18356</c:v>
                </c:pt>
                <c:pt idx="575">
                  <c:v>73.492990000000006</c:v>
                </c:pt>
                <c:pt idx="576">
                  <c:v>73.820139999999995</c:v>
                </c:pt>
                <c:pt idx="577">
                  <c:v>74.160349999999994</c:v>
                </c:pt>
                <c:pt idx="578">
                  <c:v>74.507990000000007</c:v>
                </c:pt>
                <c:pt idx="579">
                  <c:v>74.857799999999997</c:v>
                </c:pt>
                <c:pt idx="580">
                  <c:v>75.205749999999995</c:v>
                </c:pt>
                <c:pt idx="581">
                  <c:v>75.549260000000004</c:v>
                </c:pt>
                <c:pt idx="582">
                  <c:v>75.886690000000002</c:v>
                </c:pt>
                <c:pt idx="583">
                  <c:v>76.216350000000006</c:v>
                </c:pt>
                <c:pt idx="584">
                  <c:v>76.536100000000005</c:v>
                </c:pt>
                <c:pt idx="585">
                  <c:v>76.843230000000005</c:v>
                </c:pt>
                <c:pt idx="586">
                  <c:v>77.134960000000007</c:v>
                </c:pt>
                <c:pt idx="587">
                  <c:v>77.409289999999999</c:v>
                </c:pt>
                <c:pt idx="588">
                  <c:v>77.665419999999997</c:v>
                </c:pt>
                <c:pt idx="589">
                  <c:v>77.903800000000004</c:v>
                </c:pt>
                <c:pt idx="590">
                  <c:v>78.125410000000002</c:v>
                </c:pt>
                <c:pt idx="591">
                  <c:v>78.331280000000007</c:v>
                </c:pt>
                <c:pt idx="592">
                  <c:v>78.521680000000003</c:v>
                </c:pt>
                <c:pt idx="593">
                  <c:v>78.696299999999994</c:v>
                </c:pt>
                <c:pt idx="594">
                  <c:v>78.854619999999997</c:v>
                </c:pt>
                <c:pt idx="595">
                  <c:v>78.996610000000004</c:v>
                </c:pt>
                <c:pt idx="596">
                  <c:v>79.12321</c:v>
                </c:pt>
                <c:pt idx="597">
                  <c:v>79.236400000000003</c:v>
                </c:pt>
                <c:pt idx="598">
                  <c:v>79.3386</c:v>
                </c:pt>
                <c:pt idx="599">
                  <c:v>79.432109999999994</c:v>
                </c:pt>
                <c:pt idx="600">
                  <c:v>79.518339999999995</c:v>
                </c:pt>
                <c:pt idx="601">
                  <c:v>79.597769999999997</c:v>
                </c:pt>
                <c:pt idx="602">
                  <c:v>79.670349999999999</c:v>
                </c:pt>
                <c:pt idx="603">
                  <c:v>79.736080000000001</c:v>
                </c:pt>
                <c:pt idx="604">
                  <c:v>79.79562</c:v>
                </c:pt>
                <c:pt idx="605">
                  <c:v>79.850430000000003</c:v>
                </c:pt>
                <c:pt idx="606">
                  <c:v>79.902460000000005</c:v>
                </c:pt>
                <c:pt idx="607">
                  <c:v>79.953469999999996</c:v>
                </c:pt>
                <c:pt idx="608">
                  <c:v>80.004450000000006</c:v>
                </c:pt>
                <c:pt idx="609">
                  <c:v>80.055499999999995</c:v>
                </c:pt>
                <c:pt idx="610">
                  <c:v>80.105990000000006</c:v>
                </c:pt>
                <c:pt idx="611">
                  <c:v>80.155240000000006</c:v>
                </c:pt>
                <c:pt idx="612">
                  <c:v>80.203029999999998</c:v>
                </c:pt>
                <c:pt idx="613">
                  <c:v>80.249719999999996</c:v>
                </c:pt>
                <c:pt idx="614">
                  <c:v>80.295969999999997</c:v>
                </c:pt>
                <c:pt idx="615">
                  <c:v>80.342320000000001</c:v>
                </c:pt>
                <c:pt idx="616">
                  <c:v>80.388499999999993</c:v>
                </c:pt>
                <c:pt idx="617">
                  <c:v>80.433480000000003</c:v>
                </c:pt>
                <c:pt idx="618">
                  <c:v>80.475750000000005</c:v>
                </c:pt>
                <c:pt idx="619">
                  <c:v>80.513890000000004</c:v>
                </c:pt>
                <c:pt idx="620">
                  <c:v>80.547120000000007</c:v>
                </c:pt>
                <c:pt idx="621">
                  <c:v>80.57544</c:v>
                </c:pt>
                <c:pt idx="622">
                  <c:v>80.599440000000001</c:v>
                </c:pt>
                <c:pt idx="623">
                  <c:v>80.619839999999996</c:v>
                </c:pt>
                <c:pt idx="624">
                  <c:v>80.636889999999994</c:v>
                </c:pt>
                <c:pt idx="625">
                  <c:v>80.650379999999998</c:v>
                </c:pt>
                <c:pt idx="626">
                  <c:v>80.659899999999993</c:v>
                </c:pt>
                <c:pt idx="627">
                  <c:v>80.665350000000004</c:v>
                </c:pt>
                <c:pt idx="628">
                  <c:v>80.667500000000004</c:v>
                </c:pt>
                <c:pt idx="629">
                  <c:v>80.668000000000006</c:v>
                </c:pt>
                <c:pt idx="630">
                  <c:v>80.669169999999994</c:v>
                </c:pt>
                <c:pt idx="631">
                  <c:v>80.673320000000004</c:v>
                </c:pt>
                <c:pt idx="632">
                  <c:v>80.682130000000001</c:v>
                </c:pt>
                <c:pt idx="633">
                  <c:v>80.69641</c:v>
                </c:pt>
                <c:pt idx="634">
                  <c:v>80.716260000000005</c:v>
                </c:pt>
                <c:pt idx="635">
                  <c:v>80.741550000000004</c:v>
                </c:pt>
                <c:pt idx="636">
                  <c:v>80.772440000000003</c:v>
                </c:pt>
                <c:pt idx="637">
                  <c:v>80.809470000000005</c:v>
                </c:pt>
                <c:pt idx="638">
                  <c:v>80.853369999999998</c:v>
                </c:pt>
                <c:pt idx="639">
                  <c:v>80.904560000000004</c:v>
                </c:pt>
                <c:pt idx="640">
                  <c:v>80.962620000000001</c:v>
                </c:pt>
                <c:pt idx="641">
                  <c:v>81.026290000000003</c:v>
                </c:pt>
                <c:pt idx="642">
                  <c:v>81.093699999999998</c:v>
                </c:pt>
                <c:pt idx="643">
                  <c:v>81.16292</c:v>
                </c:pt>
                <c:pt idx="644">
                  <c:v>81.232510000000005</c:v>
                </c:pt>
                <c:pt idx="645">
                  <c:v>81.301699999999997</c:v>
                </c:pt>
                <c:pt idx="646">
                  <c:v>81.370109999999997</c:v>
                </c:pt>
                <c:pt idx="647">
                  <c:v>81.43741</c:v>
                </c:pt>
                <c:pt idx="648">
                  <c:v>81.502849999999995</c:v>
                </c:pt>
                <c:pt idx="649">
                  <c:v>81.565119999999993</c:v>
                </c:pt>
                <c:pt idx="650">
                  <c:v>81.62276</c:v>
                </c:pt>
                <c:pt idx="651">
                  <c:v>81.674610000000001</c:v>
                </c:pt>
                <c:pt idx="652">
                  <c:v>81.720119999999994</c:v>
                </c:pt>
                <c:pt idx="653">
                  <c:v>81.759730000000005</c:v>
                </c:pt>
                <c:pt idx="654">
                  <c:v>81.794430000000006</c:v>
                </c:pt>
                <c:pt idx="655">
                  <c:v>81.825270000000003</c:v>
                </c:pt>
                <c:pt idx="656">
                  <c:v>81.852779999999996</c:v>
                </c:pt>
                <c:pt idx="657">
                  <c:v>81.876819999999995</c:v>
                </c:pt>
                <c:pt idx="658">
                  <c:v>81.896640000000005</c:v>
                </c:pt>
                <c:pt idx="659">
                  <c:v>81.911349999999999</c:v>
                </c:pt>
                <c:pt idx="660">
                  <c:v>81.920419999999993</c:v>
                </c:pt>
                <c:pt idx="661">
                  <c:v>81.924000000000007</c:v>
                </c:pt>
                <c:pt idx="662">
                  <c:v>81.922709999999995</c:v>
                </c:pt>
                <c:pt idx="663">
                  <c:v>81.917240000000007</c:v>
                </c:pt>
                <c:pt idx="664">
                  <c:v>81.908100000000005</c:v>
                </c:pt>
                <c:pt idx="665">
                  <c:v>81.895189999999999</c:v>
                </c:pt>
                <c:pt idx="666">
                  <c:v>81.877979999999994</c:v>
                </c:pt>
                <c:pt idx="667">
                  <c:v>81.855860000000007</c:v>
                </c:pt>
                <c:pt idx="668">
                  <c:v>81.828509999999994</c:v>
                </c:pt>
                <c:pt idx="669">
                  <c:v>81.796199999999999</c:v>
                </c:pt>
                <c:pt idx="670">
                  <c:v>81.759429999999995</c:v>
                </c:pt>
                <c:pt idx="671">
                  <c:v>81.718819999999994</c:v>
                </c:pt>
                <c:pt idx="672">
                  <c:v>81.674480000000003</c:v>
                </c:pt>
                <c:pt idx="673">
                  <c:v>81.625969999999995</c:v>
                </c:pt>
                <c:pt idx="674">
                  <c:v>81.572450000000003</c:v>
                </c:pt>
                <c:pt idx="675">
                  <c:v>81.513080000000002</c:v>
                </c:pt>
                <c:pt idx="676">
                  <c:v>81.447490000000002</c:v>
                </c:pt>
                <c:pt idx="677">
                  <c:v>81.376050000000006</c:v>
                </c:pt>
                <c:pt idx="678">
                  <c:v>81.299499999999995</c:v>
                </c:pt>
                <c:pt idx="679">
                  <c:v>81.21875</c:v>
                </c:pt>
                <c:pt idx="680">
                  <c:v>81.134219999999999</c:v>
                </c:pt>
                <c:pt idx="681">
                  <c:v>81.04562</c:v>
                </c:pt>
                <c:pt idx="682">
                  <c:v>80.952190000000002</c:v>
                </c:pt>
                <c:pt idx="683">
                  <c:v>80.853120000000004</c:v>
                </c:pt>
                <c:pt idx="684">
                  <c:v>80.748000000000005</c:v>
                </c:pt>
                <c:pt idx="685">
                  <c:v>80.637100000000004</c:v>
                </c:pt>
                <c:pt idx="686">
                  <c:v>80.521159999999995</c:v>
                </c:pt>
                <c:pt idx="687">
                  <c:v>80.401020000000003</c:v>
                </c:pt>
                <c:pt idx="688">
                  <c:v>80.277060000000006</c:v>
                </c:pt>
                <c:pt idx="689">
                  <c:v>80.149150000000006</c:v>
                </c:pt>
                <c:pt idx="690">
                  <c:v>80.016689999999997</c:v>
                </c:pt>
                <c:pt idx="691">
                  <c:v>79.879310000000004</c:v>
                </c:pt>
                <c:pt idx="692">
                  <c:v>79.737189999999998</c:v>
                </c:pt>
                <c:pt idx="693">
                  <c:v>79.591380000000001</c:v>
                </c:pt>
                <c:pt idx="694">
                  <c:v>79.443380000000005</c:v>
                </c:pt>
                <c:pt idx="695">
                  <c:v>79.294640000000001</c:v>
                </c:pt>
                <c:pt idx="696">
                  <c:v>79.145859999999999</c:v>
                </c:pt>
                <c:pt idx="697">
                  <c:v>78.996899999999997</c:v>
                </c:pt>
                <c:pt idx="698">
                  <c:v>78.846969999999999</c:v>
                </c:pt>
                <c:pt idx="699">
                  <c:v>78.695430000000002</c:v>
                </c:pt>
                <c:pt idx="700">
                  <c:v>78.542169999999999</c:v>
                </c:pt>
                <c:pt idx="701">
                  <c:v>78.388040000000004</c:v>
                </c:pt>
                <c:pt idx="702">
                  <c:v>78.234390000000005</c:v>
                </c:pt>
                <c:pt idx="703">
                  <c:v>78.082369999999997</c:v>
                </c:pt>
                <c:pt idx="704">
                  <c:v>77.932329999999993</c:v>
                </c:pt>
                <c:pt idx="705">
                  <c:v>77.783580000000001</c:v>
                </c:pt>
                <c:pt idx="706">
                  <c:v>77.634749999999997</c:v>
                </c:pt>
                <c:pt idx="707">
                  <c:v>77.484679999999997</c:v>
                </c:pt>
                <c:pt idx="708">
                  <c:v>77.332980000000006</c:v>
                </c:pt>
                <c:pt idx="709">
                  <c:v>77.180319999999995</c:v>
                </c:pt>
                <c:pt idx="710">
                  <c:v>77.027979999999999</c:v>
                </c:pt>
                <c:pt idx="711">
                  <c:v>76.877009999999999</c:v>
                </c:pt>
                <c:pt idx="712">
                  <c:v>76.727540000000005</c:v>
                </c:pt>
                <c:pt idx="713">
                  <c:v>76.57835</c:v>
                </c:pt>
                <c:pt idx="714">
                  <c:v>76.427509999999998</c:v>
                </c:pt>
                <c:pt idx="715">
                  <c:v>76.273340000000005</c:v>
                </c:pt>
                <c:pt idx="716">
                  <c:v>76.115009999999998</c:v>
                </c:pt>
                <c:pt idx="717">
                  <c:v>75.95308</c:v>
                </c:pt>
                <c:pt idx="718">
                  <c:v>75.788799999999995</c:v>
                </c:pt>
                <c:pt idx="719">
                  <c:v>75.623339999999999</c:v>
                </c:pt>
                <c:pt idx="720">
                  <c:v>75.45684</c:v>
                </c:pt>
                <c:pt idx="721">
                  <c:v>75.288089999999997</c:v>
                </c:pt>
                <c:pt idx="722">
                  <c:v>75.114919999999998</c:v>
                </c:pt>
                <c:pt idx="723">
                  <c:v>74.935320000000004</c:v>
                </c:pt>
                <c:pt idx="724">
                  <c:v>74.74821</c:v>
                </c:pt>
                <c:pt idx="725">
                  <c:v>74.553960000000004</c:v>
                </c:pt>
                <c:pt idx="726">
                  <c:v>74.35378</c:v>
                </c:pt>
                <c:pt idx="727">
                  <c:v>74.148889999999994</c:v>
                </c:pt>
                <c:pt idx="728">
                  <c:v>73.939599999999999</c:v>
                </c:pt>
                <c:pt idx="729">
                  <c:v>73.724980000000002</c:v>
                </c:pt>
                <c:pt idx="730">
                  <c:v>73.503240000000005</c:v>
                </c:pt>
                <c:pt idx="731">
                  <c:v>73.272909999999996</c:v>
                </c:pt>
                <c:pt idx="732">
                  <c:v>73.033659999999998</c:v>
                </c:pt>
                <c:pt idx="733">
                  <c:v>72.786580000000001</c:v>
                </c:pt>
                <c:pt idx="734">
                  <c:v>72.533720000000002</c:v>
                </c:pt>
                <c:pt idx="735">
                  <c:v>72.276949999999999</c:v>
                </c:pt>
                <c:pt idx="736">
                  <c:v>72.016930000000002</c:v>
                </c:pt>
                <c:pt idx="737">
                  <c:v>71.752830000000003</c:v>
                </c:pt>
                <c:pt idx="738">
                  <c:v>71.482960000000006</c:v>
                </c:pt>
                <c:pt idx="739">
                  <c:v>71.206090000000003</c:v>
                </c:pt>
                <c:pt idx="740">
                  <c:v>70.922389999999993</c:v>
                </c:pt>
                <c:pt idx="741">
                  <c:v>70.633859999999999</c:v>
                </c:pt>
                <c:pt idx="742">
                  <c:v>70.34357</c:v>
                </c:pt>
                <c:pt idx="743">
                  <c:v>70.054329999999993</c:v>
                </c:pt>
                <c:pt idx="744">
                  <c:v>69.767409999999998</c:v>
                </c:pt>
                <c:pt idx="745">
                  <c:v>69.482119999999995</c:v>
                </c:pt>
                <c:pt idx="746">
                  <c:v>69.196529999999996</c:v>
                </c:pt>
                <c:pt idx="747">
                  <c:v>68.90889</c:v>
                </c:pt>
                <c:pt idx="748">
                  <c:v>68.618880000000004</c:v>
                </c:pt>
                <c:pt idx="749">
                  <c:v>68.328119999999998</c:v>
                </c:pt>
                <c:pt idx="750">
                  <c:v>68.03931</c:v>
                </c:pt>
                <c:pt idx="751">
                  <c:v>67.755049999999997</c:v>
                </c:pt>
                <c:pt idx="752">
                  <c:v>67.476399999999998</c:v>
                </c:pt>
                <c:pt idx="753">
                  <c:v>67.202789999999993</c:v>
                </c:pt>
                <c:pt idx="754">
                  <c:v>66.932850000000002</c:v>
                </c:pt>
                <c:pt idx="755">
                  <c:v>66.666229999999999</c:v>
                </c:pt>
                <c:pt idx="756">
                  <c:v>66.404949999999999</c:v>
                </c:pt>
                <c:pt idx="757">
                  <c:v>66.153769999999994</c:v>
                </c:pt>
                <c:pt idx="758">
                  <c:v>65.919020000000003</c:v>
                </c:pt>
                <c:pt idx="759">
                  <c:v>65.706670000000003</c:v>
                </c:pt>
                <c:pt idx="760">
                  <c:v>65.520420000000001</c:v>
                </c:pt>
                <c:pt idx="761">
                  <c:v>65.360990000000001</c:v>
                </c:pt>
                <c:pt idx="762">
                  <c:v>65.226680000000002</c:v>
                </c:pt>
                <c:pt idx="763">
                  <c:v>65.114959999999996</c:v>
                </c:pt>
                <c:pt idx="764">
                  <c:v>65.023859999999999</c:v>
                </c:pt>
                <c:pt idx="765">
                  <c:v>64.95232</c:v>
                </c:pt>
                <c:pt idx="766">
                  <c:v>64.899349999999998</c:v>
                </c:pt>
                <c:pt idx="767">
                  <c:v>64.86242</c:v>
                </c:pt>
                <c:pt idx="768">
                  <c:v>64.836370000000002</c:v>
                </c:pt>
                <c:pt idx="769">
                  <c:v>64.813590000000005</c:v>
                </c:pt>
                <c:pt idx="770">
                  <c:v>64.785390000000007</c:v>
                </c:pt>
                <c:pt idx="771">
                  <c:v>64.744240000000005</c:v>
                </c:pt>
                <c:pt idx="772">
                  <c:v>64.685559999999995</c:v>
                </c:pt>
                <c:pt idx="773">
                  <c:v>64.608149999999995</c:v>
                </c:pt>
                <c:pt idx="774">
                  <c:v>64.513260000000002</c:v>
                </c:pt>
                <c:pt idx="775">
                  <c:v>64.402730000000005</c:v>
                </c:pt>
                <c:pt idx="776">
                  <c:v>64.27749</c:v>
                </c:pt>
                <c:pt idx="777">
                  <c:v>64.136939999999996</c:v>
                </c:pt>
                <c:pt idx="778">
                  <c:v>63.97992</c:v>
                </c:pt>
                <c:pt idx="779">
                  <c:v>63.806240000000003</c:v>
                </c:pt>
                <c:pt idx="780">
                  <c:v>63.618040000000001</c:v>
                </c:pt>
                <c:pt idx="781">
                  <c:v>63.419849999999997</c:v>
                </c:pt>
                <c:pt idx="782">
                  <c:v>63.217309999999998</c:v>
                </c:pt>
                <c:pt idx="783">
                  <c:v>63.015140000000002</c:v>
                </c:pt>
                <c:pt idx="784">
                  <c:v>62.815280000000001</c:v>
                </c:pt>
                <c:pt idx="785">
                  <c:v>62.616630000000001</c:v>
                </c:pt>
                <c:pt idx="786">
                  <c:v>62.416159999999998</c:v>
                </c:pt>
                <c:pt idx="787">
                  <c:v>62.210999999999999</c:v>
                </c:pt>
                <c:pt idx="788">
                  <c:v>62.000210000000003</c:v>
                </c:pt>
                <c:pt idx="789">
                  <c:v>61.785339999999998</c:v>
                </c:pt>
                <c:pt idx="790">
                  <c:v>61.56906</c:v>
                </c:pt>
                <c:pt idx="791">
                  <c:v>61.353369999999998</c:v>
                </c:pt>
                <c:pt idx="792">
                  <c:v>61.137639999999998</c:v>
                </c:pt>
                <c:pt idx="793">
                  <c:v>60.918320000000001</c:v>
                </c:pt>
                <c:pt idx="794">
                  <c:v>60.690199999999997</c:v>
                </c:pt>
                <c:pt idx="795">
                  <c:v>60.448500000000003</c:v>
                </c:pt>
                <c:pt idx="796">
                  <c:v>60.190689999999996</c:v>
                </c:pt>
                <c:pt idx="797">
                  <c:v>59.916919999999998</c:v>
                </c:pt>
                <c:pt idx="798">
                  <c:v>59.628880000000002</c:v>
                </c:pt>
                <c:pt idx="799">
                  <c:v>59.327469999999998</c:v>
                </c:pt>
                <c:pt idx="800">
                  <c:v>59.011200000000002</c:v>
                </c:pt>
                <c:pt idx="801">
                  <c:v>58.675719999999998</c:v>
                </c:pt>
                <c:pt idx="802">
                  <c:v>58.315309999999997</c:v>
                </c:pt>
                <c:pt idx="803">
                  <c:v>57.925330000000002</c:v>
                </c:pt>
                <c:pt idx="804">
                  <c:v>57.504159999999999</c:v>
                </c:pt>
                <c:pt idx="805">
                  <c:v>57.053730000000002</c:v>
                </c:pt>
                <c:pt idx="806">
                  <c:v>56.577970000000001</c:v>
                </c:pt>
                <c:pt idx="807">
                  <c:v>56.080399999999997</c:v>
                </c:pt>
                <c:pt idx="808">
                  <c:v>55.561819999999997</c:v>
                </c:pt>
                <c:pt idx="809">
                  <c:v>55.019779999999997</c:v>
                </c:pt>
                <c:pt idx="810">
                  <c:v>54.45017</c:v>
                </c:pt>
                <c:pt idx="811">
                  <c:v>53.849919999999997</c:v>
                </c:pt>
                <c:pt idx="812">
                  <c:v>53.219589999999997</c:v>
                </c:pt>
                <c:pt idx="813">
                  <c:v>52.563879999999997</c:v>
                </c:pt>
                <c:pt idx="814">
                  <c:v>51.890279999999997</c:v>
                </c:pt>
                <c:pt idx="815">
                  <c:v>51.206180000000003</c:v>
                </c:pt>
                <c:pt idx="816">
                  <c:v>50.516120000000001</c:v>
                </c:pt>
                <c:pt idx="817">
                  <c:v>49.821060000000003</c:v>
                </c:pt>
                <c:pt idx="818">
                  <c:v>49.119950000000003</c:v>
                </c:pt>
                <c:pt idx="819">
                  <c:v>48.412820000000004</c:v>
                </c:pt>
                <c:pt idx="820">
                  <c:v>47.703270000000003</c:v>
                </c:pt>
                <c:pt idx="821">
                  <c:v>46.999160000000003</c:v>
                </c:pt>
                <c:pt idx="822">
                  <c:v>46.310580000000002</c:v>
                </c:pt>
                <c:pt idx="823">
                  <c:v>45.646299999999997</c:v>
                </c:pt>
                <c:pt idx="824">
                  <c:v>45.0107</c:v>
                </c:pt>
                <c:pt idx="825">
                  <c:v>44.403080000000003</c:v>
                </c:pt>
                <c:pt idx="826">
                  <c:v>43.819659999999999</c:v>
                </c:pt>
                <c:pt idx="827">
                  <c:v>43.257480000000001</c:v>
                </c:pt>
                <c:pt idx="828">
                  <c:v>42.717449999999999</c:v>
                </c:pt>
                <c:pt idx="829">
                  <c:v>42.205260000000003</c:v>
                </c:pt>
                <c:pt idx="830">
                  <c:v>41.72898</c:v>
                </c:pt>
                <c:pt idx="831">
                  <c:v>41.295299999999997</c:v>
                </c:pt>
                <c:pt idx="832">
                  <c:v>40.906120000000001</c:v>
                </c:pt>
                <c:pt idx="833">
                  <c:v>40.55791</c:v>
                </c:pt>
                <c:pt idx="834">
                  <c:v>40.244050000000001</c:v>
                </c:pt>
                <c:pt idx="835">
                  <c:v>39.959000000000003</c:v>
                </c:pt>
                <c:pt idx="836">
                  <c:v>39.701560000000001</c:v>
                </c:pt>
                <c:pt idx="837">
                  <c:v>39.475490000000001</c:v>
                </c:pt>
                <c:pt idx="838">
                  <c:v>39.287019999999998</c:v>
                </c:pt>
                <c:pt idx="839">
                  <c:v>39.140709999999999</c:v>
                </c:pt>
                <c:pt idx="840">
                  <c:v>39.036140000000003</c:v>
                </c:pt>
                <c:pt idx="841">
                  <c:v>38.967489999999998</c:v>
                </c:pt>
                <c:pt idx="842">
                  <c:v>38.926259999999999</c:v>
                </c:pt>
                <c:pt idx="843">
                  <c:v>38.90551</c:v>
                </c:pt>
                <c:pt idx="844">
                  <c:v>38.903199999999998</c:v>
                </c:pt>
                <c:pt idx="845">
                  <c:v>38.922600000000003</c:v>
                </c:pt>
                <c:pt idx="846">
                  <c:v>38.969529999999999</c:v>
                </c:pt>
                <c:pt idx="847">
                  <c:v>39.048090000000002</c:v>
                </c:pt>
                <c:pt idx="848">
                  <c:v>39.157260000000001</c:v>
                </c:pt>
                <c:pt idx="849">
                  <c:v>39.290640000000003</c:v>
                </c:pt>
                <c:pt idx="850">
                  <c:v>39.439140000000002</c:v>
                </c:pt>
                <c:pt idx="851">
                  <c:v>39.595359999999999</c:v>
                </c:pt>
                <c:pt idx="852">
                  <c:v>39.756819999999998</c:v>
                </c:pt>
                <c:pt idx="853">
                  <c:v>39.926279999999998</c:v>
                </c:pt>
                <c:pt idx="854">
                  <c:v>40.10904</c:v>
                </c:pt>
                <c:pt idx="855">
                  <c:v>40.308619999999998</c:v>
                </c:pt>
                <c:pt idx="856">
                  <c:v>40.523600000000002</c:v>
                </c:pt>
                <c:pt idx="857">
                  <c:v>40.747250000000001</c:v>
                </c:pt>
                <c:pt idx="858">
                  <c:v>40.97034</c:v>
                </c:pt>
                <c:pt idx="859">
                  <c:v>41.185339999999997</c:v>
                </c:pt>
                <c:pt idx="860">
                  <c:v>41.389569999999999</c:v>
                </c:pt>
                <c:pt idx="861">
                  <c:v>41.585560000000001</c:v>
                </c:pt>
                <c:pt idx="862">
                  <c:v>41.778379999999999</c:v>
                </c:pt>
                <c:pt idx="863">
                  <c:v>41.97166</c:v>
                </c:pt>
                <c:pt idx="864">
                  <c:v>42.164409999999997</c:v>
                </c:pt>
                <c:pt idx="865">
                  <c:v>42.35078</c:v>
                </c:pt>
                <c:pt idx="866">
                  <c:v>42.522739999999999</c:v>
                </c:pt>
                <c:pt idx="867">
                  <c:v>42.674289999999999</c:v>
                </c:pt>
                <c:pt idx="868">
                  <c:v>42.804450000000003</c:v>
                </c:pt>
                <c:pt idx="869">
                  <c:v>42.917749999999998</c:v>
                </c:pt>
                <c:pt idx="870">
                  <c:v>43.021619999999999</c:v>
                </c:pt>
                <c:pt idx="871">
                  <c:v>43.122399999999999</c:v>
                </c:pt>
                <c:pt idx="872">
                  <c:v>43.222180000000002</c:v>
                </c:pt>
                <c:pt idx="873">
                  <c:v>43.318460000000002</c:v>
                </c:pt>
                <c:pt idx="874">
                  <c:v>43.406500000000001</c:v>
                </c:pt>
                <c:pt idx="875">
                  <c:v>43.483409999999999</c:v>
                </c:pt>
                <c:pt idx="876">
                  <c:v>43.550960000000003</c:v>
                </c:pt>
                <c:pt idx="877">
                  <c:v>43.616100000000003</c:v>
                </c:pt>
                <c:pt idx="878">
                  <c:v>43.688229999999997</c:v>
                </c:pt>
                <c:pt idx="879">
                  <c:v>43.775280000000002</c:v>
                </c:pt>
                <c:pt idx="880">
                  <c:v>43.880510000000001</c:v>
                </c:pt>
                <c:pt idx="881">
                  <c:v>44.00215</c:v>
                </c:pt>
                <c:pt idx="882">
                  <c:v>44.135849999999998</c:v>
                </c:pt>
                <c:pt idx="883">
                  <c:v>44.278680000000001</c:v>
                </c:pt>
                <c:pt idx="884">
                  <c:v>44.432130000000001</c:v>
                </c:pt>
                <c:pt idx="885">
                  <c:v>44.60239</c:v>
                </c:pt>
                <c:pt idx="886">
                  <c:v>44.797780000000003</c:v>
                </c:pt>
                <c:pt idx="887">
                  <c:v>45.024799999999999</c:v>
                </c:pt>
                <c:pt idx="888">
                  <c:v>45.285089999999997</c:v>
                </c:pt>
                <c:pt idx="889">
                  <c:v>45.575180000000003</c:v>
                </c:pt>
                <c:pt idx="890">
                  <c:v>45.888979999999997</c:v>
                </c:pt>
                <c:pt idx="891">
                  <c:v>46.22184</c:v>
                </c:pt>
                <c:pt idx="892">
                  <c:v>46.573279999999997</c:v>
                </c:pt>
                <c:pt idx="893">
                  <c:v>46.947319999999998</c:v>
                </c:pt>
                <c:pt idx="894">
                  <c:v>47.349769999999999</c:v>
                </c:pt>
                <c:pt idx="895">
                  <c:v>47.784460000000003</c:v>
                </c:pt>
                <c:pt idx="896">
                  <c:v>48.250399999999999</c:v>
                </c:pt>
                <c:pt idx="897">
                  <c:v>48.741509999999998</c:v>
                </c:pt>
                <c:pt idx="898">
                  <c:v>49.249180000000003</c:v>
                </c:pt>
                <c:pt idx="899">
                  <c:v>49.765979999999999</c:v>
                </c:pt>
                <c:pt idx="900">
                  <c:v>50.28848</c:v>
                </c:pt>
                <c:pt idx="901">
                  <c:v>50.817450000000001</c:v>
                </c:pt>
                <c:pt idx="902">
                  <c:v>51.35566</c:v>
                </c:pt>
                <c:pt idx="903">
                  <c:v>51.904580000000003</c:v>
                </c:pt>
                <c:pt idx="904">
                  <c:v>52.46199</c:v>
                </c:pt>
                <c:pt idx="905">
                  <c:v>53.021810000000002</c:v>
                </c:pt>
                <c:pt idx="906">
                  <c:v>53.576419999999999</c:v>
                </c:pt>
                <c:pt idx="907">
                  <c:v>54.119770000000003</c:v>
                </c:pt>
                <c:pt idx="908">
                  <c:v>54.649790000000003</c:v>
                </c:pt>
                <c:pt idx="909">
                  <c:v>55.168349999999997</c:v>
                </c:pt>
                <c:pt idx="910">
                  <c:v>55.679299999999998</c:v>
                </c:pt>
                <c:pt idx="911">
                  <c:v>56.185459999999999</c:v>
                </c:pt>
                <c:pt idx="912">
                  <c:v>56.686360000000001</c:v>
                </c:pt>
                <c:pt idx="913">
                  <c:v>57.17812</c:v>
                </c:pt>
                <c:pt idx="914">
                  <c:v>57.655349999999999</c:v>
                </c:pt>
                <c:pt idx="915">
                  <c:v>58.113810000000001</c:v>
                </c:pt>
                <c:pt idx="916">
                  <c:v>58.552390000000003</c:v>
                </c:pt>
                <c:pt idx="917">
                  <c:v>58.973239999999997</c:v>
                </c:pt>
                <c:pt idx="918">
                  <c:v>59.379890000000003</c:v>
                </c:pt>
                <c:pt idx="919">
                  <c:v>59.77467</c:v>
                </c:pt>
                <c:pt idx="920">
                  <c:v>60.156829999999999</c:v>
                </c:pt>
                <c:pt idx="921">
                  <c:v>60.522370000000002</c:v>
                </c:pt>
                <c:pt idx="922">
                  <c:v>60.865830000000003</c:v>
                </c:pt>
                <c:pt idx="923">
                  <c:v>61.18271</c:v>
                </c:pt>
                <c:pt idx="924">
                  <c:v>61.471350000000001</c:v>
                </c:pt>
                <c:pt idx="925">
                  <c:v>61.733179999999997</c:v>
                </c:pt>
                <c:pt idx="926">
                  <c:v>61.971119999999999</c:v>
                </c:pt>
                <c:pt idx="927">
                  <c:v>62.18732</c:v>
                </c:pt>
                <c:pt idx="928">
                  <c:v>62.381450000000001</c:v>
                </c:pt>
                <c:pt idx="929">
                  <c:v>62.5505</c:v>
                </c:pt>
                <c:pt idx="930">
                  <c:v>62.690390000000001</c:v>
                </c:pt>
                <c:pt idx="931">
                  <c:v>62.798139999999997</c:v>
                </c:pt>
                <c:pt idx="932">
                  <c:v>62.873730000000002</c:v>
                </c:pt>
                <c:pt idx="933">
                  <c:v>62.920209999999997</c:v>
                </c:pt>
                <c:pt idx="934">
                  <c:v>62.942340000000002</c:v>
                </c:pt>
                <c:pt idx="935">
                  <c:v>62.944110000000002</c:v>
                </c:pt>
                <c:pt idx="936">
                  <c:v>62.927039999999998</c:v>
                </c:pt>
                <c:pt idx="937">
                  <c:v>62.889679999999998</c:v>
                </c:pt>
                <c:pt idx="938">
                  <c:v>62.829030000000003</c:v>
                </c:pt>
                <c:pt idx="939">
                  <c:v>62.742840000000001</c:v>
                </c:pt>
                <c:pt idx="940">
                  <c:v>62.631369999999997</c:v>
                </c:pt>
                <c:pt idx="941">
                  <c:v>62.497839999999997</c:v>
                </c:pt>
                <c:pt idx="942">
                  <c:v>62.347029999999997</c:v>
                </c:pt>
                <c:pt idx="943">
                  <c:v>62.183070000000001</c:v>
                </c:pt>
                <c:pt idx="944">
                  <c:v>62.007460000000002</c:v>
                </c:pt>
                <c:pt idx="945">
                  <c:v>61.818680000000001</c:v>
                </c:pt>
                <c:pt idx="946">
                  <c:v>61.613529999999997</c:v>
                </c:pt>
                <c:pt idx="947">
                  <c:v>61.38955</c:v>
                </c:pt>
                <c:pt idx="948">
                  <c:v>61.146999999999998</c:v>
                </c:pt>
                <c:pt idx="949">
                  <c:v>60.889319999999998</c:v>
                </c:pt>
                <c:pt idx="950">
                  <c:v>60.62171</c:v>
                </c:pt>
                <c:pt idx="951">
                  <c:v>60.348660000000002</c:v>
                </c:pt>
                <c:pt idx="952">
                  <c:v>60.071829999999999</c:v>
                </c:pt>
                <c:pt idx="953">
                  <c:v>59.78942</c:v>
                </c:pt>
                <c:pt idx="954">
                  <c:v>59.497579999999999</c:v>
                </c:pt>
                <c:pt idx="955">
                  <c:v>59.192979999999999</c:v>
                </c:pt>
                <c:pt idx="956">
                  <c:v>58.874879999999997</c:v>
                </c:pt>
                <c:pt idx="957">
                  <c:v>58.545900000000003</c:v>
                </c:pt>
                <c:pt idx="958">
                  <c:v>58.210419999999999</c:v>
                </c:pt>
                <c:pt idx="959">
                  <c:v>57.872259999999997</c:v>
                </c:pt>
                <c:pt idx="960">
                  <c:v>57.532510000000002</c:v>
                </c:pt>
                <c:pt idx="961">
                  <c:v>57.188980000000001</c:v>
                </c:pt>
                <c:pt idx="962">
                  <c:v>56.837890000000002</c:v>
                </c:pt>
                <c:pt idx="963">
                  <c:v>56.476750000000003</c:v>
                </c:pt>
                <c:pt idx="964">
                  <c:v>56.106630000000003</c:v>
                </c:pt>
                <c:pt idx="965">
                  <c:v>55.732770000000002</c:v>
                </c:pt>
                <c:pt idx="966">
                  <c:v>55.362960000000001</c:v>
                </c:pt>
                <c:pt idx="967">
                  <c:v>55.004519999999999</c:v>
                </c:pt>
                <c:pt idx="968">
                  <c:v>54.661850000000001</c:v>
                </c:pt>
                <c:pt idx="969">
                  <c:v>54.335619999999999</c:v>
                </c:pt>
                <c:pt idx="970">
                  <c:v>54.024439999999998</c:v>
                </c:pt>
                <c:pt idx="971">
                  <c:v>53.72777</c:v>
                </c:pt>
                <c:pt idx="972">
                  <c:v>53.448279999999997</c:v>
                </c:pt>
                <c:pt idx="973">
                  <c:v>53.192270000000001</c:v>
                </c:pt>
                <c:pt idx="974">
                  <c:v>52.967790000000001</c:v>
                </c:pt>
                <c:pt idx="975">
                  <c:v>52.78125</c:v>
                </c:pt>
                <c:pt idx="976">
                  <c:v>52.634900000000002</c:v>
                </c:pt>
                <c:pt idx="977">
                  <c:v>52.526060000000001</c:v>
                </c:pt>
                <c:pt idx="978">
                  <c:v>52.449339999999999</c:v>
                </c:pt>
                <c:pt idx="979">
                  <c:v>52.399740000000001</c:v>
                </c:pt>
                <c:pt idx="980">
                  <c:v>52.375500000000002</c:v>
                </c:pt>
                <c:pt idx="981">
                  <c:v>52.378689999999999</c:v>
                </c:pt>
                <c:pt idx="982">
                  <c:v>52.413460000000001</c:v>
                </c:pt>
                <c:pt idx="983">
                  <c:v>52.483029999999999</c:v>
                </c:pt>
                <c:pt idx="984">
                  <c:v>52.587220000000002</c:v>
                </c:pt>
                <c:pt idx="985">
                  <c:v>52.722239999999999</c:v>
                </c:pt>
                <c:pt idx="986">
                  <c:v>52.882739999999998</c:v>
                </c:pt>
                <c:pt idx="987">
                  <c:v>53.064880000000002</c:v>
                </c:pt>
                <c:pt idx="988">
                  <c:v>53.268709999999999</c:v>
                </c:pt>
                <c:pt idx="989">
                  <c:v>53.4983</c:v>
                </c:pt>
                <c:pt idx="990">
                  <c:v>53.759689999999999</c:v>
                </c:pt>
                <c:pt idx="991">
                  <c:v>54.057609999999997</c:v>
                </c:pt>
                <c:pt idx="992">
                  <c:v>54.393039999999999</c:v>
                </c:pt>
                <c:pt idx="993">
                  <c:v>54.762990000000002</c:v>
                </c:pt>
                <c:pt idx="994">
                  <c:v>55.162410000000001</c:v>
                </c:pt>
                <c:pt idx="995">
                  <c:v>55.587220000000002</c:v>
                </c:pt>
                <c:pt idx="996">
                  <c:v>56.036580000000001</c:v>
                </c:pt>
                <c:pt idx="997">
                  <c:v>56.513030000000001</c:v>
                </c:pt>
                <c:pt idx="998">
                  <c:v>57.020659999999999</c:v>
                </c:pt>
                <c:pt idx="999">
                  <c:v>57.562240000000003</c:v>
                </c:pt>
                <c:pt idx="1000">
                  <c:v>58.13729</c:v>
                </c:pt>
                <c:pt idx="1001">
                  <c:v>58.74192</c:v>
                </c:pt>
                <c:pt idx="1002">
                  <c:v>59.370699999999999</c:v>
                </c:pt>
                <c:pt idx="1003">
                  <c:v>60.019329999999997</c:v>
                </c:pt>
                <c:pt idx="1004">
                  <c:v>60.686239999999998</c:v>
                </c:pt>
                <c:pt idx="1005">
                  <c:v>61.372680000000003</c:v>
                </c:pt>
                <c:pt idx="1006">
                  <c:v>62.08081</c:v>
                </c:pt>
                <c:pt idx="1007">
                  <c:v>62.811239999999998</c:v>
                </c:pt>
                <c:pt idx="1008">
                  <c:v>63.561480000000003</c:v>
                </c:pt>
                <c:pt idx="1009">
                  <c:v>64.325900000000004</c:v>
                </c:pt>
                <c:pt idx="1010">
                  <c:v>65.097650000000002</c:v>
                </c:pt>
                <c:pt idx="1011">
                  <c:v>65.870760000000004</c:v>
                </c:pt>
                <c:pt idx="1012">
                  <c:v>66.641829999999999</c:v>
                </c:pt>
                <c:pt idx="1013">
                  <c:v>67.409899999999993</c:v>
                </c:pt>
                <c:pt idx="1014">
                  <c:v>68.175150000000002</c:v>
                </c:pt>
                <c:pt idx="1015">
                  <c:v>68.936940000000007</c:v>
                </c:pt>
                <c:pt idx="1016">
                  <c:v>69.692629999999994</c:v>
                </c:pt>
                <c:pt idx="1017">
                  <c:v>70.43768</c:v>
                </c:pt>
                <c:pt idx="1018">
                  <c:v>71.166809999999998</c:v>
                </c:pt>
                <c:pt idx="1019">
                  <c:v>71.87567</c:v>
                </c:pt>
                <c:pt idx="1020">
                  <c:v>72.561999999999998</c:v>
                </c:pt>
                <c:pt idx="1021">
                  <c:v>73.22551</c:v>
                </c:pt>
                <c:pt idx="1022">
                  <c:v>73.866910000000004</c:v>
                </c:pt>
                <c:pt idx="1023">
                  <c:v>74.486609999999999</c:v>
                </c:pt>
                <c:pt idx="1024">
                  <c:v>75.083860000000001</c:v>
                </c:pt>
                <c:pt idx="1025">
                  <c:v>75.656819999999996</c:v>
                </c:pt>
                <c:pt idx="1026">
                  <c:v>76.203190000000006</c:v>
                </c:pt>
                <c:pt idx="1027">
                  <c:v>76.721549999999993</c:v>
                </c:pt>
                <c:pt idx="1028">
                  <c:v>77.212069999999997</c:v>
                </c:pt>
                <c:pt idx="1029">
                  <c:v>77.676479999999998</c:v>
                </c:pt>
                <c:pt idx="1030">
                  <c:v>78.117400000000004</c:v>
                </c:pt>
                <c:pt idx="1031">
                  <c:v>78.537409999999994</c:v>
                </c:pt>
                <c:pt idx="1032">
                  <c:v>78.938199999999995</c:v>
                </c:pt>
                <c:pt idx="1033">
                  <c:v>79.320480000000003</c:v>
                </c:pt>
                <c:pt idx="1034">
                  <c:v>79.684269999999998</c:v>
                </c:pt>
                <c:pt idx="1035">
                  <c:v>80.029880000000006</c:v>
                </c:pt>
                <c:pt idx="1036">
                  <c:v>80.358159999999998</c:v>
                </c:pt>
                <c:pt idx="1037">
                  <c:v>80.670879999999997</c:v>
                </c:pt>
                <c:pt idx="1038">
                  <c:v>80.970119999999994</c:v>
                </c:pt>
                <c:pt idx="1039">
                  <c:v>81.257850000000005</c:v>
                </c:pt>
                <c:pt idx="1040">
                  <c:v>81.535259999999994</c:v>
                </c:pt>
                <c:pt idx="1041">
                  <c:v>81.802790000000002</c:v>
                </c:pt>
                <c:pt idx="1042">
                  <c:v>82.06026</c:v>
                </c:pt>
                <c:pt idx="1043">
                  <c:v>82.307640000000006</c:v>
                </c:pt>
                <c:pt idx="1044">
                  <c:v>82.545270000000002</c:v>
                </c:pt>
                <c:pt idx="1045">
                  <c:v>82.774159999999995</c:v>
                </c:pt>
                <c:pt idx="1046">
                  <c:v>82.995580000000004</c:v>
                </c:pt>
                <c:pt idx="1047">
                  <c:v>83.210790000000003</c:v>
                </c:pt>
                <c:pt idx="1048">
                  <c:v>83.420479999999998</c:v>
                </c:pt>
                <c:pt idx="1049">
                  <c:v>83.62482</c:v>
                </c:pt>
                <c:pt idx="1050">
                  <c:v>83.823509999999999</c:v>
                </c:pt>
                <c:pt idx="1051">
                  <c:v>84.016350000000003</c:v>
                </c:pt>
                <c:pt idx="1052">
                  <c:v>84.203410000000005</c:v>
                </c:pt>
                <c:pt idx="1053">
                  <c:v>84.385270000000006</c:v>
                </c:pt>
                <c:pt idx="1054">
                  <c:v>84.56277</c:v>
                </c:pt>
                <c:pt idx="1055">
                  <c:v>84.736789999999999</c:v>
                </c:pt>
                <c:pt idx="1056">
                  <c:v>84.907820000000001</c:v>
                </c:pt>
                <c:pt idx="1057">
                  <c:v>85.075839999999999</c:v>
                </c:pt>
                <c:pt idx="1058">
                  <c:v>85.240589999999997</c:v>
                </c:pt>
                <c:pt idx="1059">
                  <c:v>85.401759999999996</c:v>
                </c:pt>
                <c:pt idx="1060">
                  <c:v>85.559269999999998</c:v>
                </c:pt>
                <c:pt idx="1061">
                  <c:v>85.713390000000004</c:v>
                </c:pt>
                <c:pt idx="1062">
                  <c:v>85.864729999999994</c:v>
                </c:pt>
                <c:pt idx="1063">
                  <c:v>86.013850000000005</c:v>
                </c:pt>
                <c:pt idx="1064">
                  <c:v>86.161019999999994</c:v>
                </c:pt>
                <c:pt idx="1065">
                  <c:v>86.305999999999997</c:v>
                </c:pt>
                <c:pt idx="1066">
                  <c:v>86.448130000000006</c:v>
                </c:pt>
                <c:pt idx="1067">
                  <c:v>86.586489999999998</c:v>
                </c:pt>
                <c:pt idx="1068">
                  <c:v>86.720140000000001</c:v>
                </c:pt>
                <c:pt idx="1069">
                  <c:v>86.848349999999996</c:v>
                </c:pt>
                <c:pt idx="1070">
                  <c:v>86.970609999999994</c:v>
                </c:pt>
                <c:pt idx="1071">
                  <c:v>87.086569999999995</c:v>
                </c:pt>
                <c:pt idx="1072">
                  <c:v>87.195819999999998</c:v>
                </c:pt>
                <c:pt idx="1073">
                  <c:v>87.29768</c:v>
                </c:pt>
                <c:pt idx="1074">
                  <c:v>87.391189999999995</c:v>
                </c:pt>
                <c:pt idx="1075">
                  <c:v>87.475110000000001</c:v>
                </c:pt>
                <c:pt idx="1076">
                  <c:v>87.548150000000007</c:v>
                </c:pt>
                <c:pt idx="1077">
                  <c:v>87.609089999999995</c:v>
                </c:pt>
                <c:pt idx="1078">
                  <c:v>87.656940000000006</c:v>
                </c:pt>
                <c:pt idx="1079">
                  <c:v>87.690799999999996</c:v>
                </c:pt>
                <c:pt idx="1080">
                  <c:v>87.709800000000001</c:v>
                </c:pt>
                <c:pt idx="1081">
                  <c:v>87.712680000000006</c:v>
                </c:pt>
                <c:pt idx="1082">
                  <c:v>87.697789999999998</c:v>
                </c:pt>
                <c:pt idx="1083">
                  <c:v>87.663150000000002</c:v>
                </c:pt>
                <c:pt idx="1084">
                  <c:v>87.606899999999996</c:v>
                </c:pt>
                <c:pt idx="1085">
                  <c:v>87.527969999999996</c:v>
                </c:pt>
                <c:pt idx="1086">
                  <c:v>87.426869999999994</c:v>
                </c:pt>
                <c:pt idx="1087">
                  <c:v>87.306190000000001</c:v>
                </c:pt>
                <c:pt idx="1088">
                  <c:v>87.170829999999995</c:v>
                </c:pt>
                <c:pt idx="1089">
                  <c:v>87.027799999999999</c:v>
                </c:pt>
                <c:pt idx="1090">
                  <c:v>86.885670000000005</c:v>
                </c:pt>
                <c:pt idx="1091">
                  <c:v>86.753879999999995</c:v>
                </c:pt>
                <c:pt idx="1092">
                  <c:v>86.642030000000005</c:v>
                </c:pt>
                <c:pt idx="1093">
                  <c:v>86.559089999999998</c:v>
                </c:pt>
                <c:pt idx="1094">
                  <c:v>86.512569999999997</c:v>
                </c:pt>
                <c:pt idx="1095">
                  <c:v>86.50761</c:v>
                </c:pt>
                <c:pt idx="1096">
                  <c:v>86.546329999999998</c:v>
                </c:pt>
                <c:pt idx="1097">
                  <c:v>86.627489999999995</c:v>
                </c:pt>
                <c:pt idx="1098">
                  <c:v>86.746989999999997</c:v>
                </c:pt>
                <c:pt idx="1099">
                  <c:v>86.898489999999995</c:v>
                </c:pt>
                <c:pt idx="1100">
                  <c:v>87.074539999999999</c:v>
                </c:pt>
                <c:pt idx="1101">
                  <c:v>87.267330000000001</c:v>
                </c:pt>
                <c:pt idx="1102">
                  <c:v>87.469539999999995</c:v>
                </c:pt>
                <c:pt idx="1103">
                  <c:v>87.674639999999997</c:v>
                </c:pt>
                <c:pt idx="1104">
                  <c:v>87.877120000000005</c:v>
                </c:pt>
                <c:pt idx="1105">
                  <c:v>88.072519999999997</c:v>
                </c:pt>
                <c:pt idx="1106">
                  <c:v>88.257459999999995</c:v>
                </c:pt>
                <c:pt idx="1107">
                  <c:v>88.429569999999998</c:v>
                </c:pt>
                <c:pt idx="1108">
                  <c:v>88.587329999999994</c:v>
                </c:pt>
                <c:pt idx="1109">
                  <c:v>88.730009999999993</c:v>
                </c:pt>
                <c:pt idx="1110">
                  <c:v>88.857479999999995</c:v>
                </c:pt>
                <c:pt idx="1111">
                  <c:v>88.969939999999994</c:v>
                </c:pt>
                <c:pt idx="1112">
                  <c:v>89.067890000000006</c:v>
                </c:pt>
                <c:pt idx="1113">
                  <c:v>89.151730000000001</c:v>
                </c:pt>
                <c:pt idx="1114">
                  <c:v>89.221639999999994</c:v>
                </c:pt>
                <c:pt idx="1115">
                  <c:v>89.277720000000002</c:v>
                </c:pt>
                <c:pt idx="1116">
                  <c:v>89.319900000000004</c:v>
                </c:pt>
                <c:pt idx="1117">
                  <c:v>89.348280000000003</c:v>
                </c:pt>
                <c:pt idx="1118">
                  <c:v>89.363280000000003</c:v>
                </c:pt>
                <c:pt idx="1119">
                  <c:v>89.365729999999999</c:v>
                </c:pt>
                <c:pt idx="1120">
                  <c:v>89.3566</c:v>
                </c:pt>
                <c:pt idx="1121">
                  <c:v>89.336910000000003</c:v>
                </c:pt>
                <c:pt idx="1122">
                  <c:v>89.307280000000006</c:v>
                </c:pt>
                <c:pt idx="1123">
                  <c:v>89.268039999999999</c:v>
                </c:pt>
                <c:pt idx="1124">
                  <c:v>89.219110000000001</c:v>
                </c:pt>
                <c:pt idx="1125">
                  <c:v>89.160480000000007</c:v>
                </c:pt>
                <c:pt idx="1126">
                  <c:v>89.092290000000006</c:v>
                </c:pt>
                <c:pt idx="1127">
                  <c:v>89.014899999999997</c:v>
                </c:pt>
                <c:pt idx="1128">
                  <c:v>88.928889999999996</c:v>
                </c:pt>
                <c:pt idx="1129">
                  <c:v>88.834639999999993</c:v>
                </c:pt>
                <c:pt idx="1130">
                  <c:v>88.732089999999999</c:v>
                </c:pt>
                <c:pt idx="1131">
                  <c:v>88.620779999999996</c:v>
                </c:pt>
                <c:pt idx="1132">
                  <c:v>88.499920000000003</c:v>
                </c:pt>
                <c:pt idx="1133">
                  <c:v>88.368759999999995</c:v>
                </c:pt>
                <c:pt idx="1134">
                  <c:v>88.226789999999994</c:v>
                </c:pt>
                <c:pt idx="1135">
                  <c:v>88.074039999999997</c:v>
                </c:pt>
                <c:pt idx="1136">
                  <c:v>87.910719999999998</c:v>
                </c:pt>
                <c:pt idx="1137">
                  <c:v>87.737009999999998</c:v>
                </c:pt>
                <c:pt idx="1138">
                  <c:v>87.552930000000003</c:v>
                </c:pt>
                <c:pt idx="1139">
                  <c:v>87.358170000000001</c:v>
                </c:pt>
                <c:pt idx="1140">
                  <c:v>87.152439999999999</c:v>
                </c:pt>
                <c:pt idx="1141">
                  <c:v>86.935810000000004</c:v>
                </c:pt>
                <c:pt idx="1142">
                  <c:v>86.708860000000001</c:v>
                </c:pt>
                <c:pt idx="1143">
                  <c:v>86.472719999999995</c:v>
                </c:pt>
                <c:pt idx="1144">
                  <c:v>86.228679999999997</c:v>
                </c:pt>
                <c:pt idx="1145">
                  <c:v>85.977980000000002</c:v>
                </c:pt>
                <c:pt idx="1146">
                  <c:v>85.721519999999998</c:v>
                </c:pt>
                <c:pt idx="1147">
                  <c:v>85.460080000000005</c:v>
                </c:pt>
                <c:pt idx="1148">
                  <c:v>85.194590000000005</c:v>
                </c:pt>
                <c:pt idx="1149">
                  <c:v>84.926500000000004</c:v>
                </c:pt>
                <c:pt idx="1150">
                  <c:v>84.657820000000001</c:v>
                </c:pt>
                <c:pt idx="1151">
                  <c:v>84.390829999999994</c:v>
                </c:pt>
                <c:pt idx="1152">
                  <c:v>84.127529999999993</c:v>
                </c:pt>
                <c:pt idx="1153">
                  <c:v>83.869150000000005</c:v>
                </c:pt>
                <c:pt idx="1154">
                  <c:v>83.615960000000001</c:v>
                </c:pt>
                <c:pt idx="1155">
                  <c:v>83.367549999999994</c:v>
                </c:pt>
                <c:pt idx="1156">
                  <c:v>83.123199999999997</c:v>
                </c:pt>
                <c:pt idx="1157">
                  <c:v>82.882230000000007</c:v>
                </c:pt>
                <c:pt idx="1158">
                  <c:v>82.643960000000007</c:v>
                </c:pt>
                <c:pt idx="1159">
                  <c:v>82.407390000000007</c:v>
                </c:pt>
                <c:pt idx="1160">
                  <c:v>82.170689999999993</c:v>
                </c:pt>
                <c:pt idx="1161">
                  <c:v>81.931030000000007</c:v>
                </c:pt>
                <c:pt idx="1162">
                  <c:v>81.684809999999999</c:v>
                </c:pt>
                <c:pt idx="1163">
                  <c:v>81.428240000000002</c:v>
                </c:pt>
                <c:pt idx="1164">
                  <c:v>81.158450000000002</c:v>
                </c:pt>
                <c:pt idx="1165">
                  <c:v>80.873769999999993</c:v>
                </c:pt>
                <c:pt idx="1166">
                  <c:v>80.573970000000003</c:v>
                </c:pt>
                <c:pt idx="1167">
                  <c:v>80.259739999999994</c:v>
                </c:pt>
                <c:pt idx="1168">
                  <c:v>79.931899999999999</c:v>
                </c:pt>
                <c:pt idx="1169">
                  <c:v>79.590860000000006</c:v>
                </c:pt>
                <c:pt idx="1170">
                  <c:v>79.236720000000005</c:v>
                </c:pt>
                <c:pt idx="1171">
                  <c:v>78.869709999999998</c:v>
                </c:pt>
                <c:pt idx="1172">
                  <c:v>78.491050000000001</c:v>
                </c:pt>
                <c:pt idx="1173">
                  <c:v>78.103359999999995</c:v>
                </c:pt>
                <c:pt idx="1174">
                  <c:v>77.710409999999996</c:v>
                </c:pt>
                <c:pt idx="1175">
                  <c:v>77.316410000000005</c:v>
                </c:pt>
                <c:pt idx="1176">
                  <c:v>76.924800000000005</c:v>
                </c:pt>
                <c:pt idx="1177">
                  <c:v>76.537739999999999</c:v>
                </c:pt>
                <c:pt idx="1178">
                  <c:v>76.156270000000006</c:v>
                </c:pt>
                <c:pt idx="1179">
                  <c:v>75.781030000000001</c:v>
                </c:pt>
                <c:pt idx="1180">
                  <c:v>75.413349999999994</c:v>
                </c:pt>
                <c:pt idx="1181">
                  <c:v>75.055790000000002</c:v>
                </c:pt>
                <c:pt idx="1182">
                  <c:v>74.711699999999993</c:v>
                </c:pt>
                <c:pt idx="1183">
                  <c:v>74.384249999999994</c:v>
                </c:pt>
                <c:pt idx="1184">
                  <c:v>74.075190000000006</c:v>
                </c:pt>
                <c:pt idx="1185">
                  <c:v>73.784400000000005</c:v>
                </c:pt>
                <c:pt idx="1186">
                  <c:v>73.510379999999998</c:v>
                </c:pt>
                <c:pt idx="1187">
                  <c:v>73.251429999999999</c:v>
                </c:pt>
                <c:pt idx="1188">
                  <c:v>73.007019999999997</c:v>
                </c:pt>
                <c:pt idx="1189">
                  <c:v>72.778270000000006</c:v>
                </c:pt>
                <c:pt idx="1190">
                  <c:v>72.567539999999994</c:v>
                </c:pt>
                <c:pt idx="1191">
                  <c:v>72.377080000000007</c:v>
                </c:pt>
                <c:pt idx="1192">
                  <c:v>72.207650000000001</c:v>
                </c:pt>
                <c:pt idx="1193">
                  <c:v>72.058009999999996</c:v>
                </c:pt>
                <c:pt idx="1194">
                  <c:v>71.925579999999997</c:v>
                </c:pt>
                <c:pt idx="1195">
                  <c:v>71.807749999999999</c:v>
                </c:pt>
                <c:pt idx="1196">
                  <c:v>71.703239999999994</c:v>
                </c:pt>
                <c:pt idx="1197">
                  <c:v>71.612589999999997</c:v>
                </c:pt>
                <c:pt idx="1198">
                  <c:v>71.537509999999997</c:v>
                </c:pt>
                <c:pt idx="1199">
                  <c:v>71.47954</c:v>
                </c:pt>
                <c:pt idx="1200">
                  <c:v>71.438670000000002</c:v>
                </c:pt>
                <c:pt idx="1201">
                  <c:v>71.413020000000003</c:v>
                </c:pt>
                <c:pt idx="1202">
                  <c:v>71.399510000000006</c:v>
                </c:pt>
                <c:pt idx="1203">
                  <c:v>71.395319999999998</c:v>
                </c:pt>
                <c:pt idx="1204">
                  <c:v>71.399259999999998</c:v>
                </c:pt>
                <c:pt idx="1205">
                  <c:v>71.41207</c:v>
                </c:pt>
                <c:pt idx="1206">
                  <c:v>71.435839999999999</c:v>
                </c:pt>
                <c:pt idx="1207">
                  <c:v>71.472399999999993</c:v>
                </c:pt>
                <c:pt idx="1208">
                  <c:v>71.522049999999993</c:v>
                </c:pt>
                <c:pt idx="1209">
                  <c:v>71.583150000000003</c:v>
                </c:pt>
                <c:pt idx="1210">
                  <c:v>71.652850000000001</c:v>
                </c:pt>
                <c:pt idx="1211">
                  <c:v>71.728530000000006</c:v>
                </c:pt>
                <c:pt idx="1212">
                  <c:v>71.808999999999997</c:v>
                </c:pt>
                <c:pt idx="1213">
                  <c:v>71.894970000000001</c:v>
                </c:pt>
                <c:pt idx="1214">
                  <c:v>71.988249999999994</c:v>
                </c:pt>
                <c:pt idx="1215">
                  <c:v>72.090369999999993</c:v>
                </c:pt>
                <c:pt idx="1216">
                  <c:v>72.201260000000005</c:v>
                </c:pt>
                <c:pt idx="1217">
                  <c:v>72.319040000000001</c:v>
                </c:pt>
                <c:pt idx="1218">
                  <c:v>72.440629999999999</c:v>
                </c:pt>
                <c:pt idx="1219">
                  <c:v>72.563360000000003</c:v>
                </c:pt>
                <c:pt idx="1220">
                  <c:v>72.686000000000007</c:v>
                </c:pt>
                <c:pt idx="1221">
                  <c:v>72.809309999999996</c:v>
                </c:pt>
                <c:pt idx="1222">
                  <c:v>72.935140000000004</c:v>
                </c:pt>
                <c:pt idx="1223">
                  <c:v>73.065179999999998</c:v>
                </c:pt>
                <c:pt idx="1224">
                  <c:v>73.199709999999996</c:v>
                </c:pt>
                <c:pt idx="1225">
                  <c:v>73.337320000000005</c:v>
                </c:pt>
                <c:pt idx="1226">
                  <c:v>73.4756</c:v>
                </c:pt>
                <c:pt idx="1227">
                  <c:v>73.612499999999997</c:v>
                </c:pt>
                <c:pt idx="1228">
                  <c:v>73.747410000000002</c:v>
                </c:pt>
                <c:pt idx="1229">
                  <c:v>73.881389999999996</c:v>
                </c:pt>
                <c:pt idx="1230">
                  <c:v>74.016620000000003</c:v>
                </c:pt>
                <c:pt idx="1231">
                  <c:v>74.154880000000006</c:v>
                </c:pt>
                <c:pt idx="1232">
                  <c:v>74.296499999999995</c:v>
                </c:pt>
                <c:pt idx="1233">
                  <c:v>74.439959999999999</c:v>
                </c:pt>
                <c:pt idx="1234">
                  <c:v>74.582570000000004</c:v>
                </c:pt>
                <c:pt idx="1235">
                  <c:v>74.721850000000003</c:v>
                </c:pt>
                <c:pt idx="1236">
                  <c:v>74.856530000000006</c:v>
                </c:pt>
                <c:pt idx="1237">
                  <c:v>74.986900000000006</c:v>
                </c:pt>
                <c:pt idx="1238">
                  <c:v>75.11412</c:v>
                </c:pt>
                <c:pt idx="1239">
                  <c:v>75.239050000000006</c:v>
                </c:pt>
                <c:pt idx="1240">
                  <c:v>75.361180000000004</c:v>
                </c:pt>
                <c:pt idx="1241">
                  <c:v>75.478200000000001</c:v>
                </c:pt>
                <c:pt idx="1242">
                  <c:v>75.586839999999995</c:v>
                </c:pt>
                <c:pt idx="1243">
                  <c:v>75.684070000000006</c:v>
                </c:pt>
                <c:pt idx="1244">
                  <c:v>75.768209999999996</c:v>
                </c:pt>
                <c:pt idx="1245">
                  <c:v>75.839460000000003</c:v>
                </c:pt>
                <c:pt idx="1246">
                  <c:v>75.899600000000007</c:v>
                </c:pt>
                <c:pt idx="1247">
                  <c:v>75.951030000000003</c:v>
                </c:pt>
                <c:pt idx="1248">
                  <c:v>75.995949999999993</c:v>
                </c:pt>
                <c:pt idx="1249">
                  <c:v>76.035960000000003</c:v>
                </c:pt>
                <c:pt idx="1250">
                  <c:v>76.072680000000005</c:v>
                </c:pt>
                <c:pt idx="1251">
                  <c:v>76.108429999999998</c:v>
                </c:pt>
                <c:pt idx="1252">
                  <c:v>76.146910000000005</c:v>
                </c:pt>
                <c:pt idx="1253">
                  <c:v>76.192890000000006</c:v>
                </c:pt>
                <c:pt idx="1254">
                  <c:v>76.251170000000002</c:v>
                </c:pt>
                <c:pt idx="1255">
                  <c:v>76.324910000000003</c:v>
                </c:pt>
                <c:pt idx="1256">
                  <c:v>76.414400000000001</c:v>
                </c:pt>
                <c:pt idx="1257">
                  <c:v>76.516720000000007</c:v>
                </c:pt>
                <c:pt idx="1258">
                  <c:v>76.62688</c:v>
                </c:pt>
                <c:pt idx="1259">
                  <c:v>76.739429999999999</c:v>
                </c:pt>
                <c:pt idx="1260">
                  <c:v>76.850170000000006</c:v>
                </c:pt>
                <c:pt idx="1261">
                  <c:v>76.957049999999995</c:v>
                </c:pt>
                <c:pt idx="1262">
                  <c:v>77.059790000000007</c:v>
                </c:pt>
                <c:pt idx="1263">
                  <c:v>77.159040000000005</c:v>
                </c:pt>
                <c:pt idx="1264">
                  <c:v>77.254949999999994</c:v>
                </c:pt>
                <c:pt idx="1265">
                  <c:v>77.346729999999994</c:v>
                </c:pt>
                <c:pt idx="1266">
                  <c:v>77.432789999999997</c:v>
                </c:pt>
                <c:pt idx="1267">
                  <c:v>77.511769999999999</c:v>
                </c:pt>
                <c:pt idx="1268">
                  <c:v>77.583439999999996</c:v>
                </c:pt>
                <c:pt idx="1269">
                  <c:v>77.649100000000004</c:v>
                </c:pt>
                <c:pt idx="1270">
                  <c:v>77.711079999999995</c:v>
                </c:pt>
                <c:pt idx="1271">
                  <c:v>77.77158</c:v>
                </c:pt>
                <c:pt idx="1272">
                  <c:v>77.831760000000003</c:v>
                </c:pt>
                <c:pt idx="1273">
                  <c:v>77.891189999999995</c:v>
                </c:pt>
                <c:pt idx="1274">
                  <c:v>77.948319999999995</c:v>
                </c:pt>
                <c:pt idx="1275">
                  <c:v>78.001480000000001</c:v>
                </c:pt>
                <c:pt idx="1276">
                  <c:v>78.049840000000003</c:v>
                </c:pt>
                <c:pt idx="1277">
                  <c:v>78.093819999999994</c:v>
                </c:pt>
                <c:pt idx="1278">
                  <c:v>78.134749999999997</c:v>
                </c:pt>
                <c:pt idx="1279">
                  <c:v>78.174000000000007</c:v>
                </c:pt>
                <c:pt idx="1280">
                  <c:v>78.211879999999994</c:v>
                </c:pt>
                <c:pt idx="1281">
                  <c:v>78.247439999999997</c:v>
                </c:pt>
                <c:pt idx="1282">
                  <c:v>78.278739999999999</c:v>
                </c:pt>
                <c:pt idx="1283">
                  <c:v>78.304000000000002</c:v>
                </c:pt>
                <c:pt idx="1284">
                  <c:v>78.322429999999997</c:v>
                </c:pt>
                <c:pt idx="1285">
                  <c:v>78.334649999999996</c:v>
                </c:pt>
                <c:pt idx="1286">
                  <c:v>78.342399999999998</c:v>
                </c:pt>
                <c:pt idx="1287">
                  <c:v>78.347340000000003</c:v>
                </c:pt>
                <c:pt idx="1288">
                  <c:v>78.350359999999995</c:v>
                </c:pt>
                <c:pt idx="1289">
                  <c:v>78.350710000000007</c:v>
                </c:pt>
                <c:pt idx="1290">
                  <c:v>78.346670000000003</c:v>
                </c:pt>
                <c:pt idx="1291">
                  <c:v>78.336529999999996</c:v>
                </c:pt>
                <c:pt idx="1292">
                  <c:v>78.31953</c:v>
                </c:pt>
                <c:pt idx="1293">
                  <c:v>78.296340000000001</c:v>
                </c:pt>
                <c:pt idx="1294">
                  <c:v>78.268749999999997</c:v>
                </c:pt>
                <c:pt idx="1295">
                  <c:v>78.238609999999994</c:v>
                </c:pt>
                <c:pt idx="1296">
                  <c:v>78.206950000000006</c:v>
                </c:pt>
                <c:pt idx="1297">
                  <c:v>78.17353</c:v>
                </c:pt>
                <c:pt idx="1298">
                  <c:v>78.137190000000004</c:v>
                </c:pt>
                <c:pt idx="1299">
                  <c:v>78.096739999999997</c:v>
                </c:pt>
                <c:pt idx="1300">
                  <c:v>78.051919999999996</c:v>
                </c:pt>
                <c:pt idx="1301">
                  <c:v>78.003839999999997</c:v>
                </c:pt>
                <c:pt idx="1302">
                  <c:v>77.954520000000002</c:v>
                </c:pt>
                <c:pt idx="1303">
                  <c:v>77.906049999999993</c:v>
                </c:pt>
                <c:pt idx="1304">
                  <c:v>77.859520000000003</c:v>
                </c:pt>
                <c:pt idx="1305">
                  <c:v>77.814670000000007</c:v>
                </c:pt>
                <c:pt idx="1306">
                  <c:v>77.770290000000003</c:v>
                </c:pt>
                <c:pt idx="1307">
                  <c:v>77.725129999999993</c:v>
                </c:pt>
                <c:pt idx="1308">
                  <c:v>77.67886</c:v>
                </c:pt>
                <c:pt idx="1309">
                  <c:v>77.632409999999993</c:v>
                </c:pt>
                <c:pt idx="1310">
                  <c:v>77.587580000000003</c:v>
                </c:pt>
                <c:pt idx="1311">
                  <c:v>77.54607</c:v>
                </c:pt>
                <c:pt idx="1312">
                  <c:v>77.508489999999995</c:v>
                </c:pt>
                <c:pt idx="1313">
                  <c:v>77.473960000000005</c:v>
                </c:pt>
                <c:pt idx="1314">
                  <c:v>77.440709999999996</c:v>
                </c:pt>
                <c:pt idx="1315">
                  <c:v>77.407060000000001</c:v>
                </c:pt>
                <c:pt idx="1316">
                  <c:v>77.372489999999999</c:v>
                </c:pt>
                <c:pt idx="1317">
                  <c:v>77.338089999999994</c:v>
                </c:pt>
                <c:pt idx="1318">
                  <c:v>77.305949999999996</c:v>
                </c:pt>
                <c:pt idx="1319">
                  <c:v>77.278369999999995</c:v>
                </c:pt>
                <c:pt idx="1320">
                  <c:v>77.256550000000004</c:v>
                </c:pt>
                <c:pt idx="1321">
                  <c:v>77.240300000000005</c:v>
                </c:pt>
                <c:pt idx="1322">
                  <c:v>77.228319999999997</c:v>
                </c:pt>
                <c:pt idx="1323">
                  <c:v>77.219239999999999</c:v>
                </c:pt>
                <c:pt idx="1324">
                  <c:v>77.212530000000001</c:v>
                </c:pt>
                <c:pt idx="1325">
                  <c:v>77.208969999999994</c:v>
                </c:pt>
                <c:pt idx="1326">
                  <c:v>77.210080000000005</c:v>
                </c:pt>
                <c:pt idx="1327">
                  <c:v>77.217200000000005</c:v>
                </c:pt>
                <c:pt idx="1328">
                  <c:v>77.23048</c:v>
                </c:pt>
                <c:pt idx="1329">
                  <c:v>77.248570000000001</c:v>
                </c:pt>
                <c:pt idx="1330">
                  <c:v>77.269310000000004</c:v>
                </c:pt>
                <c:pt idx="1331">
                  <c:v>77.290729999999996</c:v>
                </c:pt>
                <c:pt idx="1332">
                  <c:v>77.311940000000007</c:v>
                </c:pt>
                <c:pt idx="1333">
                  <c:v>77.333529999999996</c:v>
                </c:pt>
                <c:pt idx="1334">
                  <c:v>77.356970000000004</c:v>
                </c:pt>
                <c:pt idx="1335">
                  <c:v>77.383570000000006</c:v>
                </c:pt>
                <c:pt idx="1336">
                  <c:v>77.413520000000005</c:v>
                </c:pt>
                <c:pt idx="1337">
                  <c:v>77.445610000000002</c:v>
                </c:pt>
                <c:pt idx="1338">
                  <c:v>77.477699999999999</c:v>
                </c:pt>
                <c:pt idx="1339">
                  <c:v>77.507810000000006</c:v>
                </c:pt>
                <c:pt idx="1340">
                  <c:v>77.535030000000006</c:v>
                </c:pt>
                <c:pt idx="1341">
                  <c:v>77.559979999999996</c:v>
                </c:pt>
                <c:pt idx="1342">
                  <c:v>77.584199999999996</c:v>
                </c:pt>
                <c:pt idx="1343">
                  <c:v>77.609049999999996</c:v>
                </c:pt>
                <c:pt idx="1344">
                  <c:v>77.634829999999994</c:v>
                </c:pt>
                <c:pt idx="1345">
                  <c:v>77.660219999999995</c:v>
                </c:pt>
                <c:pt idx="1346">
                  <c:v>77.682879999999997</c:v>
                </c:pt>
                <c:pt idx="1347">
                  <c:v>77.700550000000007</c:v>
                </c:pt>
                <c:pt idx="1348">
                  <c:v>77.712040000000002</c:v>
                </c:pt>
                <c:pt idx="1349">
                  <c:v>77.717740000000006</c:v>
                </c:pt>
                <c:pt idx="1350">
                  <c:v>77.71902</c:v>
                </c:pt>
                <c:pt idx="1351">
                  <c:v>77.717309999999998</c:v>
                </c:pt>
                <c:pt idx="1352">
                  <c:v>77.712940000000003</c:v>
                </c:pt>
                <c:pt idx="1353">
                  <c:v>77.704769999999996</c:v>
                </c:pt>
                <c:pt idx="1354">
                  <c:v>77.690809999999999</c:v>
                </c:pt>
                <c:pt idx="1355">
                  <c:v>77.669129999999996</c:v>
                </c:pt>
                <c:pt idx="1356">
                  <c:v>77.639049999999997</c:v>
                </c:pt>
                <c:pt idx="1357">
                  <c:v>77.601590000000002</c:v>
                </c:pt>
                <c:pt idx="1358">
                  <c:v>77.55883</c:v>
                </c:pt>
                <c:pt idx="1359">
                  <c:v>77.512950000000004</c:v>
                </c:pt>
                <c:pt idx="1360">
                  <c:v>77.465059999999994</c:v>
                </c:pt>
                <c:pt idx="1361">
                  <c:v>77.414860000000004</c:v>
                </c:pt>
                <c:pt idx="1362">
                  <c:v>77.361069999999998</c:v>
                </c:pt>
                <c:pt idx="1363">
                  <c:v>77.302729999999997</c:v>
                </c:pt>
                <c:pt idx="1364">
                  <c:v>77.240219999999994</c:v>
                </c:pt>
                <c:pt idx="1365">
                  <c:v>77.175650000000005</c:v>
                </c:pt>
                <c:pt idx="1366">
                  <c:v>77.112210000000005</c:v>
                </c:pt>
                <c:pt idx="1367">
                  <c:v>77.05283</c:v>
                </c:pt>
                <c:pt idx="1368">
                  <c:v>76.998940000000005</c:v>
                </c:pt>
                <c:pt idx="1369">
                  <c:v>76.950010000000006</c:v>
                </c:pt>
                <c:pt idx="1370">
                  <c:v>76.904380000000003</c:v>
                </c:pt>
                <c:pt idx="1371">
                  <c:v>76.860560000000007</c:v>
                </c:pt>
                <c:pt idx="1372">
                  <c:v>76.818529999999996</c:v>
                </c:pt>
                <c:pt idx="1373">
                  <c:v>76.780360000000002</c:v>
                </c:pt>
                <c:pt idx="1374">
                  <c:v>76.749309999999994</c:v>
                </c:pt>
                <c:pt idx="1375">
                  <c:v>76.72851</c:v>
                </c:pt>
                <c:pt idx="1376">
                  <c:v>76.719350000000006</c:v>
                </c:pt>
                <c:pt idx="1377">
                  <c:v>76.720920000000007</c:v>
                </c:pt>
                <c:pt idx="1378">
                  <c:v>76.730829999999997</c:v>
                </c:pt>
                <c:pt idx="1379">
                  <c:v>76.746960000000001</c:v>
                </c:pt>
                <c:pt idx="1380">
                  <c:v>76.768889999999999</c:v>
                </c:pt>
                <c:pt idx="1381">
                  <c:v>76.798509999999993</c:v>
                </c:pt>
                <c:pt idx="1382">
                  <c:v>76.839240000000004</c:v>
                </c:pt>
                <c:pt idx="1383">
                  <c:v>76.894739999999999</c:v>
                </c:pt>
                <c:pt idx="1384">
                  <c:v>76.967529999999996</c:v>
                </c:pt>
                <c:pt idx="1385">
                  <c:v>77.058070000000001</c:v>
                </c:pt>
                <c:pt idx="1386">
                  <c:v>77.16525</c:v>
                </c:pt>
                <c:pt idx="1387">
                  <c:v>77.287210000000002</c:v>
                </c:pt>
                <c:pt idx="1388">
                  <c:v>77.422460000000001</c:v>
                </c:pt>
                <c:pt idx="1389">
                  <c:v>77.570170000000005</c:v>
                </c:pt>
                <c:pt idx="1390">
                  <c:v>77.729740000000007</c:v>
                </c:pt>
                <c:pt idx="1391">
                  <c:v>77.900049999999993</c:v>
                </c:pt>
                <c:pt idx="1392">
                  <c:v>78.078770000000006</c:v>
                </c:pt>
                <c:pt idx="1393">
                  <c:v>78.262730000000005</c:v>
                </c:pt>
                <c:pt idx="1394">
                  <c:v>78.448660000000004</c:v>
                </c:pt>
                <c:pt idx="1395">
                  <c:v>78.634110000000007</c:v>
                </c:pt>
                <c:pt idx="1396">
                  <c:v>78.818039999999996</c:v>
                </c:pt>
                <c:pt idx="1397">
                  <c:v>79.000699999999995</c:v>
                </c:pt>
                <c:pt idx="1398">
                  <c:v>79.18271</c:v>
                </c:pt>
                <c:pt idx="1399">
                  <c:v>79.364350000000002</c:v>
                </c:pt>
                <c:pt idx="1400">
                  <c:v>79.544619999999995</c:v>
                </c:pt>
                <c:pt idx="1401">
                  <c:v>79.72157</c:v>
                </c:pt>
                <c:pt idx="1402">
                  <c:v>79.892660000000006</c:v>
                </c:pt>
                <c:pt idx="1403">
                  <c:v>80.056020000000004</c:v>
                </c:pt>
                <c:pt idx="1404">
                  <c:v>80.210999999999999</c:v>
                </c:pt>
                <c:pt idx="1405">
                  <c:v>80.358350000000002</c:v>
                </c:pt>
                <c:pt idx="1406">
                  <c:v>80.499619999999993</c:v>
                </c:pt>
                <c:pt idx="1407">
                  <c:v>80.636250000000004</c:v>
                </c:pt>
                <c:pt idx="1408">
                  <c:v>80.768910000000005</c:v>
                </c:pt>
                <c:pt idx="1409">
                  <c:v>80.897220000000004</c:v>
                </c:pt>
                <c:pt idx="1410">
                  <c:v>81.020070000000004</c:v>
                </c:pt>
                <c:pt idx="1411">
                  <c:v>81.136439999999993</c:v>
                </c:pt>
                <c:pt idx="1412">
                  <c:v>81.246070000000003</c:v>
                </c:pt>
                <c:pt idx="1413">
                  <c:v>81.349620000000002</c:v>
                </c:pt>
                <c:pt idx="1414">
                  <c:v>81.448359999999994</c:v>
                </c:pt>
                <c:pt idx="1415">
                  <c:v>81.543599999999998</c:v>
                </c:pt>
                <c:pt idx="1416">
                  <c:v>81.635890000000003</c:v>
                </c:pt>
                <c:pt idx="1417">
                  <c:v>81.724879999999999</c:v>
                </c:pt>
                <c:pt idx="1418">
                  <c:v>81.80959</c:v>
                </c:pt>
                <c:pt idx="1419">
                  <c:v>81.889049999999997</c:v>
                </c:pt>
                <c:pt idx="1420">
                  <c:v>81.962779999999995</c:v>
                </c:pt>
                <c:pt idx="1421">
                  <c:v>82.031199999999998</c:v>
                </c:pt>
                <c:pt idx="1422">
                  <c:v>82.095320000000001</c:v>
                </c:pt>
                <c:pt idx="1423">
                  <c:v>82.156310000000005</c:v>
                </c:pt>
                <c:pt idx="1424">
                  <c:v>82.214879999999994</c:v>
                </c:pt>
                <c:pt idx="1425">
                  <c:v>82.270970000000005</c:v>
                </c:pt>
                <c:pt idx="1426">
                  <c:v>82.323920000000001</c:v>
                </c:pt>
                <c:pt idx="1427">
                  <c:v>82.372910000000005</c:v>
                </c:pt>
                <c:pt idx="1428">
                  <c:v>82.417469999999994</c:v>
                </c:pt>
                <c:pt idx="1429">
                  <c:v>82.457800000000006</c:v>
                </c:pt>
                <c:pt idx="1430">
                  <c:v>82.494079999999997</c:v>
                </c:pt>
                <c:pt idx="1431">
                  <c:v>82.525980000000004</c:v>
                </c:pt>
                <c:pt idx="1432">
                  <c:v>82.55162</c:v>
                </c:pt>
                <c:pt idx="1433">
                  <c:v>82.567629999999994</c:v>
                </c:pt>
                <c:pt idx="1434">
                  <c:v>82.570089999999993</c:v>
                </c:pt>
                <c:pt idx="1435">
                  <c:v>82.555580000000006</c:v>
                </c:pt>
                <c:pt idx="1436">
                  <c:v>82.521839999999997</c:v>
                </c:pt>
                <c:pt idx="1437">
                  <c:v>82.468019999999996</c:v>
                </c:pt>
                <c:pt idx="1438">
                  <c:v>82.394369999999995</c:v>
                </c:pt>
                <c:pt idx="1439">
                  <c:v>82.301789999999997</c:v>
                </c:pt>
                <c:pt idx="1440">
                  <c:v>82.19144</c:v>
                </c:pt>
                <c:pt idx="1441">
                  <c:v>82.06438</c:v>
                </c:pt>
                <c:pt idx="1442">
                  <c:v>81.921469999999999</c:v>
                </c:pt>
                <c:pt idx="1443">
                  <c:v>81.763800000000003</c:v>
                </c:pt>
                <c:pt idx="1444">
                  <c:v>81.593170000000001</c:v>
                </c:pt>
                <c:pt idx="1445">
                  <c:v>81.412570000000002</c:v>
                </c:pt>
                <c:pt idx="1446">
                  <c:v>81.226190000000003</c:v>
                </c:pt>
                <c:pt idx="1447">
                  <c:v>81.039079999999998</c:v>
                </c:pt>
                <c:pt idx="1448">
                  <c:v>80.856039999999993</c:v>
                </c:pt>
                <c:pt idx="1449">
                  <c:v>80.681150000000002</c:v>
                </c:pt>
                <c:pt idx="1450">
                  <c:v>80.517259999999993</c:v>
                </c:pt>
                <c:pt idx="1451">
                  <c:v>80.366630000000001</c:v>
                </c:pt>
                <c:pt idx="1452">
                  <c:v>80.231570000000005</c:v>
                </c:pt>
                <c:pt idx="1453">
                  <c:v>80.115099999999998</c:v>
                </c:pt>
                <c:pt idx="1454">
                  <c:v>80.020830000000004</c:v>
                </c:pt>
                <c:pt idx="1455">
                  <c:v>79.951980000000006</c:v>
                </c:pt>
                <c:pt idx="1456">
                  <c:v>79.910669999999996</c:v>
                </c:pt>
                <c:pt idx="1457">
                  <c:v>79.897239999999996</c:v>
                </c:pt>
                <c:pt idx="1458">
                  <c:v>79.910579999999996</c:v>
                </c:pt>
                <c:pt idx="1459">
                  <c:v>79.948790000000002</c:v>
                </c:pt>
                <c:pt idx="1460">
                  <c:v>80.010289999999998</c:v>
                </c:pt>
                <c:pt idx="1461">
                  <c:v>80.09393</c:v>
                </c:pt>
                <c:pt idx="1462">
                  <c:v>80.198660000000004</c:v>
                </c:pt>
                <c:pt idx="1463">
                  <c:v>80.322580000000002</c:v>
                </c:pt>
                <c:pt idx="1464">
                  <c:v>80.461920000000006</c:v>
                </c:pt>
                <c:pt idx="1465">
                  <c:v>80.610950000000003</c:v>
                </c:pt>
                <c:pt idx="1466">
                  <c:v>80.762690000000006</c:v>
                </c:pt>
                <c:pt idx="1467">
                  <c:v>80.910290000000003</c:v>
                </c:pt>
                <c:pt idx="1468">
                  <c:v>81.04813</c:v>
                </c:pt>
                <c:pt idx="1469">
                  <c:v>81.172669999999997</c:v>
                </c:pt>
                <c:pt idx="1470">
                  <c:v>81.282309999999995</c:v>
                </c:pt>
                <c:pt idx="1471">
                  <c:v>81.376689999999996</c:v>
                </c:pt>
                <c:pt idx="1472">
                  <c:v>81.455950000000001</c:v>
                </c:pt>
                <c:pt idx="1473">
                  <c:v>81.519300000000001</c:v>
                </c:pt>
                <c:pt idx="1474">
                  <c:v>81.564970000000002</c:v>
                </c:pt>
                <c:pt idx="1475">
                  <c:v>81.58981</c:v>
                </c:pt>
                <c:pt idx="1476">
                  <c:v>81.590739999999997</c:v>
                </c:pt>
                <c:pt idx="1477">
                  <c:v>81.566050000000004</c:v>
                </c:pt>
                <c:pt idx="1478">
                  <c:v>81.517070000000004</c:v>
                </c:pt>
                <c:pt idx="1479">
                  <c:v>81.448329999999999</c:v>
                </c:pt>
                <c:pt idx="1480">
                  <c:v>81.365449999999996</c:v>
                </c:pt>
                <c:pt idx="1481">
                  <c:v>81.272319999999993</c:v>
                </c:pt>
                <c:pt idx="1482">
                  <c:v>81.169759999999997</c:v>
                </c:pt>
                <c:pt idx="1483">
                  <c:v>81.056079999999994</c:v>
                </c:pt>
                <c:pt idx="1484">
                  <c:v>80.928790000000006</c:v>
                </c:pt>
                <c:pt idx="1485">
                  <c:v>80.785870000000003</c:v>
                </c:pt>
                <c:pt idx="1486">
                  <c:v>80.626469999999998</c:v>
                </c:pt>
                <c:pt idx="1487">
                  <c:v>80.450839999999999</c:v>
                </c:pt>
                <c:pt idx="1488">
                  <c:v>80.259990000000002</c:v>
                </c:pt>
                <c:pt idx="1489">
                  <c:v>80.055269999999993</c:v>
                </c:pt>
                <c:pt idx="1490">
                  <c:v>79.838549999999998</c:v>
                </c:pt>
                <c:pt idx="1491">
                  <c:v>79.612610000000004</c:v>
                </c:pt>
                <c:pt idx="1492">
                  <c:v>79.381900000000002</c:v>
                </c:pt>
                <c:pt idx="1493">
                  <c:v>79.152410000000003</c:v>
                </c:pt>
                <c:pt idx="1494">
                  <c:v>78.93038</c:v>
                </c:pt>
                <c:pt idx="1495">
                  <c:v>78.720789999999994</c:v>
                </c:pt>
                <c:pt idx="1496">
                  <c:v>78.525450000000006</c:v>
                </c:pt>
                <c:pt idx="1497">
                  <c:v>78.342740000000006</c:v>
                </c:pt>
                <c:pt idx="1498">
                  <c:v>78.168279999999996</c:v>
                </c:pt>
                <c:pt idx="1499">
                  <c:v>77.997299999999996</c:v>
                </c:pt>
                <c:pt idx="1500">
                  <c:v>77.82808</c:v>
                </c:pt>
                <c:pt idx="1501">
                  <c:v>77.665019999999998</c:v>
                </c:pt>
                <c:pt idx="1502">
                  <c:v>77.518940000000001</c:v>
                </c:pt>
                <c:pt idx="1503">
                  <c:v>77.402640000000005</c:v>
                </c:pt>
                <c:pt idx="1504">
                  <c:v>77.323520000000002</c:v>
                </c:pt>
                <c:pt idx="1505">
                  <c:v>77.279750000000007</c:v>
                </c:pt>
                <c:pt idx="1506">
                  <c:v>77.262649999999994</c:v>
                </c:pt>
                <c:pt idx="1507">
                  <c:v>77.262529999999998</c:v>
                </c:pt>
                <c:pt idx="1508">
                  <c:v>77.273579999999995</c:v>
                </c:pt>
                <c:pt idx="1509">
                  <c:v>77.295450000000002</c:v>
                </c:pt>
                <c:pt idx="1510">
                  <c:v>77.331829999999997</c:v>
                </c:pt>
                <c:pt idx="1511">
                  <c:v>77.387360000000001</c:v>
                </c:pt>
                <c:pt idx="1512">
                  <c:v>77.464259999999996</c:v>
                </c:pt>
                <c:pt idx="1513">
                  <c:v>77.560590000000005</c:v>
                </c:pt>
                <c:pt idx="1514">
                  <c:v>77.670940000000002</c:v>
                </c:pt>
                <c:pt idx="1515">
                  <c:v>77.789749999999998</c:v>
                </c:pt>
                <c:pt idx="1516">
                  <c:v>77.914119999999997</c:v>
                </c:pt>
                <c:pt idx="1517">
                  <c:v>78.045199999999994</c:v>
                </c:pt>
                <c:pt idx="1518">
                  <c:v>78.186620000000005</c:v>
                </c:pt>
                <c:pt idx="1519">
                  <c:v>78.341480000000004</c:v>
                </c:pt>
                <c:pt idx="1520">
                  <c:v>78.509510000000006</c:v>
                </c:pt>
                <c:pt idx="1521">
                  <c:v>78.686350000000004</c:v>
                </c:pt>
                <c:pt idx="1522">
                  <c:v>78.865399999999994</c:v>
                </c:pt>
                <c:pt idx="1523">
                  <c:v>79.041709999999995</c:v>
                </c:pt>
                <c:pt idx="1524">
                  <c:v>79.214839999999995</c:v>
                </c:pt>
                <c:pt idx="1525">
                  <c:v>79.390320000000003</c:v>
                </c:pt>
                <c:pt idx="1526">
                  <c:v>79.578190000000006</c:v>
                </c:pt>
                <c:pt idx="1527">
                  <c:v>79.788650000000004</c:v>
                </c:pt>
                <c:pt idx="1528">
                  <c:v>80.026009999999999</c:v>
                </c:pt>
                <c:pt idx="1529">
                  <c:v>80.283749999999998</c:v>
                </c:pt>
                <c:pt idx="1530">
                  <c:v>80.545310000000001</c:v>
                </c:pt>
                <c:pt idx="1531">
                  <c:v>80.792330000000007</c:v>
                </c:pt>
                <c:pt idx="1532">
                  <c:v>81.013369999999995</c:v>
                </c:pt>
                <c:pt idx="1533">
                  <c:v>81.207030000000003</c:v>
                </c:pt>
                <c:pt idx="1534">
                  <c:v>81.378979999999999</c:v>
                </c:pt>
                <c:pt idx="1535">
                  <c:v>81.536389999999997</c:v>
                </c:pt>
                <c:pt idx="1536">
                  <c:v>81.684010000000001</c:v>
                </c:pt>
                <c:pt idx="1537">
                  <c:v>81.823220000000006</c:v>
                </c:pt>
                <c:pt idx="1538">
                  <c:v>81.952669999999998</c:v>
                </c:pt>
                <c:pt idx="1539">
                  <c:v>82.070689999999999</c:v>
                </c:pt>
                <c:pt idx="1540">
                  <c:v>82.177070000000001</c:v>
                </c:pt>
                <c:pt idx="1541">
                  <c:v>82.274240000000006</c:v>
                </c:pt>
                <c:pt idx="1542">
                  <c:v>82.367040000000003</c:v>
                </c:pt>
                <c:pt idx="1543">
                  <c:v>82.460369999999998</c:v>
                </c:pt>
                <c:pt idx="1544">
                  <c:v>82.556020000000004</c:v>
                </c:pt>
                <c:pt idx="1545">
                  <c:v>82.650319999999994</c:v>
                </c:pt>
                <c:pt idx="1546">
                  <c:v>82.734830000000002</c:v>
                </c:pt>
                <c:pt idx="1547">
                  <c:v>82.801469999999995</c:v>
                </c:pt>
                <c:pt idx="1548">
                  <c:v>82.846800000000002</c:v>
                </c:pt>
                <c:pt idx="1549">
                  <c:v>82.873109999999997</c:v>
                </c:pt>
                <c:pt idx="1550">
                  <c:v>82.886380000000003</c:v>
                </c:pt>
                <c:pt idx="1551">
                  <c:v>82.892679999999999</c:v>
                </c:pt>
                <c:pt idx="1552">
                  <c:v>82.895949999999999</c:v>
                </c:pt>
                <c:pt idx="1553">
                  <c:v>82.896429999999995</c:v>
                </c:pt>
                <c:pt idx="1554">
                  <c:v>82.891120000000001</c:v>
                </c:pt>
                <c:pt idx="1555">
                  <c:v>82.876109999999997</c:v>
                </c:pt>
                <c:pt idx="1556">
                  <c:v>82.849140000000006</c:v>
                </c:pt>
                <c:pt idx="1557">
                  <c:v>82.81062</c:v>
                </c:pt>
                <c:pt idx="1558">
                  <c:v>82.762600000000006</c:v>
                </c:pt>
                <c:pt idx="1559">
                  <c:v>82.706800000000001</c:v>
                </c:pt>
                <c:pt idx="1560">
                  <c:v>82.642979999999994</c:v>
                </c:pt>
                <c:pt idx="1561">
                  <c:v>82.568489999999997</c:v>
                </c:pt>
                <c:pt idx="1562">
                  <c:v>82.478530000000006</c:v>
                </c:pt>
                <c:pt idx="1563">
                  <c:v>82.36739</c:v>
                </c:pt>
                <c:pt idx="1564">
                  <c:v>82.230800000000002</c:v>
                </c:pt>
                <c:pt idx="1565">
                  <c:v>82.068539999999999</c:v>
                </c:pt>
                <c:pt idx="1566">
                  <c:v>81.885540000000006</c:v>
                </c:pt>
                <c:pt idx="1567">
                  <c:v>81.690520000000006</c:v>
                </c:pt>
                <c:pt idx="1568">
                  <c:v>81.492080000000001</c:v>
                </c:pt>
                <c:pt idx="1569">
                  <c:v>81.295410000000004</c:v>
                </c:pt>
                <c:pt idx="1570">
                  <c:v>81.101619999999997</c:v>
                </c:pt>
                <c:pt idx="1571">
                  <c:v>80.909329999999997</c:v>
                </c:pt>
                <c:pt idx="1572">
                  <c:v>80.717089999999999</c:v>
                </c:pt>
                <c:pt idx="1573">
                  <c:v>80.525440000000003</c:v>
                </c:pt>
                <c:pt idx="1574">
                  <c:v>80.337779999999995</c:v>
                </c:pt>
                <c:pt idx="1575">
                  <c:v>80.160439999999994</c:v>
                </c:pt>
                <c:pt idx="1576">
                  <c:v>80.001800000000003</c:v>
                </c:pt>
                <c:pt idx="1577">
                  <c:v>79.870769999999993</c:v>
                </c:pt>
                <c:pt idx="1578">
                  <c:v>79.775310000000005</c:v>
                </c:pt>
                <c:pt idx="1579">
                  <c:v>79.721050000000005</c:v>
                </c:pt>
                <c:pt idx="1580">
                  <c:v>79.711110000000005</c:v>
                </c:pt>
                <c:pt idx="1581">
                  <c:v>79.746610000000004</c:v>
                </c:pt>
                <c:pt idx="1582">
                  <c:v>79.827389999999994</c:v>
                </c:pt>
                <c:pt idx="1583">
                  <c:v>79.952500000000001</c:v>
                </c:pt>
                <c:pt idx="1584">
                  <c:v>80.119640000000004</c:v>
                </c:pt>
                <c:pt idx="1585">
                  <c:v>80.324700000000007</c:v>
                </c:pt>
                <c:pt idx="1586">
                  <c:v>80.561260000000004</c:v>
                </c:pt>
                <c:pt idx="1587">
                  <c:v>80.821089999999998</c:v>
                </c:pt>
                <c:pt idx="1588">
                  <c:v>81.095979999999997</c:v>
                </c:pt>
                <c:pt idx="1589">
                  <c:v>81.380039999999994</c:v>
                </c:pt>
                <c:pt idx="1590">
                  <c:v>81.671980000000005</c:v>
                </c:pt>
                <c:pt idx="1591">
                  <c:v>81.976510000000005</c:v>
                </c:pt>
                <c:pt idx="1592">
                  <c:v>82.302719999999994</c:v>
                </c:pt>
                <c:pt idx="1593">
                  <c:v>82.658180000000002</c:v>
                </c:pt>
                <c:pt idx="1594">
                  <c:v>83.038359999999997</c:v>
                </c:pt>
                <c:pt idx="1595">
                  <c:v>83.418480000000002</c:v>
                </c:pt>
                <c:pt idx="1596">
                  <c:v>83.760319999999993</c:v>
                </c:pt>
                <c:pt idx="1597">
                  <c:v>84.033850000000001</c:v>
                </c:pt>
                <c:pt idx="1598">
                  <c:v>84.232370000000003</c:v>
                </c:pt>
                <c:pt idx="1599">
                  <c:v>84.368880000000004</c:v>
                </c:pt>
                <c:pt idx="1600">
                  <c:v>84.462680000000006</c:v>
                </c:pt>
                <c:pt idx="1601">
                  <c:v>84.53049</c:v>
                </c:pt>
                <c:pt idx="1602">
                  <c:v>84.583529999999996</c:v>
                </c:pt>
                <c:pt idx="1603">
                  <c:v>84.627579999999995</c:v>
                </c:pt>
                <c:pt idx="1604">
                  <c:v>84.664599999999993</c:v>
                </c:pt>
                <c:pt idx="1605">
                  <c:v>84.694339999999997</c:v>
                </c:pt>
                <c:pt idx="1606">
                  <c:v>84.71566</c:v>
                </c:pt>
                <c:pt idx="1607">
                  <c:v>84.728149999999999</c:v>
                </c:pt>
                <c:pt idx="1608">
                  <c:v>84.732280000000003</c:v>
                </c:pt>
                <c:pt idx="1609">
                  <c:v>84.728660000000005</c:v>
                </c:pt>
                <c:pt idx="1610">
                  <c:v>84.717879999999994</c:v>
                </c:pt>
                <c:pt idx="1611">
                  <c:v>84.699809999999999</c:v>
                </c:pt>
                <c:pt idx="1612">
                  <c:v>84.674270000000007</c:v>
                </c:pt>
                <c:pt idx="1613">
                  <c:v>84.641779999999997</c:v>
                </c:pt>
                <c:pt idx="1614">
                  <c:v>84.603790000000004</c:v>
                </c:pt>
                <c:pt idx="1615">
                  <c:v>84.562809999999999</c:v>
                </c:pt>
                <c:pt idx="1616">
                  <c:v>84.521640000000005</c:v>
                </c:pt>
                <c:pt idx="1617">
                  <c:v>84.481970000000004</c:v>
                </c:pt>
                <c:pt idx="1618">
                  <c:v>84.443600000000004</c:v>
                </c:pt>
                <c:pt idx="1619">
                  <c:v>84.404780000000002</c:v>
                </c:pt>
                <c:pt idx="1620">
                  <c:v>84.363650000000007</c:v>
                </c:pt>
                <c:pt idx="1621">
                  <c:v>84.319649999999996</c:v>
                </c:pt>
                <c:pt idx="1622">
                  <c:v>84.273989999999998</c:v>
                </c:pt>
                <c:pt idx="1623">
                  <c:v>84.228669999999994</c:v>
                </c:pt>
                <c:pt idx="1624">
                  <c:v>84.185299999999998</c:v>
                </c:pt>
                <c:pt idx="1625">
                  <c:v>84.143929999999997</c:v>
                </c:pt>
                <c:pt idx="1626">
                  <c:v>84.102680000000007</c:v>
                </c:pt>
                <c:pt idx="1627">
                  <c:v>84.058340000000001</c:v>
                </c:pt>
                <c:pt idx="1628">
                  <c:v>84.007149999999996</c:v>
                </c:pt>
                <c:pt idx="1629">
                  <c:v>83.946430000000007</c:v>
                </c:pt>
                <c:pt idx="1630">
                  <c:v>83.876980000000003</c:v>
                </c:pt>
                <c:pt idx="1631">
                  <c:v>83.804289999999995</c:v>
                </c:pt>
                <c:pt idx="1632">
                  <c:v>83.736890000000002</c:v>
                </c:pt>
                <c:pt idx="1633">
                  <c:v>83.680850000000007</c:v>
                </c:pt>
                <c:pt idx="1634">
                  <c:v>83.6357</c:v>
                </c:pt>
                <c:pt idx="1635">
                  <c:v>83.596710000000002</c:v>
                </c:pt>
                <c:pt idx="1636">
                  <c:v>83.559049999999999</c:v>
                </c:pt>
                <c:pt idx="1637">
                  <c:v>83.520539999999997</c:v>
                </c:pt>
                <c:pt idx="1638">
                  <c:v>83.481679999999997</c:v>
                </c:pt>
                <c:pt idx="1639">
                  <c:v>83.444199999999995</c:v>
                </c:pt>
                <c:pt idx="1640">
                  <c:v>83.409710000000004</c:v>
                </c:pt>
                <c:pt idx="1641">
                  <c:v>83.378559999999993</c:v>
                </c:pt>
                <c:pt idx="1642">
                  <c:v>83.349239999999995</c:v>
                </c:pt>
                <c:pt idx="1643">
                  <c:v>83.319029999999998</c:v>
                </c:pt>
                <c:pt idx="1644">
                  <c:v>83.285259999999994</c:v>
                </c:pt>
                <c:pt idx="1645">
                  <c:v>83.246669999999995</c:v>
                </c:pt>
                <c:pt idx="1646">
                  <c:v>83.203959999999995</c:v>
                </c:pt>
                <c:pt idx="1647">
                  <c:v>83.158839999999998</c:v>
                </c:pt>
                <c:pt idx="1648">
                  <c:v>83.112639999999999</c:v>
                </c:pt>
                <c:pt idx="1649">
                  <c:v>83.064830000000001</c:v>
                </c:pt>
                <c:pt idx="1650">
                  <c:v>83.012200000000007</c:v>
                </c:pt>
                <c:pt idx="1651">
                  <c:v>82.949709999999996</c:v>
                </c:pt>
                <c:pt idx="1652">
                  <c:v>82.872079999999997</c:v>
                </c:pt>
                <c:pt idx="1653">
                  <c:v>82.776430000000005</c:v>
                </c:pt>
                <c:pt idx="1654">
                  <c:v>82.664739999999995</c:v>
                </c:pt>
                <c:pt idx="1655">
                  <c:v>82.544079999999994</c:v>
                </c:pt>
                <c:pt idx="1656">
                  <c:v>82.423550000000006</c:v>
                </c:pt>
                <c:pt idx="1657">
                  <c:v>82.309430000000006</c:v>
                </c:pt>
                <c:pt idx="1658">
                  <c:v>82.202380000000005</c:v>
                </c:pt>
                <c:pt idx="1659">
                  <c:v>82.098659999999995</c:v>
                </c:pt>
                <c:pt idx="1660">
                  <c:v>81.993849999999995</c:v>
                </c:pt>
                <c:pt idx="1661">
                  <c:v>81.886139999999997</c:v>
                </c:pt>
                <c:pt idx="1662">
                  <c:v>81.777829999999994</c:v>
                </c:pt>
                <c:pt idx="1663">
                  <c:v>81.674750000000003</c:v>
                </c:pt>
                <c:pt idx="1664">
                  <c:v>81.583820000000003</c:v>
                </c:pt>
                <c:pt idx="1665">
                  <c:v>81.509630000000001</c:v>
                </c:pt>
                <c:pt idx="1666">
                  <c:v>81.452380000000005</c:v>
                </c:pt>
                <c:pt idx="1667">
                  <c:v>81.408199999999994</c:v>
                </c:pt>
                <c:pt idx="1668">
                  <c:v>81.371619999999993</c:v>
                </c:pt>
                <c:pt idx="1669">
                  <c:v>81.339460000000003</c:v>
                </c:pt>
                <c:pt idx="1670">
                  <c:v>81.314400000000006</c:v>
                </c:pt>
                <c:pt idx="1671">
                  <c:v>81.308220000000006</c:v>
                </c:pt>
                <c:pt idx="1672">
                  <c:v>81.343379999999996</c:v>
                </c:pt>
                <c:pt idx="1673">
                  <c:v>81.445949999999996</c:v>
                </c:pt>
                <c:pt idx="1674">
                  <c:v>81.623009999999994</c:v>
                </c:pt>
                <c:pt idx="1675">
                  <c:v>81.841589999999997</c:v>
                </c:pt>
                <c:pt idx="1676">
                  <c:v>82.048770000000005</c:v>
                </c:pt>
                <c:pt idx="1677">
                  <c:v>82.215900000000005</c:v>
                </c:pt>
                <c:pt idx="1678">
                  <c:v>82.347700000000003</c:v>
                </c:pt>
                <c:pt idx="1679">
                  <c:v>82.460279999999997</c:v>
                </c:pt>
                <c:pt idx="1680">
                  <c:v>82.564890000000005</c:v>
                </c:pt>
                <c:pt idx="1681">
                  <c:v>82.665080000000003</c:v>
                </c:pt>
                <c:pt idx="1682">
                  <c:v>82.759399999999999</c:v>
                </c:pt>
                <c:pt idx="1683">
                  <c:v>82.845339999999993</c:v>
                </c:pt>
                <c:pt idx="1684">
                  <c:v>82.922240000000002</c:v>
                </c:pt>
                <c:pt idx="1685">
                  <c:v>82.992850000000004</c:v>
                </c:pt>
                <c:pt idx="1686">
                  <c:v>83.063739999999996</c:v>
                </c:pt>
                <c:pt idx="1687">
                  <c:v>83.144080000000002</c:v>
                </c:pt>
                <c:pt idx="1688">
                  <c:v>83.242570000000001</c:v>
                </c:pt>
                <c:pt idx="1689">
                  <c:v>83.362459999999999</c:v>
                </c:pt>
                <c:pt idx="1690">
                  <c:v>83.497540000000001</c:v>
                </c:pt>
                <c:pt idx="1691">
                  <c:v>83.634270000000001</c:v>
                </c:pt>
                <c:pt idx="1692">
                  <c:v>83.759990000000002</c:v>
                </c:pt>
                <c:pt idx="1693">
                  <c:v>83.870609999999999</c:v>
                </c:pt>
                <c:pt idx="1694">
                  <c:v>83.970410000000001</c:v>
                </c:pt>
                <c:pt idx="1695">
                  <c:v>84.066419999999994</c:v>
                </c:pt>
                <c:pt idx="1696">
                  <c:v>84.163499999999999</c:v>
                </c:pt>
                <c:pt idx="1697">
                  <c:v>84.262090000000001</c:v>
                </c:pt>
                <c:pt idx="1698">
                  <c:v>84.358869999999996</c:v>
                </c:pt>
                <c:pt idx="1699">
                  <c:v>84.449399999999997</c:v>
                </c:pt>
                <c:pt idx="1700">
                  <c:v>84.530789999999996</c:v>
                </c:pt>
                <c:pt idx="1701">
                  <c:v>84.604529999999997</c:v>
                </c:pt>
                <c:pt idx="1702">
                  <c:v>84.678150000000002</c:v>
                </c:pt>
                <c:pt idx="1703">
                  <c:v>84.765450000000001</c:v>
                </c:pt>
                <c:pt idx="1704">
                  <c:v>84.883809999999997</c:v>
                </c:pt>
                <c:pt idx="1705">
                  <c:v>85.04562</c:v>
                </c:pt>
                <c:pt idx="1706">
                  <c:v>85.245130000000003</c:v>
                </c:pt>
                <c:pt idx="1707">
                  <c:v>85.455290000000005</c:v>
                </c:pt>
                <c:pt idx="1708">
                  <c:v>85.645380000000003</c:v>
                </c:pt>
                <c:pt idx="1709">
                  <c:v>85.803960000000004</c:v>
                </c:pt>
                <c:pt idx="1710">
                  <c:v>85.941850000000002</c:v>
                </c:pt>
                <c:pt idx="1711">
                  <c:v>86.078320000000005</c:v>
                </c:pt>
                <c:pt idx="1712">
                  <c:v>86.227950000000007</c:v>
                </c:pt>
                <c:pt idx="1713">
                  <c:v>86.394490000000005</c:v>
                </c:pt>
                <c:pt idx="1714">
                  <c:v>86.570809999999994</c:v>
                </c:pt>
                <c:pt idx="1715">
                  <c:v>86.74409</c:v>
                </c:pt>
                <c:pt idx="1716">
                  <c:v>86.903080000000003</c:v>
                </c:pt>
                <c:pt idx="1717">
                  <c:v>87.043719999999993</c:v>
                </c:pt>
                <c:pt idx="1718">
                  <c:v>87.16968</c:v>
                </c:pt>
                <c:pt idx="1719">
                  <c:v>87.288989999999998</c:v>
                </c:pt>
                <c:pt idx="1720">
                  <c:v>87.410020000000003</c:v>
                </c:pt>
                <c:pt idx="1721">
                  <c:v>87.538060000000002</c:v>
                </c:pt>
                <c:pt idx="1722">
                  <c:v>87.673969999999997</c:v>
                </c:pt>
                <c:pt idx="1723">
                  <c:v>87.814179999999993</c:v>
                </c:pt>
                <c:pt idx="1724">
                  <c:v>87.952629999999999</c:v>
                </c:pt>
                <c:pt idx="1725">
                  <c:v>88.083789999999993</c:v>
                </c:pt>
                <c:pt idx="1726">
                  <c:v>88.205029999999994</c:v>
                </c:pt>
                <c:pt idx="1727">
                  <c:v>88.316900000000004</c:v>
                </c:pt>
                <c:pt idx="1728">
                  <c:v>88.421170000000004</c:v>
                </c:pt>
                <c:pt idx="1729">
                  <c:v>88.518550000000005</c:v>
                </c:pt>
                <c:pt idx="1730">
                  <c:v>88.607929999999996</c:v>
                </c:pt>
                <c:pt idx="1731">
                  <c:v>88.686999999999998</c:v>
                </c:pt>
                <c:pt idx="1732">
                  <c:v>88.754059999999996</c:v>
                </c:pt>
                <c:pt idx="1733">
                  <c:v>88.809690000000003</c:v>
                </c:pt>
                <c:pt idx="1734">
                  <c:v>88.85754</c:v>
                </c:pt>
                <c:pt idx="1735">
                  <c:v>88.903530000000003</c:v>
                </c:pt>
                <c:pt idx="1736">
                  <c:v>88.953159999999997</c:v>
                </c:pt>
                <c:pt idx="1737">
                  <c:v>89.008510000000001</c:v>
                </c:pt>
                <c:pt idx="1738">
                  <c:v>89.066220000000001</c:v>
                </c:pt>
                <c:pt idx="1739">
                  <c:v>89.118269999999995</c:v>
                </c:pt>
                <c:pt idx="1740">
                  <c:v>89.156350000000003</c:v>
                </c:pt>
                <c:pt idx="1741">
                  <c:v>89.177030000000002</c:v>
                </c:pt>
                <c:pt idx="1742">
                  <c:v>89.184690000000003</c:v>
                </c:pt>
                <c:pt idx="1743">
                  <c:v>89.188069999999996</c:v>
                </c:pt>
                <c:pt idx="1744">
                  <c:v>89.192149999999998</c:v>
                </c:pt>
                <c:pt idx="1745">
                  <c:v>89.194149999999993</c:v>
                </c:pt>
                <c:pt idx="1746">
                  <c:v>89.186520000000002</c:v>
                </c:pt>
                <c:pt idx="1747">
                  <c:v>89.162109999999998</c:v>
                </c:pt>
                <c:pt idx="1748">
                  <c:v>89.117279999999994</c:v>
                </c:pt>
                <c:pt idx="1749">
                  <c:v>89.052070000000001</c:v>
                </c:pt>
                <c:pt idx="1750">
                  <c:v>88.969089999999994</c:v>
                </c:pt>
                <c:pt idx="1751">
                  <c:v>88.871480000000005</c:v>
                </c:pt>
                <c:pt idx="1752">
                  <c:v>88.760959999999997</c:v>
                </c:pt>
                <c:pt idx="1753">
                  <c:v>88.635540000000006</c:v>
                </c:pt>
                <c:pt idx="1754">
                  <c:v>88.487949999999998</c:v>
                </c:pt>
                <c:pt idx="1755">
                  <c:v>88.307180000000002</c:v>
                </c:pt>
                <c:pt idx="1756">
                  <c:v>88.083910000000003</c:v>
                </c:pt>
                <c:pt idx="1757">
                  <c:v>87.817899999999995</c:v>
                </c:pt>
                <c:pt idx="1758">
                  <c:v>87.520179999999996</c:v>
                </c:pt>
                <c:pt idx="1759">
                  <c:v>87.206069999999997</c:v>
                </c:pt>
                <c:pt idx="1760">
                  <c:v>86.885440000000003</c:v>
                </c:pt>
                <c:pt idx="1761">
                  <c:v>86.557689999999994</c:v>
                </c:pt>
                <c:pt idx="1762">
                  <c:v>86.213980000000006</c:v>
                </c:pt>
                <c:pt idx="1763">
                  <c:v>85.843999999999994</c:v>
                </c:pt>
                <c:pt idx="1764">
                  <c:v>85.442350000000005</c:v>
                </c:pt>
                <c:pt idx="1765">
                  <c:v>85.011849999999995</c:v>
                </c:pt>
                <c:pt idx="1766">
                  <c:v>84.562860000000001</c:v>
                </c:pt>
                <c:pt idx="1767">
                  <c:v>84.109470000000002</c:v>
                </c:pt>
                <c:pt idx="1768">
                  <c:v>83.664829999999995</c:v>
                </c:pt>
                <c:pt idx="1769">
                  <c:v>83.237359999999995</c:v>
                </c:pt>
                <c:pt idx="1770">
                  <c:v>82.828429999999997</c:v>
                </c:pt>
                <c:pt idx="1771">
                  <c:v>82.430819999999997</c:v>
                </c:pt>
                <c:pt idx="1772">
                  <c:v>82.025810000000007</c:v>
                </c:pt>
                <c:pt idx="1773">
                  <c:v>81.576769999999996</c:v>
                </c:pt>
                <c:pt idx="1774">
                  <c:v>81.015460000000004</c:v>
                </c:pt>
                <c:pt idx="1775">
                  <c:v>80.223680000000002</c:v>
                </c:pt>
                <c:pt idx="1776">
                  <c:v>79.044849999999997</c:v>
                </c:pt>
                <c:pt idx="1777">
                  <c:v>77.415099999999995</c:v>
                </c:pt>
                <c:pt idx="1778">
                  <c:v>75.585459999999998</c:v>
                </c:pt>
                <c:pt idx="1779">
                  <c:v>74.006619999999998</c:v>
                </c:pt>
                <c:pt idx="1780">
                  <c:v>72.874470000000002</c:v>
                </c:pt>
                <c:pt idx="1781">
                  <c:v>72.07938</c:v>
                </c:pt>
                <c:pt idx="1782">
                  <c:v>71.458150000000003</c:v>
                </c:pt>
                <c:pt idx="1783">
                  <c:v>70.912629999999993</c:v>
                </c:pt>
                <c:pt idx="1784">
                  <c:v>70.405360000000002</c:v>
                </c:pt>
                <c:pt idx="1785">
                  <c:v>69.933430000000001</c:v>
                </c:pt>
                <c:pt idx="1786">
                  <c:v>69.509839999999997</c:v>
                </c:pt>
                <c:pt idx="1787">
                  <c:v>69.152000000000001</c:v>
                </c:pt>
                <c:pt idx="1788">
                  <c:v>68.874229999999997</c:v>
                </c:pt>
                <c:pt idx="1789">
                  <c:v>68.683700000000002</c:v>
                </c:pt>
                <c:pt idx="1790">
                  <c:v>68.580759999999998</c:v>
                </c:pt>
                <c:pt idx="1791">
                  <c:v>68.563890000000001</c:v>
                </c:pt>
                <c:pt idx="1792">
                  <c:v>68.637129999999999</c:v>
                </c:pt>
                <c:pt idx="1793">
                  <c:v>68.817620000000005</c:v>
                </c:pt>
                <c:pt idx="1794">
                  <c:v>69.141199999999998</c:v>
                </c:pt>
                <c:pt idx="1795">
                  <c:v>69.660340000000005</c:v>
                </c:pt>
                <c:pt idx="1796">
                  <c:v>70.426010000000005</c:v>
                </c:pt>
                <c:pt idx="1797">
                  <c:v>71.446460000000002</c:v>
                </c:pt>
                <c:pt idx="1798">
                  <c:v>72.643460000000005</c:v>
                </c:pt>
                <c:pt idx="1799">
                  <c:v>73.862960000000001</c:v>
                </c:pt>
                <c:pt idx="1800">
                  <c:v>74.954830000000001</c:v>
                </c:pt>
                <c:pt idx="1801">
                  <c:v>75.850139999999996</c:v>
                </c:pt>
                <c:pt idx="1802">
                  <c:v>76.569820000000007</c:v>
                </c:pt>
                <c:pt idx="1803">
                  <c:v>77.187809999999999</c:v>
                </c:pt>
                <c:pt idx="1804">
                  <c:v>77.798950000000005</c:v>
                </c:pt>
                <c:pt idx="1805">
                  <c:v>78.500900000000001</c:v>
                </c:pt>
                <c:pt idx="1806">
                  <c:v>79.36842</c:v>
                </c:pt>
                <c:pt idx="1807">
                  <c:v>80.400310000000005</c:v>
                </c:pt>
                <c:pt idx="1808">
                  <c:v>81.472409999999996</c:v>
                </c:pt>
                <c:pt idx="1809">
                  <c:v>82.396079999999998</c:v>
                </c:pt>
                <c:pt idx="1810">
                  <c:v>83.061009999999996</c:v>
                </c:pt>
                <c:pt idx="1811">
                  <c:v>83.487070000000003</c:v>
                </c:pt>
                <c:pt idx="1812">
                  <c:v>83.756079999999997</c:v>
                </c:pt>
                <c:pt idx="1813">
                  <c:v>83.942430000000002</c:v>
                </c:pt>
                <c:pt idx="1814">
                  <c:v>84.091030000000003</c:v>
                </c:pt>
                <c:pt idx="1815">
                  <c:v>84.221419999999995</c:v>
                </c:pt>
                <c:pt idx="1816">
                  <c:v>84.337459999999993</c:v>
                </c:pt>
                <c:pt idx="1817">
                  <c:v>84.436120000000003</c:v>
                </c:pt>
                <c:pt idx="1818">
                  <c:v>84.513739999999999</c:v>
                </c:pt>
                <c:pt idx="1819">
                  <c:v>84.569209999999998</c:v>
                </c:pt>
                <c:pt idx="1820">
                  <c:v>84.603650000000002</c:v>
                </c:pt>
                <c:pt idx="1821">
                  <c:v>84.618690000000001</c:v>
                </c:pt>
                <c:pt idx="1822">
                  <c:v>84.615579999999994</c:v>
                </c:pt>
                <c:pt idx="1823">
                  <c:v>84.595860000000002</c:v>
                </c:pt>
                <c:pt idx="1824">
                  <c:v>84.562160000000006</c:v>
                </c:pt>
                <c:pt idx="1825">
                  <c:v>84.518010000000004</c:v>
                </c:pt>
                <c:pt idx="1826">
                  <c:v>84.467140000000001</c:v>
                </c:pt>
                <c:pt idx="1827">
                  <c:v>84.411510000000007</c:v>
                </c:pt>
                <c:pt idx="1828">
                  <c:v>84.350449999999995</c:v>
                </c:pt>
                <c:pt idx="1829">
                  <c:v>84.28049</c:v>
                </c:pt>
                <c:pt idx="1830">
                  <c:v>84.19614</c:v>
                </c:pt>
                <c:pt idx="1831">
                  <c:v>84.093869999999995</c:v>
                </c:pt>
                <c:pt idx="1832">
                  <c:v>83.977649999999997</c:v>
                </c:pt>
                <c:pt idx="1833">
                  <c:v>83.861339999999998</c:v>
                </c:pt>
                <c:pt idx="1834">
                  <c:v>83.760769999999994</c:v>
                </c:pt>
                <c:pt idx="1835">
                  <c:v>83.682509999999994</c:v>
                </c:pt>
                <c:pt idx="1836">
                  <c:v>83.621970000000005</c:v>
                </c:pt>
                <c:pt idx="1837">
                  <c:v>83.570359999999994</c:v>
                </c:pt>
                <c:pt idx="1838">
                  <c:v>83.520660000000007</c:v>
                </c:pt>
                <c:pt idx="1839">
                  <c:v>83.46951</c:v>
                </c:pt>
                <c:pt idx="1840">
                  <c:v>83.41695</c:v>
                </c:pt>
                <c:pt idx="1841">
                  <c:v>83.365520000000004</c:v>
                </c:pt>
                <c:pt idx="1842">
                  <c:v>83.319469999999995</c:v>
                </c:pt>
                <c:pt idx="1843">
                  <c:v>83.283249999999995</c:v>
                </c:pt>
                <c:pt idx="1844">
                  <c:v>83.261129999999994</c:v>
                </c:pt>
                <c:pt idx="1845">
                  <c:v>83.257350000000002</c:v>
                </c:pt>
                <c:pt idx="1846">
                  <c:v>83.277979999999999</c:v>
                </c:pt>
                <c:pt idx="1847">
                  <c:v>83.331379999999996</c:v>
                </c:pt>
                <c:pt idx="1848">
                  <c:v>83.421170000000004</c:v>
                </c:pt>
                <c:pt idx="1849">
                  <c:v>83.540499999999994</c:v>
                </c:pt>
                <c:pt idx="1850">
                  <c:v>83.677080000000004</c:v>
                </c:pt>
                <c:pt idx="1851">
                  <c:v>83.821579999999997</c:v>
                </c:pt>
                <c:pt idx="1852">
                  <c:v>83.971869999999996</c:v>
                </c:pt>
                <c:pt idx="1853">
                  <c:v>84.133510000000001</c:v>
                </c:pt>
                <c:pt idx="1854">
                  <c:v>84.316569999999999</c:v>
                </c:pt>
                <c:pt idx="1855">
                  <c:v>84.528720000000007</c:v>
                </c:pt>
                <c:pt idx="1856">
                  <c:v>84.768199999999993</c:v>
                </c:pt>
                <c:pt idx="1857">
                  <c:v>85.021649999999994</c:v>
                </c:pt>
                <c:pt idx="1858">
                  <c:v>85.27037</c:v>
                </c:pt>
                <c:pt idx="1859">
                  <c:v>85.500569999999996</c:v>
                </c:pt>
                <c:pt idx="1860">
                  <c:v>85.708690000000004</c:v>
                </c:pt>
                <c:pt idx="1861">
                  <c:v>85.901560000000003</c:v>
                </c:pt>
                <c:pt idx="1862">
                  <c:v>86.094759999999994</c:v>
                </c:pt>
                <c:pt idx="1863">
                  <c:v>86.309139999999999</c:v>
                </c:pt>
                <c:pt idx="1864">
                  <c:v>86.566280000000006</c:v>
                </c:pt>
                <c:pt idx="1865">
                  <c:v>86.879890000000003</c:v>
                </c:pt>
                <c:pt idx="1866">
                  <c:v>87.244929999999997</c:v>
                </c:pt>
                <c:pt idx="1867">
                  <c:v>87.634219999999999</c:v>
                </c:pt>
                <c:pt idx="1868">
                  <c:v>88.010080000000002</c:v>
                </c:pt>
                <c:pt idx="1869">
                  <c:v>88.344920000000002</c:v>
                </c:pt>
                <c:pt idx="1870">
                  <c:v>88.632959999999997</c:v>
                </c:pt>
                <c:pt idx="1871">
                  <c:v>88.887500000000003</c:v>
                </c:pt>
                <c:pt idx="1872">
                  <c:v>89.130809999999997</c:v>
                </c:pt>
                <c:pt idx="1873">
                  <c:v>89.384460000000004</c:v>
                </c:pt>
                <c:pt idx="1874">
                  <c:v>89.661360000000002</c:v>
                </c:pt>
                <c:pt idx="1875">
                  <c:v>89.959890000000001</c:v>
                </c:pt>
                <c:pt idx="1876">
                  <c:v>90.262919999999994</c:v>
                </c:pt>
                <c:pt idx="1877">
                  <c:v>90.545199999999994</c:v>
                </c:pt>
                <c:pt idx="1878">
                  <c:v>90.785449999999997</c:v>
                </c:pt>
                <c:pt idx="1879">
                  <c:v>90.975309999999993</c:v>
                </c:pt>
                <c:pt idx="1880">
                  <c:v>91.119579999999999</c:v>
                </c:pt>
                <c:pt idx="1881">
                  <c:v>91.232590000000002</c:v>
                </c:pt>
                <c:pt idx="1882">
                  <c:v>91.338310000000007</c:v>
                </c:pt>
                <c:pt idx="1883">
                  <c:v>91.477930000000001</c:v>
                </c:pt>
                <c:pt idx="1884">
                  <c:v>91.718270000000004</c:v>
                </c:pt>
                <c:pt idx="1885">
                  <c:v>92.110730000000004</c:v>
                </c:pt>
                <c:pt idx="1886">
                  <c:v>92.575109999999995</c:v>
                </c:pt>
                <c:pt idx="1887">
                  <c:v>92.940190000000001</c:v>
                </c:pt>
                <c:pt idx="1888">
                  <c:v>93.152060000000006</c:v>
                </c:pt>
                <c:pt idx="1889">
                  <c:v>93.261960000000002</c:v>
                </c:pt>
                <c:pt idx="1890">
                  <c:v>93.322469999999996</c:v>
                </c:pt>
                <c:pt idx="1891">
                  <c:v>93.361869999999996</c:v>
                </c:pt>
                <c:pt idx="1892">
                  <c:v>93.393100000000004</c:v>
                </c:pt>
                <c:pt idx="1893">
                  <c:v>93.422470000000004</c:v>
                </c:pt>
                <c:pt idx="1894">
                  <c:v>93.453639999999993</c:v>
                </c:pt>
                <c:pt idx="1895">
                  <c:v>93.488389999999995</c:v>
                </c:pt>
                <c:pt idx="1896">
                  <c:v>93.526610000000005</c:v>
                </c:pt>
                <c:pt idx="1897">
                  <c:v>93.565759999999997</c:v>
                </c:pt>
                <c:pt idx="1898">
                  <c:v>93.60136</c:v>
                </c:pt>
                <c:pt idx="1899">
                  <c:v>93.629189999999994</c:v>
                </c:pt>
                <c:pt idx="1900">
                  <c:v>93.646929999999998</c:v>
                </c:pt>
                <c:pt idx="1901">
                  <c:v>93.654859999999999</c:v>
                </c:pt>
                <c:pt idx="1902">
                  <c:v>93.654880000000006</c:v>
                </c:pt>
                <c:pt idx="1903">
                  <c:v>93.64922</c:v>
                </c:pt>
                <c:pt idx="1904">
                  <c:v>93.639570000000006</c:v>
                </c:pt>
                <c:pt idx="1905">
                  <c:v>93.62688</c:v>
                </c:pt>
                <c:pt idx="1906">
                  <c:v>93.611559999999997</c:v>
                </c:pt>
                <c:pt idx="1907">
                  <c:v>93.594350000000006</c:v>
                </c:pt>
                <c:pt idx="1908">
                  <c:v>93.576499999999996</c:v>
                </c:pt>
                <c:pt idx="1909">
                  <c:v>93.559039999999996</c:v>
                </c:pt>
                <c:pt idx="1910">
                  <c:v>93.541690000000003</c:v>
                </c:pt>
                <c:pt idx="1911">
                  <c:v>93.522930000000002</c:v>
                </c:pt>
                <c:pt idx="1912">
                  <c:v>93.500709999999998</c:v>
                </c:pt>
                <c:pt idx="1913">
                  <c:v>93.473159999999993</c:v>
                </c:pt>
                <c:pt idx="1914">
                  <c:v>93.438929999999999</c:v>
                </c:pt>
                <c:pt idx="1915">
                  <c:v>93.397049999999993</c:v>
                </c:pt>
                <c:pt idx="1916">
                  <c:v>93.346689999999995</c:v>
                </c:pt>
                <c:pt idx="1917">
                  <c:v>93.286569999999998</c:v>
                </c:pt>
                <c:pt idx="1918">
                  <c:v>93.214510000000004</c:v>
                </c:pt>
                <c:pt idx="1919">
                  <c:v>93.127099999999999</c:v>
                </c:pt>
                <c:pt idx="1920">
                  <c:v>93.022260000000003</c:v>
                </c:pt>
                <c:pt idx="1921">
                  <c:v>92.903689999999997</c:v>
                </c:pt>
                <c:pt idx="1922">
                  <c:v>92.782820000000001</c:v>
                </c:pt>
                <c:pt idx="1923">
                  <c:v>92.6738</c:v>
                </c:pt>
                <c:pt idx="1924">
                  <c:v>92.584249999999997</c:v>
                </c:pt>
                <c:pt idx="1925">
                  <c:v>92.512950000000004</c:v>
                </c:pt>
                <c:pt idx="1926">
                  <c:v>92.454099999999997</c:v>
                </c:pt>
                <c:pt idx="1927">
                  <c:v>92.400819999999996</c:v>
                </c:pt>
                <c:pt idx="1928">
                  <c:v>92.347629999999995</c:v>
                </c:pt>
                <c:pt idx="1929">
                  <c:v>92.291070000000005</c:v>
                </c:pt>
                <c:pt idx="1930">
                  <c:v>92.230050000000006</c:v>
                </c:pt>
                <c:pt idx="1931">
                  <c:v>92.16574</c:v>
                </c:pt>
                <c:pt idx="1932">
                  <c:v>92.101060000000004</c:v>
                </c:pt>
                <c:pt idx="1933">
                  <c:v>92.039209999999997</c:v>
                </c:pt>
                <c:pt idx="1934">
                  <c:v>91.981960000000001</c:v>
                </c:pt>
                <c:pt idx="1935">
                  <c:v>91.928790000000006</c:v>
                </c:pt>
                <c:pt idx="1936">
                  <c:v>91.876959999999997</c:v>
                </c:pt>
                <c:pt idx="1937">
                  <c:v>91.822749999999999</c:v>
                </c:pt>
                <c:pt idx="1938">
                  <c:v>91.762919999999994</c:v>
                </c:pt>
                <c:pt idx="1939">
                  <c:v>91.695849999999993</c:v>
                </c:pt>
                <c:pt idx="1940">
                  <c:v>91.621399999999994</c:v>
                </c:pt>
                <c:pt idx="1941">
                  <c:v>91.540149999999997</c:v>
                </c:pt>
                <c:pt idx="1942">
                  <c:v>91.451999999999998</c:v>
                </c:pt>
                <c:pt idx="1943">
                  <c:v>91.355320000000006</c:v>
                </c:pt>
                <c:pt idx="1944">
                  <c:v>91.246979999999994</c:v>
                </c:pt>
                <c:pt idx="1945">
                  <c:v>91.123279999999994</c:v>
                </c:pt>
                <c:pt idx="1946">
                  <c:v>90.981449999999995</c:v>
                </c:pt>
                <c:pt idx="1947">
                  <c:v>90.820589999999996</c:v>
                </c:pt>
                <c:pt idx="1948">
                  <c:v>90.642009999999999</c:v>
                </c:pt>
                <c:pt idx="1949">
                  <c:v>90.448419999999999</c:v>
                </c:pt>
                <c:pt idx="1950">
                  <c:v>90.242260000000002</c:v>
                </c:pt>
                <c:pt idx="1951">
                  <c:v>90.024929999999998</c:v>
                </c:pt>
                <c:pt idx="1952">
                  <c:v>89.796199999999999</c:v>
                </c:pt>
                <c:pt idx="1953">
                  <c:v>89.555430000000001</c:v>
                </c:pt>
                <c:pt idx="1954">
                  <c:v>89.302679999999995</c:v>
                </c:pt>
                <c:pt idx="1955">
                  <c:v>89.039519999999996</c:v>
                </c:pt>
                <c:pt idx="1956">
                  <c:v>88.768780000000007</c:v>
                </c:pt>
                <c:pt idx="1957">
                  <c:v>88.493499999999997</c:v>
                </c:pt>
                <c:pt idx="1958">
                  <c:v>88.215639999999993</c:v>
                </c:pt>
                <c:pt idx="1959">
                  <c:v>87.935839999999999</c:v>
                </c:pt>
                <c:pt idx="1960">
                  <c:v>87.654139999999998</c:v>
                </c:pt>
                <c:pt idx="1961">
                  <c:v>87.371510000000001</c:v>
                </c:pt>
                <c:pt idx="1962">
                  <c:v>87.091009999999997</c:v>
                </c:pt>
                <c:pt idx="1963">
                  <c:v>86.817459999999997</c:v>
                </c:pt>
                <c:pt idx="1964">
                  <c:v>86.555760000000006</c:v>
                </c:pt>
                <c:pt idx="1965">
                  <c:v>86.308750000000003</c:v>
                </c:pt>
                <c:pt idx="1966">
                  <c:v>86.076030000000003</c:v>
                </c:pt>
                <c:pt idx="1967">
                  <c:v>85.854569999999995</c:v>
                </c:pt>
                <c:pt idx="1968">
                  <c:v>85.640370000000004</c:v>
                </c:pt>
                <c:pt idx="1969">
                  <c:v>85.430760000000006</c:v>
                </c:pt>
                <c:pt idx="1970">
                  <c:v>85.225809999999996</c:v>
                </c:pt>
                <c:pt idx="1971">
                  <c:v>85.028390000000002</c:v>
                </c:pt>
                <c:pt idx="1972">
                  <c:v>84.84272</c:v>
                </c:pt>
                <c:pt idx="1973">
                  <c:v>84.672340000000005</c:v>
                </c:pt>
                <c:pt idx="1974">
                  <c:v>84.518360000000001</c:v>
                </c:pt>
                <c:pt idx="1975">
                  <c:v>84.379260000000002</c:v>
                </c:pt>
                <c:pt idx="1976">
                  <c:v>84.252210000000005</c:v>
                </c:pt>
                <c:pt idx="1977">
                  <c:v>84.135080000000002</c:v>
                </c:pt>
                <c:pt idx="1978">
                  <c:v>84.027500000000003</c:v>
                </c:pt>
                <c:pt idx="1979">
                  <c:v>83.930710000000005</c:v>
                </c:pt>
                <c:pt idx="1980">
                  <c:v>83.845799999999997</c:v>
                </c:pt>
                <c:pt idx="1981">
                  <c:v>83.772040000000004</c:v>
                </c:pt>
                <c:pt idx="1982">
                  <c:v>83.706209999999999</c:v>
                </c:pt>
                <c:pt idx="1983">
                  <c:v>83.643249999999995</c:v>
                </c:pt>
                <c:pt idx="1984">
                  <c:v>83.578019999999995</c:v>
                </c:pt>
                <c:pt idx="1985">
                  <c:v>83.507199999999997</c:v>
                </c:pt>
                <c:pt idx="1986">
                  <c:v>83.430629999999994</c:v>
                </c:pt>
                <c:pt idx="1987">
                  <c:v>83.351140000000001</c:v>
                </c:pt>
                <c:pt idx="1988">
                  <c:v>83.272949999999994</c:v>
                </c:pt>
                <c:pt idx="1989">
                  <c:v>83.199489999999997</c:v>
                </c:pt>
                <c:pt idx="1990">
                  <c:v>83.13194</c:v>
                </c:pt>
                <c:pt idx="1991">
                  <c:v>83.069900000000004</c:v>
                </c:pt>
                <c:pt idx="1992">
                  <c:v>83.012950000000004</c:v>
                </c:pt>
                <c:pt idx="1993">
                  <c:v>82.962400000000002</c:v>
                </c:pt>
                <c:pt idx="1994">
                  <c:v>82.921620000000004</c:v>
                </c:pt>
                <c:pt idx="1995">
                  <c:v>82.894409999999993</c:v>
                </c:pt>
                <c:pt idx="1996">
                  <c:v>82.883430000000004</c:v>
                </c:pt>
                <c:pt idx="1997">
                  <c:v>82.888959999999997</c:v>
                </c:pt>
                <c:pt idx="1998">
                  <c:v>82.909239999999997</c:v>
                </c:pt>
                <c:pt idx="1999">
                  <c:v>82.942710000000005</c:v>
                </c:pt>
                <c:pt idx="2000">
                  <c:v>82.990589999999997</c:v>
                </c:pt>
                <c:pt idx="2001">
                  <c:v>83.060040000000001</c:v>
                </c:pt>
                <c:pt idx="2002">
                  <c:v>83.166110000000003</c:v>
                </c:pt>
                <c:pt idx="2003">
                  <c:v>83.329440000000005</c:v>
                </c:pt>
                <c:pt idx="2004">
                  <c:v>83.56532</c:v>
                </c:pt>
                <c:pt idx="2005">
                  <c:v>83.865319999999997</c:v>
                </c:pt>
                <c:pt idx="2006">
                  <c:v>84.188779999999994</c:v>
                </c:pt>
                <c:pt idx="2007">
                  <c:v>84.484790000000004</c:v>
                </c:pt>
                <c:pt idx="2008">
                  <c:v>84.723309999999998</c:v>
                </c:pt>
                <c:pt idx="2009">
                  <c:v>84.90343</c:v>
                </c:pt>
                <c:pt idx="2010">
                  <c:v>85.040499999999994</c:v>
                </c:pt>
                <c:pt idx="2011">
                  <c:v>85.151759999999996</c:v>
                </c:pt>
                <c:pt idx="2012">
                  <c:v>85.250320000000002</c:v>
                </c:pt>
                <c:pt idx="2013">
                  <c:v>85.343950000000007</c:v>
                </c:pt>
                <c:pt idx="2014">
                  <c:v>85.436170000000004</c:v>
                </c:pt>
                <c:pt idx="2015">
                  <c:v>85.527439999999999</c:v>
                </c:pt>
                <c:pt idx="2016">
                  <c:v>85.616550000000004</c:v>
                </c:pt>
                <c:pt idx="2017">
                  <c:v>85.701329999999999</c:v>
                </c:pt>
                <c:pt idx="2018">
                  <c:v>85.779640000000001</c:v>
                </c:pt>
                <c:pt idx="2019">
                  <c:v>85.849959999999996</c:v>
                </c:pt>
                <c:pt idx="2020">
                  <c:v>85.911379999999994</c:v>
                </c:pt>
                <c:pt idx="2021">
                  <c:v>85.963570000000004</c:v>
                </c:pt>
                <c:pt idx="2022">
                  <c:v>86.006469999999993</c:v>
                </c:pt>
                <c:pt idx="2023">
                  <c:v>86.040639999999996</c:v>
                </c:pt>
                <c:pt idx="2024">
                  <c:v>86.067629999999994</c:v>
                </c:pt>
                <c:pt idx="2025">
                  <c:v>86.090479999999999</c:v>
                </c:pt>
                <c:pt idx="2026">
                  <c:v>86.113749999999996</c:v>
                </c:pt>
                <c:pt idx="2027">
                  <c:v>86.142719999999997</c:v>
                </c:pt>
                <c:pt idx="2028">
                  <c:v>86.1815</c:v>
                </c:pt>
                <c:pt idx="2029">
                  <c:v>86.230869999999996</c:v>
                </c:pt>
                <c:pt idx="2030">
                  <c:v>86.287319999999994</c:v>
                </c:pt>
                <c:pt idx="2031">
                  <c:v>86.344989999999996</c:v>
                </c:pt>
                <c:pt idx="2032">
                  <c:v>86.398790000000005</c:v>
                </c:pt>
                <c:pt idx="2033">
                  <c:v>86.446470000000005</c:v>
                </c:pt>
                <c:pt idx="2034">
                  <c:v>86.488699999999994</c:v>
                </c:pt>
                <c:pt idx="2035">
                  <c:v>86.527680000000004</c:v>
                </c:pt>
                <c:pt idx="2036">
                  <c:v>86.565659999999994</c:v>
                </c:pt>
                <c:pt idx="2037">
                  <c:v>86.603970000000004</c:v>
                </c:pt>
                <c:pt idx="2038">
                  <c:v>86.642769999999999</c:v>
                </c:pt>
                <c:pt idx="2039">
                  <c:v>86.681560000000005</c:v>
                </c:pt>
                <c:pt idx="2040">
                  <c:v>86.72054</c:v>
                </c:pt>
                <c:pt idx="2041">
                  <c:v>86.762450000000001</c:v>
                </c:pt>
                <c:pt idx="2042">
                  <c:v>86.814869999999999</c:v>
                </c:pt>
                <c:pt idx="2043">
                  <c:v>86.890280000000004</c:v>
                </c:pt>
                <c:pt idx="2044">
                  <c:v>87.000619999999998</c:v>
                </c:pt>
                <c:pt idx="2045">
                  <c:v>87.143619999999999</c:v>
                </c:pt>
                <c:pt idx="2046">
                  <c:v>87.29571</c:v>
                </c:pt>
                <c:pt idx="2047">
                  <c:v>87.42895</c:v>
                </c:pt>
                <c:pt idx="2048">
                  <c:v>87.531229999999994</c:v>
                </c:pt>
                <c:pt idx="2049">
                  <c:v>87.607219999999998</c:v>
                </c:pt>
                <c:pt idx="2050">
                  <c:v>87.667749999999998</c:v>
                </c:pt>
                <c:pt idx="2051">
                  <c:v>87.722530000000006</c:v>
                </c:pt>
                <c:pt idx="2052">
                  <c:v>87.777910000000006</c:v>
                </c:pt>
                <c:pt idx="2053">
                  <c:v>87.836830000000006</c:v>
                </c:pt>
                <c:pt idx="2054">
                  <c:v>87.899249999999995</c:v>
                </c:pt>
                <c:pt idx="2055">
                  <c:v>87.963139999999996</c:v>
                </c:pt>
                <c:pt idx="2056">
                  <c:v>88.025840000000002</c:v>
                </c:pt>
                <c:pt idx="2057">
                  <c:v>88.085080000000005</c:v>
                </c:pt>
                <c:pt idx="2058">
                  <c:v>88.139709999999994</c:v>
                </c:pt>
                <c:pt idx="2059">
                  <c:v>88.18974</c:v>
                </c:pt>
                <c:pt idx="2060">
                  <c:v>88.235500000000002</c:v>
                </c:pt>
                <c:pt idx="2061">
                  <c:v>88.27731</c:v>
                </c:pt>
                <c:pt idx="2062">
                  <c:v>88.315250000000006</c:v>
                </c:pt>
                <c:pt idx="2063">
                  <c:v>88.349530000000001</c:v>
                </c:pt>
                <c:pt idx="2064">
                  <c:v>88.381780000000006</c:v>
                </c:pt>
                <c:pt idx="2065">
                  <c:v>88.41677</c:v>
                </c:pt>
                <c:pt idx="2066">
                  <c:v>88.463099999999997</c:v>
                </c:pt>
                <c:pt idx="2067">
                  <c:v>88.530180000000001</c:v>
                </c:pt>
                <c:pt idx="2068">
                  <c:v>88.619029999999995</c:v>
                </c:pt>
                <c:pt idx="2069">
                  <c:v>88.715810000000005</c:v>
                </c:pt>
                <c:pt idx="2070">
                  <c:v>88.800600000000003</c:v>
                </c:pt>
                <c:pt idx="2071">
                  <c:v>88.861999999999995</c:v>
                </c:pt>
                <c:pt idx="2072">
                  <c:v>88.899950000000004</c:v>
                </c:pt>
                <c:pt idx="2073">
                  <c:v>88.91986</c:v>
                </c:pt>
                <c:pt idx="2074">
                  <c:v>88.927670000000006</c:v>
                </c:pt>
                <c:pt idx="2075">
                  <c:v>88.928089999999997</c:v>
                </c:pt>
                <c:pt idx="2076">
                  <c:v>88.924580000000006</c:v>
                </c:pt>
                <c:pt idx="2077">
                  <c:v>88.920649999999995</c:v>
                </c:pt>
                <c:pt idx="2078">
                  <c:v>88.921490000000006</c:v>
                </c:pt>
                <c:pt idx="2079">
                  <c:v>88.936199999999999</c:v>
                </c:pt>
                <c:pt idx="2080">
                  <c:v>88.977770000000007</c:v>
                </c:pt>
                <c:pt idx="2081">
                  <c:v>89.050709999999995</c:v>
                </c:pt>
                <c:pt idx="2082">
                  <c:v>89.134839999999997</c:v>
                </c:pt>
                <c:pt idx="2083">
                  <c:v>89.203760000000003</c:v>
                </c:pt>
                <c:pt idx="2084">
                  <c:v>89.250169999999997</c:v>
                </c:pt>
                <c:pt idx="2085">
                  <c:v>89.279949999999999</c:v>
                </c:pt>
                <c:pt idx="2086">
                  <c:v>89.30001</c:v>
                </c:pt>
                <c:pt idx="2087">
                  <c:v>89.31438</c:v>
                </c:pt>
                <c:pt idx="2088">
                  <c:v>89.325280000000006</c:v>
                </c:pt>
                <c:pt idx="2089">
                  <c:v>89.334119999999999</c:v>
                </c:pt>
                <c:pt idx="2090">
                  <c:v>89.341830000000002</c:v>
                </c:pt>
                <c:pt idx="2091">
                  <c:v>89.349140000000006</c:v>
                </c:pt>
                <c:pt idx="2092">
                  <c:v>89.356219999999993</c:v>
                </c:pt>
                <c:pt idx="2093">
                  <c:v>89.362710000000007</c:v>
                </c:pt>
                <c:pt idx="2094">
                  <c:v>89.367840000000001</c:v>
                </c:pt>
                <c:pt idx="2095">
                  <c:v>89.370769999999993</c:v>
                </c:pt>
                <c:pt idx="2096">
                  <c:v>89.371269999999996</c:v>
                </c:pt>
                <c:pt idx="2097">
                  <c:v>89.37021</c:v>
                </c:pt>
                <c:pt idx="2098">
                  <c:v>89.37</c:v>
                </c:pt>
                <c:pt idx="2099">
                  <c:v>89.374179999999996</c:v>
                </c:pt>
                <c:pt idx="2100">
                  <c:v>89.386110000000002</c:v>
                </c:pt>
                <c:pt idx="2101">
                  <c:v>89.406720000000007</c:v>
                </c:pt>
                <c:pt idx="2102">
                  <c:v>89.433300000000003</c:v>
                </c:pt>
                <c:pt idx="2103">
                  <c:v>89.461060000000003</c:v>
                </c:pt>
                <c:pt idx="2104">
                  <c:v>89.485969999999995</c:v>
                </c:pt>
                <c:pt idx="2105">
                  <c:v>89.506219999999999</c:v>
                </c:pt>
                <c:pt idx="2106">
                  <c:v>89.522189999999995</c:v>
                </c:pt>
                <c:pt idx="2107">
                  <c:v>89.535349999999994</c:v>
                </c:pt>
                <c:pt idx="2108">
                  <c:v>89.547520000000006</c:v>
                </c:pt>
                <c:pt idx="2109">
                  <c:v>89.560479999999998</c:v>
                </c:pt>
                <c:pt idx="2110">
                  <c:v>89.576059999999998</c:v>
                </c:pt>
                <c:pt idx="2111">
                  <c:v>89.596239999999995</c:v>
                </c:pt>
                <c:pt idx="2112">
                  <c:v>89.623630000000006</c:v>
                </c:pt>
                <c:pt idx="2113">
                  <c:v>89.661900000000003</c:v>
                </c:pt>
                <c:pt idx="2114">
                  <c:v>89.714519999999993</c:v>
                </c:pt>
                <c:pt idx="2115">
                  <c:v>89.782809999999998</c:v>
                </c:pt>
                <c:pt idx="2116">
                  <c:v>89.862920000000003</c:v>
                </c:pt>
                <c:pt idx="2117">
                  <c:v>89.946569999999994</c:v>
                </c:pt>
                <c:pt idx="2118">
                  <c:v>90.025149999999996</c:v>
                </c:pt>
                <c:pt idx="2119">
                  <c:v>90.093410000000006</c:v>
                </c:pt>
                <c:pt idx="2120">
                  <c:v>90.150750000000002</c:v>
                </c:pt>
                <c:pt idx="2121">
                  <c:v>90.200069999999997</c:v>
                </c:pt>
                <c:pt idx="2122">
                  <c:v>90.246650000000002</c:v>
                </c:pt>
                <c:pt idx="2123">
                  <c:v>90.297280000000001</c:v>
                </c:pt>
                <c:pt idx="2124">
                  <c:v>90.359089999999995</c:v>
                </c:pt>
                <c:pt idx="2125">
                  <c:v>90.437510000000003</c:v>
                </c:pt>
                <c:pt idx="2126">
                  <c:v>90.532139999999998</c:v>
                </c:pt>
                <c:pt idx="2127">
                  <c:v>90.634479999999996</c:v>
                </c:pt>
                <c:pt idx="2128">
                  <c:v>90.731409999999997</c:v>
                </c:pt>
                <c:pt idx="2129">
                  <c:v>90.81335</c:v>
                </c:pt>
                <c:pt idx="2130">
                  <c:v>90.878389999999996</c:v>
                </c:pt>
                <c:pt idx="2131">
                  <c:v>90.930459999999997</c:v>
                </c:pt>
                <c:pt idx="2132">
                  <c:v>90.975059999999999</c:v>
                </c:pt>
                <c:pt idx="2133">
                  <c:v>91.0167</c:v>
                </c:pt>
                <c:pt idx="2134">
                  <c:v>91.058199999999999</c:v>
                </c:pt>
                <c:pt idx="2135">
                  <c:v>91.100160000000002</c:v>
                </c:pt>
                <c:pt idx="2136">
                  <c:v>91.141720000000007</c:v>
                </c:pt>
                <c:pt idx="2137">
                  <c:v>91.181219999999996</c:v>
                </c:pt>
                <c:pt idx="2138">
                  <c:v>91.21678</c:v>
                </c:pt>
                <c:pt idx="2139">
                  <c:v>91.247690000000006</c:v>
                </c:pt>
                <c:pt idx="2140">
                  <c:v>91.273939999999996</c:v>
                </c:pt>
                <c:pt idx="2141">
                  <c:v>91.29607</c:v>
                </c:pt>
                <c:pt idx="2142">
                  <c:v>91.315700000000007</c:v>
                </c:pt>
                <c:pt idx="2143">
                  <c:v>91.335369999999998</c:v>
                </c:pt>
                <c:pt idx="2144">
                  <c:v>91.360110000000006</c:v>
                </c:pt>
                <c:pt idx="2145">
                  <c:v>91.395079999999993</c:v>
                </c:pt>
                <c:pt idx="2146">
                  <c:v>91.438479999999998</c:v>
                </c:pt>
                <c:pt idx="2147">
                  <c:v>91.481409999999997</c:v>
                </c:pt>
                <c:pt idx="2148">
                  <c:v>91.515259999999998</c:v>
                </c:pt>
                <c:pt idx="2149">
                  <c:v>91.536900000000003</c:v>
                </c:pt>
                <c:pt idx="2150">
                  <c:v>91.547439999999995</c:v>
                </c:pt>
                <c:pt idx="2151">
                  <c:v>91.549149999999997</c:v>
                </c:pt>
                <c:pt idx="2152">
                  <c:v>91.54513</c:v>
                </c:pt>
                <c:pt idx="2153">
                  <c:v>91.539140000000003</c:v>
                </c:pt>
                <c:pt idx="2154">
                  <c:v>91.534670000000006</c:v>
                </c:pt>
                <c:pt idx="2155">
                  <c:v>91.534180000000006</c:v>
                </c:pt>
                <c:pt idx="2156">
                  <c:v>91.537379999999999</c:v>
                </c:pt>
                <c:pt idx="2157">
                  <c:v>91.541110000000003</c:v>
                </c:pt>
                <c:pt idx="2158">
                  <c:v>91.540930000000003</c:v>
                </c:pt>
                <c:pt idx="2159">
                  <c:v>91.533590000000004</c:v>
                </c:pt>
                <c:pt idx="2160">
                  <c:v>91.518609999999995</c:v>
                </c:pt>
                <c:pt idx="2161">
                  <c:v>91.497960000000006</c:v>
                </c:pt>
                <c:pt idx="2162">
                  <c:v>91.474530000000001</c:v>
                </c:pt>
                <c:pt idx="2163">
                  <c:v>91.450460000000007</c:v>
                </c:pt>
                <c:pt idx="2164">
                  <c:v>91.425610000000006</c:v>
                </c:pt>
                <c:pt idx="2165">
                  <c:v>91.396929999999998</c:v>
                </c:pt>
                <c:pt idx="2166">
                  <c:v>91.357990000000001</c:v>
                </c:pt>
                <c:pt idx="2167">
                  <c:v>91.299880000000002</c:v>
                </c:pt>
                <c:pt idx="2168">
                  <c:v>91.215590000000006</c:v>
                </c:pt>
                <c:pt idx="2169">
                  <c:v>91.107389999999995</c:v>
                </c:pt>
                <c:pt idx="2170">
                  <c:v>90.990600000000001</c:v>
                </c:pt>
                <c:pt idx="2171">
                  <c:v>90.886319999999998</c:v>
                </c:pt>
                <c:pt idx="2172">
                  <c:v>90.805199999999999</c:v>
                </c:pt>
                <c:pt idx="2173">
                  <c:v>90.741709999999998</c:v>
                </c:pt>
                <c:pt idx="2174">
                  <c:v>90.68</c:v>
                </c:pt>
                <c:pt idx="2175">
                  <c:v>90.599279999999993</c:v>
                </c:pt>
                <c:pt idx="2176">
                  <c:v>90.478480000000005</c:v>
                </c:pt>
                <c:pt idx="2177">
                  <c:v>90.303219999999996</c:v>
                </c:pt>
                <c:pt idx="2178">
                  <c:v>90.079719999999995</c:v>
                </c:pt>
                <c:pt idx="2179">
                  <c:v>89.843059999999994</c:v>
                </c:pt>
                <c:pt idx="2180">
                  <c:v>89.635069999999999</c:v>
                </c:pt>
                <c:pt idx="2181">
                  <c:v>89.471369999999993</c:v>
                </c:pt>
                <c:pt idx="2182">
                  <c:v>89.339839999999995</c:v>
                </c:pt>
                <c:pt idx="2183">
                  <c:v>89.219920000000002</c:v>
                </c:pt>
                <c:pt idx="2184">
                  <c:v>89.095079999999996</c:v>
                </c:pt>
                <c:pt idx="2185">
                  <c:v>88.954629999999995</c:v>
                </c:pt>
                <c:pt idx="2186">
                  <c:v>88.791560000000004</c:v>
                </c:pt>
                <c:pt idx="2187">
                  <c:v>88.601429999999993</c:v>
                </c:pt>
                <c:pt idx="2188">
                  <c:v>88.383170000000007</c:v>
                </c:pt>
                <c:pt idx="2189">
                  <c:v>88.141409999999993</c:v>
                </c:pt>
                <c:pt idx="2190">
                  <c:v>87.887389999999996</c:v>
                </c:pt>
                <c:pt idx="2191">
                  <c:v>87.635199999999998</c:v>
                </c:pt>
                <c:pt idx="2192">
                  <c:v>87.395719999999997</c:v>
                </c:pt>
                <c:pt idx="2193">
                  <c:v>87.17313</c:v>
                </c:pt>
                <c:pt idx="2194">
                  <c:v>86.966040000000007</c:v>
                </c:pt>
                <c:pt idx="2195">
                  <c:v>86.769959999999998</c:v>
                </c:pt>
                <c:pt idx="2196">
                  <c:v>86.579160000000002</c:v>
                </c:pt>
                <c:pt idx="2197">
                  <c:v>86.387929999999997</c:v>
                </c:pt>
                <c:pt idx="2198">
                  <c:v>86.191820000000007</c:v>
                </c:pt>
                <c:pt idx="2199">
                  <c:v>85.988910000000004</c:v>
                </c:pt>
                <c:pt idx="2200">
                  <c:v>85.780609999999996</c:v>
                </c:pt>
                <c:pt idx="2201">
                  <c:v>85.571129999999997</c:v>
                </c:pt>
                <c:pt idx="2202">
                  <c:v>85.365939999999995</c:v>
                </c:pt>
                <c:pt idx="2203">
                  <c:v>85.169690000000003</c:v>
                </c:pt>
                <c:pt idx="2204">
                  <c:v>84.984530000000007</c:v>
                </c:pt>
                <c:pt idx="2205">
                  <c:v>84.809389999999993</c:v>
                </c:pt>
                <c:pt idx="2206">
                  <c:v>84.640450000000001</c:v>
                </c:pt>
                <c:pt idx="2207">
                  <c:v>84.472430000000003</c:v>
                </c:pt>
                <c:pt idx="2208">
                  <c:v>84.301640000000006</c:v>
                </c:pt>
                <c:pt idx="2209">
                  <c:v>84.128969999999995</c:v>
                </c:pt>
                <c:pt idx="2210">
                  <c:v>83.961730000000003</c:v>
                </c:pt>
                <c:pt idx="2211">
                  <c:v>83.813820000000007</c:v>
                </c:pt>
                <c:pt idx="2212">
                  <c:v>83.702399999999997</c:v>
                </c:pt>
                <c:pt idx="2213">
                  <c:v>83.641679999999994</c:v>
                </c:pt>
                <c:pt idx="2214">
                  <c:v>83.63458</c:v>
                </c:pt>
                <c:pt idx="2215">
                  <c:v>83.667619999999999</c:v>
                </c:pt>
                <c:pt idx="2216">
                  <c:v>83.718770000000006</c:v>
                </c:pt>
                <c:pt idx="2217">
                  <c:v>83.77216</c:v>
                </c:pt>
                <c:pt idx="2218">
                  <c:v>83.824340000000007</c:v>
                </c:pt>
                <c:pt idx="2219">
                  <c:v>83.880170000000007</c:v>
                </c:pt>
                <c:pt idx="2220">
                  <c:v>83.946039999999996</c:v>
                </c:pt>
                <c:pt idx="2221">
                  <c:v>84.026470000000003</c:v>
                </c:pt>
                <c:pt idx="2222">
                  <c:v>84.123549999999994</c:v>
                </c:pt>
                <c:pt idx="2223">
                  <c:v>84.237099999999998</c:v>
                </c:pt>
                <c:pt idx="2224">
                  <c:v>84.365620000000007</c:v>
                </c:pt>
                <c:pt idx="2225">
                  <c:v>84.507109999999997</c:v>
                </c:pt>
                <c:pt idx="2226">
                  <c:v>84.659679999999994</c:v>
                </c:pt>
                <c:pt idx="2227">
                  <c:v>84.821740000000005</c:v>
                </c:pt>
                <c:pt idx="2228">
                  <c:v>84.991550000000004</c:v>
                </c:pt>
                <c:pt idx="2229">
                  <c:v>85.166259999999994</c:v>
                </c:pt>
                <c:pt idx="2230">
                  <c:v>85.341800000000006</c:v>
                </c:pt>
                <c:pt idx="2231">
                  <c:v>85.513400000000004</c:v>
                </c:pt>
                <c:pt idx="2232">
                  <c:v>85.677149999999997</c:v>
                </c:pt>
                <c:pt idx="2233">
                  <c:v>85.831860000000006</c:v>
                </c:pt>
                <c:pt idx="2234">
                  <c:v>85.980109999999996</c:v>
                </c:pt>
                <c:pt idx="2235">
                  <c:v>86.128529999999998</c:v>
                </c:pt>
                <c:pt idx="2236">
                  <c:v>86.28622</c:v>
                </c:pt>
                <c:pt idx="2237">
                  <c:v>86.46181</c:v>
                </c:pt>
                <c:pt idx="2238">
                  <c:v>86.659360000000007</c:v>
                </c:pt>
                <c:pt idx="2239">
                  <c:v>86.874870000000001</c:v>
                </c:pt>
                <c:pt idx="2240">
                  <c:v>87.096310000000003</c:v>
                </c:pt>
                <c:pt idx="2241">
                  <c:v>87.308220000000006</c:v>
                </c:pt>
                <c:pt idx="2242">
                  <c:v>87.498739999999998</c:v>
                </c:pt>
                <c:pt idx="2243">
                  <c:v>87.666510000000002</c:v>
                </c:pt>
                <c:pt idx="2244">
                  <c:v>87.823250000000002</c:v>
                </c:pt>
                <c:pt idx="2245">
                  <c:v>87.993989999999997</c:v>
                </c:pt>
                <c:pt idx="2246">
                  <c:v>88.215050000000005</c:v>
                </c:pt>
                <c:pt idx="2247">
                  <c:v>88.522350000000003</c:v>
                </c:pt>
                <c:pt idx="2248">
                  <c:v>88.924030000000002</c:v>
                </c:pt>
                <c:pt idx="2249">
                  <c:v>89.370710000000003</c:v>
                </c:pt>
                <c:pt idx="2250">
                  <c:v>89.775919999999999</c:v>
                </c:pt>
                <c:pt idx="2251">
                  <c:v>90.085210000000004</c:v>
                </c:pt>
                <c:pt idx="2252">
                  <c:v>90.303129999999996</c:v>
                </c:pt>
                <c:pt idx="2253">
                  <c:v>90.463830000000002</c:v>
                </c:pt>
                <c:pt idx="2254">
                  <c:v>90.600790000000003</c:v>
                </c:pt>
                <c:pt idx="2255">
                  <c:v>90.736779999999996</c:v>
                </c:pt>
                <c:pt idx="2256">
                  <c:v>90.885890000000003</c:v>
                </c:pt>
                <c:pt idx="2257">
                  <c:v>91.05668</c:v>
                </c:pt>
                <c:pt idx="2258">
                  <c:v>91.253010000000003</c:v>
                </c:pt>
                <c:pt idx="2259">
                  <c:v>91.473110000000005</c:v>
                </c:pt>
                <c:pt idx="2260">
                  <c:v>91.708430000000007</c:v>
                </c:pt>
                <c:pt idx="2261">
                  <c:v>91.945980000000006</c:v>
                </c:pt>
                <c:pt idx="2262">
                  <c:v>92.173569999999998</c:v>
                </c:pt>
                <c:pt idx="2263">
                  <c:v>92.384860000000003</c:v>
                </c:pt>
                <c:pt idx="2264">
                  <c:v>92.579499999999996</c:v>
                </c:pt>
                <c:pt idx="2265">
                  <c:v>92.760990000000007</c:v>
                </c:pt>
                <c:pt idx="2266">
                  <c:v>92.934539999999998</c:v>
                </c:pt>
                <c:pt idx="2267">
                  <c:v>93.105350000000001</c:v>
                </c:pt>
                <c:pt idx="2268">
                  <c:v>93.277659999999997</c:v>
                </c:pt>
                <c:pt idx="2269">
                  <c:v>93.453509999999994</c:v>
                </c:pt>
                <c:pt idx="2270">
                  <c:v>93.631649999999993</c:v>
                </c:pt>
                <c:pt idx="2271">
                  <c:v>93.808319999999995</c:v>
                </c:pt>
                <c:pt idx="2272">
                  <c:v>93.9786</c:v>
                </c:pt>
                <c:pt idx="2273">
                  <c:v>94.138559999999998</c:v>
                </c:pt>
                <c:pt idx="2274">
                  <c:v>94.287090000000006</c:v>
                </c:pt>
                <c:pt idx="2275">
                  <c:v>94.426699999999997</c:v>
                </c:pt>
                <c:pt idx="2276">
                  <c:v>94.563500000000005</c:v>
                </c:pt>
                <c:pt idx="2277">
                  <c:v>94.705380000000005</c:v>
                </c:pt>
                <c:pt idx="2278">
                  <c:v>94.85857</c:v>
                </c:pt>
                <c:pt idx="2279">
                  <c:v>95.024510000000006</c:v>
                </c:pt>
                <c:pt idx="2280">
                  <c:v>95.198779999999999</c:v>
                </c:pt>
                <c:pt idx="2281">
                  <c:v>95.373509999999996</c:v>
                </c:pt>
                <c:pt idx="2282">
                  <c:v>95.541669999999996</c:v>
                </c:pt>
                <c:pt idx="2283">
                  <c:v>95.699600000000004</c:v>
                </c:pt>
                <c:pt idx="2284">
                  <c:v>95.847499999999997</c:v>
                </c:pt>
                <c:pt idx="2285">
                  <c:v>95.986819999999994</c:v>
                </c:pt>
                <c:pt idx="2286">
                  <c:v>96.117429999999999</c:v>
                </c:pt>
                <c:pt idx="2287">
                  <c:v>96.237269999999995</c:v>
                </c:pt>
                <c:pt idx="2288">
                  <c:v>96.343320000000006</c:v>
                </c:pt>
                <c:pt idx="2289">
                  <c:v>96.433409999999995</c:v>
                </c:pt>
                <c:pt idx="2290">
                  <c:v>96.507810000000006</c:v>
                </c:pt>
                <c:pt idx="2291">
                  <c:v>96.569220000000001</c:v>
                </c:pt>
                <c:pt idx="2292">
                  <c:v>96.623080000000002</c:v>
                </c:pt>
                <c:pt idx="2293">
                  <c:v>96.6768</c:v>
                </c:pt>
                <c:pt idx="2294">
                  <c:v>96.73724</c:v>
                </c:pt>
                <c:pt idx="2295">
                  <c:v>96.807370000000006</c:v>
                </c:pt>
                <c:pt idx="2296">
                  <c:v>96.883809999999997</c:v>
                </c:pt>
                <c:pt idx="2297">
                  <c:v>96.957819999999998</c:v>
                </c:pt>
                <c:pt idx="2298">
                  <c:v>97.020390000000006</c:v>
                </c:pt>
                <c:pt idx="2299">
                  <c:v>97.067329999999998</c:v>
                </c:pt>
                <c:pt idx="2300">
                  <c:v>97.100359999999995</c:v>
                </c:pt>
                <c:pt idx="2301">
                  <c:v>97.125209999999996</c:v>
                </c:pt>
                <c:pt idx="2302">
                  <c:v>97.149090000000001</c:v>
                </c:pt>
                <c:pt idx="2303">
                  <c:v>97.177670000000006</c:v>
                </c:pt>
                <c:pt idx="2304">
                  <c:v>97.2136</c:v>
                </c:pt>
                <c:pt idx="2305">
                  <c:v>97.25564</c:v>
                </c:pt>
                <c:pt idx="2306">
                  <c:v>97.299180000000007</c:v>
                </c:pt>
                <c:pt idx="2307">
                  <c:v>97.339560000000006</c:v>
                </c:pt>
                <c:pt idx="2308">
                  <c:v>97.374750000000006</c:v>
                </c:pt>
                <c:pt idx="2309">
                  <c:v>97.406040000000004</c:v>
                </c:pt>
                <c:pt idx="2310">
                  <c:v>97.436210000000003</c:v>
                </c:pt>
                <c:pt idx="2311">
                  <c:v>97.466949999999997</c:v>
                </c:pt>
                <c:pt idx="2312">
                  <c:v>97.49812</c:v>
                </c:pt>
                <c:pt idx="2313">
                  <c:v>97.528300000000002</c:v>
                </c:pt>
                <c:pt idx="2314">
                  <c:v>97.555930000000004</c:v>
                </c:pt>
                <c:pt idx="2315">
                  <c:v>97.580730000000003</c:v>
                </c:pt>
                <c:pt idx="2316">
                  <c:v>97.604299999999995</c:v>
                </c:pt>
                <c:pt idx="2317">
                  <c:v>97.629919999999998</c:v>
                </c:pt>
                <c:pt idx="2318">
                  <c:v>97.660870000000003</c:v>
                </c:pt>
                <c:pt idx="2319">
                  <c:v>97.698040000000006</c:v>
                </c:pt>
                <c:pt idx="2320">
                  <c:v>97.738770000000002</c:v>
                </c:pt>
                <c:pt idx="2321">
                  <c:v>97.777730000000005</c:v>
                </c:pt>
                <c:pt idx="2322">
                  <c:v>97.809569999999994</c:v>
                </c:pt>
                <c:pt idx="2323">
                  <c:v>97.831699999999998</c:v>
                </c:pt>
                <c:pt idx="2324">
                  <c:v>97.845460000000003</c:v>
                </c:pt>
                <c:pt idx="2325">
                  <c:v>97.856470000000002</c:v>
                </c:pt>
                <c:pt idx="2326">
                  <c:v>97.872889999999998</c:v>
                </c:pt>
                <c:pt idx="2327">
                  <c:v>97.90119</c:v>
                </c:pt>
                <c:pt idx="2328">
                  <c:v>97.940690000000004</c:v>
                </c:pt>
                <c:pt idx="2329">
                  <c:v>97.98272</c:v>
                </c:pt>
                <c:pt idx="2330">
                  <c:v>98.01652</c:v>
                </c:pt>
                <c:pt idx="2331">
                  <c:v>98.036990000000003</c:v>
                </c:pt>
                <c:pt idx="2332">
                  <c:v>98.045580000000001</c:v>
                </c:pt>
                <c:pt idx="2333">
                  <c:v>98.047190000000001</c:v>
                </c:pt>
                <c:pt idx="2334">
                  <c:v>98.046570000000003</c:v>
                </c:pt>
                <c:pt idx="2335">
                  <c:v>98.046120000000002</c:v>
                </c:pt>
                <c:pt idx="2336">
                  <c:v>98.045310000000001</c:v>
                </c:pt>
                <c:pt idx="2337">
                  <c:v>98.041629999999998</c:v>
                </c:pt>
                <c:pt idx="2338">
                  <c:v>98.032120000000006</c:v>
                </c:pt>
                <c:pt idx="2339">
                  <c:v>98.015010000000004</c:v>
                </c:pt>
                <c:pt idx="2340">
                  <c:v>97.990669999999994</c:v>
                </c:pt>
                <c:pt idx="2341">
                  <c:v>97.961740000000006</c:v>
                </c:pt>
                <c:pt idx="2342">
                  <c:v>97.932079999999999</c:v>
                </c:pt>
                <c:pt idx="2343">
                  <c:v>97.905379999999994</c:v>
                </c:pt>
                <c:pt idx="2344">
                  <c:v>97.884020000000007</c:v>
                </c:pt>
                <c:pt idx="2345">
                  <c:v>97.867919999999998</c:v>
                </c:pt>
                <c:pt idx="2346">
                  <c:v>97.85548</c:v>
                </c:pt>
                <c:pt idx="2347">
                  <c:v>97.845309999999998</c:v>
                </c:pt>
                <c:pt idx="2348">
                  <c:v>97.837360000000004</c:v>
                </c:pt>
                <c:pt idx="2349">
                  <c:v>97.833430000000007</c:v>
                </c:pt>
                <c:pt idx="2350">
                  <c:v>97.836269999999999</c:v>
                </c:pt>
                <c:pt idx="2351">
                  <c:v>97.848039999999997</c:v>
                </c:pt>
                <c:pt idx="2352">
                  <c:v>97.869320000000002</c:v>
                </c:pt>
                <c:pt idx="2353">
                  <c:v>97.898970000000006</c:v>
                </c:pt>
                <c:pt idx="2354">
                  <c:v>97.934089999999998</c:v>
                </c:pt>
                <c:pt idx="2355">
                  <c:v>97.971800000000002</c:v>
                </c:pt>
                <c:pt idx="2356">
                  <c:v>98.010339999999999</c:v>
                </c:pt>
                <c:pt idx="2357">
                  <c:v>98.049390000000002</c:v>
                </c:pt>
                <c:pt idx="2358">
                  <c:v>98.089519999999993</c:v>
                </c:pt>
                <c:pt idx="2359">
                  <c:v>98.130679999999998</c:v>
                </c:pt>
                <c:pt idx="2360">
                  <c:v>98.171459999999996</c:v>
                </c:pt>
                <c:pt idx="2361">
                  <c:v>98.209500000000006</c:v>
                </c:pt>
                <c:pt idx="2362">
                  <c:v>98.242000000000004</c:v>
                </c:pt>
                <c:pt idx="2363">
                  <c:v>98.267359999999996</c:v>
                </c:pt>
                <c:pt idx="2364">
                  <c:v>98.286140000000003</c:v>
                </c:pt>
                <c:pt idx="2365">
                  <c:v>98.301770000000005</c:v>
                </c:pt>
                <c:pt idx="2366">
                  <c:v>98.319850000000002</c:v>
                </c:pt>
                <c:pt idx="2367">
                  <c:v>98.346180000000004</c:v>
                </c:pt>
                <c:pt idx="2368">
                  <c:v>98.383330000000001</c:v>
                </c:pt>
                <c:pt idx="2369">
                  <c:v>98.428089999999997</c:v>
                </c:pt>
                <c:pt idx="2370">
                  <c:v>98.472260000000006</c:v>
                </c:pt>
                <c:pt idx="2371">
                  <c:v>98.508330000000001</c:v>
                </c:pt>
                <c:pt idx="2372">
                  <c:v>98.533580000000001</c:v>
                </c:pt>
                <c:pt idx="2373">
                  <c:v>98.550569999999993</c:v>
                </c:pt>
                <c:pt idx="2374">
                  <c:v>98.564030000000002</c:v>
                </c:pt>
                <c:pt idx="2375">
                  <c:v>98.577510000000004</c:v>
                </c:pt>
                <c:pt idx="2376">
                  <c:v>98.592150000000004</c:v>
                </c:pt>
                <c:pt idx="2377">
                  <c:v>98.606920000000002</c:v>
                </c:pt>
                <c:pt idx="2378">
                  <c:v>98.619519999999994</c:v>
                </c:pt>
                <c:pt idx="2379">
                  <c:v>98.628330000000005</c:v>
                </c:pt>
                <c:pt idx="2380">
                  <c:v>98.633260000000007</c:v>
                </c:pt>
                <c:pt idx="2381">
                  <c:v>98.635900000000007</c:v>
                </c:pt>
                <c:pt idx="2382">
                  <c:v>98.638949999999994</c:v>
                </c:pt>
                <c:pt idx="2383">
                  <c:v>98.64452</c:v>
                </c:pt>
                <c:pt idx="2384">
                  <c:v>98.653099999999995</c:v>
                </c:pt>
                <c:pt idx="2385">
                  <c:v>98.663480000000007</c:v>
                </c:pt>
                <c:pt idx="2386">
                  <c:v>98.673389999999998</c:v>
                </c:pt>
                <c:pt idx="2387">
                  <c:v>98.681240000000003</c:v>
                </c:pt>
                <c:pt idx="2388">
                  <c:v>98.68732</c:v>
                </c:pt>
                <c:pt idx="2389">
                  <c:v>98.693809999999999</c:v>
                </c:pt>
                <c:pt idx="2390">
                  <c:v>98.703130000000002</c:v>
                </c:pt>
                <c:pt idx="2391">
                  <c:v>98.71651</c:v>
                </c:pt>
                <c:pt idx="2392">
                  <c:v>98.733059999999995</c:v>
                </c:pt>
                <c:pt idx="2393">
                  <c:v>98.750240000000005</c:v>
                </c:pt>
                <c:pt idx="2394">
                  <c:v>98.765219999999999</c:v>
                </c:pt>
                <c:pt idx="2395">
                  <c:v>98.776039999999995</c:v>
                </c:pt>
                <c:pt idx="2396">
                  <c:v>98.782529999999994</c:v>
                </c:pt>
                <c:pt idx="2397">
                  <c:v>98.786349999999999</c:v>
                </c:pt>
                <c:pt idx="2398">
                  <c:v>98.789760000000001</c:v>
                </c:pt>
                <c:pt idx="2399">
                  <c:v>98.794359999999998</c:v>
                </c:pt>
                <c:pt idx="2400">
                  <c:v>98.800340000000006</c:v>
                </c:pt>
                <c:pt idx="2401">
                  <c:v>98.806209999999993</c:v>
                </c:pt>
                <c:pt idx="2402">
                  <c:v>98.809799999999996</c:v>
                </c:pt>
                <c:pt idx="2403">
                  <c:v>98.80986</c:v>
                </c:pt>
                <c:pt idx="2404">
                  <c:v>98.806880000000007</c:v>
                </c:pt>
                <c:pt idx="2405">
                  <c:v>98.803349999999995</c:v>
                </c:pt>
                <c:pt idx="2406">
                  <c:v>98.802710000000005</c:v>
                </c:pt>
                <c:pt idx="2407">
                  <c:v>98.807559999999995</c:v>
                </c:pt>
                <c:pt idx="2408">
                  <c:v>98.818169999999995</c:v>
                </c:pt>
                <c:pt idx="2409">
                  <c:v>98.832390000000004</c:v>
                </c:pt>
                <c:pt idx="2410">
                  <c:v>98.846689999999995</c:v>
                </c:pt>
                <c:pt idx="2411">
                  <c:v>98.858310000000003</c:v>
                </c:pt>
                <c:pt idx="2412">
                  <c:v>98.86645</c:v>
                </c:pt>
                <c:pt idx="2413">
                  <c:v>98.872299999999996</c:v>
                </c:pt>
                <c:pt idx="2414">
                  <c:v>98.877840000000006</c:v>
                </c:pt>
                <c:pt idx="2415">
                  <c:v>98.884569999999997</c:v>
                </c:pt>
                <c:pt idx="2416">
                  <c:v>98.892470000000003</c:v>
                </c:pt>
                <c:pt idx="2417">
                  <c:v>98.900379999999998</c:v>
                </c:pt>
                <c:pt idx="2418">
                  <c:v>98.90652</c:v>
                </c:pt>
                <c:pt idx="2419">
                  <c:v>98.909570000000002</c:v>
                </c:pt>
                <c:pt idx="2420">
                  <c:v>98.909829999999999</c:v>
                </c:pt>
                <c:pt idx="2421">
                  <c:v>98.909130000000005</c:v>
                </c:pt>
                <c:pt idx="2422">
                  <c:v>98.909850000000006</c:v>
                </c:pt>
                <c:pt idx="2423">
                  <c:v>98.913640000000001</c:v>
                </c:pt>
                <c:pt idx="2424">
                  <c:v>98.920330000000007</c:v>
                </c:pt>
                <c:pt idx="2425">
                  <c:v>98.927959999999999</c:v>
                </c:pt>
                <c:pt idx="2426">
                  <c:v>98.934030000000007</c:v>
                </c:pt>
                <c:pt idx="2427">
                  <c:v>98.936629999999994</c:v>
                </c:pt>
                <c:pt idx="2428">
                  <c:v>98.935559999999995</c:v>
                </c:pt>
                <c:pt idx="2429">
                  <c:v>98.932469999999995</c:v>
                </c:pt>
                <c:pt idx="2430">
                  <c:v>98.92962</c:v>
                </c:pt>
                <c:pt idx="2431">
                  <c:v>98.92886</c:v>
                </c:pt>
                <c:pt idx="2432">
                  <c:v>98.930449999999993</c:v>
                </c:pt>
                <c:pt idx="2433">
                  <c:v>98.93329</c:v>
                </c:pt>
                <c:pt idx="2434">
                  <c:v>98.935550000000006</c:v>
                </c:pt>
                <c:pt idx="2435">
                  <c:v>98.935810000000004</c:v>
                </c:pt>
                <c:pt idx="2436">
                  <c:v>98.934330000000003</c:v>
                </c:pt>
                <c:pt idx="2437">
                  <c:v>98.933120000000002</c:v>
                </c:pt>
                <c:pt idx="2438">
                  <c:v>98.934449999999998</c:v>
                </c:pt>
                <c:pt idx="2439">
                  <c:v>98.939359999999994</c:v>
                </c:pt>
                <c:pt idx="2440">
                  <c:v>98.946560000000005</c:v>
                </c:pt>
                <c:pt idx="2441">
                  <c:v>98.953010000000006</c:v>
                </c:pt>
                <c:pt idx="2442">
                  <c:v>98.955629999999999</c:v>
                </c:pt>
                <c:pt idx="2443">
                  <c:v>98.952619999999996</c:v>
                </c:pt>
                <c:pt idx="2444">
                  <c:v>98.944429999999997</c:v>
                </c:pt>
                <c:pt idx="2445">
                  <c:v>98.934290000000004</c:v>
                </c:pt>
                <c:pt idx="2446">
                  <c:v>98.927260000000004</c:v>
                </c:pt>
                <c:pt idx="2447">
                  <c:v>98.927840000000003</c:v>
                </c:pt>
                <c:pt idx="2448">
                  <c:v>98.936940000000007</c:v>
                </c:pt>
                <c:pt idx="2449">
                  <c:v>98.951130000000006</c:v>
                </c:pt>
                <c:pt idx="2450">
                  <c:v>98.965040000000002</c:v>
                </c:pt>
                <c:pt idx="2451">
                  <c:v>98.975080000000005</c:v>
                </c:pt>
                <c:pt idx="2452">
                  <c:v>98.980670000000003</c:v>
                </c:pt>
                <c:pt idx="2453">
                  <c:v>98.98366</c:v>
                </c:pt>
                <c:pt idx="2454">
                  <c:v>98.986469999999997</c:v>
                </c:pt>
                <c:pt idx="2455">
                  <c:v>98.990859999999998</c:v>
                </c:pt>
                <c:pt idx="2456">
                  <c:v>98.996840000000006</c:v>
                </c:pt>
                <c:pt idx="2457">
                  <c:v>99.002840000000006</c:v>
                </c:pt>
                <c:pt idx="2458">
                  <c:v>99.006590000000003</c:v>
                </c:pt>
                <c:pt idx="2459">
                  <c:v>99.006479999999996</c:v>
                </c:pt>
                <c:pt idx="2460">
                  <c:v>99.002750000000006</c:v>
                </c:pt>
                <c:pt idx="2461">
                  <c:v>98.997609999999995</c:v>
                </c:pt>
                <c:pt idx="2462">
                  <c:v>98.994169999999997</c:v>
                </c:pt>
                <c:pt idx="2463">
                  <c:v>98.994799999999998</c:v>
                </c:pt>
                <c:pt idx="2464">
                  <c:v>98.999690000000001</c:v>
                </c:pt>
                <c:pt idx="2465">
                  <c:v>99.006820000000005</c:v>
                </c:pt>
                <c:pt idx="2466">
                  <c:v>99.012950000000004</c:v>
                </c:pt>
                <c:pt idx="2467">
                  <c:v>99.015460000000004</c:v>
                </c:pt>
                <c:pt idx="2468">
                  <c:v>99.013440000000003</c:v>
                </c:pt>
                <c:pt idx="2469">
                  <c:v>99.00797</c:v>
                </c:pt>
                <c:pt idx="2470">
                  <c:v>99.001050000000006</c:v>
                </c:pt>
                <c:pt idx="2471">
                  <c:v>98.994609999999994</c:v>
                </c:pt>
                <c:pt idx="2472">
                  <c:v>98.989279999999994</c:v>
                </c:pt>
                <c:pt idx="2473">
                  <c:v>98.984440000000006</c:v>
                </c:pt>
                <c:pt idx="2474">
                  <c:v>98.978440000000006</c:v>
                </c:pt>
                <c:pt idx="2475">
                  <c:v>98.970020000000005</c:v>
                </c:pt>
                <c:pt idx="2476">
                  <c:v>98.959760000000003</c:v>
                </c:pt>
                <c:pt idx="2477">
                  <c:v>98.950699999999998</c:v>
                </c:pt>
                <c:pt idx="2478">
                  <c:v>98.946449999999999</c:v>
                </c:pt>
                <c:pt idx="2479">
                  <c:v>98.948930000000004</c:v>
                </c:pt>
                <c:pt idx="2480">
                  <c:v>98.956699999999998</c:v>
                </c:pt>
                <c:pt idx="2481">
                  <c:v>98.966120000000004</c:v>
                </c:pt>
                <c:pt idx="2482">
                  <c:v>98.973690000000005</c:v>
                </c:pt>
                <c:pt idx="2483">
                  <c:v>98.977360000000004</c:v>
                </c:pt>
                <c:pt idx="2484">
                  <c:v>98.97739</c:v>
                </c:pt>
                <c:pt idx="2485">
                  <c:v>98.976060000000004</c:v>
                </c:pt>
                <c:pt idx="2486">
                  <c:v>98.975999999999999</c:v>
                </c:pt>
                <c:pt idx="2487">
                  <c:v>98.979219999999998</c:v>
                </c:pt>
                <c:pt idx="2488">
                  <c:v>98.98563</c:v>
                </c:pt>
                <c:pt idx="2489">
                  <c:v>98.993070000000003</c:v>
                </c:pt>
                <c:pt idx="2490">
                  <c:v>98.998729999999995</c:v>
                </c:pt>
                <c:pt idx="2491">
                  <c:v>99.000370000000004</c:v>
                </c:pt>
                <c:pt idx="2492">
                  <c:v>98.997540000000001</c:v>
                </c:pt>
                <c:pt idx="2493">
                  <c:v>98.991709999999998</c:v>
                </c:pt>
                <c:pt idx="2494">
                  <c:v>98.985489999999999</c:v>
                </c:pt>
                <c:pt idx="2495">
                  <c:v>98.981120000000004</c:v>
                </c:pt>
                <c:pt idx="2496">
                  <c:v>98.97954</c:v>
                </c:pt>
                <c:pt idx="2497">
                  <c:v>98.979870000000005</c:v>
                </c:pt>
                <c:pt idx="2498">
                  <c:v>98.980159999999998</c:v>
                </c:pt>
                <c:pt idx="2499">
                  <c:v>98.978710000000007</c:v>
                </c:pt>
                <c:pt idx="2500">
                  <c:v>98.975009999999997</c:v>
                </c:pt>
                <c:pt idx="2501">
                  <c:v>98.969970000000004</c:v>
                </c:pt>
                <c:pt idx="2502">
                  <c:v>98.965360000000004</c:v>
                </c:pt>
                <c:pt idx="2503">
                  <c:v>98.962490000000003</c:v>
                </c:pt>
                <c:pt idx="2504">
                  <c:v>98.961359999999999</c:v>
                </c:pt>
                <c:pt idx="2505">
                  <c:v>98.960620000000006</c:v>
                </c:pt>
                <c:pt idx="2506">
                  <c:v>98.958100000000002</c:v>
                </c:pt>
                <c:pt idx="2507">
                  <c:v>98.952359999999999</c:v>
                </c:pt>
                <c:pt idx="2508">
                  <c:v>98.943529999999996</c:v>
                </c:pt>
                <c:pt idx="2509">
                  <c:v>98.933400000000006</c:v>
                </c:pt>
                <c:pt idx="2510">
                  <c:v>98.924610000000001</c:v>
                </c:pt>
                <c:pt idx="2511">
                  <c:v>98.919259999999994</c:v>
                </c:pt>
                <c:pt idx="2512">
                  <c:v>98.917789999999997</c:v>
                </c:pt>
                <c:pt idx="2513">
                  <c:v>98.918869999999998</c:v>
                </c:pt>
                <c:pt idx="2514">
                  <c:v>98.920109999999994</c:v>
                </c:pt>
                <c:pt idx="2515">
                  <c:v>98.919470000000004</c:v>
                </c:pt>
                <c:pt idx="2516">
                  <c:v>98.916179999999997</c:v>
                </c:pt>
                <c:pt idx="2517">
                  <c:v>98.910910000000001</c:v>
                </c:pt>
                <c:pt idx="2518">
                  <c:v>98.905060000000006</c:v>
                </c:pt>
                <c:pt idx="2519">
                  <c:v>98.899709999999999</c:v>
                </c:pt>
                <c:pt idx="2520">
                  <c:v>98.894679999999994</c:v>
                </c:pt>
                <c:pt idx="2521">
                  <c:v>98.888490000000004</c:v>
                </c:pt>
                <c:pt idx="2522">
                  <c:v>98.879069999999999</c:v>
                </c:pt>
                <c:pt idx="2523">
                  <c:v>98.864949999999993</c:v>
                </c:pt>
                <c:pt idx="2524">
                  <c:v>98.846530000000001</c:v>
                </c:pt>
                <c:pt idx="2525">
                  <c:v>98.826769999999996</c:v>
                </c:pt>
                <c:pt idx="2526">
                  <c:v>98.810670000000002</c:v>
                </c:pt>
                <c:pt idx="2527">
                  <c:v>98.802959999999999</c:v>
                </c:pt>
                <c:pt idx="2528">
                  <c:v>98.80538</c:v>
                </c:pt>
                <c:pt idx="2529">
                  <c:v>98.815389999999994</c:v>
                </c:pt>
                <c:pt idx="2530">
                  <c:v>98.827539999999999</c:v>
                </c:pt>
                <c:pt idx="2531">
                  <c:v>98.837270000000004</c:v>
                </c:pt>
                <c:pt idx="2532">
                  <c:v>98.842799999999997</c:v>
                </c:pt>
                <c:pt idx="2533">
                  <c:v>98.845079999999996</c:v>
                </c:pt>
                <c:pt idx="2534">
                  <c:v>98.846279999999993</c:v>
                </c:pt>
                <c:pt idx="2535">
                  <c:v>98.848100000000002</c:v>
                </c:pt>
                <c:pt idx="2536">
                  <c:v>98.850809999999996</c:v>
                </c:pt>
                <c:pt idx="2537">
                  <c:v>98.853319999999997</c:v>
                </c:pt>
                <c:pt idx="2538">
                  <c:v>98.853859999999997</c:v>
                </c:pt>
                <c:pt idx="2539">
                  <c:v>98.851039999999998</c:v>
                </c:pt>
                <c:pt idx="2540">
                  <c:v>98.844840000000005</c:v>
                </c:pt>
                <c:pt idx="2541">
                  <c:v>98.836669999999998</c:v>
                </c:pt>
                <c:pt idx="2542">
                  <c:v>98.828810000000004</c:v>
                </c:pt>
                <c:pt idx="2543">
                  <c:v>98.823229999999995</c:v>
                </c:pt>
                <c:pt idx="2544">
                  <c:v>98.820419999999999</c:v>
                </c:pt>
                <c:pt idx="2545">
                  <c:v>98.819410000000005</c:v>
                </c:pt>
                <c:pt idx="2546">
                  <c:v>98.818359999999998</c:v>
                </c:pt>
                <c:pt idx="2547">
                  <c:v>98.815629999999999</c:v>
                </c:pt>
                <c:pt idx="2548">
                  <c:v>98.810869999999994</c:v>
                </c:pt>
                <c:pt idx="2549">
                  <c:v>98.805210000000002</c:v>
                </c:pt>
                <c:pt idx="2550">
                  <c:v>98.800449999999998</c:v>
                </c:pt>
                <c:pt idx="2551">
                  <c:v>98.798029999999997</c:v>
                </c:pt>
                <c:pt idx="2552">
                  <c:v>98.798100000000005</c:v>
                </c:pt>
                <c:pt idx="2553">
                  <c:v>98.799260000000004</c:v>
                </c:pt>
                <c:pt idx="2554">
                  <c:v>98.799319999999994</c:v>
                </c:pt>
                <c:pt idx="2555">
                  <c:v>98.796490000000006</c:v>
                </c:pt>
                <c:pt idx="2556">
                  <c:v>98.790499999999994</c:v>
                </c:pt>
                <c:pt idx="2557">
                  <c:v>98.782629999999997</c:v>
                </c:pt>
                <c:pt idx="2558">
                  <c:v>98.775149999999996</c:v>
                </c:pt>
                <c:pt idx="2559">
                  <c:v>98.770009999999999</c:v>
                </c:pt>
                <c:pt idx="2560">
                  <c:v>98.767809999999997</c:v>
                </c:pt>
                <c:pt idx="2561">
                  <c:v>98.767529999999994</c:v>
                </c:pt>
                <c:pt idx="2562">
                  <c:v>98.766959999999997</c:v>
                </c:pt>
                <c:pt idx="2563">
                  <c:v>98.764210000000006</c:v>
                </c:pt>
                <c:pt idx="2564">
                  <c:v>98.758579999999995</c:v>
                </c:pt>
                <c:pt idx="2565">
                  <c:v>98.750810000000001</c:v>
                </c:pt>
                <c:pt idx="2566">
                  <c:v>98.742559999999997</c:v>
                </c:pt>
                <c:pt idx="2567">
                  <c:v>98.735579999999999</c:v>
                </c:pt>
                <c:pt idx="2568">
                  <c:v>98.730620000000002</c:v>
                </c:pt>
                <c:pt idx="2569">
                  <c:v>98.727289999999996</c:v>
                </c:pt>
                <c:pt idx="2570">
                  <c:v>98.724429999999998</c:v>
                </c:pt>
                <c:pt idx="2571">
                  <c:v>98.720939999999999</c:v>
                </c:pt>
                <c:pt idx="2572">
                  <c:v>98.716719999999995</c:v>
                </c:pt>
                <c:pt idx="2573">
                  <c:v>98.712810000000005</c:v>
                </c:pt>
                <c:pt idx="2574">
                  <c:v>98.710570000000004</c:v>
                </c:pt>
                <c:pt idx="2575">
                  <c:v>98.710560000000001</c:v>
                </c:pt>
                <c:pt idx="2576">
                  <c:v>98.712050000000005</c:v>
                </c:pt>
                <c:pt idx="2577">
                  <c:v>98.713390000000004</c:v>
                </c:pt>
                <c:pt idx="2578">
                  <c:v>98.712850000000003</c:v>
                </c:pt>
                <c:pt idx="2579">
                  <c:v>98.709460000000007</c:v>
                </c:pt>
                <c:pt idx="2580">
                  <c:v>98.703829999999996</c:v>
                </c:pt>
                <c:pt idx="2581">
                  <c:v>98.697959999999995</c:v>
                </c:pt>
                <c:pt idx="2582">
                  <c:v>98.694460000000007</c:v>
                </c:pt>
                <c:pt idx="2583">
                  <c:v>98.695059999999998</c:v>
                </c:pt>
                <c:pt idx="2584">
                  <c:v>98.699520000000007</c:v>
                </c:pt>
                <c:pt idx="2585">
                  <c:v>98.705699999999993</c:v>
                </c:pt>
                <c:pt idx="2586">
                  <c:v>98.710539999999995</c:v>
                </c:pt>
                <c:pt idx="2587">
                  <c:v>98.712040000000002</c:v>
                </c:pt>
                <c:pt idx="2588">
                  <c:v>98.709819999999993</c:v>
                </c:pt>
                <c:pt idx="2589">
                  <c:v>98.705370000000002</c:v>
                </c:pt>
                <c:pt idx="2590">
                  <c:v>98.70102</c:v>
                </c:pt>
                <c:pt idx="2591">
                  <c:v>98.698740000000001</c:v>
                </c:pt>
                <c:pt idx="2592">
                  <c:v>98.699029999999993</c:v>
                </c:pt>
                <c:pt idx="2593">
                  <c:v>98.700810000000004</c:v>
                </c:pt>
                <c:pt idx="2594">
                  <c:v>98.702179999999998</c:v>
                </c:pt>
                <c:pt idx="2595">
                  <c:v>98.701459999999997</c:v>
                </c:pt>
                <c:pt idx="2596">
                  <c:v>98.698210000000003</c:v>
                </c:pt>
                <c:pt idx="2597">
                  <c:v>98.693539999999999</c:v>
                </c:pt>
                <c:pt idx="2598">
                  <c:v>98.689310000000006</c:v>
                </c:pt>
                <c:pt idx="2599">
                  <c:v>98.686989999999994</c:v>
                </c:pt>
                <c:pt idx="2600">
                  <c:v>98.68665</c:v>
                </c:pt>
                <c:pt idx="2601">
                  <c:v>98.687039999999996</c:v>
                </c:pt>
                <c:pt idx="2602">
                  <c:v>98.686080000000004</c:v>
                </c:pt>
                <c:pt idx="2603">
                  <c:v>98.682310000000001</c:v>
                </c:pt>
                <c:pt idx="2604">
                  <c:v>98.675690000000003</c:v>
                </c:pt>
                <c:pt idx="2605">
                  <c:v>98.667649999999995</c:v>
                </c:pt>
                <c:pt idx="2606">
                  <c:v>98.660550000000001</c:v>
                </c:pt>
                <c:pt idx="2607">
                  <c:v>98.656390000000002</c:v>
                </c:pt>
                <c:pt idx="2608">
                  <c:v>98.655550000000005</c:v>
                </c:pt>
                <c:pt idx="2609">
                  <c:v>98.6571</c:v>
                </c:pt>
                <c:pt idx="2610">
                  <c:v>98.658929999999998</c:v>
                </c:pt>
                <c:pt idx="2611">
                  <c:v>98.659360000000007</c:v>
                </c:pt>
                <c:pt idx="2612">
                  <c:v>98.658100000000005</c:v>
                </c:pt>
                <c:pt idx="2613">
                  <c:v>98.65634</c:v>
                </c:pt>
                <c:pt idx="2614">
                  <c:v>98.655969999999996</c:v>
                </c:pt>
                <c:pt idx="2615">
                  <c:v>98.658330000000007</c:v>
                </c:pt>
                <c:pt idx="2616">
                  <c:v>98.663179999999997</c:v>
                </c:pt>
                <c:pt idx="2617">
                  <c:v>98.668729999999996</c:v>
                </c:pt>
                <c:pt idx="2618">
                  <c:v>98.672610000000006</c:v>
                </c:pt>
                <c:pt idx="2619">
                  <c:v>98.673180000000002</c:v>
                </c:pt>
                <c:pt idx="2620">
                  <c:v>98.670140000000004</c:v>
                </c:pt>
                <c:pt idx="2621">
                  <c:v>98.66489</c:v>
                </c:pt>
                <c:pt idx="2622">
                  <c:v>98.659530000000004</c:v>
                </c:pt>
                <c:pt idx="2623">
                  <c:v>98.655619999999999</c:v>
                </c:pt>
                <c:pt idx="2624">
                  <c:v>98.653459999999995</c:v>
                </c:pt>
                <c:pt idx="2625">
                  <c:v>98.651979999999995</c:v>
                </c:pt>
                <c:pt idx="2626">
                  <c:v>98.649349999999998</c:v>
                </c:pt>
                <c:pt idx="2627">
                  <c:v>98.644270000000006</c:v>
                </c:pt>
                <c:pt idx="2628">
                  <c:v>98.636989999999997</c:v>
                </c:pt>
                <c:pt idx="2629">
                  <c:v>98.629679999999993</c:v>
                </c:pt>
                <c:pt idx="2630">
                  <c:v>98.625259999999997</c:v>
                </c:pt>
                <c:pt idx="2631">
                  <c:v>98.625659999999996</c:v>
                </c:pt>
                <c:pt idx="2632">
                  <c:v>98.630350000000007</c:v>
                </c:pt>
                <c:pt idx="2633">
                  <c:v>98.636309999999995</c:v>
                </c:pt>
                <c:pt idx="2634">
                  <c:v>98.640050000000002</c:v>
                </c:pt>
                <c:pt idx="2635">
                  <c:v>98.639080000000007</c:v>
                </c:pt>
                <c:pt idx="2636">
                  <c:v>98.633150000000001</c:v>
                </c:pt>
                <c:pt idx="2637">
                  <c:v>98.62415</c:v>
                </c:pt>
                <c:pt idx="2638">
                  <c:v>98.615440000000007</c:v>
                </c:pt>
                <c:pt idx="2639">
                  <c:v>98.610150000000004</c:v>
                </c:pt>
                <c:pt idx="2640">
                  <c:v>98.609780000000001</c:v>
                </c:pt>
                <c:pt idx="2641">
                  <c:v>98.613429999999994</c:v>
                </c:pt>
                <c:pt idx="2642">
                  <c:v>98.618170000000006</c:v>
                </c:pt>
                <c:pt idx="2643">
                  <c:v>98.621409999999997</c:v>
                </c:pt>
                <c:pt idx="2644">
                  <c:v>98.622079999999997</c:v>
                </c:pt>
                <c:pt idx="2645">
                  <c:v>98.621179999999995</c:v>
                </c:pt>
                <c:pt idx="2646">
                  <c:v>98.620800000000003</c:v>
                </c:pt>
                <c:pt idx="2647">
                  <c:v>98.622720000000001</c:v>
                </c:pt>
                <c:pt idx="2648">
                  <c:v>98.627330000000001</c:v>
                </c:pt>
                <c:pt idx="2649">
                  <c:v>98.633470000000003</c:v>
                </c:pt>
                <c:pt idx="2650">
                  <c:v>98.638869999999997</c:v>
                </c:pt>
                <c:pt idx="2651">
                  <c:v>98.641450000000006</c:v>
                </c:pt>
                <c:pt idx="2652">
                  <c:v>98.640439999999998</c:v>
                </c:pt>
                <c:pt idx="2653">
                  <c:v>98.636759999999995</c:v>
                </c:pt>
                <c:pt idx="2654">
                  <c:v>98.632390000000001</c:v>
                </c:pt>
                <c:pt idx="2655">
                  <c:v>98.629170000000002</c:v>
                </c:pt>
                <c:pt idx="2656">
                  <c:v>98.627849999999995</c:v>
                </c:pt>
                <c:pt idx="2657">
                  <c:v>98.627660000000006</c:v>
                </c:pt>
                <c:pt idx="2658">
                  <c:v>98.626829999999998</c:v>
                </c:pt>
                <c:pt idx="2659">
                  <c:v>98.623949999999994</c:v>
                </c:pt>
                <c:pt idx="2660">
                  <c:v>98.618769999999998</c:v>
                </c:pt>
                <c:pt idx="2661">
                  <c:v>98.612520000000004</c:v>
                </c:pt>
                <c:pt idx="2662">
                  <c:v>98.607190000000003</c:v>
                </c:pt>
                <c:pt idx="2663">
                  <c:v>98.604420000000005</c:v>
                </c:pt>
                <c:pt idx="2664">
                  <c:v>98.604309999999998</c:v>
                </c:pt>
                <c:pt idx="2665">
                  <c:v>98.60548</c:v>
                </c:pt>
                <c:pt idx="2666">
                  <c:v>98.605710000000002</c:v>
                </c:pt>
                <c:pt idx="2667">
                  <c:v>98.603449999999995</c:v>
                </c:pt>
                <c:pt idx="2668">
                  <c:v>98.598560000000006</c:v>
                </c:pt>
                <c:pt idx="2669">
                  <c:v>98.592680000000001</c:v>
                </c:pt>
                <c:pt idx="2670">
                  <c:v>98.588080000000005</c:v>
                </c:pt>
                <c:pt idx="2671">
                  <c:v>98.586359999999999</c:v>
                </c:pt>
                <c:pt idx="2672">
                  <c:v>98.587350000000001</c:v>
                </c:pt>
                <c:pt idx="2673">
                  <c:v>98.588970000000003</c:v>
                </c:pt>
                <c:pt idx="2674">
                  <c:v>98.588179999999994</c:v>
                </c:pt>
                <c:pt idx="2675">
                  <c:v>98.582639999999998</c:v>
                </c:pt>
                <c:pt idx="2676">
                  <c:v>98.571910000000003</c:v>
                </c:pt>
                <c:pt idx="2677">
                  <c:v>98.557820000000007</c:v>
                </c:pt>
                <c:pt idx="2678">
                  <c:v>98.544129999999996</c:v>
                </c:pt>
                <c:pt idx="2679">
                  <c:v>98.534660000000002</c:v>
                </c:pt>
                <c:pt idx="2680">
                  <c:v>98.531779999999998</c:v>
                </c:pt>
                <c:pt idx="2681">
                  <c:v>98.535210000000006</c:v>
                </c:pt>
                <c:pt idx="2682">
                  <c:v>98.54213</c:v>
                </c:pt>
                <c:pt idx="2683">
                  <c:v>98.549310000000006</c:v>
                </c:pt>
                <c:pt idx="2684">
                  <c:v>98.554860000000005</c:v>
                </c:pt>
                <c:pt idx="2685">
                  <c:v>98.558769999999996</c:v>
                </c:pt>
                <c:pt idx="2686">
                  <c:v>98.562529999999995</c:v>
                </c:pt>
                <c:pt idx="2687">
                  <c:v>98.567400000000006</c:v>
                </c:pt>
                <c:pt idx="2688">
                  <c:v>98.573359999999994</c:v>
                </c:pt>
                <c:pt idx="2689">
                  <c:v>98.579089999999994</c:v>
                </c:pt>
                <c:pt idx="2690">
                  <c:v>98.582459999999998</c:v>
                </c:pt>
                <c:pt idx="2691">
                  <c:v>98.582040000000006</c:v>
                </c:pt>
                <c:pt idx="2692">
                  <c:v>98.577929999999995</c:v>
                </c:pt>
                <c:pt idx="2693">
                  <c:v>98.572109999999995</c:v>
                </c:pt>
                <c:pt idx="2694">
                  <c:v>98.567130000000006</c:v>
                </c:pt>
                <c:pt idx="2695">
                  <c:v>98.565070000000006</c:v>
                </c:pt>
                <c:pt idx="2696">
                  <c:v>98.566149999999993</c:v>
                </c:pt>
                <c:pt idx="2697">
                  <c:v>98.568820000000002</c:v>
                </c:pt>
                <c:pt idx="2698">
                  <c:v>98.570549999999997</c:v>
                </c:pt>
                <c:pt idx="2699">
                  <c:v>98.569490000000002</c:v>
                </c:pt>
                <c:pt idx="2700">
                  <c:v>98.565449999999998</c:v>
                </c:pt>
                <c:pt idx="2701">
                  <c:v>98.560239999999993</c:v>
                </c:pt>
                <c:pt idx="2702">
                  <c:v>98.556640000000002</c:v>
                </c:pt>
                <c:pt idx="2703">
                  <c:v>98.556870000000004</c:v>
                </c:pt>
                <c:pt idx="2704">
                  <c:v>98.561340000000001</c:v>
                </c:pt>
                <c:pt idx="2705">
                  <c:v>98.568330000000003</c:v>
                </c:pt>
                <c:pt idx="2706">
                  <c:v>98.574979999999996</c:v>
                </c:pt>
                <c:pt idx="2707">
                  <c:v>98.578869999999995</c:v>
                </c:pt>
                <c:pt idx="2708">
                  <c:v>98.579480000000004</c:v>
                </c:pt>
                <c:pt idx="2709">
                  <c:v>98.578490000000002</c:v>
                </c:pt>
                <c:pt idx="2710">
                  <c:v>98.578739999999996</c:v>
                </c:pt>
                <c:pt idx="2711">
                  <c:v>98.582570000000004</c:v>
                </c:pt>
                <c:pt idx="2712">
                  <c:v>98.590479999999999</c:v>
                </c:pt>
                <c:pt idx="2713">
                  <c:v>98.600629999999995</c:v>
                </c:pt>
                <c:pt idx="2714">
                  <c:v>98.609790000000004</c:v>
                </c:pt>
                <c:pt idx="2715">
                  <c:v>98.61533</c:v>
                </c:pt>
                <c:pt idx="2716">
                  <c:v>98.616479999999996</c:v>
                </c:pt>
                <c:pt idx="2717">
                  <c:v>98.615099999999998</c:v>
                </c:pt>
                <c:pt idx="2718">
                  <c:v>98.614609999999999</c:v>
                </c:pt>
                <c:pt idx="2719">
                  <c:v>98.618160000000003</c:v>
                </c:pt>
                <c:pt idx="2720">
                  <c:v>98.626930000000002</c:v>
                </c:pt>
                <c:pt idx="2721">
                  <c:v>98.639600000000002</c:v>
                </c:pt>
                <c:pt idx="2722">
                  <c:v>98.652910000000006</c:v>
                </c:pt>
                <c:pt idx="2723">
                  <c:v>98.663679999999999</c:v>
                </c:pt>
                <c:pt idx="2724">
                  <c:v>98.67004</c:v>
                </c:pt>
                <c:pt idx="2725">
                  <c:v>98.672529999999995</c:v>
                </c:pt>
                <c:pt idx="2726">
                  <c:v>98.672910000000002</c:v>
                </c:pt>
                <c:pt idx="2727">
                  <c:v>98.673249999999996</c:v>
                </c:pt>
                <c:pt idx="2728">
                  <c:v>98.674289999999999</c:v>
                </c:pt>
                <c:pt idx="2729">
                  <c:v>98.675389999999993</c:v>
                </c:pt>
                <c:pt idx="2730">
                  <c:v>98.675049999999999</c:v>
                </c:pt>
                <c:pt idx="2731">
                  <c:v>98.672389999999993</c:v>
                </c:pt>
                <c:pt idx="2732">
                  <c:v>98.668509999999998</c:v>
                </c:pt>
                <c:pt idx="2733">
                  <c:v>98.6661</c:v>
                </c:pt>
                <c:pt idx="2734">
                  <c:v>98.668260000000004</c:v>
                </c:pt>
                <c:pt idx="2735">
                  <c:v>98.676580000000001</c:v>
                </c:pt>
                <c:pt idx="2736">
                  <c:v>98.689899999999994</c:v>
                </c:pt>
                <c:pt idx="2737">
                  <c:v>98.704899999999995</c:v>
                </c:pt>
                <c:pt idx="2738">
                  <c:v>98.717449999999999</c:v>
                </c:pt>
                <c:pt idx="2739">
                  <c:v>98.724770000000007</c:v>
                </c:pt>
                <c:pt idx="2740">
                  <c:v>98.726650000000006</c:v>
                </c:pt>
                <c:pt idx="2741">
                  <c:v>98.725440000000006</c:v>
                </c:pt>
                <c:pt idx="2742">
                  <c:v>98.72466</c:v>
                </c:pt>
                <c:pt idx="2743">
                  <c:v>98.727029999999999</c:v>
                </c:pt>
                <c:pt idx="2744">
                  <c:v>98.732990000000001</c:v>
                </c:pt>
                <c:pt idx="2745">
                  <c:v>98.740480000000005</c:v>
                </c:pt>
                <c:pt idx="2746">
                  <c:v>98.746440000000007</c:v>
                </c:pt>
                <c:pt idx="2747">
                  <c:v>98.748580000000004</c:v>
                </c:pt>
                <c:pt idx="2748">
                  <c:v>98.747240000000005</c:v>
                </c:pt>
                <c:pt idx="2749">
                  <c:v>98.745320000000007</c:v>
                </c:pt>
                <c:pt idx="2750">
                  <c:v>98.746530000000007</c:v>
                </c:pt>
                <c:pt idx="2751">
                  <c:v>98.753609999999995</c:v>
                </c:pt>
                <c:pt idx="2752">
                  <c:v>98.766170000000002</c:v>
                </c:pt>
                <c:pt idx="2753">
                  <c:v>98.78116</c:v>
                </c:pt>
                <c:pt idx="2754">
                  <c:v>98.793949999999995</c:v>
                </c:pt>
                <c:pt idx="2755">
                  <c:v>98.801370000000006</c:v>
                </c:pt>
                <c:pt idx="2756">
                  <c:v>98.803020000000004</c:v>
                </c:pt>
                <c:pt idx="2757">
                  <c:v>98.801649999999995</c:v>
                </c:pt>
                <c:pt idx="2758">
                  <c:v>98.801289999999995</c:v>
                </c:pt>
                <c:pt idx="2759">
                  <c:v>98.805049999999994</c:v>
                </c:pt>
                <c:pt idx="2760">
                  <c:v>98.813599999999994</c:v>
                </c:pt>
                <c:pt idx="2761">
                  <c:v>98.824870000000004</c:v>
                </c:pt>
                <c:pt idx="2762">
                  <c:v>98.835660000000004</c:v>
                </c:pt>
                <c:pt idx="2763">
                  <c:v>98.843320000000006</c:v>
                </c:pt>
                <c:pt idx="2764">
                  <c:v>98.847359999999995</c:v>
                </c:pt>
                <c:pt idx="2765">
                  <c:v>98.849400000000003</c:v>
                </c:pt>
                <c:pt idx="2766">
                  <c:v>98.852069999999998</c:v>
                </c:pt>
                <c:pt idx="2767">
                  <c:v>98.857150000000004</c:v>
                </c:pt>
                <c:pt idx="2768">
                  <c:v>98.864459999999994</c:v>
                </c:pt>
                <c:pt idx="2769">
                  <c:v>98.871870000000001</c:v>
                </c:pt>
                <c:pt idx="2770">
                  <c:v>98.876450000000006</c:v>
                </c:pt>
                <c:pt idx="2771">
                  <c:v>98.876379999999997</c:v>
                </c:pt>
                <c:pt idx="2772">
                  <c:v>98.872169999999997</c:v>
                </c:pt>
                <c:pt idx="2773">
                  <c:v>98.866609999999994</c:v>
                </c:pt>
                <c:pt idx="2774">
                  <c:v>98.863129999999998</c:v>
                </c:pt>
                <c:pt idx="2775">
                  <c:v>98.864360000000005</c:v>
                </c:pt>
                <c:pt idx="2776">
                  <c:v>98.87003</c:v>
                </c:pt>
                <c:pt idx="2777">
                  <c:v>98.877520000000004</c:v>
                </c:pt>
                <c:pt idx="2778">
                  <c:v>98.882829999999998</c:v>
                </c:pt>
                <c:pt idx="2779">
                  <c:v>98.883160000000004</c:v>
                </c:pt>
                <c:pt idx="2780">
                  <c:v>98.878360000000001</c:v>
                </c:pt>
                <c:pt idx="2781">
                  <c:v>98.871110000000002</c:v>
                </c:pt>
                <c:pt idx="2782">
                  <c:v>98.865960000000001</c:v>
                </c:pt>
                <c:pt idx="2783">
                  <c:v>98.866780000000006</c:v>
                </c:pt>
                <c:pt idx="2784">
                  <c:v>98.874780000000001</c:v>
                </c:pt>
                <c:pt idx="2785">
                  <c:v>98.887969999999996</c:v>
                </c:pt>
                <c:pt idx="2786">
                  <c:v>98.902159999999995</c:v>
                </c:pt>
                <c:pt idx="2787">
                  <c:v>98.913640000000001</c:v>
                </c:pt>
                <c:pt idx="2788">
                  <c:v>98.920879999999997</c:v>
                </c:pt>
                <c:pt idx="2789">
                  <c:v>98.924970000000002</c:v>
                </c:pt>
                <c:pt idx="2790">
                  <c:v>98.928460000000001</c:v>
                </c:pt>
                <c:pt idx="2791">
                  <c:v>98.933549999999997</c:v>
                </c:pt>
                <c:pt idx="2792">
                  <c:v>98.940809999999999</c:v>
                </c:pt>
                <c:pt idx="2793">
                  <c:v>98.949010000000001</c:v>
                </c:pt>
                <c:pt idx="2794">
                  <c:v>98.955609999999993</c:v>
                </c:pt>
                <c:pt idx="2795">
                  <c:v>98.958870000000005</c:v>
                </c:pt>
                <c:pt idx="2796">
                  <c:v>98.958619999999996</c:v>
                </c:pt>
                <c:pt idx="2797">
                  <c:v>98.956860000000006</c:v>
                </c:pt>
                <c:pt idx="2798">
                  <c:v>98.956649999999996</c:v>
                </c:pt>
                <c:pt idx="2799">
                  <c:v>98.960369999999998</c:v>
                </c:pt>
                <c:pt idx="2800">
                  <c:v>98.968379999999996</c:v>
                </c:pt>
                <c:pt idx="2801">
                  <c:v>98.978899999999996</c:v>
                </c:pt>
                <c:pt idx="2802">
                  <c:v>98.988759999999999</c:v>
                </c:pt>
                <c:pt idx="2803">
                  <c:v>98.995519999999999</c:v>
                </c:pt>
                <c:pt idx="2804">
                  <c:v>98.998509999999996</c:v>
                </c:pt>
                <c:pt idx="2805">
                  <c:v>98.999529999999993</c:v>
                </c:pt>
                <c:pt idx="2806">
                  <c:v>99.001379999999997</c:v>
                </c:pt>
                <c:pt idx="2807">
                  <c:v>99.006559999999993</c:v>
                </c:pt>
                <c:pt idx="2808">
                  <c:v>99.015339999999995</c:v>
                </c:pt>
                <c:pt idx="2809">
                  <c:v>99.025829999999999</c:v>
                </c:pt>
                <c:pt idx="2810">
                  <c:v>99.034589999999994</c:v>
                </c:pt>
                <c:pt idx="2811">
                  <c:v>99.038830000000004</c:v>
                </c:pt>
                <c:pt idx="2812">
                  <c:v>99.037899999999993</c:v>
                </c:pt>
                <c:pt idx="2813">
                  <c:v>99.03349</c:v>
                </c:pt>
                <c:pt idx="2814">
                  <c:v>99.029089999999997</c:v>
                </c:pt>
                <c:pt idx="2815">
                  <c:v>99.027529999999999</c:v>
                </c:pt>
                <c:pt idx="2816">
                  <c:v>99.029629999999997</c:v>
                </c:pt>
                <c:pt idx="2817">
                  <c:v>99.033829999999995</c:v>
                </c:pt>
                <c:pt idx="2818">
                  <c:v>99.037019999999998</c:v>
                </c:pt>
                <c:pt idx="2819">
                  <c:v>99.036910000000006</c:v>
                </c:pt>
                <c:pt idx="2820">
                  <c:v>99.033180000000002</c:v>
                </c:pt>
                <c:pt idx="2821">
                  <c:v>99.028239999999997</c:v>
                </c:pt>
                <c:pt idx="2822">
                  <c:v>99.025390000000002</c:v>
                </c:pt>
                <c:pt idx="2823">
                  <c:v>99.027500000000003</c:v>
                </c:pt>
                <c:pt idx="2824">
                  <c:v>99.03501</c:v>
                </c:pt>
                <c:pt idx="2825">
                  <c:v>99.045739999999995</c:v>
                </c:pt>
                <c:pt idx="2826">
                  <c:v>99.056039999999996</c:v>
                </c:pt>
                <c:pt idx="2827">
                  <c:v>99.062830000000005</c:v>
                </c:pt>
                <c:pt idx="2828">
                  <c:v>99.065060000000003</c:v>
                </c:pt>
                <c:pt idx="2829">
                  <c:v>99.064350000000005</c:v>
                </c:pt>
                <c:pt idx="2830">
                  <c:v>99.063659999999999</c:v>
                </c:pt>
                <c:pt idx="2831">
                  <c:v>99.065799999999996</c:v>
                </c:pt>
                <c:pt idx="2832">
                  <c:v>99.071399999999997</c:v>
                </c:pt>
                <c:pt idx="2833">
                  <c:v>99.078869999999995</c:v>
                </c:pt>
                <c:pt idx="2834">
                  <c:v>99.084950000000006</c:v>
                </c:pt>
                <c:pt idx="2835">
                  <c:v>99.086879999999994</c:v>
                </c:pt>
                <c:pt idx="2836">
                  <c:v>99.084010000000006</c:v>
                </c:pt>
                <c:pt idx="2837">
                  <c:v>99.078500000000005</c:v>
                </c:pt>
                <c:pt idx="2838">
                  <c:v>99.073840000000004</c:v>
                </c:pt>
                <c:pt idx="2839">
                  <c:v>99.073139999999995</c:v>
                </c:pt>
                <c:pt idx="2840">
                  <c:v>99.076939999999993</c:v>
                </c:pt>
                <c:pt idx="2841">
                  <c:v>99.083560000000006</c:v>
                </c:pt>
                <c:pt idx="2842">
                  <c:v>99.089740000000006</c:v>
                </c:pt>
                <c:pt idx="2843">
                  <c:v>99.092860000000002</c:v>
                </c:pt>
                <c:pt idx="2844">
                  <c:v>99.092219999999998</c:v>
                </c:pt>
                <c:pt idx="2845">
                  <c:v>99.089659999999995</c:v>
                </c:pt>
                <c:pt idx="2846">
                  <c:v>99.088170000000005</c:v>
                </c:pt>
                <c:pt idx="2847">
                  <c:v>99.090289999999996</c:v>
                </c:pt>
                <c:pt idx="2848">
                  <c:v>99.096410000000006</c:v>
                </c:pt>
                <c:pt idx="2849">
                  <c:v>99.104650000000007</c:v>
                </c:pt>
                <c:pt idx="2850">
                  <c:v>99.111699999999999</c:v>
                </c:pt>
                <c:pt idx="2851">
                  <c:v>99.114909999999995</c:v>
                </c:pt>
                <c:pt idx="2852">
                  <c:v>99.113720000000001</c:v>
                </c:pt>
                <c:pt idx="2853">
                  <c:v>99.110299999999995</c:v>
                </c:pt>
                <c:pt idx="2854">
                  <c:v>99.107960000000006</c:v>
                </c:pt>
                <c:pt idx="2855">
                  <c:v>99.109790000000004</c:v>
                </c:pt>
                <c:pt idx="2856">
                  <c:v>99.116500000000002</c:v>
                </c:pt>
                <c:pt idx="2857">
                  <c:v>99.126339999999999</c:v>
                </c:pt>
                <c:pt idx="2858">
                  <c:v>99.135859999999994</c:v>
                </c:pt>
                <c:pt idx="2859">
                  <c:v>99.141999999999996</c:v>
                </c:pt>
                <c:pt idx="2860">
                  <c:v>99.143550000000005</c:v>
                </c:pt>
                <c:pt idx="2861">
                  <c:v>99.141900000000007</c:v>
                </c:pt>
                <c:pt idx="2862">
                  <c:v>99.139960000000002</c:v>
                </c:pt>
                <c:pt idx="2863">
                  <c:v>99.140540000000001</c:v>
                </c:pt>
                <c:pt idx="2864">
                  <c:v>99.144760000000005</c:v>
                </c:pt>
                <c:pt idx="2865">
                  <c:v>99.151629999999997</c:v>
                </c:pt>
                <c:pt idx="2866">
                  <c:v>99.158630000000002</c:v>
                </c:pt>
                <c:pt idx="2867">
                  <c:v>99.163349999999994</c:v>
                </c:pt>
                <c:pt idx="2868">
                  <c:v>99.165090000000006</c:v>
                </c:pt>
                <c:pt idx="2869">
                  <c:v>99.164850000000001</c:v>
                </c:pt>
                <c:pt idx="2870">
                  <c:v>99.164699999999996</c:v>
                </c:pt>
                <c:pt idx="2871">
                  <c:v>99.166370000000001</c:v>
                </c:pt>
                <c:pt idx="2872">
                  <c:v>99.16986</c:v>
                </c:pt>
                <c:pt idx="2873">
                  <c:v>99.173609999999996</c:v>
                </c:pt>
                <c:pt idx="2874">
                  <c:v>99.175129999999996</c:v>
                </c:pt>
                <c:pt idx="2875">
                  <c:v>99.172970000000007</c:v>
                </c:pt>
                <c:pt idx="2876">
                  <c:v>99.167429999999996</c:v>
                </c:pt>
                <c:pt idx="2877">
                  <c:v>99.160769999999999</c:v>
                </c:pt>
                <c:pt idx="2878">
                  <c:v>99.155910000000006</c:v>
                </c:pt>
                <c:pt idx="2879">
                  <c:v>99.154849999999996</c:v>
                </c:pt>
                <c:pt idx="2880">
                  <c:v>99.157640000000001</c:v>
                </c:pt>
                <c:pt idx="2881">
                  <c:v>99.162329999999997</c:v>
                </c:pt>
                <c:pt idx="2882">
                  <c:v>99.166079999999994</c:v>
                </c:pt>
                <c:pt idx="2883">
                  <c:v>99.166719999999998</c:v>
                </c:pt>
                <c:pt idx="2884">
                  <c:v>99.164079999999998</c:v>
                </c:pt>
                <c:pt idx="2885">
                  <c:v>99.159989999999993</c:v>
                </c:pt>
                <c:pt idx="2886">
                  <c:v>99.157210000000006</c:v>
                </c:pt>
                <c:pt idx="2887">
                  <c:v>99.157870000000003</c:v>
                </c:pt>
                <c:pt idx="2888">
                  <c:v>99.162139999999994</c:v>
                </c:pt>
                <c:pt idx="2889">
                  <c:v>99.168300000000002</c:v>
                </c:pt>
                <c:pt idx="2890">
                  <c:v>99.17353</c:v>
                </c:pt>
                <c:pt idx="2891">
                  <c:v>99.175780000000003</c:v>
                </c:pt>
                <c:pt idx="2892">
                  <c:v>99.174700000000001</c:v>
                </c:pt>
                <c:pt idx="2893">
                  <c:v>99.172060000000002</c:v>
                </c:pt>
                <c:pt idx="2894">
                  <c:v>99.170490000000001</c:v>
                </c:pt>
                <c:pt idx="2895">
                  <c:v>99.172030000000007</c:v>
                </c:pt>
                <c:pt idx="2896">
                  <c:v>99.176929999999999</c:v>
                </c:pt>
                <c:pt idx="2897">
                  <c:v>99.183580000000006</c:v>
                </c:pt>
                <c:pt idx="2898">
                  <c:v>99.189040000000006</c:v>
                </c:pt>
                <c:pt idx="2899">
                  <c:v>99.191079999999999</c:v>
                </c:pt>
                <c:pt idx="2900">
                  <c:v>99.188890000000001</c:v>
                </c:pt>
                <c:pt idx="2901">
                  <c:v>99.183779999999999</c:v>
                </c:pt>
                <c:pt idx="2902">
                  <c:v>99.177970000000002</c:v>
                </c:pt>
                <c:pt idx="2903">
                  <c:v>99.173829999999995</c:v>
                </c:pt>
                <c:pt idx="2904">
                  <c:v>99.172250000000005</c:v>
                </c:pt>
                <c:pt idx="2905">
                  <c:v>99.172820000000002</c:v>
                </c:pt>
                <c:pt idx="2906">
                  <c:v>99.174270000000007</c:v>
                </c:pt>
                <c:pt idx="2907">
                  <c:v>99.175479999999993</c:v>
                </c:pt>
                <c:pt idx="2908">
                  <c:v>99.176320000000004</c:v>
                </c:pt>
                <c:pt idx="2909">
                  <c:v>99.177580000000006</c:v>
                </c:pt>
                <c:pt idx="2910">
                  <c:v>99.180369999999996</c:v>
                </c:pt>
                <c:pt idx="2911">
                  <c:v>99.18526</c:v>
                </c:pt>
                <c:pt idx="2912">
                  <c:v>99.191490000000002</c:v>
                </c:pt>
                <c:pt idx="2913">
                  <c:v>99.197270000000003</c:v>
                </c:pt>
                <c:pt idx="2914">
                  <c:v>99.200509999999994</c:v>
                </c:pt>
                <c:pt idx="2915">
                  <c:v>99.199960000000004</c:v>
                </c:pt>
                <c:pt idx="2916">
                  <c:v>99.195890000000006</c:v>
                </c:pt>
                <c:pt idx="2917">
                  <c:v>99.190119999999993</c:v>
                </c:pt>
                <c:pt idx="2918">
                  <c:v>99.184759999999997</c:v>
                </c:pt>
                <c:pt idx="2919">
                  <c:v>99.181569999999994</c:v>
                </c:pt>
                <c:pt idx="2920">
                  <c:v>99.180620000000005</c:v>
                </c:pt>
                <c:pt idx="2921">
                  <c:v>99.180679999999995</c:v>
                </c:pt>
                <c:pt idx="2922">
                  <c:v>99.179829999999995</c:v>
                </c:pt>
                <c:pt idx="2923">
                  <c:v>99.176720000000003</c:v>
                </c:pt>
                <c:pt idx="2924">
                  <c:v>99.171350000000004</c:v>
                </c:pt>
                <c:pt idx="2925">
                  <c:v>99.165130000000005</c:v>
                </c:pt>
                <c:pt idx="2926">
                  <c:v>99.160049999999998</c:v>
                </c:pt>
                <c:pt idx="2927">
                  <c:v>99.157610000000005</c:v>
                </c:pt>
                <c:pt idx="2928">
                  <c:v>99.157899999999998</c:v>
                </c:pt>
                <c:pt idx="2929">
                  <c:v>99.159710000000004</c:v>
                </c:pt>
                <c:pt idx="2930">
                  <c:v>99.161090000000002</c:v>
                </c:pt>
                <c:pt idx="2931">
                  <c:v>99.160610000000005</c:v>
                </c:pt>
                <c:pt idx="2932">
                  <c:v>99.158140000000003</c:v>
                </c:pt>
                <c:pt idx="2933">
                  <c:v>99.154979999999995</c:v>
                </c:pt>
                <c:pt idx="2934">
                  <c:v>99.153080000000003</c:v>
                </c:pt>
                <c:pt idx="2935">
                  <c:v>99.153919999999999</c:v>
                </c:pt>
                <c:pt idx="2936">
                  <c:v>99.157550000000001</c:v>
                </c:pt>
                <c:pt idx="2937">
                  <c:v>99.162700000000001</c:v>
                </c:pt>
                <c:pt idx="2938">
                  <c:v>99.167180000000002</c:v>
                </c:pt>
                <c:pt idx="2939">
                  <c:v>99.169460000000001</c:v>
                </c:pt>
                <c:pt idx="2940">
                  <c:v>99.169269999999997</c:v>
                </c:pt>
                <c:pt idx="2941">
                  <c:v>99.167820000000006</c:v>
                </c:pt>
                <c:pt idx="2942">
                  <c:v>99.166939999999997</c:v>
                </c:pt>
                <c:pt idx="2943">
                  <c:v>99.16807</c:v>
                </c:pt>
                <c:pt idx="2944">
                  <c:v>99.171400000000006</c:v>
                </c:pt>
                <c:pt idx="2945">
                  <c:v>99.175709999999995</c:v>
                </c:pt>
                <c:pt idx="2946">
                  <c:v>99.179079999999999</c:v>
                </c:pt>
                <c:pt idx="2947">
                  <c:v>99.179919999999996</c:v>
                </c:pt>
                <c:pt idx="2948">
                  <c:v>99.177859999999995</c:v>
                </c:pt>
                <c:pt idx="2949">
                  <c:v>99.174080000000004</c:v>
                </c:pt>
                <c:pt idx="2950">
                  <c:v>99.170469999999995</c:v>
                </c:pt>
                <c:pt idx="2951">
                  <c:v>99.168800000000005</c:v>
                </c:pt>
                <c:pt idx="2952">
                  <c:v>99.169839999999994</c:v>
                </c:pt>
                <c:pt idx="2953">
                  <c:v>99.172970000000007</c:v>
                </c:pt>
                <c:pt idx="2954">
                  <c:v>99.176649999999995</c:v>
                </c:pt>
                <c:pt idx="2955">
                  <c:v>99.17953</c:v>
                </c:pt>
                <c:pt idx="2956">
                  <c:v>99.18092</c:v>
                </c:pt>
                <c:pt idx="2957">
                  <c:v>99.181190000000001</c:v>
                </c:pt>
                <c:pt idx="2958">
                  <c:v>99.181389999999993</c:v>
                </c:pt>
                <c:pt idx="2959">
                  <c:v>99.182329999999993</c:v>
                </c:pt>
                <c:pt idx="2960">
                  <c:v>99.184020000000004</c:v>
                </c:pt>
                <c:pt idx="2961">
                  <c:v>99.185680000000005</c:v>
                </c:pt>
                <c:pt idx="2962">
                  <c:v>99.186089999999993</c:v>
                </c:pt>
                <c:pt idx="2963">
                  <c:v>99.184430000000006</c:v>
                </c:pt>
                <c:pt idx="2964">
                  <c:v>99.181010000000001</c:v>
                </c:pt>
                <c:pt idx="2965">
                  <c:v>99.177080000000004</c:v>
                </c:pt>
                <c:pt idx="2966">
                  <c:v>99.174300000000002</c:v>
                </c:pt>
                <c:pt idx="2967">
                  <c:v>99.173860000000005</c:v>
                </c:pt>
                <c:pt idx="2968">
                  <c:v>99.175709999999995</c:v>
                </c:pt>
                <c:pt idx="2969">
                  <c:v>99.178820000000002</c:v>
                </c:pt>
                <c:pt idx="2970">
                  <c:v>99.181380000000004</c:v>
                </c:pt>
                <c:pt idx="2971">
                  <c:v>99.182119999999998</c:v>
                </c:pt>
                <c:pt idx="2972">
                  <c:v>99.180859999999996</c:v>
                </c:pt>
                <c:pt idx="2973">
                  <c:v>99.178569999999993</c:v>
                </c:pt>
                <c:pt idx="2974">
                  <c:v>99.176959999999994</c:v>
                </c:pt>
                <c:pt idx="2975">
                  <c:v>99.177390000000003</c:v>
                </c:pt>
                <c:pt idx="2976">
                  <c:v>99.180199999999999</c:v>
                </c:pt>
                <c:pt idx="2977">
                  <c:v>99.184470000000005</c:v>
                </c:pt>
                <c:pt idx="2978">
                  <c:v>99.188509999999994</c:v>
                </c:pt>
                <c:pt idx="2979">
                  <c:v>99.190730000000002</c:v>
                </c:pt>
                <c:pt idx="2980">
                  <c:v>99.190449999999998</c:v>
                </c:pt>
                <c:pt idx="2981">
                  <c:v>99.188239999999993</c:v>
                </c:pt>
                <c:pt idx="2982">
                  <c:v>99.185339999999997</c:v>
                </c:pt>
                <c:pt idx="2983">
                  <c:v>99.183149999999998</c:v>
                </c:pt>
                <c:pt idx="2984">
                  <c:v>99.182410000000004</c:v>
                </c:pt>
                <c:pt idx="2985">
                  <c:v>99.182910000000007</c:v>
                </c:pt>
                <c:pt idx="2986">
                  <c:v>99.18383</c:v>
                </c:pt>
                <c:pt idx="2987">
                  <c:v>99.184460000000001</c:v>
                </c:pt>
                <c:pt idx="2988">
                  <c:v>99.184730000000002</c:v>
                </c:pt>
                <c:pt idx="2989">
                  <c:v>99.185270000000003</c:v>
                </c:pt>
                <c:pt idx="2990">
                  <c:v>99.187200000000004</c:v>
                </c:pt>
                <c:pt idx="2991">
                  <c:v>99.191299999999998</c:v>
                </c:pt>
                <c:pt idx="2992">
                  <c:v>99.197450000000003</c:v>
                </c:pt>
                <c:pt idx="2993">
                  <c:v>99.204509999999999</c:v>
                </c:pt>
                <c:pt idx="2994">
                  <c:v>99.210939999999994</c:v>
                </c:pt>
                <c:pt idx="2995">
                  <c:v>99.215339999999998</c:v>
                </c:pt>
                <c:pt idx="2996">
                  <c:v>99.217280000000002</c:v>
                </c:pt>
                <c:pt idx="2997">
                  <c:v>99.217339999999993</c:v>
                </c:pt>
                <c:pt idx="2998">
                  <c:v>99.216800000000006</c:v>
                </c:pt>
                <c:pt idx="2999">
                  <c:v>99.216740000000001</c:v>
                </c:pt>
                <c:pt idx="3000">
                  <c:v>99.217489999999998</c:v>
                </c:pt>
                <c:pt idx="3001">
                  <c:v>99.218389999999999</c:v>
                </c:pt>
                <c:pt idx="3002">
                  <c:v>99.218329999999995</c:v>
                </c:pt>
                <c:pt idx="3003">
                  <c:v>99.216380000000001</c:v>
                </c:pt>
                <c:pt idx="3004">
                  <c:v>99.212500000000006</c:v>
                </c:pt>
                <c:pt idx="3005">
                  <c:v>99.207719999999995</c:v>
                </c:pt>
                <c:pt idx="3006">
                  <c:v>99.203540000000004</c:v>
                </c:pt>
                <c:pt idx="3007">
                  <c:v>99.201329999999999</c:v>
                </c:pt>
                <c:pt idx="3008">
                  <c:v>99.201539999999994</c:v>
                </c:pt>
                <c:pt idx="3009">
                  <c:v>99.203630000000004</c:v>
                </c:pt>
                <c:pt idx="3010">
                  <c:v>99.206329999999994</c:v>
                </c:pt>
                <c:pt idx="3011">
                  <c:v>99.208600000000004</c:v>
                </c:pt>
                <c:pt idx="3012">
                  <c:v>99.210040000000006</c:v>
                </c:pt>
                <c:pt idx="3013">
                  <c:v>99.211119999999994</c:v>
                </c:pt>
                <c:pt idx="3014">
                  <c:v>99.21275</c:v>
                </c:pt>
                <c:pt idx="3015">
                  <c:v>99.215680000000006</c:v>
                </c:pt>
                <c:pt idx="3016">
                  <c:v>99.219819999999999</c:v>
                </c:pt>
                <c:pt idx="3017">
                  <c:v>99.224199999999996</c:v>
                </c:pt>
                <c:pt idx="3018">
                  <c:v>99.227459999999994</c:v>
                </c:pt>
                <c:pt idx="3019">
                  <c:v>99.228489999999994</c:v>
                </c:pt>
                <c:pt idx="3020">
                  <c:v>99.227099999999993</c:v>
                </c:pt>
                <c:pt idx="3021">
                  <c:v>99.224119999999999</c:v>
                </c:pt>
                <c:pt idx="3022">
                  <c:v>99.221019999999996</c:v>
                </c:pt>
                <c:pt idx="3023">
                  <c:v>99.219030000000004</c:v>
                </c:pt>
                <c:pt idx="3024">
                  <c:v>99.218699999999998</c:v>
                </c:pt>
                <c:pt idx="3025">
                  <c:v>99.219520000000003</c:v>
                </c:pt>
                <c:pt idx="3026">
                  <c:v>99.220470000000006</c:v>
                </c:pt>
                <c:pt idx="3027">
                  <c:v>99.220609999999994</c:v>
                </c:pt>
                <c:pt idx="3028">
                  <c:v>99.21969</c:v>
                </c:pt>
                <c:pt idx="3029">
                  <c:v>99.218320000000006</c:v>
                </c:pt>
                <c:pt idx="3030">
                  <c:v>99.217449999999999</c:v>
                </c:pt>
                <c:pt idx="3031">
                  <c:v>99.218010000000007</c:v>
                </c:pt>
                <c:pt idx="3032">
                  <c:v>99.220060000000004</c:v>
                </c:pt>
                <c:pt idx="3033">
                  <c:v>99.222880000000004</c:v>
                </c:pt>
                <c:pt idx="3034">
                  <c:v>99.225229999999996</c:v>
                </c:pt>
                <c:pt idx="3035">
                  <c:v>99.226169999999996</c:v>
                </c:pt>
                <c:pt idx="3036">
                  <c:v>99.225359999999995</c:v>
                </c:pt>
                <c:pt idx="3037">
                  <c:v>99.223510000000005</c:v>
                </c:pt>
                <c:pt idx="3038">
                  <c:v>99.221670000000003</c:v>
                </c:pt>
                <c:pt idx="3039">
                  <c:v>99.220860000000002</c:v>
                </c:pt>
                <c:pt idx="3040">
                  <c:v>99.221249999999998</c:v>
                </c:pt>
                <c:pt idx="3041">
                  <c:v>99.222269999999995</c:v>
                </c:pt>
                <c:pt idx="3042">
                  <c:v>99.222920000000002</c:v>
                </c:pt>
                <c:pt idx="3043">
                  <c:v>99.222359999999995</c:v>
                </c:pt>
                <c:pt idx="3044">
                  <c:v>99.220529999999997</c:v>
                </c:pt>
                <c:pt idx="3045">
                  <c:v>99.218209999999999</c:v>
                </c:pt>
                <c:pt idx="3046">
                  <c:v>99.216520000000003</c:v>
                </c:pt>
                <c:pt idx="3047">
                  <c:v>99.216419999999999</c:v>
                </c:pt>
                <c:pt idx="3048">
                  <c:v>99.21799</c:v>
                </c:pt>
                <c:pt idx="3049">
                  <c:v>99.220339999999993</c:v>
                </c:pt>
                <c:pt idx="3050">
                  <c:v>99.222130000000007</c:v>
                </c:pt>
                <c:pt idx="3051">
                  <c:v>99.222239999999999</c:v>
                </c:pt>
                <c:pt idx="3052">
                  <c:v>99.220389999999995</c:v>
                </c:pt>
                <c:pt idx="3053">
                  <c:v>99.217330000000004</c:v>
                </c:pt>
                <c:pt idx="3054">
                  <c:v>99.214449999999999</c:v>
                </c:pt>
                <c:pt idx="3055">
                  <c:v>99.213040000000007</c:v>
                </c:pt>
                <c:pt idx="3056">
                  <c:v>99.213579999999993</c:v>
                </c:pt>
                <c:pt idx="3057">
                  <c:v>99.215739999999997</c:v>
                </c:pt>
                <c:pt idx="3058">
                  <c:v>99.218320000000006</c:v>
                </c:pt>
                <c:pt idx="3059">
                  <c:v>99.220309999999998</c:v>
                </c:pt>
                <c:pt idx="3060">
                  <c:v>99.221209999999999</c:v>
                </c:pt>
                <c:pt idx="3061">
                  <c:v>99.221450000000004</c:v>
                </c:pt>
                <c:pt idx="3062">
                  <c:v>99.221919999999997</c:v>
                </c:pt>
                <c:pt idx="3063">
                  <c:v>99.223529999999997</c:v>
                </c:pt>
                <c:pt idx="3064">
                  <c:v>99.226349999999996</c:v>
                </c:pt>
                <c:pt idx="3065">
                  <c:v>99.229759999999999</c:v>
                </c:pt>
                <c:pt idx="3066">
                  <c:v>99.232579999999999</c:v>
                </c:pt>
                <c:pt idx="3067">
                  <c:v>99.233779999999996</c:v>
                </c:pt>
                <c:pt idx="3068">
                  <c:v>99.233099999999993</c:v>
                </c:pt>
                <c:pt idx="3069">
                  <c:v>99.231260000000006</c:v>
                </c:pt>
                <c:pt idx="3070">
                  <c:v>99.22954</c:v>
                </c:pt>
                <c:pt idx="3071">
                  <c:v>99.229159999999993</c:v>
                </c:pt>
                <c:pt idx="3072">
                  <c:v>99.230450000000005</c:v>
                </c:pt>
                <c:pt idx="3073">
                  <c:v>99.232839999999996</c:v>
                </c:pt>
                <c:pt idx="3074">
                  <c:v>99.235100000000003</c:v>
                </c:pt>
                <c:pt idx="3075">
                  <c:v>99.236090000000004</c:v>
                </c:pt>
                <c:pt idx="3076">
                  <c:v>99.235500000000002</c:v>
                </c:pt>
                <c:pt idx="3077">
                  <c:v>99.234099999999998</c:v>
                </c:pt>
                <c:pt idx="3078">
                  <c:v>99.233339999999998</c:v>
                </c:pt>
                <c:pt idx="3079">
                  <c:v>99.234669999999994</c:v>
                </c:pt>
                <c:pt idx="3080">
                  <c:v>99.238640000000004</c:v>
                </c:pt>
                <c:pt idx="3081">
                  <c:v>99.244579999999999</c:v>
                </c:pt>
                <c:pt idx="3082">
                  <c:v>99.251069999999999</c:v>
                </c:pt>
                <c:pt idx="3083">
                  <c:v>99.25658</c:v>
                </c:pt>
                <c:pt idx="3084">
                  <c:v>99.260339999999999</c:v>
                </c:pt>
                <c:pt idx="3085">
                  <c:v>99.262720000000002</c:v>
                </c:pt>
                <c:pt idx="3086">
                  <c:v>99.264889999999994</c:v>
                </c:pt>
                <c:pt idx="3087">
                  <c:v>99.268039999999999</c:v>
                </c:pt>
                <c:pt idx="3088">
                  <c:v>99.272660000000002</c:v>
                </c:pt>
                <c:pt idx="3089">
                  <c:v>99.278390000000002</c:v>
                </c:pt>
                <c:pt idx="3090">
                  <c:v>99.284040000000005</c:v>
                </c:pt>
                <c:pt idx="3091">
                  <c:v>99.288539999999998</c:v>
                </c:pt>
                <c:pt idx="3092">
                  <c:v>99.291529999999995</c:v>
                </c:pt>
                <c:pt idx="3093">
                  <c:v>99.293559999999999</c:v>
                </c:pt>
                <c:pt idx="3094">
                  <c:v>99.295829999999995</c:v>
                </c:pt>
                <c:pt idx="3095">
                  <c:v>99.299520000000001</c:v>
                </c:pt>
                <c:pt idx="3096">
                  <c:v>99.30489</c:v>
                </c:pt>
                <c:pt idx="3097">
                  <c:v>99.311300000000003</c:v>
                </c:pt>
                <c:pt idx="3098">
                  <c:v>99.317430000000002</c:v>
                </c:pt>
                <c:pt idx="3099">
                  <c:v>99.322069999999997</c:v>
                </c:pt>
                <c:pt idx="3100">
                  <c:v>99.324809999999999</c:v>
                </c:pt>
                <c:pt idx="3101">
                  <c:v>99.326319999999996</c:v>
                </c:pt>
                <c:pt idx="3102">
                  <c:v>99.327749999999995</c:v>
                </c:pt>
                <c:pt idx="3103">
                  <c:v>99.330269999999999</c:v>
                </c:pt>
                <c:pt idx="3104">
                  <c:v>99.334059999999994</c:v>
                </c:pt>
                <c:pt idx="3105">
                  <c:v>99.338549999999998</c:v>
                </c:pt>
                <c:pt idx="3106">
                  <c:v>99.34263</c:v>
                </c:pt>
                <c:pt idx="3107">
                  <c:v>99.34554</c:v>
                </c:pt>
                <c:pt idx="3108">
                  <c:v>99.347380000000001</c:v>
                </c:pt>
                <c:pt idx="3109">
                  <c:v>99.349419999999995</c:v>
                </c:pt>
                <c:pt idx="3110">
                  <c:v>99.353070000000002</c:v>
                </c:pt>
                <c:pt idx="3111">
                  <c:v>99.359309999999994</c:v>
                </c:pt>
                <c:pt idx="3112">
                  <c:v>99.367810000000006</c:v>
                </c:pt>
                <c:pt idx="3113">
                  <c:v>99.37715</c:v>
                </c:pt>
                <c:pt idx="3114">
                  <c:v>99.385189999999994</c:v>
                </c:pt>
                <c:pt idx="3115">
                  <c:v>99.390510000000006</c:v>
                </c:pt>
                <c:pt idx="3116">
                  <c:v>99.393119999999996</c:v>
                </c:pt>
                <c:pt idx="3117">
                  <c:v>99.394530000000003</c:v>
                </c:pt>
                <c:pt idx="3118">
                  <c:v>99.397059999999996</c:v>
                </c:pt>
                <c:pt idx="3119">
                  <c:v>99.402739999999994</c:v>
                </c:pt>
                <c:pt idx="3120">
                  <c:v>99.412189999999995</c:v>
                </c:pt>
                <c:pt idx="3121">
                  <c:v>99.424480000000003</c:v>
                </c:pt>
                <c:pt idx="3122">
                  <c:v>99.437420000000003</c:v>
                </c:pt>
                <c:pt idx="3123">
                  <c:v>99.448909999999998</c:v>
                </c:pt>
                <c:pt idx="3124">
                  <c:v>99.457819999999998</c:v>
                </c:pt>
                <c:pt idx="3125">
                  <c:v>99.464290000000005</c:v>
                </c:pt>
                <c:pt idx="3126">
                  <c:v>99.469390000000004</c:v>
                </c:pt>
                <c:pt idx="3127">
                  <c:v>99.473849999999999</c:v>
                </c:pt>
                <c:pt idx="3128">
                  <c:v>99.477329999999995</c:v>
                </c:pt>
                <c:pt idx="3129">
                  <c:v>99.478350000000006</c:v>
                </c:pt>
                <c:pt idx="3130">
                  <c:v>99.475009999999997</c:v>
                </c:pt>
                <c:pt idx="3131">
                  <c:v>99.466579999999993</c:v>
                </c:pt>
                <c:pt idx="3132">
                  <c:v>99.45411</c:v>
                </c:pt>
                <c:pt idx="3133">
                  <c:v>99.440420000000003</c:v>
                </c:pt>
                <c:pt idx="3134">
                  <c:v>99.428659999999994</c:v>
                </c:pt>
                <c:pt idx="3135">
                  <c:v>99.421040000000005</c:v>
                </c:pt>
                <c:pt idx="3136">
                  <c:v>99.417670000000001</c:v>
                </c:pt>
                <c:pt idx="3137">
                  <c:v>99.416730000000001</c:v>
                </c:pt>
                <c:pt idx="3138">
                  <c:v>99.415570000000002</c:v>
                </c:pt>
                <c:pt idx="3139">
                  <c:v>99.412090000000006</c:v>
                </c:pt>
                <c:pt idx="3140">
                  <c:v>99.405529999999999</c:v>
                </c:pt>
                <c:pt idx="3141">
                  <c:v>99.396900000000002</c:v>
                </c:pt>
                <c:pt idx="3142">
                  <c:v>99.387919999999994</c:v>
                </c:pt>
                <c:pt idx="3143">
                  <c:v>99.38015</c:v>
                </c:pt>
                <c:pt idx="3144">
                  <c:v>99.374080000000006</c:v>
                </c:pt>
                <c:pt idx="3145">
                  <c:v>99.369119999999995</c:v>
                </c:pt>
                <c:pt idx="3146">
                  <c:v>99.364140000000006</c:v>
                </c:pt>
                <c:pt idx="3147">
                  <c:v>99.358549999999994</c:v>
                </c:pt>
                <c:pt idx="3148">
                  <c:v>99.352739999999997</c:v>
                </c:pt>
                <c:pt idx="3149">
                  <c:v>99.348010000000002</c:v>
                </c:pt>
                <c:pt idx="3150">
                  <c:v>99.345759999999999</c:v>
                </c:pt>
                <c:pt idx="3151">
                  <c:v>99.346450000000004</c:v>
                </c:pt>
                <c:pt idx="3152">
                  <c:v>99.349080000000001</c:v>
                </c:pt>
                <c:pt idx="3153">
                  <c:v>99.35154</c:v>
                </c:pt>
                <c:pt idx="3154">
                  <c:v>99.351370000000003</c:v>
                </c:pt>
                <c:pt idx="3155">
                  <c:v>99.347149999999999</c:v>
                </c:pt>
                <c:pt idx="3156">
                  <c:v>99.33914</c:v>
                </c:pt>
                <c:pt idx="3157">
                  <c:v>99.32938</c:v>
                </c:pt>
                <c:pt idx="3158">
                  <c:v>99.320430000000002</c:v>
                </c:pt>
                <c:pt idx="3159">
                  <c:v>99.314539999999994</c:v>
                </c:pt>
                <c:pt idx="3160">
                  <c:v>99.312250000000006</c:v>
                </c:pt>
                <c:pt idx="3161">
                  <c:v>99.312600000000003</c:v>
                </c:pt>
                <c:pt idx="3162">
                  <c:v>99.313509999999994</c:v>
                </c:pt>
                <c:pt idx="3163">
                  <c:v>99.313310000000001</c:v>
                </c:pt>
                <c:pt idx="3164">
                  <c:v>99.311350000000004</c:v>
                </c:pt>
                <c:pt idx="3165">
                  <c:v>99.308350000000004</c:v>
                </c:pt>
                <c:pt idx="3166">
                  <c:v>99.305729999999997</c:v>
                </c:pt>
                <c:pt idx="3167">
                  <c:v>99.304770000000005</c:v>
                </c:pt>
                <c:pt idx="3168">
                  <c:v>99.305440000000004</c:v>
                </c:pt>
                <c:pt idx="3169">
                  <c:v>99.306600000000003</c:v>
                </c:pt>
                <c:pt idx="3170">
                  <c:v>99.306579999999997</c:v>
                </c:pt>
                <c:pt idx="3171">
                  <c:v>99.304090000000002</c:v>
                </c:pt>
                <c:pt idx="3172">
                  <c:v>99.299109999999999</c:v>
                </c:pt>
                <c:pt idx="3173">
                  <c:v>99.29298</c:v>
                </c:pt>
                <c:pt idx="3174">
                  <c:v>99.287509999999997</c:v>
                </c:pt>
                <c:pt idx="3175">
                  <c:v>99.284180000000006</c:v>
                </c:pt>
                <c:pt idx="3176">
                  <c:v>99.283199999999994</c:v>
                </c:pt>
                <c:pt idx="3177">
                  <c:v>99.283540000000002</c:v>
                </c:pt>
                <c:pt idx="3178">
                  <c:v>99.283370000000005</c:v>
                </c:pt>
                <c:pt idx="3179">
                  <c:v>99.28143</c:v>
                </c:pt>
                <c:pt idx="3180">
                  <c:v>99.277500000000003</c:v>
                </c:pt>
                <c:pt idx="3181">
                  <c:v>99.272810000000007</c:v>
                </c:pt>
                <c:pt idx="3182">
                  <c:v>99.269000000000005</c:v>
                </c:pt>
                <c:pt idx="3183">
                  <c:v>99.267359999999996</c:v>
                </c:pt>
                <c:pt idx="3184">
                  <c:v>99.267910000000001</c:v>
                </c:pt>
                <c:pt idx="3185">
                  <c:v>99.269390000000001</c:v>
                </c:pt>
                <c:pt idx="3186">
                  <c:v>99.27</c:v>
                </c:pt>
                <c:pt idx="3187">
                  <c:v>99.268240000000006</c:v>
                </c:pt>
                <c:pt idx="3188">
                  <c:v>99.263949999999994</c:v>
                </c:pt>
                <c:pt idx="3189">
                  <c:v>99.258279999999999</c:v>
                </c:pt>
                <c:pt idx="3190">
                  <c:v>99.252949999999998</c:v>
                </c:pt>
                <c:pt idx="3191">
                  <c:v>99.249650000000003</c:v>
                </c:pt>
                <c:pt idx="3192">
                  <c:v>99.248829999999998</c:v>
                </c:pt>
                <c:pt idx="3193">
                  <c:v>99.249790000000004</c:v>
                </c:pt>
                <c:pt idx="3194">
                  <c:v>99.251239999999996</c:v>
                </c:pt>
                <c:pt idx="3195">
                  <c:v>99.251890000000003</c:v>
                </c:pt>
                <c:pt idx="3196">
                  <c:v>99.251390000000001</c:v>
                </c:pt>
                <c:pt idx="3197">
                  <c:v>99.250339999999994</c:v>
                </c:pt>
                <c:pt idx="3198">
                  <c:v>99.24973</c:v>
                </c:pt>
                <c:pt idx="3199">
                  <c:v>99.250309999999999</c:v>
                </c:pt>
                <c:pt idx="3200">
                  <c:v>99.25179</c:v>
                </c:pt>
                <c:pt idx="3201">
                  <c:v>99.253100000000003</c:v>
                </c:pt>
                <c:pt idx="3202">
                  <c:v>99.25291</c:v>
                </c:pt>
                <c:pt idx="3203">
                  <c:v>99.250540000000001</c:v>
                </c:pt>
                <c:pt idx="3204">
                  <c:v>99.246470000000002</c:v>
                </c:pt>
                <c:pt idx="3205">
                  <c:v>99.242429999999999</c:v>
                </c:pt>
                <c:pt idx="3206">
                  <c:v>99.240480000000005</c:v>
                </c:pt>
                <c:pt idx="3207">
                  <c:v>99.242130000000003</c:v>
                </c:pt>
                <c:pt idx="3208">
                  <c:v>99.247420000000005</c:v>
                </c:pt>
                <c:pt idx="3209">
                  <c:v>99.25497</c:v>
                </c:pt>
                <c:pt idx="3210">
                  <c:v>99.262500000000003</c:v>
                </c:pt>
                <c:pt idx="3211">
                  <c:v>99.268000000000001</c:v>
                </c:pt>
                <c:pt idx="3212">
                  <c:v>99.270420000000001</c:v>
                </c:pt>
                <c:pt idx="3213">
                  <c:v>99.270290000000003</c:v>
                </c:pt>
                <c:pt idx="3214">
                  <c:v>99.268900000000002</c:v>
                </c:pt>
                <c:pt idx="3215">
                  <c:v>99.267650000000003</c:v>
                </c:pt>
                <c:pt idx="3216">
                  <c:v>99.267269999999996</c:v>
                </c:pt>
                <c:pt idx="3217">
                  <c:v>99.267510000000001</c:v>
                </c:pt>
                <c:pt idx="3218">
                  <c:v>99.267499999999998</c:v>
                </c:pt>
                <c:pt idx="3219">
                  <c:v>99.266459999999995</c:v>
                </c:pt>
                <c:pt idx="3220">
                  <c:v>99.26437</c:v>
                </c:pt>
                <c:pt idx="3221">
                  <c:v>99.261970000000005</c:v>
                </c:pt>
                <c:pt idx="3222">
                  <c:v>99.26052</c:v>
                </c:pt>
                <c:pt idx="3223">
                  <c:v>99.260980000000004</c:v>
                </c:pt>
                <c:pt idx="3224">
                  <c:v>99.263369999999995</c:v>
                </c:pt>
                <c:pt idx="3225">
                  <c:v>99.266890000000004</c:v>
                </c:pt>
                <c:pt idx="3226">
                  <c:v>99.270150000000001</c:v>
                </c:pt>
                <c:pt idx="3227">
                  <c:v>99.272229999999993</c:v>
                </c:pt>
                <c:pt idx="3228">
                  <c:v>99.272900000000007</c:v>
                </c:pt>
                <c:pt idx="3229">
                  <c:v>99.272989999999993</c:v>
                </c:pt>
                <c:pt idx="3230">
                  <c:v>99.273750000000007</c:v>
                </c:pt>
                <c:pt idx="3231">
                  <c:v>99.276129999999995</c:v>
                </c:pt>
                <c:pt idx="3232">
                  <c:v>99.280029999999996</c:v>
                </c:pt>
                <c:pt idx="3233">
                  <c:v>99.284450000000007</c:v>
                </c:pt>
                <c:pt idx="3234">
                  <c:v>99.287710000000004</c:v>
                </c:pt>
                <c:pt idx="3235">
                  <c:v>99.288570000000007</c:v>
                </c:pt>
                <c:pt idx="3236">
                  <c:v>99.286569999999998</c:v>
                </c:pt>
                <c:pt idx="3237">
                  <c:v>99.282539999999997</c:v>
                </c:pt>
                <c:pt idx="3238">
                  <c:v>99.277869999999993</c:v>
                </c:pt>
                <c:pt idx="3239">
                  <c:v>99.273970000000006</c:v>
                </c:pt>
                <c:pt idx="3240">
                  <c:v>99.271389999999997</c:v>
                </c:pt>
                <c:pt idx="3241">
                  <c:v>99.269930000000002</c:v>
                </c:pt>
                <c:pt idx="3242">
                  <c:v>99.268709999999999</c:v>
                </c:pt>
                <c:pt idx="3243">
                  <c:v>99.267049999999998</c:v>
                </c:pt>
                <c:pt idx="3244">
                  <c:v>99.264899999999997</c:v>
                </c:pt>
                <c:pt idx="3245">
                  <c:v>99.262990000000002</c:v>
                </c:pt>
                <c:pt idx="3246">
                  <c:v>99.262410000000003</c:v>
                </c:pt>
                <c:pt idx="3247">
                  <c:v>99.263949999999994</c:v>
                </c:pt>
                <c:pt idx="3248">
                  <c:v>99.267470000000003</c:v>
                </c:pt>
                <c:pt idx="3249">
                  <c:v>99.272139999999993</c:v>
                </c:pt>
                <c:pt idx="3250">
                  <c:v>99.276510000000002</c:v>
                </c:pt>
                <c:pt idx="3251">
                  <c:v>99.279480000000007</c:v>
                </c:pt>
                <c:pt idx="3252">
                  <c:v>99.280720000000002</c:v>
                </c:pt>
                <c:pt idx="3253">
                  <c:v>99.280839999999998</c:v>
                </c:pt>
                <c:pt idx="3254">
                  <c:v>99.280879999999996</c:v>
                </c:pt>
                <c:pt idx="3255">
                  <c:v>99.281739999999999</c:v>
                </c:pt>
                <c:pt idx="3256">
                  <c:v>99.283420000000007</c:v>
                </c:pt>
                <c:pt idx="3257">
                  <c:v>99.2851</c:v>
                </c:pt>
                <c:pt idx="3258">
                  <c:v>99.285510000000002</c:v>
                </c:pt>
                <c:pt idx="3259">
                  <c:v>99.283730000000006</c:v>
                </c:pt>
                <c:pt idx="3260">
                  <c:v>99.279629999999997</c:v>
                </c:pt>
                <c:pt idx="3261">
                  <c:v>99.274199999999993</c:v>
                </c:pt>
                <c:pt idx="3262">
                  <c:v>99.268910000000005</c:v>
                </c:pt>
                <c:pt idx="3263">
                  <c:v>99.265110000000007</c:v>
                </c:pt>
                <c:pt idx="3264">
                  <c:v>99.263360000000006</c:v>
                </c:pt>
                <c:pt idx="3265">
                  <c:v>99.263319999999993</c:v>
                </c:pt>
                <c:pt idx="3266">
                  <c:v>99.263949999999994</c:v>
                </c:pt>
                <c:pt idx="3267">
                  <c:v>99.264340000000004</c:v>
                </c:pt>
                <c:pt idx="3268">
                  <c:v>99.264080000000007</c:v>
                </c:pt>
                <c:pt idx="3269">
                  <c:v>99.263530000000003</c:v>
                </c:pt>
                <c:pt idx="3270">
                  <c:v>99.263499999999993</c:v>
                </c:pt>
                <c:pt idx="3271">
                  <c:v>99.264600000000002</c:v>
                </c:pt>
                <c:pt idx="3272">
                  <c:v>99.266800000000003</c:v>
                </c:pt>
                <c:pt idx="3273">
                  <c:v>99.269379999999998</c:v>
                </c:pt>
                <c:pt idx="3274">
                  <c:v>99.271150000000006</c:v>
                </c:pt>
                <c:pt idx="3275">
                  <c:v>99.271259999999998</c:v>
                </c:pt>
                <c:pt idx="3276">
                  <c:v>99.269630000000006</c:v>
                </c:pt>
                <c:pt idx="3277">
                  <c:v>99.267020000000002</c:v>
                </c:pt>
                <c:pt idx="3278">
                  <c:v>99.264579999999995</c:v>
                </c:pt>
                <c:pt idx="3279">
                  <c:v>99.263409999999993</c:v>
                </c:pt>
                <c:pt idx="3280">
                  <c:v>99.26379</c:v>
                </c:pt>
                <c:pt idx="3281">
                  <c:v>99.265129999999999</c:v>
                </c:pt>
                <c:pt idx="3282">
                  <c:v>99.266139999999993</c:v>
                </c:pt>
                <c:pt idx="3283">
                  <c:v>99.265839999999997</c:v>
                </c:pt>
                <c:pt idx="3284">
                  <c:v>99.263769999999994</c:v>
                </c:pt>
                <c:pt idx="3285">
                  <c:v>99.260580000000004</c:v>
                </c:pt>
                <c:pt idx="3286">
                  <c:v>99.257260000000002</c:v>
                </c:pt>
                <c:pt idx="3287">
                  <c:v>99.255080000000007</c:v>
                </c:pt>
                <c:pt idx="3288">
                  <c:v>99.254490000000004</c:v>
                </c:pt>
                <c:pt idx="3289">
                  <c:v>99.255409999999998</c:v>
                </c:pt>
                <c:pt idx="3290">
                  <c:v>99.256969999999995</c:v>
                </c:pt>
                <c:pt idx="3291">
                  <c:v>99.258349999999993</c:v>
                </c:pt>
                <c:pt idx="3292">
                  <c:v>99.259079999999997</c:v>
                </c:pt>
                <c:pt idx="3293">
                  <c:v>99.259410000000003</c:v>
                </c:pt>
                <c:pt idx="3294">
                  <c:v>99.25985</c:v>
                </c:pt>
                <c:pt idx="3295">
                  <c:v>99.261020000000002</c:v>
                </c:pt>
                <c:pt idx="3296">
                  <c:v>99.263040000000004</c:v>
                </c:pt>
                <c:pt idx="3297">
                  <c:v>99.265510000000006</c:v>
                </c:pt>
                <c:pt idx="3298">
                  <c:v>99.26773</c:v>
                </c:pt>
                <c:pt idx="3299">
                  <c:v>99.269199999999998</c:v>
                </c:pt>
                <c:pt idx="3300">
                  <c:v>99.269909999999996</c:v>
                </c:pt>
                <c:pt idx="3301">
                  <c:v>99.270390000000006</c:v>
                </c:pt>
                <c:pt idx="3302">
                  <c:v>99.271339999999995</c:v>
                </c:pt>
                <c:pt idx="3303">
                  <c:v>99.273200000000003</c:v>
                </c:pt>
                <c:pt idx="3304">
                  <c:v>99.275729999999996</c:v>
                </c:pt>
                <c:pt idx="3305">
                  <c:v>99.278000000000006</c:v>
                </c:pt>
                <c:pt idx="3306">
                  <c:v>99.278729999999996</c:v>
                </c:pt>
                <c:pt idx="3307">
                  <c:v>99.277019999999993</c:v>
                </c:pt>
                <c:pt idx="3308">
                  <c:v>99.272739999999999</c:v>
                </c:pt>
                <c:pt idx="3309">
                  <c:v>99.266660000000002</c:v>
                </c:pt>
                <c:pt idx="3310">
                  <c:v>99.260149999999996</c:v>
                </c:pt>
                <c:pt idx="3311">
                  <c:v>99.254620000000003</c:v>
                </c:pt>
                <c:pt idx="3312">
                  <c:v>99.25085</c:v>
                </c:pt>
                <c:pt idx="3313">
                  <c:v>99.249099999999999</c:v>
                </c:pt>
                <c:pt idx="3314">
                  <c:v>99.248850000000004</c:v>
                </c:pt>
                <c:pt idx="3315">
                  <c:v>99.249600000000001</c:v>
                </c:pt>
                <c:pt idx="3316">
                  <c:v>99.250910000000005</c:v>
                </c:pt>
                <c:pt idx="3317">
                  <c:v>99.25282</c:v>
                </c:pt>
                <c:pt idx="3318">
                  <c:v>99.255380000000002</c:v>
                </c:pt>
                <c:pt idx="3319">
                  <c:v>99.258499999999998</c:v>
                </c:pt>
                <c:pt idx="3320">
                  <c:v>99.261629999999997</c:v>
                </c:pt>
                <c:pt idx="3321">
                  <c:v>99.263850000000005</c:v>
                </c:pt>
                <c:pt idx="3322">
                  <c:v>99.264139999999998</c:v>
                </c:pt>
                <c:pt idx="3323">
                  <c:v>99.261970000000005</c:v>
                </c:pt>
                <c:pt idx="3324">
                  <c:v>99.257599999999996</c:v>
                </c:pt>
                <c:pt idx="3325">
                  <c:v>99.252110000000002</c:v>
                </c:pt>
                <c:pt idx="3326">
                  <c:v>99.246830000000003</c:v>
                </c:pt>
                <c:pt idx="3327">
                  <c:v>99.242980000000003</c:v>
                </c:pt>
                <c:pt idx="3328">
                  <c:v>99.240960000000001</c:v>
                </c:pt>
                <c:pt idx="3329">
                  <c:v>99.240480000000005</c:v>
                </c:pt>
                <c:pt idx="3330">
                  <c:v>99.240600000000001</c:v>
                </c:pt>
                <c:pt idx="3331">
                  <c:v>99.240489999999994</c:v>
                </c:pt>
                <c:pt idx="3332">
                  <c:v>99.239789999999999</c:v>
                </c:pt>
                <c:pt idx="3333">
                  <c:v>99.238749999999996</c:v>
                </c:pt>
                <c:pt idx="3334">
                  <c:v>99.238029999999995</c:v>
                </c:pt>
                <c:pt idx="3335">
                  <c:v>99.238200000000006</c:v>
                </c:pt>
                <c:pt idx="3336">
                  <c:v>99.239329999999995</c:v>
                </c:pt>
                <c:pt idx="3337">
                  <c:v>99.240970000000004</c:v>
                </c:pt>
                <c:pt idx="3338">
                  <c:v>99.242350000000002</c:v>
                </c:pt>
                <c:pt idx="3339">
                  <c:v>99.242819999999995</c:v>
                </c:pt>
                <c:pt idx="3340">
                  <c:v>99.242249999999999</c:v>
                </c:pt>
                <c:pt idx="3341">
                  <c:v>99.241169999999997</c:v>
                </c:pt>
                <c:pt idx="3342">
                  <c:v>99.24033</c:v>
                </c:pt>
                <c:pt idx="3343">
                  <c:v>99.240430000000003</c:v>
                </c:pt>
                <c:pt idx="3344">
                  <c:v>99.241590000000002</c:v>
                </c:pt>
                <c:pt idx="3345">
                  <c:v>99.243260000000006</c:v>
                </c:pt>
                <c:pt idx="3346">
                  <c:v>99.244529999999997</c:v>
                </c:pt>
                <c:pt idx="3347">
                  <c:v>99.244540000000001</c:v>
                </c:pt>
                <c:pt idx="3348">
                  <c:v>99.242980000000003</c:v>
                </c:pt>
                <c:pt idx="3349">
                  <c:v>99.240120000000005</c:v>
                </c:pt>
                <c:pt idx="3350">
                  <c:v>99.236660000000001</c:v>
                </c:pt>
                <c:pt idx="3351">
                  <c:v>99.233379999999997</c:v>
                </c:pt>
                <c:pt idx="3352">
                  <c:v>99.230590000000007</c:v>
                </c:pt>
                <c:pt idx="3353">
                  <c:v>99.228129999999993</c:v>
                </c:pt>
                <c:pt idx="3354">
                  <c:v>99.225489999999994</c:v>
                </c:pt>
                <c:pt idx="3355">
                  <c:v>99.222149999999999</c:v>
                </c:pt>
                <c:pt idx="3356">
                  <c:v>99.218029999999999</c:v>
                </c:pt>
                <c:pt idx="3357">
                  <c:v>99.213419999999999</c:v>
                </c:pt>
                <c:pt idx="3358">
                  <c:v>99.208960000000005</c:v>
                </c:pt>
                <c:pt idx="3359">
                  <c:v>99.205179999999999</c:v>
                </c:pt>
                <c:pt idx="3360">
                  <c:v>99.202160000000006</c:v>
                </c:pt>
                <c:pt idx="3361">
                  <c:v>99.199659999999994</c:v>
                </c:pt>
                <c:pt idx="3362">
                  <c:v>99.197040000000001</c:v>
                </c:pt>
                <c:pt idx="3363">
                  <c:v>99.193979999999996</c:v>
                </c:pt>
                <c:pt idx="3364">
                  <c:v>99.190510000000003</c:v>
                </c:pt>
                <c:pt idx="3365">
                  <c:v>99.187200000000004</c:v>
                </c:pt>
                <c:pt idx="3366">
                  <c:v>99.184809999999999</c:v>
                </c:pt>
                <c:pt idx="3367">
                  <c:v>99.184030000000007</c:v>
                </c:pt>
                <c:pt idx="3368">
                  <c:v>99.184889999999996</c:v>
                </c:pt>
                <c:pt idx="3369">
                  <c:v>99.186940000000007</c:v>
                </c:pt>
                <c:pt idx="3370">
                  <c:v>99.18929</c:v>
                </c:pt>
                <c:pt idx="3371">
                  <c:v>99.190979999999996</c:v>
                </c:pt>
                <c:pt idx="3372">
                  <c:v>99.191490000000002</c:v>
                </c:pt>
                <c:pt idx="3373">
                  <c:v>99.190820000000002</c:v>
                </c:pt>
                <c:pt idx="3374">
                  <c:v>99.189350000000005</c:v>
                </c:pt>
                <c:pt idx="3375">
                  <c:v>99.187479999999994</c:v>
                </c:pt>
                <c:pt idx="3376">
                  <c:v>99.185519999999997</c:v>
                </c:pt>
                <c:pt idx="3377">
                  <c:v>99.183440000000004</c:v>
                </c:pt>
                <c:pt idx="3378">
                  <c:v>99.180970000000002</c:v>
                </c:pt>
                <c:pt idx="3379">
                  <c:v>99.177940000000007</c:v>
                </c:pt>
                <c:pt idx="3380">
                  <c:v>99.174549999999996</c:v>
                </c:pt>
                <c:pt idx="3381">
                  <c:v>99.171210000000002</c:v>
                </c:pt>
                <c:pt idx="3382">
                  <c:v>99.168480000000002</c:v>
                </c:pt>
                <c:pt idx="3383">
                  <c:v>99.16677</c:v>
                </c:pt>
                <c:pt idx="3384">
                  <c:v>99.166039999999995</c:v>
                </c:pt>
                <c:pt idx="3385">
                  <c:v>99.165859999999995</c:v>
                </c:pt>
                <c:pt idx="3386">
                  <c:v>99.165559999999999</c:v>
                </c:pt>
                <c:pt idx="3387">
                  <c:v>99.164670000000001</c:v>
                </c:pt>
                <c:pt idx="3388">
                  <c:v>99.163020000000003</c:v>
                </c:pt>
                <c:pt idx="3389">
                  <c:v>99.160939999999997</c:v>
                </c:pt>
                <c:pt idx="3390">
                  <c:v>99.159000000000006</c:v>
                </c:pt>
                <c:pt idx="3391">
                  <c:v>99.157679999999999</c:v>
                </c:pt>
                <c:pt idx="3392">
                  <c:v>99.157089999999997</c:v>
                </c:pt>
                <c:pt idx="3393">
                  <c:v>99.157030000000006</c:v>
                </c:pt>
                <c:pt idx="3394">
                  <c:v>99.156959999999998</c:v>
                </c:pt>
                <c:pt idx="3395">
                  <c:v>99.15643</c:v>
                </c:pt>
                <c:pt idx="3396">
                  <c:v>99.155249999999995</c:v>
                </c:pt>
                <c:pt idx="3397">
                  <c:v>99.153660000000002</c:v>
                </c:pt>
                <c:pt idx="3398">
                  <c:v>99.152000000000001</c:v>
                </c:pt>
                <c:pt idx="3399">
                  <c:v>99.150660000000002</c:v>
                </c:pt>
                <c:pt idx="3400">
                  <c:v>99.149690000000007</c:v>
                </c:pt>
                <c:pt idx="3401">
                  <c:v>99.148870000000002</c:v>
                </c:pt>
                <c:pt idx="3402">
                  <c:v>99.147800000000004</c:v>
                </c:pt>
                <c:pt idx="3403">
                  <c:v>99.14622</c:v>
                </c:pt>
                <c:pt idx="3404">
                  <c:v>99.144059999999996</c:v>
                </c:pt>
                <c:pt idx="3405">
                  <c:v>99.141710000000003</c:v>
                </c:pt>
                <c:pt idx="3406">
                  <c:v>99.139690000000002</c:v>
                </c:pt>
                <c:pt idx="3407">
                  <c:v>99.138369999999995</c:v>
                </c:pt>
                <c:pt idx="3408">
                  <c:v>99.137829999999994</c:v>
                </c:pt>
                <c:pt idx="3409">
                  <c:v>99.137889999999999</c:v>
                </c:pt>
                <c:pt idx="3410">
                  <c:v>99.137910000000005</c:v>
                </c:pt>
                <c:pt idx="3411">
                  <c:v>99.137569999999997</c:v>
                </c:pt>
                <c:pt idx="3412">
                  <c:v>99.136650000000003</c:v>
                </c:pt>
                <c:pt idx="3413">
                  <c:v>99.135369999999995</c:v>
                </c:pt>
                <c:pt idx="3414">
                  <c:v>99.134020000000007</c:v>
                </c:pt>
                <c:pt idx="3415">
                  <c:v>99.132949999999994</c:v>
                </c:pt>
                <c:pt idx="3416">
                  <c:v>99.132189999999994</c:v>
                </c:pt>
                <c:pt idx="3417">
                  <c:v>99.131529999999998</c:v>
                </c:pt>
                <c:pt idx="3418">
                  <c:v>99.130619999999993</c:v>
                </c:pt>
                <c:pt idx="3419">
                  <c:v>99.129230000000007</c:v>
                </c:pt>
                <c:pt idx="3420">
                  <c:v>99.127459999999999</c:v>
                </c:pt>
                <c:pt idx="3421">
                  <c:v>99.125789999999995</c:v>
                </c:pt>
                <c:pt idx="3422">
                  <c:v>99.124690000000001</c:v>
                </c:pt>
                <c:pt idx="3423">
                  <c:v>99.124589999999998</c:v>
                </c:pt>
                <c:pt idx="3424">
                  <c:v>99.125529999999998</c:v>
                </c:pt>
                <c:pt idx="3425">
                  <c:v>99.126949999999994</c:v>
                </c:pt>
                <c:pt idx="3426">
                  <c:v>99.128230000000002</c:v>
                </c:pt>
                <c:pt idx="3427">
                  <c:v>99.128659999999996</c:v>
                </c:pt>
                <c:pt idx="3428">
                  <c:v>99.127939999999995</c:v>
                </c:pt>
                <c:pt idx="3429">
                  <c:v>99.126239999999996</c:v>
                </c:pt>
                <c:pt idx="3430">
                  <c:v>99.123919999999998</c:v>
                </c:pt>
                <c:pt idx="3431">
                  <c:v>99.121570000000006</c:v>
                </c:pt>
                <c:pt idx="3432">
                  <c:v>99.119399999999999</c:v>
                </c:pt>
                <c:pt idx="3433">
                  <c:v>99.117410000000007</c:v>
                </c:pt>
                <c:pt idx="3434">
                  <c:v>99.115350000000007</c:v>
                </c:pt>
                <c:pt idx="3435">
                  <c:v>99.113039999999998</c:v>
                </c:pt>
                <c:pt idx="3436">
                  <c:v>99.110429999999994</c:v>
                </c:pt>
                <c:pt idx="3437">
                  <c:v>99.107780000000005</c:v>
                </c:pt>
                <c:pt idx="3438">
                  <c:v>99.105459999999994</c:v>
                </c:pt>
                <c:pt idx="3439">
                  <c:v>99.10378</c:v>
                </c:pt>
                <c:pt idx="3440">
                  <c:v>99.102789999999999</c:v>
                </c:pt>
                <c:pt idx="3441">
                  <c:v>99.102289999999996</c:v>
                </c:pt>
                <c:pt idx="3442">
                  <c:v>99.101939999999999</c:v>
                </c:pt>
                <c:pt idx="3443">
                  <c:v>99.101619999999997</c:v>
                </c:pt>
                <c:pt idx="3444">
                  <c:v>99.101439999999997</c:v>
                </c:pt>
                <c:pt idx="3445">
                  <c:v>99.101920000000007</c:v>
                </c:pt>
                <c:pt idx="3446">
                  <c:v>99.103499999999997</c:v>
                </c:pt>
                <c:pt idx="3447">
                  <c:v>99.106470000000002</c:v>
                </c:pt>
                <c:pt idx="3448">
                  <c:v>99.110470000000007</c:v>
                </c:pt>
                <c:pt idx="3449">
                  <c:v>99.114840000000001</c:v>
                </c:pt>
                <c:pt idx="3450">
                  <c:v>99.118520000000004</c:v>
                </c:pt>
                <c:pt idx="3451">
                  <c:v>99.120800000000003</c:v>
                </c:pt>
                <c:pt idx="3452">
                  <c:v>99.121440000000007</c:v>
                </c:pt>
                <c:pt idx="3453">
                  <c:v>99.120909999999995</c:v>
                </c:pt>
                <c:pt idx="3454">
                  <c:v>99.120040000000003</c:v>
                </c:pt>
                <c:pt idx="3455">
                  <c:v>99.119600000000005</c:v>
                </c:pt>
                <c:pt idx="3456">
                  <c:v>99.119990000000001</c:v>
                </c:pt>
                <c:pt idx="3457">
                  <c:v>99.121049999999997</c:v>
                </c:pt>
                <c:pt idx="3458">
                  <c:v>99.122219999999999</c:v>
                </c:pt>
                <c:pt idx="3459">
                  <c:v>99.122889999999998</c:v>
                </c:pt>
                <c:pt idx="3460">
                  <c:v>99.122630000000001</c:v>
                </c:pt>
                <c:pt idx="3461">
                  <c:v>99.121619999999993</c:v>
                </c:pt>
                <c:pt idx="3462">
                  <c:v>99.120199999999997</c:v>
                </c:pt>
                <c:pt idx="3463">
                  <c:v>99.118970000000004</c:v>
                </c:pt>
                <c:pt idx="3464">
                  <c:v>99.118129999999994</c:v>
                </c:pt>
                <c:pt idx="3465">
                  <c:v>99.117549999999994</c:v>
                </c:pt>
                <c:pt idx="3466">
                  <c:v>99.116709999999998</c:v>
                </c:pt>
                <c:pt idx="3467">
                  <c:v>99.115219999999994</c:v>
                </c:pt>
                <c:pt idx="3468">
                  <c:v>99.112909999999999</c:v>
                </c:pt>
                <c:pt idx="3469">
                  <c:v>99.110169999999997</c:v>
                </c:pt>
                <c:pt idx="3470">
                  <c:v>99.107550000000003</c:v>
                </c:pt>
                <c:pt idx="3471">
                  <c:v>99.105710000000002</c:v>
                </c:pt>
                <c:pt idx="3472">
                  <c:v>99.104810000000001</c:v>
                </c:pt>
                <c:pt idx="3473">
                  <c:v>99.104770000000002</c:v>
                </c:pt>
                <c:pt idx="3474">
                  <c:v>99.105069999999998</c:v>
                </c:pt>
                <c:pt idx="3475">
                  <c:v>99.105440000000002</c:v>
                </c:pt>
                <c:pt idx="3476">
                  <c:v>99.105869999999996</c:v>
                </c:pt>
                <c:pt idx="3477">
                  <c:v>99.106800000000007</c:v>
                </c:pt>
                <c:pt idx="3478">
                  <c:v>99.108810000000005</c:v>
                </c:pt>
                <c:pt idx="3479">
                  <c:v>99.112350000000006</c:v>
                </c:pt>
                <c:pt idx="3480">
                  <c:v>99.117189999999994</c:v>
                </c:pt>
                <c:pt idx="3481">
                  <c:v>99.122450000000001</c:v>
                </c:pt>
                <c:pt idx="3482">
                  <c:v>99.126750000000001</c:v>
                </c:pt>
                <c:pt idx="3483">
                  <c:v>99.128730000000004</c:v>
                </c:pt>
                <c:pt idx="3484">
                  <c:v>99.127480000000006</c:v>
                </c:pt>
                <c:pt idx="3485">
                  <c:v>99.123040000000003</c:v>
                </c:pt>
                <c:pt idx="3486">
                  <c:v>99.115970000000004</c:v>
                </c:pt>
                <c:pt idx="3487">
                  <c:v>99.107249999999993</c:v>
                </c:pt>
                <c:pt idx="3488">
                  <c:v>99.09742</c:v>
                </c:pt>
                <c:pt idx="3489">
                  <c:v>99.086510000000004</c:v>
                </c:pt>
                <c:pt idx="3490">
                  <c:v>99.073980000000006</c:v>
                </c:pt>
                <c:pt idx="3491">
                  <c:v>99.059169999999995</c:v>
                </c:pt>
                <c:pt idx="3492">
                  <c:v>99.041759999999996</c:v>
                </c:pt>
                <c:pt idx="3493">
                  <c:v>99.022379999999998</c:v>
                </c:pt>
                <c:pt idx="3494">
                  <c:v>99.002300000000005</c:v>
                </c:pt>
                <c:pt idx="3495">
                  <c:v>98.983540000000005</c:v>
                </c:pt>
                <c:pt idx="3496">
                  <c:v>98.968029999999999</c:v>
                </c:pt>
                <c:pt idx="3497">
                  <c:v>98.957310000000007</c:v>
                </c:pt>
                <c:pt idx="3498">
                  <c:v>98.952070000000006</c:v>
                </c:pt>
                <c:pt idx="3499">
                  <c:v>98.952299999999994</c:v>
                </c:pt>
                <c:pt idx="3500">
                  <c:v>98.95729</c:v>
                </c:pt>
                <c:pt idx="3501">
                  <c:v>98.965990000000005</c:v>
                </c:pt>
                <c:pt idx="3502">
                  <c:v>98.977149999999995</c:v>
                </c:pt>
                <c:pt idx="3503">
                  <c:v>98.989559999999997</c:v>
                </c:pt>
                <c:pt idx="3504">
                  <c:v>99.001909999999995</c:v>
                </c:pt>
                <c:pt idx="3505">
                  <c:v>99.013099999999994</c:v>
                </c:pt>
                <c:pt idx="3506">
                  <c:v>99.022199999999998</c:v>
                </c:pt>
                <c:pt idx="3507">
                  <c:v>99.028720000000007</c:v>
                </c:pt>
                <c:pt idx="3508">
                  <c:v>99.032470000000004</c:v>
                </c:pt>
                <c:pt idx="3509">
                  <c:v>99.033609999999996</c:v>
                </c:pt>
                <c:pt idx="3510">
                  <c:v>99.032489999999996</c:v>
                </c:pt>
                <c:pt idx="3511">
                  <c:v>99.029769999999999</c:v>
                </c:pt>
                <c:pt idx="3512">
                  <c:v>99.026009999999999</c:v>
                </c:pt>
                <c:pt idx="3513">
                  <c:v>99.021739999999994</c:v>
                </c:pt>
                <c:pt idx="3514">
                  <c:v>99.017499999999998</c:v>
                </c:pt>
                <c:pt idx="3515">
                  <c:v>99.014020000000002</c:v>
                </c:pt>
                <c:pt idx="3516">
                  <c:v>99.011970000000005</c:v>
                </c:pt>
                <c:pt idx="3517">
                  <c:v>99.011790000000005</c:v>
                </c:pt>
                <c:pt idx="3518">
                  <c:v>99.013559999999998</c:v>
                </c:pt>
                <c:pt idx="3519">
                  <c:v>99.016769999999994</c:v>
                </c:pt>
                <c:pt idx="3520">
                  <c:v>99.020700000000005</c:v>
                </c:pt>
                <c:pt idx="3521">
                  <c:v>99.024460000000005</c:v>
                </c:pt>
                <c:pt idx="3522">
                  <c:v>99.027469999999994</c:v>
                </c:pt>
                <c:pt idx="3523">
                  <c:v>99.029250000000005</c:v>
                </c:pt>
                <c:pt idx="3524">
                  <c:v>99.029719999999998</c:v>
                </c:pt>
                <c:pt idx="3525">
                  <c:v>99.028919999999999</c:v>
                </c:pt>
                <c:pt idx="3526">
                  <c:v>99.027019999999993</c:v>
                </c:pt>
                <c:pt idx="3527">
                  <c:v>99.024320000000003</c:v>
                </c:pt>
                <c:pt idx="3528">
                  <c:v>99.021289999999993</c:v>
                </c:pt>
                <c:pt idx="3529">
                  <c:v>99.018600000000006</c:v>
                </c:pt>
                <c:pt idx="3530">
                  <c:v>99.017089999999996</c:v>
                </c:pt>
                <c:pt idx="3531">
                  <c:v>99.017430000000004</c:v>
                </c:pt>
                <c:pt idx="3532">
                  <c:v>99.019729999999996</c:v>
                </c:pt>
                <c:pt idx="3533">
                  <c:v>99.023409999999998</c:v>
                </c:pt>
                <c:pt idx="3534">
                  <c:v>99.027690000000007</c:v>
                </c:pt>
                <c:pt idx="3535">
                  <c:v>99.031970000000001</c:v>
                </c:pt>
                <c:pt idx="3536">
                  <c:v>99.035989999999998</c:v>
                </c:pt>
                <c:pt idx="3537">
                  <c:v>99.039630000000002</c:v>
                </c:pt>
                <c:pt idx="3538">
                  <c:v>99.042640000000006</c:v>
                </c:pt>
                <c:pt idx="3539">
                  <c:v>99.044719999999998</c:v>
                </c:pt>
                <c:pt idx="3540">
                  <c:v>99.045540000000003</c:v>
                </c:pt>
                <c:pt idx="3541">
                  <c:v>99.045490000000001</c:v>
                </c:pt>
                <c:pt idx="3542">
                  <c:v>99.045460000000006</c:v>
                </c:pt>
                <c:pt idx="3543">
                  <c:v>99.046679999999995</c:v>
                </c:pt>
                <c:pt idx="3544">
                  <c:v>99.049250000000001</c:v>
                </c:pt>
                <c:pt idx="3545">
                  <c:v>99.05198</c:v>
                </c:pt>
                <c:pt idx="3546">
                  <c:v>99.052819999999997</c:v>
                </c:pt>
                <c:pt idx="3547">
                  <c:v>99.050420000000003</c:v>
                </c:pt>
                <c:pt idx="3548">
                  <c:v>99.045649999999995</c:v>
                </c:pt>
                <c:pt idx="3549">
                  <c:v>99.041300000000007</c:v>
                </c:pt>
                <c:pt idx="3550">
                  <c:v>99.040049999999994</c:v>
                </c:pt>
                <c:pt idx="3551">
                  <c:v>99.043760000000006</c:v>
                </c:pt>
                <c:pt idx="3552">
                  <c:v>99.052210000000002</c:v>
                </c:pt>
                <c:pt idx="3553">
                  <c:v>99.063800000000001</c:v>
                </c:pt>
                <c:pt idx="3554">
                  <c:v>99.076070000000001</c:v>
                </c:pt>
                <c:pt idx="3555">
                  <c:v>99.086590000000001</c:v>
                </c:pt>
                <c:pt idx="3556">
                  <c:v>99.093909999999994</c:v>
                </c:pt>
                <c:pt idx="3557">
                  <c:v>99.097859999999997</c:v>
                </c:pt>
                <c:pt idx="3558">
                  <c:v>99.098749999999995</c:v>
                </c:pt>
                <c:pt idx="3559">
                  <c:v>99.097470000000001</c:v>
                </c:pt>
                <c:pt idx="3560">
                  <c:v>99.094759999999994</c:v>
                </c:pt>
                <c:pt idx="3561">
                  <c:v>99.091290000000001</c:v>
                </c:pt>
                <c:pt idx="3562">
                  <c:v>99.087389999999999</c:v>
                </c:pt>
                <c:pt idx="3563">
                  <c:v>99.083410000000001</c:v>
                </c:pt>
                <c:pt idx="3564">
                  <c:v>99.079719999999995</c:v>
                </c:pt>
                <c:pt idx="3565">
                  <c:v>99.076849999999993</c:v>
                </c:pt>
                <c:pt idx="3566">
                  <c:v>99.075220000000002</c:v>
                </c:pt>
                <c:pt idx="3567">
                  <c:v>99.074889999999996</c:v>
                </c:pt>
                <c:pt idx="3568">
                  <c:v>99.075500000000005</c:v>
                </c:pt>
                <c:pt idx="3569">
                  <c:v>99.076480000000004</c:v>
                </c:pt>
                <c:pt idx="3570">
                  <c:v>99.077070000000006</c:v>
                </c:pt>
                <c:pt idx="3571">
                  <c:v>99.076849999999993</c:v>
                </c:pt>
                <c:pt idx="3572">
                  <c:v>99.075620000000001</c:v>
                </c:pt>
                <c:pt idx="3573">
                  <c:v>99.073759999999993</c:v>
                </c:pt>
                <c:pt idx="3574">
                  <c:v>99.071659999999994</c:v>
                </c:pt>
                <c:pt idx="3575">
                  <c:v>99.069659999999999</c:v>
                </c:pt>
                <c:pt idx="3576">
                  <c:v>99.067850000000007</c:v>
                </c:pt>
                <c:pt idx="3577">
                  <c:v>99.066069999999996</c:v>
                </c:pt>
                <c:pt idx="3578">
                  <c:v>99.064070000000001</c:v>
                </c:pt>
                <c:pt idx="3579">
                  <c:v>99.061859999999996</c:v>
                </c:pt>
                <c:pt idx="3580">
                  <c:v>99.059659999999994</c:v>
                </c:pt>
                <c:pt idx="3581">
                  <c:v>99.057990000000004</c:v>
                </c:pt>
                <c:pt idx="3582">
                  <c:v>99.057329999999993</c:v>
                </c:pt>
                <c:pt idx="3583">
                  <c:v>99.058019999999999</c:v>
                </c:pt>
                <c:pt idx="3584">
                  <c:v>99.059759999999997</c:v>
                </c:pt>
                <c:pt idx="3585">
                  <c:v>99.061999999999998</c:v>
                </c:pt>
                <c:pt idx="3586">
                  <c:v>99.064040000000006</c:v>
                </c:pt>
                <c:pt idx="3587">
                  <c:v>99.065190000000001</c:v>
                </c:pt>
                <c:pt idx="3588">
                  <c:v>99.065280000000001</c:v>
                </c:pt>
                <c:pt idx="3589">
                  <c:v>99.064589999999995</c:v>
                </c:pt>
                <c:pt idx="3590">
                  <c:v>99.063609999999997</c:v>
                </c:pt>
                <c:pt idx="3591">
                  <c:v>99.062979999999996</c:v>
                </c:pt>
                <c:pt idx="3592">
                  <c:v>99.063079999999999</c:v>
                </c:pt>
                <c:pt idx="3593">
                  <c:v>99.064049999999995</c:v>
                </c:pt>
                <c:pt idx="3594">
                  <c:v>99.065730000000002</c:v>
                </c:pt>
                <c:pt idx="3595">
                  <c:v>99.067840000000004</c:v>
                </c:pt>
                <c:pt idx="3596">
                  <c:v>99.070139999999995</c:v>
                </c:pt>
                <c:pt idx="3597">
                  <c:v>99.072519999999997</c:v>
                </c:pt>
                <c:pt idx="3598">
                  <c:v>99.0749</c:v>
                </c:pt>
                <c:pt idx="3599">
                  <c:v>99.077259999999995</c:v>
                </c:pt>
                <c:pt idx="3600">
                  <c:v>99.079359999999994</c:v>
                </c:pt>
                <c:pt idx="3601">
                  <c:v>99.080889999999997</c:v>
                </c:pt>
                <c:pt idx="3602">
                  <c:v>99.081569999999999</c:v>
                </c:pt>
                <c:pt idx="3603">
                  <c:v>99.081180000000003</c:v>
                </c:pt>
                <c:pt idx="3604">
                  <c:v>99.079859999999996</c:v>
                </c:pt>
                <c:pt idx="3605">
                  <c:v>99.077969999999993</c:v>
                </c:pt>
                <c:pt idx="3606">
                  <c:v>99.076049999999995</c:v>
                </c:pt>
                <c:pt idx="3607">
                  <c:v>99.074590000000001</c:v>
                </c:pt>
                <c:pt idx="3608">
                  <c:v>99.073869999999999</c:v>
                </c:pt>
                <c:pt idx="3609">
                  <c:v>99.073779999999999</c:v>
                </c:pt>
                <c:pt idx="3610">
                  <c:v>99.074020000000004</c:v>
                </c:pt>
                <c:pt idx="3611">
                  <c:v>99.074309999999997</c:v>
                </c:pt>
                <c:pt idx="3612">
                  <c:v>99.074349999999995</c:v>
                </c:pt>
                <c:pt idx="3613">
                  <c:v>99.074179999999998</c:v>
                </c:pt>
                <c:pt idx="3614">
                  <c:v>99.073949999999996</c:v>
                </c:pt>
                <c:pt idx="3615">
                  <c:v>99.073869999999999</c:v>
                </c:pt>
                <c:pt idx="3616">
                  <c:v>99.073970000000003</c:v>
                </c:pt>
                <c:pt idx="3617">
                  <c:v>99.074259999999995</c:v>
                </c:pt>
                <c:pt idx="3618">
                  <c:v>99.074510000000004</c:v>
                </c:pt>
                <c:pt idx="3619">
                  <c:v>99.074640000000002</c:v>
                </c:pt>
                <c:pt idx="3620">
                  <c:v>99.074650000000005</c:v>
                </c:pt>
                <c:pt idx="3621">
                  <c:v>99.074730000000002</c:v>
                </c:pt>
                <c:pt idx="3622">
                  <c:v>99.075209999999998</c:v>
                </c:pt>
                <c:pt idx="3623">
                  <c:v>99.076310000000007</c:v>
                </c:pt>
                <c:pt idx="3624">
                  <c:v>99.077830000000006</c:v>
                </c:pt>
                <c:pt idx="3625">
                  <c:v>99.079520000000002</c:v>
                </c:pt>
                <c:pt idx="3626">
                  <c:v>99.080830000000006</c:v>
                </c:pt>
                <c:pt idx="3627">
                  <c:v>99.081410000000005</c:v>
                </c:pt>
                <c:pt idx="3628">
                  <c:v>99.081019999999995</c:v>
                </c:pt>
                <c:pt idx="3629">
                  <c:v>99.07996</c:v>
                </c:pt>
                <c:pt idx="3630">
                  <c:v>99.078639999999993</c:v>
                </c:pt>
                <c:pt idx="3631">
                  <c:v>99.077479999999994</c:v>
                </c:pt>
                <c:pt idx="3632">
                  <c:v>99.076989999999995</c:v>
                </c:pt>
                <c:pt idx="3633">
                  <c:v>99.077190000000002</c:v>
                </c:pt>
                <c:pt idx="3634">
                  <c:v>99.077860000000001</c:v>
                </c:pt>
                <c:pt idx="3635">
                  <c:v>99.078599999999994</c:v>
                </c:pt>
                <c:pt idx="3636">
                  <c:v>99.079120000000003</c:v>
                </c:pt>
                <c:pt idx="3637">
                  <c:v>99.079340000000002</c:v>
                </c:pt>
                <c:pt idx="3638">
                  <c:v>99.079310000000007</c:v>
                </c:pt>
                <c:pt idx="3639">
                  <c:v>99.079149999999998</c:v>
                </c:pt>
                <c:pt idx="3640">
                  <c:v>99.07884</c:v>
                </c:pt>
                <c:pt idx="3641">
                  <c:v>99.078329999999994</c:v>
                </c:pt>
                <c:pt idx="3642">
                  <c:v>99.077299999999994</c:v>
                </c:pt>
                <c:pt idx="3643">
                  <c:v>99.075599999999994</c:v>
                </c:pt>
                <c:pt idx="3644">
                  <c:v>99.073170000000005</c:v>
                </c:pt>
                <c:pt idx="3645">
                  <c:v>99.070340000000002</c:v>
                </c:pt>
                <c:pt idx="3646">
                  <c:v>99.06747</c:v>
                </c:pt>
                <c:pt idx="3647">
                  <c:v>99.064999999999998</c:v>
                </c:pt>
                <c:pt idx="3648">
                  <c:v>99.063220000000001</c:v>
                </c:pt>
                <c:pt idx="3649">
                  <c:v>99.062190000000001</c:v>
                </c:pt>
                <c:pt idx="3650">
                  <c:v>99.061710000000005</c:v>
                </c:pt>
                <c:pt idx="3651">
                  <c:v>99.06147</c:v>
                </c:pt>
                <c:pt idx="3652">
                  <c:v>99.061260000000004</c:v>
                </c:pt>
                <c:pt idx="3653">
                  <c:v>99.060969999999998</c:v>
                </c:pt>
                <c:pt idx="3654">
                  <c:v>99.060609999999997</c:v>
                </c:pt>
                <c:pt idx="3655">
                  <c:v>99.060190000000006</c:v>
                </c:pt>
                <c:pt idx="3656">
                  <c:v>99.059659999999994</c:v>
                </c:pt>
                <c:pt idx="3657">
                  <c:v>99.058859999999996</c:v>
                </c:pt>
                <c:pt idx="3658">
                  <c:v>99.057519999999997</c:v>
                </c:pt>
                <c:pt idx="3659">
                  <c:v>99.055599999999998</c:v>
                </c:pt>
                <c:pt idx="3660">
                  <c:v>99.053150000000002</c:v>
                </c:pt>
                <c:pt idx="3661">
                  <c:v>99.050510000000003</c:v>
                </c:pt>
                <c:pt idx="3662">
                  <c:v>99.048010000000005</c:v>
                </c:pt>
                <c:pt idx="3663">
                  <c:v>99.04598</c:v>
                </c:pt>
                <c:pt idx="3664">
                  <c:v>99.044489999999996</c:v>
                </c:pt>
                <c:pt idx="3665">
                  <c:v>99.043310000000005</c:v>
                </c:pt>
                <c:pt idx="3666">
                  <c:v>99.042060000000006</c:v>
                </c:pt>
                <c:pt idx="3667">
                  <c:v>99.040279999999996</c:v>
                </c:pt>
                <c:pt idx="3668">
                  <c:v>99.037779999999998</c:v>
                </c:pt>
                <c:pt idx="3669">
                  <c:v>99.034589999999994</c:v>
                </c:pt>
                <c:pt idx="3670">
                  <c:v>99.031019999999998</c:v>
                </c:pt>
                <c:pt idx="3671">
                  <c:v>99.027469999999994</c:v>
                </c:pt>
                <c:pt idx="3672">
                  <c:v>99.024259999999998</c:v>
                </c:pt>
                <c:pt idx="3673">
                  <c:v>99.021659999999997</c:v>
                </c:pt>
                <c:pt idx="3674">
                  <c:v>99.019589999999994</c:v>
                </c:pt>
                <c:pt idx="3675">
                  <c:v>99.018029999999996</c:v>
                </c:pt>
                <c:pt idx="3676">
                  <c:v>99.016909999999996</c:v>
                </c:pt>
                <c:pt idx="3677">
                  <c:v>99.016229999999993</c:v>
                </c:pt>
                <c:pt idx="3678">
                  <c:v>99.015979999999999</c:v>
                </c:pt>
                <c:pt idx="3679">
                  <c:v>99.016139999999993</c:v>
                </c:pt>
                <c:pt idx="3680">
                  <c:v>99.016480000000001</c:v>
                </c:pt>
                <c:pt idx="3681">
                  <c:v>99.016589999999994</c:v>
                </c:pt>
                <c:pt idx="3682">
                  <c:v>99.016059999999996</c:v>
                </c:pt>
                <c:pt idx="3683">
                  <c:v>99.014560000000003</c:v>
                </c:pt>
                <c:pt idx="3684">
                  <c:v>99.012010000000004</c:v>
                </c:pt>
                <c:pt idx="3685">
                  <c:v>99.008650000000003</c:v>
                </c:pt>
                <c:pt idx="3686">
                  <c:v>99.004900000000006</c:v>
                </c:pt>
                <c:pt idx="3687">
                  <c:v>99.001180000000005</c:v>
                </c:pt>
                <c:pt idx="3688">
                  <c:v>98.997789999999995</c:v>
                </c:pt>
                <c:pt idx="3689">
                  <c:v>98.994759999999999</c:v>
                </c:pt>
                <c:pt idx="3690">
                  <c:v>98.991919999999993</c:v>
                </c:pt>
                <c:pt idx="3691">
                  <c:v>98.989040000000003</c:v>
                </c:pt>
                <c:pt idx="3692">
                  <c:v>98.985979999999998</c:v>
                </c:pt>
                <c:pt idx="3693">
                  <c:v>98.982669999999999</c:v>
                </c:pt>
                <c:pt idx="3694">
                  <c:v>98.979330000000004</c:v>
                </c:pt>
                <c:pt idx="3695">
                  <c:v>98.976119999999995</c:v>
                </c:pt>
                <c:pt idx="3696">
                  <c:v>98.973209999999995</c:v>
                </c:pt>
                <c:pt idx="3697">
                  <c:v>98.970600000000005</c:v>
                </c:pt>
                <c:pt idx="3698">
                  <c:v>98.968220000000002</c:v>
                </c:pt>
                <c:pt idx="3699">
                  <c:v>98.965890000000002</c:v>
                </c:pt>
                <c:pt idx="3700">
                  <c:v>98.963549999999998</c:v>
                </c:pt>
                <c:pt idx="3701">
                  <c:v>98.961240000000004</c:v>
                </c:pt>
                <c:pt idx="3702">
                  <c:v>98.9589</c:v>
                </c:pt>
                <c:pt idx="3703">
                  <c:v>98.956599999999995</c:v>
                </c:pt>
                <c:pt idx="3704">
                  <c:v>98.954279999999997</c:v>
                </c:pt>
                <c:pt idx="3705">
                  <c:v>98.951779999999999</c:v>
                </c:pt>
                <c:pt idx="3706">
                  <c:v>98.948970000000003</c:v>
                </c:pt>
                <c:pt idx="3707">
                  <c:v>98.945760000000007</c:v>
                </c:pt>
                <c:pt idx="3708">
                  <c:v>98.942319999999995</c:v>
                </c:pt>
                <c:pt idx="3709">
                  <c:v>98.938900000000004</c:v>
                </c:pt>
                <c:pt idx="3710">
                  <c:v>98.935839999999999</c:v>
                </c:pt>
                <c:pt idx="3711">
                  <c:v>98.933359999999993</c:v>
                </c:pt>
                <c:pt idx="3712">
                  <c:v>98.931460000000001</c:v>
                </c:pt>
                <c:pt idx="3713">
                  <c:v>98.929929999999999</c:v>
                </c:pt>
                <c:pt idx="3714">
                  <c:v>98.928439999999995</c:v>
                </c:pt>
                <c:pt idx="3715">
                  <c:v>98.926599999999993</c:v>
                </c:pt>
                <c:pt idx="3716">
                  <c:v>98.924210000000002</c:v>
                </c:pt>
                <c:pt idx="3717">
                  <c:v>98.921279999999996</c:v>
                </c:pt>
                <c:pt idx="3718">
                  <c:v>98.91789</c:v>
                </c:pt>
                <c:pt idx="3719">
                  <c:v>98.914270000000002</c:v>
                </c:pt>
                <c:pt idx="3720">
                  <c:v>98.910449999999997</c:v>
                </c:pt>
                <c:pt idx="3721">
                  <c:v>98.906490000000005</c:v>
                </c:pt>
                <c:pt idx="3722">
                  <c:v>98.902280000000005</c:v>
                </c:pt>
                <c:pt idx="3723">
                  <c:v>98.897850000000005</c:v>
                </c:pt>
                <c:pt idx="3724">
                  <c:v>98.893230000000003</c:v>
                </c:pt>
                <c:pt idx="3725">
                  <c:v>98.888660000000002</c:v>
                </c:pt>
                <c:pt idx="3726">
                  <c:v>98.884270000000001</c:v>
                </c:pt>
                <c:pt idx="3727">
                  <c:v>98.880200000000002</c:v>
                </c:pt>
                <c:pt idx="3728">
                  <c:v>98.876379999999997</c:v>
                </c:pt>
                <c:pt idx="3729">
                  <c:v>98.872649999999993</c:v>
                </c:pt>
                <c:pt idx="3730">
                  <c:v>98.868759999999995</c:v>
                </c:pt>
                <c:pt idx="3731">
                  <c:v>98.864620000000002</c:v>
                </c:pt>
                <c:pt idx="3732">
                  <c:v>98.860280000000003</c:v>
                </c:pt>
                <c:pt idx="3733">
                  <c:v>98.855980000000002</c:v>
                </c:pt>
                <c:pt idx="3734">
                  <c:v>98.852050000000006</c:v>
                </c:pt>
                <c:pt idx="3735">
                  <c:v>98.848759999999999</c:v>
                </c:pt>
                <c:pt idx="3736">
                  <c:v>98.846149999999994</c:v>
                </c:pt>
                <c:pt idx="3737">
                  <c:v>98.844120000000004</c:v>
                </c:pt>
                <c:pt idx="3738">
                  <c:v>98.842410000000001</c:v>
                </c:pt>
                <c:pt idx="3739">
                  <c:v>98.840779999999995</c:v>
                </c:pt>
                <c:pt idx="3740">
                  <c:v>98.839060000000003</c:v>
                </c:pt>
                <c:pt idx="3741">
                  <c:v>98.837209999999999</c:v>
                </c:pt>
                <c:pt idx="3742">
                  <c:v>98.835260000000005</c:v>
                </c:pt>
                <c:pt idx="3743">
                  <c:v>98.833160000000007</c:v>
                </c:pt>
                <c:pt idx="3744">
                  <c:v>98.830820000000003</c:v>
                </c:pt>
                <c:pt idx="3745">
                  <c:v>98.828029999999998</c:v>
                </c:pt>
                <c:pt idx="3746">
                  <c:v>98.824650000000005</c:v>
                </c:pt>
                <c:pt idx="3747">
                  <c:v>98.820620000000005</c:v>
                </c:pt>
                <c:pt idx="3748">
                  <c:v>98.81617</c:v>
                </c:pt>
                <c:pt idx="3749">
                  <c:v>98.811710000000005</c:v>
                </c:pt>
                <c:pt idx="3750">
                  <c:v>98.807500000000005</c:v>
                </c:pt>
                <c:pt idx="3751">
                  <c:v>98.803960000000004</c:v>
                </c:pt>
                <c:pt idx="3752">
                  <c:v>98.801079999999999</c:v>
                </c:pt>
                <c:pt idx="3753">
                  <c:v>98.798739999999995</c:v>
                </c:pt>
                <c:pt idx="3754">
                  <c:v>98.796639999999996</c:v>
                </c:pt>
                <c:pt idx="3755">
                  <c:v>98.794619999999995</c:v>
                </c:pt>
                <c:pt idx="3756">
                  <c:v>98.792540000000002</c:v>
                </c:pt>
                <c:pt idx="3757">
                  <c:v>98.790520000000001</c:v>
                </c:pt>
                <c:pt idx="3758">
                  <c:v>98.788730000000001</c:v>
                </c:pt>
                <c:pt idx="3759">
                  <c:v>98.787260000000003</c:v>
                </c:pt>
                <c:pt idx="3760">
                  <c:v>98.785960000000003</c:v>
                </c:pt>
                <c:pt idx="3761">
                  <c:v>98.784649999999999</c:v>
                </c:pt>
                <c:pt idx="3762">
                  <c:v>98.783010000000004</c:v>
                </c:pt>
                <c:pt idx="3763">
                  <c:v>98.780879999999996</c:v>
                </c:pt>
                <c:pt idx="3764">
                  <c:v>98.778270000000006</c:v>
                </c:pt>
                <c:pt idx="3765">
                  <c:v>98.775450000000006</c:v>
                </c:pt>
                <c:pt idx="3766">
                  <c:v>98.772710000000004</c:v>
                </c:pt>
                <c:pt idx="3767">
                  <c:v>98.770359999999997</c:v>
                </c:pt>
                <c:pt idx="3768">
                  <c:v>98.768439999999998</c:v>
                </c:pt>
                <c:pt idx="3769">
                  <c:v>98.766859999999994</c:v>
                </c:pt>
                <c:pt idx="3770">
                  <c:v>98.765299999999996</c:v>
                </c:pt>
                <c:pt idx="3771">
                  <c:v>98.76352</c:v>
                </c:pt>
                <c:pt idx="3772">
                  <c:v>98.761399999999995</c:v>
                </c:pt>
                <c:pt idx="3773">
                  <c:v>98.759050000000002</c:v>
                </c:pt>
                <c:pt idx="3774">
                  <c:v>98.75658</c:v>
                </c:pt>
                <c:pt idx="3775">
                  <c:v>98.754180000000005</c:v>
                </c:pt>
                <c:pt idx="3776">
                  <c:v>98.751869999999997</c:v>
                </c:pt>
                <c:pt idx="3777">
                  <c:v>98.749570000000006</c:v>
                </c:pt>
                <c:pt idx="3778">
                  <c:v>98.747029999999995</c:v>
                </c:pt>
                <c:pt idx="3779">
                  <c:v>98.74418</c:v>
                </c:pt>
                <c:pt idx="3780">
                  <c:v>98.740960000000001</c:v>
                </c:pt>
                <c:pt idx="3781">
                  <c:v>98.737560000000002</c:v>
                </c:pt>
                <c:pt idx="3782">
                  <c:v>98.734179999999995</c:v>
                </c:pt>
                <c:pt idx="3783">
                  <c:v>98.730999999999995</c:v>
                </c:pt>
                <c:pt idx="3784">
                  <c:v>98.727999999999994</c:v>
                </c:pt>
                <c:pt idx="3785">
                  <c:v>98.725110000000001</c:v>
                </c:pt>
                <c:pt idx="3786">
                  <c:v>98.722059999999999</c:v>
                </c:pt>
                <c:pt idx="3787">
                  <c:v>98.718819999999994</c:v>
                </c:pt>
                <c:pt idx="3788">
                  <c:v>98.715360000000004</c:v>
                </c:pt>
                <c:pt idx="3789">
                  <c:v>98.711910000000003</c:v>
                </c:pt>
                <c:pt idx="3790">
                  <c:v>98.708680000000001</c:v>
                </c:pt>
                <c:pt idx="3791">
                  <c:v>98.70581</c:v>
                </c:pt>
                <c:pt idx="3792">
                  <c:v>98.703199999999995</c:v>
                </c:pt>
                <c:pt idx="3793">
                  <c:v>98.700659999999999</c:v>
                </c:pt>
                <c:pt idx="3794">
                  <c:v>98.697839999999999</c:v>
                </c:pt>
                <c:pt idx="3795">
                  <c:v>98.69462</c:v>
                </c:pt>
                <c:pt idx="3796">
                  <c:v>98.690989999999999</c:v>
                </c:pt>
                <c:pt idx="3797">
                  <c:v>98.687259999999995</c:v>
                </c:pt>
                <c:pt idx="3798">
                  <c:v>98.68374</c:v>
                </c:pt>
                <c:pt idx="3799">
                  <c:v>98.680750000000003</c:v>
                </c:pt>
                <c:pt idx="3800">
                  <c:v>98.678349999999995</c:v>
                </c:pt>
                <c:pt idx="3801">
                  <c:v>98.676329999999993</c:v>
                </c:pt>
                <c:pt idx="3802">
                  <c:v>98.674379999999999</c:v>
                </c:pt>
                <c:pt idx="3803">
                  <c:v>98.672229999999999</c:v>
                </c:pt>
                <c:pt idx="3804">
                  <c:v>98.669719999999998</c:v>
                </c:pt>
                <c:pt idx="3805">
                  <c:v>98.666979999999995</c:v>
                </c:pt>
                <c:pt idx="3806">
                  <c:v>98.66422</c:v>
                </c:pt>
                <c:pt idx="3807">
                  <c:v>98.661640000000006</c:v>
                </c:pt>
                <c:pt idx="3808">
                  <c:v>98.659300000000002</c:v>
                </c:pt>
                <c:pt idx="3809">
                  <c:v>98.657070000000004</c:v>
                </c:pt>
                <c:pt idx="3810">
                  <c:v>98.654709999999994</c:v>
                </c:pt>
                <c:pt idx="3811">
                  <c:v>98.652060000000006</c:v>
                </c:pt>
                <c:pt idx="3812">
                  <c:v>98.649079999999998</c:v>
                </c:pt>
                <c:pt idx="3813">
                  <c:v>98.645930000000007</c:v>
                </c:pt>
                <c:pt idx="3814">
                  <c:v>98.642849999999996</c:v>
                </c:pt>
                <c:pt idx="3815">
                  <c:v>98.640050000000002</c:v>
                </c:pt>
                <c:pt idx="3816">
                  <c:v>98.637550000000005</c:v>
                </c:pt>
                <c:pt idx="3817">
                  <c:v>98.635159999999999</c:v>
                </c:pt>
                <c:pt idx="3818">
                  <c:v>98.632580000000004</c:v>
                </c:pt>
                <c:pt idx="3819">
                  <c:v>98.629649999999998</c:v>
                </c:pt>
                <c:pt idx="3820">
                  <c:v>98.626310000000004</c:v>
                </c:pt>
                <c:pt idx="3821">
                  <c:v>98.622829999999993</c:v>
                </c:pt>
                <c:pt idx="3822">
                  <c:v>98.619470000000007</c:v>
                </c:pt>
                <c:pt idx="3823">
                  <c:v>98.616569999999996</c:v>
                </c:pt>
                <c:pt idx="3824">
                  <c:v>98.614180000000005</c:v>
                </c:pt>
                <c:pt idx="3825">
                  <c:v>98.612139999999997</c:v>
                </c:pt>
                <c:pt idx="3826">
                  <c:v>98.610079999999996</c:v>
                </c:pt>
                <c:pt idx="3827">
                  <c:v>98.607600000000005</c:v>
                </c:pt>
                <c:pt idx="3828">
                  <c:v>98.604579999999999</c:v>
                </c:pt>
                <c:pt idx="3829">
                  <c:v>98.601050000000001</c:v>
                </c:pt>
                <c:pt idx="3830">
                  <c:v>98.597290000000001</c:v>
                </c:pt>
                <c:pt idx="3831">
                  <c:v>98.593689999999995</c:v>
                </c:pt>
                <c:pt idx="3832">
                  <c:v>98.590479999999999</c:v>
                </c:pt>
                <c:pt idx="3833">
                  <c:v>98.587779999999995</c:v>
                </c:pt>
                <c:pt idx="3834">
                  <c:v>98.585440000000006</c:v>
                </c:pt>
                <c:pt idx="3835">
                  <c:v>98.583330000000004</c:v>
                </c:pt>
                <c:pt idx="3836">
                  <c:v>98.581289999999996</c:v>
                </c:pt>
                <c:pt idx="3837">
                  <c:v>98.579319999999996</c:v>
                </c:pt>
                <c:pt idx="3838">
                  <c:v>98.577470000000005</c:v>
                </c:pt>
                <c:pt idx="3839">
                  <c:v>98.57593</c:v>
                </c:pt>
                <c:pt idx="3840">
                  <c:v>98.574690000000004</c:v>
                </c:pt>
                <c:pt idx="3841">
                  <c:v>98.573779999999999</c:v>
                </c:pt>
                <c:pt idx="3842">
                  <c:v>98.573040000000006</c:v>
                </c:pt>
                <c:pt idx="3843">
                  <c:v>98.572370000000006</c:v>
                </c:pt>
                <c:pt idx="3844">
                  <c:v>98.571619999999996</c:v>
                </c:pt>
                <c:pt idx="3845">
                  <c:v>98.570859999999996</c:v>
                </c:pt>
                <c:pt idx="3846">
                  <c:v>98.570070000000001</c:v>
                </c:pt>
                <c:pt idx="3847">
                  <c:v>98.569199999999995</c:v>
                </c:pt>
                <c:pt idx="3848">
                  <c:v>98.568079999999995</c:v>
                </c:pt>
                <c:pt idx="3849">
                  <c:v>98.56653</c:v>
                </c:pt>
                <c:pt idx="3850">
                  <c:v>98.564229999999995</c:v>
                </c:pt>
                <c:pt idx="3851">
                  <c:v>98.561210000000003</c:v>
                </c:pt>
                <c:pt idx="3852">
                  <c:v>98.557540000000003</c:v>
                </c:pt>
                <c:pt idx="3853">
                  <c:v>98.553640000000001</c:v>
                </c:pt>
                <c:pt idx="3854">
                  <c:v>98.549930000000003</c:v>
                </c:pt>
                <c:pt idx="3855">
                  <c:v>98.546760000000006</c:v>
                </c:pt>
                <c:pt idx="3856">
                  <c:v>98.544219999999996</c:v>
                </c:pt>
                <c:pt idx="3857">
                  <c:v>98.542180000000002</c:v>
                </c:pt>
                <c:pt idx="3858">
                  <c:v>98.540279999999996</c:v>
                </c:pt>
                <c:pt idx="3859">
                  <c:v>98.538129999999995</c:v>
                </c:pt>
                <c:pt idx="3860">
                  <c:v>98.535629999999998</c:v>
                </c:pt>
                <c:pt idx="3861">
                  <c:v>98.532759999999996</c:v>
                </c:pt>
                <c:pt idx="3862">
                  <c:v>98.529820000000001</c:v>
                </c:pt>
                <c:pt idx="3863">
                  <c:v>98.527090000000001</c:v>
                </c:pt>
                <c:pt idx="3864">
                  <c:v>98.524839999999998</c:v>
                </c:pt>
                <c:pt idx="3865">
                  <c:v>98.523120000000006</c:v>
                </c:pt>
                <c:pt idx="3866">
                  <c:v>98.521799999999999</c:v>
                </c:pt>
                <c:pt idx="3867">
                  <c:v>98.520750000000007</c:v>
                </c:pt>
                <c:pt idx="3868">
                  <c:v>98.519710000000003</c:v>
                </c:pt>
                <c:pt idx="3869">
                  <c:v>98.518630000000002</c:v>
                </c:pt>
                <c:pt idx="3870">
                  <c:v>98.517430000000004</c:v>
                </c:pt>
                <c:pt idx="3871">
                  <c:v>98.516109999999998</c:v>
                </c:pt>
                <c:pt idx="3872">
                  <c:v>98.514579999999995</c:v>
                </c:pt>
                <c:pt idx="3873">
                  <c:v>98.512680000000003</c:v>
                </c:pt>
                <c:pt idx="3874">
                  <c:v>98.510369999999995</c:v>
                </c:pt>
                <c:pt idx="3875">
                  <c:v>98.507620000000003</c:v>
                </c:pt>
                <c:pt idx="3876">
                  <c:v>98.50461</c:v>
                </c:pt>
                <c:pt idx="3877">
                  <c:v>98.5017</c:v>
                </c:pt>
                <c:pt idx="3878">
                  <c:v>98.499269999999996</c:v>
                </c:pt>
                <c:pt idx="3879">
                  <c:v>98.497619999999998</c:v>
                </c:pt>
                <c:pt idx="3880">
                  <c:v>98.496849999999995</c:v>
                </c:pt>
                <c:pt idx="3881">
                  <c:v>98.496799999999993</c:v>
                </c:pt>
                <c:pt idx="3882">
                  <c:v>98.497079999999997</c:v>
                </c:pt>
                <c:pt idx="3883">
                  <c:v>98.497410000000002</c:v>
                </c:pt>
                <c:pt idx="3884">
                  <c:v>98.497460000000004</c:v>
                </c:pt>
                <c:pt idx="3885">
                  <c:v>98.497219999999999</c:v>
                </c:pt>
                <c:pt idx="3886">
                  <c:v>98.496719999999996</c:v>
                </c:pt>
                <c:pt idx="3887">
                  <c:v>98.496030000000005</c:v>
                </c:pt>
                <c:pt idx="3888">
                  <c:v>98.495170000000002</c:v>
                </c:pt>
                <c:pt idx="3889">
                  <c:v>98.494129999999998</c:v>
                </c:pt>
                <c:pt idx="3890">
                  <c:v>98.492679999999993</c:v>
                </c:pt>
                <c:pt idx="3891">
                  <c:v>98.490740000000002</c:v>
                </c:pt>
                <c:pt idx="3892">
                  <c:v>98.488399999999999</c:v>
                </c:pt>
                <c:pt idx="3893">
                  <c:v>98.485770000000002</c:v>
                </c:pt>
                <c:pt idx="3894">
                  <c:v>98.483180000000004</c:v>
                </c:pt>
                <c:pt idx="3895">
                  <c:v>98.480890000000002</c:v>
                </c:pt>
                <c:pt idx="3896">
                  <c:v>98.478930000000005</c:v>
                </c:pt>
                <c:pt idx="3897">
                  <c:v>98.477180000000004</c:v>
                </c:pt>
                <c:pt idx="3898">
                  <c:v>98.475359999999995</c:v>
                </c:pt>
                <c:pt idx="3899">
                  <c:v>98.473299999999995</c:v>
                </c:pt>
                <c:pt idx="3900">
                  <c:v>98.470889999999997</c:v>
                </c:pt>
                <c:pt idx="3901">
                  <c:v>98.468320000000006</c:v>
                </c:pt>
                <c:pt idx="3902">
                  <c:v>98.465879999999999</c:v>
                </c:pt>
                <c:pt idx="3903">
                  <c:v>98.464010000000002</c:v>
                </c:pt>
                <c:pt idx="3904">
                  <c:v>98.462850000000003</c:v>
                </c:pt>
                <c:pt idx="3905">
                  <c:v>98.462459999999993</c:v>
                </c:pt>
                <c:pt idx="3906">
                  <c:v>98.462519999999998</c:v>
                </c:pt>
                <c:pt idx="3907">
                  <c:v>98.462689999999995</c:v>
                </c:pt>
                <c:pt idx="3908">
                  <c:v>98.462590000000006</c:v>
                </c:pt>
                <c:pt idx="3909">
                  <c:v>98.461979999999997</c:v>
                </c:pt>
                <c:pt idx="3910">
                  <c:v>98.460830000000001</c:v>
                </c:pt>
                <c:pt idx="3911">
                  <c:v>98.459230000000005</c:v>
                </c:pt>
                <c:pt idx="3912">
                  <c:v>98.457369999999997</c:v>
                </c:pt>
                <c:pt idx="3913">
                  <c:v>98.455489999999998</c:v>
                </c:pt>
                <c:pt idx="3914">
                  <c:v>98.453739999999996</c:v>
                </c:pt>
                <c:pt idx="3915">
                  <c:v>98.452309999999997</c:v>
                </c:pt>
                <c:pt idx="3916">
                  <c:v>98.451409999999996</c:v>
                </c:pt>
                <c:pt idx="3917">
                  <c:v>98.451160000000002</c:v>
                </c:pt>
                <c:pt idx="3918">
                  <c:v>98.451599999999999</c:v>
                </c:pt>
                <c:pt idx="3919">
                  <c:v>98.452690000000004</c:v>
                </c:pt>
                <c:pt idx="3920">
                  <c:v>98.454179999999994</c:v>
                </c:pt>
                <c:pt idx="3921">
                  <c:v>98.455680000000001</c:v>
                </c:pt>
                <c:pt idx="3922">
                  <c:v>98.456829999999997</c:v>
                </c:pt>
                <c:pt idx="3923">
                  <c:v>98.457369999999997</c:v>
                </c:pt>
                <c:pt idx="3924">
                  <c:v>98.457229999999996</c:v>
                </c:pt>
                <c:pt idx="3925">
                  <c:v>98.456630000000004</c:v>
                </c:pt>
                <c:pt idx="3926">
                  <c:v>98.455929999999995</c:v>
                </c:pt>
                <c:pt idx="3927">
                  <c:v>98.455629999999999</c:v>
                </c:pt>
                <c:pt idx="3928">
                  <c:v>98.4559</c:v>
                </c:pt>
                <c:pt idx="3929">
                  <c:v>98.456890000000001</c:v>
                </c:pt>
                <c:pt idx="3930">
                  <c:v>98.458359999999999</c:v>
                </c:pt>
                <c:pt idx="3931">
                  <c:v>98.460030000000003</c:v>
                </c:pt>
                <c:pt idx="3932">
                  <c:v>98.461489999999998</c:v>
                </c:pt>
                <c:pt idx="3933">
                  <c:v>98.462419999999995</c:v>
                </c:pt>
                <c:pt idx="3934">
                  <c:v>98.462689999999995</c:v>
                </c:pt>
                <c:pt idx="3935">
                  <c:v>98.46217</c:v>
                </c:pt>
                <c:pt idx="3936">
                  <c:v>98.460909999999998</c:v>
                </c:pt>
                <c:pt idx="3937">
                  <c:v>98.458879999999994</c:v>
                </c:pt>
                <c:pt idx="3938">
                  <c:v>98.45617</c:v>
                </c:pt>
                <c:pt idx="3939">
                  <c:v>98.452879999999993</c:v>
                </c:pt>
                <c:pt idx="3940">
                  <c:v>98.44923</c:v>
                </c:pt>
                <c:pt idx="3941">
                  <c:v>98.445480000000003</c:v>
                </c:pt>
                <c:pt idx="3942">
                  <c:v>98.441890000000001</c:v>
                </c:pt>
                <c:pt idx="3943">
                  <c:v>98.438779999999994</c:v>
                </c:pt>
                <c:pt idx="3944">
                  <c:v>98.436269999999993</c:v>
                </c:pt>
                <c:pt idx="3945">
                  <c:v>98.434460000000001</c:v>
                </c:pt>
                <c:pt idx="3946">
                  <c:v>98.43329</c:v>
                </c:pt>
                <c:pt idx="3947">
                  <c:v>98.432689999999994</c:v>
                </c:pt>
                <c:pt idx="3948">
                  <c:v>98.432559999999995</c:v>
                </c:pt>
                <c:pt idx="3949">
                  <c:v>98.432749999999999</c:v>
                </c:pt>
                <c:pt idx="3950">
                  <c:v>98.433080000000004</c:v>
                </c:pt>
                <c:pt idx="3951">
                  <c:v>98.433359999999993</c:v>
                </c:pt>
                <c:pt idx="3952">
                  <c:v>98.433340000000001</c:v>
                </c:pt>
                <c:pt idx="3953">
                  <c:v>98.432770000000005</c:v>
                </c:pt>
                <c:pt idx="3954">
                  <c:v>98.431489999999997</c:v>
                </c:pt>
                <c:pt idx="3955">
                  <c:v>98.429580000000001</c:v>
                </c:pt>
                <c:pt idx="3956">
                  <c:v>98.427189999999996</c:v>
                </c:pt>
                <c:pt idx="3957">
                  <c:v>98.424670000000006</c:v>
                </c:pt>
                <c:pt idx="3958">
                  <c:v>98.422269999999997</c:v>
                </c:pt>
                <c:pt idx="3959">
                  <c:v>98.420209999999997</c:v>
                </c:pt>
                <c:pt idx="3960">
                  <c:v>98.418499999999995</c:v>
                </c:pt>
                <c:pt idx="3961">
                  <c:v>98.41704</c:v>
                </c:pt>
                <c:pt idx="3962">
                  <c:v>98.415599999999998</c:v>
                </c:pt>
                <c:pt idx="3963">
                  <c:v>98.414249999999996</c:v>
                </c:pt>
                <c:pt idx="3964">
                  <c:v>98.412899999999993</c:v>
                </c:pt>
                <c:pt idx="3965">
                  <c:v>98.411789999999996</c:v>
                </c:pt>
                <c:pt idx="3966">
                  <c:v>98.411050000000003</c:v>
                </c:pt>
                <c:pt idx="3967">
                  <c:v>98.410640000000001</c:v>
                </c:pt>
                <c:pt idx="3968">
                  <c:v>98.410359999999997</c:v>
                </c:pt>
                <c:pt idx="3969">
                  <c:v>98.409829999999999</c:v>
                </c:pt>
                <c:pt idx="3970">
                  <c:v>98.408600000000007</c:v>
                </c:pt>
                <c:pt idx="3971">
                  <c:v>98.406390000000002</c:v>
                </c:pt>
                <c:pt idx="3972">
                  <c:v>98.403130000000004</c:v>
                </c:pt>
                <c:pt idx="3973">
                  <c:v>98.399060000000006</c:v>
                </c:pt>
                <c:pt idx="3974">
                  <c:v>98.394509999999997</c:v>
                </c:pt>
                <c:pt idx="3975">
                  <c:v>98.389920000000004</c:v>
                </c:pt>
                <c:pt idx="3976">
                  <c:v>98.385459999999995</c:v>
                </c:pt>
                <c:pt idx="3977">
                  <c:v>98.381190000000004</c:v>
                </c:pt>
                <c:pt idx="3978">
                  <c:v>98.376909999999995</c:v>
                </c:pt>
                <c:pt idx="3979">
                  <c:v>98.372529999999998</c:v>
                </c:pt>
                <c:pt idx="3980">
                  <c:v>98.367940000000004</c:v>
                </c:pt>
                <c:pt idx="3981">
                  <c:v>98.363230000000001</c:v>
                </c:pt>
                <c:pt idx="3982">
                  <c:v>98.358590000000007</c:v>
                </c:pt>
                <c:pt idx="3983">
                  <c:v>98.354259999999996</c:v>
                </c:pt>
                <c:pt idx="3984">
                  <c:v>98.350300000000004</c:v>
                </c:pt>
                <c:pt idx="3985">
                  <c:v>98.346739999999997</c:v>
                </c:pt>
                <c:pt idx="3986">
                  <c:v>98.34348</c:v>
                </c:pt>
                <c:pt idx="3987">
                  <c:v>98.340389999999999</c:v>
                </c:pt>
                <c:pt idx="3988">
                  <c:v>98.337429999999998</c:v>
                </c:pt>
                <c:pt idx="3989">
                  <c:v>98.33475</c:v>
                </c:pt>
                <c:pt idx="3990">
                  <c:v>98.332499999999996</c:v>
                </c:pt>
                <c:pt idx="3991">
                  <c:v>98.330849999999998</c:v>
                </c:pt>
                <c:pt idx="3992">
                  <c:v>98.329750000000004</c:v>
                </c:pt>
                <c:pt idx="3993">
                  <c:v>98.329040000000006</c:v>
                </c:pt>
                <c:pt idx="3994">
                  <c:v>98.328379999999996</c:v>
                </c:pt>
                <c:pt idx="3995">
                  <c:v>98.327449999999999</c:v>
                </c:pt>
                <c:pt idx="3996">
                  <c:v>98.325959999999995</c:v>
                </c:pt>
                <c:pt idx="3997">
                  <c:v>98.323939999999993</c:v>
                </c:pt>
                <c:pt idx="3998">
                  <c:v>98.321520000000007</c:v>
                </c:pt>
                <c:pt idx="3999">
                  <c:v>98.319029999999998</c:v>
                </c:pt>
                <c:pt idx="4000">
                  <c:v>98.316590000000005</c:v>
                </c:pt>
                <c:pt idx="4001">
                  <c:v>98.314400000000006</c:v>
                </c:pt>
                <c:pt idx="4002">
                  <c:v>98.312309999999997</c:v>
                </c:pt>
                <c:pt idx="4003">
                  <c:v>98.31026</c:v>
                </c:pt>
                <c:pt idx="4004">
                  <c:v>98.307980000000001</c:v>
                </c:pt>
                <c:pt idx="4005">
                  <c:v>98.30547</c:v>
                </c:pt>
                <c:pt idx="4006">
                  <c:v>98.302580000000006</c:v>
                </c:pt>
                <c:pt idx="4007">
                  <c:v>98.299499999999995</c:v>
                </c:pt>
                <c:pt idx="4008">
                  <c:v>98.296189999999996</c:v>
                </c:pt>
                <c:pt idx="4009">
                  <c:v>98.292730000000006</c:v>
                </c:pt>
                <c:pt idx="4010">
                  <c:v>98.289140000000003</c:v>
                </c:pt>
                <c:pt idx="4011">
                  <c:v>98.285380000000004</c:v>
                </c:pt>
                <c:pt idx="4012">
                  <c:v>98.281459999999996</c:v>
                </c:pt>
                <c:pt idx="4013">
                  <c:v>98.277540000000002</c:v>
                </c:pt>
                <c:pt idx="4014">
                  <c:v>98.273669999999996</c:v>
                </c:pt>
                <c:pt idx="4015">
                  <c:v>98.270020000000002</c:v>
                </c:pt>
                <c:pt idx="4016">
                  <c:v>98.266559999999998</c:v>
                </c:pt>
                <c:pt idx="4017">
                  <c:v>98.263360000000006</c:v>
                </c:pt>
                <c:pt idx="4018">
                  <c:v>98.260310000000004</c:v>
                </c:pt>
                <c:pt idx="4019">
                  <c:v>98.257450000000006</c:v>
                </c:pt>
                <c:pt idx="4020">
                  <c:v>98.254779999999997</c:v>
                </c:pt>
                <c:pt idx="4021">
                  <c:v>98.252420000000001</c:v>
                </c:pt>
                <c:pt idx="4022">
                  <c:v>98.250540000000001</c:v>
                </c:pt>
                <c:pt idx="4023">
                  <c:v>98.249200000000002</c:v>
                </c:pt>
                <c:pt idx="4024">
                  <c:v>98.248379999999997</c:v>
                </c:pt>
                <c:pt idx="4025">
                  <c:v>98.247979999999998</c:v>
                </c:pt>
                <c:pt idx="4026">
                  <c:v>98.247780000000006</c:v>
                </c:pt>
                <c:pt idx="4027">
                  <c:v>98.247569999999996</c:v>
                </c:pt>
                <c:pt idx="4028">
                  <c:v>98.247159999999994</c:v>
                </c:pt>
                <c:pt idx="4029">
                  <c:v>98.246579999999994</c:v>
                </c:pt>
                <c:pt idx="4030">
                  <c:v>98.245850000000004</c:v>
                </c:pt>
                <c:pt idx="4031">
                  <c:v>98.245090000000005</c:v>
                </c:pt>
                <c:pt idx="4032">
                  <c:v>98.244399999999999</c:v>
                </c:pt>
                <c:pt idx="4033">
                  <c:v>98.243769999999998</c:v>
                </c:pt>
                <c:pt idx="4034">
                  <c:v>98.243170000000006</c:v>
                </c:pt>
                <c:pt idx="4035">
                  <c:v>98.242500000000007</c:v>
                </c:pt>
                <c:pt idx="4036">
                  <c:v>98.241789999999995</c:v>
                </c:pt>
                <c:pt idx="4037">
                  <c:v>98.241060000000004</c:v>
                </c:pt>
                <c:pt idx="4038">
                  <c:v>98.240480000000005</c:v>
                </c:pt>
                <c:pt idx="4039">
                  <c:v>98.240160000000003</c:v>
                </c:pt>
                <c:pt idx="4040">
                  <c:v>98.240160000000003</c:v>
                </c:pt>
                <c:pt idx="4041">
                  <c:v>98.240440000000007</c:v>
                </c:pt>
                <c:pt idx="4042">
                  <c:v>98.240840000000006</c:v>
                </c:pt>
                <c:pt idx="4043">
                  <c:v>98.241100000000003</c:v>
                </c:pt>
                <c:pt idx="4044">
                  <c:v>98.240939999999995</c:v>
                </c:pt>
                <c:pt idx="4045">
                  <c:v>98.24015</c:v>
                </c:pt>
                <c:pt idx="4046">
                  <c:v>98.238550000000004</c:v>
                </c:pt>
                <c:pt idx="4047">
                  <c:v>98.23612</c:v>
                </c:pt>
                <c:pt idx="4048">
                  <c:v>98.232879999999994</c:v>
                </c:pt>
                <c:pt idx="4049">
                  <c:v>98.228999999999999</c:v>
                </c:pt>
                <c:pt idx="4050">
                  <c:v>98.224729999999994</c:v>
                </c:pt>
                <c:pt idx="4051">
                  <c:v>98.220439999999996</c:v>
                </c:pt>
                <c:pt idx="4052">
                  <c:v>98.216419999999999</c:v>
                </c:pt>
                <c:pt idx="4053">
                  <c:v>98.212969999999999</c:v>
                </c:pt>
                <c:pt idx="4054">
                  <c:v>98.210160000000002</c:v>
                </c:pt>
                <c:pt idx="4055">
                  <c:v>98.207970000000003</c:v>
                </c:pt>
                <c:pt idx="4056">
                  <c:v>98.206109999999995</c:v>
                </c:pt>
                <c:pt idx="4057">
                  <c:v>98.204189999999997</c:v>
                </c:pt>
                <c:pt idx="4058">
                  <c:v>98.20187</c:v>
                </c:pt>
                <c:pt idx="4059">
                  <c:v>98.198930000000004</c:v>
                </c:pt>
                <c:pt idx="4060">
                  <c:v>98.195400000000006</c:v>
                </c:pt>
                <c:pt idx="4061">
                  <c:v>98.191519999999997</c:v>
                </c:pt>
                <c:pt idx="4062">
                  <c:v>98.187560000000005</c:v>
                </c:pt>
                <c:pt idx="4063">
                  <c:v>98.18383</c:v>
                </c:pt>
                <c:pt idx="4064">
                  <c:v>98.180499999999995</c:v>
                </c:pt>
                <c:pt idx="4065">
                  <c:v>98.177480000000003</c:v>
                </c:pt>
                <c:pt idx="4066">
                  <c:v>98.174599999999998</c:v>
                </c:pt>
                <c:pt idx="4067">
                  <c:v>98.171549999999996</c:v>
                </c:pt>
                <c:pt idx="4068">
                  <c:v>98.168059999999997</c:v>
                </c:pt>
                <c:pt idx="4069">
                  <c:v>98.16413</c:v>
                </c:pt>
                <c:pt idx="4070">
                  <c:v>98.159639999999996</c:v>
                </c:pt>
                <c:pt idx="4071">
                  <c:v>98.154830000000004</c:v>
                </c:pt>
                <c:pt idx="4072">
                  <c:v>98.149799999999999</c:v>
                </c:pt>
                <c:pt idx="4073">
                  <c:v>98.144750000000002</c:v>
                </c:pt>
                <c:pt idx="4074">
                  <c:v>98.139780000000002</c:v>
                </c:pt>
                <c:pt idx="4075">
                  <c:v>98.135059999999996</c:v>
                </c:pt>
                <c:pt idx="4076">
                  <c:v>98.130570000000006</c:v>
                </c:pt>
                <c:pt idx="4077">
                  <c:v>98.126480000000001</c:v>
                </c:pt>
                <c:pt idx="4078">
                  <c:v>98.122739999999993</c:v>
                </c:pt>
                <c:pt idx="4079">
                  <c:v>98.119200000000006</c:v>
                </c:pt>
                <c:pt idx="4080">
                  <c:v>98.115629999999996</c:v>
                </c:pt>
                <c:pt idx="4081">
                  <c:v>98.111689999999996</c:v>
                </c:pt>
                <c:pt idx="4082">
                  <c:v>98.107069999999993</c:v>
                </c:pt>
                <c:pt idx="4083">
                  <c:v>98.10154</c:v>
                </c:pt>
                <c:pt idx="4084">
                  <c:v>98.095050000000001</c:v>
                </c:pt>
                <c:pt idx="4085">
                  <c:v>98.087879999999998</c:v>
                </c:pt>
                <c:pt idx="4086">
                  <c:v>98.08032</c:v>
                </c:pt>
                <c:pt idx="4087">
                  <c:v>98.072800000000001</c:v>
                </c:pt>
                <c:pt idx="4088">
                  <c:v>98.065610000000007</c:v>
                </c:pt>
                <c:pt idx="4089">
                  <c:v>98.058890000000005</c:v>
                </c:pt>
                <c:pt idx="4090">
                  <c:v>98.052670000000006</c:v>
                </c:pt>
                <c:pt idx="4091">
                  <c:v>98.046850000000006</c:v>
                </c:pt>
                <c:pt idx="4092">
                  <c:v>98.041300000000007</c:v>
                </c:pt>
                <c:pt idx="4093">
                  <c:v>98.035989999999998</c:v>
                </c:pt>
                <c:pt idx="4094">
                  <c:v>98.030869999999993</c:v>
                </c:pt>
                <c:pt idx="4095">
                  <c:v>98.026120000000006</c:v>
                </c:pt>
                <c:pt idx="4096">
                  <c:v>98.021619999999999</c:v>
                </c:pt>
                <c:pt idx="4097">
                  <c:v>98.017290000000003</c:v>
                </c:pt>
                <c:pt idx="4098">
                  <c:v>98.012889999999999</c:v>
                </c:pt>
                <c:pt idx="4099">
                  <c:v>98.008129999999994</c:v>
                </c:pt>
                <c:pt idx="4100">
                  <c:v>98.002740000000003</c:v>
                </c:pt>
                <c:pt idx="4101">
                  <c:v>97.996579999999994</c:v>
                </c:pt>
                <c:pt idx="4102">
                  <c:v>97.989689999999996</c:v>
                </c:pt>
                <c:pt idx="4103">
                  <c:v>97.982249999999993</c:v>
                </c:pt>
                <c:pt idx="4104">
                  <c:v>97.974519999999998</c:v>
                </c:pt>
                <c:pt idx="4105">
                  <c:v>97.966830000000002</c:v>
                </c:pt>
                <c:pt idx="4106">
                  <c:v>97.959339999999997</c:v>
                </c:pt>
                <c:pt idx="4107">
                  <c:v>97.952169999999995</c:v>
                </c:pt>
                <c:pt idx="4108">
                  <c:v>97.945269999999994</c:v>
                </c:pt>
                <c:pt idx="4109">
                  <c:v>97.938519999999997</c:v>
                </c:pt>
                <c:pt idx="4110">
                  <c:v>97.931889999999996</c:v>
                </c:pt>
                <c:pt idx="4111">
                  <c:v>97.925280000000001</c:v>
                </c:pt>
                <c:pt idx="4112">
                  <c:v>97.918729999999996</c:v>
                </c:pt>
                <c:pt idx="4113">
                  <c:v>97.912310000000005</c:v>
                </c:pt>
                <c:pt idx="4114">
                  <c:v>97.906030000000001</c:v>
                </c:pt>
                <c:pt idx="4115">
                  <c:v>97.899910000000006</c:v>
                </c:pt>
                <c:pt idx="4116">
                  <c:v>97.893860000000004</c:v>
                </c:pt>
                <c:pt idx="4117">
                  <c:v>97.887749999999997</c:v>
                </c:pt>
                <c:pt idx="4118">
                  <c:v>97.881360000000001</c:v>
                </c:pt>
                <c:pt idx="4119">
                  <c:v>97.874629999999996</c:v>
                </c:pt>
                <c:pt idx="4120">
                  <c:v>97.867429999999999</c:v>
                </c:pt>
                <c:pt idx="4121">
                  <c:v>97.859909999999999</c:v>
                </c:pt>
                <c:pt idx="4122">
                  <c:v>97.852279999999993</c:v>
                </c:pt>
                <c:pt idx="4123">
                  <c:v>97.844759999999994</c:v>
                </c:pt>
                <c:pt idx="4124">
                  <c:v>97.837590000000006</c:v>
                </c:pt>
                <c:pt idx="4125">
                  <c:v>97.830950000000001</c:v>
                </c:pt>
                <c:pt idx="4126">
                  <c:v>97.824820000000003</c:v>
                </c:pt>
                <c:pt idx="4127">
                  <c:v>97.819119999999998</c:v>
                </c:pt>
                <c:pt idx="4128">
                  <c:v>97.813640000000007</c:v>
                </c:pt>
                <c:pt idx="4129">
                  <c:v>97.808239999999998</c:v>
                </c:pt>
                <c:pt idx="4130">
                  <c:v>97.802800000000005</c:v>
                </c:pt>
                <c:pt idx="4131">
                  <c:v>97.797409999999999</c:v>
                </c:pt>
                <c:pt idx="4132">
                  <c:v>97.792109999999994</c:v>
                </c:pt>
                <c:pt idx="4133">
                  <c:v>97.787080000000003</c:v>
                </c:pt>
                <c:pt idx="4134">
                  <c:v>97.782309999999995</c:v>
                </c:pt>
                <c:pt idx="4135">
                  <c:v>97.777869999999993</c:v>
                </c:pt>
                <c:pt idx="4136">
                  <c:v>97.773520000000005</c:v>
                </c:pt>
                <c:pt idx="4137">
                  <c:v>97.769099999999995</c:v>
                </c:pt>
                <c:pt idx="4138">
                  <c:v>97.764330000000001</c:v>
                </c:pt>
                <c:pt idx="4139">
                  <c:v>97.759180000000001</c:v>
                </c:pt>
                <c:pt idx="4140">
                  <c:v>97.753529999999998</c:v>
                </c:pt>
                <c:pt idx="4141">
                  <c:v>97.747569999999996</c:v>
                </c:pt>
                <c:pt idx="4142">
                  <c:v>97.74136</c:v>
                </c:pt>
                <c:pt idx="4143">
                  <c:v>97.735079999999996</c:v>
                </c:pt>
                <c:pt idx="4144">
                  <c:v>97.728769999999997</c:v>
                </c:pt>
                <c:pt idx="4145">
                  <c:v>97.722530000000006</c:v>
                </c:pt>
                <c:pt idx="4146">
                  <c:v>97.716290000000001</c:v>
                </c:pt>
                <c:pt idx="4147">
                  <c:v>97.710070000000002</c:v>
                </c:pt>
                <c:pt idx="4148">
                  <c:v>97.703940000000003</c:v>
                </c:pt>
                <c:pt idx="4149">
                  <c:v>97.697919999999996</c:v>
                </c:pt>
                <c:pt idx="4150">
                  <c:v>97.692070000000001</c:v>
                </c:pt>
                <c:pt idx="4151">
                  <c:v>97.686419999999998</c:v>
                </c:pt>
                <c:pt idx="4152">
                  <c:v>97.680970000000002</c:v>
                </c:pt>
                <c:pt idx="4153">
                  <c:v>97.675669999999997</c:v>
                </c:pt>
                <c:pt idx="4154">
                  <c:v>97.670509999999993</c:v>
                </c:pt>
                <c:pt idx="4155">
                  <c:v>97.665440000000004</c:v>
                </c:pt>
                <c:pt idx="4156">
                  <c:v>97.660510000000002</c:v>
                </c:pt>
                <c:pt idx="4157">
                  <c:v>97.655720000000002</c:v>
                </c:pt>
                <c:pt idx="4158">
                  <c:v>97.650980000000004</c:v>
                </c:pt>
                <c:pt idx="4159">
                  <c:v>97.646230000000003</c:v>
                </c:pt>
                <c:pt idx="4160">
                  <c:v>97.641279999999995</c:v>
                </c:pt>
                <c:pt idx="4161">
                  <c:v>97.635909999999996</c:v>
                </c:pt>
                <c:pt idx="4162">
                  <c:v>97.630009999999999</c:v>
                </c:pt>
                <c:pt idx="4163">
                  <c:v>97.623500000000007</c:v>
                </c:pt>
                <c:pt idx="4164">
                  <c:v>97.616560000000007</c:v>
                </c:pt>
                <c:pt idx="4165">
                  <c:v>97.609290000000001</c:v>
                </c:pt>
                <c:pt idx="4166">
                  <c:v>97.602040000000002</c:v>
                </c:pt>
                <c:pt idx="4167">
                  <c:v>97.594989999999996</c:v>
                </c:pt>
                <c:pt idx="4168">
                  <c:v>97.588250000000002</c:v>
                </c:pt>
                <c:pt idx="4169">
                  <c:v>97.581779999999995</c:v>
                </c:pt>
                <c:pt idx="4170">
                  <c:v>97.57544</c:v>
                </c:pt>
                <c:pt idx="4171">
                  <c:v>97.569119999999998</c:v>
                </c:pt>
                <c:pt idx="4172">
                  <c:v>97.562640000000002</c:v>
                </c:pt>
                <c:pt idx="4173">
                  <c:v>97.556039999999996</c:v>
                </c:pt>
                <c:pt idx="4174">
                  <c:v>97.549329999999998</c:v>
                </c:pt>
                <c:pt idx="4175">
                  <c:v>97.542580000000001</c:v>
                </c:pt>
                <c:pt idx="4176">
                  <c:v>97.535880000000006</c:v>
                </c:pt>
                <c:pt idx="4177">
                  <c:v>97.529300000000006</c:v>
                </c:pt>
                <c:pt idx="4178">
                  <c:v>97.522790000000001</c:v>
                </c:pt>
                <c:pt idx="4179">
                  <c:v>97.516319999999993</c:v>
                </c:pt>
                <c:pt idx="4180">
                  <c:v>97.509829999999994</c:v>
                </c:pt>
                <c:pt idx="4181">
                  <c:v>97.503240000000005</c:v>
                </c:pt>
                <c:pt idx="4182">
                  <c:v>97.496589999999998</c:v>
                </c:pt>
                <c:pt idx="4183">
                  <c:v>97.489879999999999</c:v>
                </c:pt>
                <c:pt idx="4184">
                  <c:v>97.483099999999993</c:v>
                </c:pt>
                <c:pt idx="4185">
                  <c:v>97.476259999999996</c:v>
                </c:pt>
                <c:pt idx="4186">
                  <c:v>97.469340000000003</c:v>
                </c:pt>
                <c:pt idx="4187">
                  <c:v>97.462339999999998</c:v>
                </c:pt>
                <c:pt idx="4188">
                  <c:v>97.45514</c:v>
                </c:pt>
                <c:pt idx="4189">
                  <c:v>97.447760000000002</c:v>
                </c:pt>
                <c:pt idx="4190">
                  <c:v>97.440129999999996</c:v>
                </c:pt>
                <c:pt idx="4191">
                  <c:v>97.432239999999993</c:v>
                </c:pt>
                <c:pt idx="4192">
                  <c:v>97.424130000000005</c:v>
                </c:pt>
                <c:pt idx="4193">
                  <c:v>97.415819999999997</c:v>
                </c:pt>
                <c:pt idx="4194">
                  <c:v>97.407380000000003</c:v>
                </c:pt>
                <c:pt idx="4195">
                  <c:v>97.398929999999993</c:v>
                </c:pt>
                <c:pt idx="4196">
                  <c:v>97.390479999999997</c:v>
                </c:pt>
                <c:pt idx="4197">
                  <c:v>97.382099999999994</c:v>
                </c:pt>
                <c:pt idx="4198">
                  <c:v>97.373689999999996</c:v>
                </c:pt>
                <c:pt idx="4199">
                  <c:v>97.365170000000006</c:v>
                </c:pt>
                <c:pt idx="4200">
                  <c:v>97.356380000000001</c:v>
                </c:pt>
                <c:pt idx="4201">
                  <c:v>97.347149999999999</c:v>
                </c:pt>
                <c:pt idx="4202">
                  <c:v>97.337400000000002</c:v>
                </c:pt>
                <c:pt idx="4203">
                  <c:v>97.327150000000003</c:v>
                </c:pt>
                <c:pt idx="4204">
                  <c:v>97.316479999999999</c:v>
                </c:pt>
                <c:pt idx="4205">
                  <c:v>97.305610000000001</c:v>
                </c:pt>
                <c:pt idx="4206">
                  <c:v>97.294700000000006</c:v>
                </c:pt>
                <c:pt idx="4207">
                  <c:v>97.283799999999999</c:v>
                </c:pt>
                <c:pt idx="4208">
                  <c:v>97.272930000000002</c:v>
                </c:pt>
                <c:pt idx="4209">
                  <c:v>97.262090000000001</c:v>
                </c:pt>
                <c:pt idx="4210">
                  <c:v>97.251180000000005</c:v>
                </c:pt>
                <c:pt idx="4211">
                  <c:v>97.240160000000003</c:v>
                </c:pt>
                <c:pt idx="4212">
                  <c:v>97.229039999999998</c:v>
                </c:pt>
                <c:pt idx="4213">
                  <c:v>97.217950000000002</c:v>
                </c:pt>
                <c:pt idx="4214">
                  <c:v>97.206969999999998</c:v>
                </c:pt>
                <c:pt idx="4215">
                  <c:v>97.196129999999997</c:v>
                </c:pt>
                <c:pt idx="4216">
                  <c:v>97.185329999999993</c:v>
                </c:pt>
                <c:pt idx="4217">
                  <c:v>97.174440000000004</c:v>
                </c:pt>
                <c:pt idx="4218">
                  <c:v>97.163129999999995</c:v>
                </c:pt>
                <c:pt idx="4219">
                  <c:v>97.151240000000001</c:v>
                </c:pt>
                <c:pt idx="4220">
                  <c:v>97.138599999999997</c:v>
                </c:pt>
                <c:pt idx="4221">
                  <c:v>97.125249999999994</c:v>
                </c:pt>
                <c:pt idx="4222">
                  <c:v>97.111339999999998</c:v>
                </c:pt>
                <c:pt idx="4223">
                  <c:v>97.097120000000004</c:v>
                </c:pt>
                <c:pt idx="4224">
                  <c:v>97.082859999999997</c:v>
                </c:pt>
                <c:pt idx="4225">
                  <c:v>97.068719999999999</c:v>
                </c:pt>
                <c:pt idx="4226">
                  <c:v>97.054820000000007</c:v>
                </c:pt>
                <c:pt idx="4227">
                  <c:v>97.041169999999994</c:v>
                </c:pt>
                <c:pt idx="4228">
                  <c:v>97.027739999999994</c:v>
                </c:pt>
                <c:pt idx="4229">
                  <c:v>97.014430000000004</c:v>
                </c:pt>
                <c:pt idx="4230">
                  <c:v>97.001109999999997</c:v>
                </c:pt>
                <c:pt idx="4231">
                  <c:v>96.987819999999999</c:v>
                </c:pt>
                <c:pt idx="4232">
                  <c:v>96.97439</c:v>
                </c:pt>
                <c:pt idx="4233">
                  <c:v>96.960899999999995</c:v>
                </c:pt>
                <c:pt idx="4234">
                  <c:v>96.947329999999994</c:v>
                </c:pt>
                <c:pt idx="4235">
                  <c:v>96.933750000000003</c:v>
                </c:pt>
                <c:pt idx="4236">
                  <c:v>96.92022</c:v>
                </c:pt>
                <c:pt idx="4237">
                  <c:v>96.906940000000006</c:v>
                </c:pt>
                <c:pt idx="4238">
                  <c:v>96.893969999999996</c:v>
                </c:pt>
                <c:pt idx="4239">
                  <c:v>96.881489999999999</c:v>
                </c:pt>
                <c:pt idx="4240">
                  <c:v>96.869510000000005</c:v>
                </c:pt>
                <c:pt idx="4241">
                  <c:v>96.858000000000004</c:v>
                </c:pt>
                <c:pt idx="4242">
                  <c:v>96.846950000000007</c:v>
                </c:pt>
                <c:pt idx="4243">
                  <c:v>96.836160000000007</c:v>
                </c:pt>
                <c:pt idx="4244">
                  <c:v>96.825580000000002</c:v>
                </c:pt>
                <c:pt idx="4245">
                  <c:v>96.815060000000003</c:v>
                </c:pt>
                <c:pt idx="4246">
                  <c:v>96.804519999999997</c:v>
                </c:pt>
                <c:pt idx="4247">
                  <c:v>96.793980000000005</c:v>
                </c:pt>
                <c:pt idx="4248">
                  <c:v>96.783330000000007</c:v>
                </c:pt>
                <c:pt idx="4249">
                  <c:v>96.772670000000005</c:v>
                </c:pt>
                <c:pt idx="4250">
                  <c:v>96.761960000000002</c:v>
                </c:pt>
                <c:pt idx="4251">
                  <c:v>96.751350000000002</c:v>
                </c:pt>
                <c:pt idx="4252">
                  <c:v>96.740870000000001</c:v>
                </c:pt>
                <c:pt idx="4253">
                  <c:v>96.730670000000003</c:v>
                </c:pt>
                <c:pt idx="4254">
                  <c:v>96.720889999999997</c:v>
                </c:pt>
                <c:pt idx="4255">
                  <c:v>96.711659999999995</c:v>
                </c:pt>
                <c:pt idx="4256">
                  <c:v>96.702960000000004</c:v>
                </c:pt>
                <c:pt idx="4257">
                  <c:v>96.694730000000007</c:v>
                </c:pt>
                <c:pt idx="4258">
                  <c:v>96.686760000000007</c:v>
                </c:pt>
                <c:pt idx="4259">
                  <c:v>96.67886</c:v>
                </c:pt>
                <c:pt idx="4260">
                  <c:v>96.670739999999995</c:v>
                </c:pt>
                <c:pt idx="4261">
                  <c:v>96.662229999999994</c:v>
                </c:pt>
                <c:pt idx="4262">
                  <c:v>96.653210000000001</c:v>
                </c:pt>
                <c:pt idx="4263">
                  <c:v>96.643749999999997</c:v>
                </c:pt>
                <c:pt idx="4264">
                  <c:v>96.633899999999997</c:v>
                </c:pt>
                <c:pt idx="4265">
                  <c:v>96.623869999999997</c:v>
                </c:pt>
                <c:pt idx="4266">
                  <c:v>96.613870000000006</c:v>
                </c:pt>
                <c:pt idx="4267">
                  <c:v>96.604089999999999</c:v>
                </c:pt>
                <c:pt idx="4268">
                  <c:v>96.59469</c:v>
                </c:pt>
                <c:pt idx="4269">
                  <c:v>96.585750000000004</c:v>
                </c:pt>
                <c:pt idx="4270">
                  <c:v>96.577160000000006</c:v>
                </c:pt>
                <c:pt idx="4271">
                  <c:v>96.568910000000002</c:v>
                </c:pt>
                <c:pt idx="4272">
                  <c:v>96.56071</c:v>
                </c:pt>
                <c:pt idx="4273">
                  <c:v>96.552400000000006</c:v>
                </c:pt>
                <c:pt idx="4274">
                  <c:v>96.543790000000001</c:v>
                </c:pt>
                <c:pt idx="4275">
                  <c:v>96.534790000000001</c:v>
                </c:pt>
                <c:pt idx="4276">
                  <c:v>96.525360000000006</c:v>
                </c:pt>
                <c:pt idx="4277">
                  <c:v>96.515590000000003</c:v>
                </c:pt>
                <c:pt idx="4278">
                  <c:v>96.505669999999995</c:v>
                </c:pt>
                <c:pt idx="4279">
                  <c:v>96.495729999999995</c:v>
                </c:pt>
                <c:pt idx="4280">
                  <c:v>96.485960000000006</c:v>
                </c:pt>
                <c:pt idx="4281">
                  <c:v>96.476389999999995</c:v>
                </c:pt>
                <c:pt idx="4282">
                  <c:v>96.467060000000004</c:v>
                </c:pt>
                <c:pt idx="4283">
                  <c:v>96.457980000000006</c:v>
                </c:pt>
                <c:pt idx="4284">
                  <c:v>96.449100000000001</c:v>
                </c:pt>
                <c:pt idx="4285">
                  <c:v>96.440489999999997</c:v>
                </c:pt>
                <c:pt idx="4286">
                  <c:v>96.432209999999998</c:v>
                </c:pt>
                <c:pt idx="4287">
                  <c:v>96.424329999999998</c:v>
                </c:pt>
                <c:pt idx="4288">
                  <c:v>96.416870000000003</c:v>
                </c:pt>
                <c:pt idx="4289">
                  <c:v>96.409840000000003</c:v>
                </c:pt>
                <c:pt idx="4290">
                  <c:v>96.403049999999993</c:v>
                </c:pt>
                <c:pt idx="4291">
                  <c:v>96.396270000000001</c:v>
                </c:pt>
                <c:pt idx="4292">
                  <c:v>96.389340000000004</c:v>
                </c:pt>
                <c:pt idx="4293">
                  <c:v>96.382099999999994</c:v>
                </c:pt>
                <c:pt idx="4294">
                  <c:v>96.374489999999994</c:v>
                </c:pt>
                <c:pt idx="4295">
                  <c:v>96.366640000000004</c:v>
                </c:pt>
                <c:pt idx="4296">
                  <c:v>96.358599999999996</c:v>
                </c:pt>
                <c:pt idx="4297">
                  <c:v>96.350570000000005</c:v>
                </c:pt>
                <c:pt idx="4298">
                  <c:v>96.342569999999995</c:v>
                </c:pt>
                <c:pt idx="4299">
                  <c:v>96.334609999999998</c:v>
                </c:pt>
                <c:pt idx="4300">
                  <c:v>96.326599999999999</c:v>
                </c:pt>
                <c:pt idx="4301">
                  <c:v>96.318529999999996</c:v>
                </c:pt>
                <c:pt idx="4302">
                  <c:v>96.310490000000001</c:v>
                </c:pt>
                <c:pt idx="4303">
                  <c:v>96.302570000000003</c:v>
                </c:pt>
                <c:pt idx="4304">
                  <c:v>96.295109999999994</c:v>
                </c:pt>
                <c:pt idx="4305">
                  <c:v>96.28837</c:v>
                </c:pt>
                <c:pt idx="4306">
                  <c:v>96.282579999999996</c:v>
                </c:pt>
                <c:pt idx="4307">
                  <c:v>96.277770000000004</c:v>
                </c:pt>
                <c:pt idx="4308">
                  <c:v>96.273790000000005</c:v>
                </c:pt>
                <c:pt idx="4309">
                  <c:v>96.270359999999997</c:v>
                </c:pt>
                <c:pt idx="4310">
                  <c:v>96.267060000000001</c:v>
                </c:pt>
                <c:pt idx="4311">
                  <c:v>96.263620000000003</c:v>
                </c:pt>
                <c:pt idx="4312">
                  <c:v>96.259780000000006</c:v>
                </c:pt>
                <c:pt idx="4313">
                  <c:v>96.255499999999998</c:v>
                </c:pt>
                <c:pt idx="4314">
                  <c:v>96.250870000000006</c:v>
                </c:pt>
                <c:pt idx="4315">
                  <c:v>96.246030000000005</c:v>
                </c:pt>
                <c:pt idx="4316">
                  <c:v>96.241129999999998</c:v>
                </c:pt>
                <c:pt idx="4317">
                  <c:v>96.236270000000005</c:v>
                </c:pt>
                <c:pt idx="4318">
                  <c:v>96.231390000000005</c:v>
                </c:pt>
                <c:pt idx="4319">
                  <c:v>96.226560000000006</c:v>
                </c:pt>
                <c:pt idx="4320">
                  <c:v>96.221630000000005</c:v>
                </c:pt>
                <c:pt idx="4321">
                  <c:v>96.216620000000006</c:v>
                </c:pt>
                <c:pt idx="4322">
                  <c:v>96.211470000000006</c:v>
                </c:pt>
                <c:pt idx="4323">
                  <c:v>96.206289999999996</c:v>
                </c:pt>
                <c:pt idx="4324">
                  <c:v>96.201070000000001</c:v>
                </c:pt>
                <c:pt idx="4325">
                  <c:v>96.195920000000001</c:v>
                </c:pt>
                <c:pt idx="4326">
                  <c:v>96.190880000000007</c:v>
                </c:pt>
                <c:pt idx="4327">
                  <c:v>96.186000000000007</c:v>
                </c:pt>
                <c:pt idx="4328">
                  <c:v>96.181229999999999</c:v>
                </c:pt>
                <c:pt idx="4329">
                  <c:v>96.176640000000006</c:v>
                </c:pt>
                <c:pt idx="4330">
                  <c:v>96.172169999999994</c:v>
                </c:pt>
                <c:pt idx="4331">
                  <c:v>96.167789999999997</c:v>
                </c:pt>
                <c:pt idx="4332">
                  <c:v>96.163430000000005</c:v>
                </c:pt>
                <c:pt idx="4333">
                  <c:v>96.158969999999997</c:v>
                </c:pt>
                <c:pt idx="4334">
                  <c:v>96.154349999999994</c:v>
                </c:pt>
                <c:pt idx="4335">
                  <c:v>96.149450000000002</c:v>
                </c:pt>
                <c:pt idx="4336">
                  <c:v>96.144149999999996</c:v>
                </c:pt>
                <c:pt idx="4337">
                  <c:v>96.13843</c:v>
                </c:pt>
                <c:pt idx="4338">
                  <c:v>96.132189999999994</c:v>
                </c:pt>
                <c:pt idx="4339">
                  <c:v>96.125420000000005</c:v>
                </c:pt>
                <c:pt idx="4340">
                  <c:v>96.11806</c:v>
                </c:pt>
                <c:pt idx="4341">
                  <c:v>96.110079999999996</c:v>
                </c:pt>
                <c:pt idx="4342">
                  <c:v>96.101519999999994</c:v>
                </c:pt>
                <c:pt idx="4343">
                  <c:v>96.092380000000006</c:v>
                </c:pt>
                <c:pt idx="4344">
                  <c:v>96.082759999999993</c:v>
                </c:pt>
                <c:pt idx="4345">
                  <c:v>96.072699999999998</c:v>
                </c:pt>
                <c:pt idx="4346">
                  <c:v>96.062420000000003</c:v>
                </c:pt>
                <c:pt idx="4347">
                  <c:v>96.051959999999994</c:v>
                </c:pt>
                <c:pt idx="4348">
                  <c:v>96.041420000000002</c:v>
                </c:pt>
                <c:pt idx="4349">
                  <c:v>96.030879999999996</c:v>
                </c:pt>
                <c:pt idx="4350">
                  <c:v>96.02028</c:v>
                </c:pt>
                <c:pt idx="4351">
                  <c:v>96.009680000000003</c:v>
                </c:pt>
                <c:pt idx="4352">
                  <c:v>95.999110000000002</c:v>
                </c:pt>
                <c:pt idx="4353">
                  <c:v>95.988619999999997</c:v>
                </c:pt>
                <c:pt idx="4354">
                  <c:v>95.978309999999993</c:v>
                </c:pt>
                <c:pt idx="4355">
                  <c:v>95.968320000000006</c:v>
                </c:pt>
                <c:pt idx="4356">
                  <c:v>95.958690000000004</c:v>
                </c:pt>
                <c:pt idx="4357">
                  <c:v>95.949359999999999</c:v>
                </c:pt>
                <c:pt idx="4358">
                  <c:v>95.940240000000003</c:v>
                </c:pt>
                <c:pt idx="4359">
                  <c:v>95.931060000000002</c:v>
                </c:pt>
                <c:pt idx="4360">
                  <c:v>95.921530000000004</c:v>
                </c:pt>
                <c:pt idx="4361">
                  <c:v>95.911450000000002</c:v>
                </c:pt>
                <c:pt idx="4362">
                  <c:v>95.900570000000002</c:v>
                </c:pt>
                <c:pt idx="4363">
                  <c:v>95.888850000000005</c:v>
                </c:pt>
                <c:pt idx="4364">
                  <c:v>95.876300000000001</c:v>
                </c:pt>
                <c:pt idx="4365">
                  <c:v>95.863159999999993</c:v>
                </c:pt>
                <c:pt idx="4366">
                  <c:v>95.849540000000005</c:v>
                </c:pt>
                <c:pt idx="4367">
                  <c:v>95.83569</c:v>
                </c:pt>
                <c:pt idx="4368">
                  <c:v>95.821749999999994</c:v>
                </c:pt>
                <c:pt idx="4369">
                  <c:v>95.807770000000005</c:v>
                </c:pt>
                <c:pt idx="4370">
                  <c:v>95.793719999999993</c:v>
                </c:pt>
                <c:pt idx="4371">
                  <c:v>95.779449999999997</c:v>
                </c:pt>
                <c:pt idx="4372">
                  <c:v>95.764769999999999</c:v>
                </c:pt>
                <c:pt idx="4373">
                  <c:v>95.749570000000006</c:v>
                </c:pt>
                <c:pt idx="4374">
                  <c:v>95.733760000000004</c:v>
                </c:pt>
                <c:pt idx="4375">
                  <c:v>95.717389999999995</c:v>
                </c:pt>
                <c:pt idx="4376">
                  <c:v>95.700519999999997</c:v>
                </c:pt>
                <c:pt idx="4377">
                  <c:v>95.683350000000004</c:v>
                </c:pt>
                <c:pt idx="4378">
                  <c:v>95.666049999999998</c:v>
                </c:pt>
                <c:pt idx="4379">
                  <c:v>95.648799999999994</c:v>
                </c:pt>
                <c:pt idx="4380">
                  <c:v>95.631559999999993</c:v>
                </c:pt>
                <c:pt idx="4381">
                  <c:v>95.614450000000005</c:v>
                </c:pt>
                <c:pt idx="4382">
                  <c:v>95.597309999999993</c:v>
                </c:pt>
                <c:pt idx="4383">
                  <c:v>95.580119999999994</c:v>
                </c:pt>
                <c:pt idx="4384">
                  <c:v>95.562730000000002</c:v>
                </c:pt>
                <c:pt idx="4385">
                  <c:v>95.545100000000005</c:v>
                </c:pt>
                <c:pt idx="4386">
                  <c:v>95.527150000000006</c:v>
                </c:pt>
                <c:pt idx="4387">
                  <c:v>95.508830000000003</c:v>
                </c:pt>
                <c:pt idx="4388">
                  <c:v>95.490080000000006</c:v>
                </c:pt>
                <c:pt idx="4389">
                  <c:v>95.470950000000002</c:v>
                </c:pt>
                <c:pt idx="4390">
                  <c:v>95.451400000000007</c:v>
                </c:pt>
                <c:pt idx="4391">
                  <c:v>95.431529999999995</c:v>
                </c:pt>
                <c:pt idx="4392">
                  <c:v>95.411450000000002</c:v>
                </c:pt>
                <c:pt idx="4393">
                  <c:v>95.391229999999993</c:v>
                </c:pt>
                <c:pt idx="4394">
                  <c:v>95.370930000000001</c:v>
                </c:pt>
                <c:pt idx="4395">
                  <c:v>95.350560000000002</c:v>
                </c:pt>
                <c:pt idx="4396">
                  <c:v>95.329980000000006</c:v>
                </c:pt>
                <c:pt idx="4397">
                  <c:v>95.309039999999996</c:v>
                </c:pt>
                <c:pt idx="4398">
                  <c:v>95.287520000000001</c:v>
                </c:pt>
                <c:pt idx="4399">
                  <c:v>95.2654</c:v>
                </c:pt>
                <c:pt idx="4400">
                  <c:v>95.242630000000005</c:v>
                </c:pt>
                <c:pt idx="4401">
                  <c:v>95.219350000000006</c:v>
                </c:pt>
                <c:pt idx="4402">
                  <c:v>95.195719999999994</c:v>
                </c:pt>
                <c:pt idx="4403">
                  <c:v>95.171989999999994</c:v>
                </c:pt>
                <c:pt idx="4404">
                  <c:v>95.148319999999998</c:v>
                </c:pt>
                <c:pt idx="4405">
                  <c:v>95.124780000000001</c:v>
                </c:pt>
                <c:pt idx="4406">
                  <c:v>95.10145</c:v>
                </c:pt>
                <c:pt idx="4407">
                  <c:v>95.078270000000003</c:v>
                </c:pt>
                <c:pt idx="4408">
                  <c:v>95.055260000000004</c:v>
                </c:pt>
                <c:pt idx="4409">
                  <c:v>95.03246</c:v>
                </c:pt>
                <c:pt idx="4410">
                  <c:v>95.009799999999998</c:v>
                </c:pt>
                <c:pt idx="4411">
                  <c:v>94.987279999999998</c:v>
                </c:pt>
                <c:pt idx="4412">
                  <c:v>94.964690000000004</c:v>
                </c:pt>
                <c:pt idx="4413">
                  <c:v>94.941860000000005</c:v>
                </c:pt>
                <c:pt idx="4414">
                  <c:v>94.918480000000002</c:v>
                </c:pt>
                <c:pt idx="4415">
                  <c:v>94.894310000000004</c:v>
                </c:pt>
                <c:pt idx="4416">
                  <c:v>94.869280000000003</c:v>
                </c:pt>
                <c:pt idx="4417">
                  <c:v>94.843469999999996</c:v>
                </c:pt>
                <c:pt idx="4418">
                  <c:v>94.817089999999993</c:v>
                </c:pt>
                <c:pt idx="4419">
                  <c:v>94.790469999999999</c:v>
                </c:pt>
                <c:pt idx="4420">
                  <c:v>94.763919999999999</c:v>
                </c:pt>
                <c:pt idx="4421">
                  <c:v>94.737719999999996</c:v>
                </c:pt>
                <c:pt idx="4422">
                  <c:v>94.712000000000003</c:v>
                </c:pt>
                <c:pt idx="4423">
                  <c:v>94.68665</c:v>
                </c:pt>
                <c:pt idx="4424">
                  <c:v>94.661559999999994</c:v>
                </c:pt>
                <c:pt idx="4425">
                  <c:v>94.636510000000001</c:v>
                </c:pt>
                <c:pt idx="4426">
                  <c:v>94.61121</c:v>
                </c:pt>
                <c:pt idx="4427">
                  <c:v>94.585489999999993</c:v>
                </c:pt>
                <c:pt idx="4428">
                  <c:v>94.559129999999996</c:v>
                </c:pt>
                <c:pt idx="4429">
                  <c:v>94.532079999999993</c:v>
                </c:pt>
                <c:pt idx="4430">
                  <c:v>94.504360000000005</c:v>
                </c:pt>
                <c:pt idx="4431">
                  <c:v>94.476089999999999</c:v>
                </c:pt>
                <c:pt idx="4432">
                  <c:v>94.447500000000005</c:v>
                </c:pt>
                <c:pt idx="4433">
                  <c:v>94.418909999999997</c:v>
                </c:pt>
                <c:pt idx="4434">
                  <c:v>94.390609999999995</c:v>
                </c:pt>
                <c:pt idx="4435">
                  <c:v>94.362889999999993</c:v>
                </c:pt>
                <c:pt idx="4436">
                  <c:v>94.335809999999995</c:v>
                </c:pt>
                <c:pt idx="4437">
                  <c:v>94.309330000000003</c:v>
                </c:pt>
                <c:pt idx="4438">
                  <c:v>94.283280000000005</c:v>
                </c:pt>
                <c:pt idx="4439">
                  <c:v>94.257400000000004</c:v>
                </c:pt>
                <c:pt idx="4440">
                  <c:v>94.23151</c:v>
                </c:pt>
                <c:pt idx="4441">
                  <c:v>94.205449999999999</c:v>
                </c:pt>
                <c:pt idx="4442">
                  <c:v>94.179220000000001</c:v>
                </c:pt>
                <c:pt idx="4443">
                  <c:v>94.152869999999993</c:v>
                </c:pt>
                <c:pt idx="4444">
                  <c:v>94.126419999999996</c:v>
                </c:pt>
                <c:pt idx="4445">
                  <c:v>94.099930000000001</c:v>
                </c:pt>
                <c:pt idx="4446">
                  <c:v>94.073300000000003</c:v>
                </c:pt>
                <c:pt idx="4447">
                  <c:v>94.046360000000007</c:v>
                </c:pt>
                <c:pt idx="4448">
                  <c:v>94.018900000000002</c:v>
                </c:pt>
                <c:pt idx="4449">
                  <c:v>93.990750000000006</c:v>
                </c:pt>
                <c:pt idx="4450">
                  <c:v>93.961789999999993</c:v>
                </c:pt>
                <c:pt idx="4451">
                  <c:v>93.932019999999994</c:v>
                </c:pt>
                <c:pt idx="4452">
                  <c:v>93.901539999999997</c:v>
                </c:pt>
                <c:pt idx="4453">
                  <c:v>93.870559999999998</c:v>
                </c:pt>
                <c:pt idx="4454">
                  <c:v>93.839410000000001</c:v>
                </c:pt>
                <c:pt idx="4455">
                  <c:v>93.808400000000006</c:v>
                </c:pt>
                <c:pt idx="4456">
                  <c:v>93.777810000000002</c:v>
                </c:pt>
                <c:pt idx="4457">
                  <c:v>93.747889999999998</c:v>
                </c:pt>
                <c:pt idx="4458">
                  <c:v>93.718699999999998</c:v>
                </c:pt>
                <c:pt idx="4459">
                  <c:v>93.690219999999997</c:v>
                </c:pt>
                <c:pt idx="4460">
                  <c:v>93.662279999999996</c:v>
                </c:pt>
                <c:pt idx="4461">
                  <c:v>93.634590000000003</c:v>
                </c:pt>
                <c:pt idx="4462">
                  <c:v>93.606790000000004</c:v>
                </c:pt>
                <c:pt idx="4463">
                  <c:v>93.578590000000005</c:v>
                </c:pt>
                <c:pt idx="4464">
                  <c:v>93.549679999999995</c:v>
                </c:pt>
                <c:pt idx="4465">
                  <c:v>93.519880000000001</c:v>
                </c:pt>
                <c:pt idx="4466">
                  <c:v>93.489140000000006</c:v>
                </c:pt>
                <c:pt idx="4467">
                  <c:v>93.457369999999997</c:v>
                </c:pt>
                <c:pt idx="4468">
                  <c:v>93.424589999999995</c:v>
                </c:pt>
                <c:pt idx="4469">
                  <c:v>93.39085</c:v>
                </c:pt>
                <c:pt idx="4470">
                  <c:v>93.356219999999993</c:v>
                </c:pt>
                <c:pt idx="4471">
                  <c:v>93.320809999999994</c:v>
                </c:pt>
                <c:pt idx="4472">
                  <c:v>93.284729999999996</c:v>
                </c:pt>
                <c:pt idx="4473">
                  <c:v>93.248180000000005</c:v>
                </c:pt>
                <c:pt idx="4474">
                  <c:v>93.211340000000007</c:v>
                </c:pt>
                <c:pt idx="4475">
                  <c:v>93.174379999999999</c:v>
                </c:pt>
                <c:pt idx="4476">
                  <c:v>93.137450000000001</c:v>
                </c:pt>
                <c:pt idx="4477">
                  <c:v>93.100660000000005</c:v>
                </c:pt>
                <c:pt idx="4478">
                  <c:v>93.064099999999996</c:v>
                </c:pt>
                <c:pt idx="4479">
                  <c:v>93.027810000000002</c:v>
                </c:pt>
                <c:pt idx="4480">
                  <c:v>92.991839999999996</c:v>
                </c:pt>
                <c:pt idx="4481">
                  <c:v>92.956010000000006</c:v>
                </c:pt>
                <c:pt idx="4482">
                  <c:v>92.920150000000007</c:v>
                </c:pt>
                <c:pt idx="4483">
                  <c:v>92.883989999999997</c:v>
                </c:pt>
                <c:pt idx="4484">
                  <c:v>92.847080000000005</c:v>
                </c:pt>
                <c:pt idx="4485">
                  <c:v>92.809070000000006</c:v>
                </c:pt>
                <c:pt idx="4486">
                  <c:v>92.7697</c:v>
                </c:pt>
                <c:pt idx="4487">
                  <c:v>92.728920000000002</c:v>
                </c:pt>
                <c:pt idx="4488">
                  <c:v>92.686859999999996</c:v>
                </c:pt>
                <c:pt idx="4489">
                  <c:v>92.643749999999997</c:v>
                </c:pt>
                <c:pt idx="4490">
                  <c:v>92.599800000000002</c:v>
                </c:pt>
                <c:pt idx="4491">
                  <c:v>92.555160000000001</c:v>
                </c:pt>
                <c:pt idx="4492">
                  <c:v>92.509810000000002</c:v>
                </c:pt>
                <c:pt idx="4493">
                  <c:v>92.463669999999993</c:v>
                </c:pt>
                <c:pt idx="4494">
                  <c:v>92.416449999999998</c:v>
                </c:pt>
                <c:pt idx="4495">
                  <c:v>92.368009999999998</c:v>
                </c:pt>
                <c:pt idx="4496">
                  <c:v>92.318299999999994</c:v>
                </c:pt>
                <c:pt idx="4497">
                  <c:v>92.267359999999996</c:v>
                </c:pt>
                <c:pt idx="4498">
                  <c:v>92.215280000000007</c:v>
                </c:pt>
                <c:pt idx="4499">
                  <c:v>92.162090000000006</c:v>
                </c:pt>
                <c:pt idx="4500">
                  <c:v>92.107669999999999</c:v>
                </c:pt>
                <c:pt idx="4501">
                  <c:v>92.051850000000002</c:v>
                </c:pt>
                <c:pt idx="4502">
                  <c:v>91.994380000000007</c:v>
                </c:pt>
                <c:pt idx="4503">
                  <c:v>91.934970000000007</c:v>
                </c:pt>
                <c:pt idx="4504">
                  <c:v>91.873570000000001</c:v>
                </c:pt>
                <c:pt idx="4505">
                  <c:v>91.810130000000001</c:v>
                </c:pt>
                <c:pt idx="4506">
                  <c:v>91.744709999999998</c:v>
                </c:pt>
                <c:pt idx="4507">
                  <c:v>91.677350000000004</c:v>
                </c:pt>
                <c:pt idx="4508">
                  <c:v>91.607969999999995</c:v>
                </c:pt>
                <c:pt idx="4509">
                  <c:v>91.536450000000002</c:v>
                </c:pt>
                <c:pt idx="4510">
                  <c:v>91.462620000000001</c:v>
                </c:pt>
                <c:pt idx="4511">
                  <c:v>91.386399999999995</c:v>
                </c:pt>
                <c:pt idx="4512">
                  <c:v>91.307720000000003</c:v>
                </c:pt>
                <c:pt idx="4513">
                  <c:v>91.226749999999996</c:v>
                </c:pt>
                <c:pt idx="4514">
                  <c:v>91.143559999999994</c:v>
                </c:pt>
                <c:pt idx="4515">
                  <c:v>91.058239999999998</c:v>
                </c:pt>
                <c:pt idx="4516">
                  <c:v>90.970650000000006</c:v>
                </c:pt>
                <c:pt idx="4517">
                  <c:v>90.880600000000001</c:v>
                </c:pt>
                <c:pt idx="4518">
                  <c:v>90.787729999999996</c:v>
                </c:pt>
                <c:pt idx="4519">
                  <c:v>90.691879999999998</c:v>
                </c:pt>
                <c:pt idx="4520">
                  <c:v>90.592929999999996</c:v>
                </c:pt>
                <c:pt idx="4521">
                  <c:v>90.491069999999993</c:v>
                </c:pt>
                <c:pt idx="4522">
                  <c:v>90.38664</c:v>
                </c:pt>
                <c:pt idx="4523">
                  <c:v>90.279979999999995</c:v>
                </c:pt>
                <c:pt idx="4524">
                  <c:v>90.171329999999998</c:v>
                </c:pt>
                <c:pt idx="4525">
                  <c:v>90.060839999999999</c:v>
                </c:pt>
                <c:pt idx="4526">
                  <c:v>89.948480000000004</c:v>
                </c:pt>
                <c:pt idx="4527">
                  <c:v>89.834180000000003</c:v>
                </c:pt>
                <c:pt idx="4528">
                  <c:v>89.717960000000005</c:v>
                </c:pt>
                <c:pt idx="4529">
                  <c:v>89.599890000000002</c:v>
                </c:pt>
                <c:pt idx="4530">
                  <c:v>89.480069999999998</c:v>
                </c:pt>
                <c:pt idx="4531">
                  <c:v>89.358670000000004</c:v>
                </c:pt>
                <c:pt idx="4532">
                  <c:v>89.235650000000007</c:v>
                </c:pt>
                <c:pt idx="4533">
                  <c:v>89.111000000000004</c:v>
                </c:pt>
                <c:pt idx="4534">
                  <c:v>88.984639999999999</c:v>
                </c:pt>
                <c:pt idx="4535">
                  <c:v>88.856639999999999</c:v>
                </c:pt>
                <c:pt idx="4536">
                  <c:v>88.727170000000001</c:v>
                </c:pt>
                <c:pt idx="4537">
                  <c:v>88.596599999999995</c:v>
                </c:pt>
                <c:pt idx="4538">
                  <c:v>88.465350000000001</c:v>
                </c:pt>
                <c:pt idx="4539">
                  <c:v>88.333740000000006</c:v>
                </c:pt>
                <c:pt idx="4540">
                  <c:v>88.201859999999996</c:v>
                </c:pt>
                <c:pt idx="4541">
                  <c:v>88.06953</c:v>
                </c:pt>
                <c:pt idx="4542">
                  <c:v>87.936440000000005</c:v>
                </c:pt>
                <c:pt idx="4543">
                  <c:v>87.802310000000006</c:v>
                </c:pt>
                <c:pt idx="4544">
                  <c:v>87.667050000000003</c:v>
                </c:pt>
                <c:pt idx="4545">
                  <c:v>87.530810000000002</c:v>
                </c:pt>
                <c:pt idx="4546">
                  <c:v>87.394000000000005</c:v>
                </c:pt>
                <c:pt idx="4547">
                  <c:v>87.257180000000005</c:v>
                </c:pt>
                <c:pt idx="4548">
                  <c:v>87.120720000000006</c:v>
                </c:pt>
                <c:pt idx="4549">
                  <c:v>86.984849999999994</c:v>
                </c:pt>
                <c:pt idx="4550">
                  <c:v>86.84966</c:v>
                </c:pt>
                <c:pt idx="4551">
                  <c:v>86.715199999999996</c:v>
                </c:pt>
                <c:pt idx="4552">
                  <c:v>86.581500000000005</c:v>
                </c:pt>
                <c:pt idx="4553">
                  <c:v>86.448710000000005</c:v>
                </c:pt>
                <c:pt idx="4554">
                  <c:v>86.317099999999996</c:v>
                </c:pt>
                <c:pt idx="4555">
                  <c:v>86.186729999999997</c:v>
                </c:pt>
                <c:pt idx="4556">
                  <c:v>86.057490000000001</c:v>
                </c:pt>
                <c:pt idx="4557">
                  <c:v>85.92886</c:v>
                </c:pt>
                <c:pt idx="4558">
                  <c:v>85.800129999999996</c:v>
                </c:pt>
                <c:pt idx="4559">
                  <c:v>85.670349999999999</c:v>
                </c:pt>
                <c:pt idx="4560">
                  <c:v>85.538669999999996</c:v>
                </c:pt>
                <c:pt idx="4561">
                  <c:v>85.404529999999994</c:v>
                </c:pt>
                <c:pt idx="4562">
                  <c:v>85.267589999999998</c:v>
                </c:pt>
                <c:pt idx="4563">
                  <c:v>85.127880000000005</c:v>
                </c:pt>
                <c:pt idx="4564">
                  <c:v>84.985600000000005</c:v>
                </c:pt>
                <c:pt idx="4565">
                  <c:v>84.841200000000001</c:v>
                </c:pt>
                <c:pt idx="4566">
                  <c:v>84.695239999999998</c:v>
                </c:pt>
                <c:pt idx="4567">
                  <c:v>84.548450000000003</c:v>
                </c:pt>
                <c:pt idx="4568">
                  <c:v>84.401629999999997</c:v>
                </c:pt>
                <c:pt idx="4569">
                  <c:v>84.255629999999996</c:v>
                </c:pt>
                <c:pt idx="4570">
                  <c:v>84.111149999999995</c:v>
                </c:pt>
                <c:pt idx="4571">
                  <c:v>83.968580000000003</c:v>
                </c:pt>
                <c:pt idx="4572">
                  <c:v>83.828040000000001</c:v>
                </c:pt>
                <c:pt idx="4573">
                  <c:v>83.689310000000006</c:v>
                </c:pt>
                <c:pt idx="4574">
                  <c:v>83.552130000000005</c:v>
                </c:pt>
                <c:pt idx="4575">
                  <c:v>83.416409999999999</c:v>
                </c:pt>
                <c:pt idx="4576">
                  <c:v>83.282300000000006</c:v>
                </c:pt>
                <c:pt idx="4577">
                  <c:v>83.150270000000006</c:v>
                </c:pt>
                <c:pt idx="4578">
                  <c:v>83.021000000000001</c:v>
                </c:pt>
                <c:pt idx="4579">
                  <c:v>82.895139999999998</c:v>
                </c:pt>
                <c:pt idx="4580">
                  <c:v>82.773169999999993</c:v>
                </c:pt>
                <c:pt idx="4581">
                  <c:v>82.655320000000003</c:v>
                </c:pt>
                <c:pt idx="4582">
                  <c:v>82.541600000000003</c:v>
                </c:pt>
                <c:pt idx="4583">
                  <c:v>82.432079999999999</c:v>
                </c:pt>
                <c:pt idx="4584">
                  <c:v>82.326840000000004</c:v>
                </c:pt>
                <c:pt idx="4585">
                  <c:v>82.226140000000001</c:v>
                </c:pt>
                <c:pt idx="4586">
                  <c:v>82.130309999999994</c:v>
                </c:pt>
                <c:pt idx="4587">
                  <c:v>82.039510000000007</c:v>
                </c:pt>
                <c:pt idx="4588">
                  <c:v>81.953779999999995</c:v>
                </c:pt>
                <c:pt idx="4589">
                  <c:v>81.872919999999993</c:v>
                </c:pt>
                <c:pt idx="4590">
                  <c:v>81.79674</c:v>
                </c:pt>
                <c:pt idx="4591">
                  <c:v>81.725170000000006</c:v>
                </c:pt>
                <c:pt idx="4592">
                  <c:v>81.658389999999997</c:v>
                </c:pt>
                <c:pt idx="4593">
                  <c:v>81.596760000000003</c:v>
                </c:pt>
                <c:pt idx="4594">
                  <c:v>81.540700000000001</c:v>
                </c:pt>
                <c:pt idx="4595">
                  <c:v>81.49051</c:v>
                </c:pt>
                <c:pt idx="4596">
                  <c:v>81.446079999999995</c:v>
                </c:pt>
                <c:pt idx="4597">
                  <c:v>81.407200000000003</c:v>
                </c:pt>
                <c:pt idx="4598">
                  <c:v>81.373369999999994</c:v>
                </c:pt>
                <c:pt idx="4599">
                  <c:v>81.344220000000007</c:v>
                </c:pt>
                <c:pt idx="4600">
                  <c:v>81.319699999999997</c:v>
                </c:pt>
                <c:pt idx="4601">
                  <c:v>81.300060000000002</c:v>
                </c:pt>
                <c:pt idx="4602">
                  <c:v>81.285640000000001</c:v>
                </c:pt>
                <c:pt idx="4603">
                  <c:v>81.276700000000005</c:v>
                </c:pt>
                <c:pt idx="4604">
                  <c:v>81.273200000000003</c:v>
                </c:pt>
                <c:pt idx="4605">
                  <c:v>81.274829999999994</c:v>
                </c:pt>
                <c:pt idx="4606">
                  <c:v>81.281019999999998</c:v>
                </c:pt>
                <c:pt idx="4607">
                  <c:v>81.291240000000002</c:v>
                </c:pt>
                <c:pt idx="4608">
                  <c:v>81.305149999999998</c:v>
                </c:pt>
                <c:pt idx="4609">
                  <c:v>81.322649999999996</c:v>
                </c:pt>
                <c:pt idx="4610">
                  <c:v>81.343800000000002</c:v>
                </c:pt>
                <c:pt idx="4611">
                  <c:v>81.368690000000001</c:v>
                </c:pt>
                <c:pt idx="4612">
                  <c:v>81.397220000000004</c:v>
                </c:pt>
                <c:pt idx="4613">
                  <c:v>81.429159999999996</c:v>
                </c:pt>
                <c:pt idx="4614">
                  <c:v>81.464100000000002</c:v>
                </c:pt>
                <c:pt idx="4615">
                  <c:v>81.501750000000001</c:v>
                </c:pt>
                <c:pt idx="4616">
                  <c:v>81.542050000000003</c:v>
                </c:pt>
                <c:pt idx="4617">
                  <c:v>81.585040000000006</c:v>
                </c:pt>
                <c:pt idx="4618">
                  <c:v>81.630809999999997</c:v>
                </c:pt>
                <c:pt idx="4619">
                  <c:v>81.679389999999998</c:v>
                </c:pt>
                <c:pt idx="4620">
                  <c:v>81.730450000000005</c:v>
                </c:pt>
                <c:pt idx="4621">
                  <c:v>81.783420000000007</c:v>
                </c:pt>
                <c:pt idx="4622">
                  <c:v>81.837649999999996</c:v>
                </c:pt>
                <c:pt idx="4623">
                  <c:v>81.892560000000003</c:v>
                </c:pt>
                <c:pt idx="4624">
                  <c:v>81.947779999999995</c:v>
                </c:pt>
                <c:pt idx="4625">
                  <c:v>82.003290000000007</c:v>
                </c:pt>
                <c:pt idx="4626">
                  <c:v>82.059229999999999</c:v>
                </c:pt>
                <c:pt idx="4627">
                  <c:v>82.115750000000006</c:v>
                </c:pt>
                <c:pt idx="4628">
                  <c:v>82.17286</c:v>
                </c:pt>
                <c:pt idx="4629">
                  <c:v>82.230410000000006</c:v>
                </c:pt>
                <c:pt idx="4630">
                  <c:v>82.288030000000006</c:v>
                </c:pt>
                <c:pt idx="4631">
                  <c:v>82.345600000000005</c:v>
                </c:pt>
                <c:pt idx="4632">
                  <c:v>82.402929999999998</c:v>
                </c:pt>
                <c:pt idx="4633">
                  <c:v>82.460120000000003</c:v>
                </c:pt>
                <c:pt idx="4634">
                  <c:v>82.517300000000006</c:v>
                </c:pt>
                <c:pt idx="4635">
                  <c:v>82.574569999999994</c:v>
                </c:pt>
                <c:pt idx="4636">
                  <c:v>82.631810000000002</c:v>
                </c:pt>
                <c:pt idx="4637">
                  <c:v>82.688810000000004</c:v>
                </c:pt>
                <c:pt idx="4638">
                  <c:v>82.745289999999997</c:v>
                </c:pt>
                <c:pt idx="4639">
                  <c:v>82.801119999999997</c:v>
                </c:pt>
                <c:pt idx="4640">
                  <c:v>82.856369999999998</c:v>
                </c:pt>
                <c:pt idx="4641">
                  <c:v>82.911349999999999</c:v>
                </c:pt>
                <c:pt idx="4642">
                  <c:v>82.966309999999993</c:v>
                </c:pt>
                <c:pt idx="4643">
                  <c:v>83.021469999999994</c:v>
                </c:pt>
                <c:pt idx="4644">
                  <c:v>83.076689999999999</c:v>
                </c:pt>
                <c:pt idx="4645">
                  <c:v>83.131680000000003</c:v>
                </c:pt>
                <c:pt idx="4646">
                  <c:v>83.185980000000001</c:v>
                </c:pt>
                <c:pt idx="4647">
                  <c:v>83.239310000000003</c:v>
                </c:pt>
                <c:pt idx="4648">
                  <c:v>83.291520000000006</c:v>
                </c:pt>
                <c:pt idx="4649">
                  <c:v>83.342740000000006</c:v>
                </c:pt>
                <c:pt idx="4650">
                  <c:v>83.393199999999993</c:v>
                </c:pt>
                <c:pt idx="4651">
                  <c:v>83.443150000000003</c:v>
                </c:pt>
                <c:pt idx="4652">
                  <c:v>83.492519999999999</c:v>
                </c:pt>
                <c:pt idx="4653">
                  <c:v>83.541179999999997</c:v>
                </c:pt>
                <c:pt idx="4654">
                  <c:v>83.588819999999998</c:v>
                </c:pt>
                <c:pt idx="4655">
                  <c:v>83.635289999999998</c:v>
                </c:pt>
                <c:pt idx="4656">
                  <c:v>83.680589999999995</c:v>
                </c:pt>
                <c:pt idx="4657">
                  <c:v>83.724940000000004</c:v>
                </c:pt>
                <c:pt idx="4658">
                  <c:v>83.768529999999998</c:v>
                </c:pt>
                <c:pt idx="4659">
                  <c:v>83.811499999999995</c:v>
                </c:pt>
                <c:pt idx="4660">
                  <c:v>83.85378</c:v>
                </c:pt>
                <c:pt idx="4661">
                  <c:v>83.894999999999996</c:v>
                </c:pt>
                <c:pt idx="4662">
                  <c:v>83.934759999999997</c:v>
                </c:pt>
                <c:pt idx="4663">
                  <c:v>83.972759999999994</c:v>
                </c:pt>
                <c:pt idx="4664">
                  <c:v>84.008830000000003</c:v>
                </c:pt>
                <c:pt idx="4665">
                  <c:v>84.043189999999996</c:v>
                </c:pt>
                <c:pt idx="4666">
                  <c:v>84.076030000000003</c:v>
                </c:pt>
                <c:pt idx="4667">
                  <c:v>84.107569999999996</c:v>
                </c:pt>
                <c:pt idx="4668">
                  <c:v>84.137789999999995</c:v>
                </c:pt>
                <c:pt idx="4669">
                  <c:v>84.166510000000002</c:v>
                </c:pt>
                <c:pt idx="4670">
                  <c:v>84.193420000000003</c:v>
                </c:pt>
                <c:pt idx="4671">
                  <c:v>84.218419999999995</c:v>
                </c:pt>
                <c:pt idx="4672">
                  <c:v>84.241519999999994</c:v>
                </c:pt>
                <c:pt idx="4673">
                  <c:v>84.263109999999998</c:v>
                </c:pt>
                <c:pt idx="4674">
                  <c:v>84.283569999999997</c:v>
                </c:pt>
                <c:pt idx="4675">
                  <c:v>84.303299999999993</c:v>
                </c:pt>
                <c:pt idx="4676">
                  <c:v>84.322429999999997</c:v>
                </c:pt>
                <c:pt idx="4677">
                  <c:v>84.34084</c:v>
                </c:pt>
                <c:pt idx="4678">
                  <c:v>84.358249999999998</c:v>
                </c:pt>
                <c:pt idx="4679">
                  <c:v>84.374369999999999</c:v>
                </c:pt>
                <c:pt idx="4680">
                  <c:v>84.389110000000002</c:v>
                </c:pt>
                <c:pt idx="4681">
                  <c:v>84.402590000000004</c:v>
                </c:pt>
                <c:pt idx="4682">
                  <c:v>84.415090000000006</c:v>
                </c:pt>
                <c:pt idx="4683">
                  <c:v>84.427059999999997</c:v>
                </c:pt>
                <c:pt idx="4684">
                  <c:v>84.438739999999996</c:v>
                </c:pt>
                <c:pt idx="4685">
                  <c:v>84.450479999999999</c:v>
                </c:pt>
                <c:pt idx="4686">
                  <c:v>84.462490000000003</c:v>
                </c:pt>
                <c:pt idx="4687">
                  <c:v>84.475260000000006</c:v>
                </c:pt>
                <c:pt idx="4688">
                  <c:v>84.489320000000006</c:v>
                </c:pt>
                <c:pt idx="4689">
                  <c:v>84.505350000000007</c:v>
                </c:pt>
                <c:pt idx="4690">
                  <c:v>84.523960000000002</c:v>
                </c:pt>
                <c:pt idx="4691">
                  <c:v>84.545469999999995</c:v>
                </c:pt>
                <c:pt idx="4692">
                  <c:v>84.569829999999996</c:v>
                </c:pt>
                <c:pt idx="4693">
                  <c:v>84.596649999999997</c:v>
                </c:pt>
                <c:pt idx="4694">
                  <c:v>84.625240000000005</c:v>
                </c:pt>
                <c:pt idx="4695">
                  <c:v>84.654979999999995</c:v>
                </c:pt>
                <c:pt idx="4696">
                  <c:v>84.685299999999998</c:v>
                </c:pt>
                <c:pt idx="4697">
                  <c:v>84.715909999999994</c:v>
                </c:pt>
                <c:pt idx="4698">
                  <c:v>84.746570000000006</c:v>
                </c:pt>
                <c:pt idx="4699">
                  <c:v>84.777029999999996</c:v>
                </c:pt>
                <c:pt idx="4700">
                  <c:v>84.806929999999994</c:v>
                </c:pt>
                <c:pt idx="4701">
                  <c:v>84.835849999999994</c:v>
                </c:pt>
                <c:pt idx="4702">
                  <c:v>84.863370000000003</c:v>
                </c:pt>
                <c:pt idx="4703">
                  <c:v>84.88937</c:v>
                </c:pt>
                <c:pt idx="4704">
                  <c:v>84.913889999999995</c:v>
                </c:pt>
                <c:pt idx="4705">
                  <c:v>84.937370000000001</c:v>
                </c:pt>
                <c:pt idx="4706">
                  <c:v>84.960210000000004</c:v>
                </c:pt>
                <c:pt idx="4707">
                  <c:v>84.982749999999996</c:v>
                </c:pt>
                <c:pt idx="4708">
                  <c:v>85.004959999999997</c:v>
                </c:pt>
                <c:pt idx="4709">
                  <c:v>85.026510000000002</c:v>
                </c:pt>
                <c:pt idx="4710">
                  <c:v>85.046890000000005</c:v>
                </c:pt>
                <c:pt idx="4711">
                  <c:v>85.065690000000004</c:v>
                </c:pt>
                <c:pt idx="4712">
                  <c:v>85.082620000000006</c:v>
                </c:pt>
                <c:pt idx="4713">
                  <c:v>85.097759999999994</c:v>
                </c:pt>
                <c:pt idx="4714">
                  <c:v>85.111339999999998</c:v>
                </c:pt>
                <c:pt idx="4715">
                  <c:v>85.123630000000006</c:v>
                </c:pt>
                <c:pt idx="4716">
                  <c:v>85.134799999999998</c:v>
                </c:pt>
                <c:pt idx="4717">
                  <c:v>85.14479</c:v>
                </c:pt>
                <c:pt idx="4718">
                  <c:v>85.153530000000003</c:v>
                </c:pt>
                <c:pt idx="4719">
                  <c:v>85.161000000000001</c:v>
                </c:pt>
                <c:pt idx="4720">
                  <c:v>85.167299999999997</c:v>
                </c:pt>
                <c:pt idx="4721">
                  <c:v>85.172809999999998</c:v>
                </c:pt>
                <c:pt idx="4722">
                  <c:v>85.177980000000005</c:v>
                </c:pt>
                <c:pt idx="4723">
                  <c:v>85.183229999999995</c:v>
                </c:pt>
                <c:pt idx="4724">
                  <c:v>85.188990000000004</c:v>
                </c:pt>
                <c:pt idx="4725">
                  <c:v>85.195530000000005</c:v>
                </c:pt>
                <c:pt idx="4726">
                  <c:v>85.203140000000005</c:v>
                </c:pt>
                <c:pt idx="4727">
                  <c:v>85.212329999999994</c:v>
                </c:pt>
                <c:pt idx="4728">
                  <c:v>85.223730000000003</c:v>
                </c:pt>
                <c:pt idx="4729">
                  <c:v>85.238110000000006</c:v>
                </c:pt>
                <c:pt idx="4730">
                  <c:v>85.256129999999999</c:v>
                </c:pt>
                <c:pt idx="4731">
                  <c:v>85.278180000000006</c:v>
                </c:pt>
                <c:pt idx="4732">
                  <c:v>85.304220000000001</c:v>
                </c:pt>
                <c:pt idx="4733">
                  <c:v>85.333889999999997</c:v>
                </c:pt>
                <c:pt idx="4734">
                  <c:v>85.366619999999998</c:v>
                </c:pt>
                <c:pt idx="4735">
                  <c:v>85.402000000000001</c:v>
                </c:pt>
                <c:pt idx="4736">
                  <c:v>85.439869999999999</c:v>
                </c:pt>
                <c:pt idx="4737">
                  <c:v>85.48039</c:v>
                </c:pt>
                <c:pt idx="4738">
                  <c:v>85.523849999999996</c:v>
                </c:pt>
                <c:pt idx="4739">
                  <c:v>85.570509999999999</c:v>
                </c:pt>
                <c:pt idx="4740">
                  <c:v>85.620429999999999</c:v>
                </c:pt>
                <c:pt idx="4741">
                  <c:v>85.673320000000004</c:v>
                </c:pt>
                <c:pt idx="4742">
                  <c:v>85.728660000000005</c:v>
                </c:pt>
                <c:pt idx="4743">
                  <c:v>85.786029999999997</c:v>
                </c:pt>
                <c:pt idx="4744">
                  <c:v>85.845119999999994</c:v>
                </c:pt>
                <c:pt idx="4745">
                  <c:v>85.905730000000005</c:v>
                </c:pt>
                <c:pt idx="4746">
                  <c:v>85.967929999999996</c:v>
                </c:pt>
                <c:pt idx="4747">
                  <c:v>86.031620000000004</c:v>
                </c:pt>
                <c:pt idx="4748">
                  <c:v>86.09666</c:v>
                </c:pt>
                <c:pt idx="4749">
                  <c:v>86.162700000000001</c:v>
                </c:pt>
                <c:pt idx="4750">
                  <c:v>86.229240000000004</c:v>
                </c:pt>
                <c:pt idx="4751">
                  <c:v>86.295990000000003</c:v>
                </c:pt>
                <c:pt idx="4752">
                  <c:v>86.362769999999998</c:v>
                </c:pt>
                <c:pt idx="4753">
                  <c:v>86.429739999999995</c:v>
                </c:pt>
                <c:pt idx="4754">
                  <c:v>86.497209999999995</c:v>
                </c:pt>
                <c:pt idx="4755">
                  <c:v>86.565510000000003</c:v>
                </c:pt>
                <c:pt idx="4756">
                  <c:v>86.634910000000005</c:v>
                </c:pt>
                <c:pt idx="4757">
                  <c:v>86.705489999999998</c:v>
                </c:pt>
                <c:pt idx="4758">
                  <c:v>86.777270000000001</c:v>
                </c:pt>
                <c:pt idx="4759">
                  <c:v>86.850219999999993</c:v>
                </c:pt>
                <c:pt idx="4760">
                  <c:v>86.924490000000006</c:v>
                </c:pt>
                <c:pt idx="4761">
                  <c:v>87.000349999999997</c:v>
                </c:pt>
                <c:pt idx="4762">
                  <c:v>87.078140000000005</c:v>
                </c:pt>
                <c:pt idx="4763">
                  <c:v>87.158100000000005</c:v>
                </c:pt>
                <c:pt idx="4764">
                  <c:v>87.240290000000002</c:v>
                </c:pt>
                <c:pt idx="4765">
                  <c:v>87.324489999999997</c:v>
                </c:pt>
                <c:pt idx="4766">
                  <c:v>87.410409999999999</c:v>
                </c:pt>
                <c:pt idx="4767">
                  <c:v>87.497619999999998</c:v>
                </c:pt>
                <c:pt idx="4768">
                  <c:v>87.585800000000006</c:v>
                </c:pt>
                <c:pt idx="4769">
                  <c:v>87.674840000000003</c:v>
                </c:pt>
                <c:pt idx="4770">
                  <c:v>87.764650000000003</c:v>
                </c:pt>
                <c:pt idx="4771">
                  <c:v>87.855360000000005</c:v>
                </c:pt>
                <c:pt idx="4772">
                  <c:v>87.946960000000004</c:v>
                </c:pt>
                <c:pt idx="4773">
                  <c:v>88.039450000000002</c:v>
                </c:pt>
                <c:pt idx="4774">
                  <c:v>88.132720000000006</c:v>
                </c:pt>
                <c:pt idx="4775">
                  <c:v>88.226669999999999</c:v>
                </c:pt>
                <c:pt idx="4776">
                  <c:v>88.321079999999995</c:v>
                </c:pt>
                <c:pt idx="4777">
                  <c:v>88.415729999999996</c:v>
                </c:pt>
                <c:pt idx="4778">
                  <c:v>88.510310000000004</c:v>
                </c:pt>
                <c:pt idx="4779">
                  <c:v>88.604339999999993</c:v>
                </c:pt>
                <c:pt idx="4780">
                  <c:v>88.697119999999998</c:v>
                </c:pt>
                <c:pt idx="4781">
                  <c:v>88.787980000000005</c:v>
                </c:pt>
                <c:pt idx="4782">
                  <c:v>88.876199999999997</c:v>
                </c:pt>
                <c:pt idx="4783">
                  <c:v>88.961269999999999</c:v>
                </c:pt>
                <c:pt idx="4784">
                  <c:v>89.042850000000001</c:v>
                </c:pt>
                <c:pt idx="4785">
                  <c:v>89.120800000000003</c:v>
                </c:pt>
                <c:pt idx="4786">
                  <c:v>89.19502</c:v>
                </c:pt>
                <c:pt idx="4787">
                  <c:v>89.2654</c:v>
                </c:pt>
                <c:pt idx="4788">
                  <c:v>89.331609999999998</c:v>
                </c:pt>
                <c:pt idx="4789">
                  <c:v>89.393289999999993</c:v>
                </c:pt>
                <c:pt idx="4790">
                  <c:v>89.450090000000003</c:v>
                </c:pt>
                <c:pt idx="4791">
                  <c:v>89.501760000000004</c:v>
                </c:pt>
                <c:pt idx="4792">
                  <c:v>89.548310000000001</c:v>
                </c:pt>
                <c:pt idx="4793">
                  <c:v>89.59008</c:v>
                </c:pt>
                <c:pt idx="4794">
                  <c:v>89.627669999999995</c:v>
                </c:pt>
                <c:pt idx="4795">
                  <c:v>89.661799999999999</c:v>
                </c:pt>
                <c:pt idx="4796">
                  <c:v>89.693160000000006</c:v>
                </c:pt>
                <c:pt idx="4797">
                  <c:v>89.722459999999998</c:v>
                </c:pt>
                <c:pt idx="4798">
                  <c:v>89.750299999999996</c:v>
                </c:pt>
                <c:pt idx="4799">
                  <c:v>89.777330000000006</c:v>
                </c:pt>
                <c:pt idx="4800">
                  <c:v>89.804169999999999</c:v>
                </c:pt>
                <c:pt idx="4801">
                  <c:v>89.831630000000004</c:v>
                </c:pt>
                <c:pt idx="4802">
                  <c:v>89.860410000000002</c:v>
                </c:pt>
                <c:pt idx="4803">
                  <c:v>89.89134</c:v>
                </c:pt>
                <c:pt idx="4804">
                  <c:v>89.925070000000005</c:v>
                </c:pt>
                <c:pt idx="4805">
                  <c:v>89.962209999999999</c:v>
                </c:pt>
                <c:pt idx="4806">
                  <c:v>90.003270000000001</c:v>
                </c:pt>
                <c:pt idx="4807">
                  <c:v>90.048850000000002</c:v>
                </c:pt>
                <c:pt idx="4808">
                  <c:v>90.099350000000001</c:v>
                </c:pt>
                <c:pt idx="4809">
                  <c:v>90.155280000000005</c:v>
                </c:pt>
                <c:pt idx="4810">
                  <c:v>90.216830000000002</c:v>
                </c:pt>
                <c:pt idx="4811">
                  <c:v>90.28407</c:v>
                </c:pt>
                <c:pt idx="4812">
                  <c:v>90.356700000000004</c:v>
                </c:pt>
                <c:pt idx="4813">
                  <c:v>90.434330000000003</c:v>
                </c:pt>
                <c:pt idx="4814">
                  <c:v>90.51643</c:v>
                </c:pt>
                <c:pt idx="4815">
                  <c:v>90.602549999999994</c:v>
                </c:pt>
                <c:pt idx="4816">
                  <c:v>90.692490000000006</c:v>
                </c:pt>
                <c:pt idx="4817">
                  <c:v>90.786109999999994</c:v>
                </c:pt>
                <c:pt idx="4818">
                  <c:v>90.883290000000002</c:v>
                </c:pt>
                <c:pt idx="4819">
                  <c:v>90.983919999999998</c:v>
                </c:pt>
                <c:pt idx="4820">
                  <c:v>91.087519999999998</c:v>
                </c:pt>
                <c:pt idx="4821">
                  <c:v>91.193569999999994</c:v>
                </c:pt>
                <c:pt idx="4822">
                  <c:v>91.301349999999999</c:v>
                </c:pt>
                <c:pt idx="4823">
                  <c:v>91.410160000000005</c:v>
                </c:pt>
                <c:pt idx="4824">
                  <c:v>91.519400000000005</c:v>
                </c:pt>
                <c:pt idx="4825">
                  <c:v>91.628770000000003</c:v>
                </c:pt>
                <c:pt idx="4826">
                  <c:v>91.737979999999993</c:v>
                </c:pt>
                <c:pt idx="4827">
                  <c:v>91.847049999999996</c:v>
                </c:pt>
                <c:pt idx="4828">
                  <c:v>91.955830000000006</c:v>
                </c:pt>
                <c:pt idx="4829">
                  <c:v>92.06429</c:v>
                </c:pt>
                <c:pt idx="4830">
                  <c:v>92.172340000000005</c:v>
                </c:pt>
                <c:pt idx="4831">
                  <c:v>92.279910000000001</c:v>
                </c:pt>
                <c:pt idx="4832">
                  <c:v>92.386939999999996</c:v>
                </c:pt>
                <c:pt idx="4833">
                  <c:v>92.493369999999999</c:v>
                </c:pt>
                <c:pt idx="4834">
                  <c:v>92.599100000000007</c:v>
                </c:pt>
                <c:pt idx="4835">
                  <c:v>92.704049999999995</c:v>
                </c:pt>
                <c:pt idx="4836">
                  <c:v>92.807919999999996</c:v>
                </c:pt>
                <c:pt idx="4837">
                  <c:v>92.910510000000002</c:v>
                </c:pt>
                <c:pt idx="4838">
                  <c:v>93.011520000000004</c:v>
                </c:pt>
                <c:pt idx="4839">
                  <c:v>93.110820000000004</c:v>
                </c:pt>
                <c:pt idx="4840">
                  <c:v>93.208269999999999</c:v>
                </c:pt>
                <c:pt idx="4841">
                  <c:v>93.30395</c:v>
                </c:pt>
                <c:pt idx="4842">
                  <c:v>93.397900000000007</c:v>
                </c:pt>
                <c:pt idx="4843">
                  <c:v>93.49024</c:v>
                </c:pt>
                <c:pt idx="4844">
                  <c:v>93.580960000000005</c:v>
                </c:pt>
                <c:pt idx="4845">
                  <c:v>93.669910000000002</c:v>
                </c:pt>
                <c:pt idx="4846">
                  <c:v>93.756900000000002</c:v>
                </c:pt>
                <c:pt idx="4847">
                  <c:v>93.841589999999997</c:v>
                </c:pt>
                <c:pt idx="4848">
                  <c:v>93.923559999999995</c:v>
                </c:pt>
                <c:pt idx="4849">
                  <c:v>94.002430000000004</c:v>
                </c:pt>
                <c:pt idx="4850">
                  <c:v>94.077770000000001</c:v>
                </c:pt>
                <c:pt idx="4851">
                  <c:v>94.149330000000006</c:v>
                </c:pt>
                <c:pt idx="4852">
                  <c:v>94.216899999999995</c:v>
                </c:pt>
                <c:pt idx="4853">
                  <c:v>94.280630000000002</c:v>
                </c:pt>
                <c:pt idx="4854">
                  <c:v>94.340710000000001</c:v>
                </c:pt>
                <c:pt idx="4855">
                  <c:v>94.397670000000005</c:v>
                </c:pt>
                <c:pt idx="4856">
                  <c:v>94.451970000000003</c:v>
                </c:pt>
                <c:pt idx="4857">
                  <c:v>94.504040000000003</c:v>
                </c:pt>
                <c:pt idx="4858">
                  <c:v>94.554060000000007</c:v>
                </c:pt>
                <c:pt idx="4859">
                  <c:v>94.601939999999999</c:v>
                </c:pt>
                <c:pt idx="4860">
                  <c:v>94.647260000000003</c:v>
                </c:pt>
                <c:pt idx="4861">
                  <c:v>94.68947</c:v>
                </c:pt>
                <c:pt idx="4862">
                  <c:v>94.728020000000001</c:v>
                </c:pt>
                <c:pt idx="4863">
                  <c:v>94.762709999999998</c:v>
                </c:pt>
                <c:pt idx="4864">
                  <c:v>94.793549999999996</c:v>
                </c:pt>
                <c:pt idx="4865">
                  <c:v>94.820959999999999</c:v>
                </c:pt>
                <c:pt idx="4866">
                  <c:v>94.845600000000005</c:v>
                </c:pt>
                <c:pt idx="4867">
                  <c:v>94.868290000000002</c:v>
                </c:pt>
                <c:pt idx="4868">
                  <c:v>94.889709999999994</c:v>
                </c:pt>
                <c:pt idx="4869">
                  <c:v>94.910489999999996</c:v>
                </c:pt>
                <c:pt idx="4870">
                  <c:v>94.93092</c:v>
                </c:pt>
                <c:pt idx="4871">
                  <c:v>94.951160000000002</c:v>
                </c:pt>
                <c:pt idx="4872">
                  <c:v>94.971209999999999</c:v>
                </c:pt>
                <c:pt idx="4873">
                  <c:v>94.990970000000004</c:v>
                </c:pt>
                <c:pt idx="4874">
                  <c:v>95.010279999999995</c:v>
                </c:pt>
                <c:pt idx="4875">
                  <c:v>95.029079999999993</c:v>
                </c:pt>
                <c:pt idx="4876">
                  <c:v>95.047359999999998</c:v>
                </c:pt>
                <c:pt idx="4877">
                  <c:v>95.065209999999993</c:v>
                </c:pt>
                <c:pt idx="4878">
                  <c:v>95.082729999999998</c:v>
                </c:pt>
                <c:pt idx="4879">
                  <c:v>95.100170000000006</c:v>
                </c:pt>
                <c:pt idx="4880">
                  <c:v>95.117660000000001</c:v>
                </c:pt>
                <c:pt idx="4881">
                  <c:v>95.135189999999994</c:v>
                </c:pt>
                <c:pt idx="4882">
                  <c:v>95.152640000000005</c:v>
                </c:pt>
                <c:pt idx="4883">
                  <c:v>95.169650000000004</c:v>
                </c:pt>
                <c:pt idx="4884">
                  <c:v>95.185699999999997</c:v>
                </c:pt>
                <c:pt idx="4885">
                  <c:v>95.200220000000002</c:v>
                </c:pt>
                <c:pt idx="4886">
                  <c:v>95.212779999999995</c:v>
                </c:pt>
                <c:pt idx="4887">
                  <c:v>95.223140000000001</c:v>
                </c:pt>
                <c:pt idx="4888">
                  <c:v>95.231229999999996</c:v>
                </c:pt>
                <c:pt idx="4889">
                  <c:v>95.237170000000006</c:v>
                </c:pt>
                <c:pt idx="4890">
                  <c:v>95.241230000000002</c:v>
                </c:pt>
                <c:pt idx="4891">
                  <c:v>95.243549999999999</c:v>
                </c:pt>
                <c:pt idx="4892">
                  <c:v>95.244150000000005</c:v>
                </c:pt>
                <c:pt idx="4893">
                  <c:v>95.243110000000001</c:v>
                </c:pt>
                <c:pt idx="4894">
                  <c:v>95.240380000000002</c:v>
                </c:pt>
                <c:pt idx="4895">
                  <c:v>95.235990000000001</c:v>
                </c:pt>
                <c:pt idx="4896">
                  <c:v>95.230090000000004</c:v>
                </c:pt>
                <c:pt idx="4897">
                  <c:v>95.222890000000007</c:v>
                </c:pt>
                <c:pt idx="4898">
                  <c:v>95.214669999999998</c:v>
                </c:pt>
                <c:pt idx="4899">
                  <c:v>95.205669999999998</c:v>
                </c:pt>
                <c:pt idx="4900">
                  <c:v>95.196029999999993</c:v>
                </c:pt>
                <c:pt idx="4901">
                  <c:v>95.185929999999999</c:v>
                </c:pt>
                <c:pt idx="4902">
                  <c:v>95.175539999999998</c:v>
                </c:pt>
                <c:pt idx="4903">
                  <c:v>95.165040000000005</c:v>
                </c:pt>
                <c:pt idx="4904">
                  <c:v>95.154719999999998</c:v>
                </c:pt>
                <c:pt idx="4905">
                  <c:v>95.144940000000005</c:v>
                </c:pt>
                <c:pt idx="4906">
                  <c:v>95.135869999999997</c:v>
                </c:pt>
                <c:pt idx="4907">
                  <c:v>95.127719999999997</c:v>
                </c:pt>
                <c:pt idx="4908">
                  <c:v>95.120360000000005</c:v>
                </c:pt>
                <c:pt idx="4909">
                  <c:v>95.113640000000004</c:v>
                </c:pt>
                <c:pt idx="4910">
                  <c:v>95.107339999999994</c:v>
                </c:pt>
                <c:pt idx="4911">
                  <c:v>95.101420000000005</c:v>
                </c:pt>
                <c:pt idx="4912">
                  <c:v>95.095950000000002</c:v>
                </c:pt>
                <c:pt idx="4913">
                  <c:v>95.091200000000001</c:v>
                </c:pt>
                <c:pt idx="4914">
                  <c:v>95.087360000000004</c:v>
                </c:pt>
                <c:pt idx="4915">
                  <c:v>95.084429999999998</c:v>
                </c:pt>
                <c:pt idx="4916">
                  <c:v>95.082070000000002</c:v>
                </c:pt>
                <c:pt idx="4917">
                  <c:v>95.079650000000001</c:v>
                </c:pt>
                <c:pt idx="4918">
                  <c:v>95.076350000000005</c:v>
                </c:pt>
                <c:pt idx="4919">
                  <c:v>95.071479999999994</c:v>
                </c:pt>
                <c:pt idx="4920">
                  <c:v>95.064539999999994</c:v>
                </c:pt>
                <c:pt idx="4921">
                  <c:v>95.055629999999994</c:v>
                </c:pt>
                <c:pt idx="4922">
                  <c:v>95.045209999999997</c:v>
                </c:pt>
                <c:pt idx="4923">
                  <c:v>95.034040000000005</c:v>
                </c:pt>
                <c:pt idx="4924">
                  <c:v>95.022779999999997</c:v>
                </c:pt>
                <c:pt idx="4925">
                  <c:v>95.011889999999994</c:v>
                </c:pt>
                <c:pt idx="4926">
                  <c:v>95.001369999999994</c:v>
                </c:pt>
                <c:pt idx="4927">
                  <c:v>94.99091</c:v>
                </c:pt>
                <c:pt idx="4928">
                  <c:v>94.98</c:v>
                </c:pt>
                <c:pt idx="4929">
                  <c:v>94.968190000000007</c:v>
                </c:pt>
                <c:pt idx="4930">
                  <c:v>94.955309999999997</c:v>
                </c:pt>
                <c:pt idx="4931">
                  <c:v>94.941640000000007</c:v>
                </c:pt>
                <c:pt idx="4932">
                  <c:v>94.927700000000002</c:v>
                </c:pt>
                <c:pt idx="4933">
                  <c:v>94.914230000000003</c:v>
                </c:pt>
                <c:pt idx="4934">
                  <c:v>94.901970000000006</c:v>
                </c:pt>
                <c:pt idx="4935">
                  <c:v>94.891400000000004</c:v>
                </c:pt>
                <c:pt idx="4936">
                  <c:v>94.882679999999993</c:v>
                </c:pt>
                <c:pt idx="4937">
                  <c:v>94.87576</c:v>
                </c:pt>
                <c:pt idx="4938">
                  <c:v>94.870279999999994</c:v>
                </c:pt>
                <c:pt idx="4939">
                  <c:v>94.865920000000003</c:v>
                </c:pt>
                <c:pt idx="4940">
                  <c:v>94.862399999999994</c:v>
                </c:pt>
                <c:pt idx="4941">
                  <c:v>94.859679999999997</c:v>
                </c:pt>
                <c:pt idx="4942">
                  <c:v>94.857900000000001</c:v>
                </c:pt>
                <c:pt idx="4943">
                  <c:v>94.857389999999995</c:v>
                </c:pt>
                <c:pt idx="4944">
                  <c:v>94.858540000000005</c:v>
                </c:pt>
                <c:pt idx="4945">
                  <c:v>94.861509999999996</c:v>
                </c:pt>
                <c:pt idx="4946">
                  <c:v>94.86627</c:v>
                </c:pt>
                <c:pt idx="4947">
                  <c:v>94.872460000000004</c:v>
                </c:pt>
                <c:pt idx="4948">
                  <c:v>94.879469999999998</c:v>
                </c:pt>
                <c:pt idx="4949">
                  <c:v>94.886570000000006</c:v>
                </c:pt>
                <c:pt idx="4950">
                  <c:v>94.893140000000002</c:v>
                </c:pt>
                <c:pt idx="4951">
                  <c:v>94.898570000000007</c:v>
                </c:pt>
                <c:pt idx="4952">
                  <c:v>94.902670000000001</c:v>
                </c:pt>
                <c:pt idx="4953">
                  <c:v>94.905410000000003</c:v>
                </c:pt>
                <c:pt idx="4954">
                  <c:v>94.906899999999993</c:v>
                </c:pt>
                <c:pt idx="4955">
                  <c:v>94.907309999999995</c:v>
                </c:pt>
                <c:pt idx="4956">
                  <c:v>94.906930000000003</c:v>
                </c:pt>
                <c:pt idx="4957">
                  <c:v>94.905910000000006</c:v>
                </c:pt>
                <c:pt idx="4958">
                  <c:v>94.904399999999995</c:v>
                </c:pt>
                <c:pt idx="4959">
                  <c:v>94.902649999999994</c:v>
                </c:pt>
                <c:pt idx="4960">
                  <c:v>94.900790000000001</c:v>
                </c:pt>
                <c:pt idx="4961">
                  <c:v>94.898939999999996</c:v>
                </c:pt>
                <c:pt idx="4962">
                  <c:v>94.897090000000006</c:v>
                </c:pt>
                <c:pt idx="4963">
                  <c:v>94.895160000000004</c:v>
                </c:pt>
                <c:pt idx="4964">
                  <c:v>94.893079999999998</c:v>
                </c:pt>
                <c:pt idx="4965">
                  <c:v>94.890749999999997</c:v>
                </c:pt>
                <c:pt idx="4966">
                  <c:v>94.888180000000006</c:v>
                </c:pt>
                <c:pt idx="4967">
                  <c:v>94.88552</c:v>
                </c:pt>
                <c:pt idx="4968">
                  <c:v>94.882919999999999</c:v>
                </c:pt>
                <c:pt idx="4969">
                  <c:v>94.880470000000003</c:v>
                </c:pt>
                <c:pt idx="4970">
                  <c:v>94.878069999999994</c:v>
                </c:pt>
                <c:pt idx="4971">
                  <c:v>94.875399999999999</c:v>
                </c:pt>
                <c:pt idx="4972">
                  <c:v>94.871960000000001</c:v>
                </c:pt>
                <c:pt idx="4973">
                  <c:v>94.867230000000006</c:v>
                </c:pt>
                <c:pt idx="4974">
                  <c:v>94.860849999999999</c:v>
                </c:pt>
                <c:pt idx="4975">
                  <c:v>94.85284</c:v>
                </c:pt>
                <c:pt idx="4976">
                  <c:v>94.843509999999995</c:v>
                </c:pt>
                <c:pt idx="4977">
                  <c:v>94.833410000000001</c:v>
                </c:pt>
                <c:pt idx="4978">
                  <c:v>94.823139999999995</c:v>
                </c:pt>
                <c:pt idx="4979">
                  <c:v>94.813100000000006</c:v>
                </c:pt>
                <c:pt idx="4980">
                  <c:v>94.80341</c:v>
                </c:pt>
                <c:pt idx="4981">
                  <c:v>94.793989999999994</c:v>
                </c:pt>
                <c:pt idx="4982">
                  <c:v>94.784719999999993</c:v>
                </c:pt>
                <c:pt idx="4983">
                  <c:v>94.775480000000002</c:v>
                </c:pt>
                <c:pt idx="4984">
                  <c:v>94.766379999999998</c:v>
                </c:pt>
                <c:pt idx="4985">
                  <c:v>94.757710000000003</c:v>
                </c:pt>
                <c:pt idx="4986">
                  <c:v>94.749769999999998</c:v>
                </c:pt>
                <c:pt idx="4987">
                  <c:v>94.742760000000004</c:v>
                </c:pt>
                <c:pt idx="4988">
                  <c:v>94.73657</c:v>
                </c:pt>
                <c:pt idx="4989">
                  <c:v>94.730969999999999</c:v>
                </c:pt>
                <c:pt idx="4990">
                  <c:v>94.725530000000006</c:v>
                </c:pt>
                <c:pt idx="4991">
                  <c:v>94.71996</c:v>
                </c:pt>
                <c:pt idx="4992">
                  <c:v>94.714129999999997</c:v>
                </c:pt>
                <c:pt idx="4993">
                  <c:v>94.708179999999999</c:v>
                </c:pt>
                <c:pt idx="4994">
                  <c:v>94.702399999999997</c:v>
                </c:pt>
                <c:pt idx="4995">
                  <c:v>94.697090000000003</c:v>
                </c:pt>
                <c:pt idx="4996">
                  <c:v>94.692250000000001</c:v>
                </c:pt>
                <c:pt idx="4997">
                  <c:v>94.687839999999994</c:v>
                </c:pt>
                <c:pt idx="4998">
                  <c:v>94.683610000000002</c:v>
                </c:pt>
                <c:pt idx="4999">
                  <c:v>94.679320000000004</c:v>
                </c:pt>
                <c:pt idx="5000">
                  <c:v>94.674940000000007</c:v>
                </c:pt>
                <c:pt idx="5001">
                  <c:v>94.670640000000006</c:v>
                </c:pt>
                <c:pt idx="5002">
                  <c:v>94.666899999999998</c:v>
                </c:pt>
                <c:pt idx="5003">
                  <c:v>94.664119999999997</c:v>
                </c:pt>
                <c:pt idx="5004">
                  <c:v>94.662620000000004</c:v>
                </c:pt>
                <c:pt idx="5005">
                  <c:v>94.662469999999999</c:v>
                </c:pt>
                <c:pt idx="5006">
                  <c:v>94.663409999999999</c:v>
                </c:pt>
                <c:pt idx="5007">
                  <c:v>94.665049999999994</c:v>
                </c:pt>
                <c:pt idx="5008">
                  <c:v>94.666929999999994</c:v>
                </c:pt>
                <c:pt idx="5009">
                  <c:v>94.668840000000003</c:v>
                </c:pt>
                <c:pt idx="5010">
                  <c:v>94.670680000000004</c:v>
                </c:pt>
                <c:pt idx="5011">
                  <c:v>94.672619999999995</c:v>
                </c:pt>
                <c:pt idx="5012">
                  <c:v>94.674840000000003</c:v>
                </c:pt>
                <c:pt idx="5013">
                  <c:v>94.677570000000003</c:v>
                </c:pt>
                <c:pt idx="5014">
                  <c:v>94.680890000000005</c:v>
                </c:pt>
                <c:pt idx="5015">
                  <c:v>94.684809999999999</c:v>
                </c:pt>
                <c:pt idx="5016">
                  <c:v>94.689220000000006</c:v>
                </c:pt>
                <c:pt idx="5017">
                  <c:v>94.694019999999995</c:v>
                </c:pt>
                <c:pt idx="5018">
                  <c:v>94.699039999999997</c:v>
                </c:pt>
                <c:pt idx="5019">
                  <c:v>94.704080000000005</c:v>
                </c:pt>
                <c:pt idx="5020">
                  <c:v>94.708920000000006</c:v>
                </c:pt>
                <c:pt idx="5021">
                  <c:v>94.713260000000005</c:v>
                </c:pt>
                <c:pt idx="5022">
                  <c:v>94.716800000000006</c:v>
                </c:pt>
                <c:pt idx="5023">
                  <c:v>94.719300000000004</c:v>
                </c:pt>
                <c:pt idx="5024">
                  <c:v>94.720569999999995</c:v>
                </c:pt>
                <c:pt idx="5025">
                  <c:v>94.72063</c:v>
                </c:pt>
                <c:pt idx="5026">
                  <c:v>94.719579999999993</c:v>
                </c:pt>
                <c:pt idx="5027">
                  <c:v>94.717640000000003</c:v>
                </c:pt>
                <c:pt idx="5028">
                  <c:v>94.715019999999996</c:v>
                </c:pt>
                <c:pt idx="5029">
                  <c:v>94.711950000000002</c:v>
                </c:pt>
                <c:pt idx="5030">
                  <c:v>94.708529999999996</c:v>
                </c:pt>
                <c:pt idx="5031">
                  <c:v>94.704930000000004</c:v>
                </c:pt>
                <c:pt idx="5032">
                  <c:v>94.70129</c:v>
                </c:pt>
                <c:pt idx="5033">
                  <c:v>94.697819999999993</c:v>
                </c:pt>
                <c:pt idx="5034">
                  <c:v>94.694640000000007</c:v>
                </c:pt>
                <c:pt idx="5035">
                  <c:v>94.691890000000001</c:v>
                </c:pt>
                <c:pt idx="5036">
                  <c:v>94.689539999999994</c:v>
                </c:pt>
                <c:pt idx="5037">
                  <c:v>94.6875</c:v>
                </c:pt>
                <c:pt idx="5038">
                  <c:v>94.685490000000001</c:v>
                </c:pt>
                <c:pt idx="5039">
                  <c:v>94.683170000000004</c:v>
                </c:pt>
                <c:pt idx="5040">
                  <c:v>94.680250000000001</c:v>
                </c:pt>
                <c:pt idx="5041">
                  <c:v>94.676490000000001</c:v>
                </c:pt>
                <c:pt idx="5042">
                  <c:v>94.671679999999995</c:v>
                </c:pt>
                <c:pt idx="5043">
                  <c:v>94.665729999999996</c:v>
                </c:pt>
                <c:pt idx="5044">
                  <c:v>94.658559999999994</c:v>
                </c:pt>
                <c:pt idx="5045">
                  <c:v>94.65025</c:v>
                </c:pt>
                <c:pt idx="5046">
                  <c:v>94.640910000000005</c:v>
                </c:pt>
                <c:pt idx="5047">
                  <c:v>94.630830000000003</c:v>
                </c:pt>
                <c:pt idx="5048">
                  <c:v>94.620360000000005</c:v>
                </c:pt>
                <c:pt idx="5049">
                  <c:v>94.609870000000001</c:v>
                </c:pt>
                <c:pt idx="5050">
                  <c:v>94.59966</c:v>
                </c:pt>
                <c:pt idx="5051">
                  <c:v>94.589820000000003</c:v>
                </c:pt>
                <c:pt idx="5052">
                  <c:v>94.580150000000003</c:v>
                </c:pt>
                <c:pt idx="5053">
                  <c:v>94.570340000000002</c:v>
                </c:pt>
                <c:pt idx="5054">
                  <c:v>94.559790000000007</c:v>
                </c:pt>
                <c:pt idx="5055">
                  <c:v>94.548240000000007</c:v>
                </c:pt>
                <c:pt idx="5056">
                  <c:v>94.535420000000002</c:v>
                </c:pt>
                <c:pt idx="5057">
                  <c:v>94.521370000000005</c:v>
                </c:pt>
                <c:pt idx="5058">
                  <c:v>94.506330000000005</c:v>
                </c:pt>
                <c:pt idx="5059">
                  <c:v>94.490660000000005</c:v>
                </c:pt>
                <c:pt idx="5060">
                  <c:v>94.474680000000006</c:v>
                </c:pt>
                <c:pt idx="5061">
                  <c:v>94.458569999999995</c:v>
                </c:pt>
                <c:pt idx="5062">
                  <c:v>94.442459999999997</c:v>
                </c:pt>
                <c:pt idx="5063">
                  <c:v>94.426450000000003</c:v>
                </c:pt>
                <c:pt idx="5064">
                  <c:v>94.410640000000001</c:v>
                </c:pt>
                <c:pt idx="5065">
                  <c:v>94.395099999999999</c:v>
                </c:pt>
                <c:pt idx="5066">
                  <c:v>94.37988</c:v>
                </c:pt>
                <c:pt idx="5067">
                  <c:v>94.364900000000006</c:v>
                </c:pt>
                <c:pt idx="5068">
                  <c:v>94.349900000000005</c:v>
                </c:pt>
                <c:pt idx="5069">
                  <c:v>94.334400000000002</c:v>
                </c:pt>
                <c:pt idx="5070">
                  <c:v>94.317800000000005</c:v>
                </c:pt>
                <c:pt idx="5071">
                  <c:v>94.29965</c:v>
                </c:pt>
                <c:pt idx="5072">
                  <c:v>94.279660000000007</c:v>
                </c:pt>
                <c:pt idx="5073">
                  <c:v>94.257930000000002</c:v>
                </c:pt>
                <c:pt idx="5074">
                  <c:v>94.234809999999996</c:v>
                </c:pt>
                <c:pt idx="5075">
                  <c:v>94.210949999999997</c:v>
                </c:pt>
                <c:pt idx="5076">
                  <c:v>94.186959999999999</c:v>
                </c:pt>
                <c:pt idx="5077">
                  <c:v>94.163520000000005</c:v>
                </c:pt>
                <c:pt idx="5078">
                  <c:v>94.141040000000004</c:v>
                </c:pt>
                <c:pt idx="5079">
                  <c:v>94.119770000000003</c:v>
                </c:pt>
                <c:pt idx="5080">
                  <c:v>94.099689999999995</c:v>
                </c:pt>
                <c:pt idx="5081">
                  <c:v>94.080560000000006</c:v>
                </c:pt>
                <c:pt idx="5082">
                  <c:v>94.061899999999994</c:v>
                </c:pt>
                <c:pt idx="5083">
                  <c:v>94.043239999999997</c:v>
                </c:pt>
                <c:pt idx="5084">
                  <c:v>94.023899999999998</c:v>
                </c:pt>
                <c:pt idx="5085">
                  <c:v>94.003489999999999</c:v>
                </c:pt>
                <c:pt idx="5086">
                  <c:v>93.981809999999996</c:v>
                </c:pt>
                <c:pt idx="5087">
                  <c:v>93.958979999999997</c:v>
                </c:pt>
                <c:pt idx="5088">
                  <c:v>93.93544</c:v>
                </c:pt>
                <c:pt idx="5089">
                  <c:v>93.911670000000001</c:v>
                </c:pt>
                <c:pt idx="5090">
                  <c:v>93.888159999999999</c:v>
                </c:pt>
                <c:pt idx="5091">
                  <c:v>93.865120000000005</c:v>
                </c:pt>
                <c:pt idx="5092">
                  <c:v>93.842449999999999</c:v>
                </c:pt>
                <c:pt idx="5093">
                  <c:v>93.819820000000007</c:v>
                </c:pt>
                <c:pt idx="5094">
                  <c:v>93.796819999999997</c:v>
                </c:pt>
                <c:pt idx="5095">
                  <c:v>93.773229999999998</c:v>
                </c:pt>
                <c:pt idx="5096">
                  <c:v>93.74906</c:v>
                </c:pt>
                <c:pt idx="5097">
                  <c:v>93.724590000000006</c:v>
                </c:pt>
                <c:pt idx="5098">
                  <c:v>93.70017</c:v>
                </c:pt>
                <c:pt idx="5099">
                  <c:v>93.676169999999999</c:v>
                </c:pt>
                <c:pt idx="5100">
                  <c:v>93.652739999999994</c:v>
                </c:pt>
                <c:pt idx="5101">
                  <c:v>93.629720000000006</c:v>
                </c:pt>
                <c:pt idx="5102">
                  <c:v>93.606830000000002</c:v>
                </c:pt>
                <c:pt idx="5103">
                  <c:v>93.583789999999993</c:v>
                </c:pt>
                <c:pt idx="5104">
                  <c:v>93.560389999999998</c:v>
                </c:pt>
                <c:pt idx="5105">
                  <c:v>93.536699999999996</c:v>
                </c:pt>
                <c:pt idx="5106">
                  <c:v>93.512929999999997</c:v>
                </c:pt>
                <c:pt idx="5107">
                  <c:v>93.489310000000003</c:v>
                </c:pt>
                <c:pt idx="5108">
                  <c:v>93.466009999999997</c:v>
                </c:pt>
                <c:pt idx="5109">
                  <c:v>93.443150000000003</c:v>
                </c:pt>
                <c:pt idx="5110">
                  <c:v>93.42062</c:v>
                </c:pt>
                <c:pt idx="5111">
                  <c:v>93.398480000000006</c:v>
                </c:pt>
                <c:pt idx="5112">
                  <c:v>93.376689999999996</c:v>
                </c:pt>
                <c:pt idx="5113">
                  <c:v>93.355419999999995</c:v>
                </c:pt>
                <c:pt idx="5114">
                  <c:v>93.334729999999993</c:v>
                </c:pt>
                <c:pt idx="5115">
                  <c:v>93.31465</c:v>
                </c:pt>
                <c:pt idx="5116">
                  <c:v>93.295029999999997</c:v>
                </c:pt>
                <c:pt idx="5117">
                  <c:v>93.275649999999999</c:v>
                </c:pt>
                <c:pt idx="5118">
                  <c:v>93.256280000000004</c:v>
                </c:pt>
                <c:pt idx="5119">
                  <c:v>93.236819999999994</c:v>
                </c:pt>
                <c:pt idx="5120">
                  <c:v>93.217399999999998</c:v>
                </c:pt>
                <c:pt idx="5121">
                  <c:v>93.198329999999999</c:v>
                </c:pt>
                <c:pt idx="5122">
                  <c:v>93.179990000000004</c:v>
                </c:pt>
                <c:pt idx="5123">
                  <c:v>93.162610000000001</c:v>
                </c:pt>
                <c:pt idx="5124">
                  <c:v>93.14622</c:v>
                </c:pt>
                <c:pt idx="5125">
                  <c:v>93.130679999999998</c:v>
                </c:pt>
                <c:pt idx="5126">
                  <c:v>93.115589999999997</c:v>
                </c:pt>
                <c:pt idx="5127">
                  <c:v>93.10069</c:v>
                </c:pt>
                <c:pt idx="5128">
                  <c:v>93.085790000000003</c:v>
                </c:pt>
                <c:pt idx="5129">
                  <c:v>93.071079999999995</c:v>
                </c:pt>
                <c:pt idx="5130">
                  <c:v>93.056690000000003</c:v>
                </c:pt>
                <c:pt idx="5131">
                  <c:v>93.042969999999997</c:v>
                </c:pt>
                <c:pt idx="5132">
                  <c:v>93.030109999999993</c:v>
                </c:pt>
                <c:pt idx="5133">
                  <c:v>93.018020000000007</c:v>
                </c:pt>
                <c:pt idx="5134">
                  <c:v>93.006569999999996</c:v>
                </c:pt>
                <c:pt idx="5135">
                  <c:v>92.995580000000004</c:v>
                </c:pt>
                <c:pt idx="5136">
                  <c:v>92.984780000000001</c:v>
                </c:pt>
                <c:pt idx="5137">
                  <c:v>92.974109999999996</c:v>
                </c:pt>
                <c:pt idx="5138">
                  <c:v>92.963499999999996</c:v>
                </c:pt>
                <c:pt idx="5139">
                  <c:v>92.953000000000003</c:v>
                </c:pt>
                <c:pt idx="5140">
                  <c:v>92.942549999999997</c:v>
                </c:pt>
                <c:pt idx="5141">
                  <c:v>92.932220000000001</c:v>
                </c:pt>
                <c:pt idx="5142">
                  <c:v>92.921980000000005</c:v>
                </c:pt>
                <c:pt idx="5143">
                  <c:v>92.912000000000006</c:v>
                </c:pt>
                <c:pt idx="5144">
                  <c:v>92.9024</c:v>
                </c:pt>
                <c:pt idx="5145">
                  <c:v>92.893420000000006</c:v>
                </c:pt>
                <c:pt idx="5146">
                  <c:v>92.885140000000007</c:v>
                </c:pt>
                <c:pt idx="5147">
                  <c:v>92.877399999999994</c:v>
                </c:pt>
                <c:pt idx="5148">
                  <c:v>92.86985</c:v>
                </c:pt>
                <c:pt idx="5149">
                  <c:v>92.862009999999998</c:v>
                </c:pt>
                <c:pt idx="5150">
                  <c:v>92.853300000000004</c:v>
                </c:pt>
                <c:pt idx="5151">
                  <c:v>92.843429999999998</c:v>
                </c:pt>
                <c:pt idx="5152">
                  <c:v>92.832250000000002</c:v>
                </c:pt>
                <c:pt idx="5153">
                  <c:v>92.819959999999995</c:v>
                </c:pt>
                <c:pt idx="5154">
                  <c:v>92.806939999999997</c:v>
                </c:pt>
                <c:pt idx="5155">
                  <c:v>92.793459999999996</c:v>
                </c:pt>
                <c:pt idx="5156">
                  <c:v>92.779660000000007</c:v>
                </c:pt>
                <c:pt idx="5157">
                  <c:v>92.765569999999997</c:v>
                </c:pt>
                <c:pt idx="5158">
                  <c:v>92.750919999999994</c:v>
                </c:pt>
                <c:pt idx="5159">
                  <c:v>92.73563</c:v>
                </c:pt>
                <c:pt idx="5160">
                  <c:v>92.719769999999997</c:v>
                </c:pt>
                <c:pt idx="5161">
                  <c:v>92.703479999999999</c:v>
                </c:pt>
                <c:pt idx="5162">
                  <c:v>92.687070000000006</c:v>
                </c:pt>
                <c:pt idx="5163">
                  <c:v>92.670779999999993</c:v>
                </c:pt>
                <c:pt idx="5164">
                  <c:v>92.654660000000007</c:v>
                </c:pt>
                <c:pt idx="5165">
                  <c:v>92.638559999999998</c:v>
                </c:pt>
                <c:pt idx="5166">
                  <c:v>92.62218</c:v>
                </c:pt>
                <c:pt idx="5167">
                  <c:v>92.6053</c:v>
                </c:pt>
                <c:pt idx="5168">
                  <c:v>92.587620000000001</c:v>
                </c:pt>
                <c:pt idx="5169">
                  <c:v>92.569149999999993</c:v>
                </c:pt>
                <c:pt idx="5170">
                  <c:v>92.549899999999994</c:v>
                </c:pt>
                <c:pt idx="5171">
                  <c:v>92.529970000000006</c:v>
                </c:pt>
                <c:pt idx="5172">
                  <c:v>92.509280000000004</c:v>
                </c:pt>
                <c:pt idx="5173">
                  <c:v>92.487809999999996</c:v>
                </c:pt>
                <c:pt idx="5174">
                  <c:v>92.465329999999994</c:v>
                </c:pt>
                <c:pt idx="5175">
                  <c:v>92.441839999999999</c:v>
                </c:pt>
                <c:pt idx="5176">
                  <c:v>92.417389999999997</c:v>
                </c:pt>
                <c:pt idx="5177">
                  <c:v>92.392309999999995</c:v>
                </c:pt>
                <c:pt idx="5178">
                  <c:v>92.366810000000001</c:v>
                </c:pt>
                <c:pt idx="5179">
                  <c:v>92.341250000000002</c:v>
                </c:pt>
                <c:pt idx="5180">
                  <c:v>92.315569999999994</c:v>
                </c:pt>
                <c:pt idx="5181">
                  <c:v>92.289720000000003</c:v>
                </c:pt>
                <c:pt idx="5182">
                  <c:v>92.263409999999993</c:v>
                </c:pt>
                <c:pt idx="5183">
                  <c:v>92.23657</c:v>
                </c:pt>
                <c:pt idx="5184">
                  <c:v>92.209180000000003</c:v>
                </c:pt>
                <c:pt idx="5185">
                  <c:v>92.181489999999997</c:v>
                </c:pt>
                <c:pt idx="5186">
                  <c:v>92.153790000000001</c:v>
                </c:pt>
                <c:pt idx="5187">
                  <c:v>92.126450000000006</c:v>
                </c:pt>
                <c:pt idx="5188">
                  <c:v>92.099469999999997</c:v>
                </c:pt>
                <c:pt idx="5189">
                  <c:v>92.072749999999999</c:v>
                </c:pt>
                <c:pt idx="5190">
                  <c:v>92.04589</c:v>
                </c:pt>
                <c:pt idx="5191">
                  <c:v>92.018529999999998</c:v>
                </c:pt>
                <c:pt idx="5192">
                  <c:v>91.99042</c:v>
                </c:pt>
                <c:pt idx="5193">
                  <c:v>91.961519999999993</c:v>
                </c:pt>
                <c:pt idx="5194">
                  <c:v>91.931880000000007</c:v>
                </c:pt>
                <c:pt idx="5195">
                  <c:v>91.901759999999996</c:v>
                </c:pt>
                <c:pt idx="5196">
                  <c:v>91.871219999999994</c:v>
                </c:pt>
                <c:pt idx="5197">
                  <c:v>91.840289999999996</c:v>
                </c:pt>
                <c:pt idx="5198">
                  <c:v>91.808930000000004</c:v>
                </c:pt>
                <c:pt idx="5199">
                  <c:v>91.77713</c:v>
                </c:pt>
                <c:pt idx="5200">
                  <c:v>91.744929999999997</c:v>
                </c:pt>
                <c:pt idx="5201">
                  <c:v>91.712509999999995</c:v>
                </c:pt>
                <c:pt idx="5202">
                  <c:v>91.680130000000005</c:v>
                </c:pt>
                <c:pt idx="5203">
                  <c:v>91.647900000000007</c:v>
                </c:pt>
                <c:pt idx="5204">
                  <c:v>91.615880000000004</c:v>
                </c:pt>
                <c:pt idx="5205">
                  <c:v>91.583879999999994</c:v>
                </c:pt>
                <c:pt idx="5206">
                  <c:v>91.551689999999994</c:v>
                </c:pt>
                <c:pt idx="5207">
                  <c:v>91.519130000000004</c:v>
                </c:pt>
                <c:pt idx="5208">
                  <c:v>91.486080000000001</c:v>
                </c:pt>
                <c:pt idx="5209">
                  <c:v>91.452640000000002</c:v>
                </c:pt>
                <c:pt idx="5210">
                  <c:v>91.418959999999998</c:v>
                </c:pt>
                <c:pt idx="5211">
                  <c:v>91.385149999999996</c:v>
                </c:pt>
                <c:pt idx="5212">
                  <c:v>91.351230000000001</c:v>
                </c:pt>
                <c:pt idx="5213">
                  <c:v>91.317120000000003</c:v>
                </c:pt>
                <c:pt idx="5214">
                  <c:v>91.282749999999993</c:v>
                </c:pt>
                <c:pt idx="5215">
                  <c:v>91.248059999999995</c:v>
                </c:pt>
                <c:pt idx="5216">
                  <c:v>91.213160000000002</c:v>
                </c:pt>
                <c:pt idx="5217">
                  <c:v>91.178210000000007</c:v>
                </c:pt>
                <c:pt idx="5218">
                  <c:v>91.143379999999993</c:v>
                </c:pt>
                <c:pt idx="5219">
                  <c:v>91.108699999999999</c:v>
                </c:pt>
                <c:pt idx="5220">
                  <c:v>91.074029999999993</c:v>
                </c:pt>
                <c:pt idx="5221">
                  <c:v>91.039000000000001</c:v>
                </c:pt>
                <c:pt idx="5222">
                  <c:v>91.003360000000001</c:v>
                </c:pt>
                <c:pt idx="5223">
                  <c:v>90.967039999999997</c:v>
                </c:pt>
                <c:pt idx="5224">
                  <c:v>90.930160000000001</c:v>
                </c:pt>
                <c:pt idx="5225">
                  <c:v>90.893140000000002</c:v>
                </c:pt>
                <c:pt idx="5226">
                  <c:v>90.856409999999997</c:v>
                </c:pt>
                <c:pt idx="5227">
                  <c:v>90.820329999999998</c:v>
                </c:pt>
                <c:pt idx="5228">
                  <c:v>90.784800000000004</c:v>
                </c:pt>
                <c:pt idx="5229">
                  <c:v>90.749499999999998</c:v>
                </c:pt>
                <c:pt idx="5230">
                  <c:v>90.713939999999994</c:v>
                </c:pt>
                <c:pt idx="5231">
                  <c:v>90.677629999999994</c:v>
                </c:pt>
                <c:pt idx="5232">
                  <c:v>90.640240000000006</c:v>
                </c:pt>
                <c:pt idx="5233">
                  <c:v>90.601910000000004</c:v>
                </c:pt>
                <c:pt idx="5234">
                  <c:v>90.562870000000004</c:v>
                </c:pt>
                <c:pt idx="5235">
                  <c:v>90.523619999999994</c:v>
                </c:pt>
                <c:pt idx="5236">
                  <c:v>90.484470000000002</c:v>
                </c:pt>
                <c:pt idx="5237">
                  <c:v>90.445639999999997</c:v>
                </c:pt>
                <c:pt idx="5238">
                  <c:v>90.407259999999994</c:v>
                </c:pt>
                <c:pt idx="5239">
                  <c:v>90.369349999999997</c:v>
                </c:pt>
                <c:pt idx="5240">
                  <c:v>90.331829999999997</c:v>
                </c:pt>
                <c:pt idx="5241">
                  <c:v>90.294659999999993</c:v>
                </c:pt>
                <c:pt idx="5242">
                  <c:v>90.257739999999998</c:v>
                </c:pt>
                <c:pt idx="5243">
                  <c:v>90.220770000000002</c:v>
                </c:pt>
                <c:pt idx="5244">
                  <c:v>90.183440000000004</c:v>
                </c:pt>
                <c:pt idx="5245">
                  <c:v>90.145390000000006</c:v>
                </c:pt>
                <c:pt idx="5246">
                  <c:v>90.106380000000001</c:v>
                </c:pt>
                <c:pt idx="5247">
                  <c:v>90.066640000000007</c:v>
                </c:pt>
                <c:pt idx="5248">
                  <c:v>90.02655</c:v>
                </c:pt>
                <c:pt idx="5249">
                  <c:v>89.986819999999994</c:v>
                </c:pt>
                <c:pt idx="5250">
                  <c:v>89.948070000000001</c:v>
                </c:pt>
                <c:pt idx="5251">
                  <c:v>89.910659999999993</c:v>
                </c:pt>
                <c:pt idx="5252">
                  <c:v>89.874499999999998</c:v>
                </c:pt>
                <c:pt idx="5253">
                  <c:v>89.839250000000007</c:v>
                </c:pt>
                <c:pt idx="5254">
                  <c:v>89.804400000000001</c:v>
                </c:pt>
                <c:pt idx="5255">
                  <c:v>89.769499999999994</c:v>
                </c:pt>
                <c:pt idx="5256">
                  <c:v>89.734459999999999</c:v>
                </c:pt>
                <c:pt idx="5257">
                  <c:v>89.699380000000005</c:v>
                </c:pt>
                <c:pt idx="5258">
                  <c:v>89.664510000000007</c:v>
                </c:pt>
                <c:pt idx="5259">
                  <c:v>89.630139999999997</c:v>
                </c:pt>
                <c:pt idx="5260">
                  <c:v>89.596220000000002</c:v>
                </c:pt>
                <c:pt idx="5261">
                  <c:v>89.56259</c:v>
                </c:pt>
                <c:pt idx="5262">
                  <c:v>89.529039999999995</c:v>
                </c:pt>
                <c:pt idx="5263">
                  <c:v>89.495450000000005</c:v>
                </c:pt>
                <c:pt idx="5264">
                  <c:v>89.461979999999997</c:v>
                </c:pt>
                <c:pt idx="5265">
                  <c:v>89.429019999999994</c:v>
                </c:pt>
                <c:pt idx="5266">
                  <c:v>89.396960000000007</c:v>
                </c:pt>
                <c:pt idx="5267">
                  <c:v>89.366010000000003</c:v>
                </c:pt>
                <c:pt idx="5268">
                  <c:v>89.336190000000002</c:v>
                </c:pt>
                <c:pt idx="5269">
                  <c:v>89.307180000000002</c:v>
                </c:pt>
                <c:pt idx="5270">
                  <c:v>89.278689999999997</c:v>
                </c:pt>
                <c:pt idx="5271">
                  <c:v>89.250450000000001</c:v>
                </c:pt>
                <c:pt idx="5272">
                  <c:v>89.222520000000003</c:v>
                </c:pt>
                <c:pt idx="5273">
                  <c:v>89.19511</c:v>
                </c:pt>
                <c:pt idx="5274">
                  <c:v>89.168499999999995</c:v>
                </c:pt>
                <c:pt idx="5275">
                  <c:v>89.142840000000007</c:v>
                </c:pt>
                <c:pt idx="5276">
                  <c:v>89.11788</c:v>
                </c:pt>
                <c:pt idx="5277">
                  <c:v>89.093279999999993</c:v>
                </c:pt>
                <c:pt idx="5278">
                  <c:v>89.06859</c:v>
                </c:pt>
                <c:pt idx="5279">
                  <c:v>89.043440000000004</c:v>
                </c:pt>
                <c:pt idx="5280">
                  <c:v>89.017880000000005</c:v>
                </c:pt>
                <c:pt idx="5281">
                  <c:v>88.992080000000001</c:v>
                </c:pt>
                <c:pt idx="5282">
                  <c:v>88.966279999999998</c:v>
                </c:pt>
                <c:pt idx="5283">
                  <c:v>88.940579999999997</c:v>
                </c:pt>
                <c:pt idx="5284">
                  <c:v>88.914720000000003</c:v>
                </c:pt>
                <c:pt idx="5285">
                  <c:v>88.888189999999994</c:v>
                </c:pt>
                <c:pt idx="5286">
                  <c:v>88.860560000000007</c:v>
                </c:pt>
                <c:pt idx="5287">
                  <c:v>88.831479999999999</c:v>
                </c:pt>
                <c:pt idx="5288">
                  <c:v>88.801140000000004</c:v>
                </c:pt>
                <c:pt idx="5289">
                  <c:v>88.770020000000002</c:v>
                </c:pt>
                <c:pt idx="5290">
                  <c:v>88.738770000000002</c:v>
                </c:pt>
                <c:pt idx="5291">
                  <c:v>88.707840000000004</c:v>
                </c:pt>
                <c:pt idx="5292">
                  <c:v>88.677400000000006</c:v>
                </c:pt>
                <c:pt idx="5293">
                  <c:v>88.647239999999996</c:v>
                </c:pt>
                <c:pt idx="5294">
                  <c:v>88.616969999999995</c:v>
                </c:pt>
                <c:pt idx="5295">
                  <c:v>88.586299999999994</c:v>
                </c:pt>
                <c:pt idx="5296">
                  <c:v>88.555149999999998</c:v>
                </c:pt>
                <c:pt idx="5297">
                  <c:v>88.523769999999999</c:v>
                </c:pt>
                <c:pt idx="5298">
                  <c:v>88.492410000000007</c:v>
                </c:pt>
                <c:pt idx="5299">
                  <c:v>88.461299999999994</c:v>
                </c:pt>
                <c:pt idx="5300">
                  <c:v>88.430390000000003</c:v>
                </c:pt>
                <c:pt idx="5301">
                  <c:v>88.399410000000003</c:v>
                </c:pt>
                <c:pt idx="5302">
                  <c:v>88.368020000000001</c:v>
                </c:pt>
                <c:pt idx="5303">
                  <c:v>88.336010000000002</c:v>
                </c:pt>
                <c:pt idx="5304">
                  <c:v>88.30341</c:v>
                </c:pt>
                <c:pt idx="5305">
                  <c:v>88.27055</c:v>
                </c:pt>
                <c:pt idx="5306">
                  <c:v>88.237729999999999</c:v>
                </c:pt>
                <c:pt idx="5307">
                  <c:v>88.205150000000003</c:v>
                </c:pt>
                <c:pt idx="5308">
                  <c:v>88.172529999999995</c:v>
                </c:pt>
                <c:pt idx="5309">
                  <c:v>88.139470000000003</c:v>
                </c:pt>
                <c:pt idx="5310">
                  <c:v>88.10539</c:v>
                </c:pt>
                <c:pt idx="5311">
                  <c:v>88.070070000000001</c:v>
                </c:pt>
                <c:pt idx="5312">
                  <c:v>88.033529999999999</c:v>
                </c:pt>
                <c:pt idx="5313">
                  <c:v>87.996319999999997</c:v>
                </c:pt>
                <c:pt idx="5314">
                  <c:v>87.958979999999997</c:v>
                </c:pt>
                <c:pt idx="5315">
                  <c:v>87.921970000000002</c:v>
                </c:pt>
                <c:pt idx="5316">
                  <c:v>87.885360000000006</c:v>
                </c:pt>
                <c:pt idx="5317">
                  <c:v>87.848929999999996</c:v>
                </c:pt>
                <c:pt idx="5318">
                  <c:v>87.812219999999996</c:v>
                </c:pt>
                <c:pt idx="5319">
                  <c:v>87.774900000000002</c:v>
                </c:pt>
                <c:pt idx="5320">
                  <c:v>87.736919999999998</c:v>
                </c:pt>
                <c:pt idx="5321">
                  <c:v>87.698570000000004</c:v>
                </c:pt>
                <c:pt idx="5322">
                  <c:v>87.660200000000003</c:v>
                </c:pt>
                <c:pt idx="5323">
                  <c:v>87.622219999999999</c:v>
                </c:pt>
                <c:pt idx="5324">
                  <c:v>87.584620000000001</c:v>
                </c:pt>
                <c:pt idx="5325">
                  <c:v>87.547229999999999</c:v>
                </c:pt>
                <c:pt idx="5326">
                  <c:v>87.509739999999994</c:v>
                </c:pt>
                <c:pt idx="5327">
                  <c:v>87.471940000000004</c:v>
                </c:pt>
                <c:pt idx="5328">
                  <c:v>87.433850000000007</c:v>
                </c:pt>
                <c:pt idx="5329">
                  <c:v>87.395809999999997</c:v>
                </c:pt>
                <c:pt idx="5330">
                  <c:v>87.358149999999995</c:v>
                </c:pt>
                <c:pt idx="5331">
                  <c:v>87.321169999999995</c:v>
                </c:pt>
                <c:pt idx="5332">
                  <c:v>87.284739999999999</c:v>
                </c:pt>
                <c:pt idx="5333">
                  <c:v>87.248580000000004</c:v>
                </c:pt>
                <c:pt idx="5334">
                  <c:v>87.212209999999999</c:v>
                </c:pt>
                <c:pt idx="5335">
                  <c:v>87.175420000000003</c:v>
                </c:pt>
                <c:pt idx="5336">
                  <c:v>87.138239999999996</c:v>
                </c:pt>
                <c:pt idx="5337">
                  <c:v>87.101050000000001</c:v>
                </c:pt>
                <c:pt idx="5338">
                  <c:v>87.06429</c:v>
                </c:pt>
                <c:pt idx="5339">
                  <c:v>87.028189999999995</c:v>
                </c:pt>
                <c:pt idx="5340">
                  <c:v>86.992819999999995</c:v>
                </c:pt>
                <c:pt idx="5341">
                  <c:v>86.957920000000001</c:v>
                </c:pt>
                <c:pt idx="5342">
                  <c:v>86.92313</c:v>
                </c:pt>
                <c:pt idx="5343">
                  <c:v>86.888199999999998</c:v>
                </c:pt>
                <c:pt idx="5344">
                  <c:v>86.853200000000001</c:v>
                </c:pt>
                <c:pt idx="5345">
                  <c:v>86.818389999999994</c:v>
                </c:pt>
                <c:pt idx="5346">
                  <c:v>86.784109999999998</c:v>
                </c:pt>
                <c:pt idx="5347">
                  <c:v>86.750450000000001</c:v>
                </c:pt>
                <c:pt idx="5348">
                  <c:v>86.717290000000006</c:v>
                </c:pt>
                <c:pt idx="5349">
                  <c:v>86.684190000000001</c:v>
                </c:pt>
                <c:pt idx="5350">
                  <c:v>86.650739999999999</c:v>
                </c:pt>
                <c:pt idx="5351">
                  <c:v>86.616780000000006</c:v>
                </c:pt>
                <c:pt idx="5352">
                  <c:v>86.582480000000004</c:v>
                </c:pt>
                <c:pt idx="5353">
                  <c:v>86.548339999999996</c:v>
                </c:pt>
                <c:pt idx="5354">
                  <c:v>86.514870000000002</c:v>
                </c:pt>
                <c:pt idx="5355">
                  <c:v>86.48245</c:v>
                </c:pt>
                <c:pt idx="5356">
                  <c:v>86.450980000000001</c:v>
                </c:pt>
                <c:pt idx="5357">
                  <c:v>86.420079999999999</c:v>
                </c:pt>
                <c:pt idx="5358">
                  <c:v>86.389269999999996</c:v>
                </c:pt>
                <c:pt idx="5359">
                  <c:v>86.358289999999997</c:v>
                </c:pt>
                <c:pt idx="5360">
                  <c:v>86.327169999999995</c:v>
                </c:pt>
                <c:pt idx="5361">
                  <c:v>86.296360000000007</c:v>
                </c:pt>
                <c:pt idx="5362">
                  <c:v>86.266329999999996</c:v>
                </c:pt>
                <c:pt idx="5363">
                  <c:v>86.23742</c:v>
                </c:pt>
                <c:pt idx="5364">
                  <c:v>86.209549999999993</c:v>
                </c:pt>
                <c:pt idx="5365">
                  <c:v>86.182329999999993</c:v>
                </c:pt>
                <c:pt idx="5366">
                  <c:v>86.155280000000005</c:v>
                </c:pt>
                <c:pt idx="5367">
                  <c:v>86.127970000000005</c:v>
                </c:pt>
                <c:pt idx="5368">
                  <c:v>86.100430000000003</c:v>
                </c:pt>
                <c:pt idx="5369">
                  <c:v>86.072909999999993</c:v>
                </c:pt>
                <c:pt idx="5370">
                  <c:v>86.045760000000001</c:v>
                </c:pt>
                <c:pt idx="5371">
                  <c:v>86.019229999999993</c:v>
                </c:pt>
                <c:pt idx="5372">
                  <c:v>85.993210000000005</c:v>
                </c:pt>
                <c:pt idx="5373">
                  <c:v>85.967429999999993</c:v>
                </c:pt>
                <c:pt idx="5374">
                  <c:v>85.941519999999997</c:v>
                </c:pt>
                <c:pt idx="5375">
                  <c:v>85.915469999999999</c:v>
                </c:pt>
                <c:pt idx="5376">
                  <c:v>85.889539999999997</c:v>
                </c:pt>
                <c:pt idx="5377">
                  <c:v>85.864379999999997</c:v>
                </c:pt>
                <c:pt idx="5378">
                  <c:v>85.840530000000001</c:v>
                </c:pt>
                <c:pt idx="5379">
                  <c:v>85.818209999999993</c:v>
                </c:pt>
                <c:pt idx="5380">
                  <c:v>85.797070000000005</c:v>
                </c:pt>
                <c:pt idx="5381">
                  <c:v>85.776340000000005</c:v>
                </c:pt>
                <c:pt idx="5382">
                  <c:v>85.755030000000005</c:v>
                </c:pt>
                <c:pt idx="5383">
                  <c:v>85.73254</c:v>
                </c:pt>
                <c:pt idx="5384">
                  <c:v>85.708740000000006</c:v>
                </c:pt>
                <c:pt idx="5385">
                  <c:v>85.684089999999998</c:v>
                </c:pt>
                <c:pt idx="5386">
                  <c:v>85.659360000000007</c:v>
                </c:pt>
                <c:pt idx="5387">
                  <c:v>85.635220000000004</c:v>
                </c:pt>
                <c:pt idx="5388">
                  <c:v>85.611890000000002</c:v>
                </c:pt>
                <c:pt idx="5389">
                  <c:v>85.589200000000005</c:v>
                </c:pt>
                <c:pt idx="5390">
                  <c:v>85.566670000000002</c:v>
                </c:pt>
                <c:pt idx="5391">
                  <c:v>85.543930000000003</c:v>
                </c:pt>
                <c:pt idx="5392">
                  <c:v>85.520870000000002</c:v>
                </c:pt>
                <c:pt idx="5393">
                  <c:v>85.497820000000004</c:v>
                </c:pt>
                <c:pt idx="5394">
                  <c:v>85.475350000000006</c:v>
                </c:pt>
                <c:pt idx="5395">
                  <c:v>85.453919999999997</c:v>
                </c:pt>
                <c:pt idx="5396">
                  <c:v>85.433700000000002</c:v>
                </c:pt>
                <c:pt idx="5397">
                  <c:v>85.414450000000002</c:v>
                </c:pt>
                <c:pt idx="5398">
                  <c:v>85.395700000000005</c:v>
                </c:pt>
                <c:pt idx="5399">
                  <c:v>85.376940000000005</c:v>
                </c:pt>
                <c:pt idx="5400">
                  <c:v>85.357889999999998</c:v>
                </c:pt>
                <c:pt idx="5401">
                  <c:v>85.338549999999998</c:v>
                </c:pt>
                <c:pt idx="5402">
                  <c:v>85.319059999999993</c:v>
                </c:pt>
                <c:pt idx="5403">
                  <c:v>85.299639999999997</c:v>
                </c:pt>
                <c:pt idx="5404">
                  <c:v>85.280190000000005</c:v>
                </c:pt>
                <c:pt idx="5405">
                  <c:v>85.260499999999993</c:v>
                </c:pt>
                <c:pt idx="5406">
                  <c:v>85.240380000000002</c:v>
                </c:pt>
                <c:pt idx="5407">
                  <c:v>85.219740000000002</c:v>
                </c:pt>
                <c:pt idx="5408">
                  <c:v>85.198890000000006</c:v>
                </c:pt>
                <c:pt idx="5409">
                  <c:v>85.178280000000001</c:v>
                </c:pt>
                <c:pt idx="5410">
                  <c:v>85.158410000000003</c:v>
                </c:pt>
                <c:pt idx="5411">
                  <c:v>85.139570000000006</c:v>
                </c:pt>
                <c:pt idx="5412">
                  <c:v>85.121589999999998</c:v>
                </c:pt>
                <c:pt idx="5413">
                  <c:v>85.103970000000004</c:v>
                </c:pt>
                <c:pt idx="5414">
                  <c:v>85.086100000000002</c:v>
                </c:pt>
                <c:pt idx="5415">
                  <c:v>85.067589999999996</c:v>
                </c:pt>
                <c:pt idx="5416">
                  <c:v>85.048370000000006</c:v>
                </c:pt>
                <c:pt idx="5417">
                  <c:v>85.028819999999996</c:v>
                </c:pt>
                <c:pt idx="5418">
                  <c:v>85.009450000000001</c:v>
                </c:pt>
                <c:pt idx="5419">
                  <c:v>84.990710000000007</c:v>
                </c:pt>
                <c:pt idx="5420">
                  <c:v>84.972660000000005</c:v>
                </c:pt>
                <c:pt idx="5421">
                  <c:v>84.955060000000003</c:v>
                </c:pt>
                <c:pt idx="5422">
                  <c:v>84.937569999999994</c:v>
                </c:pt>
                <c:pt idx="5423">
                  <c:v>84.919880000000006</c:v>
                </c:pt>
                <c:pt idx="5424">
                  <c:v>84.901920000000004</c:v>
                </c:pt>
                <c:pt idx="5425">
                  <c:v>84.88391</c:v>
                </c:pt>
                <c:pt idx="5426">
                  <c:v>84.866069999999993</c:v>
                </c:pt>
                <c:pt idx="5427">
                  <c:v>84.848470000000006</c:v>
                </c:pt>
                <c:pt idx="5428">
                  <c:v>84.830889999999997</c:v>
                </c:pt>
                <c:pt idx="5429">
                  <c:v>84.812960000000004</c:v>
                </c:pt>
                <c:pt idx="5430">
                  <c:v>84.794259999999994</c:v>
                </c:pt>
                <c:pt idx="5431">
                  <c:v>84.774760000000001</c:v>
                </c:pt>
                <c:pt idx="5432">
                  <c:v>84.754720000000006</c:v>
                </c:pt>
                <c:pt idx="5433">
                  <c:v>84.734939999999995</c:v>
                </c:pt>
                <c:pt idx="5434">
                  <c:v>84.716139999999996</c:v>
                </c:pt>
                <c:pt idx="5435">
                  <c:v>84.698899999999995</c:v>
                </c:pt>
                <c:pt idx="5436">
                  <c:v>84.683199999999999</c:v>
                </c:pt>
                <c:pt idx="5437">
                  <c:v>84.668589999999995</c:v>
                </c:pt>
                <c:pt idx="5438">
                  <c:v>84.65437</c:v>
                </c:pt>
                <c:pt idx="5439">
                  <c:v>84.639920000000004</c:v>
                </c:pt>
                <c:pt idx="5440">
                  <c:v>84.624840000000006</c:v>
                </c:pt>
                <c:pt idx="5441">
                  <c:v>84.609089999999995</c:v>
                </c:pt>
                <c:pt idx="5442">
                  <c:v>84.592929999999996</c:v>
                </c:pt>
                <c:pt idx="5443">
                  <c:v>84.576419999999999</c:v>
                </c:pt>
                <c:pt idx="5444">
                  <c:v>84.559629999999999</c:v>
                </c:pt>
                <c:pt idx="5445">
                  <c:v>84.542270000000002</c:v>
                </c:pt>
                <c:pt idx="5446">
                  <c:v>84.524150000000006</c:v>
                </c:pt>
                <c:pt idx="5447">
                  <c:v>84.505250000000004</c:v>
                </c:pt>
                <c:pt idx="5448">
                  <c:v>84.485799999999998</c:v>
                </c:pt>
                <c:pt idx="5449">
                  <c:v>84.466319999999996</c:v>
                </c:pt>
                <c:pt idx="5450">
                  <c:v>84.447289999999995</c:v>
                </c:pt>
                <c:pt idx="5451">
                  <c:v>84.429000000000002</c:v>
                </c:pt>
                <c:pt idx="5452">
                  <c:v>84.411349999999999</c:v>
                </c:pt>
                <c:pt idx="5453">
                  <c:v>84.393950000000004</c:v>
                </c:pt>
                <c:pt idx="5454">
                  <c:v>84.376419999999996</c:v>
                </c:pt>
                <c:pt idx="5455">
                  <c:v>84.358519999999999</c:v>
                </c:pt>
                <c:pt idx="5456">
                  <c:v>84.340410000000006</c:v>
                </c:pt>
                <c:pt idx="5457">
                  <c:v>84.322490000000002</c:v>
                </c:pt>
                <c:pt idx="5458">
                  <c:v>84.305120000000002</c:v>
                </c:pt>
                <c:pt idx="5459">
                  <c:v>84.288480000000007</c:v>
                </c:pt>
                <c:pt idx="5460">
                  <c:v>84.272360000000006</c:v>
                </c:pt>
                <c:pt idx="5461">
                  <c:v>84.256290000000007</c:v>
                </c:pt>
                <c:pt idx="5462">
                  <c:v>84.239689999999996</c:v>
                </c:pt>
                <c:pt idx="5463">
                  <c:v>84.222390000000004</c:v>
                </c:pt>
                <c:pt idx="5464">
                  <c:v>84.204499999999996</c:v>
                </c:pt>
                <c:pt idx="5465">
                  <c:v>84.186490000000006</c:v>
                </c:pt>
                <c:pt idx="5466">
                  <c:v>84.168819999999997</c:v>
                </c:pt>
                <c:pt idx="5467">
                  <c:v>84.151730000000001</c:v>
                </c:pt>
                <c:pt idx="5468">
                  <c:v>84.134950000000003</c:v>
                </c:pt>
                <c:pt idx="5469">
                  <c:v>84.117980000000003</c:v>
                </c:pt>
                <c:pt idx="5470">
                  <c:v>84.100229999999996</c:v>
                </c:pt>
                <c:pt idx="5471">
                  <c:v>84.081519999999998</c:v>
                </c:pt>
                <c:pt idx="5472">
                  <c:v>84.062089999999998</c:v>
                </c:pt>
                <c:pt idx="5473">
                  <c:v>84.042580000000001</c:v>
                </c:pt>
                <c:pt idx="5474">
                  <c:v>84.023799999999994</c:v>
                </c:pt>
                <c:pt idx="5475">
                  <c:v>84.006200000000007</c:v>
                </c:pt>
                <c:pt idx="5476">
                  <c:v>83.989850000000004</c:v>
                </c:pt>
                <c:pt idx="5477">
                  <c:v>83.974320000000006</c:v>
                </c:pt>
                <c:pt idx="5478">
                  <c:v>83.958929999999995</c:v>
                </c:pt>
                <c:pt idx="5479">
                  <c:v>83.94323</c:v>
                </c:pt>
                <c:pt idx="5480">
                  <c:v>83.927019999999999</c:v>
                </c:pt>
                <c:pt idx="5481">
                  <c:v>83.910499999999999</c:v>
                </c:pt>
                <c:pt idx="5482">
                  <c:v>83.894009999999994</c:v>
                </c:pt>
                <c:pt idx="5483">
                  <c:v>83.877840000000006</c:v>
                </c:pt>
                <c:pt idx="5484">
                  <c:v>83.861909999999995</c:v>
                </c:pt>
                <c:pt idx="5485">
                  <c:v>83.84599</c:v>
                </c:pt>
                <c:pt idx="5486">
                  <c:v>83.829769999999996</c:v>
                </c:pt>
                <c:pt idx="5487">
                  <c:v>83.813079999999999</c:v>
                </c:pt>
                <c:pt idx="5488">
                  <c:v>83.796099999999996</c:v>
                </c:pt>
                <c:pt idx="5489">
                  <c:v>83.779210000000006</c:v>
                </c:pt>
                <c:pt idx="5490">
                  <c:v>83.762749999999997</c:v>
                </c:pt>
                <c:pt idx="5491">
                  <c:v>83.746870000000001</c:v>
                </c:pt>
                <c:pt idx="5492">
                  <c:v>83.731189999999998</c:v>
                </c:pt>
                <c:pt idx="5493">
                  <c:v>83.715310000000002</c:v>
                </c:pt>
                <c:pt idx="5494">
                  <c:v>83.698660000000004</c:v>
                </c:pt>
                <c:pt idx="5495">
                  <c:v>83.681110000000004</c:v>
                </c:pt>
                <c:pt idx="5496">
                  <c:v>83.662999999999997</c:v>
                </c:pt>
                <c:pt idx="5497">
                  <c:v>83.644990000000007</c:v>
                </c:pt>
                <c:pt idx="5498">
                  <c:v>83.627799999999993</c:v>
                </c:pt>
                <c:pt idx="5499">
                  <c:v>83.611879999999999</c:v>
                </c:pt>
                <c:pt idx="5500">
                  <c:v>83.597160000000002</c:v>
                </c:pt>
                <c:pt idx="5501">
                  <c:v>83.583179999999999</c:v>
                </c:pt>
                <c:pt idx="5502">
                  <c:v>83.56935</c:v>
                </c:pt>
                <c:pt idx="5503">
                  <c:v>83.555260000000004</c:v>
                </c:pt>
                <c:pt idx="5504">
                  <c:v>83.540819999999997</c:v>
                </c:pt>
                <c:pt idx="5505">
                  <c:v>83.526300000000006</c:v>
                </c:pt>
                <c:pt idx="5506">
                  <c:v>83.512129999999999</c:v>
                </c:pt>
                <c:pt idx="5507">
                  <c:v>83.498630000000006</c:v>
                </c:pt>
                <c:pt idx="5508">
                  <c:v>83.485759999999999</c:v>
                </c:pt>
                <c:pt idx="5509">
                  <c:v>83.473219999999998</c:v>
                </c:pt>
                <c:pt idx="5510">
                  <c:v>83.46069</c:v>
                </c:pt>
                <c:pt idx="5511">
                  <c:v>83.447950000000006</c:v>
                </c:pt>
                <c:pt idx="5512">
                  <c:v>83.435050000000004</c:v>
                </c:pt>
                <c:pt idx="5513">
                  <c:v>83.422259999999994</c:v>
                </c:pt>
                <c:pt idx="5514">
                  <c:v>83.409679999999994</c:v>
                </c:pt>
                <c:pt idx="5515">
                  <c:v>83.397319999999993</c:v>
                </c:pt>
                <c:pt idx="5516">
                  <c:v>83.384799999999998</c:v>
                </c:pt>
                <c:pt idx="5517">
                  <c:v>83.371619999999993</c:v>
                </c:pt>
                <c:pt idx="5518">
                  <c:v>83.357339999999994</c:v>
                </c:pt>
                <c:pt idx="5519">
                  <c:v>83.34196</c:v>
                </c:pt>
                <c:pt idx="5520">
                  <c:v>83.325839999999999</c:v>
                </c:pt>
                <c:pt idx="5521">
                  <c:v>83.309619999999995</c:v>
                </c:pt>
                <c:pt idx="5522">
                  <c:v>83.293880000000001</c:v>
                </c:pt>
                <c:pt idx="5523">
                  <c:v>83.278859999999995</c:v>
                </c:pt>
                <c:pt idx="5524">
                  <c:v>83.264380000000003</c:v>
                </c:pt>
                <c:pt idx="5525">
                  <c:v>83.250020000000006</c:v>
                </c:pt>
                <c:pt idx="5526">
                  <c:v>83.235339999999994</c:v>
                </c:pt>
                <c:pt idx="5527">
                  <c:v>83.220309999999998</c:v>
                </c:pt>
                <c:pt idx="5528">
                  <c:v>83.205190000000002</c:v>
                </c:pt>
                <c:pt idx="5529">
                  <c:v>83.190550000000002</c:v>
                </c:pt>
                <c:pt idx="5530">
                  <c:v>83.176789999999997</c:v>
                </c:pt>
                <c:pt idx="5531">
                  <c:v>83.163889999999995</c:v>
                </c:pt>
                <c:pt idx="5532">
                  <c:v>83.151409999999998</c:v>
                </c:pt>
                <c:pt idx="5533">
                  <c:v>83.13861</c:v>
                </c:pt>
                <c:pt idx="5534">
                  <c:v>83.124920000000003</c:v>
                </c:pt>
                <c:pt idx="5535">
                  <c:v>83.11027</c:v>
                </c:pt>
                <c:pt idx="5536">
                  <c:v>83.095020000000005</c:v>
                </c:pt>
                <c:pt idx="5537">
                  <c:v>83.07996</c:v>
                </c:pt>
                <c:pt idx="5538">
                  <c:v>83.065830000000005</c:v>
                </c:pt>
                <c:pt idx="5539">
                  <c:v>83.052949999999996</c:v>
                </c:pt>
                <c:pt idx="5540">
                  <c:v>83.040989999999994</c:v>
                </c:pt>
                <c:pt idx="5541">
                  <c:v>83.029330000000002</c:v>
                </c:pt>
                <c:pt idx="5542">
                  <c:v>83.017259999999993</c:v>
                </c:pt>
                <c:pt idx="5543">
                  <c:v>83.004419999999996</c:v>
                </c:pt>
                <c:pt idx="5544">
                  <c:v>82.991010000000003</c:v>
                </c:pt>
                <c:pt idx="5545">
                  <c:v>82.977620000000002</c:v>
                </c:pt>
                <c:pt idx="5546">
                  <c:v>82.964839999999995</c:v>
                </c:pt>
                <c:pt idx="5547">
                  <c:v>82.952929999999995</c:v>
                </c:pt>
                <c:pt idx="5548">
                  <c:v>82.941649999999996</c:v>
                </c:pt>
                <c:pt idx="5549">
                  <c:v>82.93038</c:v>
                </c:pt>
                <c:pt idx="5550">
                  <c:v>82.918430000000001</c:v>
                </c:pt>
                <c:pt idx="5551">
                  <c:v>82.90549</c:v>
                </c:pt>
                <c:pt idx="5552">
                  <c:v>82.891670000000005</c:v>
                </c:pt>
                <c:pt idx="5553">
                  <c:v>82.877510000000001</c:v>
                </c:pt>
                <c:pt idx="5554">
                  <c:v>82.863550000000004</c:v>
                </c:pt>
                <c:pt idx="5555">
                  <c:v>82.850080000000005</c:v>
                </c:pt>
                <c:pt idx="5556">
                  <c:v>82.836879999999994</c:v>
                </c:pt>
                <c:pt idx="5557">
                  <c:v>82.823509999999999</c:v>
                </c:pt>
                <c:pt idx="5558">
                  <c:v>82.809430000000006</c:v>
                </c:pt>
                <c:pt idx="5559">
                  <c:v>82.794539999999998</c:v>
                </c:pt>
                <c:pt idx="5560">
                  <c:v>82.779139999999998</c:v>
                </c:pt>
                <c:pt idx="5561">
                  <c:v>82.763959999999997</c:v>
                </c:pt>
                <c:pt idx="5562">
                  <c:v>82.749740000000003</c:v>
                </c:pt>
                <c:pt idx="5563">
                  <c:v>82.736810000000006</c:v>
                </c:pt>
                <c:pt idx="5564">
                  <c:v>82.725009999999997</c:v>
                </c:pt>
                <c:pt idx="5565">
                  <c:v>82.713819999999998</c:v>
                </c:pt>
                <c:pt idx="5566">
                  <c:v>82.702669999999998</c:v>
                </c:pt>
                <c:pt idx="5567">
                  <c:v>82.691180000000003</c:v>
                </c:pt>
                <c:pt idx="5568">
                  <c:v>82.679339999999996</c:v>
                </c:pt>
                <c:pt idx="5569">
                  <c:v>82.667500000000004</c:v>
                </c:pt>
                <c:pt idx="5570">
                  <c:v>82.655889999999999</c:v>
                </c:pt>
                <c:pt idx="5571">
                  <c:v>82.644530000000003</c:v>
                </c:pt>
                <c:pt idx="5572">
                  <c:v>82.632999999999996</c:v>
                </c:pt>
                <c:pt idx="5573">
                  <c:v>82.620699999999999</c:v>
                </c:pt>
                <c:pt idx="5574">
                  <c:v>82.607230000000001</c:v>
                </c:pt>
                <c:pt idx="5575">
                  <c:v>82.59272</c:v>
                </c:pt>
                <c:pt idx="5576">
                  <c:v>82.577839999999995</c:v>
                </c:pt>
                <c:pt idx="5577">
                  <c:v>82.563550000000006</c:v>
                </c:pt>
                <c:pt idx="5578">
                  <c:v>82.550719999999998</c:v>
                </c:pt>
                <c:pt idx="5579">
                  <c:v>82.539599999999993</c:v>
                </c:pt>
                <c:pt idx="5580">
                  <c:v>82.529780000000002</c:v>
                </c:pt>
                <c:pt idx="5581">
                  <c:v>82.520449999999997</c:v>
                </c:pt>
                <c:pt idx="5582">
                  <c:v>82.510670000000005</c:v>
                </c:pt>
                <c:pt idx="5583">
                  <c:v>82.500039999999998</c:v>
                </c:pt>
                <c:pt idx="5584">
                  <c:v>82.488640000000004</c:v>
                </c:pt>
                <c:pt idx="5585">
                  <c:v>82.477130000000002</c:v>
                </c:pt>
                <c:pt idx="5586">
                  <c:v>82.466139999999996</c:v>
                </c:pt>
                <c:pt idx="5587">
                  <c:v>82.456000000000003</c:v>
                </c:pt>
                <c:pt idx="5588">
                  <c:v>82.446560000000005</c:v>
                </c:pt>
                <c:pt idx="5589">
                  <c:v>82.437309999999997</c:v>
                </c:pt>
                <c:pt idx="5590">
                  <c:v>82.427700000000002</c:v>
                </c:pt>
                <c:pt idx="5591">
                  <c:v>82.417609999999996</c:v>
                </c:pt>
                <c:pt idx="5592">
                  <c:v>82.407359999999997</c:v>
                </c:pt>
                <c:pt idx="5593">
                  <c:v>82.397739999999999</c:v>
                </c:pt>
                <c:pt idx="5594">
                  <c:v>82.389520000000005</c:v>
                </c:pt>
                <c:pt idx="5595">
                  <c:v>82.383030000000005</c:v>
                </c:pt>
                <c:pt idx="5596">
                  <c:v>82.378069999999994</c:v>
                </c:pt>
                <c:pt idx="5597">
                  <c:v>82.374020000000002</c:v>
                </c:pt>
                <c:pt idx="5598">
                  <c:v>82.370130000000003</c:v>
                </c:pt>
                <c:pt idx="5599">
                  <c:v>82.366</c:v>
                </c:pt>
                <c:pt idx="5600">
                  <c:v>82.361750000000001</c:v>
                </c:pt>
                <c:pt idx="5601">
                  <c:v>82.357770000000002</c:v>
                </c:pt>
                <c:pt idx="5602">
                  <c:v>82.354640000000003</c:v>
                </c:pt>
                <c:pt idx="5603">
                  <c:v>82.352620000000002</c:v>
                </c:pt>
                <c:pt idx="5604">
                  <c:v>82.351489999999998</c:v>
                </c:pt>
                <c:pt idx="5605">
                  <c:v>82.350880000000004</c:v>
                </c:pt>
                <c:pt idx="5606">
                  <c:v>82.350390000000004</c:v>
                </c:pt>
                <c:pt idx="5607">
                  <c:v>82.349980000000002</c:v>
                </c:pt>
                <c:pt idx="5608">
                  <c:v>82.350020000000001</c:v>
                </c:pt>
                <c:pt idx="5609">
                  <c:v>82.351240000000004</c:v>
                </c:pt>
                <c:pt idx="5610">
                  <c:v>82.354190000000003</c:v>
                </c:pt>
                <c:pt idx="5611">
                  <c:v>82.359099999999998</c:v>
                </c:pt>
                <c:pt idx="5612">
                  <c:v>82.365579999999994</c:v>
                </c:pt>
                <c:pt idx="5613">
                  <c:v>82.37303</c:v>
                </c:pt>
                <c:pt idx="5614">
                  <c:v>82.380880000000005</c:v>
                </c:pt>
                <c:pt idx="5615">
                  <c:v>82.388980000000004</c:v>
                </c:pt>
                <c:pt idx="5616">
                  <c:v>82.397689999999997</c:v>
                </c:pt>
                <c:pt idx="5617">
                  <c:v>82.407660000000007</c:v>
                </c:pt>
                <c:pt idx="5618">
                  <c:v>82.419479999999993</c:v>
                </c:pt>
                <c:pt idx="5619">
                  <c:v>82.433229999999995</c:v>
                </c:pt>
                <c:pt idx="5620">
                  <c:v>82.448350000000005</c:v>
                </c:pt>
                <c:pt idx="5621">
                  <c:v>82.464020000000005</c:v>
                </c:pt>
                <c:pt idx="5622">
                  <c:v>82.47945</c:v>
                </c:pt>
                <c:pt idx="5623">
                  <c:v>82.494330000000005</c:v>
                </c:pt>
                <c:pt idx="5624">
                  <c:v>82.509</c:v>
                </c:pt>
                <c:pt idx="5625">
                  <c:v>82.524299999999997</c:v>
                </c:pt>
                <c:pt idx="5626">
                  <c:v>82.541089999999997</c:v>
                </c:pt>
                <c:pt idx="5627">
                  <c:v>82.559820000000002</c:v>
                </c:pt>
                <c:pt idx="5628">
                  <c:v>82.580430000000007</c:v>
                </c:pt>
                <c:pt idx="5629">
                  <c:v>82.602320000000006</c:v>
                </c:pt>
                <c:pt idx="5630">
                  <c:v>82.624790000000004</c:v>
                </c:pt>
                <c:pt idx="5631">
                  <c:v>82.647480000000002</c:v>
                </c:pt>
                <c:pt idx="5632">
                  <c:v>82.670299999999997</c:v>
                </c:pt>
                <c:pt idx="5633">
                  <c:v>82.693709999999996</c:v>
                </c:pt>
                <c:pt idx="5634">
                  <c:v>82.718059999999994</c:v>
                </c:pt>
                <c:pt idx="5635">
                  <c:v>82.743430000000004</c:v>
                </c:pt>
                <c:pt idx="5636">
                  <c:v>82.769499999999994</c:v>
                </c:pt>
                <c:pt idx="5637">
                  <c:v>82.795680000000004</c:v>
                </c:pt>
                <c:pt idx="5638">
                  <c:v>82.821389999999994</c:v>
                </c:pt>
                <c:pt idx="5639">
                  <c:v>82.846540000000005</c:v>
                </c:pt>
                <c:pt idx="5640">
                  <c:v>82.871440000000007</c:v>
                </c:pt>
                <c:pt idx="5641">
                  <c:v>82.896680000000003</c:v>
                </c:pt>
                <c:pt idx="5642">
                  <c:v>82.922809999999998</c:v>
                </c:pt>
                <c:pt idx="5643">
                  <c:v>82.949950000000001</c:v>
                </c:pt>
                <c:pt idx="5644">
                  <c:v>82.977779999999996</c:v>
                </c:pt>
                <c:pt idx="5645">
                  <c:v>83.005780000000001</c:v>
                </c:pt>
                <c:pt idx="5646">
                  <c:v>83.033420000000007</c:v>
                </c:pt>
                <c:pt idx="5647">
                  <c:v>83.060680000000005</c:v>
                </c:pt>
                <c:pt idx="5648">
                  <c:v>83.087990000000005</c:v>
                </c:pt>
                <c:pt idx="5649">
                  <c:v>83.116079999999997</c:v>
                </c:pt>
                <c:pt idx="5650">
                  <c:v>83.145520000000005</c:v>
                </c:pt>
                <c:pt idx="5651">
                  <c:v>83.176400000000001</c:v>
                </c:pt>
                <c:pt idx="5652">
                  <c:v>83.208179999999999</c:v>
                </c:pt>
                <c:pt idx="5653">
                  <c:v>83.23997</c:v>
                </c:pt>
                <c:pt idx="5654">
                  <c:v>83.270899999999997</c:v>
                </c:pt>
                <c:pt idx="5655">
                  <c:v>83.300579999999997</c:v>
                </c:pt>
                <c:pt idx="5656">
                  <c:v>83.329250000000002</c:v>
                </c:pt>
                <c:pt idx="5657">
                  <c:v>83.357560000000007</c:v>
                </c:pt>
                <c:pt idx="5658">
                  <c:v>83.386200000000002</c:v>
                </c:pt>
                <c:pt idx="5659">
                  <c:v>83.415430000000001</c:v>
                </c:pt>
                <c:pt idx="5660">
                  <c:v>83.44502</c:v>
                </c:pt>
                <c:pt idx="5661">
                  <c:v>83.474289999999996</c:v>
                </c:pt>
                <c:pt idx="5662">
                  <c:v>83.502589999999998</c:v>
                </c:pt>
                <c:pt idx="5663">
                  <c:v>83.529660000000007</c:v>
                </c:pt>
                <c:pt idx="5664">
                  <c:v>83.555890000000005</c:v>
                </c:pt>
                <c:pt idx="5665">
                  <c:v>83.582080000000005</c:v>
                </c:pt>
                <c:pt idx="5666">
                  <c:v>83.609099999999998</c:v>
                </c:pt>
                <c:pt idx="5667">
                  <c:v>83.637540000000001</c:v>
                </c:pt>
                <c:pt idx="5668">
                  <c:v>83.667299999999997</c:v>
                </c:pt>
                <c:pt idx="5669">
                  <c:v>83.697789999999998</c:v>
                </c:pt>
                <c:pt idx="5670">
                  <c:v>83.728189999999998</c:v>
                </c:pt>
                <c:pt idx="5671">
                  <c:v>83.75779</c:v>
                </c:pt>
                <c:pt idx="5672">
                  <c:v>83.786460000000005</c:v>
                </c:pt>
                <c:pt idx="5673">
                  <c:v>83.814329999999998</c:v>
                </c:pt>
                <c:pt idx="5674">
                  <c:v>83.841660000000005</c:v>
                </c:pt>
                <c:pt idx="5675">
                  <c:v>83.868639999999999</c:v>
                </c:pt>
                <c:pt idx="5676">
                  <c:v>83.895079999999993</c:v>
                </c:pt>
                <c:pt idx="5677">
                  <c:v>83.920680000000004</c:v>
                </c:pt>
                <c:pt idx="5678">
                  <c:v>83.945130000000006</c:v>
                </c:pt>
                <c:pt idx="5679">
                  <c:v>83.968580000000003</c:v>
                </c:pt>
                <c:pt idx="5680">
                  <c:v>83.991579999999999</c:v>
                </c:pt>
                <c:pt idx="5681">
                  <c:v>84.015010000000004</c:v>
                </c:pt>
                <c:pt idx="5682">
                  <c:v>84.039699999999996</c:v>
                </c:pt>
                <c:pt idx="5683">
                  <c:v>84.066059999999993</c:v>
                </c:pt>
                <c:pt idx="5684">
                  <c:v>84.093969999999999</c:v>
                </c:pt>
                <c:pt idx="5685">
                  <c:v>84.122739999999993</c:v>
                </c:pt>
                <c:pt idx="5686">
                  <c:v>84.151579999999996</c:v>
                </c:pt>
                <c:pt idx="5687">
                  <c:v>84.179789999999997</c:v>
                </c:pt>
                <c:pt idx="5688">
                  <c:v>84.206999999999994</c:v>
                </c:pt>
                <c:pt idx="5689">
                  <c:v>84.233369999999994</c:v>
                </c:pt>
                <c:pt idx="5690">
                  <c:v>84.259050000000002</c:v>
                </c:pt>
                <c:pt idx="5691">
                  <c:v>84.284350000000003</c:v>
                </c:pt>
                <c:pt idx="5692">
                  <c:v>84.309219999999996</c:v>
                </c:pt>
                <c:pt idx="5693">
                  <c:v>84.333590000000001</c:v>
                </c:pt>
                <c:pt idx="5694">
                  <c:v>84.357290000000006</c:v>
                </c:pt>
                <c:pt idx="5695">
                  <c:v>84.380369999999999</c:v>
                </c:pt>
                <c:pt idx="5696">
                  <c:v>84.402950000000004</c:v>
                </c:pt>
                <c:pt idx="5697">
                  <c:v>84.425370000000001</c:v>
                </c:pt>
                <c:pt idx="5698">
                  <c:v>84.447789999999998</c:v>
                </c:pt>
                <c:pt idx="5699">
                  <c:v>84.470230000000001</c:v>
                </c:pt>
                <c:pt idx="5700">
                  <c:v>84.492450000000005</c:v>
                </c:pt>
                <c:pt idx="5701">
                  <c:v>84.514169999999993</c:v>
                </c:pt>
                <c:pt idx="5702">
                  <c:v>84.535340000000005</c:v>
                </c:pt>
                <c:pt idx="5703">
                  <c:v>84.556309999999996</c:v>
                </c:pt>
                <c:pt idx="5704">
                  <c:v>84.577709999999996</c:v>
                </c:pt>
                <c:pt idx="5705">
                  <c:v>84.600219999999993</c:v>
                </c:pt>
                <c:pt idx="5706">
                  <c:v>84.624210000000005</c:v>
                </c:pt>
                <c:pt idx="5707">
                  <c:v>84.649630000000002</c:v>
                </c:pt>
                <c:pt idx="5708">
                  <c:v>84.675799999999995</c:v>
                </c:pt>
                <c:pt idx="5709">
                  <c:v>84.701830000000001</c:v>
                </c:pt>
                <c:pt idx="5710">
                  <c:v>84.727010000000007</c:v>
                </c:pt>
                <c:pt idx="5711">
                  <c:v>84.751009999999994</c:v>
                </c:pt>
                <c:pt idx="5712">
                  <c:v>84.774119999999996</c:v>
                </c:pt>
                <c:pt idx="5713">
                  <c:v>84.796909999999997</c:v>
                </c:pt>
                <c:pt idx="5714">
                  <c:v>84.819869999999995</c:v>
                </c:pt>
                <c:pt idx="5715">
                  <c:v>84.843220000000002</c:v>
                </c:pt>
                <c:pt idx="5716">
                  <c:v>84.866749999999996</c:v>
                </c:pt>
                <c:pt idx="5717">
                  <c:v>84.89</c:v>
                </c:pt>
                <c:pt idx="5718">
                  <c:v>84.912599999999998</c:v>
                </c:pt>
                <c:pt idx="5719">
                  <c:v>84.934579999999997</c:v>
                </c:pt>
                <c:pt idx="5720">
                  <c:v>84.956270000000004</c:v>
                </c:pt>
                <c:pt idx="5721">
                  <c:v>84.978260000000006</c:v>
                </c:pt>
                <c:pt idx="5722">
                  <c:v>85.00103</c:v>
                </c:pt>
                <c:pt idx="5723">
                  <c:v>85.024590000000003</c:v>
                </c:pt>
                <c:pt idx="5724">
                  <c:v>85.048550000000006</c:v>
                </c:pt>
                <c:pt idx="5725">
                  <c:v>85.072270000000003</c:v>
                </c:pt>
                <c:pt idx="5726">
                  <c:v>85.095129999999997</c:v>
                </c:pt>
                <c:pt idx="5727">
                  <c:v>85.117149999999995</c:v>
                </c:pt>
                <c:pt idx="5728">
                  <c:v>85.13879</c:v>
                </c:pt>
                <c:pt idx="5729">
                  <c:v>85.160870000000003</c:v>
                </c:pt>
                <c:pt idx="5730">
                  <c:v>85.183940000000007</c:v>
                </c:pt>
                <c:pt idx="5731">
                  <c:v>85.208179999999999</c:v>
                </c:pt>
                <c:pt idx="5732">
                  <c:v>85.233099999999993</c:v>
                </c:pt>
                <c:pt idx="5733">
                  <c:v>85.258030000000005</c:v>
                </c:pt>
                <c:pt idx="5734">
                  <c:v>85.282399999999996</c:v>
                </c:pt>
                <c:pt idx="5735">
                  <c:v>85.306110000000004</c:v>
                </c:pt>
                <c:pt idx="5736">
                  <c:v>85.329509999999999</c:v>
                </c:pt>
                <c:pt idx="5737">
                  <c:v>85.353129999999993</c:v>
                </c:pt>
                <c:pt idx="5738">
                  <c:v>85.377350000000007</c:v>
                </c:pt>
                <c:pt idx="5739">
                  <c:v>85.402079999999998</c:v>
                </c:pt>
                <c:pt idx="5740">
                  <c:v>85.426760000000002</c:v>
                </c:pt>
                <c:pt idx="5741">
                  <c:v>85.450770000000006</c:v>
                </c:pt>
                <c:pt idx="5742">
                  <c:v>85.473789999999994</c:v>
                </c:pt>
                <c:pt idx="5743">
                  <c:v>85.496099999999998</c:v>
                </c:pt>
                <c:pt idx="5744">
                  <c:v>85.518550000000005</c:v>
                </c:pt>
                <c:pt idx="5745">
                  <c:v>85.542240000000007</c:v>
                </c:pt>
                <c:pt idx="5746">
                  <c:v>85.567959999999999</c:v>
                </c:pt>
                <c:pt idx="5747">
                  <c:v>85.595699999999994</c:v>
                </c:pt>
                <c:pt idx="5748">
                  <c:v>85.624709999999993</c:v>
                </c:pt>
                <c:pt idx="5749">
                  <c:v>85.653800000000004</c:v>
                </c:pt>
                <c:pt idx="5750">
                  <c:v>85.681970000000007</c:v>
                </c:pt>
                <c:pt idx="5751">
                  <c:v>85.7089</c:v>
                </c:pt>
                <c:pt idx="5752">
                  <c:v>85.734920000000002</c:v>
                </c:pt>
                <c:pt idx="5753">
                  <c:v>85.760810000000006</c:v>
                </c:pt>
                <c:pt idx="5754">
                  <c:v>85.787220000000005</c:v>
                </c:pt>
                <c:pt idx="5755">
                  <c:v>85.814279999999997</c:v>
                </c:pt>
                <c:pt idx="5756">
                  <c:v>85.841579999999993</c:v>
                </c:pt>
                <c:pt idx="5757">
                  <c:v>85.868409999999997</c:v>
                </c:pt>
                <c:pt idx="5758">
                  <c:v>85.894199999999998</c:v>
                </c:pt>
                <c:pt idx="5759">
                  <c:v>85.918949999999995</c:v>
                </c:pt>
                <c:pt idx="5760">
                  <c:v>85.943129999999996</c:v>
                </c:pt>
                <c:pt idx="5761">
                  <c:v>85.967659999999995</c:v>
                </c:pt>
                <c:pt idx="5762">
                  <c:v>85.993290000000002</c:v>
                </c:pt>
                <c:pt idx="5763">
                  <c:v>86.02028</c:v>
                </c:pt>
                <c:pt idx="5764">
                  <c:v>86.048289999999994</c:v>
                </c:pt>
                <c:pt idx="5765">
                  <c:v>86.076669999999993</c:v>
                </c:pt>
                <c:pt idx="5766">
                  <c:v>86.104740000000007</c:v>
                </c:pt>
                <c:pt idx="5767">
                  <c:v>86.132289999999998</c:v>
                </c:pt>
                <c:pt idx="5768">
                  <c:v>86.159580000000005</c:v>
                </c:pt>
                <c:pt idx="5769">
                  <c:v>86.187129999999996</c:v>
                </c:pt>
                <c:pt idx="5770">
                  <c:v>86.215419999999995</c:v>
                </c:pt>
                <c:pt idx="5771">
                  <c:v>86.244429999999994</c:v>
                </c:pt>
                <c:pt idx="5772">
                  <c:v>86.273700000000005</c:v>
                </c:pt>
                <c:pt idx="5773">
                  <c:v>86.302629999999994</c:v>
                </c:pt>
                <c:pt idx="5774">
                  <c:v>86.330690000000004</c:v>
                </c:pt>
                <c:pt idx="5775">
                  <c:v>86.357960000000006</c:v>
                </c:pt>
                <c:pt idx="5776">
                  <c:v>86.384979999999999</c:v>
                </c:pt>
                <c:pt idx="5777">
                  <c:v>86.412589999999994</c:v>
                </c:pt>
                <c:pt idx="5778">
                  <c:v>86.441469999999995</c:v>
                </c:pt>
                <c:pt idx="5779">
                  <c:v>86.471810000000005</c:v>
                </c:pt>
                <c:pt idx="5780">
                  <c:v>86.503219999999999</c:v>
                </c:pt>
                <c:pt idx="5781">
                  <c:v>86.535030000000006</c:v>
                </c:pt>
                <c:pt idx="5782">
                  <c:v>86.56662</c:v>
                </c:pt>
                <c:pt idx="5783">
                  <c:v>86.597819999999999</c:v>
                </c:pt>
                <c:pt idx="5784">
                  <c:v>86.628879999999995</c:v>
                </c:pt>
                <c:pt idx="5785">
                  <c:v>86.660349999999994</c:v>
                </c:pt>
                <c:pt idx="5786">
                  <c:v>86.692750000000004</c:v>
                </c:pt>
                <c:pt idx="5787">
                  <c:v>86.726259999999996</c:v>
                </c:pt>
                <c:pt idx="5788">
                  <c:v>86.760620000000003</c:v>
                </c:pt>
                <c:pt idx="5789">
                  <c:v>86.795339999999996</c:v>
                </c:pt>
                <c:pt idx="5790">
                  <c:v>86.82996</c:v>
                </c:pt>
                <c:pt idx="5791">
                  <c:v>86.864270000000005</c:v>
                </c:pt>
                <c:pt idx="5792">
                  <c:v>86.89819</c:v>
                </c:pt>
                <c:pt idx="5793">
                  <c:v>86.931839999999994</c:v>
                </c:pt>
                <c:pt idx="5794">
                  <c:v>86.965130000000002</c:v>
                </c:pt>
                <c:pt idx="5795">
                  <c:v>86.997900000000001</c:v>
                </c:pt>
                <c:pt idx="5796">
                  <c:v>87.029970000000006</c:v>
                </c:pt>
                <c:pt idx="5797">
                  <c:v>87.061459999999997</c:v>
                </c:pt>
                <c:pt idx="5798">
                  <c:v>87.092950000000002</c:v>
                </c:pt>
                <c:pt idx="5799">
                  <c:v>87.125600000000006</c:v>
                </c:pt>
                <c:pt idx="5800">
                  <c:v>87.160700000000006</c:v>
                </c:pt>
                <c:pt idx="5801">
                  <c:v>87.199290000000005</c:v>
                </c:pt>
                <c:pt idx="5802">
                  <c:v>87.241169999999997</c:v>
                </c:pt>
                <c:pt idx="5803">
                  <c:v>87.285179999999997</c:v>
                </c:pt>
                <c:pt idx="5804">
                  <c:v>87.329300000000003</c:v>
                </c:pt>
                <c:pt idx="5805">
                  <c:v>87.371759999999995</c:v>
                </c:pt>
                <c:pt idx="5806">
                  <c:v>87.411510000000007</c:v>
                </c:pt>
                <c:pt idx="5807">
                  <c:v>87.448719999999994</c:v>
                </c:pt>
                <c:pt idx="5808">
                  <c:v>87.48424</c:v>
                </c:pt>
                <c:pt idx="5809">
                  <c:v>87.519300000000001</c:v>
                </c:pt>
                <c:pt idx="5810">
                  <c:v>87.55471</c:v>
                </c:pt>
                <c:pt idx="5811">
                  <c:v>87.590720000000005</c:v>
                </c:pt>
                <c:pt idx="5812">
                  <c:v>87.62688</c:v>
                </c:pt>
                <c:pt idx="5813">
                  <c:v>87.662670000000006</c:v>
                </c:pt>
                <c:pt idx="5814">
                  <c:v>87.697749999999999</c:v>
                </c:pt>
                <c:pt idx="5815">
                  <c:v>87.732500000000002</c:v>
                </c:pt>
                <c:pt idx="5816">
                  <c:v>87.767759999999996</c:v>
                </c:pt>
                <c:pt idx="5817">
                  <c:v>87.804609999999997</c:v>
                </c:pt>
                <c:pt idx="5818">
                  <c:v>87.843620000000001</c:v>
                </c:pt>
                <c:pt idx="5819">
                  <c:v>87.884749999999997</c:v>
                </c:pt>
                <c:pt idx="5820">
                  <c:v>87.927149999999997</c:v>
                </c:pt>
                <c:pt idx="5821">
                  <c:v>87.969790000000003</c:v>
                </c:pt>
                <c:pt idx="5822">
                  <c:v>88.011799999999994</c:v>
                </c:pt>
                <c:pt idx="5823">
                  <c:v>88.052970000000002</c:v>
                </c:pt>
                <c:pt idx="5824">
                  <c:v>88.093609999999998</c:v>
                </c:pt>
                <c:pt idx="5825">
                  <c:v>88.134330000000006</c:v>
                </c:pt>
                <c:pt idx="5826">
                  <c:v>88.175569999999993</c:v>
                </c:pt>
                <c:pt idx="5827">
                  <c:v>88.217320000000001</c:v>
                </c:pt>
                <c:pt idx="5828">
                  <c:v>88.259140000000002</c:v>
                </c:pt>
                <c:pt idx="5829">
                  <c:v>88.300550000000001</c:v>
                </c:pt>
                <c:pt idx="5830">
                  <c:v>88.341399999999993</c:v>
                </c:pt>
                <c:pt idx="5831">
                  <c:v>88.382159999999999</c:v>
                </c:pt>
                <c:pt idx="5832">
                  <c:v>88.42371</c:v>
                </c:pt>
                <c:pt idx="5833">
                  <c:v>88.466899999999995</c:v>
                </c:pt>
                <c:pt idx="5834">
                  <c:v>88.512190000000004</c:v>
                </c:pt>
                <c:pt idx="5835">
                  <c:v>88.559129999999996</c:v>
                </c:pt>
                <c:pt idx="5836">
                  <c:v>88.606650000000002</c:v>
                </c:pt>
                <c:pt idx="5837">
                  <c:v>88.653689999999997</c:v>
                </c:pt>
                <c:pt idx="5838">
                  <c:v>88.699569999999994</c:v>
                </c:pt>
                <c:pt idx="5839">
                  <c:v>88.744399999999999</c:v>
                </c:pt>
                <c:pt idx="5840">
                  <c:v>88.788920000000005</c:v>
                </c:pt>
                <c:pt idx="5841">
                  <c:v>88.834180000000003</c:v>
                </c:pt>
                <c:pt idx="5842">
                  <c:v>88.880840000000006</c:v>
                </c:pt>
                <c:pt idx="5843">
                  <c:v>88.92895</c:v>
                </c:pt>
                <c:pt idx="5844">
                  <c:v>88.977919999999997</c:v>
                </c:pt>
                <c:pt idx="5845">
                  <c:v>89.026929999999993</c:v>
                </c:pt>
                <c:pt idx="5846">
                  <c:v>89.075450000000004</c:v>
                </c:pt>
                <c:pt idx="5847">
                  <c:v>89.123500000000007</c:v>
                </c:pt>
                <c:pt idx="5848">
                  <c:v>89.171589999999995</c:v>
                </c:pt>
                <c:pt idx="5849">
                  <c:v>89.220380000000006</c:v>
                </c:pt>
                <c:pt idx="5850">
                  <c:v>89.270160000000004</c:v>
                </c:pt>
                <c:pt idx="5851">
                  <c:v>89.320729999999998</c:v>
                </c:pt>
                <c:pt idx="5852">
                  <c:v>89.371279999999999</c:v>
                </c:pt>
                <c:pt idx="5853">
                  <c:v>89.420959999999994</c:v>
                </c:pt>
                <c:pt idx="5854">
                  <c:v>89.469300000000004</c:v>
                </c:pt>
                <c:pt idx="5855">
                  <c:v>89.516540000000006</c:v>
                </c:pt>
                <c:pt idx="5856">
                  <c:v>89.563460000000006</c:v>
                </c:pt>
                <c:pt idx="5857">
                  <c:v>89.611090000000004</c:v>
                </c:pt>
                <c:pt idx="5858">
                  <c:v>89.660120000000006</c:v>
                </c:pt>
                <c:pt idx="5859">
                  <c:v>89.710530000000006</c:v>
                </c:pt>
                <c:pt idx="5860">
                  <c:v>89.761570000000006</c:v>
                </c:pt>
                <c:pt idx="5861">
                  <c:v>89.812340000000006</c:v>
                </c:pt>
                <c:pt idx="5862">
                  <c:v>89.861969999999999</c:v>
                </c:pt>
                <c:pt idx="5863">
                  <c:v>89.910219999999995</c:v>
                </c:pt>
                <c:pt idx="5864">
                  <c:v>89.957459999999998</c:v>
                </c:pt>
                <c:pt idx="5865">
                  <c:v>90.004189999999994</c:v>
                </c:pt>
                <c:pt idx="5866">
                  <c:v>90.050830000000005</c:v>
                </c:pt>
                <c:pt idx="5867">
                  <c:v>90.097470000000001</c:v>
                </c:pt>
                <c:pt idx="5868">
                  <c:v>90.143839999999997</c:v>
                </c:pt>
                <c:pt idx="5869">
                  <c:v>90.189760000000007</c:v>
                </c:pt>
                <c:pt idx="5870">
                  <c:v>90.235309999999998</c:v>
                </c:pt>
                <c:pt idx="5871">
                  <c:v>90.281199999999998</c:v>
                </c:pt>
                <c:pt idx="5872">
                  <c:v>90.328410000000005</c:v>
                </c:pt>
                <c:pt idx="5873">
                  <c:v>90.377759999999995</c:v>
                </c:pt>
                <c:pt idx="5874">
                  <c:v>90.429349999999999</c:v>
                </c:pt>
                <c:pt idx="5875">
                  <c:v>90.482320000000001</c:v>
                </c:pt>
                <c:pt idx="5876">
                  <c:v>90.534999999999997</c:v>
                </c:pt>
                <c:pt idx="5877">
                  <c:v>90.585880000000003</c:v>
                </c:pt>
                <c:pt idx="5878">
                  <c:v>90.634039999999999</c:v>
                </c:pt>
                <c:pt idx="5879">
                  <c:v>90.679519999999997</c:v>
                </c:pt>
                <c:pt idx="5880">
                  <c:v>90.723129999999998</c:v>
                </c:pt>
                <c:pt idx="5881">
                  <c:v>90.766139999999993</c:v>
                </c:pt>
                <c:pt idx="5882">
                  <c:v>90.809539999999998</c:v>
                </c:pt>
                <c:pt idx="5883">
                  <c:v>90.853949999999998</c:v>
                </c:pt>
                <c:pt idx="5884">
                  <c:v>90.899240000000006</c:v>
                </c:pt>
                <c:pt idx="5885">
                  <c:v>90.945009999999996</c:v>
                </c:pt>
                <c:pt idx="5886">
                  <c:v>90.990840000000006</c:v>
                </c:pt>
                <c:pt idx="5887">
                  <c:v>91.036640000000006</c:v>
                </c:pt>
                <c:pt idx="5888">
                  <c:v>91.082610000000003</c:v>
                </c:pt>
                <c:pt idx="5889">
                  <c:v>91.129149999999996</c:v>
                </c:pt>
                <c:pt idx="5890">
                  <c:v>91.176289999999995</c:v>
                </c:pt>
                <c:pt idx="5891">
                  <c:v>91.223770000000002</c:v>
                </c:pt>
                <c:pt idx="5892">
                  <c:v>91.270840000000007</c:v>
                </c:pt>
                <c:pt idx="5893">
                  <c:v>91.316770000000005</c:v>
                </c:pt>
                <c:pt idx="5894">
                  <c:v>91.361050000000006</c:v>
                </c:pt>
                <c:pt idx="5895">
                  <c:v>91.403829999999999</c:v>
                </c:pt>
                <c:pt idx="5896">
                  <c:v>91.445589999999996</c:v>
                </c:pt>
                <c:pt idx="5897">
                  <c:v>91.487120000000004</c:v>
                </c:pt>
                <c:pt idx="5898">
                  <c:v>91.528959999999998</c:v>
                </c:pt>
                <c:pt idx="5899">
                  <c:v>91.571380000000005</c:v>
                </c:pt>
                <c:pt idx="5900">
                  <c:v>91.614249999999998</c:v>
                </c:pt>
                <c:pt idx="5901">
                  <c:v>91.65746</c:v>
                </c:pt>
                <c:pt idx="5902">
                  <c:v>91.700969999999998</c:v>
                </c:pt>
                <c:pt idx="5903">
                  <c:v>91.745099999999994</c:v>
                </c:pt>
                <c:pt idx="5904">
                  <c:v>91.790220000000005</c:v>
                </c:pt>
                <c:pt idx="5905">
                  <c:v>91.836460000000002</c:v>
                </c:pt>
                <c:pt idx="5906">
                  <c:v>91.883430000000004</c:v>
                </c:pt>
                <c:pt idx="5907">
                  <c:v>91.930220000000006</c:v>
                </c:pt>
                <c:pt idx="5908">
                  <c:v>91.9756</c:v>
                </c:pt>
                <c:pt idx="5909">
                  <c:v>92.018600000000006</c:v>
                </c:pt>
                <c:pt idx="5910">
                  <c:v>92.058909999999997</c:v>
                </c:pt>
                <c:pt idx="5911">
                  <c:v>92.096940000000004</c:v>
                </c:pt>
                <c:pt idx="5912">
                  <c:v>92.133750000000006</c:v>
                </c:pt>
                <c:pt idx="5913">
                  <c:v>92.170829999999995</c:v>
                </c:pt>
                <c:pt idx="5914">
                  <c:v>92.209469999999996</c:v>
                </c:pt>
                <c:pt idx="5915">
                  <c:v>92.250559999999993</c:v>
                </c:pt>
                <c:pt idx="5916">
                  <c:v>92.294150000000002</c:v>
                </c:pt>
                <c:pt idx="5917">
                  <c:v>92.339839999999995</c:v>
                </c:pt>
                <c:pt idx="5918">
                  <c:v>92.386750000000006</c:v>
                </c:pt>
                <c:pt idx="5919">
                  <c:v>92.434070000000006</c:v>
                </c:pt>
                <c:pt idx="5920">
                  <c:v>92.481139999999996</c:v>
                </c:pt>
                <c:pt idx="5921">
                  <c:v>92.527180000000001</c:v>
                </c:pt>
                <c:pt idx="5922">
                  <c:v>92.571560000000005</c:v>
                </c:pt>
                <c:pt idx="5923">
                  <c:v>92.613630000000001</c:v>
                </c:pt>
                <c:pt idx="5924">
                  <c:v>92.653019999999998</c:v>
                </c:pt>
                <c:pt idx="5925">
                  <c:v>92.689840000000004</c:v>
                </c:pt>
                <c:pt idx="5926">
                  <c:v>92.724879999999999</c:v>
                </c:pt>
                <c:pt idx="5927">
                  <c:v>92.759420000000006</c:v>
                </c:pt>
                <c:pt idx="5928">
                  <c:v>92.795140000000004</c:v>
                </c:pt>
                <c:pt idx="5929">
                  <c:v>92.833569999999995</c:v>
                </c:pt>
                <c:pt idx="5930">
                  <c:v>92.875510000000006</c:v>
                </c:pt>
                <c:pt idx="5931">
                  <c:v>92.920590000000004</c:v>
                </c:pt>
                <c:pt idx="5932">
                  <c:v>92.967460000000003</c:v>
                </c:pt>
                <c:pt idx="5933">
                  <c:v>93.014439999999993</c:v>
                </c:pt>
                <c:pt idx="5934">
                  <c:v>93.060100000000006</c:v>
                </c:pt>
                <c:pt idx="5935">
                  <c:v>93.104020000000006</c:v>
                </c:pt>
                <c:pt idx="5936">
                  <c:v>93.146450000000002</c:v>
                </c:pt>
                <c:pt idx="5937">
                  <c:v>93.188159999999996</c:v>
                </c:pt>
                <c:pt idx="5938">
                  <c:v>93.229740000000007</c:v>
                </c:pt>
                <c:pt idx="5939">
                  <c:v>93.271389999999997</c:v>
                </c:pt>
                <c:pt idx="5940">
                  <c:v>93.312799999999996</c:v>
                </c:pt>
                <c:pt idx="5941">
                  <c:v>93.353560000000002</c:v>
                </c:pt>
                <c:pt idx="5942">
                  <c:v>93.393330000000006</c:v>
                </c:pt>
                <c:pt idx="5943">
                  <c:v>93.432270000000003</c:v>
                </c:pt>
                <c:pt idx="5944">
                  <c:v>93.470799999999997</c:v>
                </c:pt>
                <c:pt idx="5945">
                  <c:v>93.509510000000006</c:v>
                </c:pt>
                <c:pt idx="5946">
                  <c:v>93.548810000000003</c:v>
                </c:pt>
                <c:pt idx="5947">
                  <c:v>93.588710000000006</c:v>
                </c:pt>
                <c:pt idx="5948">
                  <c:v>93.628780000000006</c:v>
                </c:pt>
                <c:pt idx="5949">
                  <c:v>93.668430000000001</c:v>
                </c:pt>
                <c:pt idx="5950">
                  <c:v>93.707120000000003</c:v>
                </c:pt>
                <c:pt idx="5951">
                  <c:v>93.744730000000004</c:v>
                </c:pt>
                <c:pt idx="5952">
                  <c:v>93.781300000000002</c:v>
                </c:pt>
                <c:pt idx="5953">
                  <c:v>93.817149999999998</c:v>
                </c:pt>
                <c:pt idx="5954">
                  <c:v>93.852559999999997</c:v>
                </c:pt>
                <c:pt idx="5955">
                  <c:v>93.887619999999998</c:v>
                </c:pt>
                <c:pt idx="5956">
                  <c:v>93.922349999999994</c:v>
                </c:pt>
                <c:pt idx="5957">
                  <c:v>93.956770000000006</c:v>
                </c:pt>
                <c:pt idx="5958">
                  <c:v>93.99109</c:v>
                </c:pt>
                <c:pt idx="5959">
                  <c:v>94.025540000000007</c:v>
                </c:pt>
                <c:pt idx="5960">
                  <c:v>94.060389999999998</c:v>
                </c:pt>
                <c:pt idx="5961">
                  <c:v>94.095600000000005</c:v>
                </c:pt>
                <c:pt idx="5962">
                  <c:v>94.130840000000006</c:v>
                </c:pt>
                <c:pt idx="5963">
                  <c:v>94.165779999999998</c:v>
                </c:pt>
                <c:pt idx="5964">
                  <c:v>94.200230000000005</c:v>
                </c:pt>
                <c:pt idx="5965">
                  <c:v>94.234459999999999</c:v>
                </c:pt>
                <c:pt idx="5966">
                  <c:v>94.269289999999998</c:v>
                </c:pt>
                <c:pt idx="5967">
                  <c:v>94.305729999999997</c:v>
                </c:pt>
                <c:pt idx="5968">
                  <c:v>94.344629999999995</c:v>
                </c:pt>
                <c:pt idx="5969">
                  <c:v>94.386279999999999</c:v>
                </c:pt>
                <c:pt idx="5970">
                  <c:v>94.429850000000002</c:v>
                </c:pt>
                <c:pt idx="5971">
                  <c:v>94.473939999999999</c:v>
                </c:pt>
                <c:pt idx="5972">
                  <c:v>94.516940000000005</c:v>
                </c:pt>
                <c:pt idx="5973">
                  <c:v>94.5578</c:v>
                </c:pt>
                <c:pt idx="5974">
                  <c:v>94.596329999999995</c:v>
                </c:pt>
                <c:pt idx="5975">
                  <c:v>94.633129999999994</c:v>
                </c:pt>
                <c:pt idx="5976">
                  <c:v>94.668989999999994</c:v>
                </c:pt>
                <c:pt idx="5977">
                  <c:v>94.704539999999994</c:v>
                </c:pt>
                <c:pt idx="5978">
                  <c:v>94.739819999999995</c:v>
                </c:pt>
                <c:pt idx="5979">
                  <c:v>94.774450000000002</c:v>
                </c:pt>
                <c:pt idx="5980">
                  <c:v>94.807820000000007</c:v>
                </c:pt>
                <c:pt idx="5981">
                  <c:v>94.839650000000006</c:v>
                </c:pt>
                <c:pt idx="5982">
                  <c:v>94.870090000000005</c:v>
                </c:pt>
                <c:pt idx="5983">
                  <c:v>94.900059999999996</c:v>
                </c:pt>
                <c:pt idx="5984">
                  <c:v>94.930549999999997</c:v>
                </c:pt>
                <c:pt idx="5985">
                  <c:v>94.962519999999998</c:v>
                </c:pt>
                <c:pt idx="5986">
                  <c:v>94.996219999999994</c:v>
                </c:pt>
                <c:pt idx="5987">
                  <c:v>95.031099999999995</c:v>
                </c:pt>
                <c:pt idx="5988">
                  <c:v>95.065939999999998</c:v>
                </c:pt>
                <c:pt idx="5989">
                  <c:v>95.099689999999995</c:v>
                </c:pt>
                <c:pt idx="5990">
                  <c:v>95.131720000000001</c:v>
                </c:pt>
                <c:pt idx="5991">
                  <c:v>95.162319999999994</c:v>
                </c:pt>
                <c:pt idx="5992">
                  <c:v>95.192179999999993</c:v>
                </c:pt>
                <c:pt idx="5993">
                  <c:v>95.222110000000001</c:v>
                </c:pt>
                <c:pt idx="5994">
                  <c:v>95.252610000000004</c:v>
                </c:pt>
                <c:pt idx="5995">
                  <c:v>95.283600000000007</c:v>
                </c:pt>
                <c:pt idx="5996">
                  <c:v>95.314449999999994</c:v>
                </c:pt>
                <c:pt idx="5997">
                  <c:v>95.344530000000006</c:v>
                </c:pt>
                <c:pt idx="5998">
                  <c:v>95.373220000000003</c:v>
                </c:pt>
                <c:pt idx="5999">
                  <c:v>95.400379999999998</c:v>
                </c:pt>
                <c:pt idx="6000">
                  <c:v>95.426240000000007</c:v>
                </c:pt>
                <c:pt idx="6001">
                  <c:v>95.451310000000007</c:v>
                </c:pt>
                <c:pt idx="6002">
                  <c:v>95.476230000000001</c:v>
                </c:pt>
                <c:pt idx="6003">
                  <c:v>95.501490000000004</c:v>
                </c:pt>
                <c:pt idx="6004">
                  <c:v>95.527500000000003</c:v>
                </c:pt>
                <c:pt idx="6005">
                  <c:v>95.554850000000002</c:v>
                </c:pt>
                <c:pt idx="6006">
                  <c:v>95.584209999999999</c:v>
                </c:pt>
                <c:pt idx="6007">
                  <c:v>95.616290000000006</c:v>
                </c:pt>
                <c:pt idx="6008">
                  <c:v>95.65137</c:v>
                </c:pt>
                <c:pt idx="6009">
                  <c:v>95.688910000000007</c:v>
                </c:pt>
                <c:pt idx="6010">
                  <c:v>95.727260000000001</c:v>
                </c:pt>
                <c:pt idx="6011">
                  <c:v>95.764570000000006</c:v>
                </c:pt>
                <c:pt idx="6012">
                  <c:v>95.799160000000001</c:v>
                </c:pt>
                <c:pt idx="6013">
                  <c:v>95.830079999999995</c:v>
                </c:pt>
                <c:pt idx="6014">
                  <c:v>95.85736</c:v>
                </c:pt>
                <c:pt idx="6015">
                  <c:v>95.88185</c:v>
                </c:pt>
                <c:pt idx="6016">
                  <c:v>95.904709999999994</c:v>
                </c:pt>
                <c:pt idx="6017">
                  <c:v>95.927419999999998</c:v>
                </c:pt>
                <c:pt idx="6018">
                  <c:v>95.95129</c:v>
                </c:pt>
                <c:pt idx="6019">
                  <c:v>95.977170000000001</c:v>
                </c:pt>
                <c:pt idx="6020">
                  <c:v>96.005129999999994</c:v>
                </c:pt>
                <c:pt idx="6021">
                  <c:v>96.034580000000005</c:v>
                </c:pt>
                <c:pt idx="6022">
                  <c:v>96.064689999999999</c:v>
                </c:pt>
                <c:pt idx="6023">
                  <c:v>96.094800000000006</c:v>
                </c:pt>
                <c:pt idx="6024">
                  <c:v>96.124570000000006</c:v>
                </c:pt>
                <c:pt idx="6025">
                  <c:v>96.153850000000006</c:v>
                </c:pt>
                <c:pt idx="6026">
                  <c:v>96.182460000000006</c:v>
                </c:pt>
                <c:pt idx="6027">
                  <c:v>96.210009999999997</c:v>
                </c:pt>
                <c:pt idx="6028">
                  <c:v>96.236109999999996</c:v>
                </c:pt>
                <c:pt idx="6029">
                  <c:v>96.260599999999997</c:v>
                </c:pt>
                <c:pt idx="6030">
                  <c:v>96.283580000000001</c:v>
                </c:pt>
                <c:pt idx="6031">
                  <c:v>96.305670000000006</c:v>
                </c:pt>
                <c:pt idx="6032">
                  <c:v>96.327749999999995</c:v>
                </c:pt>
                <c:pt idx="6033">
                  <c:v>96.35069</c:v>
                </c:pt>
                <c:pt idx="6034">
                  <c:v>96.375050000000002</c:v>
                </c:pt>
                <c:pt idx="6035">
                  <c:v>96.400919999999999</c:v>
                </c:pt>
                <c:pt idx="6036">
                  <c:v>96.427710000000005</c:v>
                </c:pt>
                <c:pt idx="6037">
                  <c:v>96.454750000000004</c:v>
                </c:pt>
                <c:pt idx="6038">
                  <c:v>96.481260000000006</c:v>
                </c:pt>
                <c:pt idx="6039">
                  <c:v>96.506730000000005</c:v>
                </c:pt>
                <c:pt idx="6040">
                  <c:v>96.530850000000001</c:v>
                </c:pt>
                <c:pt idx="6041">
                  <c:v>96.553479999999993</c:v>
                </c:pt>
                <c:pt idx="6042">
                  <c:v>96.574280000000002</c:v>
                </c:pt>
                <c:pt idx="6043">
                  <c:v>96.593029999999999</c:v>
                </c:pt>
                <c:pt idx="6044">
                  <c:v>96.609369999999998</c:v>
                </c:pt>
                <c:pt idx="6045">
                  <c:v>96.623369999999994</c:v>
                </c:pt>
                <c:pt idx="6046">
                  <c:v>96.635859999999994</c:v>
                </c:pt>
                <c:pt idx="6047">
                  <c:v>96.648790000000005</c:v>
                </c:pt>
                <c:pt idx="6048">
                  <c:v>96.665120000000002</c:v>
                </c:pt>
                <c:pt idx="6049">
                  <c:v>96.688699999999997</c:v>
                </c:pt>
                <c:pt idx="6050">
                  <c:v>96.721609999999998</c:v>
                </c:pt>
                <c:pt idx="6051">
                  <c:v>96.762540000000001</c:v>
                </c:pt>
                <c:pt idx="6052">
                  <c:v>96.806569999999994</c:v>
                </c:pt>
                <c:pt idx="6053">
                  <c:v>96.848330000000004</c:v>
                </c:pt>
                <c:pt idx="6054">
                  <c:v>96.884609999999995</c:v>
                </c:pt>
                <c:pt idx="6055">
                  <c:v>96.915220000000005</c:v>
                </c:pt>
                <c:pt idx="6056">
                  <c:v>96.941500000000005</c:v>
                </c:pt>
                <c:pt idx="6057">
                  <c:v>96.965299999999999</c:v>
                </c:pt>
                <c:pt idx="6058">
                  <c:v>96.987809999999996</c:v>
                </c:pt>
                <c:pt idx="6059">
                  <c:v>97.009540000000001</c:v>
                </c:pt>
                <c:pt idx="6060">
                  <c:v>97.030410000000003</c:v>
                </c:pt>
                <c:pt idx="6061">
                  <c:v>97.050399999999996</c:v>
                </c:pt>
                <c:pt idx="6062">
                  <c:v>97.06962</c:v>
                </c:pt>
                <c:pt idx="6063">
                  <c:v>97.088719999999995</c:v>
                </c:pt>
                <c:pt idx="6064">
                  <c:v>97.108500000000006</c:v>
                </c:pt>
                <c:pt idx="6065">
                  <c:v>97.129679999999993</c:v>
                </c:pt>
                <c:pt idx="6066">
                  <c:v>97.152519999999996</c:v>
                </c:pt>
                <c:pt idx="6067">
                  <c:v>97.176829999999995</c:v>
                </c:pt>
                <c:pt idx="6068">
                  <c:v>97.201880000000003</c:v>
                </c:pt>
                <c:pt idx="6069">
                  <c:v>97.226889999999997</c:v>
                </c:pt>
                <c:pt idx="6070">
                  <c:v>97.251369999999994</c:v>
                </c:pt>
                <c:pt idx="6071">
                  <c:v>97.275270000000006</c:v>
                </c:pt>
                <c:pt idx="6072">
                  <c:v>97.298810000000003</c:v>
                </c:pt>
                <c:pt idx="6073">
                  <c:v>97.322429999999997</c:v>
                </c:pt>
                <c:pt idx="6074">
                  <c:v>97.346289999999996</c:v>
                </c:pt>
                <c:pt idx="6075">
                  <c:v>97.370249999999999</c:v>
                </c:pt>
                <c:pt idx="6076">
                  <c:v>97.393889999999999</c:v>
                </c:pt>
                <c:pt idx="6077">
                  <c:v>97.416759999999996</c:v>
                </c:pt>
                <c:pt idx="6078">
                  <c:v>97.438640000000007</c:v>
                </c:pt>
                <c:pt idx="6079">
                  <c:v>97.459639999999993</c:v>
                </c:pt>
                <c:pt idx="6080">
                  <c:v>97.480090000000004</c:v>
                </c:pt>
                <c:pt idx="6081">
                  <c:v>97.500240000000005</c:v>
                </c:pt>
                <c:pt idx="6082">
                  <c:v>97.520129999999995</c:v>
                </c:pt>
                <c:pt idx="6083">
                  <c:v>97.539439999999999</c:v>
                </c:pt>
                <c:pt idx="6084">
                  <c:v>97.557699999999997</c:v>
                </c:pt>
                <c:pt idx="6085">
                  <c:v>97.574489999999997</c:v>
                </c:pt>
                <c:pt idx="6086">
                  <c:v>97.589579999999998</c:v>
                </c:pt>
                <c:pt idx="6087">
                  <c:v>97.603120000000004</c:v>
                </c:pt>
                <c:pt idx="6088">
                  <c:v>97.615499999999997</c:v>
                </c:pt>
                <c:pt idx="6089">
                  <c:v>97.62782</c:v>
                </c:pt>
                <c:pt idx="6090">
                  <c:v>97.641810000000007</c:v>
                </c:pt>
                <c:pt idx="6091">
                  <c:v>97.659959999999998</c:v>
                </c:pt>
                <c:pt idx="6092">
                  <c:v>97.68432</c:v>
                </c:pt>
                <c:pt idx="6093">
                  <c:v>97.715260000000001</c:v>
                </c:pt>
                <c:pt idx="6094">
                  <c:v>97.750060000000005</c:v>
                </c:pt>
                <c:pt idx="6095">
                  <c:v>97.784570000000002</c:v>
                </c:pt>
                <c:pt idx="6096">
                  <c:v>97.815150000000003</c:v>
                </c:pt>
                <c:pt idx="6097">
                  <c:v>97.840289999999996</c:v>
                </c:pt>
                <c:pt idx="6098">
                  <c:v>97.860190000000003</c:v>
                </c:pt>
                <c:pt idx="6099">
                  <c:v>97.875979999999998</c:v>
                </c:pt>
                <c:pt idx="6100">
                  <c:v>97.888909999999996</c:v>
                </c:pt>
                <c:pt idx="6101">
                  <c:v>97.900090000000006</c:v>
                </c:pt>
                <c:pt idx="6102">
                  <c:v>97.910579999999996</c:v>
                </c:pt>
                <c:pt idx="6103">
                  <c:v>97.921509999999998</c:v>
                </c:pt>
                <c:pt idx="6104">
                  <c:v>97.933779999999999</c:v>
                </c:pt>
                <c:pt idx="6105">
                  <c:v>97.948359999999994</c:v>
                </c:pt>
                <c:pt idx="6106">
                  <c:v>97.965720000000005</c:v>
                </c:pt>
                <c:pt idx="6107">
                  <c:v>97.985720000000001</c:v>
                </c:pt>
                <c:pt idx="6108">
                  <c:v>98.007429999999999</c:v>
                </c:pt>
                <c:pt idx="6109">
                  <c:v>98.029870000000003</c:v>
                </c:pt>
                <c:pt idx="6110">
                  <c:v>98.051839999999999</c:v>
                </c:pt>
                <c:pt idx="6111">
                  <c:v>98.072959999999995</c:v>
                </c:pt>
                <c:pt idx="6112">
                  <c:v>98.092960000000005</c:v>
                </c:pt>
                <c:pt idx="6113">
                  <c:v>98.111940000000004</c:v>
                </c:pt>
                <c:pt idx="6114">
                  <c:v>98.129810000000006</c:v>
                </c:pt>
                <c:pt idx="6115">
                  <c:v>98.146469999999994</c:v>
                </c:pt>
                <c:pt idx="6116">
                  <c:v>98.161770000000004</c:v>
                </c:pt>
                <c:pt idx="6117">
                  <c:v>98.176150000000007</c:v>
                </c:pt>
                <c:pt idx="6118">
                  <c:v>98.190520000000006</c:v>
                </c:pt>
                <c:pt idx="6119">
                  <c:v>98.206310000000002</c:v>
                </c:pt>
                <c:pt idx="6120">
                  <c:v>98.224760000000003</c:v>
                </c:pt>
                <c:pt idx="6121">
                  <c:v>98.246309999999994</c:v>
                </c:pt>
                <c:pt idx="6122">
                  <c:v>98.270349999999993</c:v>
                </c:pt>
                <c:pt idx="6123">
                  <c:v>98.295410000000004</c:v>
                </c:pt>
                <c:pt idx="6124">
                  <c:v>98.319770000000005</c:v>
                </c:pt>
                <c:pt idx="6125">
                  <c:v>98.342179999999999</c:v>
                </c:pt>
                <c:pt idx="6126">
                  <c:v>98.361890000000002</c:v>
                </c:pt>
                <c:pt idx="6127">
                  <c:v>98.378929999999997</c:v>
                </c:pt>
                <c:pt idx="6128">
                  <c:v>98.393630000000002</c:v>
                </c:pt>
                <c:pt idx="6129">
                  <c:v>98.406559999999999</c:v>
                </c:pt>
                <c:pt idx="6130">
                  <c:v>98.418139999999994</c:v>
                </c:pt>
                <c:pt idx="6131">
                  <c:v>98.428740000000005</c:v>
                </c:pt>
                <c:pt idx="6132">
                  <c:v>98.438630000000003</c:v>
                </c:pt>
                <c:pt idx="6133">
                  <c:v>98.448670000000007</c:v>
                </c:pt>
                <c:pt idx="6134">
                  <c:v>98.459969999999998</c:v>
                </c:pt>
                <c:pt idx="6135">
                  <c:v>98.474090000000004</c:v>
                </c:pt>
                <c:pt idx="6136">
                  <c:v>98.491780000000006</c:v>
                </c:pt>
                <c:pt idx="6137">
                  <c:v>98.512439999999998</c:v>
                </c:pt>
                <c:pt idx="6138">
                  <c:v>98.53407</c:v>
                </c:pt>
                <c:pt idx="6139">
                  <c:v>98.554569999999998</c:v>
                </c:pt>
                <c:pt idx="6140">
                  <c:v>98.572540000000004</c:v>
                </c:pt>
                <c:pt idx="6141">
                  <c:v>98.587549999999993</c:v>
                </c:pt>
                <c:pt idx="6142">
                  <c:v>98.600139999999996</c:v>
                </c:pt>
                <c:pt idx="6143">
                  <c:v>98.611050000000006</c:v>
                </c:pt>
                <c:pt idx="6144">
                  <c:v>98.621089999999995</c:v>
                </c:pt>
                <c:pt idx="6145">
                  <c:v>98.631180000000001</c:v>
                </c:pt>
                <c:pt idx="6146">
                  <c:v>98.641679999999994</c:v>
                </c:pt>
                <c:pt idx="6147">
                  <c:v>98.652410000000003</c:v>
                </c:pt>
                <c:pt idx="6148">
                  <c:v>98.662689999999998</c:v>
                </c:pt>
                <c:pt idx="6149">
                  <c:v>98.671869999999998</c:v>
                </c:pt>
                <c:pt idx="6150">
                  <c:v>98.679680000000005</c:v>
                </c:pt>
                <c:pt idx="6151">
                  <c:v>98.686670000000007</c:v>
                </c:pt>
                <c:pt idx="6152">
                  <c:v>98.693460000000002</c:v>
                </c:pt>
                <c:pt idx="6153">
                  <c:v>98.700680000000006</c:v>
                </c:pt>
                <c:pt idx="6154">
                  <c:v>98.708889999999997</c:v>
                </c:pt>
                <c:pt idx="6155">
                  <c:v>98.71857</c:v>
                </c:pt>
                <c:pt idx="6156">
                  <c:v>98.730310000000003</c:v>
                </c:pt>
                <c:pt idx="6157">
                  <c:v>98.744990000000001</c:v>
                </c:pt>
                <c:pt idx="6158">
                  <c:v>98.76294</c:v>
                </c:pt>
                <c:pt idx="6159">
                  <c:v>98.783510000000007</c:v>
                </c:pt>
                <c:pt idx="6160">
                  <c:v>98.804590000000005</c:v>
                </c:pt>
                <c:pt idx="6161">
                  <c:v>98.823779999999999</c:v>
                </c:pt>
                <c:pt idx="6162">
                  <c:v>98.839380000000006</c:v>
                </c:pt>
                <c:pt idx="6163">
                  <c:v>98.851129999999998</c:v>
                </c:pt>
                <c:pt idx="6164">
                  <c:v>98.859750000000005</c:v>
                </c:pt>
                <c:pt idx="6165">
                  <c:v>98.866439999999997</c:v>
                </c:pt>
                <c:pt idx="6166">
                  <c:v>98.872240000000005</c:v>
                </c:pt>
                <c:pt idx="6167">
                  <c:v>98.877889999999994</c:v>
                </c:pt>
                <c:pt idx="6168">
                  <c:v>98.883799999999994</c:v>
                </c:pt>
                <c:pt idx="6169">
                  <c:v>98.890140000000002</c:v>
                </c:pt>
                <c:pt idx="6170">
                  <c:v>98.897149999999996</c:v>
                </c:pt>
                <c:pt idx="6171">
                  <c:v>98.905050000000003</c:v>
                </c:pt>
                <c:pt idx="6172">
                  <c:v>98.91386</c:v>
                </c:pt>
                <c:pt idx="6173">
                  <c:v>98.923320000000004</c:v>
                </c:pt>
                <c:pt idx="6174">
                  <c:v>98.93253</c:v>
                </c:pt>
                <c:pt idx="6175">
                  <c:v>98.940219999999997</c:v>
                </c:pt>
                <c:pt idx="6176">
                  <c:v>98.945790000000002</c:v>
                </c:pt>
                <c:pt idx="6177">
                  <c:v>98.951160000000002</c:v>
                </c:pt>
                <c:pt idx="6178">
                  <c:v>98.960589999999996</c:v>
                </c:pt>
                <c:pt idx="6179">
                  <c:v>98.976979999999998</c:v>
                </c:pt>
                <c:pt idx="6180">
                  <c:v>98.996889999999993</c:v>
                </c:pt>
                <c:pt idx="6181">
                  <c:v>99.013810000000007</c:v>
                </c:pt>
                <c:pt idx="6182">
                  <c:v>99.024270000000001</c:v>
                </c:pt>
                <c:pt idx="6183">
                  <c:v>99.029560000000004</c:v>
                </c:pt>
                <c:pt idx="6184">
                  <c:v>99.032679999999999</c:v>
                </c:pt>
                <c:pt idx="6185">
                  <c:v>99.036100000000005</c:v>
                </c:pt>
                <c:pt idx="6186">
                  <c:v>99.040949999999995</c:v>
                </c:pt>
                <c:pt idx="6187">
                  <c:v>99.04701</c:v>
                </c:pt>
                <c:pt idx="6188">
                  <c:v>99.053449999999998</c:v>
                </c:pt>
                <c:pt idx="6189">
                  <c:v>99.059749999999994</c:v>
                </c:pt>
                <c:pt idx="6190">
                  <c:v>99.065420000000003</c:v>
                </c:pt>
                <c:pt idx="6191">
                  <c:v>99.070760000000007</c:v>
                </c:pt>
                <c:pt idx="6192">
                  <c:v>99.076160000000002</c:v>
                </c:pt>
                <c:pt idx="6193">
                  <c:v>99.082030000000003</c:v>
                </c:pt>
                <c:pt idx="6194">
                  <c:v>99.08869</c:v>
                </c:pt>
                <c:pt idx="6195">
                  <c:v>99.096220000000002</c:v>
                </c:pt>
                <c:pt idx="6196">
                  <c:v>99.10463</c:v>
                </c:pt>
                <c:pt idx="6197">
                  <c:v>99.114009999999993</c:v>
                </c:pt>
                <c:pt idx="6198">
                  <c:v>99.124309999999994</c:v>
                </c:pt>
                <c:pt idx="6199">
                  <c:v>99.135369999999995</c:v>
                </c:pt>
                <c:pt idx="6200">
                  <c:v>99.146640000000005</c:v>
                </c:pt>
                <c:pt idx="6201">
                  <c:v>99.157349999999994</c:v>
                </c:pt>
                <c:pt idx="6202">
                  <c:v>99.166489999999996</c:v>
                </c:pt>
                <c:pt idx="6203">
                  <c:v>99.173349999999999</c:v>
                </c:pt>
                <c:pt idx="6204">
                  <c:v>99.177660000000003</c:v>
                </c:pt>
                <c:pt idx="6205">
                  <c:v>99.179900000000004</c:v>
                </c:pt>
                <c:pt idx="6206">
                  <c:v>99.181150000000002</c:v>
                </c:pt>
                <c:pt idx="6207">
                  <c:v>99.182900000000004</c:v>
                </c:pt>
                <c:pt idx="6208">
                  <c:v>99.186239999999998</c:v>
                </c:pt>
                <c:pt idx="6209">
                  <c:v>99.191630000000004</c:v>
                </c:pt>
                <c:pt idx="6210">
                  <c:v>99.198700000000002</c:v>
                </c:pt>
                <c:pt idx="6211">
                  <c:v>99.206469999999996</c:v>
                </c:pt>
                <c:pt idx="6212">
                  <c:v>99.213579999999993</c:v>
                </c:pt>
                <c:pt idx="6213">
                  <c:v>99.218459999999993</c:v>
                </c:pt>
                <c:pt idx="6214">
                  <c:v>99.219920000000002</c:v>
                </c:pt>
                <c:pt idx="6215">
                  <c:v>99.217380000000006</c:v>
                </c:pt>
                <c:pt idx="6216">
                  <c:v>99.211240000000004</c:v>
                </c:pt>
                <c:pt idx="6217">
                  <c:v>99.203400000000002</c:v>
                </c:pt>
                <c:pt idx="6218">
                  <c:v>99.196569999999994</c:v>
                </c:pt>
                <c:pt idx="6219">
                  <c:v>99.193799999999996</c:v>
                </c:pt>
                <c:pt idx="6220">
                  <c:v>99.197710000000001</c:v>
                </c:pt>
                <c:pt idx="6221">
                  <c:v>99.210149999999999</c:v>
                </c:pt>
                <c:pt idx="6222">
                  <c:v>99.230950000000007</c:v>
                </c:pt>
                <c:pt idx="6223">
                  <c:v>99.25703</c:v>
                </c:pt>
                <c:pt idx="6224">
                  <c:v>99.282510000000002</c:v>
                </c:pt>
                <c:pt idx="6225">
                  <c:v>99.302170000000004</c:v>
                </c:pt>
                <c:pt idx="6226">
                  <c:v>99.31371</c:v>
                </c:pt>
                <c:pt idx="6227">
                  <c:v>99.318250000000006</c:v>
                </c:pt>
                <c:pt idx="6228">
                  <c:v>99.318629999999999</c:v>
                </c:pt>
                <c:pt idx="6229">
                  <c:v>99.317639999999997</c:v>
                </c:pt>
                <c:pt idx="6230">
                  <c:v>99.31729</c:v>
                </c:pt>
                <c:pt idx="6231">
                  <c:v>99.318439999999995</c:v>
                </c:pt>
                <c:pt idx="6232">
                  <c:v>99.32105</c:v>
                </c:pt>
                <c:pt idx="6233">
                  <c:v>99.324979999999996</c:v>
                </c:pt>
                <c:pt idx="6234">
                  <c:v>99.33023</c:v>
                </c:pt>
                <c:pt idx="6235">
                  <c:v>99.336939999999998</c:v>
                </c:pt>
                <c:pt idx="6236">
                  <c:v>99.344549999999998</c:v>
                </c:pt>
                <c:pt idx="6237">
                  <c:v>99.351920000000007</c:v>
                </c:pt>
                <c:pt idx="6238">
                  <c:v>99.358080000000001</c:v>
                </c:pt>
                <c:pt idx="6239">
                  <c:v>99.362979999999993</c:v>
                </c:pt>
                <c:pt idx="6240">
                  <c:v>99.36721</c:v>
                </c:pt>
                <c:pt idx="6241">
                  <c:v>99.371510000000001</c:v>
                </c:pt>
                <c:pt idx="6242">
                  <c:v>99.376069999999999</c:v>
                </c:pt>
                <c:pt idx="6243">
                  <c:v>99.380570000000006</c:v>
                </c:pt>
                <c:pt idx="6244">
                  <c:v>99.384460000000004</c:v>
                </c:pt>
                <c:pt idx="6245">
                  <c:v>99.387379999999993</c:v>
                </c:pt>
                <c:pt idx="6246">
                  <c:v>99.389259999999993</c:v>
                </c:pt>
                <c:pt idx="6247">
                  <c:v>99.39049</c:v>
                </c:pt>
                <c:pt idx="6248">
                  <c:v>99.39161</c:v>
                </c:pt>
                <c:pt idx="6249">
                  <c:v>99.393150000000006</c:v>
                </c:pt>
                <c:pt idx="6250">
                  <c:v>99.395290000000003</c:v>
                </c:pt>
                <c:pt idx="6251">
                  <c:v>99.39819</c:v>
                </c:pt>
                <c:pt idx="6252">
                  <c:v>99.401619999999994</c:v>
                </c:pt>
                <c:pt idx="6253">
                  <c:v>99.405529999999999</c:v>
                </c:pt>
                <c:pt idx="6254">
                  <c:v>99.409930000000003</c:v>
                </c:pt>
                <c:pt idx="6255">
                  <c:v>99.415080000000003</c:v>
                </c:pt>
                <c:pt idx="6256">
                  <c:v>99.421099999999996</c:v>
                </c:pt>
                <c:pt idx="6257">
                  <c:v>99.427959999999999</c:v>
                </c:pt>
                <c:pt idx="6258">
                  <c:v>99.435220000000001</c:v>
                </c:pt>
                <c:pt idx="6259">
                  <c:v>99.441959999999995</c:v>
                </c:pt>
                <c:pt idx="6260">
                  <c:v>99.446899999999999</c:v>
                </c:pt>
                <c:pt idx="6261">
                  <c:v>99.449330000000003</c:v>
                </c:pt>
                <c:pt idx="6262">
                  <c:v>99.449879999999993</c:v>
                </c:pt>
                <c:pt idx="6263">
                  <c:v>99.450770000000006</c:v>
                </c:pt>
                <c:pt idx="6264">
                  <c:v>99.453749999999999</c:v>
                </c:pt>
                <c:pt idx="6265">
                  <c:v>99.458309999999997</c:v>
                </c:pt>
                <c:pt idx="6266">
                  <c:v>99.461650000000006</c:v>
                </c:pt>
                <c:pt idx="6267">
                  <c:v>99.462429999999998</c:v>
                </c:pt>
                <c:pt idx="6268">
                  <c:v>99.461690000000004</c:v>
                </c:pt>
                <c:pt idx="6269">
                  <c:v>99.461460000000002</c:v>
                </c:pt>
                <c:pt idx="6270">
                  <c:v>99.463170000000005</c:v>
                </c:pt>
                <c:pt idx="6271">
                  <c:v>99.465940000000003</c:v>
                </c:pt>
                <c:pt idx="6272">
                  <c:v>99.466849999999994</c:v>
                </c:pt>
                <c:pt idx="6273">
                  <c:v>99.463040000000007</c:v>
                </c:pt>
                <c:pt idx="6274">
                  <c:v>99.454650000000001</c:v>
                </c:pt>
                <c:pt idx="6275">
                  <c:v>99.446680000000001</c:v>
                </c:pt>
                <c:pt idx="6276">
                  <c:v>99.444339999999997</c:v>
                </c:pt>
                <c:pt idx="6277">
                  <c:v>99.447059999999993</c:v>
                </c:pt>
                <c:pt idx="6278">
                  <c:v>99.450680000000006</c:v>
                </c:pt>
                <c:pt idx="6279">
                  <c:v>99.453460000000007</c:v>
                </c:pt>
                <c:pt idx="6280">
                  <c:v>99.456249999999997</c:v>
                </c:pt>
                <c:pt idx="6281">
                  <c:v>99.460530000000006</c:v>
                </c:pt>
                <c:pt idx="6282">
                  <c:v>99.466769999999997</c:v>
                </c:pt>
                <c:pt idx="6283">
                  <c:v>99.474429999999998</c:v>
                </c:pt>
                <c:pt idx="6284">
                  <c:v>99.482249999999993</c:v>
                </c:pt>
                <c:pt idx="6285">
                  <c:v>99.489440000000002</c:v>
                </c:pt>
                <c:pt idx="6286">
                  <c:v>99.495739999999998</c:v>
                </c:pt>
                <c:pt idx="6287">
                  <c:v>99.501630000000006</c:v>
                </c:pt>
                <c:pt idx="6288">
                  <c:v>99.50761</c:v>
                </c:pt>
                <c:pt idx="6289">
                  <c:v>99.513810000000007</c:v>
                </c:pt>
                <c:pt idx="6290">
                  <c:v>99.519850000000005</c:v>
                </c:pt>
                <c:pt idx="6291">
                  <c:v>99.524969999999996</c:v>
                </c:pt>
                <c:pt idx="6292">
                  <c:v>99.528649999999999</c:v>
                </c:pt>
                <c:pt idx="6293">
                  <c:v>99.531170000000003</c:v>
                </c:pt>
                <c:pt idx="6294">
                  <c:v>99.533640000000005</c:v>
                </c:pt>
                <c:pt idx="6295">
                  <c:v>99.537739999999999</c:v>
                </c:pt>
                <c:pt idx="6296">
                  <c:v>99.544979999999995</c:v>
                </c:pt>
                <c:pt idx="6297">
                  <c:v>99.555819999999997</c:v>
                </c:pt>
                <c:pt idx="6298">
                  <c:v>99.569230000000005</c:v>
                </c:pt>
                <c:pt idx="6299">
                  <c:v>99.582560000000001</c:v>
                </c:pt>
                <c:pt idx="6300">
                  <c:v>99.591999999999999</c:v>
                </c:pt>
                <c:pt idx="6301">
                  <c:v>99.594250000000002</c:v>
                </c:pt>
                <c:pt idx="6302">
                  <c:v>99.58775</c:v>
                </c:pt>
                <c:pt idx="6303">
                  <c:v>99.574219999999997</c:v>
                </c:pt>
                <c:pt idx="6304">
                  <c:v>99.557789999999997</c:v>
                </c:pt>
                <c:pt idx="6305">
                  <c:v>99.54298</c:v>
                </c:pt>
                <c:pt idx="6306">
                  <c:v>99.532679999999999</c:v>
                </c:pt>
                <c:pt idx="6307">
                  <c:v>99.527510000000007</c:v>
                </c:pt>
                <c:pt idx="6308">
                  <c:v>99.52637</c:v>
                </c:pt>
                <c:pt idx="6309">
                  <c:v>99.527730000000005</c:v>
                </c:pt>
                <c:pt idx="6310">
                  <c:v>99.530270000000002</c:v>
                </c:pt>
                <c:pt idx="6311">
                  <c:v>99.533450000000002</c:v>
                </c:pt>
                <c:pt idx="6312">
                  <c:v>99.537099999999995</c:v>
                </c:pt>
                <c:pt idx="6313">
                  <c:v>99.541390000000007</c:v>
                </c:pt>
                <c:pt idx="6314">
                  <c:v>99.546139999999994</c:v>
                </c:pt>
                <c:pt idx="6315">
                  <c:v>99.550870000000003</c:v>
                </c:pt>
                <c:pt idx="6316">
                  <c:v>99.554829999999995</c:v>
                </c:pt>
                <c:pt idx="6317">
                  <c:v>99.557180000000002</c:v>
                </c:pt>
                <c:pt idx="6318">
                  <c:v>99.55744</c:v>
                </c:pt>
                <c:pt idx="6319">
                  <c:v>99.555760000000006</c:v>
                </c:pt>
                <c:pt idx="6320">
                  <c:v>99.552899999999994</c:v>
                </c:pt>
                <c:pt idx="6321">
                  <c:v>99.549769999999995</c:v>
                </c:pt>
                <c:pt idx="6322">
                  <c:v>99.547399999999996</c:v>
                </c:pt>
                <c:pt idx="6323">
                  <c:v>99.546490000000006</c:v>
                </c:pt>
                <c:pt idx="6324">
                  <c:v>99.547160000000005</c:v>
                </c:pt>
                <c:pt idx="6325">
                  <c:v>99.549090000000007</c:v>
                </c:pt>
                <c:pt idx="6326">
                  <c:v>99.551810000000003</c:v>
                </c:pt>
                <c:pt idx="6327">
                  <c:v>99.554649999999995</c:v>
                </c:pt>
                <c:pt idx="6328">
                  <c:v>99.556960000000004</c:v>
                </c:pt>
                <c:pt idx="6329">
                  <c:v>99.558329999999998</c:v>
                </c:pt>
                <c:pt idx="6330">
                  <c:v>99.558109999999999</c:v>
                </c:pt>
                <c:pt idx="6331">
                  <c:v>99.556160000000006</c:v>
                </c:pt>
                <c:pt idx="6332">
                  <c:v>99.552580000000006</c:v>
                </c:pt>
                <c:pt idx="6333">
                  <c:v>99.548069999999996</c:v>
                </c:pt>
                <c:pt idx="6334">
                  <c:v>99.543729999999996</c:v>
                </c:pt>
                <c:pt idx="6335">
                  <c:v>99.540679999999995</c:v>
                </c:pt>
                <c:pt idx="6336">
                  <c:v>99.539469999999994</c:v>
                </c:pt>
                <c:pt idx="6337">
                  <c:v>99.54034</c:v>
                </c:pt>
                <c:pt idx="6338">
                  <c:v>99.542820000000006</c:v>
                </c:pt>
                <c:pt idx="6339">
                  <c:v>99.546080000000003</c:v>
                </c:pt>
                <c:pt idx="6340">
                  <c:v>99.549239999999998</c:v>
                </c:pt>
                <c:pt idx="6341">
                  <c:v>99.551379999999995</c:v>
                </c:pt>
                <c:pt idx="6342">
                  <c:v>99.552000000000007</c:v>
                </c:pt>
                <c:pt idx="6343">
                  <c:v>99.550899999999999</c:v>
                </c:pt>
                <c:pt idx="6344">
                  <c:v>99.548360000000002</c:v>
                </c:pt>
                <c:pt idx="6345">
                  <c:v>99.544939999999997</c:v>
                </c:pt>
                <c:pt idx="6346">
                  <c:v>99.541719999999998</c:v>
                </c:pt>
                <c:pt idx="6347">
                  <c:v>99.540180000000007</c:v>
                </c:pt>
                <c:pt idx="6348">
                  <c:v>99.542019999999994</c:v>
                </c:pt>
                <c:pt idx="6349">
                  <c:v>99.548519999999996</c:v>
                </c:pt>
                <c:pt idx="6350">
                  <c:v>99.559309999999996</c:v>
                </c:pt>
                <c:pt idx="6351">
                  <c:v>99.572019999999995</c:v>
                </c:pt>
                <c:pt idx="6352">
                  <c:v>99.583309999999997</c:v>
                </c:pt>
                <c:pt idx="6353">
                  <c:v>99.590609999999998</c:v>
                </c:pt>
                <c:pt idx="6354">
                  <c:v>99.593190000000007</c:v>
                </c:pt>
                <c:pt idx="6355">
                  <c:v>99.591930000000005</c:v>
                </c:pt>
                <c:pt idx="6356">
                  <c:v>99.588470000000001</c:v>
                </c:pt>
                <c:pt idx="6357">
                  <c:v>99.584400000000002</c:v>
                </c:pt>
                <c:pt idx="6358">
                  <c:v>99.580730000000003</c:v>
                </c:pt>
                <c:pt idx="6359">
                  <c:v>99.577939999999998</c:v>
                </c:pt>
                <c:pt idx="6360">
                  <c:v>99.575869999999995</c:v>
                </c:pt>
                <c:pt idx="6361">
                  <c:v>99.574089999999998</c:v>
                </c:pt>
                <c:pt idx="6362">
                  <c:v>99.572199999999995</c:v>
                </c:pt>
                <c:pt idx="6363">
                  <c:v>99.570049999999995</c:v>
                </c:pt>
                <c:pt idx="6364">
                  <c:v>99.567750000000004</c:v>
                </c:pt>
                <c:pt idx="6365">
                  <c:v>99.565709999999996</c:v>
                </c:pt>
                <c:pt idx="6366">
                  <c:v>99.564019999999999</c:v>
                </c:pt>
                <c:pt idx="6367">
                  <c:v>99.562619999999995</c:v>
                </c:pt>
                <c:pt idx="6368">
                  <c:v>99.560940000000002</c:v>
                </c:pt>
                <c:pt idx="6369">
                  <c:v>99.557990000000004</c:v>
                </c:pt>
                <c:pt idx="6370">
                  <c:v>99.552890000000005</c:v>
                </c:pt>
                <c:pt idx="6371">
                  <c:v>99.545199999999994</c:v>
                </c:pt>
                <c:pt idx="6372">
                  <c:v>99.53528</c:v>
                </c:pt>
                <c:pt idx="6373">
                  <c:v>99.524519999999995</c:v>
                </c:pt>
                <c:pt idx="6374">
                  <c:v>99.514399999999995</c:v>
                </c:pt>
                <c:pt idx="6375">
                  <c:v>99.506420000000006</c:v>
                </c:pt>
                <c:pt idx="6376">
                  <c:v>99.501239999999996</c:v>
                </c:pt>
                <c:pt idx="6377">
                  <c:v>99.498859999999993</c:v>
                </c:pt>
                <c:pt idx="6378">
                  <c:v>99.498949999999994</c:v>
                </c:pt>
                <c:pt idx="6379">
                  <c:v>99.501130000000003</c:v>
                </c:pt>
                <c:pt idx="6380">
                  <c:v>99.505070000000003</c:v>
                </c:pt>
                <c:pt idx="6381">
                  <c:v>99.510530000000003</c:v>
                </c:pt>
                <c:pt idx="6382">
                  <c:v>99.516850000000005</c:v>
                </c:pt>
                <c:pt idx="6383">
                  <c:v>99.523269999999997</c:v>
                </c:pt>
                <c:pt idx="6384">
                  <c:v>99.529169999999993</c:v>
                </c:pt>
                <c:pt idx="6385">
                  <c:v>99.534319999999994</c:v>
                </c:pt>
                <c:pt idx="6386">
                  <c:v>99.538820000000001</c:v>
                </c:pt>
                <c:pt idx="6387">
                  <c:v>99.542559999999995</c:v>
                </c:pt>
                <c:pt idx="6388">
                  <c:v>99.544979999999995</c:v>
                </c:pt>
                <c:pt idx="6389">
                  <c:v>99.545349999999999</c:v>
                </c:pt>
                <c:pt idx="6390">
                  <c:v>99.542670000000001</c:v>
                </c:pt>
                <c:pt idx="6391">
                  <c:v>99.53689</c:v>
                </c:pt>
                <c:pt idx="6392">
                  <c:v>99.528570000000002</c:v>
                </c:pt>
                <c:pt idx="6393">
                  <c:v>99.519040000000004</c:v>
                </c:pt>
                <c:pt idx="6394">
                  <c:v>99.509640000000005</c:v>
                </c:pt>
                <c:pt idx="6395">
                  <c:v>99.500950000000003</c:v>
                </c:pt>
                <c:pt idx="6396">
                  <c:v>99.492940000000004</c:v>
                </c:pt>
                <c:pt idx="6397">
                  <c:v>99.486180000000004</c:v>
                </c:pt>
                <c:pt idx="6398">
                  <c:v>99.482069999999993</c:v>
                </c:pt>
                <c:pt idx="6399">
                  <c:v>99.483339999999998</c:v>
                </c:pt>
                <c:pt idx="6400">
                  <c:v>99.491529999999997</c:v>
                </c:pt>
                <c:pt idx="6401">
                  <c:v>99.504720000000006</c:v>
                </c:pt>
                <c:pt idx="6402">
                  <c:v>99.517910000000001</c:v>
                </c:pt>
                <c:pt idx="6403">
                  <c:v>99.526690000000002</c:v>
                </c:pt>
                <c:pt idx="6404">
                  <c:v>99.52955</c:v>
                </c:pt>
                <c:pt idx="6405">
                  <c:v>99.527900000000002</c:v>
                </c:pt>
                <c:pt idx="6406">
                  <c:v>99.524370000000005</c:v>
                </c:pt>
                <c:pt idx="6407">
                  <c:v>99.521360000000001</c:v>
                </c:pt>
                <c:pt idx="6408">
                  <c:v>99.520650000000003</c:v>
                </c:pt>
                <c:pt idx="6409">
                  <c:v>99.523390000000006</c:v>
                </c:pt>
                <c:pt idx="6410">
                  <c:v>99.530360000000002</c:v>
                </c:pt>
                <c:pt idx="6411">
                  <c:v>99.542209999999997</c:v>
                </c:pt>
                <c:pt idx="6412">
                  <c:v>99.559560000000005</c:v>
                </c:pt>
                <c:pt idx="6413">
                  <c:v>99.582130000000006</c:v>
                </c:pt>
                <c:pt idx="6414">
                  <c:v>99.608959999999996</c:v>
                </c:pt>
                <c:pt idx="6415">
                  <c:v>99.636880000000005</c:v>
                </c:pt>
                <c:pt idx="6416">
                  <c:v>99.661240000000006</c:v>
                </c:pt>
                <c:pt idx="6417">
                  <c:v>99.677660000000003</c:v>
                </c:pt>
                <c:pt idx="6418">
                  <c:v>99.682950000000005</c:v>
                </c:pt>
                <c:pt idx="6419">
                  <c:v>99.676749999999998</c:v>
                </c:pt>
                <c:pt idx="6420">
                  <c:v>99.661600000000007</c:v>
                </c:pt>
                <c:pt idx="6421">
                  <c:v>99.641459999999995</c:v>
                </c:pt>
                <c:pt idx="6422">
                  <c:v>99.622119999999995</c:v>
                </c:pt>
                <c:pt idx="6423">
                  <c:v>99.607979999999998</c:v>
                </c:pt>
                <c:pt idx="6424">
                  <c:v>99.600639999999999</c:v>
                </c:pt>
                <c:pt idx="6425">
                  <c:v>99.599140000000006</c:v>
                </c:pt>
                <c:pt idx="6426">
                  <c:v>99.599819999999994</c:v>
                </c:pt>
                <c:pt idx="6427">
                  <c:v>99.598039999999997</c:v>
                </c:pt>
                <c:pt idx="6428">
                  <c:v>99.589830000000006</c:v>
                </c:pt>
                <c:pt idx="6429">
                  <c:v>99.574430000000007</c:v>
                </c:pt>
                <c:pt idx="6430">
                  <c:v>99.555980000000005</c:v>
                </c:pt>
                <c:pt idx="6431">
                  <c:v>99.542280000000005</c:v>
                </c:pt>
                <c:pt idx="6432">
                  <c:v>99.540310000000005</c:v>
                </c:pt>
                <c:pt idx="6433">
                  <c:v>99.551699999999997</c:v>
                </c:pt>
                <c:pt idx="6434">
                  <c:v>99.571209999999994</c:v>
                </c:pt>
                <c:pt idx="6435">
                  <c:v>99.590879999999999</c:v>
                </c:pt>
                <c:pt idx="6436">
                  <c:v>99.604609999999994</c:v>
                </c:pt>
                <c:pt idx="6437">
                  <c:v>99.610240000000005</c:v>
                </c:pt>
                <c:pt idx="6438">
                  <c:v>99.60924</c:v>
                </c:pt>
                <c:pt idx="6439">
                  <c:v>99.604510000000005</c:v>
                </c:pt>
                <c:pt idx="6440">
                  <c:v>99.598730000000003</c:v>
                </c:pt>
                <c:pt idx="6441">
                  <c:v>99.593699999999998</c:v>
                </c:pt>
                <c:pt idx="6442">
                  <c:v>99.589870000000005</c:v>
                </c:pt>
                <c:pt idx="6443">
                  <c:v>99.586960000000005</c:v>
                </c:pt>
                <c:pt idx="6444">
                  <c:v>99.584209999999999</c:v>
                </c:pt>
                <c:pt idx="6445">
                  <c:v>99.581090000000003</c:v>
                </c:pt>
                <c:pt idx="6446">
                  <c:v>99.577579999999998</c:v>
                </c:pt>
                <c:pt idx="6447">
                  <c:v>99.57432</c:v>
                </c:pt>
                <c:pt idx="6448">
                  <c:v>99.572280000000006</c:v>
                </c:pt>
                <c:pt idx="6449">
                  <c:v>99.572450000000003</c:v>
                </c:pt>
                <c:pt idx="6450">
                  <c:v>99.575109999999995</c:v>
                </c:pt>
                <c:pt idx="6451">
                  <c:v>99.579769999999996</c:v>
                </c:pt>
                <c:pt idx="6452">
                  <c:v>99.585369999999998</c:v>
                </c:pt>
                <c:pt idx="6453">
                  <c:v>99.590670000000003</c:v>
                </c:pt>
                <c:pt idx="6454">
                  <c:v>99.595190000000002</c:v>
                </c:pt>
                <c:pt idx="6455">
                  <c:v>99.598990000000001</c:v>
                </c:pt>
                <c:pt idx="6456">
                  <c:v>99.602170000000001</c:v>
                </c:pt>
                <c:pt idx="6457">
                  <c:v>99.604550000000003</c:v>
                </c:pt>
                <c:pt idx="6458">
                  <c:v>99.605509999999995</c:v>
                </c:pt>
                <c:pt idx="6459">
                  <c:v>99.604209999999995</c:v>
                </c:pt>
                <c:pt idx="6460">
                  <c:v>99.600560000000002</c:v>
                </c:pt>
                <c:pt idx="6461">
                  <c:v>99.595510000000004</c:v>
                </c:pt>
                <c:pt idx="6462">
                  <c:v>99.590609999999998</c:v>
                </c:pt>
                <c:pt idx="6463">
                  <c:v>99.587670000000003</c:v>
                </c:pt>
                <c:pt idx="6464">
                  <c:v>99.587429999999998</c:v>
                </c:pt>
                <c:pt idx="6465">
                  <c:v>99.589699999999993</c:v>
                </c:pt>
                <c:pt idx="6466">
                  <c:v>99.593670000000003</c:v>
                </c:pt>
                <c:pt idx="6467">
                  <c:v>99.598219999999998</c:v>
                </c:pt>
                <c:pt idx="6468">
                  <c:v>99.602310000000003</c:v>
                </c:pt>
                <c:pt idx="6469">
                  <c:v>99.605699999999999</c:v>
                </c:pt>
                <c:pt idx="6470">
                  <c:v>99.608919999999998</c:v>
                </c:pt>
                <c:pt idx="6471">
                  <c:v>99.612819999999999</c:v>
                </c:pt>
                <c:pt idx="6472">
                  <c:v>99.617599999999996</c:v>
                </c:pt>
                <c:pt idx="6473">
                  <c:v>99.622219999999999</c:v>
                </c:pt>
                <c:pt idx="6474">
                  <c:v>99.625240000000005</c:v>
                </c:pt>
                <c:pt idx="6475">
                  <c:v>99.625720000000001</c:v>
                </c:pt>
                <c:pt idx="6476">
                  <c:v>99.623540000000006</c:v>
                </c:pt>
                <c:pt idx="6477">
                  <c:v>99.619500000000002</c:v>
                </c:pt>
                <c:pt idx="6478">
                  <c:v>99.614729999999994</c:v>
                </c:pt>
                <c:pt idx="6479">
                  <c:v>99.610439999999997</c:v>
                </c:pt>
                <c:pt idx="6480">
                  <c:v>99.607650000000007</c:v>
                </c:pt>
                <c:pt idx="6481">
                  <c:v>99.606960000000001</c:v>
                </c:pt>
                <c:pt idx="6482">
                  <c:v>99.608490000000003</c:v>
                </c:pt>
                <c:pt idx="6483">
                  <c:v>99.611840000000001</c:v>
                </c:pt>
                <c:pt idx="6484">
                  <c:v>99.616389999999996</c:v>
                </c:pt>
                <c:pt idx="6485">
                  <c:v>99.621350000000007</c:v>
                </c:pt>
                <c:pt idx="6486">
                  <c:v>99.626109999999997</c:v>
                </c:pt>
                <c:pt idx="6487">
                  <c:v>99.630200000000002</c:v>
                </c:pt>
                <c:pt idx="6488">
                  <c:v>99.633260000000007</c:v>
                </c:pt>
                <c:pt idx="6489">
                  <c:v>99.635249999999999</c:v>
                </c:pt>
                <c:pt idx="6490">
                  <c:v>99.636250000000004</c:v>
                </c:pt>
                <c:pt idx="6491">
                  <c:v>99.636300000000006</c:v>
                </c:pt>
                <c:pt idx="6492">
                  <c:v>99.635249999999999</c:v>
                </c:pt>
                <c:pt idx="6493">
                  <c:v>99.632909999999995</c:v>
                </c:pt>
                <c:pt idx="6494">
                  <c:v>99.629360000000005</c:v>
                </c:pt>
                <c:pt idx="6495">
                  <c:v>99.62518</c:v>
                </c:pt>
                <c:pt idx="6496">
                  <c:v>99.620930000000001</c:v>
                </c:pt>
                <c:pt idx="6497">
                  <c:v>99.617099999999994</c:v>
                </c:pt>
                <c:pt idx="6498">
                  <c:v>99.613730000000004</c:v>
                </c:pt>
                <c:pt idx="6499">
                  <c:v>99.610669999999999</c:v>
                </c:pt>
                <c:pt idx="6500">
                  <c:v>99.607830000000007</c:v>
                </c:pt>
                <c:pt idx="6501">
                  <c:v>99.605429999999998</c:v>
                </c:pt>
                <c:pt idx="6502">
                  <c:v>99.603899999999996</c:v>
                </c:pt>
                <c:pt idx="6503">
                  <c:v>99.60369</c:v>
                </c:pt>
                <c:pt idx="6504">
                  <c:v>99.604839999999996</c:v>
                </c:pt>
                <c:pt idx="6505">
                  <c:v>99.607010000000002</c:v>
                </c:pt>
                <c:pt idx="6506">
                  <c:v>99.609740000000002</c:v>
                </c:pt>
                <c:pt idx="6507">
                  <c:v>99.612589999999997</c:v>
                </c:pt>
                <c:pt idx="6508">
                  <c:v>99.615290000000002</c:v>
                </c:pt>
                <c:pt idx="6509">
                  <c:v>99.617940000000004</c:v>
                </c:pt>
                <c:pt idx="6510">
                  <c:v>99.620670000000004</c:v>
                </c:pt>
                <c:pt idx="6511">
                  <c:v>99.623800000000003</c:v>
                </c:pt>
                <c:pt idx="6512">
                  <c:v>99.627350000000007</c:v>
                </c:pt>
                <c:pt idx="6513">
                  <c:v>99.63091</c:v>
                </c:pt>
                <c:pt idx="6514">
                  <c:v>99.633769999999998</c:v>
                </c:pt>
                <c:pt idx="6515">
                  <c:v>99.635120000000001</c:v>
                </c:pt>
                <c:pt idx="6516">
                  <c:v>99.634460000000004</c:v>
                </c:pt>
                <c:pt idx="6517">
                  <c:v>99.631810000000002</c:v>
                </c:pt>
                <c:pt idx="6518">
                  <c:v>99.627799999999993</c:v>
                </c:pt>
                <c:pt idx="6519">
                  <c:v>99.623509999999996</c:v>
                </c:pt>
                <c:pt idx="6520">
                  <c:v>99.619919999999993</c:v>
                </c:pt>
                <c:pt idx="6521">
                  <c:v>99.617549999999994</c:v>
                </c:pt>
                <c:pt idx="6522">
                  <c:v>99.616249999999994</c:v>
                </c:pt>
                <c:pt idx="6523">
                  <c:v>99.615430000000003</c:v>
                </c:pt>
                <c:pt idx="6524">
                  <c:v>99.61439</c:v>
                </c:pt>
                <c:pt idx="6525">
                  <c:v>99.613010000000003</c:v>
                </c:pt>
                <c:pt idx="6526">
                  <c:v>99.611649999999997</c:v>
                </c:pt>
                <c:pt idx="6527">
                  <c:v>99.611149999999995</c:v>
                </c:pt>
                <c:pt idx="6528">
                  <c:v>99.612210000000005</c:v>
                </c:pt>
                <c:pt idx="6529">
                  <c:v>99.615229999999997</c:v>
                </c:pt>
                <c:pt idx="6530">
                  <c:v>99.620339999999999</c:v>
                </c:pt>
                <c:pt idx="6531">
                  <c:v>99.626980000000003</c:v>
                </c:pt>
                <c:pt idx="6532">
                  <c:v>99.633709999999994</c:v>
                </c:pt>
                <c:pt idx="6533">
                  <c:v>99.638440000000003</c:v>
                </c:pt>
                <c:pt idx="6534">
                  <c:v>99.639150000000001</c:v>
                </c:pt>
                <c:pt idx="6535">
                  <c:v>99.635729999999995</c:v>
                </c:pt>
                <c:pt idx="6536">
                  <c:v>99.630489999999995</c:v>
                </c:pt>
                <c:pt idx="6537">
                  <c:v>99.626850000000005</c:v>
                </c:pt>
                <c:pt idx="6538">
                  <c:v>99.625429999999994</c:v>
                </c:pt>
                <c:pt idx="6539">
                  <c:v>99.624560000000002</c:v>
                </c:pt>
                <c:pt idx="6540">
                  <c:v>99.623090000000005</c:v>
                </c:pt>
                <c:pt idx="6541">
                  <c:v>99.622029999999995</c:v>
                </c:pt>
                <c:pt idx="6542">
                  <c:v>99.623140000000006</c:v>
                </c:pt>
                <c:pt idx="6543">
                  <c:v>99.627570000000006</c:v>
                </c:pt>
                <c:pt idx="6544">
                  <c:v>99.634950000000003</c:v>
                </c:pt>
                <c:pt idx="6545">
                  <c:v>99.643730000000005</c:v>
                </c:pt>
                <c:pt idx="6546">
                  <c:v>99.651759999999996</c:v>
                </c:pt>
                <c:pt idx="6547">
                  <c:v>99.657600000000002</c:v>
                </c:pt>
                <c:pt idx="6548">
                  <c:v>99.660480000000007</c:v>
                </c:pt>
                <c:pt idx="6549">
                  <c:v>99.660430000000005</c:v>
                </c:pt>
                <c:pt idx="6550">
                  <c:v>99.657730000000001</c:v>
                </c:pt>
                <c:pt idx="6551">
                  <c:v>99.653459999999995</c:v>
                </c:pt>
                <c:pt idx="6552">
                  <c:v>99.648880000000005</c:v>
                </c:pt>
                <c:pt idx="6553">
                  <c:v>99.645200000000003</c:v>
                </c:pt>
                <c:pt idx="6554">
                  <c:v>99.642780000000002</c:v>
                </c:pt>
                <c:pt idx="6555">
                  <c:v>99.641400000000004</c:v>
                </c:pt>
                <c:pt idx="6556">
                  <c:v>99.6404</c:v>
                </c:pt>
                <c:pt idx="6557">
                  <c:v>99.639570000000006</c:v>
                </c:pt>
                <c:pt idx="6558">
                  <c:v>99.639160000000004</c:v>
                </c:pt>
                <c:pt idx="6559">
                  <c:v>99.640240000000006</c:v>
                </c:pt>
                <c:pt idx="6560">
                  <c:v>99.643860000000004</c:v>
                </c:pt>
                <c:pt idx="6561">
                  <c:v>99.650599999999997</c:v>
                </c:pt>
                <c:pt idx="6562">
                  <c:v>99.659930000000003</c:v>
                </c:pt>
                <c:pt idx="6563">
                  <c:v>99.670050000000003</c:v>
                </c:pt>
                <c:pt idx="6564">
                  <c:v>99.678319999999999</c:v>
                </c:pt>
                <c:pt idx="6565">
                  <c:v>99.68253</c:v>
                </c:pt>
                <c:pt idx="6566">
                  <c:v>99.681529999999995</c:v>
                </c:pt>
                <c:pt idx="6567">
                  <c:v>99.676060000000007</c:v>
                </c:pt>
                <c:pt idx="6568">
                  <c:v>99.667689999999993</c:v>
                </c:pt>
                <c:pt idx="6569">
                  <c:v>99.658230000000003</c:v>
                </c:pt>
                <c:pt idx="6570">
                  <c:v>99.649680000000004</c:v>
                </c:pt>
                <c:pt idx="6571">
                  <c:v>99.64385</c:v>
                </c:pt>
                <c:pt idx="6572">
                  <c:v>99.641400000000004</c:v>
                </c:pt>
                <c:pt idx="6573">
                  <c:v>99.641999999999996</c:v>
                </c:pt>
                <c:pt idx="6574">
                  <c:v>99.644159999999999</c:v>
                </c:pt>
                <c:pt idx="6575">
                  <c:v>99.646569999999997</c:v>
                </c:pt>
                <c:pt idx="6576">
                  <c:v>99.648939999999996</c:v>
                </c:pt>
                <c:pt idx="6577">
                  <c:v>99.652029999999996</c:v>
                </c:pt>
                <c:pt idx="6578">
                  <c:v>99.655169999999998</c:v>
                </c:pt>
                <c:pt idx="6579">
                  <c:v>99.655559999999994</c:v>
                </c:pt>
                <c:pt idx="6580">
                  <c:v>99.6511</c:v>
                </c:pt>
                <c:pt idx="6581">
                  <c:v>99.64237</c:v>
                </c:pt>
                <c:pt idx="6582">
                  <c:v>99.632080000000002</c:v>
                </c:pt>
                <c:pt idx="6583">
                  <c:v>99.62294</c:v>
                </c:pt>
                <c:pt idx="6584">
                  <c:v>99.616389999999996</c:v>
                </c:pt>
                <c:pt idx="6585">
                  <c:v>99.612719999999996</c:v>
                </c:pt>
                <c:pt idx="6586">
                  <c:v>99.611429999999999</c:v>
                </c:pt>
                <c:pt idx="6587">
                  <c:v>99.611869999999996</c:v>
                </c:pt>
                <c:pt idx="6588">
                  <c:v>99.613479999999996</c:v>
                </c:pt>
                <c:pt idx="6589">
                  <c:v>99.615939999999995</c:v>
                </c:pt>
                <c:pt idx="6590">
                  <c:v>99.618870000000001</c:v>
                </c:pt>
                <c:pt idx="6591">
                  <c:v>99.621949999999998</c:v>
                </c:pt>
                <c:pt idx="6592">
                  <c:v>99.624889999999994</c:v>
                </c:pt>
                <c:pt idx="6593">
                  <c:v>99.627459999999999</c:v>
                </c:pt>
                <c:pt idx="6594">
                  <c:v>99.629329999999996</c:v>
                </c:pt>
                <c:pt idx="6595">
                  <c:v>99.630099999999999</c:v>
                </c:pt>
                <c:pt idx="6596">
                  <c:v>99.629459999999995</c:v>
                </c:pt>
                <c:pt idx="6597">
                  <c:v>99.627529999999993</c:v>
                </c:pt>
                <c:pt idx="6598">
                  <c:v>99.624949999999998</c:v>
                </c:pt>
                <c:pt idx="6599">
                  <c:v>99.62285</c:v>
                </c:pt>
                <c:pt idx="6600">
                  <c:v>99.62218</c:v>
                </c:pt>
                <c:pt idx="6601">
                  <c:v>99.62312</c:v>
                </c:pt>
                <c:pt idx="6602">
                  <c:v>99.625349999999997</c:v>
                </c:pt>
                <c:pt idx="6603">
                  <c:v>99.628190000000004</c:v>
                </c:pt>
                <c:pt idx="6604">
                  <c:v>99.631</c:v>
                </c:pt>
                <c:pt idx="6605">
                  <c:v>99.633510000000001</c:v>
                </c:pt>
                <c:pt idx="6606">
                  <c:v>99.635630000000006</c:v>
                </c:pt>
                <c:pt idx="6607">
                  <c:v>99.637370000000004</c:v>
                </c:pt>
                <c:pt idx="6608">
                  <c:v>99.638450000000006</c:v>
                </c:pt>
                <c:pt idx="6609">
                  <c:v>99.638080000000002</c:v>
                </c:pt>
                <c:pt idx="6610">
                  <c:v>99.635230000000007</c:v>
                </c:pt>
                <c:pt idx="6611">
                  <c:v>99.629199999999997</c:v>
                </c:pt>
                <c:pt idx="6612">
                  <c:v>99.620230000000006</c:v>
                </c:pt>
                <c:pt idx="6613">
                  <c:v>99.610150000000004</c:v>
                </c:pt>
                <c:pt idx="6614">
                  <c:v>99.601619999999997</c:v>
                </c:pt>
                <c:pt idx="6615">
                  <c:v>99.597020000000001</c:v>
                </c:pt>
                <c:pt idx="6616">
                  <c:v>99.597020000000001</c:v>
                </c:pt>
                <c:pt idx="6617">
                  <c:v>99.60078</c:v>
                </c:pt>
                <c:pt idx="6618">
                  <c:v>99.60651</c:v>
                </c:pt>
                <c:pt idx="6619">
                  <c:v>99.612260000000006</c:v>
                </c:pt>
                <c:pt idx="6620">
                  <c:v>99.616690000000006</c:v>
                </c:pt>
                <c:pt idx="6621">
                  <c:v>99.61909</c:v>
                </c:pt>
                <c:pt idx="6622">
                  <c:v>99.619720000000001</c:v>
                </c:pt>
                <c:pt idx="6623">
                  <c:v>99.619420000000005</c:v>
                </c:pt>
                <c:pt idx="6624">
                  <c:v>99.619259999999997</c:v>
                </c:pt>
                <c:pt idx="6625">
                  <c:v>99.620059999999995</c:v>
                </c:pt>
                <c:pt idx="6626">
                  <c:v>99.621939999999995</c:v>
                </c:pt>
                <c:pt idx="6627">
                  <c:v>99.624350000000007</c:v>
                </c:pt>
                <c:pt idx="6628">
                  <c:v>99.626469999999998</c:v>
                </c:pt>
                <c:pt idx="6629">
                  <c:v>99.627560000000003</c:v>
                </c:pt>
                <c:pt idx="6630">
                  <c:v>99.627189999999999</c:v>
                </c:pt>
                <c:pt idx="6631">
                  <c:v>99.625290000000007</c:v>
                </c:pt>
                <c:pt idx="6632">
                  <c:v>99.621979999999994</c:v>
                </c:pt>
                <c:pt idx="6633">
                  <c:v>99.617769999999993</c:v>
                </c:pt>
                <c:pt idx="6634">
                  <c:v>99.613439999999997</c:v>
                </c:pt>
                <c:pt idx="6635">
                  <c:v>99.610100000000003</c:v>
                </c:pt>
                <c:pt idx="6636">
                  <c:v>99.608980000000003</c:v>
                </c:pt>
                <c:pt idx="6637">
                  <c:v>99.611099999999993</c:v>
                </c:pt>
                <c:pt idx="6638">
                  <c:v>99.616529999999997</c:v>
                </c:pt>
                <c:pt idx="6639">
                  <c:v>99.624279999999999</c:v>
                </c:pt>
                <c:pt idx="6640">
                  <c:v>99.631630000000001</c:v>
                </c:pt>
                <c:pt idx="6641">
                  <c:v>99.635599999999997</c:v>
                </c:pt>
                <c:pt idx="6642">
                  <c:v>99.634990000000002</c:v>
                </c:pt>
                <c:pt idx="6643">
                  <c:v>99.633420000000001</c:v>
                </c:pt>
                <c:pt idx="6644">
                  <c:v>99.638019999999997</c:v>
                </c:pt>
                <c:pt idx="6645">
                  <c:v>99.650599999999997</c:v>
                </c:pt>
                <c:pt idx="6646">
                  <c:v>99.662739999999999</c:v>
                </c:pt>
                <c:pt idx="6647">
                  <c:v>99.666200000000003</c:v>
                </c:pt>
                <c:pt idx="6648">
                  <c:v>99.659790000000001</c:v>
                </c:pt>
                <c:pt idx="6649">
                  <c:v>99.647199999999998</c:v>
                </c:pt>
                <c:pt idx="6650">
                  <c:v>99.633260000000007</c:v>
                </c:pt>
                <c:pt idx="6651">
                  <c:v>99.621189999999999</c:v>
                </c:pt>
                <c:pt idx="6652">
                  <c:v>99.612219999999994</c:v>
                </c:pt>
                <c:pt idx="6653">
                  <c:v>99.606700000000004</c:v>
                </c:pt>
                <c:pt idx="6654">
                  <c:v>99.603970000000004</c:v>
                </c:pt>
                <c:pt idx="6655">
                  <c:v>99.60333</c:v>
                </c:pt>
                <c:pt idx="6656">
                  <c:v>99.604010000000002</c:v>
                </c:pt>
                <c:pt idx="6657">
                  <c:v>99.605320000000006</c:v>
                </c:pt>
                <c:pt idx="6658">
                  <c:v>99.606639999999999</c:v>
                </c:pt>
                <c:pt idx="6659">
                  <c:v>99.607669999999999</c:v>
                </c:pt>
                <c:pt idx="6660">
                  <c:v>99.608170000000001</c:v>
                </c:pt>
                <c:pt idx="6661">
                  <c:v>99.608500000000006</c:v>
                </c:pt>
                <c:pt idx="6662">
                  <c:v>99.608999999999995</c:v>
                </c:pt>
                <c:pt idx="6663">
                  <c:v>99.610299999999995</c:v>
                </c:pt>
                <c:pt idx="6664">
                  <c:v>99.612849999999995</c:v>
                </c:pt>
                <c:pt idx="6665">
                  <c:v>99.616799999999998</c:v>
                </c:pt>
                <c:pt idx="6666">
                  <c:v>99.622029999999995</c:v>
                </c:pt>
                <c:pt idx="6667">
                  <c:v>99.628270000000001</c:v>
                </c:pt>
                <c:pt idx="6668">
                  <c:v>99.634569999999997</c:v>
                </c:pt>
                <c:pt idx="6669">
                  <c:v>99.639989999999997</c:v>
                </c:pt>
                <c:pt idx="6670">
                  <c:v>99.643699999999995</c:v>
                </c:pt>
                <c:pt idx="6671">
                  <c:v>99.645769999999999</c:v>
                </c:pt>
                <c:pt idx="6672">
                  <c:v>99.646799999999999</c:v>
                </c:pt>
                <c:pt idx="6673">
                  <c:v>99.647000000000006</c:v>
                </c:pt>
                <c:pt idx="6674">
                  <c:v>99.645799999999994</c:v>
                </c:pt>
                <c:pt idx="6675">
                  <c:v>99.641329999999996</c:v>
                </c:pt>
                <c:pt idx="6676">
                  <c:v>99.631810000000002</c:v>
                </c:pt>
                <c:pt idx="6677">
                  <c:v>99.61797</c:v>
                </c:pt>
                <c:pt idx="6678">
                  <c:v>99.603520000000003</c:v>
                </c:pt>
                <c:pt idx="6679">
                  <c:v>99.59348</c:v>
                </c:pt>
                <c:pt idx="6680">
                  <c:v>99.589749999999995</c:v>
                </c:pt>
                <c:pt idx="6681">
                  <c:v>99.590680000000006</c:v>
                </c:pt>
                <c:pt idx="6682">
                  <c:v>99.594089999999994</c:v>
                </c:pt>
                <c:pt idx="6683">
                  <c:v>99.598929999999996</c:v>
                </c:pt>
                <c:pt idx="6684">
                  <c:v>99.604839999999996</c:v>
                </c:pt>
                <c:pt idx="6685">
                  <c:v>99.611869999999996</c:v>
                </c:pt>
                <c:pt idx="6686">
                  <c:v>99.619609999999994</c:v>
                </c:pt>
                <c:pt idx="6687">
                  <c:v>99.627369999999999</c:v>
                </c:pt>
                <c:pt idx="6688">
                  <c:v>99.633930000000007</c:v>
                </c:pt>
                <c:pt idx="6689">
                  <c:v>99.638019999999997</c:v>
                </c:pt>
                <c:pt idx="6690">
                  <c:v>99.638980000000004</c:v>
                </c:pt>
                <c:pt idx="6691">
                  <c:v>99.637370000000004</c:v>
                </c:pt>
                <c:pt idx="6692">
                  <c:v>99.634569999999997</c:v>
                </c:pt>
                <c:pt idx="6693">
                  <c:v>99.632000000000005</c:v>
                </c:pt>
                <c:pt idx="6694">
                  <c:v>99.630489999999995</c:v>
                </c:pt>
                <c:pt idx="6695">
                  <c:v>99.629940000000005</c:v>
                </c:pt>
                <c:pt idx="6696">
                  <c:v>99.629379999999998</c:v>
                </c:pt>
                <c:pt idx="6697">
                  <c:v>99.627589999999998</c:v>
                </c:pt>
                <c:pt idx="6698">
                  <c:v>99.623469999999998</c:v>
                </c:pt>
                <c:pt idx="6699">
                  <c:v>99.616950000000003</c:v>
                </c:pt>
                <c:pt idx="6700">
                  <c:v>99.608860000000007</c:v>
                </c:pt>
                <c:pt idx="6701">
                  <c:v>99.60087</c:v>
                </c:pt>
                <c:pt idx="6702">
                  <c:v>99.593990000000005</c:v>
                </c:pt>
                <c:pt idx="6703">
                  <c:v>99.589060000000003</c:v>
                </c:pt>
                <c:pt idx="6704">
                  <c:v>99.586410000000001</c:v>
                </c:pt>
                <c:pt idx="6705">
                  <c:v>99.586280000000002</c:v>
                </c:pt>
                <c:pt idx="6706">
                  <c:v>99.588729999999998</c:v>
                </c:pt>
                <c:pt idx="6707">
                  <c:v>99.593180000000004</c:v>
                </c:pt>
                <c:pt idx="6708">
                  <c:v>99.598820000000003</c:v>
                </c:pt>
                <c:pt idx="6709">
                  <c:v>99.604979999999998</c:v>
                </c:pt>
                <c:pt idx="6710">
                  <c:v>99.611339999999998</c:v>
                </c:pt>
                <c:pt idx="6711">
                  <c:v>99.617769999999993</c:v>
                </c:pt>
                <c:pt idx="6712">
                  <c:v>99.623400000000004</c:v>
                </c:pt>
                <c:pt idx="6713">
                  <c:v>99.626800000000003</c:v>
                </c:pt>
                <c:pt idx="6714">
                  <c:v>99.627300000000005</c:v>
                </c:pt>
                <c:pt idx="6715">
                  <c:v>99.625789999999995</c:v>
                </c:pt>
                <c:pt idx="6716">
                  <c:v>99.623859999999993</c:v>
                </c:pt>
                <c:pt idx="6717">
                  <c:v>99.622739999999993</c:v>
                </c:pt>
                <c:pt idx="6718">
                  <c:v>99.622820000000004</c:v>
                </c:pt>
                <c:pt idx="6719">
                  <c:v>99.623310000000004</c:v>
                </c:pt>
                <c:pt idx="6720">
                  <c:v>99.622860000000003</c:v>
                </c:pt>
                <c:pt idx="6721">
                  <c:v>99.620509999999996</c:v>
                </c:pt>
                <c:pt idx="6722">
                  <c:v>99.61627</c:v>
                </c:pt>
                <c:pt idx="6723">
                  <c:v>99.611339999999998</c:v>
                </c:pt>
                <c:pt idx="6724">
                  <c:v>99.607410000000002</c:v>
                </c:pt>
                <c:pt idx="6725">
                  <c:v>99.605270000000004</c:v>
                </c:pt>
                <c:pt idx="6726">
                  <c:v>99.605000000000004</c:v>
                </c:pt>
                <c:pt idx="6727">
                  <c:v>99.606039999999993</c:v>
                </c:pt>
                <c:pt idx="6728">
                  <c:v>99.60754</c:v>
                </c:pt>
                <c:pt idx="6729">
                  <c:v>99.608890000000002</c:v>
                </c:pt>
                <c:pt idx="6730">
                  <c:v>99.609759999999994</c:v>
                </c:pt>
                <c:pt idx="6731">
                  <c:v>99.610020000000006</c:v>
                </c:pt>
                <c:pt idx="6732">
                  <c:v>99.609859999999998</c:v>
                </c:pt>
                <c:pt idx="6733">
                  <c:v>99.6096</c:v>
                </c:pt>
                <c:pt idx="6734">
                  <c:v>99.609589999999997</c:v>
                </c:pt>
                <c:pt idx="6735">
                  <c:v>99.610119999999995</c:v>
                </c:pt>
                <c:pt idx="6736">
                  <c:v>99.611159999999998</c:v>
                </c:pt>
                <c:pt idx="6737">
                  <c:v>99.612620000000007</c:v>
                </c:pt>
                <c:pt idx="6738">
                  <c:v>99.613979999999998</c:v>
                </c:pt>
                <c:pt idx="6739">
                  <c:v>99.614819999999995</c:v>
                </c:pt>
                <c:pt idx="6740">
                  <c:v>99.614769999999993</c:v>
                </c:pt>
                <c:pt idx="6741">
                  <c:v>99.613349999999997</c:v>
                </c:pt>
                <c:pt idx="6742">
                  <c:v>99.610420000000005</c:v>
                </c:pt>
                <c:pt idx="6743">
                  <c:v>99.605860000000007</c:v>
                </c:pt>
                <c:pt idx="6744">
                  <c:v>99.599490000000003</c:v>
                </c:pt>
                <c:pt idx="6745">
                  <c:v>99.591650000000001</c:v>
                </c:pt>
                <c:pt idx="6746">
                  <c:v>99.582880000000003</c:v>
                </c:pt>
                <c:pt idx="6747">
                  <c:v>99.574420000000003</c:v>
                </c:pt>
                <c:pt idx="6748">
                  <c:v>99.568150000000003</c:v>
                </c:pt>
                <c:pt idx="6749">
                  <c:v>99.565799999999996</c:v>
                </c:pt>
                <c:pt idx="6750">
                  <c:v>99.568039999999996</c:v>
                </c:pt>
                <c:pt idx="6751">
                  <c:v>99.574020000000004</c:v>
                </c:pt>
                <c:pt idx="6752">
                  <c:v>99.581569999999999</c:v>
                </c:pt>
                <c:pt idx="6753">
                  <c:v>99.588459999999998</c:v>
                </c:pt>
                <c:pt idx="6754">
                  <c:v>99.593289999999996</c:v>
                </c:pt>
                <c:pt idx="6755">
                  <c:v>99.595759999999999</c:v>
                </c:pt>
                <c:pt idx="6756">
                  <c:v>99.596260000000001</c:v>
                </c:pt>
                <c:pt idx="6757">
                  <c:v>99.595619999999997</c:v>
                </c:pt>
                <c:pt idx="6758">
                  <c:v>99.594710000000006</c:v>
                </c:pt>
                <c:pt idx="6759">
                  <c:v>99.594239999999999</c:v>
                </c:pt>
                <c:pt idx="6760">
                  <c:v>99.594539999999995</c:v>
                </c:pt>
                <c:pt idx="6761">
                  <c:v>99.595659999999995</c:v>
                </c:pt>
                <c:pt idx="6762">
                  <c:v>99.597239999999999</c:v>
                </c:pt>
                <c:pt idx="6763">
                  <c:v>99.598849999999999</c:v>
                </c:pt>
                <c:pt idx="6764">
                  <c:v>99.600049999999996</c:v>
                </c:pt>
                <c:pt idx="6765">
                  <c:v>99.600539999999995</c:v>
                </c:pt>
                <c:pt idx="6766">
                  <c:v>99.600170000000006</c:v>
                </c:pt>
                <c:pt idx="6767">
                  <c:v>99.599109999999996</c:v>
                </c:pt>
                <c:pt idx="6768">
                  <c:v>99.597549999999998</c:v>
                </c:pt>
                <c:pt idx="6769">
                  <c:v>99.595659999999995</c:v>
                </c:pt>
                <c:pt idx="6770">
                  <c:v>99.593549999999993</c:v>
                </c:pt>
                <c:pt idx="6771">
                  <c:v>99.591130000000007</c:v>
                </c:pt>
                <c:pt idx="6772">
                  <c:v>99.588380000000001</c:v>
                </c:pt>
                <c:pt idx="6773">
                  <c:v>99.585489999999993</c:v>
                </c:pt>
                <c:pt idx="6774">
                  <c:v>99.582880000000003</c:v>
                </c:pt>
                <c:pt idx="6775">
                  <c:v>99.581149999999994</c:v>
                </c:pt>
                <c:pt idx="6776">
                  <c:v>99.580600000000004</c:v>
                </c:pt>
                <c:pt idx="6777">
                  <c:v>99.581010000000006</c:v>
                </c:pt>
                <c:pt idx="6778">
                  <c:v>99.581630000000004</c:v>
                </c:pt>
                <c:pt idx="6779">
                  <c:v>99.581599999999995</c:v>
                </c:pt>
                <c:pt idx="6780">
                  <c:v>99.580420000000004</c:v>
                </c:pt>
                <c:pt idx="6781">
                  <c:v>99.578069999999997</c:v>
                </c:pt>
                <c:pt idx="6782">
                  <c:v>99.574870000000004</c:v>
                </c:pt>
                <c:pt idx="6783">
                  <c:v>99.571460000000002</c:v>
                </c:pt>
                <c:pt idx="6784">
                  <c:v>99.568389999999994</c:v>
                </c:pt>
                <c:pt idx="6785">
                  <c:v>99.565799999999996</c:v>
                </c:pt>
                <c:pt idx="6786">
                  <c:v>99.563739999999996</c:v>
                </c:pt>
                <c:pt idx="6787">
                  <c:v>99.561970000000002</c:v>
                </c:pt>
                <c:pt idx="6788">
                  <c:v>99.560169999999999</c:v>
                </c:pt>
                <c:pt idx="6789">
                  <c:v>99.55847</c:v>
                </c:pt>
                <c:pt idx="6790">
                  <c:v>99.557320000000004</c:v>
                </c:pt>
                <c:pt idx="6791">
                  <c:v>99.557479999999998</c:v>
                </c:pt>
                <c:pt idx="6792">
                  <c:v>99.559430000000006</c:v>
                </c:pt>
                <c:pt idx="6793">
                  <c:v>99.562899999999999</c:v>
                </c:pt>
                <c:pt idx="6794">
                  <c:v>99.566720000000004</c:v>
                </c:pt>
                <c:pt idx="6795">
                  <c:v>99.569500000000005</c:v>
                </c:pt>
                <c:pt idx="6796">
                  <c:v>99.570239999999998</c:v>
                </c:pt>
                <c:pt idx="6797">
                  <c:v>99.568539999999999</c:v>
                </c:pt>
                <c:pt idx="6798">
                  <c:v>99.564729999999997</c:v>
                </c:pt>
                <c:pt idx="6799">
                  <c:v>99.559359999999998</c:v>
                </c:pt>
                <c:pt idx="6800">
                  <c:v>99.553309999999996</c:v>
                </c:pt>
                <c:pt idx="6801">
                  <c:v>99.547330000000002</c:v>
                </c:pt>
                <c:pt idx="6802">
                  <c:v>99.542240000000007</c:v>
                </c:pt>
                <c:pt idx="6803">
                  <c:v>99.538499999999999</c:v>
                </c:pt>
                <c:pt idx="6804">
                  <c:v>99.53631</c:v>
                </c:pt>
                <c:pt idx="6805">
                  <c:v>99.535629999999998</c:v>
                </c:pt>
                <c:pt idx="6806">
                  <c:v>99.536150000000006</c:v>
                </c:pt>
                <c:pt idx="6807">
                  <c:v>99.537639999999996</c:v>
                </c:pt>
                <c:pt idx="6808">
                  <c:v>99.539860000000004</c:v>
                </c:pt>
                <c:pt idx="6809">
                  <c:v>99.542550000000006</c:v>
                </c:pt>
                <c:pt idx="6810">
                  <c:v>99.545400000000001</c:v>
                </c:pt>
                <c:pt idx="6811">
                  <c:v>99.548190000000005</c:v>
                </c:pt>
                <c:pt idx="6812">
                  <c:v>99.550790000000006</c:v>
                </c:pt>
                <c:pt idx="6813">
                  <c:v>99.553150000000002</c:v>
                </c:pt>
                <c:pt idx="6814">
                  <c:v>99.555250000000001</c:v>
                </c:pt>
                <c:pt idx="6815">
                  <c:v>99.556939999999997</c:v>
                </c:pt>
                <c:pt idx="6816">
                  <c:v>99.557950000000005</c:v>
                </c:pt>
                <c:pt idx="6817">
                  <c:v>99.557990000000004</c:v>
                </c:pt>
                <c:pt idx="6818">
                  <c:v>99.556939999999997</c:v>
                </c:pt>
                <c:pt idx="6819">
                  <c:v>99.554879999999997</c:v>
                </c:pt>
                <c:pt idx="6820">
                  <c:v>99.552090000000007</c:v>
                </c:pt>
                <c:pt idx="6821">
                  <c:v>99.549040000000005</c:v>
                </c:pt>
                <c:pt idx="6822">
                  <c:v>99.54607</c:v>
                </c:pt>
                <c:pt idx="6823">
                  <c:v>99.543369999999996</c:v>
                </c:pt>
                <c:pt idx="6824">
                  <c:v>99.540790000000001</c:v>
                </c:pt>
                <c:pt idx="6825">
                  <c:v>99.5381</c:v>
                </c:pt>
                <c:pt idx="6826">
                  <c:v>99.5351</c:v>
                </c:pt>
                <c:pt idx="6827">
                  <c:v>99.531809999999993</c:v>
                </c:pt>
                <c:pt idx="6828">
                  <c:v>99.528660000000002</c:v>
                </c:pt>
                <c:pt idx="6829">
                  <c:v>99.526510000000002</c:v>
                </c:pt>
                <c:pt idx="6830">
                  <c:v>99.525859999999994</c:v>
                </c:pt>
                <c:pt idx="6831">
                  <c:v>99.526979999999995</c:v>
                </c:pt>
                <c:pt idx="6832">
                  <c:v>99.529529999999994</c:v>
                </c:pt>
                <c:pt idx="6833">
                  <c:v>99.532520000000005</c:v>
                </c:pt>
                <c:pt idx="6834">
                  <c:v>99.535110000000003</c:v>
                </c:pt>
                <c:pt idx="6835">
                  <c:v>99.536500000000004</c:v>
                </c:pt>
                <c:pt idx="6836">
                  <c:v>99.536169999999998</c:v>
                </c:pt>
                <c:pt idx="6837">
                  <c:v>99.534180000000006</c:v>
                </c:pt>
                <c:pt idx="6838">
                  <c:v>99.530820000000006</c:v>
                </c:pt>
                <c:pt idx="6839">
                  <c:v>99.526820000000001</c:v>
                </c:pt>
                <c:pt idx="6840">
                  <c:v>99.522989999999993</c:v>
                </c:pt>
                <c:pt idx="6841">
                  <c:v>99.52</c:v>
                </c:pt>
                <c:pt idx="6842">
                  <c:v>99.518219999999999</c:v>
                </c:pt>
                <c:pt idx="6843">
                  <c:v>99.517759999999996</c:v>
                </c:pt>
                <c:pt idx="6844">
                  <c:v>99.518439999999998</c:v>
                </c:pt>
                <c:pt idx="6845">
                  <c:v>99.520099999999999</c:v>
                </c:pt>
                <c:pt idx="6846">
                  <c:v>99.52243</c:v>
                </c:pt>
                <c:pt idx="6847">
                  <c:v>99.52525</c:v>
                </c:pt>
                <c:pt idx="6848">
                  <c:v>99.528000000000006</c:v>
                </c:pt>
                <c:pt idx="6849">
                  <c:v>99.530249999999995</c:v>
                </c:pt>
                <c:pt idx="6850">
                  <c:v>99.53143</c:v>
                </c:pt>
                <c:pt idx="6851">
                  <c:v>99.531239999999997</c:v>
                </c:pt>
                <c:pt idx="6852">
                  <c:v>99.529589999999999</c:v>
                </c:pt>
                <c:pt idx="6853">
                  <c:v>99.526889999999995</c:v>
                </c:pt>
                <c:pt idx="6854">
                  <c:v>99.523719999999997</c:v>
                </c:pt>
                <c:pt idx="6855">
                  <c:v>99.520769999999999</c:v>
                </c:pt>
                <c:pt idx="6856">
                  <c:v>99.518429999999995</c:v>
                </c:pt>
                <c:pt idx="6857">
                  <c:v>99.516970000000001</c:v>
                </c:pt>
                <c:pt idx="6858">
                  <c:v>99.516270000000006</c:v>
                </c:pt>
                <c:pt idx="6859">
                  <c:v>99.516120000000001</c:v>
                </c:pt>
                <c:pt idx="6860">
                  <c:v>99.516369999999995</c:v>
                </c:pt>
                <c:pt idx="6861">
                  <c:v>99.516980000000004</c:v>
                </c:pt>
                <c:pt idx="6862">
                  <c:v>99.518000000000001</c:v>
                </c:pt>
                <c:pt idx="6863">
                  <c:v>99.519480000000001</c:v>
                </c:pt>
                <c:pt idx="6864">
                  <c:v>99.521299999999997</c:v>
                </c:pt>
                <c:pt idx="6865">
                  <c:v>99.523219999999995</c:v>
                </c:pt>
                <c:pt idx="6866">
                  <c:v>99.524940000000001</c:v>
                </c:pt>
                <c:pt idx="6867">
                  <c:v>99.526210000000006</c:v>
                </c:pt>
                <c:pt idx="6868">
                  <c:v>99.526989999999998</c:v>
                </c:pt>
                <c:pt idx="6869">
                  <c:v>99.527600000000007</c:v>
                </c:pt>
                <c:pt idx="6870">
                  <c:v>99.528319999999994</c:v>
                </c:pt>
                <c:pt idx="6871">
                  <c:v>99.529510000000002</c:v>
                </c:pt>
                <c:pt idx="6872">
                  <c:v>99.53116</c:v>
                </c:pt>
                <c:pt idx="6873">
                  <c:v>99.532809999999998</c:v>
                </c:pt>
                <c:pt idx="6874">
                  <c:v>99.533709999999999</c:v>
                </c:pt>
                <c:pt idx="6875">
                  <c:v>99.533199999999994</c:v>
                </c:pt>
                <c:pt idx="6876">
                  <c:v>99.530860000000004</c:v>
                </c:pt>
                <c:pt idx="6877">
                  <c:v>99.526929999999993</c:v>
                </c:pt>
                <c:pt idx="6878">
                  <c:v>99.522019999999998</c:v>
                </c:pt>
                <c:pt idx="6879">
                  <c:v>99.517099999999999</c:v>
                </c:pt>
                <c:pt idx="6880">
                  <c:v>99.513050000000007</c:v>
                </c:pt>
                <c:pt idx="6881">
                  <c:v>99.510339999999999</c:v>
                </c:pt>
                <c:pt idx="6882">
                  <c:v>99.508939999999996</c:v>
                </c:pt>
                <c:pt idx="6883">
                  <c:v>99.508420000000001</c:v>
                </c:pt>
                <c:pt idx="6884">
                  <c:v>99.508170000000007</c:v>
                </c:pt>
                <c:pt idx="6885">
                  <c:v>99.507639999999995</c:v>
                </c:pt>
                <c:pt idx="6886">
                  <c:v>99.506659999999997</c:v>
                </c:pt>
                <c:pt idx="6887">
                  <c:v>99.505330000000001</c:v>
                </c:pt>
                <c:pt idx="6888">
                  <c:v>99.503839999999997</c:v>
                </c:pt>
                <c:pt idx="6889">
                  <c:v>99.502489999999995</c:v>
                </c:pt>
                <c:pt idx="6890">
                  <c:v>99.501279999999994</c:v>
                </c:pt>
                <c:pt idx="6891">
                  <c:v>99.50018</c:v>
                </c:pt>
                <c:pt idx="6892">
                  <c:v>99.499030000000005</c:v>
                </c:pt>
                <c:pt idx="6893">
                  <c:v>99.497810000000001</c:v>
                </c:pt>
                <c:pt idx="6894">
                  <c:v>99.496440000000007</c:v>
                </c:pt>
                <c:pt idx="6895">
                  <c:v>99.494969999999995</c:v>
                </c:pt>
                <c:pt idx="6896">
                  <c:v>99.493269999999995</c:v>
                </c:pt>
                <c:pt idx="6897">
                  <c:v>99.491309999999999</c:v>
                </c:pt>
                <c:pt idx="6898">
                  <c:v>99.488939999999999</c:v>
                </c:pt>
                <c:pt idx="6899">
                  <c:v>99.486180000000004</c:v>
                </c:pt>
                <c:pt idx="6900">
                  <c:v>99.483350000000002</c:v>
                </c:pt>
                <c:pt idx="6901">
                  <c:v>99.480860000000007</c:v>
                </c:pt>
                <c:pt idx="6902">
                  <c:v>99.479190000000003</c:v>
                </c:pt>
                <c:pt idx="6903">
                  <c:v>99.478700000000003</c:v>
                </c:pt>
                <c:pt idx="6904">
                  <c:v>99.479290000000006</c:v>
                </c:pt>
                <c:pt idx="6905">
                  <c:v>99.480729999999994</c:v>
                </c:pt>
                <c:pt idx="6906">
                  <c:v>99.482399999999998</c:v>
                </c:pt>
                <c:pt idx="6907">
                  <c:v>99.483760000000004</c:v>
                </c:pt>
                <c:pt idx="6908">
                  <c:v>99.484399999999994</c:v>
                </c:pt>
                <c:pt idx="6909">
                  <c:v>99.484229999999997</c:v>
                </c:pt>
                <c:pt idx="6910">
                  <c:v>99.483419999999995</c:v>
                </c:pt>
                <c:pt idx="6911">
                  <c:v>99.482439999999997</c:v>
                </c:pt>
                <c:pt idx="6912">
                  <c:v>99.481579999999994</c:v>
                </c:pt>
                <c:pt idx="6913">
                  <c:v>99.480999999999995</c:v>
                </c:pt>
                <c:pt idx="6914">
                  <c:v>99.480549999999994</c:v>
                </c:pt>
                <c:pt idx="6915">
                  <c:v>99.479969999999994</c:v>
                </c:pt>
                <c:pt idx="6916">
                  <c:v>99.478949999999998</c:v>
                </c:pt>
                <c:pt idx="6917">
                  <c:v>99.477490000000003</c:v>
                </c:pt>
                <c:pt idx="6918">
                  <c:v>99.475639999999999</c:v>
                </c:pt>
                <c:pt idx="6919">
                  <c:v>99.473749999999995</c:v>
                </c:pt>
                <c:pt idx="6920">
                  <c:v>99.472049999999996</c:v>
                </c:pt>
                <c:pt idx="6921">
                  <c:v>99.470600000000005</c:v>
                </c:pt>
                <c:pt idx="6922">
                  <c:v>99.469290000000001</c:v>
                </c:pt>
                <c:pt idx="6923">
                  <c:v>99.4679</c:v>
                </c:pt>
                <c:pt idx="6924">
                  <c:v>99.466229999999996</c:v>
                </c:pt>
                <c:pt idx="6925">
                  <c:v>99.464290000000005</c:v>
                </c:pt>
                <c:pt idx="6926">
                  <c:v>99.462350000000001</c:v>
                </c:pt>
                <c:pt idx="6927">
                  <c:v>99.460809999999995</c:v>
                </c:pt>
                <c:pt idx="6928">
                  <c:v>99.460009999999997</c:v>
                </c:pt>
                <c:pt idx="6929">
                  <c:v>99.460080000000005</c:v>
                </c:pt>
                <c:pt idx="6930">
                  <c:v>99.46078</c:v>
                </c:pt>
                <c:pt idx="6931">
                  <c:v>99.461650000000006</c:v>
                </c:pt>
                <c:pt idx="6932">
                  <c:v>99.462320000000005</c:v>
                </c:pt>
                <c:pt idx="6933">
                  <c:v>99.462459999999993</c:v>
                </c:pt>
                <c:pt idx="6934">
                  <c:v>99.462100000000007</c:v>
                </c:pt>
                <c:pt idx="6935">
                  <c:v>99.461489999999998</c:v>
                </c:pt>
                <c:pt idx="6936">
                  <c:v>99.46078</c:v>
                </c:pt>
                <c:pt idx="6937">
                  <c:v>99.460239999999999</c:v>
                </c:pt>
                <c:pt idx="6938">
                  <c:v>99.459819999999993</c:v>
                </c:pt>
                <c:pt idx="6939">
                  <c:v>99.459519999999998</c:v>
                </c:pt>
                <c:pt idx="6940">
                  <c:v>99.459140000000005</c:v>
                </c:pt>
                <c:pt idx="6941">
                  <c:v>99.458709999999996</c:v>
                </c:pt>
                <c:pt idx="6942">
                  <c:v>99.458250000000007</c:v>
                </c:pt>
                <c:pt idx="6943">
                  <c:v>99.458029999999994</c:v>
                </c:pt>
                <c:pt idx="6944">
                  <c:v>99.458060000000003</c:v>
                </c:pt>
                <c:pt idx="6945">
                  <c:v>99.458430000000007</c:v>
                </c:pt>
              </c:numCache>
            </c:numRef>
          </c:yVal>
          <c:smooth val="1"/>
          <c:extLst>
            <c:ext xmlns:c16="http://schemas.microsoft.com/office/drawing/2014/chart" uri="{C3380CC4-5D6E-409C-BE32-E72D297353CC}">
              <c16:uniqueId val="{00000000-C485-47CA-B57E-F9E2F502B718}"/>
            </c:ext>
          </c:extLst>
        </c:ser>
        <c:ser>
          <c:idx val="1"/>
          <c:order val="1"/>
          <c:tx>
            <c:strRef>
              <c:f>Sheet1!$C$1</c:f>
              <c:strCache>
                <c:ptCount val="1"/>
                <c:pt idx="0">
                  <c:v>Sn(Oct)2</c:v>
                </c:pt>
              </c:strCache>
            </c:strRef>
          </c:tx>
          <c:spPr>
            <a:ln w="19050" cap="rnd">
              <a:solidFill>
                <a:schemeClr val="accent2"/>
              </a:solidFill>
              <a:round/>
            </a:ln>
            <a:effectLst/>
          </c:spPr>
          <c:marker>
            <c:symbol val="none"/>
          </c:marker>
          <c:xVal>
            <c:numRef>
              <c:f>Sheet1!$A$3:$A$6948</c:f>
              <c:numCache>
                <c:formatCode>0.00</c:formatCode>
                <c:ptCount val="6946"/>
                <c:pt idx="0">
                  <c:v>649.89329999999995</c:v>
                </c:pt>
                <c:pt idx="1">
                  <c:v>650.37540000000001</c:v>
                </c:pt>
                <c:pt idx="2">
                  <c:v>650.85749999999996</c:v>
                </c:pt>
                <c:pt idx="3">
                  <c:v>651.33969999999999</c:v>
                </c:pt>
                <c:pt idx="4">
                  <c:v>651.82180000000005</c:v>
                </c:pt>
                <c:pt idx="5">
                  <c:v>652.3039</c:v>
                </c:pt>
                <c:pt idx="6">
                  <c:v>652.78599999999994</c:v>
                </c:pt>
                <c:pt idx="7">
                  <c:v>653.2681</c:v>
                </c:pt>
                <c:pt idx="8">
                  <c:v>653.75019999999995</c:v>
                </c:pt>
                <c:pt idx="9">
                  <c:v>654.23239999999998</c:v>
                </c:pt>
                <c:pt idx="10">
                  <c:v>654.71450000000004</c:v>
                </c:pt>
                <c:pt idx="11">
                  <c:v>655.19659999999999</c:v>
                </c:pt>
                <c:pt idx="12">
                  <c:v>655.67870000000005</c:v>
                </c:pt>
                <c:pt idx="13">
                  <c:v>656.16079999999999</c:v>
                </c:pt>
                <c:pt idx="14">
                  <c:v>656.64290000000005</c:v>
                </c:pt>
                <c:pt idx="15">
                  <c:v>657.12509999999997</c:v>
                </c:pt>
                <c:pt idx="16">
                  <c:v>657.60720000000003</c:v>
                </c:pt>
                <c:pt idx="17">
                  <c:v>658.08929999999998</c:v>
                </c:pt>
                <c:pt idx="18">
                  <c:v>658.57140000000004</c:v>
                </c:pt>
                <c:pt idx="19">
                  <c:v>659.05349999999999</c:v>
                </c:pt>
                <c:pt idx="20">
                  <c:v>659.53560000000004</c:v>
                </c:pt>
                <c:pt idx="21">
                  <c:v>660.01779999999997</c:v>
                </c:pt>
                <c:pt idx="22">
                  <c:v>660.49990000000003</c:v>
                </c:pt>
                <c:pt idx="23">
                  <c:v>660.98199999999997</c:v>
                </c:pt>
                <c:pt idx="24">
                  <c:v>661.46410000000003</c:v>
                </c:pt>
                <c:pt idx="25">
                  <c:v>661.94619999999998</c:v>
                </c:pt>
                <c:pt idx="26">
                  <c:v>662.42830000000004</c:v>
                </c:pt>
                <c:pt idx="27">
                  <c:v>662.91049999999996</c:v>
                </c:pt>
                <c:pt idx="28">
                  <c:v>663.39260000000002</c:v>
                </c:pt>
                <c:pt idx="29">
                  <c:v>663.87469999999996</c:v>
                </c:pt>
                <c:pt idx="30">
                  <c:v>664.35680000000002</c:v>
                </c:pt>
                <c:pt idx="31">
                  <c:v>664.83889999999997</c:v>
                </c:pt>
                <c:pt idx="32">
                  <c:v>665.32100000000003</c:v>
                </c:pt>
                <c:pt idx="33">
                  <c:v>665.80319999999995</c:v>
                </c:pt>
                <c:pt idx="34">
                  <c:v>666.28530000000001</c:v>
                </c:pt>
                <c:pt idx="35">
                  <c:v>666.76739999999995</c:v>
                </c:pt>
                <c:pt idx="36">
                  <c:v>667.24950000000001</c:v>
                </c:pt>
                <c:pt idx="37">
                  <c:v>667.73159999999996</c:v>
                </c:pt>
                <c:pt idx="38">
                  <c:v>668.21370000000002</c:v>
                </c:pt>
                <c:pt idx="39">
                  <c:v>668.69590000000005</c:v>
                </c:pt>
                <c:pt idx="40">
                  <c:v>669.178</c:v>
                </c:pt>
                <c:pt idx="41">
                  <c:v>669.66010000000006</c:v>
                </c:pt>
                <c:pt idx="42">
                  <c:v>670.1422</c:v>
                </c:pt>
                <c:pt idx="43">
                  <c:v>670.62429999999995</c:v>
                </c:pt>
                <c:pt idx="44">
                  <c:v>671.10640000000001</c:v>
                </c:pt>
                <c:pt idx="45">
                  <c:v>671.58860000000004</c:v>
                </c:pt>
                <c:pt idx="46">
                  <c:v>672.07069999999999</c:v>
                </c:pt>
                <c:pt idx="47">
                  <c:v>672.55280000000005</c:v>
                </c:pt>
                <c:pt idx="48">
                  <c:v>673.03489999999999</c:v>
                </c:pt>
                <c:pt idx="49">
                  <c:v>673.51700000000005</c:v>
                </c:pt>
                <c:pt idx="50">
                  <c:v>673.9991</c:v>
                </c:pt>
                <c:pt idx="51">
                  <c:v>674.48130000000003</c:v>
                </c:pt>
                <c:pt idx="52">
                  <c:v>674.96339999999998</c:v>
                </c:pt>
                <c:pt idx="53">
                  <c:v>675.44550000000004</c:v>
                </c:pt>
                <c:pt idx="54">
                  <c:v>675.92759999999998</c:v>
                </c:pt>
                <c:pt idx="55">
                  <c:v>676.40970000000004</c:v>
                </c:pt>
                <c:pt idx="56">
                  <c:v>676.89179999999999</c:v>
                </c:pt>
                <c:pt idx="57">
                  <c:v>677.37400000000002</c:v>
                </c:pt>
                <c:pt idx="58">
                  <c:v>677.85609999999997</c:v>
                </c:pt>
                <c:pt idx="59">
                  <c:v>678.33820000000003</c:v>
                </c:pt>
                <c:pt idx="60">
                  <c:v>678.82029999999997</c:v>
                </c:pt>
                <c:pt idx="61">
                  <c:v>679.30240000000003</c:v>
                </c:pt>
                <c:pt idx="62">
                  <c:v>679.78449999999998</c:v>
                </c:pt>
                <c:pt idx="63">
                  <c:v>680.26670000000001</c:v>
                </c:pt>
                <c:pt idx="64">
                  <c:v>680.74879999999996</c:v>
                </c:pt>
                <c:pt idx="65">
                  <c:v>681.23090000000002</c:v>
                </c:pt>
                <c:pt idx="66">
                  <c:v>681.71299999999997</c:v>
                </c:pt>
                <c:pt idx="67">
                  <c:v>682.19510000000002</c:v>
                </c:pt>
                <c:pt idx="68">
                  <c:v>682.67719999999997</c:v>
                </c:pt>
                <c:pt idx="69">
                  <c:v>683.15940000000001</c:v>
                </c:pt>
                <c:pt idx="70">
                  <c:v>683.64149999999995</c:v>
                </c:pt>
                <c:pt idx="71">
                  <c:v>684.12360000000001</c:v>
                </c:pt>
                <c:pt idx="72">
                  <c:v>684.60569999999996</c:v>
                </c:pt>
                <c:pt idx="73">
                  <c:v>685.08780000000002</c:v>
                </c:pt>
                <c:pt idx="74">
                  <c:v>685.56989999999996</c:v>
                </c:pt>
                <c:pt idx="75">
                  <c:v>686.0521</c:v>
                </c:pt>
                <c:pt idx="76">
                  <c:v>686.53420000000006</c:v>
                </c:pt>
                <c:pt idx="77">
                  <c:v>687.0163</c:v>
                </c:pt>
                <c:pt idx="78">
                  <c:v>687.49839999999995</c:v>
                </c:pt>
                <c:pt idx="79">
                  <c:v>687.98050000000001</c:v>
                </c:pt>
                <c:pt idx="80">
                  <c:v>688.46259999999995</c:v>
                </c:pt>
                <c:pt idx="81">
                  <c:v>688.94479999999999</c:v>
                </c:pt>
                <c:pt idx="82">
                  <c:v>689.42690000000005</c:v>
                </c:pt>
                <c:pt idx="83">
                  <c:v>689.90899999999999</c:v>
                </c:pt>
                <c:pt idx="84">
                  <c:v>690.39110000000005</c:v>
                </c:pt>
                <c:pt idx="85">
                  <c:v>690.8732</c:v>
                </c:pt>
                <c:pt idx="86">
                  <c:v>691.35530000000006</c:v>
                </c:pt>
                <c:pt idx="87">
                  <c:v>691.83749999999998</c:v>
                </c:pt>
                <c:pt idx="88">
                  <c:v>692.31960000000004</c:v>
                </c:pt>
                <c:pt idx="89">
                  <c:v>692.80169999999998</c:v>
                </c:pt>
                <c:pt idx="90">
                  <c:v>693.28380000000004</c:v>
                </c:pt>
                <c:pt idx="91">
                  <c:v>693.76589999999999</c:v>
                </c:pt>
                <c:pt idx="92">
                  <c:v>694.24800000000005</c:v>
                </c:pt>
                <c:pt idx="93">
                  <c:v>694.73019999999997</c:v>
                </c:pt>
                <c:pt idx="94">
                  <c:v>695.21230000000003</c:v>
                </c:pt>
                <c:pt idx="95">
                  <c:v>695.69439999999997</c:v>
                </c:pt>
                <c:pt idx="96">
                  <c:v>696.17650000000003</c:v>
                </c:pt>
                <c:pt idx="97">
                  <c:v>696.65859999999998</c:v>
                </c:pt>
                <c:pt idx="98">
                  <c:v>697.14070000000004</c:v>
                </c:pt>
                <c:pt idx="99">
                  <c:v>697.62289999999996</c:v>
                </c:pt>
                <c:pt idx="100">
                  <c:v>698.10500000000002</c:v>
                </c:pt>
                <c:pt idx="101">
                  <c:v>698.58709999999996</c:v>
                </c:pt>
                <c:pt idx="102">
                  <c:v>699.06920000000002</c:v>
                </c:pt>
                <c:pt idx="103">
                  <c:v>699.55129999999997</c:v>
                </c:pt>
                <c:pt idx="104">
                  <c:v>700.03340000000003</c:v>
                </c:pt>
                <c:pt idx="105">
                  <c:v>700.51559999999995</c:v>
                </c:pt>
                <c:pt idx="106">
                  <c:v>700.99770000000001</c:v>
                </c:pt>
                <c:pt idx="107">
                  <c:v>701.47979999999995</c:v>
                </c:pt>
                <c:pt idx="108">
                  <c:v>701.96190000000001</c:v>
                </c:pt>
                <c:pt idx="109">
                  <c:v>702.44399999999996</c:v>
                </c:pt>
                <c:pt idx="110">
                  <c:v>702.92610000000002</c:v>
                </c:pt>
                <c:pt idx="111">
                  <c:v>703.40830000000005</c:v>
                </c:pt>
                <c:pt idx="112">
                  <c:v>703.8904</c:v>
                </c:pt>
                <c:pt idx="113">
                  <c:v>704.37249999999995</c:v>
                </c:pt>
                <c:pt idx="114">
                  <c:v>704.8546</c:v>
                </c:pt>
                <c:pt idx="115">
                  <c:v>705.33669999999995</c:v>
                </c:pt>
                <c:pt idx="116">
                  <c:v>705.81880000000001</c:v>
                </c:pt>
                <c:pt idx="117">
                  <c:v>706.30100000000004</c:v>
                </c:pt>
                <c:pt idx="118">
                  <c:v>706.78309999999999</c:v>
                </c:pt>
                <c:pt idx="119">
                  <c:v>707.26520000000005</c:v>
                </c:pt>
                <c:pt idx="120">
                  <c:v>707.7473</c:v>
                </c:pt>
                <c:pt idx="121">
                  <c:v>708.22940000000006</c:v>
                </c:pt>
                <c:pt idx="122">
                  <c:v>708.7115</c:v>
                </c:pt>
                <c:pt idx="123">
                  <c:v>709.19370000000004</c:v>
                </c:pt>
                <c:pt idx="124">
                  <c:v>709.67579999999998</c:v>
                </c:pt>
                <c:pt idx="125">
                  <c:v>710.15790000000004</c:v>
                </c:pt>
                <c:pt idx="126">
                  <c:v>710.64</c:v>
                </c:pt>
                <c:pt idx="127">
                  <c:v>711.12210000000005</c:v>
                </c:pt>
                <c:pt idx="128">
                  <c:v>711.60419999999999</c:v>
                </c:pt>
                <c:pt idx="129">
                  <c:v>712.08640000000003</c:v>
                </c:pt>
                <c:pt idx="130">
                  <c:v>712.56849999999997</c:v>
                </c:pt>
                <c:pt idx="131">
                  <c:v>713.05060000000003</c:v>
                </c:pt>
                <c:pt idx="132">
                  <c:v>713.53269999999998</c:v>
                </c:pt>
                <c:pt idx="133">
                  <c:v>714.01480000000004</c:v>
                </c:pt>
                <c:pt idx="134">
                  <c:v>714.49689999999998</c:v>
                </c:pt>
                <c:pt idx="135">
                  <c:v>714.97910000000002</c:v>
                </c:pt>
                <c:pt idx="136">
                  <c:v>715.46119999999996</c:v>
                </c:pt>
                <c:pt idx="137">
                  <c:v>715.94330000000002</c:v>
                </c:pt>
                <c:pt idx="138">
                  <c:v>716.42539999999997</c:v>
                </c:pt>
                <c:pt idx="139">
                  <c:v>716.90750000000003</c:v>
                </c:pt>
                <c:pt idx="140">
                  <c:v>717.38959999999997</c:v>
                </c:pt>
                <c:pt idx="141">
                  <c:v>717.87180000000001</c:v>
                </c:pt>
                <c:pt idx="142">
                  <c:v>718.35389999999995</c:v>
                </c:pt>
                <c:pt idx="143">
                  <c:v>718.83600000000001</c:v>
                </c:pt>
                <c:pt idx="144">
                  <c:v>719.31809999999996</c:v>
                </c:pt>
                <c:pt idx="145">
                  <c:v>719.80020000000002</c:v>
                </c:pt>
                <c:pt idx="146">
                  <c:v>720.28229999999996</c:v>
                </c:pt>
                <c:pt idx="147">
                  <c:v>720.7645</c:v>
                </c:pt>
                <c:pt idx="148">
                  <c:v>721.24659999999994</c:v>
                </c:pt>
                <c:pt idx="149">
                  <c:v>721.7287</c:v>
                </c:pt>
                <c:pt idx="150">
                  <c:v>722.21079999999995</c:v>
                </c:pt>
                <c:pt idx="151">
                  <c:v>722.69290000000001</c:v>
                </c:pt>
                <c:pt idx="152">
                  <c:v>723.17499999999995</c:v>
                </c:pt>
                <c:pt idx="153">
                  <c:v>723.65719999999999</c:v>
                </c:pt>
                <c:pt idx="154">
                  <c:v>724.13930000000005</c:v>
                </c:pt>
                <c:pt idx="155">
                  <c:v>724.62139999999999</c:v>
                </c:pt>
                <c:pt idx="156">
                  <c:v>725.10350000000005</c:v>
                </c:pt>
                <c:pt idx="157">
                  <c:v>725.5856</c:v>
                </c:pt>
                <c:pt idx="158">
                  <c:v>726.06769999999995</c:v>
                </c:pt>
                <c:pt idx="159">
                  <c:v>726.54989999999998</c:v>
                </c:pt>
                <c:pt idx="160">
                  <c:v>727.03200000000004</c:v>
                </c:pt>
                <c:pt idx="161">
                  <c:v>727.51409999999998</c:v>
                </c:pt>
                <c:pt idx="162">
                  <c:v>727.99620000000004</c:v>
                </c:pt>
                <c:pt idx="163">
                  <c:v>728.47829999999999</c:v>
                </c:pt>
                <c:pt idx="164">
                  <c:v>728.96040000000005</c:v>
                </c:pt>
                <c:pt idx="165">
                  <c:v>729.44259999999997</c:v>
                </c:pt>
                <c:pt idx="166">
                  <c:v>729.92470000000003</c:v>
                </c:pt>
                <c:pt idx="167">
                  <c:v>730.40679999999998</c:v>
                </c:pt>
                <c:pt idx="168">
                  <c:v>730.88890000000004</c:v>
                </c:pt>
                <c:pt idx="169">
                  <c:v>731.37099999999998</c:v>
                </c:pt>
                <c:pt idx="170">
                  <c:v>731.85310000000004</c:v>
                </c:pt>
                <c:pt idx="171">
                  <c:v>732.33529999999996</c:v>
                </c:pt>
                <c:pt idx="172">
                  <c:v>732.81740000000002</c:v>
                </c:pt>
                <c:pt idx="173">
                  <c:v>733.29949999999997</c:v>
                </c:pt>
                <c:pt idx="174">
                  <c:v>733.78160000000003</c:v>
                </c:pt>
                <c:pt idx="175">
                  <c:v>734.26369999999997</c:v>
                </c:pt>
                <c:pt idx="176">
                  <c:v>734.74580000000003</c:v>
                </c:pt>
                <c:pt idx="177">
                  <c:v>735.22799999999995</c:v>
                </c:pt>
                <c:pt idx="178">
                  <c:v>735.71010000000001</c:v>
                </c:pt>
                <c:pt idx="179">
                  <c:v>736.19219999999996</c:v>
                </c:pt>
                <c:pt idx="180">
                  <c:v>736.67430000000002</c:v>
                </c:pt>
                <c:pt idx="181">
                  <c:v>737.15639999999996</c:v>
                </c:pt>
                <c:pt idx="182">
                  <c:v>737.63850000000002</c:v>
                </c:pt>
                <c:pt idx="183">
                  <c:v>738.12070000000006</c:v>
                </c:pt>
                <c:pt idx="184">
                  <c:v>738.6028</c:v>
                </c:pt>
                <c:pt idx="185">
                  <c:v>739.08489999999995</c:v>
                </c:pt>
                <c:pt idx="186">
                  <c:v>739.56700000000001</c:v>
                </c:pt>
                <c:pt idx="187">
                  <c:v>740.04909999999995</c:v>
                </c:pt>
                <c:pt idx="188">
                  <c:v>740.53129999999999</c:v>
                </c:pt>
                <c:pt idx="189">
                  <c:v>741.01340000000005</c:v>
                </c:pt>
                <c:pt idx="190">
                  <c:v>741.49549999999999</c:v>
                </c:pt>
                <c:pt idx="191">
                  <c:v>741.97760000000005</c:v>
                </c:pt>
                <c:pt idx="192">
                  <c:v>742.4597</c:v>
                </c:pt>
                <c:pt idx="193">
                  <c:v>742.94179999999994</c:v>
                </c:pt>
                <c:pt idx="194">
                  <c:v>743.42399999999998</c:v>
                </c:pt>
                <c:pt idx="195">
                  <c:v>743.90610000000004</c:v>
                </c:pt>
                <c:pt idx="196">
                  <c:v>744.38819999999998</c:v>
                </c:pt>
                <c:pt idx="197">
                  <c:v>744.87030000000004</c:v>
                </c:pt>
                <c:pt idx="198">
                  <c:v>745.35239999999999</c:v>
                </c:pt>
                <c:pt idx="199">
                  <c:v>745.83450000000005</c:v>
                </c:pt>
                <c:pt idx="200">
                  <c:v>746.31669999999997</c:v>
                </c:pt>
                <c:pt idx="201">
                  <c:v>746.79880000000003</c:v>
                </c:pt>
                <c:pt idx="202">
                  <c:v>747.28089999999997</c:v>
                </c:pt>
                <c:pt idx="203">
                  <c:v>747.76300000000003</c:v>
                </c:pt>
                <c:pt idx="204">
                  <c:v>748.24509999999998</c:v>
                </c:pt>
                <c:pt idx="205">
                  <c:v>748.72720000000004</c:v>
                </c:pt>
                <c:pt idx="206">
                  <c:v>749.20939999999996</c:v>
                </c:pt>
                <c:pt idx="207">
                  <c:v>749.69150000000002</c:v>
                </c:pt>
                <c:pt idx="208">
                  <c:v>750.17359999999996</c:v>
                </c:pt>
                <c:pt idx="209">
                  <c:v>750.65570000000002</c:v>
                </c:pt>
                <c:pt idx="210">
                  <c:v>751.13779999999997</c:v>
                </c:pt>
                <c:pt idx="211">
                  <c:v>751.61990000000003</c:v>
                </c:pt>
                <c:pt idx="212">
                  <c:v>752.10209999999995</c:v>
                </c:pt>
                <c:pt idx="213">
                  <c:v>752.58420000000001</c:v>
                </c:pt>
                <c:pt idx="214">
                  <c:v>753.06629999999996</c:v>
                </c:pt>
                <c:pt idx="215">
                  <c:v>753.54840000000002</c:v>
                </c:pt>
                <c:pt idx="216">
                  <c:v>754.03049999999996</c:v>
                </c:pt>
                <c:pt idx="217">
                  <c:v>754.51260000000002</c:v>
                </c:pt>
                <c:pt idx="218">
                  <c:v>754.99480000000005</c:v>
                </c:pt>
                <c:pt idx="219">
                  <c:v>755.4769</c:v>
                </c:pt>
                <c:pt idx="220">
                  <c:v>755.95899999999995</c:v>
                </c:pt>
                <c:pt idx="221">
                  <c:v>756.44110000000001</c:v>
                </c:pt>
                <c:pt idx="222">
                  <c:v>756.92319999999995</c:v>
                </c:pt>
                <c:pt idx="223">
                  <c:v>757.40530000000001</c:v>
                </c:pt>
                <c:pt idx="224">
                  <c:v>757.88750000000005</c:v>
                </c:pt>
                <c:pt idx="225">
                  <c:v>758.36959999999999</c:v>
                </c:pt>
                <c:pt idx="226">
                  <c:v>758.85170000000005</c:v>
                </c:pt>
                <c:pt idx="227">
                  <c:v>759.3338</c:v>
                </c:pt>
                <c:pt idx="228">
                  <c:v>759.81590000000006</c:v>
                </c:pt>
                <c:pt idx="229">
                  <c:v>760.298</c:v>
                </c:pt>
                <c:pt idx="230">
                  <c:v>760.78020000000004</c:v>
                </c:pt>
                <c:pt idx="231">
                  <c:v>761.26229999999998</c:v>
                </c:pt>
                <c:pt idx="232">
                  <c:v>761.74440000000004</c:v>
                </c:pt>
                <c:pt idx="233">
                  <c:v>762.22649999999999</c:v>
                </c:pt>
                <c:pt idx="234">
                  <c:v>762.70860000000005</c:v>
                </c:pt>
                <c:pt idx="235">
                  <c:v>763.19069999999999</c:v>
                </c:pt>
                <c:pt idx="236">
                  <c:v>763.67290000000003</c:v>
                </c:pt>
                <c:pt idx="237">
                  <c:v>764.15499999999997</c:v>
                </c:pt>
                <c:pt idx="238">
                  <c:v>764.63710000000003</c:v>
                </c:pt>
                <c:pt idx="239">
                  <c:v>765.11919999999998</c:v>
                </c:pt>
                <c:pt idx="240">
                  <c:v>765.60130000000004</c:v>
                </c:pt>
                <c:pt idx="241">
                  <c:v>766.08339999999998</c:v>
                </c:pt>
                <c:pt idx="242">
                  <c:v>766.56560000000002</c:v>
                </c:pt>
                <c:pt idx="243">
                  <c:v>767.04769999999996</c:v>
                </c:pt>
                <c:pt idx="244">
                  <c:v>767.52980000000002</c:v>
                </c:pt>
                <c:pt idx="245">
                  <c:v>768.01189999999997</c:v>
                </c:pt>
                <c:pt idx="246">
                  <c:v>768.49400000000003</c:v>
                </c:pt>
                <c:pt idx="247">
                  <c:v>768.97609999999997</c:v>
                </c:pt>
                <c:pt idx="248">
                  <c:v>769.45830000000001</c:v>
                </c:pt>
                <c:pt idx="249">
                  <c:v>769.94039999999995</c:v>
                </c:pt>
                <c:pt idx="250">
                  <c:v>770.42250000000001</c:v>
                </c:pt>
                <c:pt idx="251">
                  <c:v>770.90459999999996</c:v>
                </c:pt>
                <c:pt idx="252">
                  <c:v>771.38670000000002</c:v>
                </c:pt>
                <c:pt idx="253">
                  <c:v>771.86879999999996</c:v>
                </c:pt>
                <c:pt idx="254">
                  <c:v>772.351</c:v>
                </c:pt>
                <c:pt idx="255">
                  <c:v>772.83309999999994</c:v>
                </c:pt>
                <c:pt idx="256">
                  <c:v>773.3152</c:v>
                </c:pt>
                <c:pt idx="257">
                  <c:v>773.79729999999995</c:v>
                </c:pt>
                <c:pt idx="258">
                  <c:v>774.27940000000001</c:v>
                </c:pt>
                <c:pt idx="259">
                  <c:v>774.76149999999996</c:v>
                </c:pt>
                <c:pt idx="260">
                  <c:v>775.24369999999999</c:v>
                </c:pt>
                <c:pt idx="261">
                  <c:v>775.72580000000005</c:v>
                </c:pt>
                <c:pt idx="262">
                  <c:v>776.2079</c:v>
                </c:pt>
                <c:pt idx="263">
                  <c:v>776.69</c:v>
                </c:pt>
                <c:pt idx="264">
                  <c:v>777.1721</c:v>
                </c:pt>
                <c:pt idx="265">
                  <c:v>777.65419999999995</c:v>
                </c:pt>
                <c:pt idx="266">
                  <c:v>778.13639999999998</c:v>
                </c:pt>
                <c:pt idx="267">
                  <c:v>778.61850000000004</c:v>
                </c:pt>
                <c:pt idx="268">
                  <c:v>779.10059999999999</c:v>
                </c:pt>
                <c:pt idx="269">
                  <c:v>779.58270000000005</c:v>
                </c:pt>
                <c:pt idx="270">
                  <c:v>780.06479999999999</c:v>
                </c:pt>
                <c:pt idx="271">
                  <c:v>780.54690000000005</c:v>
                </c:pt>
                <c:pt idx="272">
                  <c:v>781.02909999999997</c:v>
                </c:pt>
                <c:pt idx="273">
                  <c:v>781.51120000000003</c:v>
                </c:pt>
                <c:pt idx="274">
                  <c:v>781.99329999999998</c:v>
                </c:pt>
                <c:pt idx="275">
                  <c:v>782.47540000000004</c:v>
                </c:pt>
                <c:pt idx="276">
                  <c:v>782.95749999999998</c:v>
                </c:pt>
                <c:pt idx="277">
                  <c:v>783.43960000000004</c:v>
                </c:pt>
                <c:pt idx="278">
                  <c:v>783.92179999999996</c:v>
                </c:pt>
                <c:pt idx="279">
                  <c:v>784.40390000000002</c:v>
                </c:pt>
                <c:pt idx="280">
                  <c:v>784.88599999999997</c:v>
                </c:pt>
                <c:pt idx="281">
                  <c:v>785.36810000000003</c:v>
                </c:pt>
                <c:pt idx="282">
                  <c:v>785.85019999999997</c:v>
                </c:pt>
                <c:pt idx="283">
                  <c:v>786.33230000000003</c:v>
                </c:pt>
                <c:pt idx="284">
                  <c:v>786.81449999999995</c:v>
                </c:pt>
                <c:pt idx="285">
                  <c:v>787.29660000000001</c:v>
                </c:pt>
                <c:pt idx="286">
                  <c:v>787.77869999999996</c:v>
                </c:pt>
                <c:pt idx="287">
                  <c:v>788.26080000000002</c:v>
                </c:pt>
                <c:pt idx="288">
                  <c:v>788.74289999999996</c:v>
                </c:pt>
                <c:pt idx="289">
                  <c:v>789.22500000000002</c:v>
                </c:pt>
                <c:pt idx="290">
                  <c:v>789.70719999999994</c:v>
                </c:pt>
                <c:pt idx="291">
                  <c:v>790.1893</c:v>
                </c:pt>
                <c:pt idx="292">
                  <c:v>790.67139999999995</c:v>
                </c:pt>
                <c:pt idx="293">
                  <c:v>791.15350000000001</c:v>
                </c:pt>
                <c:pt idx="294">
                  <c:v>791.63559999999995</c:v>
                </c:pt>
                <c:pt idx="295">
                  <c:v>792.11770000000001</c:v>
                </c:pt>
                <c:pt idx="296">
                  <c:v>792.59990000000005</c:v>
                </c:pt>
                <c:pt idx="297">
                  <c:v>793.08199999999999</c:v>
                </c:pt>
                <c:pt idx="298">
                  <c:v>793.56410000000005</c:v>
                </c:pt>
                <c:pt idx="299">
                  <c:v>794.0462</c:v>
                </c:pt>
                <c:pt idx="300">
                  <c:v>794.52829999999994</c:v>
                </c:pt>
                <c:pt idx="301">
                  <c:v>795.0104</c:v>
                </c:pt>
                <c:pt idx="302">
                  <c:v>795.49260000000004</c:v>
                </c:pt>
                <c:pt idx="303">
                  <c:v>795.97469999999998</c:v>
                </c:pt>
                <c:pt idx="304">
                  <c:v>796.45680000000004</c:v>
                </c:pt>
                <c:pt idx="305">
                  <c:v>796.93889999999999</c:v>
                </c:pt>
                <c:pt idx="306">
                  <c:v>797.42100000000005</c:v>
                </c:pt>
                <c:pt idx="307">
                  <c:v>797.90309999999999</c:v>
                </c:pt>
                <c:pt idx="308">
                  <c:v>798.38530000000003</c:v>
                </c:pt>
                <c:pt idx="309">
                  <c:v>798.86739999999998</c:v>
                </c:pt>
                <c:pt idx="310">
                  <c:v>799.34950000000003</c:v>
                </c:pt>
                <c:pt idx="311">
                  <c:v>799.83159999999998</c:v>
                </c:pt>
                <c:pt idx="312">
                  <c:v>800.31370000000004</c:v>
                </c:pt>
                <c:pt idx="313">
                  <c:v>800.79579999999999</c:v>
                </c:pt>
                <c:pt idx="314">
                  <c:v>801.27800000000002</c:v>
                </c:pt>
                <c:pt idx="315">
                  <c:v>801.76009999999997</c:v>
                </c:pt>
                <c:pt idx="316">
                  <c:v>802.24220000000003</c:v>
                </c:pt>
                <c:pt idx="317">
                  <c:v>802.72429999999997</c:v>
                </c:pt>
                <c:pt idx="318">
                  <c:v>803.20640000000003</c:v>
                </c:pt>
                <c:pt idx="319">
                  <c:v>803.68849999999998</c:v>
                </c:pt>
                <c:pt idx="320">
                  <c:v>804.17070000000001</c:v>
                </c:pt>
                <c:pt idx="321">
                  <c:v>804.65279999999996</c:v>
                </c:pt>
                <c:pt idx="322">
                  <c:v>805.13490000000002</c:v>
                </c:pt>
                <c:pt idx="323">
                  <c:v>805.61699999999996</c:v>
                </c:pt>
                <c:pt idx="324">
                  <c:v>806.09910000000002</c:v>
                </c:pt>
                <c:pt idx="325">
                  <c:v>806.58119999999997</c:v>
                </c:pt>
                <c:pt idx="326">
                  <c:v>807.0634</c:v>
                </c:pt>
                <c:pt idx="327">
                  <c:v>807.54549999999995</c:v>
                </c:pt>
                <c:pt idx="328">
                  <c:v>808.02760000000001</c:v>
                </c:pt>
                <c:pt idx="329">
                  <c:v>808.50969999999995</c:v>
                </c:pt>
                <c:pt idx="330">
                  <c:v>808.99180000000001</c:v>
                </c:pt>
                <c:pt idx="331">
                  <c:v>809.47389999999996</c:v>
                </c:pt>
                <c:pt idx="332">
                  <c:v>809.95609999999999</c:v>
                </c:pt>
                <c:pt idx="333">
                  <c:v>810.43820000000005</c:v>
                </c:pt>
                <c:pt idx="334">
                  <c:v>810.9203</c:v>
                </c:pt>
                <c:pt idx="335">
                  <c:v>811.40239999999994</c:v>
                </c:pt>
                <c:pt idx="336">
                  <c:v>811.8845</c:v>
                </c:pt>
                <c:pt idx="337">
                  <c:v>812.36659999999995</c:v>
                </c:pt>
                <c:pt idx="338">
                  <c:v>812.84879999999998</c:v>
                </c:pt>
                <c:pt idx="339">
                  <c:v>813.33090000000004</c:v>
                </c:pt>
                <c:pt idx="340">
                  <c:v>813.81299999999999</c:v>
                </c:pt>
                <c:pt idx="341">
                  <c:v>814.29510000000005</c:v>
                </c:pt>
                <c:pt idx="342">
                  <c:v>814.77719999999999</c:v>
                </c:pt>
                <c:pt idx="343">
                  <c:v>815.25930000000005</c:v>
                </c:pt>
                <c:pt idx="344">
                  <c:v>815.74149999999997</c:v>
                </c:pt>
                <c:pt idx="345">
                  <c:v>816.22360000000003</c:v>
                </c:pt>
                <c:pt idx="346">
                  <c:v>816.70569999999998</c:v>
                </c:pt>
                <c:pt idx="347">
                  <c:v>817.18780000000004</c:v>
                </c:pt>
                <c:pt idx="348">
                  <c:v>817.66989999999998</c:v>
                </c:pt>
                <c:pt idx="349">
                  <c:v>818.15200000000004</c:v>
                </c:pt>
                <c:pt idx="350">
                  <c:v>818.63419999999996</c:v>
                </c:pt>
                <c:pt idx="351">
                  <c:v>819.11630000000002</c:v>
                </c:pt>
                <c:pt idx="352">
                  <c:v>819.59839999999997</c:v>
                </c:pt>
                <c:pt idx="353">
                  <c:v>820.08050000000003</c:v>
                </c:pt>
                <c:pt idx="354">
                  <c:v>820.56259999999997</c:v>
                </c:pt>
                <c:pt idx="355">
                  <c:v>821.04470000000003</c:v>
                </c:pt>
                <c:pt idx="356">
                  <c:v>821.52689999999996</c:v>
                </c:pt>
                <c:pt idx="357">
                  <c:v>822.00900000000001</c:v>
                </c:pt>
                <c:pt idx="358">
                  <c:v>822.49109999999996</c:v>
                </c:pt>
                <c:pt idx="359">
                  <c:v>822.97320000000002</c:v>
                </c:pt>
                <c:pt idx="360">
                  <c:v>823.45529999999997</c:v>
                </c:pt>
                <c:pt idx="361">
                  <c:v>823.93740000000003</c:v>
                </c:pt>
                <c:pt idx="362">
                  <c:v>824.41959999999995</c:v>
                </c:pt>
                <c:pt idx="363">
                  <c:v>824.90170000000001</c:v>
                </c:pt>
                <c:pt idx="364">
                  <c:v>825.38379999999995</c:v>
                </c:pt>
                <c:pt idx="365">
                  <c:v>825.86590000000001</c:v>
                </c:pt>
                <c:pt idx="366">
                  <c:v>826.34799999999996</c:v>
                </c:pt>
                <c:pt idx="367">
                  <c:v>826.83010000000002</c:v>
                </c:pt>
                <c:pt idx="368">
                  <c:v>827.31230000000005</c:v>
                </c:pt>
                <c:pt idx="369">
                  <c:v>827.7944</c:v>
                </c:pt>
                <c:pt idx="370">
                  <c:v>828.27650000000006</c:v>
                </c:pt>
                <c:pt idx="371">
                  <c:v>828.7586</c:v>
                </c:pt>
                <c:pt idx="372">
                  <c:v>829.24069999999995</c:v>
                </c:pt>
                <c:pt idx="373">
                  <c:v>829.72280000000001</c:v>
                </c:pt>
                <c:pt idx="374">
                  <c:v>830.20500000000004</c:v>
                </c:pt>
                <c:pt idx="375">
                  <c:v>830.68709999999999</c:v>
                </c:pt>
                <c:pt idx="376">
                  <c:v>831.16920000000005</c:v>
                </c:pt>
                <c:pt idx="377">
                  <c:v>831.65129999999999</c:v>
                </c:pt>
                <c:pt idx="378">
                  <c:v>832.13340000000005</c:v>
                </c:pt>
                <c:pt idx="379">
                  <c:v>832.6155</c:v>
                </c:pt>
                <c:pt idx="380">
                  <c:v>833.09770000000003</c:v>
                </c:pt>
                <c:pt idx="381">
                  <c:v>833.57979999999998</c:v>
                </c:pt>
                <c:pt idx="382">
                  <c:v>834.06190000000004</c:v>
                </c:pt>
                <c:pt idx="383">
                  <c:v>834.54399999999998</c:v>
                </c:pt>
                <c:pt idx="384">
                  <c:v>835.02610000000004</c:v>
                </c:pt>
                <c:pt idx="385">
                  <c:v>835.50819999999999</c:v>
                </c:pt>
                <c:pt idx="386">
                  <c:v>835.99040000000002</c:v>
                </c:pt>
                <c:pt idx="387">
                  <c:v>836.47249999999997</c:v>
                </c:pt>
                <c:pt idx="388">
                  <c:v>836.95460000000003</c:v>
                </c:pt>
                <c:pt idx="389">
                  <c:v>837.43669999999997</c:v>
                </c:pt>
                <c:pt idx="390">
                  <c:v>837.91880000000003</c:v>
                </c:pt>
                <c:pt idx="391">
                  <c:v>838.40089999999998</c:v>
                </c:pt>
                <c:pt idx="392">
                  <c:v>838.88310000000001</c:v>
                </c:pt>
                <c:pt idx="393">
                  <c:v>839.36519999999996</c:v>
                </c:pt>
                <c:pt idx="394">
                  <c:v>839.84730000000002</c:v>
                </c:pt>
                <c:pt idx="395">
                  <c:v>840.32939999999996</c:v>
                </c:pt>
                <c:pt idx="396">
                  <c:v>840.81150000000002</c:v>
                </c:pt>
                <c:pt idx="397">
                  <c:v>841.29359999999997</c:v>
                </c:pt>
                <c:pt idx="398">
                  <c:v>841.7758</c:v>
                </c:pt>
                <c:pt idx="399">
                  <c:v>842.25789999999995</c:v>
                </c:pt>
                <c:pt idx="400">
                  <c:v>842.74</c:v>
                </c:pt>
                <c:pt idx="401">
                  <c:v>843.22209999999995</c:v>
                </c:pt>
                <c:pt idx="402">
                  <c:v>843.70420000000001</c:v>
                </c:pt>
                <c:pt idx="403">
                  <c:v>844.18629999999996</c:v>
                </c:pt>
                <c:pt idx="404">
                  <c:v>844.66849999999999</c:v>
                </c:pt>
                <c:pt idx="405">
                  <c:v>845.15060000000005</c:v>
                </c:pt>
                <c:pt idx="406">
                  <c:v>845.6327</c:v>
                </c:pt>
                <c:pt idx="407">
                  <c:v>846.11479999999995</c:v>
                </c:pt>
                <c:pt idx="408">
                  <c:v>846.59690000000001</c:v>
                </c:pt>
                <c:pt idx="409">
                  <c:v>847.07899999999995</c:v>
                </c:pt>
                <c:pt idx="410">
                  <c:v>847.56119999999999</c:v>
                </c:pt>
                <c:pt idx="411">
                  <c:v>848.04330000000004</c:v>
                </c:pt>
                <c:pt idx="412">
                  <c:v>848.52539999999999</c:v>
                </c:pt>
                <c:pt idx="413">
                  <c:v>849.00750000000005</c:v>
                </c:pt>
                <c:pt idx="414">
                  <c:v>849.4896</c:v>
                </c:pt>
                <c:pt idx="415">
                  <c:v>849.97170000000006</c:v>
                </c:pt>
                <c:pt idx="416">
                  <c:v>850.45389999999998</c:v>
                </c:pt>
                <c:pt idx="417">
                  <c:v>850.93600000000004</c:v>
                </c:pt>
                <c:pt idx="418">
                  <c:v>851.41809999999998</c:v>
                </c:pt>
                <c:pt idx="419">
                  <c:v>851.90020000000004</c:v>
                </c:pt>
                <c:pt idx="420">
                  <c:v>852.38229999999999</c:v>
                </c:pt>
                <c:pt idx="421">
                  <c:v>852.86440000000005</c:v>
                </c:pt>
                <c:pt idx="422">
                  <c:v>853.34659999999997</c:v>
                </c:pt>
                <c:pt idx="423">
                  <c:v>853.82870000000003</c:v>
                </c:pt>
                <c:pt idx="424">
                  <c:v>854.31079999999997</c:v>
                </c:pt>
                <c:pt idx="425">
                  <c:v>854.79290000000003</c:v>
                </c:pt>
                <c:pt idx="426">
                  <c:v>855.27499999999998</c:v>
                </c:pt>
                <c:pt idx="427">
                  <c:v>855.75710000000004</c:v>
                </c:pt>
                <c:pt idx="428">
                  <c:v>856.23929999999996</c:v>
                </c:pt>
                <c:pt idx="429">
                  <c:v>856.72140000000002</c:v>
                </c:pt>
                <c:pt idx="430">
                  <c:v>857.20349999999996</c:v>
                </c:pt>
                <c:pt idx="431">
                  <c:v>857.68560000000002</c:v>
                </c:pt>
                <c:pt idx="432">
                  <c:v>858.16769999999997</c:v>
                </c:pt>
                <c:pt idx="433">
                  <c:v>858.64980000000003</c:v>
                </c:pt>
                <c:pt idx="434">
                  <c:v>859.13199999999995</c:v>
                </c:pt>
                <c:pt idx="435">
                  <c:v>859.61410000000001</c:v>
                </c:pt>
                <c:pt idx="436">
                  <c:v>860.09619999999995</c:v>
                </c:pt>
                <c:pt idx="437">
                  <c:v>860.57830000000001</c:v>
                </c:pt>
                <c:pt idx="438">
                  <c:v>861.06039999999996</c:v>
                </c:pt>
                <c:pt idx="439">
                  <c:v>861.54250000000002</c:v>
                </c:pt>
                <c:pt idx="440">
                  <c:v>862.02470000000005</c:v>
                </c:pt>
                <c:pt idx="441">
                  <c:v>862.5068</c:v>
                </c:pt>
                <c:pt idx="442">
                  <c:v>862.98889999999994</c:v>
                </c:pt>
                <c:pt idx="443">
                  <c:v>863.471</c:v>
                </c:pt>
                <c:pt idx="444">
                  <c:v>863.95309999999995</c:v>
                </c:pt>
                <c:pt idx="445">
                  <c:v>864.43520000000001</c:v>
                </c:pt>
                <c:pt idx="446">
                  <c:v>864.91740000000004</c:v>
                </c:pt>
                <c:pt idx="447">
                  <c:v>865.39949999999999</c:v>
                </c:pt>
                <c:pt idx="448">
                  <c:v>865.88160000000005</c:v>
                </c:pt>
                <c:pt idx="449">
                  <c:v>866.36369999999999</c:v>
                </c:pt>
                <c:pt idx="450">
                  <c:v>866.84580000000005</c:v>
                </c:pt>
                <c:pt idx="451">
                  <c:v>867.3279</c:v>
                </c:pt>
                <c:pt idx="452">
                  <c:v>867.81010000000003</c:v>
                </c:pt>
                <c:pt idx="453">
                  <c:v>868.29219999999998</c:v>
                </c:pt>
                <c:pt idx="454">
                  <c:v>868.77430000000004</c:v>
                </c:pt>
                <c:pt idx="455">
                  <c:v>869.25639999999999</c:v>
                </c:pt>
                <c:pt idx="456">
                  <c:v>869.73850000000004</c:v>
                </c:pt>
                <c:pt idx="457">
                  <c:v>870.22059999999999</c:v>
                </c:pt>
                <c:pt idx="458">
                  <c:v>870.70280000000002</c:v>
                </c:pt>
                <c:pt idx="459">
                  <c:v>871.18489999999997</c:v>
                </c:pt>
                <c:pt idx="460">
                  <c:v>871.66700000000003</c:v>
                </c:pt>
                <c:pt idx="461">
                  <c:v>872.14909999999998</c:v>
                </c:pt>
                <c:pt idx="462">
                  <c:v>872.63120000000004</c:v>
                </c:pt>
                <c:pt idx="463">
                  <c:v>873.11329999999998</c:v>
                </c:pt>
                <c:pt idx="464">
                  <c:v>873.59550000000002</c:v>
                </c:pt>
                <c:pt idx="465">
                  <c:v>874.07759999999996</c:v>
                </c:pt>
                <c:pt idx="466">
                  <c:v>874.55970000000002</c:v>
                </c:pt>
                <c:pt idx="467">
                  <c:v>875.04179999999997</c:v>
                </c:pt>
                <c:pt idx="468">
                  <c:v>875.52390000000003</c:v>
                </c:pt>
                <c:pt idx="469">
                  <c:v>876.00599999999997</c:v>
                </c:pt>
                <c:pt idx="470">
                  <c:v>876.48820000000001</c:v>
                </c:pt>
                <c:pt idx="471">
                  <c:v>876.97029999999995</c:v>
                </c:pt>
                <c:pt idx="472">
                  <c:v>877.45240000000001</c:v>
                </c:pt>
                <c:pt idx="473">
                  <c:v>877.93449999999996</c:v>
                </c:pt>
                <c:pt idx="474">
                  <c:v>878.41660000000002</c:v>
                </c:pt>
                <c:pt idx="475">
                  <c:v>878.89869999999996</c:v>
                </c:pt>
                <c:pt idx="476">
                  <c:v>879.3809</c:v>
                </c:pt>
                <c:pt idx="477">
                  <c:v>879.86300000000006</c:v>
                </c:pt>
                <c:pt idx="478">
                  <c:v>880.3451</c:v>
                </c:pt>
                <c:pt idx="479">
                  <c:v>880.82719999999995</c:v>
                </c:pt>
                <c:pt idx="480">
                  <c:v>881.30930000000001</c:v>
                </c:pt>
                <c:pt idx="481">
                  <c:v>881.79139999999995</c:v>
                </c:pt>
                <c:pt idx="482">
                  <c:v>882.27359999999999</c:v>
                </c:pt>
                <c:pt idx="483">
                  <c:v>882.75570000000005</c:v>
                </c:pt>
                <c:pt idx="484">
                  <c:v>883.23779999999999</c:v>
                </c:pt>
                <c:pt idx="485">
                  <c:v>883.71990000000005</c:v>
                </c:pt>
                <c:pt idx="486">
                  <c:v>884.202</c:v>
                </c:pt>
                <c:pt idx="487">
                  <c:v>884.68409999999994</c:v>
                </c:pt>
                <c:pt idx="488">
                  <c:v>885.16629999999998</c:v>
                </c:pt>
                <c:pt idx="489">
                  <c:v>885.64840000000004</c:v>
                </c:pt>
                <c:pt idx="490">
                  <c:v>886.13049999999998</c:v>
                </c:pt>
                <c:pt idx="491">
                  <c:v>886.61260000000004</c:v>
                </c:pt>
                <c:pt idx="492">
                  <c:v>887.09469999999999</c:v>
                </c:pt>
                <c:pt idx="493">
                  <c:v>887.57680000000005</c:v>
                </c:pt>
                <c:pt idx="494">
                  <c:v>888.05899999999997</c:v>
                </c:pt>
                <c:pt idx="495">
                  <c:v>888.54110000000003</c:v>
                </c:pt>
                <c:pt idx="496">
                  <c:v>889.02319999999997</c:v>
                </c:pt>
                <c:pt idx="497">
                  <c:v>889.50530000000003</c:v>
                </c:pt>
                <c:pt idx="498">
                  <c:v>889.98739999999998</c:v>
                </c:pt>
                <c:pt idx="499">
                  <c:v>890.46950000000004</c:v>
                </c:pt>
                <c:pt idx="500">
                  <c:v>890.95169999999996</c:v>
                </c:pt>
                <c:pt idx="501">
                  <c:v>891.43380000000002</c:v>
                </c:pt>
                <c:pt idx="502">
                  <c:v>891.91589999999997</c:v>
                </c:pt>
                <c:pt idx="503">
                  <c:v>892.39800000000002</c:v>
                </c:pt>
                <c:pt idx="504">
                  <c:v>892.88009999999997</c:v>
                </c:pt>
                <c:pt idx="505">
                  <c:v>893.36220000000003</c:v>
                </c:pt>
                <c:pt idx="506">
                  <c:v>893.84439999999995</c:v>
                </c:pt>
                <c:pt idx="507">
                  <c:v>894.32650000000001</c:v>
                </c:pt>
                <c:pt idx="508">
                  <c:v>894.80859999999996</c:v>
                </c:pt>
                <c:pt idx="509">
                  <c:v>895.29070000000002</c:v>
                </c:pt>
                <c:pt idx="510">
                  <c:v>895.77279999999996</c:v>
                </c:pt>
                <c:pt idx="511">
                  <c:v>896.25490000000002</c:v>
                </c:pt>
                <c:pt idx="512">
                  <c:v>896.73710000000005</c:v>
                </c:pt>
                <c:pt idx="513">
                  <c:v>897.2192</c:v>
                </c:pt>
                <c:pt idx="514">
                  <c:v>897.70129999999995</c:v>
                </c:pt>
                <c:pt idx="515">
                  <c:v>898.18340000000001</c:v>
                </c:pt>
                <c:pt idx="516">
                  <c:v>898.66549999999995</c:v>
                </c:pt>
                <c:pt idx="517">
                  <c:v>899.14760000000001</c:v>
                </c:pt>
                <c:pt idx="518">
                  <c:v>899.62980000000005</c:v>
                </c:pt>
                <c:pt idx="519">
                  <c:v>900.11189999999999</c:v>
                </c:pt>
                <c:pt idx="520">
                  <c:v>900.59400000000005</c:v>
                </c:pt>
                <c:pt idx="521">
                  <c:v>901.0761</c:v>
                </c:pt>
                <c:pt idx="522">
                  <c:v>901.55820000000006</c:v>
                </c:pt>
                <c:pt idx="523">
                  <c:v>902.0403</c:v>
                </c:pt>
                <c:pt idx="524">
                  <c:v>902.52250000000004</c:v>
                </c:pt>
                <c:pt idx="525">
                  <c:v>903.00459999999998</c:v>
                </c:pt>
                <c:pt idx="526">
                  <c:v>903.48670000000004</c:v>
                </c:pt>
                <c:pt idx="527">
                  <c:v>903.96879999999999</c:v>
                </c:pt>
                <c:pt idx="528">
                  <c:v>904.45090000000005</c:v>
                </c:pt>
                <c:pt idx="529">
                  <c:v>904.93299999999999</c:v>
                </c:pt>
                <c:pt idx="530">
                  <c:v>905.41520000000003</c:v>
                </c:pt>
                <c:pt idx="531">
                  <c:v>905.89729999999997</c:v>
                </c:pt>
                <c:pt idx="532">
                  <c:v>906.37940000000003</c:v>
                </c:pt>
                <c:pt idx="533">
                  <c:v>906.86149999999998</c:v>
                </c:pt>
                <c:pt idx="534">
                  <c:v>907.34360000000004</c:v>
                </c:pt>
                <c:pt idx="535">
                  <c:v>907.82569999999998</c:v>
                </c:pt>
                <c:pt idx="536">
                  <c:v>908.30790000000002</c:v>
                </c:pt>
                <c:pt idx="537">
                  <c:v>908.79</c:v>
                </c:pt>
                <c:pt idx="538">
                  <c:v>909.27210000000002</c:v>
                </c:pt>
                <c:pt idx="539">
                  <c:v>909.75419999999997</c:v>
                </c:pt>
                <c:pt idx="540">
                  <c:v>910.23630000000003</c:v>
                </c:pt>
                <c:pt idx="541">
                  <c:v>910.71839999999997</c:v>
                </c:pt>
                <c:pt idx="542">
                  <c:v>911.20060000000001</c:v>
                </c:pt>
                <c:pt idx="543">
                  <c:v>911.68269999999995</c:v>
                </c:pt>
                <c:pt idx="544">
                  <c:v>912.16480000000001</c:v>
                </c:pt>
                <c:pt idx="545">
                  <c:v>912.64689999999996</c:v>
                </c:pt>
                <c:pt idx="546">
                  <c:v>913.12900000000002</c:v>
                </c:pt>
                <c:pt idx="547">
                  <c:v>913.61109999999996</c:v>
                </c:pt>
                <c:pt idx="548">
                  <c:v>914.0933</c:v>
                </c:pt>
                <c:pt idx="549">
                  <c:v>914.57539999999995</c:v>
                </c:pt>
                <c:pt idx="550">
                  <c:v>915.0575</c:v>
                </c:pt>
                <c:pt idx="551">
                  <c:v>915.53959999999995</c:v>
                </c:pt>
                <c:pt idx="552">
                  <c:v>916.02170000000001</c:v>
                </c:pt>
                <c:pt idx="553">
                  <c:v>916.50379999999996</c:v>
                </c:pt>
                <c:pt idx="554">
                  <c:v>916.98599999999999</c:v>
                </c:pt>
                <c:pt idx="555">
                  <c:v>917.46810000000005</c:v>
                </c:pt>
                <c:pt idx="556">
                  <c:v>917.9502</c:v>
                </c:pt>
                <c:pt idx="557">
                  <c:v>918.43230000000005</c:v>
                </c:pt>
                <c:pt idx="558">
                  <c:v>918.9144</c:v>
                </c:pt>
                <c:pt idx="559">
                  <c:v>919.39649999999995</c:v>
                </c:pt>
                <c:pt idx="560">
                  <c:v>919.87869999999998</c:v>
                </c:pt>
                <c:pt idx="561">
                  <c:v>920.36080000000004</c:v>
                </c:pt>
                <c:pt idx="562">
                  <c:v>920.84289999999999</c:v>
                </c:pt>
                <c:pt idx="563">
                  <c:v>921.32500000000005</c:v>
                </c:pt>
                <c:pt idx="564">
                  <c:v>921.80709999999999</c:v>
                </c:pt>
                <c:pt idx="565">
                  <c:v>922.28920000000005</c:v>
                </c:pt>
                <c:pt idx="566">
                  <c:v>922.77139999999997</c:v>
                </c:pt>
                <c:pt idx="567">
                  <c:v>923.25350000000003</c:v>
                </c:pt>
                <c:pt idx="568">
                  <c:v>923.73559999999998</c:v>
                </c:pt>
                <c:pt idx="569">
                  <c:v>924.21770000000004</c:v>
                </c:pt>
                <c:pt idx="570">
                  <c:v>924.69979999999998</c:v>
                </c:pt>
                <c:pt idx="571">
                  <c:v>925.18190000000004</c:v>
                </c:pt>
                <c:pt idx="572">
                  <c:v>925.66409999999996</c:v>
                </c:pt>
                <c:pt idx="573">
                  <c:v>926.14620000000002</c:v>
                </c:pt>
                <c:pt idx="574">
                  <c:v>926.62829999999997</c:v>
                </c:pt>
                <c:pt idx="575">
                  <c:v>927.11040000000003</c:v>
                </c:pt>
                <c:pt idx="576">
                  <c:v>927.59249999999997</c:v>
                </c:pt>
                <c:pt idx="577">
                  <c:v>928.07460000000003</c:v>
                </c:pt>
                <c:pt idx="578">
                  <c:v>928.55679999999995</c:v>
                </c:pt>
                <c:pt idx="579">
                  <c:v>929.03890000000001</c:v>
                </c:pt>
                <c:pt idx="580">
                  <c:v>929.52099999999996</c:v>
                </c:pt>
                <c:pt idx="581">
                  <c:v>930.00310000000002</c:v>
                </c:pt>
                <c:pt idx="582">
                  <c:v>930.48519999999996</c:v>
                </c:pt>
                <c:pt idx="583">
                  <c:v>930.96730000000002</c:v>
                </c:pt>
                <c:pt idx="584">
                  <c:v>931.44949999999994</c:v>
                </c:pt>
                <c:pt idx="585">
                  <c:v>931.9316</c:v>
                </c:pt>
                <c:pt idx="586">
                  <c:v>932.41369999999995</c:v>
                </c:pt>
                <c:pt idx="587">
                  <c:v>932.89580000000001</c:v>
                </c:pt>
                <c:pt idx="588">
                  <c:v>933.37789999999995</c:v>
                </c:pt>
                <c:pt idx="589">
                  <c:v>933.86</c:v>
                </c:pt>
                <c:pt idx="590">
                  <c:v>934.34220000000005</c:v>
                </c:pt>
                <c:pt idx="591">
                  <c:v>934.82429999999999</c:v>
                </c:pt>
                <c:pt idx="592">
                  <c:v>935.30640000000005</c:v>
                </c:pt>
                <c:pt idx="593">
                  <c:v>935.7885</c:v>
                </c:pt>
                <c:pt idx="594">
                  <c:v>936.27059999999994</c:v>
                </c:pt>
                <c:pt idx="595">
                  <c:v>936.7527</c:v>
                </c:pt>
                <c:pt idx="596">
                  <c:v>937.23490000000004</c:v>
                </c:pt>
                <c:pt idx="597">
                  <c:v>937.71699999999998</c:v>
                </c:pt>
                <c:pt idx="598">
                  <c:v>938.19910000000004</c:v>
                </c:pt>
                <c:pt idx="599">
                  <c:v>938.68119999999999</c:v>
                </c:pt>
                <c:pt idx="600">
                  <c:v>939.16330000000005</c:v>
                </c:pt>
                <c:pt idx="601">
                  <c:v>939.6454</c:v>
                </c:pt>
                <c:pt idx="602">
                  <c:v>940.12760000000003</c:v>
                </c:pt>
                <c:pt idx="603">
                  <c:v>940.60969999999998</c:v>
                </c:pt>
                <c:pt idx="604">
                  <c:v>941.09180000000003</c:v>
                </c:pt>
                <c:pt idx="605">
                  <c:v>941.57389999999998</c:v>
                </c:pt>
                <c:pt idx="606">
                  <c:v>942.05600000000004</c:v>
                </c:pt>
                <c:pt idx="607">
                  <c:v>942.53809999999999</c:v>
                </c:pt>
                <c:pt idx="608">
                  <c:v>943.02030000000002</c:v>
                </c:pt>
                <c:pt idx="609">
                  <c:v>943.50239999999997</c:v>
                </c:pt>
                <c:pt idx="610">
                  <c:v>943.98450000000003</c:v>
                </c:pt>
                <c:pt idx="611">
                  <c:v>944.46659999999997</c:v>
                </c:pt>
                <c:pt idx="612">
                  <c:v>944.94870000000003</c:v>
                </c:pt>
                <c:pt idx="613">
                  <c:v>945.43079999999998</c:v>
                </c:pt>
                <c:pt idx="614">
                  <c:v>945.91300000000001</c:v>
                </c:pt>
                <c:pt idx="615">
                  <c:v>946.39509999999996</c:v>
                </c:pt>
                <c:pt idx="616">
                  <c:v>946.87720000000002</c:v>
                </c:pt>
                <c:pt idx="617">
                  <c:v>947.35929999999996</c:v>
                </c:pt>
                <c:pt idx="618">
                  <c:v>947.84140000000002</c:v>
                </c:pt>
                <c:pt idx="619">
                  <c:v>948.32349999999997</c:v>
                </c:pt>
                <c:pt idx="620">
                  <c:v>948.8057</c:v>
                </c:pt>
                <c:pt idx="621">
                  <c:v>949.28779999999995</c:v>
                </c:pt>
                <c:pt idx="622">
                  <c:v>949.76990000000001</c:v>
                </c:pt>
                <c:pt idx="623">
                  <c:v>950.25199999999995</c:v>
                </c:pt>
                <c:pt idx="624">
                  <c:v>950.73410000000001</c:v>
                </c:pt>
                <c:pt idx="625">
                  <c:v>951.21619999999996</c:v>
                </c:pt>
                <c:pt idx="626">
                  <c:v>951.69839999999999</c:v>
                </c:pt>
                <c:pt idx="627">
                  <c:v>952.18050000000005</c:v>
                </c:pt>
                <c:pt idx="628">
                  <c:v>952.6626</c:v>
                </c:pt>
                <c:pt idx="629">
                  <c:v>953.14469999999994</c:v>
                </c:pt>
                <c:pt idx="630">
                  <c:v>953.6268</c:v>
                </c:pt>
                <c:pt idx="631">
                  <c:v>954.10889999999995</c:v>
                </c:pt>
                <c:pt idx="632">
                  <c:v>954.59109999999998</c:v>
                </c:pt>
                <c:pt idx="633">
                  <c:v>955.07320000000004</c:v>
                </c:pt>
                <c:pt idx="634">
                  <c:v>955.55529999999999</c:v>
                </c:pt>
                <c:pt idx="635">
                  <c:v>956.03740000000005</c:v>
                </c:pt>
                <c:pt idx="636">
                  <c:v>956.51949999999999</c:v>
                </c:pt>
                <c:pt idx="637">
                  <c:v>957.00160000000005</c:v>
                </c:pt>
                <c:pt idx="638">
                  <c:v>957.48379999999997</c:v>
                </c:pt>
                <c:pt idx="639">
                  <c:v>957.96590000000003</c:v>
                </c:pt>
                <c:pt idx="640">
                  <c:v>958.44799999999998</c:v>
                </c:pt>
                <c:pt idx="641">
                  <c:v>958.93010000000004</c:v>
                </c:pt>
                <c:pt idx="642">
                  <c:v>959.41219999999998</c:v>
                </c:pt>
                <c:pt idx="643">
                  <c:v>959.89430000000004</c:v>
                </c:pt>
                <c:pt idx="644">
                  <c:v>960.37649999999996</c:v>
                </c:pt>
                <c:pt idx="645">
                  <c:v>960.85860000000002</c:v>
                </c:pt>
                <c:pt idx="646">
                  <c:v>961.34069999999997</c:v>
                </c:pt>
                <c:pt idx="647">
                  <c:v>961.82280000000003</c:v>
                </c:pt>
                <c:pt idx="648">
                  <c:v>962.30489999999998</c:v>
                </c:pt>
                <c:pt idx="649">
                  <c:v>962.78700000000003</c:v>
                </c:pt>
                <c:pt idx="650">
                  <c:v>963.26919999999996</c:v>
                </c:pt>
                <c:pt idx="651">
                  <c:v>963.75130000000001</c:v>
                </c:pt>
                <c:pt idx="652">
                  <c:v>964.23339999999996</c:v>
                </c:pt>
                <c:pt idx="653">
                  <c:v>964.71550000000002</c:v>
                </c:pt>
                <c:pt idx="654">
                  <c:v>965.19759999999997</c:v>
                </c:pt>
                <c:pt idx="655">
                  <c:v>965.67970000000003</c:v>
                </c:pt>
                <c:pt idx="656">
                  <c:v>966.16189999999995</c:v>
                </c:pt>
                <c:pt idx="657">
                  <c:v>966.64400000000001</c:v>
                </c:pt>
                <c:pt idx="658">
                  <c:v>967.12609999999995</c:v>
                </c:pt>
                <c:pt idx="659">
                  <c:v>967.60820000000001</c:v>
                </c:pt>
                <c:pt idx="660">
                  <c:v>968.09029999999996</c:v>
                </c:pt>
                <c:pt idx="661">
                  <c:v>968.57240000000002</c:v>
                </c:pt>
                <c:pt idx="662">
                  <c:v>969.05460000000005</c:v>
                </c:pt>
                <c:pt idx="663">
                  <c:v>969.5367</c:v>
                </c:pt>
                <c:pt idx="664">
                  <c:v>970.01880000000006</c:v>
                </c:pt>
                <c:pt idx="665">
                  <c:v>970.5009</c:v>
                </c:pt>
                <c:pt idx="666">
                  <c:v>970.98299999999995</c:v>
                </c:pt>
                <c:pt idx="667">
                  <c:v>971.46510000000001</c:v>
                </c:pt>
                <c:pt idx="668">
                  <c:v>971.94730000000004</c:v>
                </c:pt>
                <c:pt idx="669">
                  <c:v>972.42939999999999</c:v>
                </c:pt>
                <c:pt idx="670">
                  <c:v>972.91150000000005</c:v>
                </c:pt>
                <c:pt idx="671">
                  <c:v>973.39359999999999</c:v>
                </c:pt>
                <c:pt idx="672">
                  <c:v>973.87570000000005</c:v>
                </c:pt>
                <c:pt idx="673">
                  <c:v>974.3578</c:v>
                </c:pt>
                <c:pt idx="674">
                  <c:v>974.84</c:v>
                </c:pt>
                <c:pt idx="675">
                  <c:v>975.32209999999998</c:v>
                </c:pt>
                <c:pt idx="676">
                  <c:v>975.80420000000004</c:v>
                </c:pt>
                <c:pt idx="677">
                  <c:v>976.28629999999998</c:v>
                </c:pt>
                <c:pt idx="678">
                  <c:v>976.76840000000004</c:v>
                </c:pt>
                <c:pt idx="679">
                  <c:v>977.25049999999999</c:v>
                </c:pt>
                <c:pt idx="680">
                  <c:v>977.73270000000002</c:v>
                </c:pt>
                <c:pt idx="681">
                  <c:v>978.21479999999997</c:v>
                </c:pt>
                <c:pt idx="682">
                  <c:v>978.69690000000003</c:v>
                </c:pt>
                <c:pt idx="683">
                  <c:v>979.17899999999997</c:v>
                </c:pt>
                <c:pt idx="684">
                  <c:v>979.66110000000003</c:v>
                </c:pt>
                <c:pt idx="685">
                  <c:v>980.14319999999998</c:v>
                </c:pt>
                <c:pt idx="686">
                  <c:v>980.62540000000001</c:v>
                </c:pt>
                <c:pt idx="687">
                  <c:v>981.10749999999996</c:v>
                </c:pt>
                <c:pt idx="688">
                  <c:v>981.58960000000002</c:v>
                </c:pt>
                <c:pt idx="689">
                  <c:v>982.07169999999996</c:v>
                </c:pt>
                <c:pt idx="690">
                  <c:v>982.55380000000002</c:v>
                </c:pt>
                <c:pt idx="691">
                  <c:v>983.03589999999997</c:v>
                </c:pt>
                <c:pt idx="692">
                  <c:v>983.5181</c:v>
                </c:pt>
                <c:pt idx="693">
                  <c:v>984.00019999999995</c:v>
                </c:pt>
                <c:pt idx="694">
                  <c:v>984.48230000000001</c:v>
                </c:pt>
                <c:pt idx="695">
                  <c:v>984.96439999999996</c:v>
                </c:pt>
                <c:pt idx="696">
                  <c:v>985.44650000000001</c:v>
                </c:pt>
                <c:pt idx="697">
                  <c:v>985.92859999999996</c:v>
                </c:pt>
                <c:pt idx="698">
                  <c:v>986.41079999999999</c:v>
                </c:pt>
                <c:pt idx="699">
                  <c:v>986.89290000000005</c:v>
                </c:pt>
                <c:pt idx="700">
                  <c:v>987.375</c:v>
                </c:pt>
                <c:pt idx="701">
                  <c:v>987.85709999999995</c:v>
                </c:pt>
                <c:pt idx="702">
                  <c:v>988.33920000000001</c:v>
                </c:pt>
                <c:pt idx="703">
                  <c:v>988.82140000000004</c:v>
                </c:pt>
                <c:pt idx="704">
                  <c:v>989.30349999999999</c:v>
                </c:pt>
                <c:pt idx="705">
                  <c:v>989.78560000000004</c:v>
                </c:pt>
                <c:pt idx="706">
                  <c:v>990.26769999999999</c:v>
                </c:pt>
                <c:pt idx="707">
                  <c:v>990.74980000000005</c:v>
                </c:pt>
                <c:pt idx="708">
                  <c:v>991.2319</c:v>
                </c:pt>
                <c:pt idx="709">
                  <c:v>991.71410000000003</c:v>
                </c:pt>
                <c:pt idx="710">
                  <c:v>992.19619999999998</c:v>
                </c:pt>
                <c:pt idx="711">
                  <c:v>992.67830000000004</c:v>
                </c:pt>
                <c:pt idx="712">
                  <c:v>993.16039999999998</c:v>
                </c:pt>
                <c:pt idx="713">
                  <c:v>993.64250000000004</c:v>
                </c:pt>
                <c:pt idx="714">
                  <c:v>994.12459999999999</c:v>
                </c:pt>
                <c:pt idx="715">
                  <c:v>994.60680000000002</c:v>
                </c:pt>
                <c:pt idx="716">
                  <c:v>995.08889999999997</c:v>
                </c:pt>
                <c:pt idx="717">
                  <c:v>995.57100000000003</c:v>
                </c:pt>
                <c:pt idx="718">
                  <c:v>996.05309999999997</c:v>
                </c:pt>
                <c:pt idx="719">
                  <c:v>996.53520000000003</c:v>
                </c:pt>
                <c:pt idx="720">
                  <c:v>997.01729999999998</c:v>
                </c:pt>
                <c:pt idx="721">
                  <c:v>997.49950000000001</c:v>
                </c:pt>
                <c:pt idx="722">
                  <c:v>997.98159999999996</c:v>
                </c:pt>
                <c:pt idx="723">
                  <c:v>998.46370000000002</c:v>
                </c:pt>
                <c:pt idx="724">
                  <c:v>998.94579999999996</c:v>
                </c:pt>
                <c:pt idx="725">
                  <c:v>999.42790000000002</c:v>
                </c:pt>
                <c:pt idx="726">
                  <c:v>999.91</c:v>
                </c:pt>
                <c:pt idx="727">
                  <c:v>1000.3920000000001</c:v>
                </c:pt>
                <c:pt idx="728">
                  <c:v>1000.874</c:v>
                </c:pt>
                <c:pt idx="729">
                  <c:v>1001.356</c:v>
                </c:pt>
                <c:pt idx="730">
                  <c:v>1001.8390000000001</c:v>
                </c:pt>
                <c:pt idx="731">
                  <c:v>1002.321</c:v>
                </c:pt>
                <c:pt idx="732">
                  <c:v>1002.803</c:v>
                </c:pt>
                <c:pt idx="733">
                  <c:v>1003.285</c:v>
                </c:pt>
                <c:pt idx="734">
                  <c:v>1003.7670000000001</c:v>
                </c:pt>
                <c:pt idx="735">
                  <c:v>1004.249</c:v>
                </c:pt>
                <c:pt idx="736">
                  <c:v>1004.731</c:v>
                </c:pt>
                <c:pt idx="737">
                  <c:v>1005.213</c:v>
                </c:pt>
                <c:pt idx="738">
                  <c:v>1005.6950000000001</c:v>
                </c:pt>
                <c:pt idx="739">
                  <c:v>1006.178</c:v>
                </c:pt>
                <c:pt idx="740">
                  <c:v>1006.66</c:v>
                </c:pt>
                <c:pt idx="741">
                  <c:v>1007.1420000000001</c:v>
                </c:pt>
                <c:pt idx="742">
                  <c:v>1007.624</c:v>
                </c:pt>
                <c:pt idx="743">
                  <c:v>1008.106</c:v>
                </c:pt>
                <c:pt idx="744">
                  <c:v>1008.588</c:v>
                </c:pt>
                <c:pt idx="745">
                  <c:v>1009.07</c:v>
                </c:pt>
                <c:pt idx="746">
                  <c:v>1009.552</c:v>
                </c:pt>
                <c:pt idx="747">
                  <c:v>1010.034</c:v>
                </c:pt>
                <c:pt idx="748">
                  <c:v>1010.5170000000001</c:v>
                </c:pt>
                <c:pt idx="749">
                  <c:v>1010.999</c:v>
                </c:pt>
                <c:pt idx="750">
                  <c:v>1011.481</c:v>
                </c:pt>
                <c:pt idx="751">
                  <c:v>1011.963</c:v>
                </c:pt>
                <c:pt idx="752">
                  <c:v>1012.4450000000001</c:v>
                </c:pt>
                <c:pt idx="753">
                  <c:v>1012.927</c:v>
                </c:pt>
                <c:pt idx="754">
                  <c:v>1013.409</c:v>
                </c:pt>
                <c:pt idx="755">
                  <c:v>1013.891</c:v>
                </c:pt>
                <c:pt idx="756">
                  <c:v>1014.374</c:v>
                </c:pt>
                <c:pt idx="757">
                  <c:v>1014.856</c:v>
                </c:pt>
                <c:pt idx="758">
                  <c:v>1015.338</c:v>
                </c:pt>
                <c:pt idx="759">
                  <c:v>1015.82</c:v>
                </c:pt>
                <c:pt idx="760">
                  <c:v>1016.302</c:v>
                </c:pt>
                <c:pt idx="761">
                  <c:v>1016.784</c:v>
                </c:pt>
                <c:pt idx="762">
                  <c:v>1017.266</c:v>
                </c:pt>
                <c:pt idx="763">
                  <c:v>1017.748</c:v>
                </c:pt>
                <c:pt idx="764">
                  <c:v>1018.23</c:v>
                </c:pt>
                <c:pt idx="765">
                  <c:v>1018.713</c:v>
                </c:pt>
                <c:pt idx="766">
                  <c:v>1019.1950000000001</c:v>
                </c:pt>
                <c:pt idx="767">
                  <c:v>1019.677</c:v>
                </c:pt>
                <c:pt idx="768">
                  <c:v>1020.159</c:v>
                </c:pt>
                <c:pt idx="769">
                  <c:v>1020.641</c:v>
                </c:pt>
                <c:pt idx="770">
                  <c:v>1021.123</c:v>
                </c:pt>
                <c:pt idx="771">
                  <c:v>1021.605</c:v>
                </c:pt>
                <c:pt idx="772">
                  <c:v>1022.087</c:v>
                </c:pt>
                <c:pt idx="773">
                  <c:v>1022.57</c:v>
                </c:pt>
                <c:pt idx="774">
                  <c:v>1023.052</c:v>
                </c:pt>
                <c:pt idx="775">
                  <c:v>1023.534</c:v>
                </c:pt>
                <c:pt idx="776">
                  <c:v>1024.0160000000001</c:v>
                </c:pt>
                <c:pt idx="777">
                  <c:v>1024.498</c:v>
                </c:pt>
                <c:pt idx="778">
                  <c:v>1024.98</c:v>
                </c:pt>
                <c:pt idx="779">
                  <c:v>1025.462</c:v>
                </c:pt>
                <c:pt idx="780">
                  <c:v>1025.944</c:v>
                </c:pt>
                <c:pt idx="781">
                  <c:v>1026.4259999999999</c:v>
                </c:pt>
                <c:pt idx="782">
                  <c:v>1026.9090000000001</c:v>
                </c:pt>
                <c:pt idx="783">
                  <c:v>1027.3910000000001</c:v>
                </c:pt>
                <c:pt idx="784">
                  <c:v>1027.873</c:v>
                </c:pt>
                <c:pt idx="785">
                  <c:v>1028.355</c:v>
                </c:pt>
                <c:pt idx="786">
                  <c:v>1028.837</c:v>
                </c:pt>
                <c:pt idx="787">
                  <c:v>1029.319</c:v>
                </c:pt>
                <c:pt idx="788">
                  <c:v>1029.8009999999999</c:v>
                </c:pt>
                <c:pt idx="789">
                  <c:v>1030.2829999999999</c:v>
                </c:pt>
                <c:pt idx="790">
                  <c:v>1030.7660000000001</c:v>
                </c:pt>
                <c:pt idx="791">
                  <c:v>1031.248</c:v>
                </c:pt>
                <c:pt idx="792">
                  <c:v>1031.73</c:v>
                </c:pt>
                <c:pt idx="793">
                  <c:v>1032.212</c:v>
                </c:pt>
                <c:pt idx="794">
                  <c:v>1032.694</c:v>
                </c:pt>
                <c:pt idx="795">
                  <c:v>1033.1759999999999</c:v>
                </c:pt>
                <c:pt idx="796">
                  <c:v>1033.6579999999999</c:v>
                </c:pt>
                <c:pt idx="797">
                  <c:v>1034.1400000000001</c:v>
                </c:pt>
                <c:pt idx="798">
                  <c:v>1034.6220000000001</c:v>
                </c:pt>
                <c:pt idx="799">
                  <c:v>1035.104</c:v>
                </c:pt>
                <c:pt idx="800">
                  <c:v>1035.587</c:v>
                </c:pt>
                <c:pt idx="801">
                  <c:v>1036.069</c:v>
                </c:pt>
                <c:pt idx="802">
                  <c:v>1036.5509999999999</c:v>
                </c:pt>
                <c:pt idx="803">
                  <c:v>1037.0329999999999</c:v>
                </c:pt>
                <c:pt idx="804">
                  <c:v>1037.5150000000001</c:v>
                </c:pt>
                <c:pt idx="805">
                  <c:v>1037.9970000000001</c:v>
                </c:pt>
                <c:pt idx="806">
                  <c:v>1038.479</c:v>
                </c:pt>
                <c:pt idx="807">
                  <c:v>1038.961</c:v>
                </c:pt>
                <c:pt idx="808">
                  <c:v>1039.444</c:v>
                </c:pt>
                <c:pt idx="809">
                  <c:v>1039.9259999999999</c:v>
                </c:pt>
                <c:pt idx="810">
                  <c:v>1040.4079999999999</c:v>
                </c:pt>
                <c:pt idx="811">
                  <c:v>1040.8900000000001</c:v>
                </c:pt>
                <c:pt idx="812">
                  <c:v>1041.3720000000001</c:v>
                </c:pt>
                <c:pt idx="813">
                  <c:v>1041.854</c:v>
                </c:pt>
                <c:pt idx="814">
                  <c:v>1042.336</c:v>
                </c:pt>
                <c:pt idx="815">
                  <c:v>1042.818</c:v>
                </c:pt>
                <c:pt idx="816">
                  <c:v>1043.3009999999999</c:v>
                </c:pt>
                <c:pt idx="817">
                  <c:v>1043.7829999999999</c:v>
                </c:pt>
                <c:pt idx="818">
                  <c:v>1044.2650000000001</c:v>
                </c:pt>
                <c:pt idx="819">
                  <c:v>1044.7470000000001</c:v>
                </c:pt>
                <c:pt idx="820">
                  <c:v>1045.229</c:v>
                </c:pt>
                <c:pt idx="821">
                  <c:v>1045.711</c:v>
                </c:pt>
                <c:pt idx="822">
                  <c:v>1046.193</c:v>
                </c:pt>
                <c:pt idx="823">
                  <c:v>1046.675</c:v>
                </c:pt>
                <c:pt idx="824">
                  <c:v>1047.1569999999999</c:v>
                </c:pt>
                <c:pt idx="825">
                  <c:v>1047.6400000000001</c:v>
                </c:pt>
                <c:pt idx="826">
                  <c:v>1048.1220000000001</c:v>
                </c:pt>
                <c:pt idx="827">
                  <c:v>1048.604</c:v>
                </c:pt>
                <c:pt idx="828">
                  <c:v>1049.086</c:v>
                </c:pt>
                <c:pt idx="829">
                  <c:v>1049.568</c:v>
                </c:pt>
                <c:pt idx="830">
                  <c:v>1050.05</c:v>
                </c:pt>
                <c:pt idx="831">
                  <c:v>1050.5319999999999</c:v>
                </c:pt>
                <c:pt idx="832">
                  <c:v>1051.0139999999999</c:v>
                </c:pt>
                <c:pt idx="833">
                  <c:v>1051.4960000000001</c:v>
                </c:pt>
                <c:pt idx="834">
                  <c:v>1051.979</c:v>
                </c:pt>
                <c:pt idx="835">
                  <c:v>1052.461</c:v>
                </c:pt>
                <c:pt idx="836">
                  <c:v>1052.943</c:v>
                </c:pt>
                <c:pt idx="837">
                  <c:v>1053.425</c:v>
                </c:pt>
                <c:pt idx="838">
                  <c:v>1053.9069999999999</c:v>
                </c:pt>
                <c:pt idx="839">
                  <c:v>1054.3889999999999</c:v>
                </c:pt>
                <c:pt idx="840">
                  <c:v>1054.8710000000001</c:v>
                </c:pt>
                <c:pt idx="841">
                  <c:v>1055.3530000000001</c:v>
                </c:pt>
                <c:pt idx="842">
                  <c:v>1055.836</c:v>
                </c:pt>
                <c:pt idx="843">
                  <c:v>1056.318</c:v>
                </c:pt>
                <c:pt idx="844">
                  <c:v>1056.8</c:v>
                </c:pt>
                <c:pt idx="845">
                  <c:v>1057.2819999999999</c:v>
                </c:pt>
                <c:pt idx="846">
                  <c:v>1057.7639999999999</c:v>
                </c:pt>
                <c:pt idx="847">
                  <c:v>1058.2460000000001</c:v>
                </c:pt>
                <c:pt idx="848">
                  <c:v>1058.7280000000001</c:v>
                </c:pt>
                <c:pt idx="849">
                  <c:v>1059.21</c:v>
                </c:pt>
                <c:pt idx="850">
                  <c:v>1059.693</c:v>
                </c:pt>
                <c:pt idx="851">
                  <c:v>1060.175</c:v>
                </c:pt>
                <c:pt idx="852">
                  <c:v>1060.6569999999999</c:v>
                </c:pt>
                <c:pt idx="853">
                  <c:v>1061.1389999999999</c:v>
                </c:pt>
                <c:pt idx="854">
                  <c:v>1061.6210000000001</c:v>
                </c:pt>
                <c:pt idx="855">
                  <c:v>1062.1030000000001</c:v>
                </c:pt>
                <c:pt idx="856">
                  <c:v>1062.585</c:v>
                </c:pt>
                <c:pt idx="857">
                  <c:v>1063.067</c:v>
                </c:pt>
                <c:pt idx="858">
                  <c:v>1063.549</c:v>
                </c:pt>
                <c:pt idx="859">
                  <c:v>1064.0309999999999</c:v>
                </c:pt>
                <c:pt idx="860">
                  <c:v>1064.5139999999999</c:v>
                </c:pt>
                <c:pt idx="861">
                  <c:v>1064.9960000000001</c:v>
                </c:pt>
                <c:pt idx="862">
                  <c:v>1065.4780000000001</c:v>
                </c:pt>
                <c:pt idx="863">
                  <c:v>1065.96</c:v>
                </c:pt>
                <c:pt idx="864">
                  <c:v>1066.442</c:v>
                </c:pt>
                <c:pt idx="865">
                  <c:v>1066.924</c:v>
                </c:pt>
                <c:pt idx="866">
                  <c:v>1067.4059999999999</c:v>
                </c:pt>
                <c:pt idx="867">
                  <c:v>1067.8879999999999</c:v>
                </c:pt>
                <c:pt idx="868">
                  <c:v>1068.3710000000001</c:v>
                </c:pt>
                <c:pt idx="869">
                  <c:v>1068.8530000000001</c:v>
                </c:pt>
                <c:pt idx="870">
                  <c:v>1069.335</c:v>
                </c:pt>
                <c:pt idx="871">
                  <c:v>1069.817</c:v>
                </c:pt>
                <c:pt idx="872">
                  <c:v>1070.299</c:v>
                </c:pt>
                <c:pt idx="873">
                  <c:v>1070.7809999999999</c:v>
                </c:pt>
                <c:pt idx="874">
                  <c:v>1071.2629999999999</c:v>
                </c:pt>
                <c:pt idx="875">
                  <c:v>1071.7449999999999</c:v>
                </c:pt>
                <c:pt idx="876">
                  <c:v>1072.2280000000001</c:v>
                </c:pt>
                <c:pt idx="877">
                  <c:v>1072.71</c:v>
                </c:pt>
                <c:pt idx="878">
                  <c:v>1073.192</c:v>
                </c:pt>
                <c:pt idx="879">
                  <c:v>1073.674</c:v>
                </c:pt>
                <c:pt idx="880">
                  <c:v>1074.1559999999999</c:v>
                </c:pt>
                <c:pt idx="881">
                  <c:v>1074.6379999999999</c:v>
                </c:pt>
                <c:pt idx="882">
                  <c:v>1075.1199999999999</c:v>
                </c:pt>
                <c:pt idx="883">
                  <c:v>1075.6020000000001</c:v>
                </c:pt>
                <c:pt idx="884">
                  <c:v>1076.0840000000001</c:v>
                </c:pt>
                <c:pt idx="885">
                  <c:v>1076.567</c:v>
                </c:pt>
                <c:pt idx="886">
                  <c:v>1077.049</c:v>
                </c:pt>
                <c:pt idx="887">
                  <c:v>1077.5309999999999</c:v>
                </c:pt>
                <c:pt idx="888">
                  <c:v>1078.0129999999999</c:v>
                </c:pt>
                <c:pt idx="889">
                  <c:v>1078.4949999999999</c:v>
                </c:pt>
                <c:pt idx="890">
                  <c:v>1078.9770000000001</c:v>
                </c:pt>
                <c:pt idx="891">
                  <c:v>1079.4590000000001</c:v>
                </c:pt>
                <c:pt idx="892">
                  <c:v>1079.941</c:v>
                </c:pt>
                <c:pt idx="893">
                  <c:v>1080.423</c:v>
                </c:pt>
                <c:pt idx="894">
                  <c:v>1080.9059999999999</c:v>
                </c:pt>
                <c:pt idx="895">
                  <c:v>1081.3879999999999</c:v>
                </c:pt>
                <c:pt idx="896">
                  <c:v>1081.8699999999999</c:v>
                </c:pt>
                <c:pt idx="897">
                  <c:v>1082.3520000000001</c:v>
                </c:pt>
                <c:pt idx="898">
                  <c:v>1082.8340000000001</c:v>
                </c:pt>
                <c:pt idx="899">
                  <c:v>1083.316</c:v>
                </c:pt>
                <c:pt idx="900">
                  <c:v>1083.798</c:v>
                </c:pt>
                <c:pt idx="901">
                  <c:v>1084.28</c:v>
                </c:pt>
                <c:pt idx="902">
                  <c:v>1084.7629999999999</c:v>
                </c:pt>
                <c:pt idx="903">
                  <c:v>1085.2449999999999</c:v>
                </c:pt>
                <c:pt idx="904">
                  <c:v>1085.7270000000001</c:v>
                </c:pt>
                <c:pt idx="905">
                  <c:v>1086.2090000000001</c:v>
                </c:pt>
                <c:pt idx="906">
                  <c:v>1086.691</c:v>
                </c:pt>
                <c:pt idx="907">
                  <c:v>1087.173</c:v>
                </c:pt>
                <c:pt idx="908">
                  <c:v>1087.655</c:v>
                </c:pt>
                <c:pt idx="909">
                  <c:v>1088.1369999999999</c:v>
                </c:pt>
                <c:pt idx="910">
                  <c:v>1088.6199999999999</c:v>
                </c:pt>
                <c:pt idx="911">
                  <c:v>1089.1020000000001</c:v>
                </c:pt>
                <c:pt idx="912">
                  <c:v>1089.5840000000001</c:v>
                </c:pt>
                <c:pt idx="913">
                  <c:v>1090.066</c:v>
                </c:pt>
                <c:pt idx="914">
                  <c:v>1090.548</c:v>
                </c:pt>
                <c:pt idx="915">
                  <c:v>1091.03</c:v>
                </c:pt>
                <c:pt idx="916">
                  <c:v>1091.5119999999999</c:v>
                </c:pt>
                <c:pt idx="917">
                  <c:v>1091.9939999999999</c:v>
                </c:pt>
                <c:pt idx="918">
                  <c:v>1092.4760000000001</c:v>
                </c:pt>
                <c:pt idx="919">
                  <c:v>1092.9580000000001</c:v>
                </c:pt>
                <c:pt idx="920">
                  <c:v>1093.441</c:v>
                </c:pt>
                <c:pt idx="921">
                  <c:v>1093.923</c:v>
                </c:pt>
                <c:pt idx="922">
                  <c:v>1094.405</c:v>
                </c:pt>
                <c:pt idx="923">
                  <c:v>1094.8869999999999</c:v>
                </c:pt>
                <c:pt idx="924">
                  <c:v>1095.3689999999999</c:v>
                </c:pt>
                <c:pt idx="925">
                  <c:v>1095.8510000000001</c:v>
                </c:pt>
                <c:pt idx="926">
                  <c:v>1096.3330000000001</c:v>
                </c:pt>
                <c:pt idx="927">
                  <c:v>1096.8150000000001</c:v>
                </c:pt>
                <c:pt idx="928">
                  <c:v>1097.298</c:v>
                </c:pt>
                <c:pt idx="929">
                  <c:v>1097.78</c:v>
                </c:pt>
                <c:pt idx="930">
                  <c:v>1098.2619999999999</c:v>
                </c:pt>
                <c:pt idx="931">
                  <c:v>1098.7439999999999</c:v>
                </c:pt>
                <c:pt idx="932">
                  <c:v>1099.2260000000001</c:v>
                </c:pt>
                <c:pt idx="933">
                  <c:v>1099.7080000000001</c:v>
                </c:pt>
                <c:pt idx="934">
                  <c:v>1100.19</c:v>
                </c:pt>
                <c:pt idx="935">
                  <c:v>1100.672</c:v>
                </c:pt>
                <c:pt idx="936">
                  <c:v>1101.155</c:v>
                </c:pt>
                <c:pt idx="937">
                  <c:v>1101.6369999999999</c:v>
                </c:pt>
                <c:pt idx="938">
                  <c:v>1102.1189999999999</c:v>
                </c:pt>
                <c:pt idx="939">
                  <c:v>1102.6010000000001</c:v>
                </c:pt>
                <c:pt idx="940">
                  <c:v>1103.0830000000001</c:v>
                </c:pt>
                <c:pt idx="941">
                  <c:v>1103.5650000000001</c:v>
                </c:pt>
                <c:pt idx="942">
                  <c:v>1104.047</c:v>
                </c:pt>
                <c:pt idx="943">
                  <c:v>1104.529</c:v>
                </c:pt>
                <c:pt idx="944">
                  <c:v>1105.011</c:v>
                </c:pt>
                <c:pt idx="945">
                  <c:v>1105.4939999999999</c:v>
                </c:pt>
                <c:pt idx="946">
                  <c:v>1105.9760000000001</c:v>
                </c:pt>
                <c:pt idx="947">
                  <c:v>1106.4580000000001</c:v>
                </c:pt>
                <c:pt idx="948">
                  <c:v>1106.94</c:v>
                </c:pt>
                <c:pt idx="949">
                  <c:v>1107.422</c:v>
                </c:pt>
                <c:pt idx="950">
                  <c:v>1107.904</c:v>
                </c:pt>
                <c:pt idx="951">
                  <c:v>1108.386</c:v>
                </c:pt>
                <c:pt idx="952">
                  <c:v>1108.8679999999999</c:v>
                </c:pt>
                <c:pt idx="953">
                  <c:v>1109.3499999999999</c:v>
                </c:pt>
                <c:pt idx="954">
                  <c:v>1109.8330000000001</c:v>
                </c:pt>
                <c:pt idx="955">
                  <c:v>1110.3150000000001</c:v>
                </c:pt>
                <c:pt idx="956">
                  <c:v>1110.797</c:v>
                </c:pt>
                <c:pt idx="957">
                  <c:v>1111.279</c:v>
                </c:pt>
                <c:pt idx="958">
                  <c:v>1111.761</c:v>
                </c:pt>
                <c:pt idx="959">
                  <c:v>1112.2429999999999</c:v>
                </c:pt>
                <c:pt idx="960">
                  <c:v>1112.7249999999999</c:v>
                </c:pt>
                <c:pt idx="961">
                  <c:v>1113.2070000000001</c:v>
                </c:pt>
                <c:pt idx="962">
                  <c:v>1113.69</c:v>
                </c:pt>
                <c:pt idx="963">
                  <c:v>1114.172</c:v>
                </c:pt>
                <c:pt idx="964">
                  <c:v>1114.654</c:v>
                </c:pt>
                <c:pt idx="965">
                  <c:v>1115.136</c:v>
                </c:pt>
                <c:pt idx="966">
                  <c:v>1115.6179999999999</c:v>
                </c:pt>
                <c:pt idx="967">
                  <c:v>1116.0999999999999</c:v>
                </c:pt>
                <c:pt idx="968">
                  <c:v>1116.5820000000001</c:v>
                </c:pt>
                <c:pt idx="969">
                  <c:v>1117.0640000000001</c:v>
                </c:pt>
                <c:pt idx="970">
                  <c:v>1117.547</c:v>
                </c:pt>
                <c:pt idx="971">
                  <c:v>1118.029</c:v>
                </c:pt>
                <c:pt idx="972">
                  <c:v>1118.511</c:v>
                </c:pt>
                <c:pt idx="973">
                  <c:v>1118.9929999999999</c:v>
                </c:pt>
                <c:pt idx="974">
                  <c:v>1119.4749999999999</c:v>
                </c:pt>
                <c:pt idx="975">
                  <c:v>1119.9570000000001</c:v>
                </c:pt>
                <c:pt idx="976">
                  <c:v>1120.4390000000001</c:v>
                </c:pt>
                <c:pt idx="977">
                  <c:v>1120.921</c:v>
                </c:pt>
                <c:pt idx="978">
                  <c:v>1121.403</c:v>
                </c:pt>
                <c:pt idx="979">
                  <c:v>1121.885</c:v>
                </c:pt>
                <c:pt idx="980">
                  <c:v>1122.3679999999999</c:v>
                </c:pt>
                <c:pt idx="981">
                  <c:v>1122.8499999999999</c:v>
                </c:pt>
                <c:pt idx="982">
                  <c:v>1123.3320000000001</c:v>
                </c:pt>
                <c:pt idx="983">
                  <c:v>1123.8140000000001</c:v>
                </c:pt>
                <c:pt idx="984">
                  <c:v>1124.296</c:v>
                </c:pt>
                <c:pt idx="985">
                  <c:v>1124.778</c:v>
                </c:pt>
                <c:pt idx="986">
                  <c:v>1125.26</c:v>
                </c:pt>
                <c:pt idx="987">
                  <c:v>1125.742</c:v>
                </c:pt>
                <c:pt idx="988">
                  <c:v>1126.2249999999999</c:v>
                </c:pt>
                <c:pt idx="989">
                  <c:v>1126.7070000000001</c:v>
                </c:pt>
                <c:pt idx="990">
                  <c:v>1127.1890000000001</c:v>
                </c:pt>
                <c:pt idx="991">
                  <c:v>1127.671</c:v>
                </c:pt>
                <c:pt idx="992">
                  <c:v>1128.153</c:v>
                </c:pt>
                <c:pt idx="993">
                  <c:v>1128.635</c:v>
                </c:pt>
                <c:pt idx="994">
                  <c:v>1129.117</c:v>
                </c:pt>
                <c:pt idx="995">
                  <c:v>1129.5989999999999</c:v>
                </c:pt>
                <c:pt idx="996">
                  <c:v>1130.0820000000001</c:v>
                </c:pt>
                <c:pt idx="997">
                  <c:v>1130.5640000000001</c:v>
                </c:pt>
                <c:pt idx="998">
                  <c:v>1131.046</c:v>
                </c:pt>
                <c:pt idx="999">
                  <c:v>1131.528</c:v>
                </c:pt>
                <c:pt idx="1000">
                  <c:v>1132.01</c:v>
                </c:pt>
                <c:pt idx="1001">
                  <c:v>1132.492</c:v>
                </c:pt>
                <c:pt idx="1002">
                  <c:v>1132.9739999999999</c:v>
                </c:pt>
                <c:pt idx="1003">
                  <c:v>1133.4559999999999</c:v>
                </c:pt>
                <c:pt idx="1004">
                  <c:v>1133.9380000000001</c:v>
                </c:pt>
                <c:pt idx="1005">
                  <c:v>1134.421</c:v>
                </c:pt>
                <c:pt idx="1006">
                  <c:v>1134.903</c:v>
                </c:pt>
                <c:pt idx="1007">
                  <c:v>1135.385</c:v>
                </c:pt>
                <c:pt idx="1008">
                  <c:v>1135.867</c:v>
                </c:pt>
                <c:pt idx="1009">
                  <c:v>1136.3489999999999</c:v>
                </c:pt>
                <c:pt idx="1010">
                  <c:v>1136.8309999999999</c:v>
                </c:pt>
                <c:pt idx="1011">
                  <c:v>1137.3130000000001</c:v>
                </c:pt>
                <c:pt idx="1012">
                  <c:v>1137.7950000000001</c:v>
                </c:pt>
                <c:pt idx="1013">
                  <c:v>1138.277</c:v>
                </c:pt>
                <c:pt idx="1014">
                  <c:v>1138.76</c:v>
                </c:pt>
                <c:pt idx="1015">
                  <c:v>1139.242</c:v>
                </c:pt>
                <c:pt idx="1016">
                  <c:v>1139.7239999999999</c:v>
                </c:pt>
                <c:pt idx="1017">
                  <c:v>1140.2059999999999</c:v>
                </c:pt>
                <c:pt idx="1018">
                  <c:v>1140.6880000000001</c:v>
                </c:pt>
                <c:pt idx="1019">
                  <c:v>1141.17</c:v>
                </c:pt>
                <c:pt idx="1020">
                  <c:v>1141.652</c:v>
                </c:pt>
                <c:pt idx="1021">
                  <c:v>1142.134</c:v>
                </c:pt>
                <c:pt idx="1022">
                  <c:v>1142.617</c:v>
                </c:pt>
                <c:pt idx="1023">
                  <c:v>1143.0989999999999</c:v>
                </c:pt>
                <c:pt idx="1024">
                  <c:v>1143.5809999999999</c:v>
                </c:pt>
                <c:pt idx="1025">
                  <c:v>1144.0630000000001</c:v>
                </c:pt>
                <c:pt idx="1026">
                  <c:v>1144.5450000000001</c:v>
                </c:pt>
                <c:pt idx="1027">
                  <c:v>1145.027</c:v>
                </c:pt>
                <c:pt idx="1028">
                  <c:v>1145.509</c:v>
                </c:pt>
                <c:pt idx="1029">
                  <c:v>1145.991</c:v>
                </c:pt>
                <c:pt idx="1030">
                  <c:v>1146.4739999999999</c:v>
                </c:pt>
                <c:pt idx="1031">
                  <c:v>1146.9559999999999</c:v>
                </c:pt>
                <c:pt idx="1032">
                  <c:v>1147.4380000000001</c:v>
                </c:pt>
                <c:pt idx="1033">
                  <c:v>1147.92</c:v>
                </c:pt>
                <c:pt idx="1034">
                  <c:v>1148.402</c:v>
                </c:pt>
                <c:pt idx="1035">
                  <c:v>1148.884</c:v>
                </c:pt>
                <c:pt idx="1036">
                  <c:v>1149.366</c:v>
                </c:pt>
                <c:pt idx="1037">
                  <c:v>1149.848</c:v>
                </c:pt>
                <c:pt idx="1038">
                  <c:v>1150.33</c:v>
                </c:pt>
                <c:pt idx="1039">
                  <c:v>1150.8130000000001</c:v>
                </c:pt>
                <c:pt idx="1040">
                  <c:v>1151.2950000000001</c:v>
                </c:pt>
                <c:pt idx="1041">
                  <c:v>1151.777</c:v>
                </c:pt>
                <c:pt idx="1042">
                  <c:v>1152.259</c:v>
                </c:pt>
                <c:pt idx="1043">
                  <c:v>1152.741</c:v>
                </c:pt>
                <c:pt idx="1044">
                  <c:v>1153.223</c:v>
                </c:pt>
                <c:pt idx="1045">
                  <c:v>1153.7049999999999</c:v>
                </c:pt>
                <c:pt idx="1046">
                  <c:v>1154.1869999999999</c:v>
                </c:pt>
                <c:pt idx="1047">
                  <c:v>1154.6690000000001</c:v>
                </c:pt>
                <c:pt idx="1048">
                  <c:v>1155.152</c:v>
                </c:pt>
                <c:pt idx="1049">
                  <c:v>1155.634</c:v>
                </c:pt>
                <c:pt idx="1050">
                  <c:v>1156.116</c:v>
                </c:pt>
                <c:pt idx="1051">
                  <c:v>1156.598</c:v>
                </c:pt>
                <c:pt idx="1052">
                  <c:v>1157.08</c:v>
                </c:pt>
                <c:pt idx="1053">
                  <c:v>1157.5619999999999</c:v>
                </c:pt>
                <c:pt idx="1054">
                  <c:v>1158.0440000000001</c:v>
                </c:pt>
                <c:pt idx="1055">
                  <c:v>1158.5260000000001</c:v>
                </c:pt>
                <c:pt idx="1056">
                  <c:v>1159.009</c:v>
                </c:pt>
                <c:pt idx="1057">
                  <c:v>1159.491</c:v>
                </c:pt>
                <c:pt idx="1058">
                  <c:v>1159.973</c:v>
                </c:pt>
                <c:pt idx="1059">
                  <c:v>1160.4549999999999</c:v>
                </c:pt>
                <c:pt idx="1060">
                  <c:v>1160.9369999999999</c:v>
                </c:pt>
                <c:pt idx="1061">
                  <c:v>1161.4190000000001</c:v>
                </c:pt>
                <c:pt idx="1062">
                  <c:v>1161.9010000000001</c:v>
                </c:pt>
                <c:pt idx="1063">
                  <c:v>1162.383</c:v>
                </c:pt>
                <c:pt idx="1064">
                  <c:v>1162.865</c:v>
                </c:pt>
                <c:pt idx="1065">
                  <c:v>1163.348</c:v>
                </c:pt>
                <c:pt idx="1066">
                  <c:v>1163.83</c:v>
                </c:pt>
                <c:pt idx="1067">
                  <c:v>1164.3119999999999</c:v>
                </c:pt>
                <c:pt idx="1068">
                  <c:v>1164.7940000000001</c:v>
                </c:pt>
                <c:pt idx="1069">
                  <c:v>1165.2760000000001</c:v>
                </c:pt>
                <c:pt idx="1070">
                  <c:v>1165.758</c:v>
                </c:pt>
                <c:pt idx="1071">
                  <c:v>1166.24</c:v>
                </c:pt>
                <c:pt idx="1072">
                  <c:v>1166.722</c:v>
                </c:pt>
                <c:pt idx="1073">
                  <c:v>1167.204</c:v>
                </c:pt>
                <c:pt idx="1074">
                  <c:v>1167.6869999999999</c:v>
                </c:pt>
                <c:pt idx="1075">
                  <c:v>1168.1690000000001</c:v>
                </c:pt>
                <c:pt idx="1076">
                  <c:v>1168.6510000000001</c:v>
                </c:pt>
                <c:pt idx="1077">
                  <c:v>1169.133</c:v>
                </c:pt>
                <c:pt idx="1078">
                  <c:v>1169.615</c:v>
                </c:pt>
                <c:pt idx="1079">
                  <c:v>1170.097</c:v>
                </c:pt>
                <c:pt idx="1080">
                  <c:v>1170.579</c:v>
                </c:pt>
                <c:pt idx="1081">
                  <c:v>1171.0609999999999</c:v>
                </c:pt>
                <c:pt idx="1082">
                  <c:v>1171.5440000000001</c:v>
                </c:pt>
                <c:pt idx="1083">
                  <c:v>1172.0260000000001</c:v>
                </c:pt>
                <c:pt idx="1084">
                  <c:v>1172.508</c:v>
                </c:pt>
                <c:pt idx="1085">
                  <c:v>1172.99</c:v>
                </c:pt>
                <c:pt idx="1086">
                  <c:v>1173.472</c:v>
                </c:pt>
                <c:pt idx="1087">
                  <c:v>1173.954</c:v>
                </c:pt>
                <c:pt idx="1088">
                  <c:v>1174.4359999999999</c:v>
                </c:pt>
                <c:pt idx="1089">
                  <c:v>1174.9179999999999</c:v>
                </c:pt>
                <c:pt idx="1090">
                  <c:v>1175.4010000000001</c:v>
                </c:pt>
                <c:pt idx="1091">
                  <c:v>1175.883</c:v>
                </c:pt>
                <c:pt idx="1092">
                  <c:v>1176.365</c:v>
                </c:pt>
                <c:pt idx="1093">
                  <c:v>1176.847</c:v>
                </c:pt>
                <c:pt idx="1094">
                  <c:v>1177.329</c:v>
                </c:pt>
                <c:pt idx="1095">
                  <c:v>1177.8109999999999</c:v>
                </c:pt>
                <c:pt idx="1096">
                  <c:v>1178.2929999999999</c:v>
                </c:pt>
                <c:pt idx="1097">
                  <c:v>1178.7750000000001</c:v>
                </c:pt>
                <c:pt idx="1098">
                  <c:v>1179.2570000000001</c:v>
                </c:pt>
                <c:pt idx="1099">
                  <c:v>1179.74</c:v>
                </c:pt>
                <c:pt idx="1100">
                  <c:v>1180.222</c:v>
                </c:pt>
                <c:pt idx="1101">
                  <c:v>1180.704</c:v>
                </c:pt>
                <c:pt idx="1102">
                  <c:v>1181.1859999999999</c:v>
                </c:pt>
                <c:pt idx="1103">
                  <c:v>1181.6679999999999</c:v>
                </c:pt>
                <c:pt idx="1104">
                  <c:v>1182.1500000000001</c:v>
                </c:pt>
                <c:pt idx="1105">
                  <c:v>1182.6320000000001</c:v>
                </c:pt>
                <c:pt idx="1106">
                  <c:v>1183.114</c:v>
                </c:pt>
                <c:pt idx="1107">
                  <c:v>1183.596</c:v>
                </c:pt>
                <c:pt idx="1108">
                  <c:v>1184.079</c:v>
                </c:pt>
                <c:pt idx="1109">
                  <c:v>1184.5609999999999</c:v>
                </c:pt>
                <c:pt idx="1110">
                  <c:v>1185.0429999999999</c:v>
                </c:pt>
                <c:pt idx="1111">
                  <c:v>1185.5250000000001</c:v>
                </c:pt>
                <c:pt idx="1112">
                  <c:v>1186.0070000000001</c:v>
                </c:pt>
                <c:pt idx="1113">
                  <c:v>1186.489</c:v>
                </c:pt>
                <c:pt idx="1114">
                  <c:v>1186.971</c:v>
                </c:pt>
                <c:pt idx="1115">
                  <c:v>1187.453</c:v>
                </c:pt>
                <c:pt idx="1116">
                  <c:v>1187.9359999999999</c:v>
                </c:pt>
                <c:pt idx="1117">
                  <c:v>1188.4179999999999</c:v>
                </c:pt>
                <c:pt idx="1118">
                  <c:v>1188.9000000000001</c:v>
                </c:pt>
                <c:pt idx="1119">
                  <c:v>1189.3820000000001</c:v>
                </c:pt>
                <c:pt idx="1120">
                  <c:v>1189.864</c:v>
                </c:pt>
                <c:pt idx="1121">
                  <c:v>1190.346</c:v>
                </c:pt>
                <c:pt idx="1122">
                  <c:v>1190.828</c:v>
                </c:pt>
                <c:pt idx="1123">
                  <c:v>1191.31</c:v>
                </c:pt>
                <c:pt idx="1124">
                  <c:v>1191.7919999999999</c:v>
                </c:pt>
                <c:pt idx="1125">
                  <c:v>1192.2750000000001</c:v>
                </c:pt>
                <c:pt idx="1126">
                  <c:v>1192.7570000000001</c:v>
                </c:pt>
                <c:pt idx="1127">
                  <c:v>1193.239</c:v>
                </c:pt>
                <c:pt idx="1128">
                  <c:v>1193.721</c:v>
                </c:pt>
                <c:pt idx="1129">
                  <c:v>1194.203</c:v>
                </c:pt>
                <c:pt idx="1130">
                  <c:v>1194.6849999999999</c:v>
                </c:pt>
                <c:pt idx="1131">
                  <c:v>1195.1669999999999</c:v>
                </c:pt>
                <c:pt idx="1132">
                  <c:v>1195.6489999999999</c:v>
                </c:pt>
                <c:pt idx="1133">
                  <c:v>1196.1310000000001</c:v>
                </c:pt>
                <c:pt idx="1134">
                  <c:v>1196.614</c:v>
                </c:pt>
                <c:pt idx="1135">
                  <c:v>1197.096</c:v>
                </c:pt>
                <c:pt idx="1136">
                  <c:v>1197.578</c:v>
                </c:pt>
                <c:pt idx="1137">
                  <c:v>1198.06</c:v>
                </c:pt>
                <c:pt idx="1138">
                  <c:v>1198.5419999999999</c:v>
                </c:pt>
                <c:pt idx="1139">
                  <c:v>1199.0239999999999</c:v>
                </c:pt>
                <c:pt idx="1140">
                  <c:v>1199.5060000000001</c:v>
                </c:pt>
                <c:pt idx="1141">
                  <c:v>1199.9880000000001</c:v>
                </c:pt>
                <c:pt idx="1142">
                  <c:v>1200.471</c:v>
                </c:pt>
                <c:pt idx="1143">
                  <c:v>1200.953</c:v>
                </c:pt>
                <c:pt idx="1144">
                  <c:v>1201.4349999999999</c:v>
                </c:pt>
                <c:pt idx="1145">
                  <c:v>1201.9169999999999</c:v>
                </c:pt>
                <c:pt idx="1146">
                  <c:v>1202.3989999999999</c:v>
                </c:pt>
                <c:pt idx="1147">
                  <c:v>1202.8810000000001</c:v>
                </c:pt>
                <c:pt idx="1148">
                  <c:v>1203.3630000000001</c:v>
                </c:pt>
                <c:pt idx="1149">
                  <c:v>1203.845</c:v>
                </c:pt>
                <c:pt idx="1150">
                  <c:v>1204.328</c:v>
                </c:pt>
                <c:pt idx="1151">
                  <c:v>1204.81</c:v>
                </c:pt>
                <c:pt idx="1152">
                  <c:v>1205.2919999999999</c:v>
                </c:pt>
                <c:pt idx="1153">
                  <c:v>1205.7739999999999</c:v>
                </c:pt>
                <c:pt idx="1154">
                  <c:v>1206.2560000000001</c:v>
                </c:pt>
                <c:pt idx="1155">
                  <c:v>1206.7380000000001</c:v>
                </c:pt>
                <c:pt idx="1156">
                  <c:v>1207.22</c:v>
                </c:pt>
                <c:pt idx="1157">
                  <c:v>1207.702</c:v>
                </c:pt>
                <c:pt idx="1158">
                  <c:v>1208.184</c:v>
                </c:pt>
                <c:pt idx="1159">
                  <c:v>1208.6669999999999</c:v>
                </c:pt>
                <c:pt idx="1160">
                  <c:v>1209.1489999999999</c:v>
                </c:pt>
                <c:pt idx="1161">
                  <c:v>1209.6310000000001</c:v>
                </c:pt>
                <c:pt idx="1162">
                  <c:v>1210.1130000000001</c:v>
                </c:pt>
                <c:pt idx="1163">
                  <c:v>1210.595</c:v>
                </c:pt>
                <c:pt idx="1164">
                  <c:v>1211.077</c:v>
                </c:pt>
                <c:pt idx="1165">
                  <c:v>1211.559</c:v>
                </c:pt>
                <c:pt idx="1166">
                  <c:v>1212.0409999999999</c:v>
                </c:pt>
                <c:pt idx="1167">
                  <c:v>1212.5229999999999</c:v>
                </c:pt>
                <c:pt idx="1168">
                  <c:v>1213.0060000000001</c:v>
                </c:pt>
                <c:pt idx="1169">
                  <c:v>1213.4880000000001</c:v>
                </c:pt>
                <c:pt idx="1170">
                  <c:v>1213.97</c:v>
                </c:pt>
                <c:pt idx="1171">
                  <c:v>1214.452</c:v>
                </c:pt>
                <c:pt idx="1172">
                  <c:v>1214.934</c:v>
                </c:pt>
                <c:pt idx="1173">
                  <c:v>1215.4159999999999</c:v>
                </c:pt>
                <c:pt idx="1174">
                  <c:v>1215.8979999999999</c:v>
                </c:pt>
                <c:pt idx="1175">
                  <c:v>1216.3800000000001</c:v>
                </c:pt>
                <c:pt idx="1176">
                  <c:v>1216.8630000000001</c:v>
                </c:pt>
                <c:pt idx="1177">
                  <c:v>1217.345</c:v>
                </c:pt>
                <c:pt idx="1178">
                  <c:v>1217.827</c:v>
                </c:pt>
                <c:pt idx="1179">
                  <c:v>1218.309</c:v>
                </c:pt>
                <c:pt idx="1180">
                  <c:v>1218.7909999999999</c:v>
                </c:pt>
                <c:pt idx="1181">
                  <c:v>1219.2729999999999</c:v>
                </c:pt>
                <c:pt idx="1182">
                  <c:v>1219.7550000000001</c:v>
                </c:pt>
                <c:pt idx="1183">
                  <c:v>1220.2370000000001</c:v>
                </c:pt>
                <c:pt idx="1184">
                  <c:v>1220.7190000000001</c:v>
                </c:pt>
                <c:pt idx="1185">
                  <c:v>1221.202</c:v>
                </c:pt>
                <c:pt idx="1186">
                  <c:v>1221.684</c:v>
                </c:pt>
                <c:pt idx="1187">
                  <c:v>1222.1659999999999</c:v>
                </c:pt>
                <c:pt idx="1188">
                  <c:v>1222.6479999999999</c:v>
                </c:pt>
                <c:pt idx="1189">
                  <c:v>1223.1300000000001</c:v>
                </c:pt>
                <c:pt idx="1190">
                  <c:v>1223.6120000000001</c:v>
                </c:pt>
                <c:pt idx="1191">
                  <c:v>1224.0940000000001</c:v>
                </c:pt>
                <c:pt idx="1192">
                  <c:v>1224.576</c:v>
                </c:pt>
                <c:pt idx="1193">
                  <c:v>1225.058</c:v>
                </c:pt>
                <c:pt idx="1194">
                  <c:v>1225.5409999999999</c:v>
                </c:pt>
                <c:pt idx="1195">
                  <c:v>1226.0229999999999</c:v>
                </c:pt>
                <c:pt idx="1196">
                  <c:v>1226.5050000000001</c:v>
                </c:pt>
                <c:pt idx="1197">
                  <c:v>1226.9870000000001</c:v>
                </c:pt>
                <c:pt idx="1198">
                  <c:v>1227.4690000000001</c:v>
                </c:pt>
                <c:pt idx="1199">
                  <c:v>1227.951</c:v>
                </c:pt>
                <c:pt idx="1200">
                  <c:v>1228.433</c:v>
                </c:pt>
                <c:pt idx="1201">
                  <c:v>1228.915</c:v>
                </c:pt>
                <c:pt idx="1202">
                  <c:v>1229.3979999999999</c:v>
                </c:pt>
                <c:pt idx="1203">
                  <c:v>1229.8800000000001</c:v>
                </c:pt>
                <c:pt idx="1204">
                  <c:v>1230.3620000000001</c:v>
                </c:pt>
                <c:pt idx="1205">
                  <c:v>1230.8440000000001</c:v>
                </c:pt>
                <c:pt idx="1206">
                  <c:v>1231.326</c:v>
                </c:pt>
                <c:pt idx="1207">
                  <c:v>1231.808</c:v>
                </c:pt>
                <c:pt idx="1208">
                  <c:v>1232.29</c:v>
                </c:pt>
                <c:pt idx="1209">
                  <c:v>1232.7719999999999</c:v>
                </c:pt>
                <c:pt idx="1210">
                  <c:v>1233.2550000000001</c:v>
                </c:pt>
                <c:pt idx="1211">
                  <c:v>1233.7370000000001</c:v>
                </c:pt>
                <c:pt idx="1212">
                  <c:v>1234.2190000000001</c:v>
                </c:pt>
                <c:pt idx="1213">
                  <c:v>1234.701</c:v>
                </c:pt>
                <c:pt idx="1214">
                  <c:v>1235.183</c:v>
                </c:pt>
                <c:pt idx="1215">
                  <c:v>1235.665</c:v>
                </c:pt>
                <c:pt idx="1216">
                  <c:v>1236.1469999999999</c:v>
                </c:pt>
                <c:pt idx="1217">
                  <c:v>1236.6289999999999</c:v>
                </c:pt>
                <c:pt idx="1218">
                  <c:v>1237.1110000000001</c:v>
                </c:pt>
                <c:pt idx="1219">
                  <c:v>1237.5940000000001</c:v>
                </c:pt>
                <c:pt idx="1220">
                  <c:v>1238.076</c:v>
                </c:pt>
                <c:pt idx="1221">
                  <c:v>1238.558</c:v>
                </c:pt>
                <c:pt idx="1222">
                  <c:v>1239.04</c:v>
                </c:pt>
                <c:pt idx="1223">
                  <c:v>1239.5219999999999</c:v>
                </c:pt>
                <c:pt idx="1224">
                  <c:v>1240.0039999999999</c:v>
                </c:pt>
                <c:pt idx="1225">
                  <c:v>1240.4860000000001</c:v>
                </c:pt>
                <c:pt idx="1226">
                  <c:v>1240.9680000000001</c:v>
                </c:pt>
                <c:pt idx="1227">
                  <c:v>1241.45</c:v>
                </c:pt>
                <c:pt idx="1228">
                  <c:v>1241.933</c:v>
                </c:pt>
                <c:pt idx="1229">
                  <c:v>1242.415</c:v>
                </c:pt>
                <c:pt idx="1230">
                  <c:v>1242.8969999999999</c:v>
                </c:pt>
                <c:pt idx="1231">
                  <c:v>1243.3789999999999</c:v>
                </c:pt>
                <c:pt idx="1232">
                  <c:v>1243.8610000000001</c:v>
                </c:pt>
                <c:pt idx="1233">
                  <c:v>1244.3430000000001</c:v>
                </c:pt>
                <c:pt idx="1234">
                  <c:v>1244.825</c:v>
                </c:pt>
                <c:pt idx="1235">
                  <c:v>1245.307</c:v>
                </c:pt>
                <c:pt idx="1236">
                  <c:v>1245.79</c:v>
                </c:pt>
                <c:pt idx="1237">
                  <c:v>1246.2719999999999</c:v>
                </c:pt>
                <c:pt idx="1238">
                  <c:v>1246.7539999999999</c:v>
                </c:pt>
                <c:pt idx="1239">
                  <c:v>1247.2360000000001</c:v>
                </c:pt>
                <c:pt idx="1240">
                  <c:v>1247.7180000000001</c:v>
                </c:pt>
                <c:pt idx="1241">
                  <c:v>1248.2</c:v>
                </c:pt>
                <c:pt idx="1242">
                  <c:v>1248.682</c:v>
                </c:pt>
                <c:pt idx="1243">
                  <c:v>1249.164</c:v>
                </c:pt>
                <c:pt idx="1244">
                  <c:v>1249.646</c:v>
                </c:pt>
                <c:pt idx="1245">
                  <c:v>1250.1289999999999</c:v>
                </c:pt>
                <c:pt idx="1246">
                  <c:v>1250.6110000000001</c:v>
                </c:pt>
                <c:pt idx="1247">
                  <c:v>1251.0930000000001</c:v>
                </c:pt>
                <c:pt idx="1248">
                  <c:v>1251.575</c:v>
                </c:pt>
                <c:pt idx="1249">
                  <c:v>1252.057</c:v>
                </c:pt>
                <c:pt idx="1250">
                  <c:v>1252.539</c:v>
                </c:pt>
                <c:pt idx="1251">
                  <c:v>1253.021</c:v>
                </c:pt>
                <c:pt idx="1252">
                  <c:v>1253.5029999999999</c:v>
                </c:pt>
                <c:pt idx="1253">
                  <c:v>1253.9849999999999</c:v>
                </c:pt>
                <c:pt idx="1254">
                  <c:v>1254.4680000000001</c:v>
                </c:pt>
                <c:pt idx="1255">
                  <c:v>1254.95</c:v>
                </c:pt>
                <c:pt idx="1256">
                  <c:v>1255.432</c:v>
                </c:pt>
                <c:pt idx="1257">
                  <c:v>1255.914</c:v>
                </c:pt>
                <c:pt idx="1258">
                  <c:v>1256.396</c:v>
                </c:pt>
                <c:pt idx="1259">
                  <c:v>1256.8779999999999</c:v>
                </c:pt>
                <c:pt idx="1260">
                  <c:v>1257.3599999999999</c:v>
                </c:pt>
                <c:pt idx="1261">
                  <c:v>1257.8420000000001</c:v>
                </c:pt>
                <c:pt idx="1262">
                  <c:v>1258.325</c:v>
                </c:pt>
                <c:pt idx="1263">
                  <c:v>1258.807</c:v>
                </c:pt>
                <c:pt idx="1264">
                  <c:v>1259.289</c:v>
                </c:pt>
                <c:pt idx="1265">
                  <c:v>1259.771</c:v>
                </c:pt>
                <c:pt idx="1266">
                  <c:v>1260.2529999999999</c:v>
                </c:pt>
                <c:pt idx="1267">
                  <c:v>1260.7349999999999</c:v>
                </c:pt>
                <c:pt idx="1268">
                  <c:v>1261.2170000000001</c:v>
                </c:pt>
                <c:pt idx="1269">
                  <c:v>1261.6990000000001</c:v>
                </c:pt>
                <c:pt idx="1270">
                  <c:v>1262.182</c:v>
                </c:pt>
                <c:pt idx="1271">
                  <c:v>1262.664</c:v>
                </c:pt>
                <c:pt idx="1272">
                  <c:v>1263.146</c:v>
                </c:pt>
                <c:pt idx="1273">
                  <c:v>1263.6279999999999</c:v>
                </c:pt>
                <c:pt idx="1274">
                  <c:v>1264.1099999999999</c:v>
                </c:pt>
                <c:pt idx="1275">
                  <c:v>1264.5920000000001</c:v>
                </c:pt>
                <c:pt idx="1276">
                  <c:v>1265.0740000000001</c:v>
                </c:pt>
                <c:pt idx="1277">
                  <c:v>1265.556</c:v>
                </c:pt>
                <c:pt idx="1278">
                  <c:v>1266.038</c:v>
                </c:pt>
                <c:pt idx="1279">
                  <c:v>1266.521</c:v>
                </c:pt>
                <c:pt idx="1280">
                  <c:v>1267.0029999999999</c:v>
                </c:pt>
                <c:pt idx="1281">
                  <c:v>1267.4849999999999</c:v>
                </c:pt>
                <c:pt idx="1282">
                  <c:v>1267.9670000000001</c:v>
                </c:pt>
                <c:pt idx="1283">
                  <c:v>1268.4490000000001</c:v>
                </c:pt>
                <c:pt idx="1284">
                  <c:v>1268.931</c:v>
                </c:pt>
                <c:pt idx="1285">
                  <c:v>1269.413</c:v>
                </c:pt>
                <c:pt idx="1286">
                  <c:v>1269.895</c:v>
                </c:pt>
                <c:pt idx="1287">
                  <c:v>1270.377</c:v>
                </c:pt>
                <c:pt idx="1288">
                  <c:v>1270.8599999999999</c:v>
                </c:pt>
                <c:pt idx="1289">
                  <c:v>1271.3420000000001</c:v>
                </c:pt>
                <c:pt idx="1290">
                  <c:v>1271.8240000000001</c:v>
                </c:pt>
                <c:pt idx="1291">
                  <c:v>1272.306</c:v>
                </c:pt>
                <c:pt idx="1292">
                  <c:v>1272.788</c:v>
                </c:pt>
                <c:pt idx="1293">
                  <c:v>1273.27</c:v>
                </c:pt>
                <c:pt idx="1294">
                  <c:v>1273.752</c:v>
                </c:pt>
                <c:pt idx="1295">
                  <c:v>1274.2339999999999</c:v>
                </c:pt>
                <c:pt idx="1296">
                  <c:v>1274.7170000000001</c:v>
                </c:pt>
                <c:pt idx="1297">
                  <c:v>1275.1990000000001</c:v>
                </c:pt>
                <c:pt idx="1298">
                  <c:v>1275.681</c:v>
                </c:pt>
                <c:pt idx="1299">
                  <c:v>1276.163</c:v>
                </c:pt>
                <c:pt idx="1300">
                  <c:v>1276.645</c:v>
                </c:pt>
                <c:pt idx="1301">
                  <c:v>1277.127</c:v>
                </c:pt>
                <c:pt idx="1302">
                  <c:v>1277.6089999999999</c:v>
                </c:pt>
                <c:pt idx="1303">
                  <c:v>1278.0909999999999</c:v>
                </c:pt>
                <c:pt idx="1304">
                  <c:v>1278.5730000000001</c:v>
                </c:pt>
                <c:pt idx="1305">
                  <c:v>1279.056</c:v>
                </c:pt>
                <c:pt idx="1306">
                  <c:v>1279.538</c:v>
                </c:pt>
                <c:pt idx="1307">
                  <c:v>1280.02</c:v>
                </c:pt>
                <c:pt idx="1308">
                  <c:v>1280.502</c:v>
                </c:pt>
                <c:pt idx="1309">
                  <c:v>1280.9839999999999</c:v>
                </c:pt>
                <c:pt idx="1310">
                  <c:v>1281.4659999999999</c:v>
                </c:pt>
                <c:pt idx="1311">
                  <c:v>1281.9480000000001</c:v>
                </c:pt>
                <c:pt idx="1312">
                  <c:v>1282.43</c:v>
                </c:pt>
                <c:pt idx="1313">
                  <c:v>1282.912</c:v>
                </c:pt>
                <c:pt idx="1314">
                  <c:v>1283.395</c:v>
                </c:pt>
                <c:pt idx="1315">
                  <c:v>1283.877</c:v>
                </c:pt>
                <c:pt idx="1316">
                  <c:v>1284.3589999999999</c:v>
                </c:pt>
                <c:pt idx="1317">
                  <c:v>1284.8409999999999</c:v>
                </c:pt>
                <c:pt idx="1318">
                  <c:v>1285.3230000000001</c:v>
                </c:pt>
                <c:pt idx="1319">
                  <c:v>1285.8050000000001</c:v>
                </c:pt>
                <c:pt idx="1320">
                  <c:v>1286.287</c:v>
                </c:pt>
                <c:pt idx="1321">
                  <c:v>1286.769</c:v>
                </c:pt>
                <c:pt idx="1322">
                  <c:v>1287.252</c:v>
                </c:pt>
                <c:pt idx="1323">
                  <c:v>1287.7339999999999</c:v>
                </c:pt>
                <c:pt idx="1324">
                  <c:v>1288.2159999999999</c:v>
                </c:pt>
                <c:pt idx="1325">
                  <c:v>1288.6980000000001</c:v>
                </c:pt>
                <c:pt idx="1326">
                  <c:v>1289.18</c:v>
                </c:pt>
                <c:pt idx="1327">
                  <c:v>1289.662</c:v>
                </c:pt>
                <c:pt idx="1328">
                  <c:v>1290.144</c:v>
                </c:pt>
                <c:pt idx="1329">
                  <c:v>1290.626</c:v>
                </c:pt>
                <c:pt idx="1330">
                  <c:v>1291.1089999999999</c:v>
                </c:pt>
                <c:pt idx="1331">
                  <c:v>1291.5909999999999</c:v>
                </c:pt>
                <c:pt idx="1332">
                  <c:v>1292.0730000000001</c:v>
                </c:pt>
                <c:pt idx="1333">
                  <c:v>1292.5550000000001</c:v>
                </c:pt>
                <c:pt idx="1334">
                  <c:v>1293.037</c:v>
                </c:pt>
                <c:pt idx="1335">
                  <c:v>1293.519</c:v>
                </c:pt>
                <c:pt idx="1336">
                  <c:v>1294.001</c:v>
                </c:pt>
                <c:pt idx="1337">
                  <c:v>1294.4829999999999</c:v>
                </c:pt>
                <c:pt idx="1338">
                  <c:v>1294.9649999999999</c:v>
                </c:pt>
                <c:pt idx="1339">
                  <c:v>1295.4480000000001</c:v>
                </c:pt>
                <c:pt idx="1340">
                  <c:v>1295.93</c:v>
                </c:pt>
                <c:pt idx="1341">
                  <c:v>1296.412</c:v>
                </c:pt>
                <c:pt idx="1342">
                  <c:v>1296.894</c:v>
                </c:pt>
                <c:pt idx="1343">
                  <c:v>1297.376</c:v>
                </c:pt>
                <c:pt idx="1344">
                  <c:v>1297.8579999999999</c:v>
                </c:pt>
                <c:pt idx="1345">
                  <c:v>1298.3399999999999</c:v>
                </c:pt>
                <c:pt idx="1346">
                  <c:v>1298.8219999999999</c:v>
                </c:pt>
                <c:pt idx="1347">
                  <c:v>1299.3040000000001</c:v>
                </c:pt>
                <c:pt idx="1348">
                  <c:v>1299.787</c:v>
                </c:pt>
                <c:pt idx="1349">
                  <c:v>1300.269</c:v>
                </c:pt>
                <c:pt idx="1350">
                  <c:v>1300.751</c:v>
                </c:pt>
                <c:pt idx="1351">
                  <c:v>1301.2329999999999</c:v>
                </c:pt>
                <c:pt idx="1352">
                  <c:v>1301.7149999999999</c:v>
                </c:pt>
                <c:pt idx="1353">
                  <c:v>1302.1969999999999</c:v>
                </c:pt>
                <c:pt idx="1354">
                  <c:v>1302.6790000000001</c:v>
                </c:pt>
                <c:pt idx="1355">
                  <c:v>1303.1610000000001</c:v>
                </c:pt>
                <c:pt idx="1356">
                  <c:v>1303.644</c:v>
                </c:pt>
                <c:pt idx="1357">
                  <c:v>1304.126</c:v>
                </c:pt>
                <c:pt idx="1358">
                  <c:v>1304.6079999999999</c:v>
                </c:pt>
                <c:pt idx="1359">
                  <c:v>1305.0899999999999</c:v>
                </c:pt>
                <c:pt idx="1360">
                  <c:v>1305.5719999999999</c:v>
                </c:pt>
                <c:pt idx="1361">
                  <c:v>1306.0540000000001</c:v>
                </c:pt>
                <c:pt idx="1362">
                  <c:v>1306.5360000000001</c:v>
                </c:pt>
                <c:pt idx="1363">
                  <c:v>1307.018</c:v>
                </c:pt>
                <c:pt idx="1364">
                  <c:v>1307.5</c:v>
                </c:pt>
                <c:pt idx="1365">
                  <c:v>1307.9829999999999</c:v>
                </c:pt>
                <c:pt idx="1366">
                  <c:v>1308.4649999999999</c:v>
                </c:pt>
                <c:pt idx="1367">
                  <c:v>1308.9469999999999</c:v>
                </c:pt>
                <c:pt idx="1368">
                  <c:v>1309.4290000000001</c:v>
                </c:pt>
                <c:pt idx="1369">
                  <c:v>1309.9110000000001</c:v>
                </c:pt>
                <c:pt idx="1370">
                  <c:v>1310.393</c:v>
                </c:pt>
                <c:pt idx="1371">
                  <c:v>1310.875</c:v>
                </c:pt>
                <c:pt idx="1372">
                  <c:v>1311.357</c:v>
                </c:pt>
                <c:pt idx="1373">
                  <c:v>1311.8389999999999</c:v>
                </c:pt>
                <c:pt idx="1374">
                  <c:v>1312.3219999999999</c:v>
                </c:pt>
                <c:pt idx="1375">
                  <c:v>1312.8040000000001</c:v>
                </c:pt>
                <c:pt idx="1376">
                  <c:v>1313.2860000000001</c:v>
                </c:pt>
                <c:pt idx="1377">
                  <c:v>1313.768</c:v>
                </c:pt>
                <c:pt idx="1378">
                  <c:v>1314.25</c:v>
                </c:pt>
                <c:pt idx="1379">
                  <c:v>1314.732</c:v>
                </c:pt>
                <c:pt idx="1380">
                  <c:v>1315.2139999999999</c:v>
                </c:pt>
                <c:pt idx="1381">
                  <c:v>1315.6959999999999</c:v>
                </c:pt>
                <c:pt idx="1382">
                  <c:v>1316.1790000000001</c:v>
                </c:pt>
                <c:pt idx="1383">
                  <c:v>1316.6610000000001</c:v>
                </c:pt>
                <c:pt idx="1384">
                  <c:v>1317.143</c:v>
                </c:pt>
                <c:pt idx="1385">
                  <c:v>1317.625</c:v>
                </c:pt>
                <c:pt idx="1386">
                  <c:v>1318.107</c:v>
                </c:pt>
                <c:pt idx="1387">
                  <c:v>1318.5889999999999</c:v>
                </c:pt>
                <c:pt idx="1388">
                  <c:v>1319.0709999999999</c:v>
                </c:pt>
                <c:pt idx="1389">
                  <c:v>1319.5530000000001</c:v>
                </c:pt>
                <c:pt idx="1390">
                  <c:v>1320.0360000000001</c:v>
                </c:pt>
                <c:pt idx="1391">
                  <c:v>1320.518</c:v>
                </c:pt>
                <c:pt idx="1392">
                  <c:v>1321</c:v>
                </c:pt>
                <c:pt idx="1393">
                  <c:v>1321.482</c:v>
                </c:pt>
                <c:pt idx="1394">
                  <c:v>1321.9639999999999</c:v>
                </c:pt>
                <c:pt idx="1395">
                  <c:v>1322.4459999999999</c:v>
                </c:pt>
                <c:pt idx="1396">
                  <c:v>1322.9280000000001</c:v>
                </c:pt>
                <c:pt idx="1397">
                  <c:v>1323.41</c:v>
                </c:pt>
                <c:pt idx="1398">
                  <c:v>1323.8920000000001</c:v>
                </c:pt>
                <c:pt idx="1399">
                  <c:v>1324.375</c:v>
                </c:pt>
                <c:pt idx="1400">
                  <c:v>1324.857</c:v>
                </c:pt>
                <c:pt idx="1401">
                  <c:v>1325.3389999999999</c:v>
                </c:pt>
                <c:pt idx="1402">
                  <c:v>1325.8209999999999</c:v>
                </c:pt>
                <c:pt idx="1403">
                  <c:v>1326.3030000000001</c:v>
                </c:pt>
                <c:pt idx="1404">
                  <c:v>1326.7850000000001</c:v>
                </c:pt>
                <c:pt idx="1405">
                  <c:v>1327.2670000000001</c:v>
                </c:pt>
                <c:pt idx="1406">
                  <c:v>1327.749</c:v>
                </c:pt>
                <c:pt idx="1407">
                  <c:v>1328.231</c:v>
                </c:pt>
                <c:pt idx="1408">
                  <c:v>1328.7139999999999</c:v>
                </c:pt>
                <c:pt idx="1409">
                  <c:v>1329.1959999999999</c:v>
                </c:pt>
                <c:pt idx="1410">
                  <c:v>1329.6780000000001</c:v>
                </c:pt>
                <c:pt idx="1411">
                  <c:v>1330.16</c:v>
                </c:pt>
                <c:pt idx="1412">
                  <c:v>1330.6420000000001</c:v>
                </c:pt>
                <c:pt idx="1413">
                  <c:v>1331.124</c:v>
                </c:pt>
                <c:pt idx="1414">
                  <c:v>1331.606</c:v>
                </c:pt>
                <c:pt idx="1415">
                  <c:v>1332.088</c:v>
                </c:pt>
                <c:pt idx="1416">
                  <c:v>1332.5709999999999</c:v>
                </c:pt>
                <c:pt idx="1417">
                  <c:v>1333.0530000000001</c:v>
                </c:pt>
                <c:pt idx="1418">
                  <c:v>1333.5350000000001</c:v>
                </c:pt>
                <c:pt idx="1419">
                  <c:v>1334.0170000000001</c:v>
                </c:pt>
                <c:pt idx="1420">
                  <c:v>1334.499</c:v>
                </c:pt>
                <c:pt idx="1421">
                  <c:v>1334.981</c:v>
                </c:pt>
                <c:pt idx="1422">
                  <c:v>1335.463</c:v>
                </c:pt>
                <c:pt idx="1423">
                  <c:v>1335.9449999999999</c:v>
                </c:pt>
                <c:pt idx="1424">
                  <c:v>1336.4269999999999</c:v>
                </c:pt>
                <c:pt idx="1425">
                  <c:v>1336.91</c:v>
                </c:pt>
                <c:pt idx="1426">
                  <c:v>1337.3920000000001</c:v>
                </c:pt>
                <c:pt idx="1427">
                  <c:v>1337.874</c:v>
                </c:pt>
                <c:pt idx="1428">
                  <c:v>1338.356</c:v>
                </c:pt>
                <c:pt idx="1429">
                  <c:v>1338.838</c:v>
                </c:pt>
                <c:pt idx="1430">
                  <c:v>1339.32</c:v>
                </c:pt>
                <c:pt idx="1431">
                  <c:v>1339.8019999999999</c:v>
                </c:pt>
                <c:pt idx="1432">
                  <c:v>1340.2840000000001</c:v>
                </c:pt>
                <c:pt idx="1433">
                  <c:v>1340.7660000000001</c:v>
                </c:pt>
                <c:pt idx="1434">
                  <c:v>1341.249</c:v>
                </c:pt>
                <c:pt idx="1435">
                  <c:v>1341.731</c:v>
                </c:pt>
                <c:pt idx="1436">
                  <c:v>1342.213</c:v>
                </c:pt>
                <c:pt idx="1437">
                  <c:v>1342.6949999999999</c:v>
                </c:pt>
                <c:pt idx="1438">
                  <c:v>1343.1769999999999</c:v>
                </c:pt>
                <c:pt idx="1439">
                  <c:v>1343.6590000000001</c:v>
                </c:pt>
                <c:pt idx="1440">
                  <c:v>1344.1410000000001</c:v>
                </c:pt>
                <c:pt idx="1441">
                  <c:v>1344.623</c:v>
                </c:pt>
                <c:pt idx="1442">
                  <c:v>1345.106</c:v>
                </c:pt>
                <c:pt idx="1443">
                  <c:v>1345.588</c:v>
                </c:pt>
                <c:pt idx="1444">
                  <c:v>1346.07</c:v>
                </c:pt>
                <c:pt idx="1445">
                  <c:v>1346.5519999999999</c:v>
                </c:pt>
                <c:pt idx="1446">
                  <c:v>1347.0340000000001</c:v>
                </c:pt>
                <c:pt idx="1447">
                  <c:v>1347.5160000000001</c:v>
                </c:pt>
                <c:pt idx="1448">
                  <c:v>1347.998</c:v>
                </c:pt>
                <c:pt idx="1449">
                  <c:v>1348.48</c:v>
                </c:pt>
                <c:pt idx="1450">
                  <c:v>1348.963</c:v>
                </c:pt>
                <c:pt idx="1451">
                  <c:v>1349.4449999999999</c:v>
                </c:pt>
                <c:pt idx="1452">
                  <c:v>1349.9269999999999</c:v>
                </c:pt>
                <c:pt idx="1453">
                  <c:v>1350.4090000000001</c:v>
                </c:pt>
                <c:pt idx="1454">
                  <c:v>1350.8910000000001</c:v>
                </c:pt>
                <c:pt idx="1455">
                  <c:v>1351.373</c:v>
                </c:pt>
                <c:pt idx="1456">
                  <c:v>1351.855</c:v>
                </c:pt>
                <c:pt idx="1457">
                  <c:v>1352.337</c:v>
                </c:pt>
                <c:pt idx="1458">
                  <c:v>1352.819</c:v>
                </c:pt>
                <c:pt idx="1459">
                  <c:v>1353.3019999999999</c:v>
                </c:pt>
                <c:pt idx="1460">
                  <c:v>1353.7840000000001</c:v>
                </c:pt>
                <c:pt idx="1461">
                  <c:v>1354.2660000000001</c:v>
                </c:pt>
                <c:pt idx="1462">
                  <c:v>1354.748</c:v>
                </c:pt>
                <c:pt idx="1463">
                  <c:v>1355.23</c:v>
                </c:pt>
                <c:pt idx="1464">
                  <c:v>1355.712</c:v>
                </c:pt>
                <c:pt idx="1465">
                  <c:v>1356.194</c:v>
                </c:pt>
                <c:pt idx="1466">
                  <c:v>1356.6759999999999</c:v>
                </c:pt>
                <c:pt idx="1467">
                  <c:v>1357.1579999999999</c:v>
                </c:pt>
                <c:pt idx="1468">
                  <c:v>1357.6410000000001</c:v>
                </c:pt>
                <c:pt idx="1469">
                  <c:v>1358.123</c:v>
                </c:pt>
                <c:pt idx="1470">
                  <c:v>1358.605</c:v>
                </c:pt>
                <c:pt idx="1471">
                  <c:v>1359.087</c:v>
                </c:pt>
                <c:pt idx="1472">
                  <c:v>1359.569</c:v>
                </c:pt>
                <c:pt idx="1473">
                  <c:v>1360.0509999999999</c:v>
                </c:pt>
                <c:pt idx="1474">
                  <c:v>1360.5329999999999</c:v>
                </c:pt>
                <c:pt idx="1475">
                  <c:v>1361.0150000000001</c:v>
                </c:pt>
                <c:pt idx="1476">
                  <c:v>1361.498</c:v>
                </c:pt>
                <c:pt idx="1477">
                  <c:v>1361.98</c:v>
                </c:pt>
                <c:pt idx="1478">
                  <c:v>1362.462</c:v>
                </c:pt>
                <c:pt idx="1479">
                  <c:v>1362.944</c:v>
                </c:pt>
                <c:pt idx="1480">
                  <c:v>1363.4259999999999</c:v>
                </c:pt>
                <c:pt idx="1481">
                  <c:v>1363.9079999999999</c:v>
                </c:pt>
                <c:pt idx="1482">
                  <c:v>1364.39</c:v>
                </c:pt>
                <c:pt idx="1483">
                  <c:v>1364.8720000000001</c:v>
                </c:pt>
                <c:pt idx="1484">
                  <c:v>1365.354</c:v>
                </c:pt>
                <c:pt idx="1485">
                  <c:v>1365.837</c:v>
                </c:pt>
                <c:pt idx="1486">
                  <c:v>1366.319</c:v>
                </c:pt>
                <c:pt idx="1487">
                  <c:v>1366.8009999999999</c:v>
                </c:pt>
                <c:pt idx="1488">
                  <c:v>1367.2829999999999</c:v>
                </c:pt>
                <c:pt idx="1489">
                  <c:v>1367.7650000000001</c:v>
                </c:pt>
                <c:pt idx="1490">
                  <c:v>1368.2470000000001</c:v>
                </c:pt>
                <c:pt idx="1491">
                  <c:v>1368.729</c:v>
                </c:pt>
                <c:pt idx="1492">
                  <c:v>1369.211</c:v>
                </c:pt>
                <c:pt idx="1493">
                  <c:v>1369.693</c:v>
                </c:pt>
                <c:pt idx="1494">
                  <c:v>1370.1759999999999</c:v>
                </c:pt>
                <c:pt idx="1495">
                  <c:v>1370.6579999999999</c:v>
                </c:pt>
                <c:pt idx="1496">
                  <c:v>1371.14</c:v>
                </c:pt>
                <c:pt idx="1497">
                  <c:v>1371.6220000000001</c:v>
                </c:pt>
                <c:pt idx="1498">
                  <c:v>1372.104</c:v>
                </c:pt>
                <c:pt idx="1499">
                  <c:v>1372.586</c:v>
                </c:pt>
                <c:pt idx="1500">
                  <c:v>1373.068</c:v>
                </c:pt>
                <c:pt idx="1501">
                  <c:v>1373.55</c:v>
                </c:pt>
                <c:pt idx="1502">
                  <c:v>1374.0329999999999</c:v>
                </c:pt>
                <c:pt idx="1503">
                  <c:v>1374.5150000000001</c:v>
                </c:pt>
                <c:pt idx="1504">
                  <c:v>1374.9970000000001</c:v>
                </c:pt>
                <c:pt idx="1505">
                  <c:v>1375.479</c:v>
                </c:pt>
                <c:pt idx="1506">
                  <c:v>1375.961</c:v>
                </c:pt>
                <c:pt idx="1507">
                  <c:v>1376.443</c:v>
                </c:pt>
                <c:pt idx="1508">
                  <c:v>1376.925</c:v>
                </c:pt>
                <c:pt idx="1509">
                  <c:v>1377.4069999999999</c:v>
                </c:pt>
                <c:pt idx="1510">
                  <c:v>1377.89</c:v>
                </c:pt>
                <c:pt idx="1511">
                  <c:v>1378.3720000000001</c:v>
                </c:pt>
                <c:pt idx="1512">
                  <c:v>1378.854</c:v>
                </c:pt>
                <c:pt idx="1513">
                  <c:v>1379.336</c:v>
                </c:pt>
                <c:pt idx="1514">
                  <c:v>1379.818</c:v>
                </c:pt>
                <c:pt idx="1515">
                  <c:v>1380.3</c:v>
                </c:pt>
                <c:pt idx="1516">
                  <c:v>1380.7819999999999</c:v>
                </c:pt>
                <c:pt idx="1517">
                  <c:v>1381.2639999999999</c:v>
                </c:pt>
                <c:pt idx="1518">
                  <c:v>1381.7460000000001</c:v>
                </c:pt>
                <c:pt idx="1519">
                  <c:v>1382.229</c:v>
                </c:pt>
                <c:pt idx="1520">
                  <c:v>1382.711</c:v>
                </c:pt>
                <c:pt idx="1521">
                  <c:v>1383.193</c:v>
                </c:pt>
                <c:pt idx="1522">
                  <c:v>1383.675</c:v>
                </c:pt>
                <c:pt idx="1523">
                  <c:v>1384.1569999999999</c:v>
                </c:pt>
                <c:pt idx="1524">
                  <c:v>1384.6389999999999</c:v>
                </c:pt>
                <c:pt idx="1525">
                  <c:v>1385.1210000000001</c:v>
                </c:pt>
                <c:pt idx="1526">
                  <c:v>1385.6030000000001</c:v>
                </c:pt>
                <c:pt idx="1527">
                  <c:v>1386.085</c:v>
                </c:pt>
                <c:pt idx="1528">
                  <c:v>1386.568</c:v>
                </c:pt>
                <c:pt idx="1529">
                  <c:v>1387.05</c:v>
                </c:pt>
                <c:pt idx="1530">
                  <c:v>1387.5319999999999</c:v>
                </c:pt>
                <c:pt idx="1531">
                  <c:v>1388.0139999999999</c:v>
                </c:pt>
                <c:pt idx="1532">
                  <c:v>1388.4960000000001</c:v>
                </c:pt>
                <c:pt idx="1533">
                  <c:v>1388.9780000000001</c:v>
                </c:pt>
                <c:pt idx="1534">
                  <c:v>1389.46</c:v>
                </c:pt>
                <c:pt idx="1535">
                  <c:v>1389.942</c:v>
                </c:pt>
                <c:pt idx="1536">
                  <c:v>1390.425</c:v>
                </c:pt>
                <c:pt idx="1537">
                  <c:v>1390.9069999999999</c:v>
                </c:pt>
                <c:pt idx="1538">
                  <c:v>1391.3889999999999</c:v>
                </c:pt>
                <c:pt idx="1539">
                  <c:v>1391.8710000000001</c:v>
                </c:pt>
                <c:pt idx="1540">
                  <c:v>1392.3530000000001</c:v>
                </c:pt>
                <c:pt idx="1541">
                  <c:v>1392.835</c:v>
                </c:pt>
                <c:pt idx="1542">
                  <c:v>1393.317</c:v>
                </c:pt>
                <c:pt idx="1543">
                  <c:v>1393.799</c:v>
                </c:pt>
                <c:pt idx="1544">
                  <c:v>1394.2809999999999</c:v>
                </c:pt>
                <c:pt idx="1545">
                  <c:v>1394.7639999999999</c:v>
                </c:pt>
                <c:pt idx="1546">
                  <c:v>1395.2460000000001</c:v>
                </c:pt>
                <c:pt idx="1547">
                  <c:v>1395.7280000000001</c:v>
                </c:pt>
                <c:pt idx="1548">
                  <c:v>1396.21</c:v>
                </c:pt>
                <c:pt idx="1549">
                  <c:v>1396.692</c:v>
                </c:pt>
                <c:pt idx="1550">
                  <c:v>1397.174</c:v>
                </c:pt>
                <c:pt idx="1551">
                  <c:v>1397.6559999999999</c:v>
                </c:pt>
                <c:pt idx="1552">
                  <c:v>1398.1379999999999</c:v>
                </c:pt>
                <c:pt idx="1553">
                  <c:v>1398.62</c:v>
                </c:pt>
                <c:pt idx="1554">
                  <c:v>1399.1030000000001</c:v>
                </c:pt>
                <c:pt idx="1555">
                  <c:v>1399.585</c:v>
                </c:pt>
                <c:pt idx="1556">
                  <c:v>1400.067</c:v>
                </c:pt>
                <c:pt idx="1557">
                  <c:v>1400.549</c:v>
                </c:pt>
                <c:pt idx="1558">
                  <c:v>1401.0309999999999</c:v>
                </c:pt>
                <c:pt idx="1559">
                  <c:v>1401.5129999999999</c:v>
                </c:pt>
                <c:pt idx="1560">
                  <c:v>1401.9949999999999</c:v>
                </c:pt>
                <c:pt idx="1561">
                  <c:v>1402.4770000000001</c:v>
                </c:pt>
                <c:pt idx="1562">
                  <c:v>1402.96</c:v>
                </c:pt>
                <c:pt idx="1563">
                  <c:v>1403.442</c:v>
                </c:pt>
                <c:pt idx="1564">
                  <c:v>1403.924</c:v>
                </c:pt>
                <c:pt idx="1565">
                  <c:v>1404.4059999999999</c:v>
                </c:pt>
                <c:pt idx="1566">
                  <c:v>1404.8879999999999</c:v>
                </c:pt>
                <c:pt idx="1567">
                  <c:v>1405.37</c:v>
                </c:pt>
                <c:pt idx="1568">
                  <c:v>1405.8520000000001</c:v>
                </c:pt>
                <c:pt idx="1569">
                  <c:v>1406.3340000000001</c:v>
                </c:pt>
                <c:pt idx="1570">
                  <c:v>1406.817</c:v>
                </c:pt>
                <c:pt idx="1571">
                  <c:v>1407.299</c:v>
                </c:pt>
                <c:pt idx="1572">
                  <c:v>1407.7809999999999</c:v>
                </c:pt>
                <c:pt idx="1573">
                  <c:v>1408.2629999999999</c:v>
                </c:pt>
                <c:pt idx="1574">
                  <c:v>1408.7449999999999</c:v>
                </c:pt>
                <c:pt idx="1575">
                  <c:v>1409.2270000000001</c:v>
                </c:pt>
                <c:pt idx="1576">
                  <c:v>1409.7090000000001</c:v>
                </c:pt>
                <c:pt idx="1577">
                  <c:v>1410.191</c:v>
                </c:pt>
                <c:pt idx="1578">
                  <c:v>1410.673</c:v>
                </c:pt>
                <c:pt idx="1579">
                  <c:v>1411.1559999999999</c:v>
                </c:pt>
                <c:pt idx="1580">
                  <c:v>1411.6379999999999</c:v>
                </c:pt>
                <c:pt idx="1581">
                  <c:v>1412.12</c:v>
                </c:pt>
                <c:pt idx="1582">
                  <c:v>1412.6020000000001</c:v>
                </c:pt>
                <c:pt idx="1583">
                  <c:v>1413.0840000000001</c:v>
                </c:pt>
                <c:pt idx="1584">
                  <c:v>1413.566</c:v>
                </c:pt>
                <c:pt idx="1585">
                  <c:v>1414.048</c:v>
                </c:pt>
                <c:pt idx="1586">
                  <c:v>1414.53</c:v>
                </c:pt>
                <c:pt idx="1587">
                  <c:v>1415.0119999999999</c:v>
                </c:pt>
                <c:pt idx="1588">
                  <c:v>1415.4949999999999</c:v>
                </c:pt>
                <c:pt idx="1589">
                  <c:v>1415.9770000000001</c:v>
                </c:pt>
                <c:pt idx="1590">
                  <c:v>1416.4590000000001</c:v>
                </c:pt>
                <c:pt idx="1591">
                  <c:v>1416.941</c:v>
                </c:pt>
                <c:pt idx="1592">
                  <c:v>1417.423</c:v>
                </c:pt>
                <c:pt idx="1593">
                  <c:v>1417.905</c:v>
                </c:pt>
                <c:pt idx="1594">
                  <c:v>1418.3869999999999</c:v>
                </c:pt>
                <c:pt idx="1595">
                  <c:v>1418.8689999999999</c:v>
                </c:pt>
                <c:pt idx="1596">
                  <c:v>1419.3520000000001</c:v>
                </c:pt>
                <c:pt idx="1597">
                  <c:v>1419.8340000000001</c:v>
                </c:pt>
                <c:pt idx="1598">
                  <c:v>1420.316</c:v>
                </c:pt>
                <c:pt idx="1599">
                  <c:v>1420.798</c:v>
                </c:pt>
                <c:pt idx="1600">
                  <c:v>1421.28</c:v>
                </c:pt>
                <c:pt idx="1601">
                  <c:v>1421.7619999999999</c:v>
                </c:pt>
                <c:pt idx="1602">
                  <c:v>1422.2439999999999</c:v>
                </c:pt>
                <c:pt idx="1603">
                  <c:v>1422.7260000000001</c:v>
                </c:pt>
                <c:pt idx="1604">
                  <c:v>1423.2080000000001</c:v>
                </c:pt>
                <c:pt idx="1605">
                  <c:v>1423.691</c:v>
                </c:pt>
                <c:pt idx="1606">
                  <c:v>1424.173</c:v>
                </c:pt>
                <c:pt idx="1607">
                  <c:v>1424.655</c:v>
                </c:pt>
                <c:pt idx="1608">
                  <c:v>1425.1369999999999</c:v>
                </c:pt>
                <c:pt idx="1609">
                  <c:v>1425.6189999999999</c:v>
                </c:pt>
                <c:pt idx="1610">
                  <c:v>1426.1010000000001</c:v>
                </c:pt>
                <c:pt idx="1611">
                  <c:v>1426.5830000000001</c:v>
                </c:pt>
                <c:pt idx="1612">
                  <c:v>1427.0650000000001</c:v>
                </c:pt>
                <c:pt idx="1613">
                  <c:v>1427.547</c:v>
                </c:pt>
                <c:pt idx="1614">
                  <c:v>1428.03</c:v>
                </c:pt>
                <c:pt idx="1615">
                  <c:v>1428.5119999999999</c:v>
                </c:pt>
                <c:pt idx="1616">
                  <c:v>1428.9939999999999</c:v>
                </c:pt>
                <c:pt idx="1617">
                  <c:v>1429.4760000000001</c:v>
                </c:pt>
                <c:pt idx="1618">
                  <c:v>1429.9580000000001</c:v>
                </c:pt>
                <c:pt idx="1619">
                  <c:v>1430.44</c:v>
                </c:pt>
                <c:pt idx="1620">
                  <c:v>1430.922</c:v>
                </c:pt>
                <c:pt idx="1621">
                  <c:v>1431.404</c:v>
                </c:pt>
                <c:pt idx="1622">
                  <c:v>1431.8869999999999</c:v>
                </c:pt>
                <c:pt idx="1623">
                  <c:v>1432.3689999999999</c:v>
                </c:pt>
                <c:pt idx="1624">
                  <c:v>1432.8510000000001</c:v>
                </c:pt>
                <c:pt idx="1625">
                  <c:v>1433.3330000000001</c:v>
                </c:pt>
                <c:pt idx="1626">
                  <c:v>1433.8150000000001</c:v>
                </c:pt>
                <c:pt idx="1627">
                  <c:v>1434.297</c:v>
                </c:pt>
                <c:pt idx="1628">
                  <c:v>1434.779</c:v>
                </c:pt>
                <c:pt idx="1629">
                  <c:v>1435.261</c:v>
                </c:pt>
                <c:pt idx="1630">
                  <c:v>1435.7439999999999</c:v>
                </c:pt>
                <c:pt idx="1631">
                  <c:v>1436.2260000000001</c:v>
                </c:pt>
                <c:pt idx="1632">
                  <c:v>1436.7080000000001</c:v>
                </c:pt>
                <c:pt idx="1633">
                  <c:v>1437.19</c:v>
                </c:pt>
                <c:pt idx="1634">
                  <c:v>1437.672</c:v>
                </c:pt>
                <c:pt idx="1635">
                  <c:v>1438.154</c:v>
                </c:pt>
                <c:pt idx="1636">
                  <c:v>1438.636</c:v>
                </c:pt>
                <c:pt idx="1637">
                  <c:v>1439.1179999999999</c:v>
                </c:pt>
                <c:pt idx="1638">
                  <c:v>1439.6</c:v>
                </c:pt>
                <c:pt idx="1639">
                  <c:v>1440.0830000000001</c:v>
                </c:pt>
                <c:pt idx="1640">
                  <c:v>1440.5650000000001</c:v>
                </c:pt>
                <c:pt idx="1641">
                  <c:v>1441.047</c:v>
                </c:pt>
                <c:pt idx="1642">
                  <c:v>1441.529</c:v>
                </c:pt>
                <c:pt idx="1643">
                  <c:v>1442.011</c:v>
                </c:pt>
                <c:pt idx="1644">
                  <c:v>1442.4929999999999</c:v>
                </c:pt>
                <c:pt idx="1645">
                  <c:v>1442.9749999999999</c:v>
                </c:pt>
                <c:pt idx="1646">
                  <c:v>1443.4570000000001</c:v>
                </c:pt>
                <c:pt idx="1647">
                  <c:v>1443.9390000000001</c:v>
                </c:pt>
                <c:pt idx="1648">
                  <c:v>1444.422</c:v>
                </c:pt>
                <c:pt idx="1649">
                  <c:v>1444.904</c:v>
                </c:pt>
                <c:pt idx="1650">
                  <c:v>1445.386</c:v>
                </c:pt>
                <c:pt idx="1651">
                  <c:v>1445.8679999999999</c:v>
                </c:pt>
                <c:pt idx="1652">
                  <c:v>1446.35</c:v>
                </c:pt>
                <c:pt idx="1653">
                  <c:v>1446.8320000000001</c:v>
                </c:pt>
                <c:pt idx="1654">
                  <c:v>1447.3140000000001</c:v>
                </c:pt>
                <c:pt idx="1655">
                  <c:v>1447.796</c:v>
                </c:pt>
                <c:pt idx="1656">
                  <c:v>1448.279</c:v>
                </c:pt>
                <c:pt idx="1657">
                  <c:v>1448.761</c:v>
                </c:pt>
                <c:pt idx="1658">
                  <c:v>1449.2429999999999</c:v>
                </c:pt>
                <c:pt idx="1659">
                  <c:v>1449.7249999999999</c:v>
                </c:pt>
                <c:pt idx="1660">
                  <c:v>1450.2070000000001</c:v>
                </c:pt>
                <c:pt idx="1661">
                  <c:v>1450.6890000000001</c:v>
                </c:pt>
                <c:pt idx="1662">
                  <c:v>1451.171</c:v>
                </c:pt>
                <c:pt idx="1663">
                  <c:v>1451.653</c:v>
                </c:pt>
                <c:pt idx="1664">
                  <c:v>1452.135</c:v>
                </c:pt>
                <c:pt idx="1665">
                  <c:v>1452.6179999999999</c:v>
                </c:pt>
                <c:pt idx="1666">
                  <c:v>1453.1</c:v>
                </c:pt>
                <c:pt idx="1667">
                  <c:v>1453.5820000000001</c:v>
                </c:pt>
                <c:pt idx="1668">
                  <c:v>1454.0640000000001</c:v>
                </c:pt>
                <c:pt idx="1669">
                  <c:v>1454.546</c:v>
                </c:pt>
                <c:pt idx="1670">
                  <c:v>1455.028</c:v>
                </c:pt>
                <c:pt idx="1671">
                  <c:v>1455.51</c:v>
                </c:pt>
                <c:pt idx="1672">
                  <c:v>1455.992</c:v>
                </c:pt>
                <c:pt idx="1673">
                  <c:v>1456.4739999999999</c:v>
                </c:pt>
                <c:pt idx="1674">
                  <c:v>1456.9570000000001</c:v>
                </c:pt>
                <c:pt idx="1675">
                  <c:v>1457.4390000000001</c:v>
                </c:pt>
                <c:pt idx="1676">
                  <c:v>1457.921</c:v>
                </c:pt>
                <c:pt idx="1677">
                  <c:v>1458.403</c:v>
                </c:pt>
                <c:pt idx="1678">
                  <c:v>1458.885</c:v>
                </c:pt>
                <c:pt idx="1679">
                  <c:v>1459.367</c:v>
                </c:pt>
                <c:pt idx="1680">
                  <c:v>1459.8489999999999</c:v>
                </c:pt>
                <c:pt idx="1681">
                  <c:v>1460.3309999999999</c:v>
                </c:pt>
                <c:pt idx="1682">
                  <c:v>1460.8140000000001</c:v>
                </c:pt>
                <c:pt idx="1683">
                  <c:v>1461.296</c:v>
                </c:pt>
                <c:pt idx="1684">
                  <c:v>1461.778</c:v>
                </c:pt>
                <c:pt idx="1685">
                  <c:v>1462.26</c:v>
                </c:pt>
                <c:pt idx="1686">
                  <c:v>1462.742</c:v>
                </c:pt>
                <c:pt idx="1687">
                  <c:v>1463.2239999999999</c:v>
                </c:pt>
                <c:pt idx="1688">
                  <c:v>1463.7059999999999</c:v>
                </c:pt>
                <c:pt idx="1689">
                  <c:v>1464.1880000000001</c:v>
                </c:pt>
                <c:pt idx="1690">
                  <c:v>1464.671</c:v>
                </c:pt>
                <c:pt idx="1691">
                  <c:v>1465.153</c:v>
                </c:pt>
                <c:pt idx="1692">
                  <c:v>1465.635</c:v>
                </c:pt>
                <c:pt idx="1693">
                  <c:v>1466.117</c:v>
                </c:pt>
                <c:pt idx="1694">
                  <c:v>1466.5989999999999</c:v>
                </c:pt>
                <c:pt idx="1695">
                  <c:v>1467.0809999999999</c:v>
                </c:pt>
                <c:pt idx="1696">
                  <c:v>1467.5630000000001</c:v>
                </c:pt>
                <c:pt idx="1697">
                  <c:v>1468.0450000000001</c:v>
                </c:pt>
                <c:pt idx="1698">
                  <c:v>1468.527</c:v>
                </c:pt>
                <c:pt idx="1699">
                  <c:v>1469.01</c:v>
                </c:pt>
                <c:pt idx="1700">
                  <c:v>1469.492</c:v>
                </c:pt>
                <c:pt idx="1701">
                  <c:v>1469.9739999999999</c:v>
                </c:pt>
                <c:pt idx="1702">
                  <c:v>1470.4559999999999</c:v>
                </c:pt>
                <c:pt idx="1703">
                  <c:v>1470.9380000000001</c:v>
                </c:pt>
                <c:pt idx="1704">
                  <c:v>1471.42</c:v>
                </c:pt>
                <c:pt idx="1705">
                  <c:v>1471.902</c:v>
                </c:pt>
                <c:pt idx="1706">
                  <c:v>1472.384</c:v>
                </c:pt>
                <c:pt idx="1707">
                  <c:v>1472.866</c:v>
                </c:pt>
                <c:pt idx="1708">
                  <c:v>1473.3489999999999</c:v>
                </c:pt>
                <c:pt idx="1709">
                  <c:v>1473.8309999999999</c:v>
                </c:pt>
                <c:pt idx="1710">
                  <c:v>1474.3130000000001</c:v>
                </c:pt>
                <c:pt idx="1711">
                  <c:v>1474.7950000000001</c:v>
                </c:pt>
                <c:pt idx="1712">
                  <c:v>1475.277</c:v>
                </c:pt>
                <c:pt idx="1713">
                  <c:v>1475.759</c:v>
                </c:pt>
                <c:pt idx="1714">
                  <c:v>1476.241</c:v>
                </c:pt>
                <c:pt idx="1715">
                  <c:v>1476.723</c:v>
                </c:pt>
                <c:pt idx="1716">
                  <c:v>1477.2059999999999</c:v>
                </c:pt>
                <c:pt idx="1717">
                  <c:v>1477.6880000000001</c:v>
                </c:pt>
                <c:pt idx="1718">
                  <c:v>1478.17</c:v>
                </c:pt>
                <c:pt idx="1719">
                  <c:v>1478.652</c:v>
                </c:pt>
                <c:pt idx="1720">
                  <c:v>1479.134</c:v>
                </c:pt>
                <c:pt idx="1721">
                  <c:v>1479.616</c:v>
                </c:pt>
                <c:pt idx="1722">
                  <c:v>1480.098</c:v>
                </c:pt>
                <c:pt idx="1723">
                  <c:v>1480.58</c:v>
                </c:pt>
                <c:pt idx="1724">
                  <c:v>1481.0630000000001</c:v>
                </c:pt>
                <c:pt idx="1725">
                  <c:v>1481.5450000000001</c:v>
                </c:pt>
                <c:pt idx="1726">
                  <c:v>1482.027</c:v>
                </c:pt>
                <c:pt idx="1727">
                  <c:v>1482.509</c:v>
                </c:pt>
                <c:pt idx="1728">
                  <c:v>1482.991</c:v>
                </c:pt>
                <c:pt idx="1729">
                  <c:v>1483.473</c:v>
                </c:pt>
                <c:pt idx="1730">
                  <c:v>1483.9549999999999</c:v>
                </c:pt>
                <c:pt idx="1731">
                  <c:v>1484.4369999999999</c:v>
                </c:pt>
                <c:pt idx="1732">
                  <c:v>1484.9190000000001</c:v>
                </c:pt>
                <c:pt idx="1733">
                  <c:v>1485.4010000000001</c:v>
                </c:pt>
                <c:pt idx="1734">
                  <c:v>1485.884</c:v>
                </c:pt>
                <c:pt idx="1735">
                  <c:v>1486.366</c:v>
                </c:pt>
                <c:pt idx="1736">
                  <c:v>1486.848</c:v>
                </c:pt>
                <c:pt idx="1737">
                  <c:v>1487.33</c:v>
                </c:pt>
                <c:pt idx="1738">
                  <c:v>1487.8119999999999</c:v>
                </c:pt>
                <c:pt idx="1739">
                  <c:v>1488.2940000000001</c:v>
                </c:pt>
                <c:pt idx="1740">
                  <c:v>1488.7760000000001</c:v>
                </c:pt>
                <c:pt idx="1741">
                  <c:v>1489.258</c:v>
                </c:pt>
                <c:pt idx="1742">
                  <c:v>1489.741</c:v>
                </c:pt>
                <c:pt idx="1743">
                  <c:v>1490.223</c:v>
                </c:pt>
                <c:pt idx="1744">
                  <c:v>1490.7049999999999</c:v>
                </c:pt>
                <c:pt idx="1745">
                  <c:v>1491.1869999999999</c:v>
                </c:pt>
                <c:pt idx="1746">
                  <c:v>1491.6690000000001</c:v>
                </c:pt>
                <c:pt idx="1747">
                  <c:v>1492.1510000000001</c:v>
                </c:pt>
                <c:pt idx="1748">
                  <c:v>1492.633</c:v>
                </c:pt>
                <c:pt idx="1749">
                  <c:v>1493.115</c:v>
                </c:pt>
                <c:pt idx="1750">
                  <c:v>1493.598</c:v>
                </c:pt>
                <c:pt idx="1751">
                  <c:v>1494.08</c:v>
                </c:pt>
                <c:pt idx="1752">
                  <c:v>1494.5619999999999</c:v>
                </c:pt>
                <c:pt idx="1753">
                  <c:v>1495.0440000000001</c:v>
                </c:pt>
                <c:pt idx="1754">
                  <c:v>1495.5260000000001</c:v>
                </c:pt>
                <c:pt idx="1755">
                  <c:v>1496.008</c:v>
                </c:pt>
                <c:pt idx="1756">
                  <c:v>1496.49</c:v>
                </c:pt>
                <c:pt idx="1757">
                  <c:v>1496.972</c:v>
                </c:pt>
                <c:pt idx="1758">
                  <c:v>1497.454</c:v>
                </c:pt>
                <c:pt idx="1759">
                  <c:v>1497.9369999999999</c:v>
                </c:pt>
                <c:pt idx="1760">
                  <c:v>1498.4190000000001</c:v>
                </c:pt>
                <c:pt idx="1761">
                  <c:v>1498.9010000000001</c:v>
                </c:pt>
                <c:pt idx="1762">
                  <c:v>1499.383</c:v>
                </c:pt>
                <c:pt idx="1763">
                  <c:v>1499.865</c:v>
                </c:pt>
                <c:pt idx="1764">
                  <c:v>1500.347</c:v>
                </c:pt>
                <c:pt idx="1765">
                  <c:v>1500.829</c:v>
                </c:pt>
                <c:pt idx="1766">
                  <c:v>1501.3109999999999</c:v>
                </c:pt>
                <c:pt idx="1767">
                  <c:v>1501.7929999999999</c:v>
                </c:pt>
                <c:pt idx="1768">
                  <c:v>1502.2760000000001</c:v>
                </c:pt>
                <c:pt idx="1769">
                  <c:v>1502.758</c:v>
                </c:pt>
                <c:pt idx="1770">
                  <c:v>1503.24</c:v>
                </c:pt>
                <c:pt idx="1771">
                  <c:v>1503.722</c:v>
                </c:pt>
                <c:pt idx="1772">
                  <c:v>1504.204</c:v>
                </c:pt>
                <c:pt idx="1773">
                  <c:v>1504.6859999999999</c:v>
                </c:pt>
                <c:pt idx="1774">
                  <c:v>1505.1679999999999</c:v>
                </c:pt>
                <c:pt idx="1775">
                  <c:v>1505.65</c:v>
                </c:pt>
                <c:pt idx="1776">
                  <c:v>1506.133</c:v>
                </c:pt>
                <c:pt idx="1777">
                  <c:v>1506.615</c:v>
                </c:pt>
                <c:pt idx="1778">
                  <c:v>1507.097</c:v>
                </c:pt>
                <c:pt idx="1779">
                  <c:v>1507.579</c:v>
                </c:pt>
                <c:pt idx="1780">
                  <c:v>1508.0609999999999</c:v>
                </c:pt>
                <c:pt idx="1781">
                  <c:v>1508.5429999999999</c:v>
                </c:pt>
                <c:pt idx="1782">
                  <c:v>1509.0250000000001</c:v>
                </c:pt>
                <c:pt idx="1783">
                  <c:v>1509.5070000000001</c:v>
                </c:pt>
                <c:pt idx="1784">
                  <c:v>1509.99</c:v>
                </c:pt>
                <c:pt idx="1785">
                  <c:v>1510.472</c:v>
                </c:pt>
                <c:pt idx="1786">
                  <c:v>1510.954</c:v>
                </c:pt>
                <c:pt idx="1787">
                  <c:v>1511.4359999999999</c:v>
                </c:pt>
                <c:pt idx="1788">
                  <c:v>1511.9179999999999</c:v>
                </c:pt>
                <c:pt idx="1789">
                  <c:v>1512.4</c:v>
                </c:pt>
                <c:pt idx="1790">
                  <c:v>1512.8820000000001</c:v>
                </c:pt>
                <c:pt idx="1791">
                  <c:v>1513.364</c:v>
                </c:pt>
                <c:pt idx="1792">
                  <c:v>1513.846</c:v>
                </c:pt>
                <c:pt idx="1793">
                  <c:v>1514.328</c:v>
                </c:pt>
                <c:pt idx="1794">
                  <c:v>1514.8109999999999</c:v>
                </c:pt>
                <c:pt idx="1795">
                  <c:v>1515.2929999999999</c:v>
                </c:pt>
                <c:pt idx="1796">
                  <c:v>1515.7750000000001</c:v>
                </c:pt>
                <c:pt idx="1797">
                  <c:v>1516.2570000000001</c:v>
                </c:pt>
                <c:pt idx="1798">
                  <c:v>1516.739</c:v>
                </c:pt>
                <c:pt idx="1799">
                  <c:v>1517.221</c:v>
                </c:pt>
                <c:pt idx="1800">
                  <c:v>1517.703</c:v>
                </c:pt>
                <c:pt idx="1801">
                  <c:v>1518.1849999999999</c:v>
                </c:pt>
                <c:pt idx="1802">
                  <c:v>1518.6679999999999</c:v>
                </c:pt>
                <c:pt idx="1803">
                  <c:v>1519.15</c:v>
                </c:pt>
                <c:pt idx="1804">
                  <c:v>1519.6320000000001</c:v>
                </c:pt>
                <c:pt idx="1805">
                  <c:v>1520.114</c:v>
                </c:pt>
                <c:pt idx="1806">
                  <c:v>1520.596</c:v>
                </c:pt>
                <c:pt idx="1807">
                  <c:v>1521.078</c:v>
                </c:pt>
                <c:pt idx="1808">
                  <c:v>1521.56</c:v>
                </c:pt>
                <c:pt idx="1809">
                  <c:v>1522.0419999999999</c:v>
                </c:pt>
                <c:pt idx="1810">
                  <c:v>1522.5250000000001</c:v>
                </c:pt>
                <c:pt idx="1811">
                  <c:v>1523.0070000000001</c:v>
                </c:pt>
                <c:pt idx="1812">
                  <c:v>1523.489</c:v>
                </c:pt>
                <c:pt idx="1813">
                  <c:v>1523.971</c:v>
                </c:pt>
                <c:pt idx="1814">
                  <c:v>1524.453</c:v>
                </c:pt>
                <c:pt idx="1815">
                  <c:v>1524.9349999999999</c:v>
                </c:pt>
                <c:pt idx="1816">
                  <c:v>1525.4169999999999</c:v>
                </c:pt>
                <c:pt idx="1817">
                  <c:v>1525.8989999999999</c:v>
                </c:pt>
                <c:pt idx="1818">
                  <c:v>1526.3810000000001</c:v>
                </c:pt>
                <c:pt idx="1819">
                  <c:v>1526.864</c:v>
                </c:pt>
                <c:pt idx="1820">
                  <c:v>1527.346</c:v>
                </c:pt>
                <c:pt idx="1821">
                  <c:v>1527.828</c:v>
                </c:pt>
                <c:pt idx="1822">
                  <c:v>1528.31</c:v>
                </c:pt>
                <c:pt idx="1823">
                  <c:v>1528.7919999999999</c:v>
                </c:pt>
                <c:pt idx="1824">
                  <c:v>1529.2739999999999</c:v>
                </c:pt>
                <c:pt idx="1825">
                  <c:v>1529.7560000000001</c:v>
                </c:pt>
                <c:pt idx="1826">
                  <c:v>1530.2380000000001</c:v>
                </c:pt>
                <c:pt idx="1827">
                  <c:v>1530.72</c:v>
                </c:pt>
                <c:pt idx="1828">
                  <c:v>1531.203</c:v>
                </c:pt>
                <c:pt idx="1829">
                  <c:v>1531.6849999999999</c:v>
                </c:pt>
                <c:pt idx="1830">
                  <c:v>1532.1669999999999</c:v>
                </c:pt>
                <c:pt idx="1831">
                  <c:v>1532.6489999999999</c:v>
                </c:pt>
                <c:pt idx="1832">
                  <c:v>1533.1310000000001</c:v>
                </c:pt>
                <c:pt idx="1833">
                  <c:v>1533.6130000000001</c:v>
                </c:pt>
                <c:pt idx="1834">
                  <c:v>1534.095</c:v>
                </c:pt>
                <c:pt idx="1835">
                  <c:v>1534.577</c:v>
                </c:pt>
                <c:pt idx="1836">
                  <c:v>1535.06</c:v>
                </c:pt>
                <c:pt idx="1837">
                  <c:v>1535.5419999999999</c:v>
                </c:pt>
                <c:pt idx="1838">
                  <c:v>1536.0239999999999</c:v>
                </c:pt>
                <c:pt idx="1839">
                  <c:v>1536.5060000000001</c:v>
                </c:pt>
                <c:pt idx="1840">
                  <c:v>1536.9880000000001</c:v>
                </c:pt>
                <c:pt idx="1841">
                  <c:v>1537.47</c:v>
                </c:pt>
                <c:pt idx="1842">
                  <c:v>1537.952</c:v>
                </c:pt>
                <c:pt idx="1843">
                  <c:v>1538.434</c:v>
                </c:pt>
                <c:pt idx="1844">
                  <c:v>1538.9169999999999</c:v>
                </c:pt>
                <c:pt idx="1845">
                  <c:v>1539.3989999999999</c:v>
                </c:pt>
                <c:pt idx="1846">
                  <c:v>1539.8810000000001</c:v>
                </c:pt>
                <c:pt idx="1847">
                  <c:v>1540.3630000000001</c:v>
                </c:pt>
                <c:pt idx="1848">
                  <c:v>1540.845</c:v>
                </c:pt>
                <c:pt idx="1849">
                  <c:v>1541.327</c:v>
                </c:pt>
                <c:pt idx="1850">
                  <c:v>1541.809</c:v>
                </c:pt>
                <c:pt idx="1851">
                  <c:v>1542.2909999999999</c:v>
                </c:pt>
                <c:pt idx="1852">
                  <c:v>1542.7729999999999</c:v>
                </c:pt>
                <c:pt idx="1853">
                  <c:v>1543.2550000000001</c:v>
                </c:pt>
                <c:pt idx="1854">
                  <c:v>1543.7380000000001</c:v>
                </c:pt>
                <c:pt idx="1855">
                  <c:v>1544.22</c:v>
                </c:pt>
                <c:pt idx="1856">
                  <c:v>1544.702</c:v>
                </c:pt>
                <c:pt idx="1857">
                  <c:v>1545.184</c:v>
                </c:pt>
                <c:pt idx="1858">
                  <c:v>1545.6659999999999</c:v>
                </c:pt>
                <c:pt idx="1859">
                  <c:v>1546.1479999999999</c:v>
                </c:pt>
                <c:pt idx="1860">
                  <c:v>1546.63</c:v>
                </c:pt>
                <c:pt idx="1861">
                  <c:v>1547.1120000000001</c:v>
                </c:pt>
                <c:pt idx="1862">
                  <c:v>1547.595</c:v>
                </c:pt>
                <c:pt idx="1863">
                  <c:v>1548.077</c:v>
                </c:pt>
                <c:pt idx="1864">
                  <c:v>1548.559</c:v>
                </c:pt>
                <c:pt idx="1865">
                  <c:v>1549.0409999999999</c:v>
                </c:pt>
                <c:pt idx="1866">
                  <c:v>1549.5229999999999</c:v>
                </c:pt>
                <c:pt idx="1867">
                  <c:v>1550.0050000000001</c:v>
                </c:pt>
                <c:pt idx="1868">
                  <c:v>1550.4870000000001</c:v>
                </c:pt>
                <c:pt idx="1869">
                  <c:v>1550.9690000000001</c:v>
                </c:pt>
                <c:pt idx="1870">
                  <c:v>1551.452</c:v>
                </c:pt>
                <c:pt idx="1871">
                  <c:v>1551.934</c:v>
                </c:pt>
                <c:pt idx="1872">
                  <c:v>1552.4159999999999</c:v>
                </c:pt>
                <c:pt idx="1873">
                  <c:v>1552.8979999999999</c:v>
                </c:pt>
                <c:pt idx="1874">
                  <c:v>1553.38</c:v>
                </c:pt>
                <c:pt idx="1875">
                  <c:v>1553.8620000000001</c:v>
                </c:pt>
                <c:pt idx="1876">
                  <c:v>1554.3440000000001</c:v>
                </c:pt>
                <c:pt idx="1877">
                  <c:v>1554.826</c:v>
                </c:pt>
                <c:pt idx="1878">
                  <c:v>1555.308</c:v>
                </c:pt>
                <c:pt idx="1879">
                  <c:v>1555.7909999999999</c:v>
                </c:pt>
                <c:pt idx="1880">
                  <c:v>1556.2729999999999</c:v>
                </c:pt>
                <c:pt idx="1881">
                  <c:v>1556.7550000000001</c:v>
                </c:pt>
                <c:pt idx="1882">
                  <c:v>1557.2370000000001</c:v>
                </c:pt>
                <c:pt idx="1883">
                  <c:v>1557.7190000000001</c:v>
                </c:pt>
                <c:pt idx="1884">
                  <c:v>1558.201</c:v>
                </c:pt>
                <c:pt idx="1885">
                  <c:v>1558.683</c:v>
                </c:pt>
                <c:pt idx="1886">
                  <c:v>1559.165</c:v>
                </c:pt>
                <c:pt idx="1887">
                  <c:v>1559.6469999999999</c:v>
                </c:pt>
                <c:pt idx="1888">
                  <c:v>1560.13</c:v>
                </c:pt>
                <c:pt idx="1889">
                  <c:v>1560.6120000000001</c:v>
                </c:pt>
                <c:pt idx="1890">
                  <c:v>1561.0940000000001</c:v>
                </c:pt>
                <c:pt idx="1891">
                  <c:v>1561.576</c:v>
                </c:pt>
                <c:pt idx="1892">
                  <c:v>1562.058</c:v>
                </c:pt>
                <c:pt idx="1893">
                  <c:v>1562.54</c:v>
                </c:pt>
                <c:pt idx="1894">
                  <c:v>1563.0219999999999</c:v>
                </c:pt>
                <c:pt idx="1895">
                  <c:v>1563.5039999999999</c:v>
                </c:pt>
                <c:pt idx="1896">
                  <c:v>1563.9870000000001</c:v>
                </c:pt>
                <c:pt idx="1897">
                  <c:v>1564.4690000000001</c:v>
                </c:pt>
                <c:pt idx="1898">
                  <c:v>1564.951</c:v>
                </c:pt>
                <c:pt idx="1899">
                  <c:v>1565.433</c:v>
                </c:pt>
                <c:pt idx="1900">
                  <c:v>1565.915</c:v>
                </c:pt>
                <c:pt idx="1901">
                  <c:v>1566.3969999999999</c:v>
                </c:pt>
                <c:pt idx="1902">
                  <c:v>1566.8789999999999</c:v>
                </c:pt>
                <c:pt idx="1903">
                  <c:v>1567.3610000000001</c:v>
                </c:pt>
                <c:pt idx="1904">
                  <c:v>1567.8440000000001</c:v>
                </c:pt>
                <c:pt idx="1905">
                  <c:v>1568.326</c:v>
                </c:pt>
                <c:pt idx="1906">
                  <c:v>1568.808</c:v>
                </c:pt>
                <c:pt idx="1907">
                  <c:v>1569.29</c:v>
                </c:pt>
                <c:pt idx="1908">
                  <c:v>1569.7719999999999</c:v>
                </c:pt>
                <c:pt idx="1909">
                  <c:v>1570.2539999999999</c:v>
                </c:pt>
                <c:pt idx="1910">
                  <c:v>1570.7360000000001</c:v>
                </c:pt>
                <c:pt idx="1911">
                  <c:v>1571.2180000000001</c:v>
                </c:pt>
                <c:pt idx="1912">
                  <c:v>1571.7</c:v>
                </c:pt>
                <c:pt idx="1913">
                  <c:v>1572.182</c:v>
                </c:pt>
                <c:pt idx="1914">
                  <c:v>1572.665</c:v>
                </c:pt>
                <c:pt idx="1915">
                  <c:v>1573.1469999999999</c:v>
                </c:pt>
                <c:pt idx="1916">
                  <c:v>1573.6289999999999</c:v>
                </c:pt>
                <c:pt idx="1917">
                  <c:v>1574.1110000000001</c:v>
                </c:pt>
                <c:pt idx="1918">
                  <c:v>1574.5930000000001</c:v>
                </c:pt>
                <c:pt idx="1919">
                  <c:v>1575.075</c:v>
                </c:pt>
                <c:pt idx="1920">
                  <c:v>1575.557</c:v>
                </c:pt>
                <c:pt idx="1921">
                  <c:v>1576.039</c:v>
                </c:pt>
                <c:pt idx="1922">
                  <c:v>1576.5219999999999</c:v>
                </c:pt>
                <c:pt idx="1923">
                  <c:v>1577.0039999999999</c:v>
                </c:pt>
                <c:pt idx="1924">
                  <c:v>1577.4860000000001</c:v>
                </c:pt>
                <c:pt idx="1925">
                  <c:v>1577.9680000000001</c:v>
                </c:pt>
                <c:pt idx="1926">
                  <c:v>1578.45</c:v>
                </c:pt>
                <c:pt idx="1927">
                  <c:v>1578.932</c:v>
                </c:pt>
                <c:pt idx="1928">
                  <c:v>1579.414</c:v>
                </c:pt>
                <c:pt idx="1929">
                  <c:v>1579.896</c:v>
                </c:pt>
                <c:pt idx="1930">
                  <c:v>1580.3789999999999</c:v>
                </c:pt>
                <c:pt idx="1931">
                  <c:v>1580.8610000000001</c:v>
                </c:pt>
                <c:pt idx="1932">
                  <c:v>1581.3430000000001</c:v>
                </c:pt>
                <c:pt idx="1933">
                  <c:v>1581.825</c:v>
                </c:pt>
                <c:pt idx="1934">
                  <c:v>1582.307</c:v>
                </c:pt>
                <c:pt idx="1935">
                  <c:v>1582.789</c:v>
                </c:pt>
                <c:pt idx="1936">
                  <c:v>1583.271</c:v>
                </c:pt>
                <c:pt idx="1937">
                  <c:v>1583.7529999999999</c:v>
                </c:pt>
                <c:pt idx="1938">
                  <c:v>1584.2349999999999</c:v>
                </c:pt>
                <c:pt idx="1939">
                  <c:v>1584.7180000000001</c:v>
                </c:pt>
                <c:pt idx="1940">
                  <c:v>1585.2</c:v>
                </c:pt>
                <c:pt idx="1941">
                  <c:v>1585.682</c:v>
                </c:pt>
                <c:pt idx="1942">
                  <c:v>1586.164</c:v>
                </c:pt>
                <c:pt idx="1943">
                  <c:v>1586.646</c:v>
                </c:pt>
                <c:pt idx="1944">
                  <c:v>1587.1279999999999</c:v>
                </c:pt>
                <c:pt idx="1945">
                  <c:v>1587.61</c:v>
                </c:pt>
                <c:pt idx="1946">
                  <c:v>1588.0920000000001</c:v>
                </c:pt>
                <c:pt idx="1947">
                  <c:v>1588.5740000000001</c:v>
                </c:pt>
                <c:pt idx="1948">
                  <c:v>1589.057</c:v>
                </c:pt>
                <c:pt idx="1949">
                  <c:v>1589.539</c:v>
                </c:pt>
                <c:pt idx="1950">
                  <c:v>1590.021</c:v>
                </c:pt>
                <c:pt idx="1951">
                  <c:v>1590.5029999999999</c:v>
                </c:pt>
                <c:pt idx="1952">
                  <c:v>1590.9849999999999</c:v>
                </c:pt>
                <c:pt idx="1953">
                  <c:v>1591.4670000000001</c:v>
                </c:pt>
                <c:pt idx="1954">
                  <c:v>1591.9490000000001</c:v>
                </c:pt>
                <c:pt idx="1955">
                  <c:v>1592.431</c:v>
                </c:pt>
                <c:pt idx="1956">
                  <c:v>1592.914</c:v>
                </c:pt>
                <c:pt idx="1957">
                  <c:v>1593.396</c:v>
                </c:pt>
                <c:pt idx="1958">
                  <c:v>1593.8779999999999</c:v>
                </c:pt>
                <c:pt idx="1959">
                  <c:v>1594.36</c:v>
                </c:pt>
                <c:pt idx="1960">
                  <c:v>1594.8420000000001</c:v>
                </c:pt>
                <c:pt idx="1961">
                  <c:v>1595.3240000000001</c:v>
                </c:pt>
                <c:pt idx="1962">
                  <c:v>1595.806</c:v>
                </c:pt>
                <c:pt idx="1963">
                  <c:v>1596.288</c:v>
                </c:pt>
                <c:pt idx="1964">
                  <c:v>1596.771</c:v>
                </c:pt>
                <c:pt idx="1965">
                  <c:v>1597.2529999999999</c:v>
                </c:pt>
                <c:pt idx="1966">
                  <c:v>1597.7349999999999</c:v>
                </c:pt>
                <c:pt idx="1967">
                  <c:v>1598.2170000000001</c:v>
                </c:pt>
                <c:pt idx="1968">
                  <c:v>1598.6990000000001</c:v>
                </c:pt>
                <c:pt idx="1969">
                  <c:v>1599.181</c:v>
                </c:pt>
                <c:pt idx="1970">
                  <c:v>1599.663</c:v>
                </c:pt>
                <c:pt idx="1971">
                  <c:v>1600.145</c:v>
                </c:pt>
                <c:pt idx="1972">
                  <c:v>1600.627</c:v>
                </c:pt>
                <c:pt idx="1973">
                  <c:v>1601.1089999999999</c:v>
                </c:pt>
                <c:pt idx="1974">
                  <c:v>1601.5920000000001</c:v>
                </c:pt>
                <c:pt idx="1975">
                  <c:v>1602.0740000000001</c:v>
                </c:pt>
                <c:pt idx="1976">
                  <c:v>1602.556</c:v>
                </c:pt>
                <c:pt idx="1977">
                  <c:v>1603.038</c:v>
                </c:pt>
                <c:pt idx="1978">
                  <c:v>1603.52</c:v>
                </c:pt>
                <c:pt idx="1979">
                  <c:v>1604.002</c:v>
                </c:pt>
                <c:pt idx="1980">
                  <c:v>1604.4839999999999</c:v>
                </c:pt>
                <c:pt idx="1981">
                  <c:v>1604.9659999999999</c:v>
                </c:pt>
                <c:pt idx="1982">
                  <c:v>1605.4490000000001</c:v>
                </c:pt>
                <c:pt idx="1983">
                  <c:v>1605.931</c:v>
                </c:pt>
                <c:pt idx="1984">
                  <c:v>1606.413</c:v>
                </c:pt>
                <c:pt idx="1985">
                  <c:v>1606.895</c:v>
                </c:pt>
                <c:pt idx="1986">
                  <c:v>1607.377</c:v>
                </c:pt>
                <c:pt idx="1987">
                  <c:v>1607.8589999999999</c:v>
                </c:pt>
                <c:pt idx="1988">
                  <c:v>1608.3409999999999</c:v>
                </c:pt>
                <c:pt idx="1989">
                  <c:v>1608.8230000000001</c:v>
                </c:pt>
                <c:pt idx="1990">
                  <c:v>1609.306</c:v>
                </c:pt>
                <c:pt idx="1991">
                  <c:v>1609.788</c:v>
                </c:pt>
                <c:pt idx="1992">
                  <c:v>1610.27</c:v>
                </c:pt>
                <c:pt idx="1993">
                  <c:v>1610.752</c:v>
                </c:pt>
                <c:pt idx="1994">
                  <c:v>1611.2339999999999</c:v>
                </c:pt>
                <c:pt idx="1995">
                  <c:v>1611.7159999999999</c:v>
                </c:pt>
                <c:pt idx="1996">
                  <c:v>1612.1980000000001</c:v>
                </c:pt>
                <c:pt idx="1997">
                  <c:v>1612.68</c:v>
                </c:pt>
                <c:pt idx="1998">
                  <c:v>1613.162</c:v>
                </c:pt>
                <c:pt idx="1999">
                  <c:v>1613.645</c:v>
                </c:pt>
                <c:pt idx="2000">
                  <c:v>1614.127</c:v>
                </c:pt>
                <c:pt idx="2001">
                  <c:v>1614.6089999999999</c:v>
                </c:pt>
                <c:pt idx="2002">
                  <c:v>1615.0909999999999</c:v>
                </c:pt>
                <c:pt idx="2003">
                  <c:v>1615.5730000000001</c:v>
                </c:pt>
                <c:pt idx="2004">
                  <c:v>1616.0550000000001</c:v>
                </c:pt>
                <c:pt idx="2005">
                  <c:v>1616.537</c:v>
                </c:pt>
                <c:pt idx="2006">
                  <c:v>1617.019</c:v>
                </c:pt>
                <c:pt idx="2007">
                  <c:v>1617.501</c:v>
                </c:pt>
                <c:pt idx="2008">
                  <c:v>1617.9839999999999</c:v>
                </c:pt>
                <c:pt idx="2009">
                  <c:v>1618.4659999999999</c:v>
                </c:pt>
                <c:pt idx="2010">
                  <c:v>1618.9480000000001</c:v>
                </c:pt>
                <c:pt idx="2011">
                  <c:v>1619.43</c:v>
                </c:pt>
                <c:pt idx="2012">
                  <c:v>1619.912</c:v>
                </c:pt>
                <c:pt idx="2013">
                  <c:v>1620.394</c:v>
                </c:pt>
                <c:pt idx="2014">
                  <c:v>1620.876</c:v>
                </c:pt>
                <c:pt idx="2015">
                  <c:v>1621.3579999999999</c:v>
                </c:pt>
                <c:pt idx="2016">
                  <c:v>1621.8409999999999</c:v>
                </c:pt>
                <c:pt idx="2017">
                  <c:v>1622.3230000000001</c:v>
                </c:pt>
                <c:pt idx="2018">
                  <c:v>1622.8050000000001</c:v>
                </c:pt>
                <c:pt idx="2019">
                  <c:v>1623.287</c:v>
                </c:pt>
                <c:pt idx="2020">
                  <c:v>1623.769</c:v>
                </c:pt>
                <c:pt idx="2021">
                  <c:v>1624.251</c:v>
                </c:pt>
                <c:pt idx="2022">
                  <c:v>1624.7329999999999</c:v>
                </c:pt>
                <c:pt idx="2023">
                  <c:v>1625.2149999999999</c:v>
                </c:pt>
                <c:pt idx="2024">
                  <c:v>1625.6980000000001</c:v>
                </c:pt>
                <c:pt idx="2025">
                  <c:v>1626.18</c:v>
                </c:pt>
                <c:pt idx="2026">
                  <c:v>1626.662</c:v>
                </c:pt>
                <c:pt idx="2027">
                  <c:v>1627.144</c:v>
                </c:pt>
                <c:pt idx="2028">
                  <c:v>1627.626</c:v>
                </c:pt>
                <c:pt idx="2029">
                  <c:v>1628.1079999999999</c:v>
                </c:pt>
                <c:pt idx="2030">
                  <c:v>1628.59</c:v>
                </c:pt>
                <c:pt idx="2031">
                  <c:v>1629.0719999999999</c:v>
                </c:pt>
                <c:pt idx="2032">
                  <c:v>1629.5540000000001</c:v>
                </c:pt>
                <c:pt idx="2033">
                  <c:v>1630.0360000000001</c:v>
                </c:pt>
                <c:pt idx="2034">
                  <c:v>1630.519</c:v>
                </c:pt>
                <c:pt idx="2035">
                  <c:v>1631.001</c:v>
                </c:pt>
                <c:pt idx="2036">
                  <c:v>1631.4829999999999</c:v>
                </c:pt>
                <c:pt idx="2037">
                  <c:v>1631.9649999999999</c:v>
                </c:pt>
                <c:pt idx="2038">
                  <c:v>1632.4469999999999</c:v>
                </c:pt>
                <c:pt idx="2039">
                  <c:v>1632.9290000000001</c:v>
                </c:pt>
                <c:pt idx="2040">
                  <c:v>1633.4110000000001</c:v>
                </c:pt>
                <c:pt idx="2041">
                  <c:v>1633.893</c:v>
                </c:pt>
                <c:pt idx="2042">
                  <c:v>1634.376</c:v>
                </c:pt>
                <c:pt idx="2043">
                  <c:v>1634.8579999999999</c:v>
                </c:pt>
                <c:pt idx="2044">
                  <c:v>1635.34</c:v>
                </c:pt>
                <c:pt idx="2045">
                  <c:v>1635.8219999999999</c:v>
                </c:pt>
                <c:pt idx="2046">
                  <c:v>1636.3040000000001</c:v>
                </c:pt>
                <c:pt idx="2047">
                  <c:v>1636.7860000000001</c:v>
                </c:pt>
                <c:pt idx="2048">
                  <c:v>1637.268</c:v>
                </c:pt>
                <c:pt idx="2049">
                  <c:v>1637.75</c:v>
                </c:pt>
                <c:pt idx="2050">
                  <c:v>1638.232</c:v>
                </c:pt>
                <c:pt idx="2051">
                  <c:v>1638.7149999999999</c:v>
                </c:pt>
                <c:pt idx="2052">
                  <c:v>1639.1969999999999</c:v>
                </c:pt>
                <c:pt idx="2053">
                  <c:v>1639.6790000000001</c:v>
                </c:pt>
                <c:pt idx="2054">
                  <c:v>1640.1610000000001</c:v>
                </c:pt>
                <c:pt idx="2055">
                  <c:v>1640.643</c:v>
                </c:pt>
                <c:pt idx="2056">
                  <c:v>1641.125</c:v>
                </c:pt>
                <c:pt idx="2057">
                  <c:v>1641.607</c:v>
                </c:pt>
                <c:pt idx="2058">
                  <c:v>1642.0889999999999</c:v>
                </c:pt>
                <c:pt idx="2059">
                  <c:v>1642.5719999999999</c:v>
                </c:pt>
                <c:pt idx="2060">
                  <c:v>1643.0540000000001</c:v>
                </c:pt>
                <c:pt idx="2061">
                  <c:v>1643.5360000000001</c:v>
                </c:pt>
                <c:pt idx="2062">
                  <c:v>1644.018</c:v>
                </c:pt>
                <c:pt idx="2063">
                  <c:v>1644.5</c:v>
                </c:pt>
                <c:pt idx="2064">
                  <c:v>1644.982</c:v>
                </c:pt>
                <c:pt idx="2065">
                  <c:v>1645.4639999999999</c:v>
                </c:pt>
                <c:pt idx="2066">
                  <c:v>1645.9459999999999</c:v>
                </c:pt>
                <c:pt idx="2067">
                  <c:v>1646.4280000000001</c:v>
                </c:pt>
                <c:pt idx="2068">
                  <c:v>1646.9110000000001</c:v>
                </c:pt>
                <c:pt idx="2069">
                  <c:v>1647.393</c:v>
                </c:pt>
                <c:pt idx="2070">
                  <c:v>1647.875</c:v>
                </c:pt>
                <c:pt idx="2071">
                  <c:v>1648.357</c:v>
                </c:pt>
                <c:pt idx="2072">
                  <c:v>1648.8389999999999</c:v>
                </c:pt>
                <c:pt idx="2073">
                  <c:v>1649.3209999999999</c:v>
                </c:pt>
                <c:pt idx="2074">
                  <c:v>1649.8030000000001</c:v>
                </c:pt>
                <c:pt idx="2075">
                  <c:v>1650.2850000000001</c:v>
                </c:pt>
                <c:pt idx="2076">
                  <c:v>1650.7670000000001</c:v>
                </c:pt>
                <c:pt idx="2077">
                  <c:v>1651.25</c:v>
                </c:pt>
                <c:pt idx="2078">
                  <c:v>1651.732</c:v>
                </c:pt>
                <c:pt idx="2079">
                  <c:v>1652.2139999999999</c:v>
                </c:pt>
                <c:pt idx="2080">
                  <c:v>1652.6959999999999</c:v>
                </c:pt>
                <c:pt idx="2081">
                  <c:v>1653.1780000000001</c:v>
                </c:pt>
                <c:pt idx="2082">
                  <c:v>1653.66</c:v>
                </c:pt>
                <c:pt idx="2083">
                  <c:v>1654.1420000000001</c:v>
                </c:pt>
                <c:pt idx="2084">
                  <c:v>1654.624</c:v>
                </c:pt>
                <c:pt idx="2085">
                  <c:v>1655.107</c:v>
                </c:pt>
                <c:pt idx="2086">
                  <c:v>1655.5889999999999</c:v>
                </c:pt>
                <c:pt idx="2087">
                  <c:v>1656.0709999999999</c:v>
                </c:pt>
                <c:pt idx="2088">
                  <c:v>1656.5530000000001</c:v>
                </c:pt>
                <c:pt idx="2089">
                  <c:v>1657.0350000000001</c:v>
                </c:pt>
                <c:pt idx="2090">
                  <c:v>1657.5170000000001</c:v>
                </c:pt>
                <c:pt idx="2091">
                  <c:v>1657.999</c:v>
                </c:pt>
                <c:pt idx="2092">
                  <c:v>1658.481</c:v>
                </c:pt>
                <c:pt idx="2093">
                  <c:v>1658.9639999999999</c:v>
                </c:pt>
                <c:pt idx="2094">
                  <c:v>1659.4459999999999</c:v>
                </c:pt>
                <c:pt idx="2095">
                  <c:v>1659.9280000000001</c:v>
                </c:pt>
                <c:pt idx="2096">
                  <c:v>1660.41</c:v>
                </c:pt>
                <c:pt idx="2097">
                  <c:v>1660.8920000000001</c:v>
                </c:pt>
                <c:pt idx="2098">
                  <c:v>1661.374</c:v>
                </c:pt>
                <c:pt idx="2099">
                  <c:v>1661.856</c:v>
                </c:pt>
                <c:pt idx="2100">
                  <c:v>1662.338</c:v>
                </c:pt>
                <c:pt idx="2101">
                  <c:v>1662.82</c:v>
                </c:pt>
                <c:pt idx="2102">
                  <c:v>1663.3019999999999</c:v>
                </c:pt>
                <c:pt idx="2103">
                  <c:v>1663.7850000000001</c:v>
                </c:pt>
                <c:pt idx="2104">
                  <c:v>1664.2670000000001</c:v>
                </c:pt>
                <c:pt idx="2105">
                  <c:v>1664.749</c:v>
                </c:pt>
                <c:pt idx="2106">
                  <c:v>1665.231</c:v>
                </c:pt>
                <c:pt idx="2107">
                  <c:v>1665.713</c:v>
                </c:pt>
                <c:pt idx="2108">
                  <c:v>1666.1949999999999</c:v>
                </c:pt>
                <c:pt idx="2109">
                  <c:v>1666.6769999999999</c:v>
                </c:pt>
                <c:pt idx="2110">
                  <c:v>1667.1590000000001</c:v>
                </c:pt>
                <c:pt idx="2111">
                  <c:v>1667.6420000000001</c:v>
                </c:pt>
                <c:pt idx="2112">
                  <c:v>1668.124</c:v>
                </c:pt>
                <c:pt idx="2113">
                  <c:v>1668.606</c:v>
                </c:pt>
                <c:pt idx="2114">
                  <c:v>1669.088</c:v>
                </c:pt>
                <c:pt idx="2115">
                  <c:v>1669.57</c:v>
                </c:pt>
                <c:pt idx="2116">
                  <c:v>1670.0519999999999</c:v>
                </c:pt>
                <c:pt idx="2117">
                  <c:v>1670.5340000000001</c:v>
                </c:pt>
                <c:pt idx="2118">
                  <c:v>1671.0160000000001</c:v>
                </c:pt>
                <c:pt idx="2119">
                  <c:v>1671.499</c:v>
                </c:pt>
                <c:pt idx="2120">
                  <c:v>1671.981</c:v>
                </c:pt>
                <c:pt idx="2121">
                  <c:v>1672.463</c:v>
                </c:pt>
                <c:pt idx="2122">
                  <c:v>1672.9449999999999</c:v>
                </c:pt>
                <c:pt idx="2123">
                  <c:v>1673.4269999999999</c:v>
                </c:pt>
                <c:pt idx="2124">
                  <c:v>1673.9090000000001</c:v>
                </c:pt>
                <c:pt idx="2125">
                  <c:v>1674.3910000000001</c:v>
                </c:pt>
                <c:pt idx="2126">
                  <c:v>1674.873</c:v>
                </c:pt>
                <c:pt idx="2127">
                  <c:v>1675.355</c:v>
                </c:pt>
                <c:pt idx="2128">
                  <c:v>1675.838</c:v>
                </c:pt>
                <c:pt idx="2129">
                  <c:v>1676.32</c:v>
                </c:pt>
                <c:pt idx="2130">
                  <c:v>1676.8019999999999</c:v>
                </c:pt>
                <c:pt idx="2131">
                  <c:v>1677.2840000000001</c:v>
                </c:pt>
                <c:pt idx="2132">
                  <c:v>1677.7660000000001</c:v>
                </c:pt>
                <c:pt idx="2133">
                  <c:v>1678.248</c:v>
                </c:pt>
                <c:pt idx="2134">
                  <c:v>1678.73</c:v>
                </c:pt>
                <c:pt idx="2135">
                  <c:v>1679.212</c:v>
                </c:pt>
                <c:pt idx="2136">
                  <c:v>1679.694</c:v>
                </c:pt>
                <c:pt idx="2137">
                  <c:v>1680.1769999999999</c:v>
                </c:pt>
                <c:pt idx="2138">
                  <c:v>1680.6590000000001</c:v>
                </c:pt>
                <c:pt idx="2139">
                  <c:v>1681.1410000000001</c:v>
                </c:pt>
                <c:pt idx="2140">
                  <c:v>1681.623</c:v>
                </c:pt>
                <c:pt idx="2141">
                  <c:v>1682.105</c:v>
                </c:pt>
                <c:pt idx="2142">
                  <c:v>1682.587</c:v>
                </c:pt>
                <c:pt idx="2143">
                  <c:v>1683.069</c:v>
                </c:pt>
                <c:pt idx="2144">
                  <c:v>1683.5509999999999</c:v>
                </c:pt>
                <c:pt idx="2145">
                  <c:v>1684.0340000000001</c:v>
                </c:pt>
                <c:pt idx="2146">
                  <c:v>1684.5160000000001</c:v>
                </c:pt>
                <c:pt idx="2147">
                  <c:v>1684.998</c:v>
                </c:pt>
                <c:pt idx="2148">
                  <c:v>1685.48</c:v>
                </c:pt>
                <c:pt idx="2149">
                  <c:v>1685.962</c:v>
                </c:pt>
                <c:pt idx="2150">
                  <c:v>1686.444</c:v>
                </c:pt>
                <c:pt idx="2151">
                  <c:v>1686.9259999999999</c:v>
                </c:pt>
                <c:pt idx="2152">
                  <c:v>1687.4079999999999</c:v>
                </c:pt>
                <c:pt idx="2153">
                  <c:v>1687.8910000000001</c:v>
                </c:pt>
                <c:pt idx="2154">
                  <c:v>1688.373</c:v>
                </c:pt>
                <c:pt idx="2155">
                  <c:v>1688.855</c:v>
                </c:pt>
                <c:pt idx="2156">
                  <c:v>1689.337</c:v>
                </c:pt>
                <c:pt idx="2157">
                  <c:v>1689.819</c:v>
                </c:pt>
                <c:pt idx="2158">
                  <c:v>1690.3009999999999</c:v>
                </c:pt>
                <c:pt idx="2159">
                  <c:v>1690.7829999999999</c:v>
                </c:pt>
                <c:pt idx="2160">
                  <c:v>1691.2650000000001</c:v>
                </c:pt>
                <c:pt idx="2161">
                  <c:v>1691.7470000000001</c:v>
                </c:pt>
                <c:pt idx="2162">
                  <c:v>1692.229</c:v>
                </c:pt>
                <c:pt idx="2163">
                  <c:v>1692.712</c:v>
                </c:pt>
                <c:pt idx="2164">
                  <c:v>1693.194</c:v>
                </c:pt>
                <c:pt idx="2165">
                  <c:v>1693.6759999999999</c:v>
                </c:pt>
                <c:pt idx="2166">
                  <c:v>1694.1579999999999</c:v>
                </c:pt>
                <c:pt idx="2167">
                  <c:v>1694.64</c:v>
                </c:pt>
                <c:pt idx="2168">
                  <c:v>1695.1220000000001</c:v>
                </c:pt>
                <c:pt idx="2169">
                  <c:v>1695.604</c:v>
                </c:pt>
                <c:pt idx="2170">
                  <c:v>1696.086</c:v>
                </c:pt>
                <c:pt idx="2171">
                  <c:v>1696.569</c:v>
                </c:pt>
                <c:pt idx="2172">
                  <c:v>1697.0509999999999</c:v>
                </c:pt>
                <c:pt idx="2173">
                  <c:v>1697.5329999999999</c:v>
                </c:pt>
                <c:pt idx="2174">
                  <c:v>1698.0150000000001</c:v>
                </c:pt>
                <c:pt idx="2175">
                  <c:v>1698.4970000000001</c:v>
                </c:pt>
                <c:pt idx="2176">
                  <c:v>1698.979</c:v>
                </c:pt>
                <c:pt idx="2177">
                  <c:v>1699.461</c:v>
                </c:pt>
                <c:pt idx="2178">
                  <c:v>1699.943</c:v>
                </c:pt>
                <c:pt idx="2179">
                  <c:v>1700.4259999999999</c:v>
                </c:pt>
                <c:pt idx="2180">
                  <c:v>1700.9079999999999</c:v>
                </c:pt>
                <c:pt idx="2181">
                  <c:v>1701.39</c:v>
                </c:pt>
                <c:pt idx="2182">
                  <c:v>1701.8720000000001</c:v>
                </c:pt>
                <c:pt idx="2183">
                  <c:v>1702.354</c:v>
                </c:pt>
                <c:pt idx="2184">
                  <c:v>1702.836</c:v>
                </c:pt>
                <c:pt idx="2185">
                  <c:v>1703.318</c:v>
                </c:pt>
                <c:pt idx="2186">
                  <c:v>1703.8</c:v>
                </c:pt>
                <c:pt idx="2187">
                  <c:v>1704.2819999999999</c:v>
                </c:pt>
                <c:pt idx="2188">
                  <c:v>1704.7650000000001</c:v>
                </c:pt>
                <c:pt idx="2189">
                  <c:v>1705.2470000000001</c:v>
                </c:pt>
                <c:pt idx="2190">
                  <c:v>1705.729</c:v>
                </c:pt>
                <c:pt idx="2191">
                  <c:v>1706.211</c:v>
                </c:pt>
                <c:pt idx="2192">
                  <c:v>1706.693</c:v>
                </c:pt>
                <c:pt idx="2193">
                  <c:v>1707.175</c:v>
                </c:pt>
                <c:pt idx="2194">
                  <c:v>1707.6569999999999</c:v>
                </c:pt>
                <c:pt idx="2195">
                  <c:v>1708.1389999999999</c:v>
                </c:pt>
                <c:pt idx="2196">
                  <c:v>1708.6210000000001</c:v>
                </c:pt>
                <c:pt idx="2197">
                  <c:v>1709.104</c:v>
                </c:pt>
                <c:pt idx="2198">
                  <c:v>1709.586</c:v>
                </c:pt>
                <c:pt idx="2199">
                  <c:v>1710.068</c:v>
                </c:pt>
                <c:pt idx="2200">
                  <c:v>1710.55</c:v>
                </c:pt>
                <c:pt idx="2201">
                  <c:v>1711.0319999999999</c:v>
                </c:pt>
                <c:pt idx="2202">
                  <c:v>1711.5139999999999</c:v>
                </c:pt>
                <c:pt idx="2203">
                  <c:v>1711.9960000000001</c:v>
                </c:pt>
                <c:pt idx="2204">
                  <c:v>1712.4780000000001</c:v>
                </c:pt>
                <c:pt idx="2205">
                  <c:v>1712.961</c:v>
                </c:pt>
                <c:pt idx="2206">
                  <c:v>1713.443</c:v>
                </c:pt>
                <c:pt idx="2207">
                  <c:v>1713.925</c:v>
                </c:pt>
                <c:pt idx="2208">
                  <c:v>1714.4069999999999</c:v>
                </c:pt>
                <c:pt idx="2209">
                  <c:v>1714.8889999999999</c:v>
                </c:pt>
                <c:pt idx="2210">
                  <c:v>1715.3710000000001</c:v>
                </c:pt>
                <c:pt idx="2211">
                  <c:v>1715.8530000000001</c:v>
                </c:pt>
                <c:pt idx="2212">
                  <c:v>1716.335</c:v>
                </c:pt>
                <c:pt idx="2213">
                  <c:v>1716.818</c:v>
                </c:pt>
                <c:pt idx="2214">
                  <c:v>1717.3</c:v>
                </c:pt>
                <c:pt idx="2215">
                  <c:v>1717.7819999999999</c:v>
                </c:pt>
                <c:pt idx="2216">
                  <c:v>1718.2639999999999</c:v>
                </c:pt>
                <c:pt idx="2217">
                  <c:v>1718.7460000000001</c:v>
                </c:pt>
                <c:pt idx="2218">
                  <c:v>1719.2280000000001</c:v>
                </c:pt>
                <c:pt idx="2219">
                  <c:v>1719.71</c:v>
                </c:pt>
                <c:pt idx="2220">
                  <c:v>1720.192</c:v>
                </c:pt>
                <c:pt idx="2221">
                  <c:v>1720.674</c:v>
                </c:pt>
                <c:pt idx="2222">
                  <c:v>1721.1559999999999</c:v>
                </c:pt>
                <c:pt idx="2223">
                  <c:v>1721.6389999999999</c:v>
                </c:pt>
                <c:pt idx="2224">
                  <c:v>1722.1210000000001</c:v>
                </c:pt>
                <c:pt idx="2225">
                  <c:v>1722.6030000000001</c:v>
                </c:pt>
                <c:pt idx="2226">
                  <c:v>1723.085</c:v>
                </c:pt>
                <c:pt idx="2227">
                  <c:v>1723.567</c:v>
                </c:pt>
                <c:pt idx="2228">
                  <c:v>1724.049</c:v>
                </c:pt>
                <c:pt idx="2229">
                  <c:v>1724.5309999999999</c:v>
                </c:pt>
                <c:pt idx="2230">
                  <c:v>1725.0129999999999</c:v>
                </c:pt>
                <c:pt idx="2231">
                  <c:v>1725.4960000000001</c:v>
                </c:pt>
                <c:pt idx="2232">
                  <c:v>1725.9780000000001</c:v>
                </c:pt>
                <c:pt idx="2233">
                  <c:v>1726.46</c:v>
                </c:pt>
                <c:pt idx="2234">
                  <c:v>1726.942</c:v>
                </c:pt>
                <c:pt idx="2235">
                  <c:v>1727.424</c:v>
                </c:pt>
                <c:pt idx="2236">
                  <c:v>1727.9059999999999</c:v>
                </c:pt>
                <c:pt idx="2237">
                  <c:v>1728.3879999999999</c:v>
                </c:pt>
                <c:pt idx="2238">
                  <c:v>1728.87</c:v>
                </c:pt>
                <c:pt idx="2239">
                  <c:v>1729.3530000000001</c:v>
                </c:pt>
                <c:pt idx="2240">
                  <c:v>1729.835</c:v>
                </c:pt>
                <c:pt idx="2241">
                  <c:v>1730.317</c:v>
                </c:pt>
                <c:pt idx="2242">
                  <c:v>1730.799</c:v>
                </c:pt>
                <c:pt idx="2243">
                  <c:v>1731.2809999999999</c:v>
                </c:pt>
                <c:pt idx="2244">
                  <c:v>1731.7629999999999</c:v>
                </c:pt>
                <c:pt idx="2245">
                  <c:v>1732.2449999999999</c:v>
                </c:pt>
                <c:pt idx="2246">
                  <c:v>1732.7270000000001</c:v>
                </c:pt>
                <c:pt idx="2247">
                  <c:v>1733.2090000000001</c:v>
                </c:pt>
                <c:pt idx="2248">
                  <c:v>1733.692</c:v>
                </c:pt>
                <c:pt idx="2249">
                  <c:v>1734.174</c:v>
                </c:pt>
                <c:pt idx="2250">
                  <c:v>1734.6559999999999</c:v>
                </c:pt>
                <c:pt idx="2251">
                  <c:v>1735.1379999999999</c:v>
                </c:pt>
                <c:pt idx="2252">
                  <c:v>1735.62</c:v>
                </c:pt>
                <c:pt idx="2253">
                  <c:v>1736.1020000000001</c:v>
                </c:pt>
                <c:pt idx="2254">
                  <c:v>1736.5840000000001</c:v>
                </c:pt>
                <c:pt idx="2255">
                  <c:v>1737.066</c:v>
                </c:pt>
                <c:pt idx="2256">
                  <c:v>1737.548</c:v>
                </c:pt>
                <c:pt idx="2257">
                  <c:v>1738.0309999999999</c:v>
                </c:pt>
                <c:pt idx="2258">
                  <c:v>1738.5129999999999</c:v>
                </c:pt>
                <c:pt idx="2259">
                  <c:v>1738.9949999999999</c:v>
                </c:pt>
                <c:pt idx="2260">
                  <c:v>1739.4770000000001</c:v>
                </c:pt>
                <c:pt idx="2261">
                  <c:v>1739.9590000000001</c:v>
                </c:pt>
                <c:pt idx="2262">
                  <c:v>1740.441</c:v>
                </c:pt>
                <c:pt idx="2263">
                  <c:v>1740.923</c:v>
                </c:pt>
                <c:pt idx="2264">
                  <c:v>1741.405</c:v>
                </c:pt>
                <c:pt idx="2265">
                  <c:v>1741.8879999999999</c:v>
                </c:pt>
                <c:pt idx="2266">
                  <c:v>1742.37</c:v>
                </c:pt>
                <c:pt idx="2267">
                  <c:v>1742.8520000000001</c:v>
                </c:pt>
                <c:pt idx="2268">
                  <c:v>1743.3340000000001</c:v>
                </c:pt>
                <c:pt idx="2269">
                  <c:v>1743.816</c:v>
                </c:pt>
                <c:pt idx="2270">
                  <c:v>1744.298</c:v>
                </c:pt>
                <c:pt idx="2271">
                  <c:v>1744.78</c:v>
                </c:pt>
                <c:pt idx="2272">
                  <c:v>1745.2619999999999</c:v>
                </c:pt>
                <c:pt idx="2273">
                  <c:v>1745.7449999999999</c:v>
                </c:pt>
                <c:pt idx="2274">
                  <c:v>1746.2270000000001</c:v>
                </c:pt>
                <c:pt idx="2275">
                  <c:v>1746.7090000000001</c:v>
                </c:pt>
                <c:pt idx="2276">
                  <c:v>1747.191</c:v>
                </c:pt>
                <c:pt idx="2277">
                  <c:v>1747.673</c:v>
                </c:pt>
                <c:pt idx="2278">
                  <c:v>1748.155</c:v>
                </c:pt>
                <c:pt idx="2279">
                  <c:v>1748.6369999999999</c:v>
                </c:pt>
                <c:pt idx="2280">
                  <c:v>1749.1189999999999</c:v>
                </c:pt>
                <c:pt idx="2281">
                  <c:v>1749.6010000000001</c:v>
                </c:pt>
                <c:pt idx="2282">
                  <c:v>1750.0830000000001</c:v>
                </c:pt>
                <c:pt idx="2283">
                  <c:v>1750.566</c:v>
                </c:pt>
                <c:pt idx="2284">
                  <c:v>1751.048</c:v>
                </c:pt>
                <c:pt idx="2285">
                  <c:v>1751.53</c:v>
                </c:pt>
                <c:pt idx="2286">
                  <c:v>1752.0119999999999</c:v>
                </c:pt>
                <c:pt idx="2287">
                  <c:v>1752.4939999999999</c:v>
                </c:pt>
                <c:pt idx="2288">
                  <c:v>1752.9760000000001</c:v>
                </c:pt>
                <c:pt idx="2289">
                  <c:v>1753.4580000000001</c:v>
                </c:pt>
                <c:pt idx="2290">
                  <c:v>1753.94</c:v>
                </c:pt>
                <c:pt idx="2291">
                  <c:v>1754.423</c:v>
                </c:pt>
                <c:pt idx="2292">
                  <c:v>1754.905</c:v>
                </c:pt>
                <c:pt idx="2293">
                  <c:v>1755.3869999999999</c:v>
                </c:pt>
                <c:pt idx="2294">
                  <c:v>1755.8689999999999</c:v>
                </c:pt>
                <c:pt idx="2295">
                  <c:v>1756.3510000000001</c:v>
                </c:pt>
                <c:pt idx="2296">
                  <c:v>1756.8330000000001</c:v>
                </c:pt>
                <c:pt idx="2297">
                  <c:v>1757.3150000000001</c:v>
                </c:pt>
                <c:pt idx="2298">
                  <c:v>1757.797</c:v>
                </c:pt>
                <c:pt idx="2299">
                  <c:v>1758.28</c:v>
                </c:pt>
                <c:pt idx="2300">
                  <c:v>1758.7619999999999</c:v>
                </c:pt>
                <c:pt idx="2301">
                  <c:v>1759.2439999999999</c:v>
                </c:pt>
                <c:pt idx="2302">
                  <c:v>1759.7260000000001</c:v>
                </c:pt>
                <c:pt idx="2303">
                  <c:v>1760.2080000000001</c:v>
                </c:pt>
                <c:pt idx="2304">
                  <c:v>1760.69</c:v>
                </c:pt>
                <c:pt idx="2305">
                  <c:v>1761.172</c:v>
                </c:pt>
                <c:pt idx="2306">
                  <c:v>1761.654</c:v>
                </c:pt>
                <c:pt idx="2307">
                  <c:v>1762.136</c:v>
                </c:pt>
                <c:pt idx="2308">
                  <c:v>1762.6189999999999</c:v>
                </c:pt>
                <c:pt idx="2309">
                  <c:v>1763.1010000000001</c:v>
                </c:pt>
                <c:pt idx="2310">
                  <c:v>1763.5830000000001</c:v>
                </c:pt>
                <c:pt idx="2311">
                  <c:v>1764.0650000000001</c:v>
                </c:pt>
                <c:pt idx="2312">
                  <c:v>1764.547</c:v>
                </c:pt>
                <c:pt idx="2313">
                  <c:v>1765.029</c:v>
                </c:pt>
                <c:pt idx="2314">
                  <c:v>1765.511</c:v>
                </c:pt>
                <c:pt idx="2315">
                  <c:v>1765.9929999999999</c:v>
                </c:pt>
                <c:pt idx="2316">
                  <c:v>1766.4749999999999</c:v>
                </c:pt>
                <c:pt idx="2317">
                  <c:v>1766.9580000000001</c:v>
                </c:pt>
                <c:pt idx="2318">
                  <c:v>1767.44</c:v>
                </c:pt>
                <c:pt idx="2319">
                  <c:v>1767.922</c:v>
                </c:pt>
                <c:pt idx="2320">
                  <c:v>1768.404</c:v>
                </c:pt>
                <c:pt idx="2321">
                  <c:v>1768.886</c:v>
                </c:pt>
                <c:pt idx="2322">
                  <c:v>1769.3679999999999</c:v>
                </c:pt>
                <c:pt idx="2323">
                  <c:v>1769.85</c:v>
                </c:pt>
                <c:pt idx="2324">
                  <c:v>1770.3320000000001</c:v>
                </c:pt>
                <c:pt idx="2325">
                  <c:v>1770.8150000000001</c:v>
                </c:pt>
                <c:pt idx="2326">
                  <c:v>1771.297</c:v>
                </c:pt>
                <c:pt idx="2327">
                  <c:v>1771.779</c:v>
                </c:pt>
                <c:pt idx="2328">
                  <c:v>1772.261</c:v>
                </c:pt>
                <c:pt idx="2329">
                  <c:v>1772.7429999999999</c:v>
                </c:pt>
                <c:pt idx="2330">
                  <c:v>1773.2249999999999</c:v>
                </c:pt>
                <c:pt idx="2331">
                  <c:v>1773.7070000000001</c:v>
                </c:pt>
                <c:pt idx="2332">
                  <c:v>1774.1890000000001</c:v>
                </c:pt>
                <c:pt idx="2333">
                  <c:v>1774.672</c:v>
                </c:pt>
                <c:pt idx="2334">
                  <c:v>1775.154</c:v>
                </c:pt>
                <c:pt idx="2335">
                  <c:v>1775.636</c:v>
                </c:pt>
                <c:pt idx="2336">
                  <c:v>1776.1179999999999</c:v>
                </c:pt>
                <c:pt idx="2337">
                  <c:v>1776.6</c:v>
                </c:pt>
                <c:pt idx="2338">
                  <c:v>1777.0820000000001</c:v>
                </c:pt>
                <c:pt idx="2339">
                  <c:v>1777.5640000000001</c:v>
                </c:pt>
                <c:pt idx="2340">
                  <c:v>1778.046</c:v>
                </c:pt>
                <c:pt idx="2341">
                  <c:v>1778.528</c:v>
                </c:pt>
                <c:pt idx="2342">
                  <c:v>1779.01</c:v>
                </c:pt>
                <c:pt idx="2343">
                  <c:v>1779.4929999999999</c:v>
                </c:pt>
                <c:pt idx="2344">
                  <c:v>1779.9749999999999</c:v>
                </c:pt>
                <c:pt idx="2345">
                  <c:v>1780.4570000000001</c:v>
                </c:pt>
                <c:pt idx="2346">
                  <c:v>1780.9390000000001</c:v>
                </c:pt>
                <c:pt idx="2347">
                  <c:v>1781.421</c:v>
                </c:pt>
                <c:pt idx="2348">
                  <c:v>1781.903</c:v>
                </c:pt>
                <c:pt idx="2349">
                  <c:v>1782.385</c:v>
                </c:pt>
                <c:pt idx="2350">
                  <c:v>1782.867</c:v>
                </c:pt>
                <c:pt idx="2351">
                  <c:v>1783.35</c:v>
                </c:pt>
                <c:pt idx="2352">
                  <c:v>1783.8320000000001</c:v>
                </c:pt>
                <c:pt idx="2353">
                  <c:v>1784.3140000000001</c:v>
                </c:pt>
                <c:pt idx="2354">
                  <c:v>1784.796</c:v>
                </c:pt>
                <c:pt idx="2355">
                  <c:v>1785.278</c:v>
                </c:pt>
                <c:pt idx="2356">
                  <c:v>1785.76</c:v>
                </c:pt>
                <c:pt idx="2357">
                  <c:v>1786.242</c:v>
                </c:pt>
                <c:pt idx="2358">
                  <c:v>1786.7239999999999</c:v>
                </c:pt>
                <c:pt idx="2359">
                  <c:v>1787.2070000000001</c:v>
                </c:pt>
                <c:pt idx="2360">
                  <c:v>1787.6890000000001</c:v>
                </c:pt>
                <c:pt idx="2361">
                  <c:v>1788.171</c:v>
                </c:pt>
                <c:pt idx="2362">
                  <c:v>1788.653</c:v>
                </c:pt>
                <c:pt idx="2363">
                  <c:v>1789.135</c:v>
                </c:pt>
                <c:pt idx="2364">
                  <c:v>1789.617</c:v>
                </c:pt>
                <c:pt idx="2365">
                  <c:v>1790.0989999999999</c:v>
                </c:pt>
                <c:pt idx="2366">
                  <c:v>1790.5809999999999</c:v>
                </c:pt>
                <c:pt idx="2367">
                  <c:v>1791.0630000000001</c:v>
                </c:pt>
                <c:pt idx="2368">
                  <c:v>1791.546</c:v>
                </c:pt>
                <c:pt idx="2369">
                  <c:v>1792.028</c:v>
                </c:pt>
                <c:pt idx="2370">
                  <c:v>1792.51</c:v>
                </c:pt>
                <c:pt idx="2371">
                  <c:v>1792.992</c:v>
                </c:pt>
                <c:pt idx="2372">
                  <c:v>1793.4739999999999</c:v>
                </c:pt>
                <c:pt idx="2373">
                  <c:v>1793.9559999999999</c:v>
                </c:pt>
                <c:pt idx="2374">
                  <c:v>1794.4380000000001</c:v>
                </c:pt>
                <c:pt idx="2375">
                  <c:v>1794.92</c:v>
                </c:pt>
                <c:pt idx="2376">
                  <c:v>1795.402</c:v>
                </c:pt>
                <c:pt idx="2377">
                  <c:v>1795.885</c:v>
                </c:pt>
                <c:pt idx="2378">
                  <c:v>1796.367</c:v>
                </c:pt>
                <c:pt idx="2379">
                  <c:v>1796.8489999999999</c:v>
                </c:pt>
                <c:pt idx="2380">
                  <c:v>1797.3309999999999</c:v>
                </c:pt>
                <c:pt idx="2381">
                  <c:v>1797.8130000000001</c:v>
                </c:pt>
                <c:pt idx="2382">
                  <c:v>1798.2950000000001</c:v>
                </c:pt>
                <c:pt idx="2383">
                  <c:v>1798.777</c:v>
                </c:pt>
                <c:pt idx="2384">
                  <c:v>1799.259</c:v>
                </c:pt>
                <c:pt idx="2385">
                  <c:v>1799.742</c:v>
                </c:pt>
                <c:pt idx="2386">
                  <c:v>1800.2239999999999</c:v>
                </c:pt>
                <c:pt idx="2387">
                  <c:v>1800.7059999999999</c:v>
                </c:pt>
                <c:pt idx="2388">
                  <c:v>1801.1880000000001</c:v>
                </c:pt>
                <c:pt idx="2389">
                  <c:v>1801.67</c:v>
                </c:pt>
                <c:pt idx="2390">
                  <c:v>1802.152</c:v>
                </c:pt>
                <c:pt idx="2391">
                  <c:v>1802.634</c:v>
                </c:pt>
                <c:pt idx="2392">
                  <c:v>1803.116</c:v>
                </c:pt>
                <c:pt idx="2393">
                  <c:v>1803.5989999999999</c:v>
                </c:pt>
                <c:pt idx="2394">
                  <c:v>1804.0809999999999</c:v>
                </c:pt>
                <c:pt idx="2395">
                  <c:v>1804.5630000000001</c:v>
                </c:pt>
                <c:pt idx="2396">
                  <c:v>1805.0450000000001</c:v>
                </c:pt>
                <c:pt idx="2397">
                  <c:v>1805.527</c:v>
                </c:pt>
                <c:pt idx="2398">
                  <c:v>1806.009</c:v>
                </c:pt>
                <c:pt idx="2399">
                  <c:v>1806.491</c:v>
                </c:pt>
                <c:pt idx="2400">
                  <c:v>1806.973</c:v>
                </c:pt>
                <c:pt idx="2401">
                  <c:v>1807.4549999999999</c:v>
                </c:pt>
                <c:pt idx="2402">
                  <c:v>1807.9380000000001</c:v>
                </c:pt>
                <c:pt idx="2403">
                  <c:v>1808.42</c:v>
                </c:pt>
                <c:pt idx="2404">
                  <c:v>1808.902</c:v>
                </c:pt>
                <c:pt idx="2405">
                  <c:v>1809.384</c:v>
                </c:pt>
                <c:pt idx="2406">
                  <c:v>1809.866</c:v>
                </c:pt>
                <c:pt idx="2407">
                  <c:v>1810.348</c:v>
                </c:pt>
                <c:pt idx="2408">
                  <c:v>1810.83</c:v>
                </c:pt>
                <c:pt idx="2409">
                  <c:v>1811.3119999999999</c:v>
                </c:pt>
                <c:pt idx="2410">
                  <c:v>1811.7940000000001</c:v>
                </c:pt>
                <c:pt idx="2411">
                  <c:v>1812.277</c:v>
                </c:pt>
                <c:pt idx="2412">
                  <c:v>1812.759</c:v>
                </c:pt>
                <c:pt idx="2413">
                  <c:v>1813.241</c:v>
                </c:pt>
                <c:pt idx="2414">
                  <c:v>1813.723</c:v>
                </c:pt>
                <c:pt idx="2415">
                  <c:v>1814.2049999999999</c:v>
                </c:pt>
                <c:pt idx="2416">
                  <c:v>1814.6869999999999</c:v>
                </c:pt>
                <c:pt idx="2417">
                  <c:v>1815.1690000000001</c:v>
                </c:pt>
                <c:pt idx="2418">
                  <c:v>1815.6510000000001</c:v>
                </c:pt>
                <c:pt idx="2419">
                  <c:v>1816.134</c:v>
                </c:pt>
                <c:pt idx="2420">
                  <c:v>1816.616</c:v>
                </c:pt>
                <c:pt idx="2421">
                  <c:v>1817.098</c:v>
                </c:pt>
                <c:pt idx="2422">
                  <c:v>1817.58</c:v>
                </c:pt>
                <c:pt idx="2423">
                  <c:v>1818.0619999999999</c:v>
                </c:pt>
                <c:pt idx="2424">
                  <c:v>1818.5440000000001</c:v>
                </c:pt>
                <c:pt idx="2425">
                  <c:v>1819.0260000000001</c:v>
                </c:pt>
                <c:pt idx="2426">
                  <c:v>1819.508</c:v>
                </c:pt>
                <c:pt idx="2427">
                  <c:v>1819.99</c:v>
                </c:pt>
                <c:pt idx="2428">
                  <c:v>1820.473</c:v>
                </c:pt>
                <c:pt idx="2429">
                  <c:v>1820.9549999999999</c:v>
                </c:pt>
                <c:pt idx="2430">
                  <c:v>1821.4369999999999</c:v>
                </c:pt>
                <c:pt idx="2431">
                  <c:v>1821.9190000000001</c:v>
                </c:pt>
                <c:pt idx="2432">
                  <c:v>1822.4010000000001</c:v>
                </c:pt>
                <c:pt idx="2433">
                  <c:v>1822.883</c:v>
                </c:pt>
                <c:pt idx="2434">
                  <c:v>1823.365</c:v>
                </c:pt>
                <c:pt idx="2435">
                  <c:v>1823.847</c:v>
                </c:pt>
                <c:pt idx="2436">
                  <c:v>1824.329</c:v>
                </c:pt>
                <c:pt idx="2437">
                  <c:v>1824.8119999999999</c:v>
                </c:pt>
                <c:pt idx="2438">
                  <c:v>1825.2940000000001</c:v>
                </c:pt>
                <c:pt idx="2439">
                  <c:v>1825.7760000000001</c:v>
                </c:pt>
                <c:pt idx="2440">
                  <c:v>1826.258</c:v>
                </c:pt>
                <c:pt idx="2441">
                  <c:v>1826.74</c:v>
                </c:pt>
                <c:pt idx="2442">
                  <c:v>1827.222</c:v>
                </c:pt>
                <c:pt idx="2443">
                  <c:v>1827.704</c:v>
                </c:pt>
                <c:pt idx="2444">
                  <c:v>1828.1859999999999</c:v>
                </c:pt>
                <c:pt idx="2445">
                  <c:v>1828.6690000000001</c:v>
                </c:pt>
                <c:pt idx="2446">
                  <c:v>1829.1510000000001</c:v>
                </c:pt>
                <c:pt idx="2447">
                  <c:v>1829.633</c:v>
                </c:pt>
                <c:pt idx="2448">
                  <c:v>1830.115</c:v>
                </c:pt>
                <c:pt idx="2449">
                  <c:v>1830.597</c:v>
                </c:pt>
                <c:pt idx="2450">
                  <c:v>1831.079</c:v>
                </c:pt>
                <c:pt idx="2451">
                  <c:v>1831.5609999999999</c:v>
                </c:pt>
                <c:pt idx="2452">
                  <c:v>1832.0429999999999</c:v>
                </c:pt>
                <c:pt idx="2453">
                  <c:v>1832.5260000000001</c:v>
                </c:pt>
                <c:pt idx="2454">
                  <c:v>1833.008</c:v>
                </c:pt>
                <c:pt idx="2455">
                  <c:v>1833.49</c:v>
                </c:pt>
                <c:pt idx="2456">
                  <c:v>1833.972</c:v>
                </c:pt>
                <c:pt idx="2457">
                  <c:v>1834.454</c:v>
                </c:pt>
                <c:pt idx="2458">
                  <c:v>1834.9359999999999</c:v>
                </c:pt>
                <c:pt idx="2459">
                  <c:v>1835.4179999999999</c:v>
                </c:pt>
                <c:pt idx="2460">
                  <c:v>1835.9</c:v>
                </c:pt>
                <c:pt idx="2461">
                  <c:v>1836.3820000000001</c:v>
                </c:pt>
                <c:pt idx="2462">
                  <c:v>1836.865</c:v>
                </c:pt>
                <c:pt idx="2463">
                  <c:v>1837.347</c:v>
                </c:pt>
                <c:pt idx="2464">
                  <c:v>1837.829</c:v>
                </c:pt>
                <c:pt idx="2465">
                  <c:v>1838.3109999999999</c:v>
                </c:pt>
                <c:pt idx="2466">
                  <c:v>1838.7929999999999</c:v>
                </c:pt>
                <c:pt idx="2467">
                  <c:v>1839.2750000000001</c:v>
                </c:pt>
                <c:pt idx="2468">
                  <c:v>1839.7570000000001</c:v>
                </c:pt>
                <c:pt idx="2469">
                  <c:v>1840.239</c:v>
                </c:pt>
                <c:pt idx="2470">
                  <c:v>1840.721</c:v>
                </c:pt>
                <c:pt idx="2471">
                  <c:v>1841.204</c:v>
                </c:pt>
                <c:pt idx="2472">
                  <c:v>1841.6859999999999</c:v>
                </c:pt>
                <c:pt idx="2473">
                  <c:v>1842.1679999999999</c:v>
                </c:pt>
                <c:pt idx="2474">
                  <c:v>1842.65</c:v>
                </c:pt>
                <c:pt idx="2475">
                  <c:v>1843.1320000000001</c:v>
                </c:pt>
                <c:pt idx="2476">
                  <c:v>1843.614</c:v>
                </c:pt>
                <c:pt idx="2477">
                  <c:v>1844.096</c:v>
                </c:pt>
                <c:pt idx="2478">
                  <c:v>1844.578</c:v>
                </c:pt>
                <c:pt idx="2479">
                  <c:v>1845.0609999999999</c:v>
                </c:pt>
                <c:pt idx="2480">
                  <c:v>1845.5429999999999</c:v>
                </c:pt>
                <c:pt idx="2481">
                  <c:v>1846.0250000000001</c:v>
                </c:pt>
                <c:pt idx="2482">
                  <c:v>1846.5070000000001</c:v>
                </c:pt>
                <c:pt idx="2483">
                  <c:v>1846.989</c:v>
                </c:pt>
                <c:pt idx="2484">
                  <c:v>1847.471</c:v>
                </c:pt>
                <c:pt idx="2485">
                  <c:v>1847.953</c:v>
                </c:pt>
                <c:pt idx="2486">
                  <c:v>1848.4349999999999</c:v>
                </c:pt>
                <c:pt idx="2487">
                  <c:v>1848.9169999999999</c:v>
                </c:pt>
                <c:pt idx="2488">
                  <c:v>1849.4</c:v>
                </c:pt>
                <c:pt idx="2489">
                  <c:v>1849.8820000000001</c:v>
                </c:pt>
                <c:pt idx="2490">
                  <c:v>1850.364</c:v>
                </c:pt>
                <c:pt idx="2491">
                  <c:v>1850.846</c:v>
                </c:pt>
                <c:pt idx="2492">
                  <c:v>1851.328</c:v>
                </c:pt>
                <c:pt idx="2493">
                  <c:v>1851.81</c:v>
                </c:pt>
                <c:pt idx="2494">
                  <c:v>1852.2919999999999</c:v>
                </c:pt>
                <c:pt idx="2495">
                  <c:v>1852.7739999999999</c:v>
                </c:pt>
                <c:pt idx="2496">
                  <c:v>1853.2560000000001</c:v>
                </c:pt>
                <c:pt idx="2497">
                  <c:v>1853.739</c:v>
                </c:pt>
                <c:pt idx="2498">
                  <c:v>1854.221</c:v>
                </c:pt>
                <c:pt idx="2499">
                  <c:v>1854.703</c:v>
                </c:pt>
                <c:pt idx="2500">
                  <c:v>1855.1849999999999</c:v>
                </c:pt>
                <c:pt idx="2501">
                  <c:v>1855.6669999999999</c:v>
                </c:pt>
                <c:pt idx="2502">
                  <c:v>1856.1489999999999</c:v>
                </c:pt>
                <c:pt idx="2503">
                  <c:v>1856.6310000000001</c:v>
                </c:pt>
                <c:pt idx="2504">
                  <c:v>1857.1130000000001</c:v>
                </c:pt>
                <c:pt idx="2505">
                  <c:v>1857.596</c:v>
                </c:pt>
                <c:pt idx="2506">
                  <c:v>1858.078</c:v>
                </c:pt>
                <c:pt idx="2507">
                  <c:v>1858.56</c:v>
                </c:pt>
                <c:pt idx="2508">
                  <c:v>1859.0419999999999</c:v>
                </c:pt>
                <c:pt idx="2509">
                  <c:v>1859.5239999999999</c:v>
                </c:pt>
                <c:pt idx="2510">
                  <c:v>1860.0060000000001</c:v>
                </c:pt>
                <c:pt idx="2511">
                  <c:v>1860.4880000000001</c:v>
                </c:pt>
                <c:pt idx="2512">
                  <c:v>1860.97</c:v>
                </c:pt>
                <c:pt idx="2513">
                  <c:v>1861.453</c:v>
                </c:pt>
                <c:pt idx="2514">
                  <c:v>1861.9349999999999</c:v>
                </c:pt>
                <c:pt idx="2515">
                  <c:v>1862.4169999999999</c:v>
                </c:pt>
                <c:pt idx="2516">
                  <c:v>1862.8989999999999</c:v>
                </c:pt>
                <c:pt idx="2517">
                  <c:v>1863.3810000000001</c:v>
                </c:pt>
                <c:pt idx="2518">
                  <c:v>1863.8630000000001</c:v>
                </c:pt>
                <c:pt idx="2519">
                  <c:v>1864.345</c:v>
                </c:pt>
                <c:pt idx="2520">
                  <c:v>1864.827</c:v>
                </c:pt>
                <c:pt idx="2521">
                  <c:v>1865.309</c:v>
                </c:pt>
                <c:pt idx="2522">
                  <c:v>1865.7919999999999</c:v>
                </c:pt>
                <c:pt idx="2523">
                  <c:v>1866.2739999999999</c:v>
                </c:pt>
                <c:pt idx="2524">
                  <c:v>1866.7560000000001</c:v>
                </c:pt>
                <c:pt idx="2525">
                  <c:v>1867.2380000000001</c:v>
                </c:pt>
                <c:pt idx="2526">
                  <c:v>1867.72</c:v>
                </c:pt>
                <c:pt idx="2527">
                  <c:v>1868.202</c:v>
                </c:pt>
                <c:pt idx="2528">
                  <c:v>1868.684</c:v>
                </c:pt>
                <c:pt idx="2529">
                  <c:v>1869.1659999999999</c:v>
                </c:pt>
                <c:pt idx="2530">
                  <c:v>1869.6479999999999</c:v>
                </c:pt>
                <c:pt idx="2531">
                  <c:v>1870.1310000000001</c:v>
                </c:pt>
                <c:pt idx="2532">
                  <c:v>1870.6130000000001</c:v>
                </c:pt>
                <c:pt idx="2533">
                  <c:v>1871.095</c:v>
                </c:pt>
                <c:pt idx="2534">
                  <c:v>1871.577</c:v>
                </c:pt>
                <c:pt idx="2535">
                  <c:v>1872.059</c:v>
                </c:pt>
                <c:pt idx="2536">
                  <c:v>1872.5409999999999</c:v>
                </c:pt>
                <c:pt idx="2537">
                  <c:v>1873.0229999999999</c:v>
                </c:pt>
                <c:pt idx="2538">
                  <c:v>1873.5050000000001</c:v>
                </c:pt>
                <c:pt idx="2539">
                  <c:v>1873.9880000000001</c:v>
                </c:pt>
                <c:pt idx="2540">
                  <c:v>1874.47</c:v>
                </c:pt>
                <c:pt idx="2541">
                  <c:v>1874.952</c:v>
                </c:pt>
                <c:pt idx="2542">
                  <c:v>1875.434</c:v>
                </c:pt>
                <c:pt idx="2543">
                  <c:v>1875.9159999999999</c:v>
                </c:pt>
                <c:pt idx="2544">
                  <c:v>1876.3979999999999</c:v>
                </c:pt>
                <c:pt idx="2545">
                  <c:v>1876.88</c:v>
                </c:pt>
                <c:pt idx="2546">
                  <c:v>1877.3620000000001</c:v>
                </c:pt>
                <c:pt idx="2547">
                  <c:v>1877.8440000000001</c:v>
                </c:pt>
                <c:pt idx="2548">
                  <c:v>1878.327</c:v>
                </c:pt>
                <c:pt idx="2549">
                  <c:v>1878.809</c:v>
                </c:pt>
                <c:pt idx="2550">
                  <c:v>1879.2909999999999</c:v>
                </c:pt>
                <c:pt idx="2551">
                  <c:v>1879.7729999999999</c:v>
                </c:pt>
                <c:pt idx="2552">
                  <c:v>1880.2550000000001</c:v>
                </c:pt>
                <c:pt idx="2553">
                  <c:v>1880.7370000000001</c:v>
                </c:pt>
                <c:pt idx="2554">
                  <c:v>1881.2190000000001</c:v>
                </c:pt>
                <c:pt idx="2555">
                  <c:v>1881.701</c:v>
                </c:pt>
                <c:pt idx="2556">
                  <c:v>1882.183</c:v>
                </c:pt>
                <c:pt idx="2557">
                  <c:v>1882.6659999999999</c:v>
                </c:pt>
                <c:pt idx="2558">
                  <c:v>1883.1479999999999</c:v>
                </c:pt>
                <c:pt idx="2559">
                  <c:v>1883.63</c:v>
                </c:pt>
                <c:pt idx="2560">
                  <c:v>1884.1120000000001</c:v>
                </c:pt>
                <c:pt idx="2561">
                  <c:v>1884.5940000000001</c:v>
                </c:pt>
                <c:pt idx="2562">
                  <c:v>1885.076</c:v>
                </c:pt>
                <c:pt idx="2563">
                  <c:v>1885.558</c:v>
                </c:pt>
                <c:pt idx="2564">
                  <c:v>1886.04</c:v>
                </c:pt>
                <c:pt idx="2565">
                  <c:v>1886.5229999999999</c:v>
                </c:pt>
                <c:pt idx="2566">
                  <c:v>1887.0050000000001</c:v>
                </c:pt>
                <c:pt idx="2567">
                  <c:v>1887.4870000000001</c:v>
                </c:pt>
                <c:pt idx="2568">
                  <c:v>1887.9690000000001</c:v>
                </c:pt>
                <c:pt idx="2569">
                  <c:v>1888.451</c:v>
                </c:pt>
                <c:pt idx="2570">
                  <c:v>1888.933</c:v>
                </c:pt>
                <c:pt idx="2571">
                  <c:v>1889.415</c:v>
                </c:pt>
                <c:pt idx="2572">
                  <c:v>1889.8969999999999</c:v>
                </c:pt>
                <c:pt idx="2573">
                  <c:v>1890.38</c:v>
                </c:pt>
                <c:pt idx="2574">
                  <c:v>1890.8620000000001</c:v>
                </c:pt>
                <c:pt idx="2575">
                  <c:v>1891.3440000000001</c:v>
                </c:pt>
                <c:pt idx="2576">
                  <c:v>1891.826</c:v>
                </c:pt>
                <c:pt idx="2577">
                  <c:v>1892.308</c:v>
                </c:pt>
                <c:pt idx="2578">
                  <c:v>1892.79</c:v>
                </c:pt>
                <c:pt idx="2579">
                  <c:v>1893.2719999999999</c:v>
                </c:pt>
                <c:pt idx="2580">
                  <c:v>1893.7539999999999</c:v>
                </c:pt>
                <c:pt idx="2581">
                  <c:v>1894.2360000000001</c:v>
                </c:pt>
                <c:pt idx="2582">
                  <c:v>1894.7190000000001</c:v>
                </c:pt>
                <c:pt idx="2583">
                  <c:v>1895.201</c:v>
                </c:pt>
                <c:pt idx="2584">
                  <c:v>1895.683</c:v>
                </c:pt>
                <c:pt idx="2585">
                  <c:v>1896.165</c:v>
                </c:pt>
                <c:pt idx="2586">
                  <c:v>1896.6469999999999</c:v>
                </c:pt>
                <c:pt idx="2587">
                  <c:v>1897.1289999999999</c:v>
                </c:pt>
                <c:pt idx="2588">
                  <c:v>1897.6110000000001</c:v>
                </c:pt>
                <c:pt idx="2589">
                  <c:v>1898.0930000000001</c:v>
                </c:pt>
                <c:pt idx="2590">
                  <c:v>1898.575</c:v>
                </c:pt>
                <c:pt idx="2591">
                  <c:v>1899.058</c:v>
                </c:pt>
                <c:pt idx="2592">
                  <c:v>1899.54</c:v>
                </c:pt>
                <c:pt idx="2593">
                  <c:v>1900.0219999999999</c:v>
                </c:pt>
                <c:pt idx="2594">
                  <c:v>1900.5039999999999</c:v>
                </c:pt>
                <c:pt idx="2595">
                  <c:v>1900.9860000000001</c:v>
                </c:pt>
                <c:pt idx="2596">
                  <c:v>1901.4680000000001</c:v>
                </c:pt>
                <c:pt idx="2597">
                  <c:v>1901.95</c:v>
                </c:pt>
                <c:pt idx="2598">
                  <c:v>1902.432</c:v>
                </c:pt>
                <c:pt idx="2599">
                  <c:v>1902.915</c:v>
                </c:pt>
                <c:pt idx="2600">
                  <c:v>1903.3969999999999</c:v>
                </c:pt>
                <c:pt idx="2601">
                  <c:v>1903.8789999999999</c:v>
                </c:pt>
                <c:pt idx="2602">
                  <c:v>1904.3610000000001</c:v>
                </c:pt>
                <c:pt idx="2603">
                  <c:v>1904.8430000000001</c:v>
                </c:pt>
                <c:pt idx="2604">
                  <c:v>1905.325</c:v>
                </c:pt>
                <c:pt idx="2605">
                  <c:v>1905.807</c:v>
                </c:pt>
                <c:pt idx="2606">
                  <c:v>1906.289</c:v>
                </c:pt>
                <c:pt idx="2607">
                  <c:v>1906.771</c:v>
                </c:pt>
                <c:pt idx="2608">
                  <c:v>1907.2539999999999</c:v>
                </c:pt>
                <c:pt idx="2609">
                  <c:v>1907.7360000000001</c:v>
                </c:pt>
                <c:pt idx="2610">
                  <c:v>1908.2180000000001</c:v>
                </c:pt>
                <c:pt idx="2611">
                  <c:v>1908.7</c:v>
                </c:pt>
                <c:pt idx="2612">
                  <c:v>1909.182</c:v>
                </c:pt>
                <c:pt idx="2613">
                  <c:v>1909.664</c:v>
                </c:pt>
                <c:pt idx="2614">
                  <c:v>1910.146</c:v>
                </c:pt>
                <c:pt idx="2615">
                  <c:v>1910.6279999999999</c:v>
                </c:pt>
                <c:pt idx="2616">
                  <c:v>1911.11</c:v>
                </c:pt>
                <c:pt idx="2617">
                  <c:v>1911.5930000000001</c:v>
                </c:pt>
                <c:pt idx="2618">
                  <c:v>1912.075</c:v>
                </c:pt>
                <c:pt idx="2619">
                  <c:v>1912.557</c:v>
                </c:pt>
                <c:pt idx="2620">
                  <c:v>1913.039</c:v>
                </c:pt>
                <c:pt idx="2621">
                  <c:v>1913.521</c:v>
                </c:pt>
                <c:pt idx="2622">
                  <c:v>1914.0029999999999</c:v>
                </c:pt>
                <c:pt idx="2623">
                  <c:v>1914.4849999999999</c:v>
                </c:pt>
                <c:pt idx="2624">
                  <c:v>1914.9670000000001</c:v>
                </c:pt>
                <c:pt idx="2625">
                  <c:v>1915.45</c:v>
                </c:pt>
                <c:pt idx="2626">
                  <c:v>1915.932</c:v>
                </c:pt>
                <c:pt idx="2627">
                  <c:v>1916.414</c:v>
                </c:pt>
                <c:pt idx="2628">
                  <c:v>1916.896</c:v>
                </c:pt>
                <c:pt idx="2629">
                  <c:v>1917.3779999999999</c:v>
                </c:pt>
                <c:pt idx="2630">
                  <c:v>1917.86</c:v>
                </c:pt>
                <c:pt idx="2631">
                  <c:v>1918.3420000000001</c:v>
                </c:pt>
                <c:pt idx="2632">
                  <c:v>1918.8240000000001</c:v>
                </c:pt>
                <c:pt idx="2633">
                  <c:v>1919.307</c:v>
                </c:pt>
                <c:pt idx="2634">
                  <c:v>1919.789</c:v>
                </c:pt>
                <c:pt idx="2635">
                  <c:v>1920.271</c:v>
                </c:pt>
                <c:pt idx="2636">
                  <c:v>1920.7529999999999</c:v>
                </c:pt>
                <c:pt idx="2637">
                  <c:v>1921.2349999999999</c:v>
                </c:pt>
                <c:pt idx="2638">
                  <c:v>1921.7170000000001</c:v>
                </c:pt>
                <c:pt idx="2639">
                  <c:v>1922.1990000000001</c:v>
                </c:pt>
                <c:pt idx="2640">
                  <c:v>1922.681</c:v>
                </c:pt>
                <c:pt idx="2641">
                  <c:v>1923.163</c:v>
                </c:pt>
                <c:pt idx="2642">
                  <c:v>1923.646</c:v>
                </c:pt>
                <c:pt idx="2643">
                  <c:v>1924.1279999999999</c:v>
                </c:pt>
                <c:pt idx="2644">
                  <c:v>1924.61</c:v>
                </c:pt>
                <c:pt idx="2645">
                  <c:v>1925.0920000000001</c:v>
                </c:pt>
                <c:pt idx="2646">
                  <c:v>1925.5740000000001</c:v>
                </c:pt>
                <c:pt idx="2647">
                  <c:v>1926.056</c:v>
                </c:pt>
                <c:pt idx="2648">
                  <c:v>1926.538</c:v>
                </c:pt>
                <c:pt idx="2649">
                  <c:v>1927.02</c:v>
                </c:pt>
                <c:pt idx="2650">
                  <c:v>1927.502</c:v>
                </c:pt>
                <c:pt idx="2651">
                  <c:v>1927.9849999999999</c:v>
                </c:pt>
                <c:pt idx="2652">
                  <c:v>1928.4670000000001</c:v>
                </c:pt>
                <c:pt idx="2653">
                  <c:v>1928.9490000000001</c:v>
                </c:pt>
                <c:pt idx="2654">
                  <c:v>1929.431</c:v>
                </c:pt>
                <c:pt idx="2655">
                  <c:v>1929.913</c:v>
                </c:pt>
                <c:pt idx="2656">
                  <c:v>1930.395</c:v>
                </c:pt>
                <c:pt idx="2657">
                  <c:v>1930.877</c:v>
                </c:pt>
                <c:pt idx="2658">
                  <c:v>1931.3589999999999</c:v>
                </c:pt>
                <c:pt idx="2659">
                  <c:v>1931.8420000000001</c:v>
                </c:pt>
                <c:pt idx="2660">
                  <c:v>1932.3240000000001</c:v>
                </c:pt>
                <c:pt idx="2661">
                  <c:v>1932.806</c:v>
                </c:pt>
                <c:pt idx="2662">
                  <c:v>1933.288</c:v>
                </c:pt>
                <c:pt idx="2663">
                  <c:v>1933.77</c:v>
                </c:pt>
                <c:pt idx="2664">
                  <c:v>1934.252</c:v>
                </c:pt>
                <c:pt idx="2665">
                  <c:v>1934.7339999999999</c:v>
                </c:pt>
                <c:pt idx="2666">
                  <c:v>1935.2159999999999</c:v>
                </c:pt>
                <c:pt idx="2667">
                  <c:v>1935.6980000000001</c:v>
                </c:pt>
                <c:pt idx="2668">
                  <c:v>1936.181</c:v>
                </c:pt>
                <c:pt idx="2669">
                  <c:v>1936.663</c:v>
                </c:pt>
                <c:pt idx="2670">
                  <c:v>1937.145</c:v>
                </c:pt>
                <c:pt idx="2671">
                  <c:v>1937.627</c:v>
                </c:pt>
                <c:pt idx="2672">
                  <c:v>1938.1089999999999</c:v>
                </c:pt>
                <c:pt idx="2673">
                  <c:v>1938.5909999999999</c:v>
                </c:pt>
                <c:pt idx="2674">
                  <c:v>1939.0730000000001</c:v>
                </c:pt>
                <c:pt idx="2675">
                  <c:v>1939.5550000000001</c:v>
                </c:pt>
                <c:pt idx="2676">
                  <c:v>1940.037</c:v>
                </c:pt>
                <c:pt idx="2677">
                  <c:v>1940.52</c:v>
                </c:pt>
                <c:pt idx="2678">
                  <c:v>1941.002</c:v>
                </c:pt>
                <c:pt idx="2679">
                  <c:v>1941.4839999999999</c:v>
                </c:pt>
                <c:pt idx="2680">
                  <c:v>1941.9659999999999</c:v>
                </c:pt>
                <c:pt idx="2681">
                  <c:v>1942.4480000000001</c:v>
                </c:pt>
                <c:pt idx="2682">
                  <c:v>1942.93</c:v>
                </c:pt>
                <c:pt idx="2683">
                  <c:v>1943.412</c:v>
                </c:pt>
                <c:pt idx="2684">
                  <c:v>1943.894</c:v>
                </c:pt>
                <c:pt idx="2685">
                  <c:v>1944.377</c:v>
                </c:pt>
                <c:pt idx="2686">
                  <c:v>1944.8589999999999</c:v>
                </c:pt>
                <c:pt idx="2687">
                  <c:v>1945.3409999999999</c:v>
                </c:pt>
                <c:pt idx="2688">
                  <c:v>1945.8230000000001</c:v>
                </c:pt>
                <c:pt idx="2689">
                  <c:v>1946.3050000000001</c:v>
                </c:pt>
                <c:pt idx="2690">
                  <c:v>1946.787</c:v>
                </c:pt>
                <c:pt idx="2691">
                  <c:v>1947.269</c:v>
                </c:pt>
                <c:pt idx="2692">
                  <c:v>1947.751</c:v>
                </c:pt>
                <c:pt idx="2693">
                  <c:v>1948.2339999999999</c:v>
                </c:pt>
                <c:pt idx="2694">
                  <c:v>1948.7159999999999</c:v>
                </c:pt>
                <c:pt idx="2695">
                  <c:v>1949.1980000000001</c:v>
                </c:pt>
                <c:pt idx="2696">
                  <c:v>1949.68</c:v>
                </c:pt>
                <c:pt idx="2697">
                  <c:v>1950.162</c:v>
                </c:pt>
                <c:pt idx="2698">
                  <c:v>1950.644</c:v>
                </c:pt>
                <c:pt idx="2699">
                  <c:v>1951.126</c:v>
                </c:pt>
                <c:pt idx="2700">
                  <c:v>1951.6079999999999</c:v>
                </c:pt>
                <c:pt idx="2701">
                  <c:v>1952.09</c:v>
                </c:pt>
                <c:pt idx="2702">
                  <c:v>1952.5730000000001</c:v>
                </c:pt>
                <c:pt idx="2703">
                  <c:v>1953.0550000000001</c:v>
                </c:pt>
                <c:pt idx="2704">
                  <c:v>1953.537</c:v>
                </c:pt>
                <c:pt idx="2705">
                  <c:v>1954.019</c:v>
                </c:pt>
                <c:pt idx="2706">
                  <c:v>1954.501</c:v>
                </c:pt>
                <c:pt idx="2707">
                  <c:v>1954.9829999999999</c:v>
                </c:pt>
                <c:pt idx="2708">
                  <c:v>1955.4649999999999</c:v>
                </c:pt>
                <c:pt idx="2709">
                  <c:v>1955.9469999999999</c:v>
                </c:pt>
                <c:pt idx="2710">
                  <c:v>1956.4290000000001</c:v>
                </c:pt>
                <c:pt idx="2711">
                  <c:v>1956.912</c:v>
                </c:pt>
                <c:pt idx="2712">
                  <c:v>1957.394</c:v>
                </c:pt>
                <c:pt idx="2713">
                  <c:v>1957.876</c:v>
                </c:pt>
                <c:pt idx="2714">
                  <c:v>1958.3579999999999</c:v>
                </c:pt>
                <c:pt idx="2715">
                  <c:v>1958.84</c:v>
                </c:pt>
                <c:pt idx="2716">
                  <c:v>1959.3219999999999</c:v>
                </c:pt>
                <c:pt idx="2717">
                  <c:v>1959.8040000000001</c:v>
                </c:pt>
                <c:pt idx="2718">
                  <c:v>1960.2860000000001</c:v>
                </c:pt>
                <c:pt idx="2719">
                  <c:v>1960.769</c:v>
                </c:pt>
                <c:pt idx="2720">
                  <c:v>1961.251</c:v>
                </c:pt>
                <c:pt idx="2721">
                  <c:v>1961.7329999999999</c:v>
                </c:pt>
                <c:pt idx="2722">
                  <c:v>1962.2149999999999</c:v>
                </c:pt>
                <c:pt idx="2723">
                  <c:v>1962.6969999999999</c:v>
                </c:pt>
                <c:pt idx="2724">
                  <c:v>1963.1790000000001</c:v>
                </c:pt>
                <c:pt idx="2725">
                  <c:v>1963.6610000000001</c:v>
                </c:pt>
                <c:pt idx="2726">
                  <c:v>1964.143</c:v>
                </c:pt>
                <c:pt idx="2727">
                  <c:v>1964.625</c:v>
                </c:pt>
                <c:pt idx="2728">
                  <c:v>1965.1079999999999</c:v>
                </c:pt>
                <c:pt idx="2729">
                  <c:v>1965.59</c:v>
                </c:pt>
                <c:pt idx="2730">
                  <c:v>1966.0719999999999</c:v>
                </c:pt>
                <c:pt idx="2731">
                  <c:v>1966.5540000000001</c:v>
                </c:pt>
                <c:pt idx="2732">
                  <c:v>1967.0360000000001</c:v>
                </c:pt>
                <c:pt idx="2733">
                  <c:v>1967.518</c:v>
                </c:pt>
                <c:pt idx="2734">
                  <c:v>1968</c:v>
                </c:pt>
                <c:pt idx="2735">
                  <c:v>1968.482</c:v>
                </c:pt>
                <c:pt idx="2736">
                  <c:v>1968.9639999999999</c:v>
                </c:pt>
                <c:pt idx="2737">
                  <c:v>1969.4469999999999</c:v>
                </c:pt>
                <c:pt idx="2738">
                  <c:v>1969.9290000000001</c:v>
                </c:pt>
                <c:pt idx="2739">
                  <c:v>1970.4110000000001</c:v>
                </c:pt>
                <c:pt idx="2740">
                  <c:v>1970.893</c:v>
                </c:pt>
                <c:pt idx="2741">
                  <c:v>1971.375</c:v>
                </c:pt>
                <c:pt idx="2742">
                  <c:v>1971.857</c:v>
                </c:pt>
                <c:pt idx="2743">
                  <c:v>1972.3389999999999</c:v>
                </c:pt>
                <c:pt idx="2744">
                  <c:v>1972.8209999999999</c:v>
                </c:pt>
                <c:pt idx="2745">
                  <c:v>1973.3040000000001</c:v>
                </c:pt>
                <c:pt idx="2746">
                  <c:v>1973.7860000000001</c:v>
                </c:pt>
                <c:pt idx="2747">
                  <c:v>1974.268</c:v>
                </c:pt>
                <c:pt idx="2748">
                  <c:v>1974.75</c:v>
                </c:pt>
                <c:pt idx="2749">
                  <c:v>1975.232</c:v>
                </c:pt>
                <c:pt idx="2750">
                  <c:v>1975.7139999999999</c:v>
                </c:pt>
                <c:pt idx="2751">
                  <c:v>1976.1959999999999</c:v>
                </c:pt>
                <c:pt idx="2752">
                  <c:v>1976.6780000000001</c:v>
                </c:pt>
                <c:pt idx="2753">
                  <c:v>1977.1610000000001</c:v>
                </c:pt>
                <c:pt idx="2754">
                  <c:v>1977.643</c:v>
                </c:pt>
                <c:pt idx="2755">
                  <c:v>1978.125</c:v>
                </c:pt>
                <c:pt idx="2756">
                  <c:v>1978.607</c:v>
                </c:pt>
                <c:pt idx="2757">
                  <c:v>1979.0889999999999</c:v>
                </c:pt>
                <c:pt idx="2758">
                  <c:v>1979.5709999999999</c:v>
                </c:pt>
                <c:pt idx="2759">
                  <c:v>1980.0530000000001</c:v>
                </c:pt>
                <c:pt idx="2760">
                  <c:v>1980.5350000000001</c:v>
                </c:pt>
                <c:pt idx="2761">
                  <c:v>1981.0170000000001</c:v>
                </c:pt>
                <c:pt idx="2762">
                  <c:v>1981.5</c:v>
                </c:pt>
                <c:pt idx="2763">
                  <c:v>1981.982</c:v>
                </c:pt>
                <c:pt idx="2764">
                  <c:v>1982.4639999999999</c:v>
                </c:pt>
                <c:pt idx="2765">
                  <c:v>1982.9459999999999</c:v>
                </c:pt>
                <c:pt idx="2766">
                  <c:v>1983.4280000000001</c:v>
                </c:pt>
                <c:pt idx="2767">
                  <c:v>1983.91</c:v>
                </c:pt>
                <c:pt idx="2768">
                  <c:v>1984.3920000000001</c:v>
                </c:pt>
                <c:pt idx="2769">
                  <c:v>1984.874</c:v>
                </c:pt>
                <c:pt idx="2770">
                  <c:v>1985.356</c:v>
                </c:pt>
                <c:pt idx="2771">
                  <c:v>1985.8389999999999</c:v>
                </c:pt>
                <c:pt idx="2772">
                  <c:v>1986.3209999999999</c:v>
                </c:pt>
                <c:pt idx="2773">
                  <c:v>1986.8030000000001</c:v>
                </c:pt>
                <c:pt idx="2774">
                  <c:v>1987.2850000000001</c:v>
                </c:pt>
                <c:pt idx="2775">
                  <c:v>1987.7670000000001</c:v>
                </c:pt>
                <c:pt idx="2776">
                  <c:v>1988.249</c:v>
                </c:pt>
                <c:pt idx="2777">
                  <c:v>1988.731</c:v>
                </c:pt>
                <c:pt idx="2778">
                  <c:v>1989.213</c:v>
                </c:pt>
                <c:pt idx="2779">
                  <c:v>1989.6959999999999</c:v>
                </c:pt>
                <c:pt idx="2780">
                  <c:v>1990.1780000000001</c:v>
                </c:pt>
                <c:pt idx="2781">
                  <c:v>1990.66</c:v>
                </c:pt>
                <c:pt idx="2782">
                  <c:v>1991.1420000000001</c:v>
                </c:pt>
                <c:pt idx="2783">
                  <c:v>1991.624</c:v>
                </c:pt>
                <c:pt idx="2784">
                  <c:v>1992.106</c:v>
                </c:pt>
                <c:pt idx="2785">
                  <c:v>1992.588</c:v>
                </c:pt>
                <c:pt idx="2786">
                  <c:v>1993.07</c:v>
                </c:pt>
                <c:pt idx="2787">
                  <c:v>1993.5519999999999</c:v>
                </c:pt>
                <c:pt idx="2788">
                  <c:v>1994.0350000000001</c:v>
                </c:pt>
                <c:pt idx="2789">
                  <c:v>1994.5170000000001</c:v>
                </c:pt>
                <c:pt idx="2790">
                  <c:v>1994.999</c:v>
                </c:pt>
                <c:pt idx="2791">
                  <c:v>1995.481</c:v>
                </c:pt>
                <c:pt idx="2792">
                  <c:v>1995.963</c:v>
                </c:pt>
                <c:pt idx="2793">
                  <c:v>1996.4449999999999</c:v>
                </c:pt>
                <c:pt idx="2794">
                  <c:v>1996.9269999999999</c:v>
                </c:pt>
                <c:pt idx="2795">
                  <c:v>1997.4090000000001</c:v>
                </c:pt>
                <c:pt idx="2796">
                  <c:v>1997.8910000000001</c:v>
                </c:pt>
                <c:pt idx="2797">
                  <c:v>1998.374</c:v>
                </c:pt>
                <c:pt idx="2798">
                  <c:v>1998.856</c:v>
                </c:pt>
                <c:pt idx="2799">
                  <c:v>1999.338</c:v>
                </c:pt>
                <c:pt idx="2800">
                  <c:v>1999.82</c:v>
                </c:pt>
                <c:pt idx="2801">
                  <c:v>2000.3019999999999</c:v>
                </c:pt>
                <c:pt idx="2802">
                  <c:v>2000.7840000000001</c:v>
                </c:pt>
                <c:pt idx="2803">
                  <c:v>2001.2660000000001</c:v>
                </c:pt>
                <c:pt idx="2804">
                  <c:v>2001.748</c:v>
                </c:pt>
                <c:pt idx="2805">
                  <c:v>2002.231</c:v>
                </c:pt>
                <c:pt idx="2806">
                  <c:v>2002.713</c:v>
                </c:pt>
                <c:pt idx="2807">
                  <c:v>2003.1949999999999</c:v>
                </c:pt>
                <c:pt idx="2808">
                  <c:v>2003.6769999999999</c:v>
                </c:pt>
                <c:pt idx="2809">
                  <c:v>2004.1590000000001</c:v>
                </c:pt>
                <c:pt idx="2810">
                  <c:v>2004.6410000000001</c:v>
                </c:pt>
                <c:pt idx="2811">
                  <c:v>2005.123</c:v>
                </c:pt>
                <c:pt idx="2812">
                  <c:v>2005.605</c:v>
                </c:pt>
                <c:pt idx="2813">
                  <c:v>2006.088</c:v>
                </c:pt>
                <c:pt idx="2814">
                  <c:v>2006.57</c:v>
                </c:pt>
                <c:pt idx="2815">
                  <c:v>2007.0519999999999</c:v>
                </c:pt>
                <c:pt idx="2816">
                  <c:v>2007.5340000000001</c:v>
                </c:pt>
                <c:pt idx="2817">
                  <c:v>2008.0160000000001</c:v>
                </c:pt>
                <c:pt idx="2818">
                  <c:v>2008.498</c:v>
                </c:pt>
                <c:pt idx="2819">
                  <c:v>2008.98</c:v>
                </c:pt>
                <c:pt idx="2820">
                  <c:v>2009.462</c:v>
                </c:pt>
                <c:pt idx="2821">
                  <c:v>2009.944</c:v>
                </c:pt>
                <c:pt idx="2822">
                  <c:v>2010.4269999999999</c:v>
                </c:pt>
                <c:pt idx="2823">
                  <c:v>2010.9090000000001</c:v>
                </c:pt>
                <c:pt idx="2824">
                  <c:v>2011.3910000000001</c:v>
                </c:pt>
                <c:pt idx="2825">
                  <c:v>2011.873</c:v>
                </c:pt>
                <c:pt idx="2826">
                  <c:v>2012.355</c:v>
                </c:pt>
                <c:pt idx="2827">
                  <c:v>2012.837</c:v>
                </c:pt>
                <c:pt idx="2828">
                  <c:v>2013.319</c:v>
                </c:pt>
                <c:pt idx="2829">
                  <c:v>2013.8009999999999</c:v>
                </c:pt>
                <c:pt idx="2830">
                  <c:v>2014.2829999999999</c:v>
                </c:pt>
                <c:pt idx="2831">
                  <c:v>2014.7660000000001</c:v>
                </c:pt>
                <c:pt idx="2832">
                  <c:v>2015.248</c:v>
                </c:pt>
                <c:pt idx="2833">
                  <c:v>2015.73</c:v>
                </c:pt>
                <c:pt idx="2834">
                  <c:v>2016.212</c:v>
                </c:pt>
                <c:pt idx="2835">
                  <c:v>2016.694</c:v>
                </c:pt>
                <c:pt idx="2836">
                  <c:v>2017.1759999999999</c:v>
                </c:pt>
                <c:pt idx="2837">
                  <c:v>2017.6579999999999</c:v>
                </c:pt>
                <c:pt idx="2838">
                  <c:v>2018.14</c:v>
                </c:pt>
                <c:pt idx="2839">
                  <c:v>2018.623</c:v>
                </c:pt>
                <c:pt idx="2840">
                  <c:v>2019.105</c:v>
                </c:pt>
                <c:pt idx="2841">
                  <c:v>2019.587</c:v>
                </c:pt>
                <c:pt idx="2842">
                  <c:v>2020.069</c:v>
                </c:pt>
                <c:pt idx="2843">
                  <c:v>2020.5509999999999</c:v>
                </c:pt>
                <c:pt idx="2844">
                  <c:v>2021.0329999999999</c:v>
                </c:pt>
                <c:pt idx="2845">
                  <c:v>2021.5150000000001</c:v>
                </c:pt>
                <c:pt idx="2846">
                  <c:v>2021.9970000000001</c:v>
                </c:pt>
                <c:pt idx="2847">
                  <c:v>2022.479</c:v>
                </c:pt>
                <c:pt idx="2848">
                  <c:v>2022.962</c:v>
                </c:pt>
                <c:pt idx="2849">
                  <c:v>2023.444</c:v>
                </c:pt>
                <c:pt idx="2850">
                  <c:v>2023.9259999999999</c:v>
                </c:pt>
                <c:pt idx="2851">
                  <c:v>2024.4079999999999</c:v>
                </c:pt>
                <c:pt idx="2852">
                  <c:v>2024.89</c:v>
                </c:pt>
                <c:pt idx="2853">
                  <c:v>2025.3720000000001</c:v>
                </c:pt>
                <c:pt idx="2854">
                  <c:v>2025.854</c:v>
                </c:pt>
                <c:pt idx="2855">
                  <c:v>2026.336</c:v>
                </c:pt>
                <c:pt idx="2856">
                  <c:v>2026.818</c:v>
                </c:pt>
                <c:pt idx="2857">
                  <c:v>2027.3009999999999</c:v>
                </c:pt>
                <c:pt idx="2858">
                  <c:v>2027.7829999999999</c:v>
                </c:pt>
                <c:pt idx="2859">
                  <c:v>2028.2650000000001</c:v>
                </c:pt>
                <c:pt idx="2860">
                  <c:v>2028.7470000000001</c:v>
                </c:pt>
                <c:pt idx="2861">
                  <c:v>2029.229</c:v>
                </c:pt>
                <c:pt idx="2862">
                  <c:v>2029.711</c:v>
                </c:pt>
                <c:pt idx="2863">
                  <c:v>2030.193</c:v>
                </c:pt>
                <c:pt idx="2864">
                  <c:v>2030.675</c:v>
                </c:pt>
                <c:pt idx="2865">
                  <c:v>2031.1579999999999</c:v>
                </c:pt>
                <c:pt idx="2866">
                  <c:v>2031.64</c:v>
                </c:pt>
                <c:pt idx="2867">
                  <c:v>2032.1220000000001</c:v>
                </c:pt>
                <c:pt idx="2868">
                  <c:v>2032.604</c:v>
                </c:pt>
                <c:pt idx="2869">
                  <c:v>2033.086</c:v>
                </c:pt>
                <c:pt idx="2870">
                  <c:v>2033.568</c:v>
                </c:pt>
                <c:pt idx="2871">
                  <c:v>2034.05</c:v>
                </c:pt>
                <c:pt idx="2872">
                  <c:v>2034.5319999999999</c:v>
                </c:pt>
                <c:pt idx="2873">
                  <c:v>2035.0150000000001</c:v>
                </c:pt>
                <c:pt idx="2874">
                  <c:v>2035.4970000000001</c:v>
                </c:pt>
                <c:pt idx="2875">
                  <c:v>2035.979</c:v>
                </c:pt>
                <c:pt idx="2876">
                  <c:v>2036.461</c:v>
                </c:pt>
                <c:pt idx="2877">
                  <c:v>2036.943</c:v>
                </c:pt>
                <c:pt idx="2878">
                  <c:v>2037.425</c:v>
                </c:pt>
                <c:pt idx="2879">
                  <c:v>2037.9069999999999</c:v>
                </c:pt>
                <c:pt idx="2880">
                  <c:v>2038.3889999999999</c:v>
                </c:pt>
                <c:pt idx="2881">
                  <c:v>2038.8710000000001</c:v>
                </c:pt>
                <c:pt idx="2882">
                  <c:v>2039.354</c:v>
                </c:pt>
                <c:pt idx="2883">
                  <c:v>2039.836</c:v>
                </c:pt>
                <c:pt idx="2884">
                  <c:v>2040.318</c:v>
                </c:pt>
                <c:pt idx="2885">
                  <c:v>2040.8</c:v>
                </c:pt>
                <c:pt idx="2886">
                  <c:v>2041.2819999999999</c:v>
                </c:pt>
                <c:pt idx="2887">
                  <c:v>2041.7639999999999</c:v>
                </c:pt>
                <c:pt idx="2888">
                  <c:v>2042.2460000000001</c:v>
                </c:pt>
                <c:pt idx="2889">
                  <c:v>2042.7280000000001</c:v>
                </c:pt>
                <c:pt idx="2890">
                  <c:v>2043.21</c:v>
                </c:pt>
                <c:pt idx="2891">
                  <c:v>2043.693</c:v>
                </c:pt>
                <c:pt idx="2892">
                  <c:v>2044.175</c:v>
                </c:pt>
                <c:pt idx="2893">
                  <c:v>2044.6569999999999</c:v>
                </c:pt>
                <c:pt idx="2894">
                  <c:v>2045.1389999999999</c:v>
                </c:pt>
                <c:pt idx="2895">
                  <c:v>2045.6210000000001</c:v>
                </c:pt>
                <c:pt idx="2896">
                  <c:v>2046.1030000000001</c:v>
                </c:pt>
                <c:pt idx="2897">
                  <c:v>2046.585</c:v>
                </c:pt>
                <c:pt idx="2898">
                  <c:v>2047.067</c:v>
                </c:pt>
                <c:pt idx="2899">
                  <c:v>2047.55</c:v>
                </c:pt>
                <c:pt idx="2900">
                  <c:v>2048.0320000000002</c:v>
                </c:pt>
                <c:pt idx="2901">
                  <c:v>2048.5140000000001</c:v>
                </c:pt>
                <c:pt idx="2902">
                  <c:v>2048.9960000000001</c:v>
                </c:pt>
                <c:pt idx="2903">
                  <c:v>2049.4780000000001</c:v>
                </c:pt>
                <c:pt idx="2904">
                  <c:v>2049.96</c:v>
                </c:pt>
                <c:pt idx="2905">
                  <c:v>2050.442</c:v>
                </c:pt>
                <c:pt idx="2906">
                  <c:v>2050.924</c:v>
                </c:pt>
                <c:pt idx="2907">
                  <c:v>2051.4059999999999</c:v>
                </c:pt>
                <c:pt idx="2908">
                  <c:v>2051.8890000000001</c:v>
                </c:pt>
                <c:pt idx="2909">
                  <c:v>2052.3710000000001</c:v>
                </c:pt>
                <c:pt idx="2910">
                  <c:v>2052.8530000000001</c:v>
                </c:pt>
                <c:pt idx="2911">
                  <c:v>2053.335</c:v>
                </c:pt>
                <c:pt idx="2912">
                  <c:v>2053.817</c:v>
                </c:pt>
                <c:pt idx="2913">
                  <c:v>2054.299</c:v>
                </c:pt>
                <c:pt idx="2914">
                  <c:v>2054.7809999999999</c:v>
                </c:pt>
                <c:pt idx="2915">
                  <c:v>2055.2629999999999</c:v>
                </c:pt>
                <c:pt idx="2916">
                  <c:v>2055.7460000000001</c:v>
                </c:pt>
                <c:pt idx="2917">
                  <c:v>2056.2280000000001</c:v>
                </c:pt>
                <c:pt idx="2918">
                  <c:v>2056.71</c:v>
                </c:pt>
                <c:pt idx="2919">
                  <c:v>2057.192</c:v>
                </c:pt>
                <c:pt idx="2920">
                  <c:v>2057.674</c:v>
                </c:pt>
                <c:pt idx="2921">
                  <c:v>2058.1559999999999</c:v>
                </c:pt>
                <c:pt idx="2922">
                  <c:v>2058.6379999999999</c:v>
                </c:pt>
                <c:pt idx="2923">
                  <c:v>2059.12</c:v>
                </c:pt>
                <c:pt idx="2924">
                  <c:v>2059.6030000000001</c:v>
                </c:pt>
                <c:pt idx="2925">
                  <c:v>2060.0839999999998</c:v>
                </c:pt>
                <c:pt idx="2926">
                  <c:v>2060.567</c:v>
                </c:pt>
                <c:pt idx="2927">
                  <c:v>2061.049</c:v>
                </c:pt>
                <c:pt idx="2928">
                  <c:v>2061.5309999999999</c:v>
                </c:pt>
                <c:pt idx="2929">
                  <c:v>2062.0129999999999</c:v>
                </c:pt>
                <c:pt idx="2930">
                  <c:v>2062.4949999999999</c:v>
                </c:pt>
                <c:pt idx="2931">
                  <c:v>2062.9769999999999</c:v>
                </c:pt>
                <c:pt idx="2932">
                  <c:v>2063.4589999999998</c:v>
                </c:pt>
                <c:pt idx="2933">
                  <c:v>2063.9409999999998</c:v>
                </c:pt>
                <c:pt idx="2934">
                  <c:v>2064.424</c:v>
                </c:pt>
                <c:pt idx="2935">
                  <c:v>2064.9059999999999</c:v>
                </c:pt>
                <c:pt idx="2936">
                  <c:v>2065.3879999999999</c:v>
                </c:pt>
                <c:pt idx="2937">
                  <c:v>2065.87</c:v>
                </c:pt>
                <c:pt idx="2938">
                  <c:v>2066.3519999999999</c:v>
                </c:pt>
                <c:pt idx="2939">
                  <c:v>2066.8339999999998</c:v>
                </c:pt>
                <c:pt idx="2940">
                  <c:v>2067.3159999999998</c:v>
                </c:pt>
                <c:pt idx="2941">
                  <c:v>2067.7979999999998</c:v>
                </c:pt>
                <c:pt idx="2942">
                  <c:v>2068.2809999999999</c:v>
                </c:pt>
                <c:pt idx="2943">
                  <c:v>2068.7629999999999</c:v>
                </c:pt>
                <c:pt idx="2944">
                  <c:v>2069.2449999999999</c:v>
                </c:pt>
                <c:pt idx="2945">
                  <c:v>2069.7269999999999</c:v>
                </c:pt>
                <c:pt idx="2946">
                  <c:v>2070.2089999999998</c:v>
                </c:pt>
                <c:pt idx="2947">
                  <c:v>2070.6909999999998</c:v>
                </c:pt>
                <c:pt idx="2948">
                  <c:v>2071.1729999999998</c:v>
                </c:pt>
                <c:pt idx="2949">
                  <c:v>2071.6550000000002</c:v>
                </c:pt>
                <c:pt idx="2950">
                  <c:v>2072.1370000000002</c:v>
                </c:pt>
                <c:pt idx="2951">
                  <c:v>2072.62</c:v>
                </c:pt>
                <c:pt idx="2952">
                  <c:v>2073.1019999999999</c:v>
                </c:pt>
                <c:pt idx="2953">
                  <c:v>2073.5839999999998</c:v>
                </c:pt>
                <c:pt idx="2954">
                  <c:v>2074.0659999999998</c:v>
                </c:pt>
                <c:pt idx="2955">
                  <c:v>2074.5479999999998</c:v>
                </c:pt>
                <c:pt idx="2956">
                  <c:v>2075.0300000000002</c:v>
                </c:pt>
                <c:pt idx="2957">
                  <c:v>2075.5120000000002</c:v>
                </c:pt>
                <c:pt idx="2958">
                  <c:v>2075.9940000000001</c:v>
                </c:pt>
                <c:pt idx="2959">
                  <c:v>2076.4769999999999</c:v>
                </c:pt>
                <c:pt idx="2960">
                  <c:v>2076.9589999999998</c:v>
                </c:pt>
                <c:pt idx="2961">
                  <c:v>2077.4409999999998</c:v>
                </c:pt>
                <c:pt idx="2962">
                  <c:v>2077.9229999999998</c:v>
                </c:pt>
                <c:pt idx="2963">
                  <c:v>2078.4050000000002</c:v>
                </c:pt>
                <c:pt idx="2964">
                  <c:v>2078.8870000000002</c:v>
                </c:pt>
                <c:pt idx="2965">
                  <c:v>2079.3690000000001</c:v>
                </c:pt>
                <c:pt idx="2966">
                  <c:v>2079.8510000000001</c:v>
                </c:pt>
                <c:pt idx="2967">
                  <c:v>2080.3330000000001</c:v>
                </c:pt>
                <c:pt idx="2968">
                  <c:v>2080.8159999999998</c:v>
                </c:pt>
                <c:pt idx="2969">
                  <c:v>2081.2979999999998</c:v>
                </c:pt>
                <c:pt idx="2970">
                  <c:v>2081.7800000000002</c:v>
                </c:pt>
                <c:pt idx="2971">
                  <c:v>2082.2620000000002</c:v>
                </c:pt>
                <c:pt idx="2972">
                  <c:v>2082.7440000000001</c:v>
                </c:pt>
                <c:pt idx="2973">
                  <c:v>2083.2260000000001</c:v>
                </c:pt>
                <c:pt idx="2974">
                  <c:v>2083.7080000000001</c:v>
                </c:pt>
                <c:pt idx="2975">
                  <c:v>2084.19</c:v>
                </c:pt>
                <c:pt idx="2976">
                  <c:v>2084.6729999999998</c:v>
                </c:pt>
                <c:pt idx="2977">
                  <c:v>2085.1550000000002</c:v>
                </c:pt>
                <c:pt idx="2978">
                  <c:v>2085.6370000000002</c:v>
                </c:pt>
                <c:pt idx="2979">
                  <c:v>2086.1190000000001</c:v>
                </c:pt>
                <c:pt idx="2980">
                  <c:v>2086.6010000000001</c:v>
                </c:pt>
                <c:pt idx="2981">
                  <c:v>2087.0830000000001</c:v>
                </c:pt>
                <c:pt idx="2982">
                  <c:v>2087.5650000000001</c:v>
                </c:pt>
                <c:pt idx="2983">
                  <c:v>2088.047</c:v>
                </c:pt>
                <c:pt idx="2984">
                  <c:v>2088.5300000000002</c:v>
                </c:pt>
                <c:pt idx="2985">
                  <c:v>2089.011</c:v>
                </c:pt>
                <c:pt idx="2986">
                  <c:v>2089.4940000000001</c:v>
                </c:pt>
                <c:pt idx="2987">
                  <c:v>2089.9760000000001</c:v>
                </c:pt>
                <c:pt idx="2988">
                  <c:v>2090.4580000000001</c:v>
                </c:pt>
                <c:pt idx="2989">
                  <c:v>2090.94</c:v>
                </c:pt>
                <c:pt idx="2990">
                  <c:v>2091.422</c:v>
                </c:pt>
                <c:pt idx="2991">
                  <c:v>2091.904</c:v>
                </c:pt>
                <c:pt idx="2992">
                  <c:v>2092.386</c:v>
                </c:pt>
                <c:pt idx="2993">
                  <c:v>2092.8679999999999</c:v>
                </c:pt>
                <c:pt idx="2994">
                  <c:v>2093.3510000000001</c:v>
                </c:pt>
                <c:pt idx="2995">
                  <c:v>2093.8330000000001</c:v>
                </c:pt>
                <c:pt idx="2996">
                  <c:v>2094.3150000000001</c:v>
                </c:pt>
                <c:pt idx="2997">
                  <c:v>2094.797</c:v>
                </c:pt>
                <c:pt idx="2998">
                  <c:v>2095.279</c:v>
                </c:pt>
                <c:pt idx="2999">
                  <c:v>2095.761</c:v>
                </c:pt>
                <c:pt idx="3000">
                  <c:v>2096.2429999999999</c:v>
                </c:pt>
                <c:pt idx="3001">
                  <c:v>2096.7249999999999</c:v>
                </c:pt>
                <c:pt idx="3002">
                  <c:v>2097.2080000000001</c:v>
                </c:pt>
                <c:pt idx="3003">
                  <c:v>2097.69</c:v>
                </c:pt>
                <c:pt idx="3004">
                  <c:v>2098.172</c:v>
                </c:pt>
                <c:pt idx="3005">
                  <c:v>2098.654</c:v>
                </c:pt>
                <c:pt idx="3006">
                  <c:v>2099.136</c:v>
                </c:pt>
                <c:pt idx="3007">
                  <c:v>2099.6179999999999</c:v>
                </c:pt>
                <c:pt idx="3008">
                  <c:v>2100.1</c:v>
                </c:pt>
                <c:pt idx="3009">
                  <c:v>2100.5819999999999</c:v>
                </c:pt>
                <c:pt idx="3010">
                  <c:v>2101.0639999999999</c:v>
                </c:pt>
                <c:pt idx="3011">
                  <c:v>2101.547</c:v>
                </c:pt>
                <c:pt idx="3012">
                  <c:v>2102.029</c:v>
                </c:pt>
                <c:pt idx="3013">
                  <c:v>2102.511</c:v>
                </c:pt>
                <c:pt idx="3014">
                  <c:v>2102.9929999999999</c:v>
                </c:pt>
                <c:pt idx="3015">
                  <c:v>2103.4749999999999</c:v>
                </c:pt>
                <c:pt idx="3016">
                  <c:v>2103.9569999999999</c:v>
                </c:pt>
                <c:pt idx="3017">
                  <c:v>2104.4389999999999</c:v>
                </c:pt>
                <c:pt idx="3018">
                  <c:v>2104.9209999999998</c:v>
                </c:pt>
                <c:pt idx="3019">
                  <c:v>2105.404</c:v>
                </c:pt>
                <c:pt idx="3020">
                  <c:v>2105.886</c:v>
                </c:pt>
                <c:pt idx="3021">
                  <c:v>2106.3679999999999</c:v>
                </c:pt>
                <c:pt idx="3022">
                  <c:v>2106.85</c:v>
                </c:pt>
                <c:pt idx="3023">
                  <c:v>2107.3319999999999</c:v>
                </c:pt>
                <c:pt idx="3024">
                  <c:v>2107.8139999999999</c:v>
                </c:pt>
                <c:pt idx="3025">
                  <c:v>2108.2959999999998</c:v>
                </c:pt>
                <c:pt idx="3026">
                  <c:v>2108.7779999999998</c:v>
                </c:pt>
                <c:pt idx="3027">
                  <c:v>2109.2600000000002</c:v>
                </c:pt>
                <c:pt idx="3028">
                  <c:v>2109.7429999999999</c:v>
                </c:pt>
                <c:pt idx="3029">
                  <c:v>2110.2249999999999</c:v>
                </c:pt>
                <c:pt idx="3030">
                  <c:v>2110.7069999999999</c:v>
                </c:pt>
                <c:pt idx="3031">
                  <c:v>2111.1889999999999</c:v>
                </c:pt>
                <c:pt idx="3032">
                  <c:v>2111.6709999999998</c:v>
                </c:pt>
                <c:pt idx="3033">
                  <c:v>2112.1529999999998</c:v>
                </c:pt>
                <c:pt idx="3034">
                  <c:v>2112.6350000000002</c:v>
                </c:pt>
                <c:pt idx="3035">
                  <c:v>2113.1170000000002</c:v>
                </c:pt>
                <c:pt idx="3036">
                  <c:v>2113.6</c:v>
                </c:pt>
                <c:pt idx="3037">
                  <c:v>2114.0819999999999</c:v>
                </c:pt>
                <c:pt idx="3038">
                  <c:v>2114.5639999999999</c:v>
                </c:pt>
                <c:pt idx="3039">
                  <c:v>2115.0459999999998</c:v>
                </c:pt>
                <c:pt idx="3040">
                  <c:v>2115.5279999999998</c:v>
                </c:pt>
                <c:pt idx="3041">
                  <c:v>2116.0100000000002</c:v>
                </c:pt>
                <c:pt idx="3042">
                  <c:v>2116.4920000000002</c:v>
                </c:pt>
                <c:pt idx="3043">
                  <c:v>2116.9740000000002</c:v>
                </c:pt>
                <c:pt idx="3044">
                  <c:v>2117.4569999999999</c:v>
                </c:pt>
                <c:pt idx="3045">
                  <c:v>2117.9380000000001</c:v>
                </c:pt>
                <c:pt idx="3046">
                  <c:v>2118.4209999999998</c:v>
                </c:pt>
                <c:pt idx="3047">
                  <c:v>2118.9029999999998</c:v>
                </c:pt>
                <c:pt idx="3048">
                  <c:v>2119.3850000000002</c:v>
                </c:pt>
                <c:pt idx="3049">
                  <c:v>2119.8670000000002</c:v>
                </c:pt>
                <c:pt idx="3050">
                  <c:v>2120.3490000000002</c:v>
                </c:pt>
                <c:pt idx="3051">
                  <c:v>2120.8310000000001</c:v>
                </c:pt>
                <c:pt idx="3052">
                  <c:v>2121.3130000000001</c:v>
                </c:pt>
                <c:pt idx="3053">
                  <c:v>2121.7950000000001</c:v>
                </c:pt>
                <c:pt idx="3054">
                  <c:v>2122.2779999999998</c:v>
                </c:pt>
                <c:pt idx="3055">
                  <c:v>2122.7600000000002</c:v>
                </c:pt>
                <c:pt idx="3056">
                  <c:v>2123.2420000000002</c:v>
                </c:pt>
                <c:pt idx="3057">
                  <c:v>2123.7240000000002</c:v>
                </c:pt>
                <c:pt idx="3058">
                  <c:v>2124.2060000000001</c:v>
                </c:pt>
                <c:pt idx="3059">
                  <c:v>2124.6880000000001</c:v>
                </c:pt>
                <c:pt idx="3060">
                  <c:v>2125.17</c:v>
                </c:pt>
                <c:pt idx="3061">
                  <c:v>2125.652</c:v>
                </c:pt>
                <c:pt idx="3062">
                  <c:v>2126.1350000000002</c:v>
                </c:pt>
                <c:pt idx="3063">
                  <c:v>2126.6170000000002</c:v>
                </c:pt>
                <c:pt idx="3064">
                  <c:v>2127.0990000000002</c:v>
                </c:pt>
                <c:pt idx="3065">
                  <c:v>2127.5810000000001</c:v>
                </c:pt>
                <c:pt idx="3066">
                  <c:v>2128.0630000000001</c:v>
                </c:pt>
                <c:pt idx="3067">
                  <c:v>2128.5450000000001</c:v>
                </c:pt>
                <c:pt idx="3068">
                  <c:v>2129.027</c:v>
                </c:pt>
                <c:pt idx="3069">
                  <c:v>2129.509</c:v>
                </c:pt>
                <c:pt idx="3070">
                  <c:v>2129.991</c:v>
                </c:pt>
                <c:pt idx="3071">
                  <c:v>2130.4740000000002</c:v>
                </c:pt>
                <c:pt idx="3072">
                  <c:v>2130.9560000000001</c:v>
                </c:pt>
                <c:pt idx="3073">
                  <c:v>2131.4380000000001</c:v>
                </c:pt>
                <c:pt idx="3074">
                  <c:v>2131.92</c:v>
                </c:pt>
                <c:pt idx="3075">
                  <c:v>2132.402</c:v>
                </c:pt>
                <c:pt idx="3076">
                  <c:v>2132.884</c:v>
                </c:pt>
                <c:pt idx="3077">
                  <c:v>2133.366</c:v>
                </c:pt>
                <c:pt idx="3078">
                  <c:v>2133.848</c:v>
                </c:pt>
                <c:pt idx="3079">
                  <c:v>2134.3310000000001</c:v>
                </c:pt>
                <c:pt idx="3080">
                  <c:v>2134.8130000000001</c:v>
                </c:pt>
                <c:pt idx="3081">
                  <c:v>2135.2950000000001</c:v>
                </c:pt>
                <c:pt idx="3082">
                  <c:v>2135.777</c:v>
                </c:pt>
                <c:pt idx="3083">
                  <c:v>2136.259</c:v>
                </c:pt>
                <c:pt idx="3084">
                  <c:v>2136.741</c:v>
                </c:pt>
                <c:pt idx="3085">
                  <c:v>2137.223</c:v>
                </c:pt>
                <c:pt idx="3086">
                  <c:v>2137.7049999999999</c:v>
                </c:pt>
                <c:pt idx="3087">
                  <c:v>2138.1880000000001</c:v>
                </c:pt>
                <c:pt idx="3088">
                  <c:v>2138.67</c:v>
                </c:pt>
                <c:pt idx="3089">
                  <c:v>2139.152</c:v>
                </c:pt>
                <c:pt idx="3090">
                  <c:v>2139.634</c:v>
                </c:pt>
                <c:pt idx="3091">
                  <c:v>2140.116</c:v>
                </c:pt>
                <c:pt idx="3092">
                  <c:v>2140.598</c:v>
                </c:pt>
                <c:pt idx="3093">
                  <c:v>2141.08</c:v>
                </c:pt>
                <c:pt idx="3094">
                  <c:v>2141.5619999999999</c:v>
                </c:pt>
                <c:pt idx="3095">
                  <c:v>2142.0439999999999</c:v>
                </c:pt>
                <c:pt idx="3096">
                  <c:v>2142.527</c:v>
                </c:pt>
                <c:pt idx="3097">
                  <c:v>2143.009</c:v>
                </c:pt>
                <c:pt idx="3098">
                  <c:v>2143.491</c:v>
                </c:pt>
                <c:pt idx="3099">
                  <c:v>2143.973</c:v>
                </c:pt>
                <c:pt idx="3100">
                  <c:v>2144.4549999999999</c:v>
                </c:pt>
                <c:pt idx="3101">
                  <c:v>2144.9369999999999</c:v>
                </c:pt>
                <c:pt idx="3102">
                  <c:v>2145.4189999999999</c:v>
                </c:pt>
                <c:pt idx="3103">
                  <c:v>2145.9009999999998</c:v>
                </c:pt>
                <c:pt idx="3104">
                  <c:v>2146.384</c:v>
                </c:pt>
                <c:pt idx="3105">
                  <c:v>2146.8649999999998</c:v>
                </c:pt>
                <c:pt idx="3106">
                  <c:v>2147.348</c:v>
                </c:pt>
                <c:pt idx="3107">
                  <c:v>2147.83</c:v>
                </c:pt>
                <c:pt idx="3108">
                  <c:v>2148.3119999999999</c:v>
                </c:pt>
                <c:pt idx="3109">
                  <c:v>2148.7939999999999</c:v>
                </c:pt>
                <c:pt idx="3110">
                  <c:v>2149.2759999999998</c:v>
                </c:pt>
                <c:pt idx="3111">
                  <c:v>2149.7579999999998</c:v>
                </c:pt>
                <c:pt idx="3112">
                  <c:v>2150.2399999999998</c:v>
                </c:pt>
                <c:pt idx="3113">
                  <c:v>2150.7220000000002</c:v>
                </c:pt>
                <c:pt idx="3114">
                  <c:v>2151.2049999999999</c:v>
                </c:pt>
                <c:pt idx="3115">
                  <c:v>2151.6869999999999</c:v>
                </c:pt>
                <c:pt idx="3116">
                  <c:v>2152.1689999999999</c:v>
                </c:pt>
                <c:pt idx="3117">
                  <c:v>2152.6509999999998</c:v>
                </c:pt>
                <c:pt idx="3118">
                  <c:v>2153.1329999999998</c:v>
                </c:pt>
                <c:pt idx="3119">
                  <c:v>2153.6149999999998</c:v>
                </c:pt>
                <c:pt idx="3120">
                  <c:v>2154.0970000000002</c:v>
                </c:pt>
                <c:pt idx="3121">
                  <c:v>2154.5790000000002</c:v>
                </c:pt>
                <c:pt idx="3122">
                  <c:v>2155.0619999999999</c:v>
                </c:pt>
                <c:pt idx="3123">
                  <c:v>2155.5439999999999</c:v>
                </c:pt>
                <c:pt idx="3124">
                  <c:v>2156.0259999999998</c:v>
                </c:pt>
                <c:pt idx="3125">
                  <c:v>2156.5079999999998</c:v>
                </c:pt>
                <c:pt idx="3126">
                  <c:v>2156.9899999999998</c:v>
                </c:pt>
                <c:pt idx="3127">
                  <c:v>2157.4720000000002</c:v>
                </c:pt>
                <c:pt idx="3128">
                  <c:v>2157.9540000000002</c:v>
                </c:pt>
                <c:pt idx="3129">
                  <c:v>2158.4360000000001</c:v>
                </c:pt>
                <c:pt idx="3130">
                  <c:v>2158.9180000000001</c:v>
                </c:pt>
                <c:pt idx="3131">
                  <c:v>2159.4009999999998</c:v>
                </c:pt>
                <c:pt idx="3132">
                  <c:v>2159.8829999999998</c:v>
                </c:pt>
                <c:pt idx="3133">
                  <c:v>2160.3649999999998</c:v>
                </c:pt>
                <c:pt idx="3134">
                  <c:v>2160.8470000000002</c:v>
                </c:pt>
                <c:pt idx="3135">
                  <c:v>2161.3290000000002</c:v>
                </c:pt>
                <c:pt idx="3136">
                  <c:v>2161.8110000000001</c:v>
                </c:pt>
                <c:pt idx="3137">
                  <c:v>2162.2930000000001</c:v>
                </c:pt>
                <c:pt idx="3138">
                  <c:v>2162.7750000000001</c:v>
                </c:pt>
                <c:pt idx="3139">
                  <c:v>2163.2579999999998</c:v>
                </c:pt>
                <c:pt idx="3140">
                  <c:v>2163.7399999999998</c:v>
                </c:pt>
                <c:pt idx="3141">
                  <c:v>2164.2220000000002</c:v>
                </c:pt>
                <c:pt idx="3142">
                  <c:v>2164.7040000000002</c:v>
                </c:pt>
                <c:pt idx="3143">
                  <c:v>2165.1860000000001</c:v>
                </c:pt>
                <c:pt idx="3144">
                  <c:v>2165.6680000000001</c:v>
                </c:pt>
                <c:pt idx="3145">
                  <c:v>2166.15</c:v>
                </c:pt>
                <c:pt idx="3146">
                  <c:v>2166.6320000000001</c:v>
                </c:pt>
                <c:pt idx="3147">
                  <c:v>2167.1149999999998</c:v>
                </c:pt>
                <c:pt idx="3148">
                  <c:v>2167.5970000000002</c:v>
                </c:pt>
                <c:pt idx="3149">
                  <c:v>2168.0790000000002</c:v>
                </c:pt>
                <c:pt idx="3150">
                  <c:v>2168.5610000000001</c:v>
                </c:pt>
                <c:pt idx="3151">
                  <c:v>2169.0430000000001</c:v>
                </c:pt>
                <c:pt idx="3152">
                  <c:v>2169.5250000000001</c:v>
                </c:pt>
                <c:pt idx="3153">
                  <c:v>2170.0070000000001</c:v>
                </c:pt>
                <c:pt idx="3154">
                  <c:v>2170.489</c:v>
                </c:pt>
                <c:pt idx="3155">
                  <c:v>2170.971</c:v>
                </c:pt>
                <c:pt idx="3156">
                  <c:v>2171.4540000000002</c:v>
                </c:pt>
                <c:pt idx="3157">
                  <c:v>2171.9360000000001</c:v>
                </c:pt>
                <c:pt idx="3158">
                  <c:v>2172.4180000000001</c:v>
                </c:pt>
                <c:pt idx="3159">
                  <c:v>2172.9</c:v>
                </c:pt>
                <c:pt idx="3160">
                  <c:v>2173.3820000000001</c:v>
                </c:pt>
                <c:pt idx="3161">
                  <c:v>2173.864</c:v>
                </c:pt>
                <c:pt idx="3162">
                  <c:v>2174.346</c:v>
                </c:pt>
                <c:pt idx="3163">
                  <c:v>2174.828</c:v>
                </c:pt>
                <c:pt idx="3164">
                  <c:v>2175.3110000000001</c:v>
                </c:pt>
                <c:pt idx="3165">
                  <c:v>2175.7919999999999</c:v>
                </c:pt>
                <c:pt idx="3166">
                  <c:v>2176.2750000000001</c:v>
                </c:pt>
                <c:pt idx="3167">
                  <c:v>2176.7570000000001</c:v>
                </c:pt>
                <c:pt idx="3168">
                  <c:v>2177.239</c:v>
                </c:pt>
                <c:pt idx="3169">
                  <c:v>2177.721</c:v>
                </c:pt>
                <c:pt idx="3170">
                  <c:v>2178.203</c:v>
                </c:pt>
                <c:pt idx="3171">
                  <c:v>2178.6849999999999</c:v>
                </c:pt>
                <c:pt idx="3172">
                  <c:v>2179.1669999999999</c:v>
                </c:pt>
                <c:pt idx="3173">
                  <c:v>2179.6489999999999</c:v>
                </c:pt>
                <c:pt idx="3174">
                  <c:v>2180.1320000000001</c:v>
                </c:pt>
                <c:pt idx="3175">
                  <c:v>2180.614</c:v>
                </c:pt>
                <c:pt idx="3176">
                  <c:v>2181.096</c:v>
                </c:pt>
                <c:pt idx="3177">
                  <c:v>2181.578</c:v>
                </c:pt>
                <c:pt idx="3178">
                  <c:v>2182.06</c:v>
                </c:pt>
                <c:pt idx="3179">
                  <c:v>2182.5419999999999</c:v>
                </c:pt>
                <c:pt idx="3180">
                  <c:v>2183.0239999999999</c:v>
                </c:pt>
                <c:pt idx="3181">
                  <c:v>2183.5059999999999</c:v>
                </c:pt>
                <c:pt idx="3182">
                  <c:v>2183.989</c:v>
                </c:pt>
                <c:pt idx="3183">
                  <c:v>2184.471</c:v>
                </c:pt>
                <c:pt idx="3184">
                  <c:v>2184.953</c:v>
                </c:pt>
                <c:pt idx="3185">
                  <c:v>2185.4349999999999</c:v>
                </c:pt>
                <c:pt idx="3186">
                  <c:v>2185.9169999999999</c:v>
                </c:pt>
                <c:pt idx="3187">
                  <c:v>2186.3989999999999</c:v>
                </c:pt>
                <c:pt idx="3188">
                  <c:v>2186.8809999999999</c:v>
                </c:pt>
                <c:pt idx="3189">
                  <c:v>2187.3629999999998</c:v>
                </c:pt>
                <c:pt idx="3190">
                  <c:v>2187.8449999999998</c:v>
                </c:pt>
                <c:pt idx="3191">
                  <c:v>2188.328</c:v>
                </c:pt>
                <c:pt idx="3192">
                  <c:v>2188.81</c:v>
                </c:pt>
                <c:pt idx="3193">
                  <c:v>2189.2919999999999</c:v>
                </c:pt>
                <c:pt idx="3194">
                  <c:v>2189.7739999999999</c:v>
                </c:pt>
                <c:pt idx="3195">
                  <c:v>2190.2559999999999</c:v>
                </c:pt>
                <c:pt idx="3196">
                  <c:v>2190.7379999999998</c:v>
                </c:pt>
                <c:pt idx="3197">
                  <c:v>2191.2199999999998</c:v>
                </c:pt>
                <c:pt idx="3198">
                  <c:v>2191.7020000000002</c:v>
                </c:pt>
                <c:pt idx="3199">
                  <c:v>2192.1849999999999</c:v>
                </c:pt>
                <c:pt idx="3200">
                  <c:v>2192.6669999999999</c:v>
                </c:pt>
                <c:pt idx="3201">
                  <c:v>2193.1489999999999</c:v>
                </c:pt>
                <c:pt idx="3202">
                  <c:v>2193.6309999999999</c:v>
                </c:pt>
                <c:pt idx="3203">
                  <c:v>2194.1129999999998</c:v>
                </c:pt>
                <c:pt idx="3204">
                  <c:v>2194.5949999999998</c:v>
                </c:pt>
                <c:pt idx="3205">
                  <c:v>2195.0770000000002</c:v>
                </c:pt>
                <c:pt idx="3206">
                  <c:v>2195.5590000000002</c:v>
                </c:pt>
                <c:pt idx="3207">
                  <c:v>2196.0419999999999</c:v>
                </c:pt>
                <c:pt idx="3208">
                  <c:v>2196.5239999999999</c:v>
                </c:pt>
                <c:pt idx="3209">
                  <c:v>2197.0059999999999</c:v>
                </c:pt>
                <c:pt idx="3210">
                  <c:v>2197.4879999999998</c:v>
                </c:pt>
                <c:pt idx="3211">
                  <c:v>2197.9699999999998</c:v>
                </c:pt>
                <c:pt idx="3212">
                  <c:v>2198.4520000000002</c:v>
                </c:pt>
                <c:pt idx="3213">
                  <c:v>2198.9340000000002</c:v>
                </c:pt>
                <c:pt idx="3214">
                  <c:v>2199.4160000000002</c:v>
                </c:pt>
                <c:pt idx="3215">
                  <c:v>2199.8980000000001</c:v>
                </c:pt>
                <c:pt idx="3216">
                  <c:v>2200.3809999999999</c:v>
                </c:pt>
                <c:pt idx="3217">
                  <c:v>2200.8629999999998</c:v>
                </c:pt>
                <c:pt idx="3218">
                  <c:v>2201.3449999999998</c:v>
                </c:pt>
                <c:pt idx="3219">
                  <c:v>2201.8270000000002</c:v>
                </c:pt>
                <c:pt idx="3220">
                  <c:v>2202.3090000000002</c:v>
                </c:pt>
                <c:pt idx="3221">
                  <c:v>2202.7910000000002</c:v>
                </c:pt>
                <c:pt idx="3222">
                  <c:v>2203.2730000000001</c:v>
                </c:pt>
                <c:pt idx="3223">
                  <c:v>2203.7550000000001</c:v>
                </c:pt>
                <c:pt idx="3224">
                  <c:v>2204.2379999999998</c:v>
                </c:pt>
                <c:pt idx="3225">
                  <c:v>2204.7190000000001</c:v>
                </c:pt>
                <c:pt idx="3226">
                  <c:v>2205.2020000000002</c:v>
                </c:pt>
                <c:pt idx="3227">
                  <c:v>2205.6840000000002</c:v>
                </c:pt>
                <c:pt idx="3228">
                  <c:v>2206.1660000000002</c:v>
                </c:pt>
                <c:pt idx="3229">
                  <c:v>2206.6480000000001</c:v>
                </c:pt>
                <c:pt idx="3230">
                  <c:v>2207.13</c:v>
                </c:pt>
                <c:pt idx="3231">
                  <c:v>2207.6120000000001</c:v>
                </c:pt>
                <c:pt idx="3232">
                  <c:v>2208.0940000000001</c:v>
                </c:pt>
                <c:pt idx="3233">
                  <c:v>2208.576</c:v>
                </c:pt>
                <c:pt idx="3234">
                  <c:v>2209.0590000000002</c:v>
                </c:pt>
                <c:pt idx="3235">
                  <c:v>2209.5410000000002</c:v>
                </c:pt>
                <c:pt idx="3236">
                  <c:v>2210.0230000000001</c:v>
                </c:pt>
                <c:pt idx="3237">
                  <c:v>2210.5050000000001</c:v>
                </c:pt>
                <c:pt idx="3238">
                  <c:v>2210.9870000000001</c:v>
                </c:pt>
                <c:pt idx="3239">
                  <c:v>2211.4690000000001</c:v>
                </c:pt>
                <c:pt idx="3240">
                  <c:v>2211.951</c:v>
                </c:pt>
                <c:pt idx="3241">
                  <c:v>2212.433</c:v>
                </c:pt>
                <c:pt idx="3242">
                  <c:v>2212.9160000000002</c:v>
                </c:pt>
                <c:pt idx="3243">
                  <c:v>2213.3980000000001</c:v>
                </c:pt>
                <c:pt idx="3244">
                  <c:v>2213.88</c:v>
                </c:pt>
                <c:pt idx="3245">
                  <c:v>2214.3620000000001</c:v>
                </c:pt>
                <c:pt idx="3246">
                  <c:v>2214.8440000000001</c:v>
                </c:pt>
                <c:pt idx="3247">
                  <c:v>2215.326</c:v>
                </c:pt>
                <c:pt idx="3248">
                  <c:v>2215.808</c:v>
                </c:pt>
                <c:pt idx="3249">
                  <c:v>2216.29</c:v>
                </c:pt>
                <c:pt idx="3250">
                  <c:v>2216.7719999999999</c:v>
                </c:pt>
                <c:pt idx="3251">
                  <c:v>2217.2550000000001</c:v>
                </c:pt>
                <c:pt idx="3252">
                  <c:v>2217.7370000000001</c:v>
                </c:pt>
                <c:pt idx="3253">
                  <c:v>2218.2190000000001</c:v>
                </c:pt>
                <c:pt idx="3254">
                  <c:v>2218.701</c:v>
                </c:pt>
                <c:pt idx="3255">
                  <c:v>2219.183</c:v>
                </c:pt>
                <c:pt idx="3256">
                  <c:v>2219.665</c:v>
                </c:pt>
                <c:pt idx="3257">
                  <c:v>2220.1469999999999</c:v>
                </c:pt>
                <c:pt idx="3258">
                  <c:v>2220.6289999999999</c:v>
                </c:pt>
                <c:pt idx="3259">
                  <c:v>2221.1120000000001</c:v>
                </c:pt>
                <c:pt idx="3260">
                  <c:v>2221.5940000000001</c:v>
                </c:pt>
                <c:pt idx="3261">
                  <c:v>2222.076</c:v>
                </c:pt>
                <c:pt idx="3262">
                  <c:v>2222.558</c:v>
                </c:pt>
                <c:pt idx="3263">
                  <c:v>2223.04</c:v>
                </c:pt>
                <c:pt idx="3264">
                  <c:v>2223.5219999999999</c:v>
                </c:pt>
                <c:pt idx="3265">
                  <c:v>2224.0039999999999</c:v>
                </c:pt>
                <c:pt idx="3266">
                  <c:v>2224.4859999999999</c:v>
                </c:pt>
                <c:pt idx="3267">
                  <c:v>2224.9690000000001</c:v>
                </c:pt>
                <c:pt idx="3268">
                  <c:v>2225.451</c:v>
                </c:pt>
                <c:pt idx="3269">
                  <c:v>2225.933</c:v>
                </c:pt>
                <c:pt idx="3270">
                  <c:v>2226.415</c:v>
                </c:pt>
                <c:pt idx="3271">
                  <c:v>2226.8969999999999</c:v>
                </c:pt>
                <c:pt idx="3272">
                  <c:v>2227.3789999999999</c:v>
                </c:pt>
                <c:pt idx="3273">
                  <c:v>2227.8609999999999</c:v>
                </c:pt>
                <c:pt idx="3274">
                  <c:v>2228.3429999999998</c:v>
                </c:pt>
                <c:pt idx="3275">
                  <c:v>2228.8249999999998</c:v>
                </c:pt>
                <c:pt idx="3276">
                  <c:v>2229.308</c:v>
                </c:pt>
                <c:pt idx="3277">
                  <c:v>2229.79</c:v>
                </c:pt>
                <c:pt idx="3278">
                  <c:v>2230.2719999999999</c:v>
                </c:pt>
                <c:pt idx="3279">
                  <c:v>2230.7539999999999</c:v>
                </c:pt>
                <c:pt idx="3280">
                  <c:v>2231.2359999999999</c:v>
                </c:pt>
                <c:pt idx="3281">
                  <c:v>2231.7179999999998</c:v>
                </c:pt>
                <c:pt idx="3282">
                  <c:v>2232.1999999999998</c:v>
                </c:pt>
                <c:pt idx="3283">
                  <c:v>2232.6819999999998</c:v>
                </c:pt>
                <c:pt idx="3284">
                  <c:v>2233.165</c:v>
                </c:pt>
                <c:pt idx="3285">
                  <c:v>2233.6460000000002</c:v>
                </c:pt>
                <c:pt idx="3286">
                  <c:v>2234.1289999999999</c:v>
                </c:pt>
                <c:pt idx="3287">
                  <c:v>2234.6109999999999</c:v>
                </c:pt>
                <c:pt idx="3288">
                  <c:v>2235.0929999999998</c:v>
                </c:pt>
                <c:pt idx="3289">
                  <c:v>2235.5749999999998</c:v>
                </c:pt>
                <c:pt idx="3290">
                  <c:v>2236.0569999999998</c:v>
                </c:pt>
                <c:pt idx="3291">
                  <c:v>2236.5390000000002</c:v>
                </c:pt>
                <c:pt idx="3292">
                  <c:v>2237.0210000000002</c:v>
                </c:pt>
                <c:pt idx="3293">
                  <c:v>2237.5030000000002</c:v>
                </c:pt>
                <c:pt idx="3294">
                  <c:v>2237.9859999999999</c:v>
                </c:pt>
                <c:pt idx="3295">
                  <c:v>2238.4679999999998</c:v>
                </c:pt>
                <c:pt idx="3296">
                  <c:v>2238.9499999999998</c:v>
                </c:pt>
                <c:pt idx="3297">
                  <c:v>2239.4319999999998</c:v>
                </c:pt>
                <c:pt idx="3298">
                  <c:v>2239.9140000000002</c:v>
                </c:pt>
                <c:pt idx="3299">
                  <c:v>2240.3960000000002</c:v>
                </c:pt>
                <c:pt idx="3300">
                  <c:v>2240.8780000000002</c:v>
                </c:pt>
                <c:pt idx="3301">
                  <c:v>2241.36</c:v>
                </c:pt>
                <c:pt idx="3302">
                  <c:v>2241.8429999999998</c:v>
                </c:pt>
                <c:pt idx="3303">
                  <c:v>2242.3249999999998</c:v>
                </c:pt>
                <c:pt idx="3304">
                  <c:v>2242.8069999999998</c:v>
                </c:pt>
                <c:pt idx="3305">
                  <c:v>2243.2890000000002</c:v>
                </c:pt>
                <c:pt idx="3306">
                  <c:v>2243.7710000000002</c:v>
                </c:pt>
                <c:pt idx="3307">
                  <c:v>2244.2530000000002</c:v>
                </c:pt>
                <c:pt idx="3308">
                  <c:v>2244.7350000000001</c:v>
                </c:pt>
                <c:pt idx="3309">
                  <c:v>2245.2170000000001</c:v>
                </c:pt>
                <c:pt idx="3310">
                  <c:v>2245.6990000000001</c:v>
                </c:pt>
                <c:pt idx="3311">
                  <c:v>2246.1819999999998</c:v>
                </c:pt>
                <c:pt idx="3312">
                  <c:v>2246.6640000000002</c:v>
                </c:pt>
                <c:pt idx="3313">
                  <c:v>2247.1460000000002</c:v>
                </c:pt>
                <c:pt idx="3314">
                  <c:v>2247.6280000000002</c:v>
                </c:pt>
                <c:pt idx="3315">
                  <c:v>2248.11</c:v>
                </c:pt>
                <c:pt idx="3316">
                  <c:v>2248.5920000000001</c:v>
                </c:pt>
                <c:pt idx="3317">
                  <c:v>2249.0740000000001</c:v>
                </c:pt>
                <c:pt idx="3318">
                  <c:v>2249.556</c:v>
                </c:pt>
                <c:pt idx="3319">
                  <c:v>2250.0390000000002</c:v>
                </c:pt>
                <c:pt idx="3320">
                  <c:v>2250.5210000000002</c:v>
                </c:pt>
                <c:pt idx="3321">
                  <c:v>2251.0030000000002</c:v>
                </c:pt>
                <c:pt idx="3322">
                  <c:v>2251.4850000000001</c:v>
                </c:pt>
                <c:pt idx="3323">
                  <c:v>2251.9670000000001</c:v>
                </c:pt>
                <c:pt idx="3324">
                  <c:v>2252.4490000000001</c:v>
                </c:pt>
                <c:pt idx="3325">
                  <c:v>2252.931</c:v>
                </c:pt>
                <c:pt idx="3326">
                  <c:v>2253.413</c:v>
                </c:pt>
                <c:pt idx="3327">
                  <c:v>2253.8960000000002</c:v>
                </c:pt>
                <c:pt idx="3328">
                  <c:v>2254.3780000000002</c:v>
                </c:pt>
                <c:pt idx="3329">
                  <c:v>2254.86</c:v>
                </c:pt>
                <c:pt idx="3330">
                  <c:v>2255.3420000000001</c:v>
                </c:pt>
                <c:pt idx="3331">
                  <c:v>2255.8240000000001</c:v>
                </c:pt>
                <c:pt idx="3332">
                  <c:v>2256.306</c:v>
                </c:pt>
                <c:pt idx="3333">
                  <c:v>2256.788</c:v>
                </c:pt>
                <c:pt idx="3334">
                  <c:v>2257.27</c:v>
                </c:pt>
                <c:pt idx="3335">
                  <c:v>2257.752</c:v>
                </c:pt>
                <c:pt idx="3336">
                  <c:v>2258.2350000000001</c:v>
                </c:pt>
                <c:pt idx="3337">
                  <c:v>2258.7170000000001</c:v>
                </c:pt>
                <c:pt idx="3338">
                  <c:v>2259.1990000000001</c:v>
                </c:pt>
                <c:pt idx="3339">
                  <c:v>2259.681</c:v>
                </c:pt>
                <c:pt idx="3340">
                  <c:v>2260.163</c:v>
                </c:pt>
                <c:pt idx="3341">
                  <c:v>2260.645</c:v>
                </c:pt>
                <c:pt idx="3342">
                  <c:v>2261.127</c:v>
                </c:pt>
                <c:pt idx="3343">
                  <c:v>2261.6089999999999</c:v>
                </c:pt>
                <c:pt idx="3344">
                  <c:v>2262.0920000000001</c:v>
                </c:pt>
                <c:pt idx="3345">
                  <c:v>2262.5729999999999</c:v>
                </c:pt>
                <c:pt idx="3346">
                  <c:v>2263.056</c:v>
                </c:pt>
                <c:pt idx="3347">
                  <c:v>2263.538</c:v>
                </c:pt>
                <c:pt idx="3348">
                  <c:v>2264.02</c:v>
                </c:pt>
                <c:pt idx="3349">
                  <c:v>2264.502</c:v>
                </c:pt>
                <c:pt idx="3350">
                  <c:v>2264.9839999999999</c:v>
                </c:pt>
                <c:pt idx="3351">
                  <c:v>2265.4659999999999</c:v>
                </c:pt>
                <c:pt idx="3352">
                  <c:v>2265.9479999999999</c:v>
                </c:pt>
                <c:pt idx="3353">
                  <c:v>2266.4299999999998</c:v>
                </c:pt>
                <c:pt idx="3354">
                  <c:v>2266.913</c:v>
                </c:pt>
                <c:pt idx="3355">
                  <c:v>2267.395</c:v>
                </c:pt>
                <c:pt idx="3356">
                  <c:v>2267.877</c:v>
                </c:pt>
                <c:pt idx="3357">
                  <c:v>2268.3589999999999</c:v>
                </c:pt>
                <c:pt idx="3358">
                  <c:v>2268.8409999999999</c:v>
                </c:pt>
                <c:pt idx="3359">
                  <c:v>2269.3229999999999</c:v>
                </c:pt>
                <c:pt idx="3360">
                  <c:v>2269.8049999999998</c:v>
                </c:pt>
                <c:pt idx="3361">
                  <c:v>2270.2869999999998</c:v>
                </c:pt>
                <c:pt idx="3362">
                  <c:v>2270.77</c:v>
                </c:pt>
                <c:pt idx="3363">
                  <c:v>2271.252</c:v>
                </c:pt>
                <c:pt idx="3364">
                  <c:v>2271.7339999999999</c:v>
                </c:pt>
                <c:pt idx="3365">
                  <c:v>2272.2159999999999</c:v>
                </c:pt>
                <c:pt idx="3366">
                  <c:v>2272.6979999999999</c:v>
                </c:pt>
                <c:pt idx="3367">
                  <c:v>2273.1799999999998</c:v>
                </c:pt>
                <c:pt idx="3368">
                  <c:v>2273.6619999999998</c:v>
                </c:pt>
                <c:pt idx="3369">
                  <c:v>2274.1439999999998</c:v>
                </c:pt>
                <c:pt idx="3370">
                  <c:v>2274.6260000000002</c:v>
                </c:pt>
                <c:pt idx="3371">
                  <c:v>2275.1089999999999</c:v>
                </c:pt>
                <c:pt idx="3372">
                  <c:v>2275.5909999999999</c:v>
                </c:pt>
                <c:pt idx="3373">
                  <c:v>2276.0729999999999</c:v>
                </c:pt>
                <c:pt idx="3374">
                  <c:v>2276.5549999999998</c:v>
                </c:pt>
                <c:pt idx="3375">
                  <c:v>2277.0369999999998</c:v>
                </c:pt>
                <c:pt idx="3376">
                  <c:v>2277.5189999999998</c:v>
                </c:pt>
                <c:pt idx="3377">
                  <c:v>2278.0010000000002</c:v>
                </c:pt>
                <c:pt idx="3378">
                  <c:v>2278.4830000000002</c:v>
                </c:pt>
                <c:pt idx="3379">
                  <c:v>2278.9659999999999</c:v>
                </c:pt>
                <c:pt idx="3380">
                  <c:v>2279.4479999999999</c:v>
                </c:pt>
                <c:pt idx="3381">
                  <c:v>2279.9299999999998</c:v>
                </c:pt>
                <c:pt idx="3382">
                  <c:v>2280.4119999999998</c:v>
                </c:pt>
                <c:pt idx="3383">
                  <c:v>2280.8939999999998</c:v>
                </c:pt>
                <c:pt idx="3384">
                  <c:v>2281.3760000000002</c:v>
                </c:pt>
                <c:pt idx="3385">
                  <c:v>2281.8580000000002</c:v>
                </c:pt>
                <c:pt idx="3386">
                  <c:v>2282.34</c:v>
                </c:pt>
                <c:pt idx="3387">
                  <c:v>2282.8229999999999</c:v>
                </c:pt>
                <c:pt idx="3388">
                  <c:v>2283.3049999999998</c:v>
                </c:pt>
                <c:pt idx="3389">
                  <c:v>2283.7869999999998</c:v>
                </c:pt>
                <c:pt idx="3390">
                  <c:v>2284.2689999999998</c:v>
                </c:pt>
                <c:pt idx="3391">
                  <c:v>2284.7510000000002</c:v>
                </c:pt>
                <c:pt idx="3392">
                  <c:v>2285.2330000000002</c:v>
                </c:pt>
                <c:pt idx="3393">
                  <c:v>2285.7150000000001</c:v>
                </c:pt>
                <c:pt idx="3394">
                  <c:v>2286.1970000000001</c:v>
                </c:pt>
                <c:pt idx="3395">
                  <c:v>2286.6790000000001</c:v>
                </c:pt>
                <c:pt idx="3396">
                  <c:v>2287.1619999999998</c:v>
                </c:pt>
                <c:pt idx="3397">
                  <c:v>2287.6439999999998</c:v>
                </c:pt>
                <c:pt idx="3398">
                  <c:v>2288.1260000000002</c:v>
                </c:pt>
                <c:pt idx="3399">
                  <c:v>2288.6080000000002</c:v>
                </c:pt>
                <c:pt idx="3400">
                  <c:v>2289.09</c:v>
                </c:pt>
                <c:pt idx="3401">
                  <c:v>2289.5720000000001</c:v>
                </c:pt>
                <c:pt idx="3402">
                  <c:v>2290.0540000000001</c:v>
                </c:pt>
                <c:pt idx="3403">
                  <c:v>2290.5360000000001</c:v>
                </c:pt>
                <c:pt idx="3404">
                  <c:v>2291.0189999999998</c:v>
                </c:pt>
                <c:pt idx="3405">
                  <c:v>2291.5</c:v>
                </c:pt>
                <c:pt idx="3406">
                  <c:v>2291.9830000000002</c:v>
                </c:pt>
                <c:pt idx="3407">
                  <c:v>2292.4650000000001</c:v>
                </c:pt>
                <c:pt idx="3408">
                  <c:v>2292.9470000000001</c:v>
                </c:pt>
                <c:pt idx="3409">
                  <c:v>2293.4290000000001</c:v>
                </c:pt>
                <c:pt idx="3410">
                  <c:v>2293.9110000000001</c:v>
                </c:pt>
                <c:pt idx="3411">
                  <c:v>2294.393</c:v>
                </c:pt>
                <c:pt idx="3412">
                  <c:v>2294.875</c:v>
                </c:pt>
                <c:pt idx="3413">
                  <c:v>2295.357</c:v>
                </c:pt>
                <c:pt idx="3414">
                  <c:v>2295.84</c:v>
                </c:pt>
                <c:pt idx="3415">
                  <c:v>2296.3220000000001</c:v>
                </c:pt>
                <c:pt idx="3416">
                  <c:v>2296.8040000000001</c:v>
                </c:pt>
                <c:pt idx="3417">
                  <c:v>2297.2860000000001</c:v>
                </c:pt>
                <c:pt idx="3418">
                  <c:v>2297.768</c:v>
                </c:pt>
                <c:pt idx="3419">
                  <c:v>2298.25</c:v>
                </c:pt>
                <c:pt idx="3420">
                  <c:v>2298.732</c:v>
                </c:pt>
                <c:pt idx="3421">
                  <c:v>2299.2139999999999</c:v>
                </c:pt>
                <c:pt idx="3422">
                  <c:v>2299.6970000000001</c:v>
                </c:pt>
                <c:pt idx="3423">
                  <c:v>2300.1790000000001</c:v>
                </c:pt>
                <c:pt idx="3424">
                  <c:v>2300.6610000000001</c:v>
                </c:pt>
                <c:pt idx="3425">
                  <c:v>2301.143</c:v>
                </c:pt>
                <c:pt idx="3426">
                  <c:v>2301.625</c:v>
                </c:pt>
                <c:pt idx="3427">
                  <c:v>2302.107</c:v>
                </c:pt>
                <c:pt idx="3428">
                  <c:v>2302.5889999999999</c:v>
                </c:pt>
                <c:pt idx="3429">
                  <c:v>2303.0709999999999</c:v>
                </c:pt>
                <c:pt idx="3430">
                  <c:v>2303.5529999999999</c:v>
                </c:pt>
                <c:pt idx="3431">
                  <c:v>2304.0360000000001</c:v>
                </c:pt>
                <c:pt idx="3432">
                  <c:v>2304.518</c:v>
                </c:pt>
                <c:pt idx="3433">
                  <c:v>2305</c:v>
                </c:pt>
                <c:pt idx="3434">
                  <c:v>2305.482</c:v>
                </c:pt>
                <c:pt idx="3435">
                  <c:v>2305.9639999999999</c:v>
                </c:pt>
                <c:pt idx="3436">
                  <c:v>2306.4459999999999</c:v>
                </c:pt>
                <c:pt idx="3437">
                  <c:v>2306.9279999999999</c:v>
                </c:pt>
                <c:pt idx="3438">
                  <c:v>2307.41</c:v>
                </c:pt>
                <c:pt idx="3439">
                  <c:v>2307.893</c:v>
                </c:pt>
                <c:pt idx="3440">
                  <c:v>2308.375</c:v>
                </c:pt>
                <c:pt idx="3441">
                  <c:v>2308.857</c:v>
                </c:pt>
                <c:pt idx="3442">
                  <c:v>2309.3389999999999</c:v>
                </c:pt>
                <c:pt idx="3443">
                  <c:v>2309.8209999999999</c:v>
                </c:pt>
                <c:pt idx="3444">
                  <c:v>2310.3029999999999</c:v>
                </c:pt>
                <c:pt idx="3445">
                  <c:v>2310.7849999999999</c:v>
                </c:pt>
                <c:pt idx="3446">
                  <c:v>2311.2669999999998</c:v>
                </c:pt>
                <c:pt idx="3447">
                  <c:v>2311.75</c:v>
                </c:pt>
                <c:pt idx="3448">
                  <c:v>2312.232</c:v>
                </c:pt>
                <c:pt idx="3449">
                  <c:v>2312.7139999999999</c:v>
                </c:pt>
                <c:pt idx="3450">
                  <c:v>2313.1959999999999</c:v>
                </c:pt>
                <c:pt idx="3451">
                  <c:v>2313.6779999999999</c:v>
                </c:pt>
                <c:pt idx="3452">
                  <c:v>2314.16</c:v>
                </c:pt>
                <c:pt idx="3453">
                  <c:v>2314.6419999999998</c:v>
                </c:pt>
                <c:pt idx="3454">
                  <c:v>2315.1239999999998</c:v>
                </c:pt>
                <c:pt idx="3455">
                  <c:v>2315.6060000000002</c:v>
                </c:pt>
                <c:pt idx="3456">
                  <c:v>2316.0889999999999</c:v>
                </c:pt>
                <c:pt idx="3457">
                  <c:v>2316.5709999999999</c:v>
                </c:pt>
                <c:pt idx="3458">
                  <c:v>2317.0529999999999</c:v>
                </c:pt>
                <c:pt idx="3459">
                  <c:v>2317.5349999999999</c:v>
                </c:pt>
                <c:pt idx="3460">
                  <c:v>2318.0169999999998</c:v>
                </c:pt>
                <c:pt idx="3461">
                  <c:v>2318.4989999999998</c:v>
                </c:pt>
                <c:pt idx="3462">
                  <c:v>2318.9810000000002</c:v>
                </c:pt>
                <c:pt idx="3463">
                  <c:v>2319.4630000000002</c:v>
                </c:pt>
                <c:pt idx="3464">
                  <c:v>2319.9459999999999</c:v>
                </c:pt>
                <c:pt idx="3465">
                  <c:v>2320.4270000000001</c:v>
                </c:pt>
                <c:pt idx="3466">
                  <c:v>2320.91</c:v>
                </c:pt>
                <c:pt idx="3467">
                  <c:v>2321.3919999999998</c:v>
                </c:pt>
                <c:pt idx="3468">
                  <c:v>2321.8739999999998</c:v>
                </c:pt>
                <c:pt idx="3469">
                  <c:v>2322.3560000000002</c:v>
                </c:pt>
                <c:pt idx="3470">
                  <c:v>2322.8380000000002</c:v>
                </c:pt>
                <c:pt idx="3471">
                  <c:v>2323.3200000000002</c:v>
                </c:pt>
                <c:pt idx="3472">
                  <c:v>2323.8020000000001</c:v>
                </c:pt>
                <c:pt idx="3473">
                  <c:v>2324.2840000000001</c:v>
                </c:pt>
                <c:pt idx="3474">
                  <c:v>2324.7669999999998</c:v>
                </c:pt>
                <c:pt idx="3475">
                  <c:v>2325.2489999999998</c:v>
                </c:pt>
                <c:pt idx="3476">
                  <c:v>2325.7310000000002</c:v>
                </c:pt>
                <c:pt idx="3477">
                  <c:v>2326.2130000000002</c:v>
                </c:pt>
                <c:pt idx="3478">
                  <c:v>2326.6950000000002</c:v>
                </c:pt>
                <c:pt idx="3479">
                  <c:v>2327.1770000000001</c:v>
                </c:pt>
                <c:pt idx="3480">
                  <c:v>2327.6590000000001</c:v>
                </c:pt>
                <c:pt idx="3481">
                  <c:v>2328.1410000000001</c:v>
                </c:pt>
                <c:pt idx="3482">
                  <c:v>2328.6239999999998</c:v>
                </c:pt>
                <c:pt idx="3483">
                  <c:v>2329.1060000000002</c:v>
                </c:pt>
                <c:pt idx="3484">
                  <c:v>2329.5880000000002</c:v>
                </c:pt>
                <c:pt idx="3485">
                  <c:v>2330.0700000000002</c:v>
                </c:pt>
                <c:pt idx="3486">
                  <c:v>2330.5520000000001</c:v>
                </c:pt>
                <c:pt idx="3487">
                  <c:v>2331.0340000000001</c:v>
                </c:pt>
                <c:pt idx="3488">
                  <c:v>2331.5160000000001</c:v>
                </c:pt>
                <c:pt idx="3489">
                  <c:v>2331.998</c:v>
                </c:pt>
                <c:pt idx="3490">
                  <c:v>2332.48</c:v>
                </c:pt>
                <c:pt idx="3491">
                  <c:v>2332.9630000000002</c:v>
                </c:pt>
                <c:pt idx="3492">
                  <c:v>2333.4450000000002</c:v>
                </c:pt>
                <c:pt idx="3493">
                  <c:v>2333.9270000000001</c:v>
                </c:pt>
                <c:pt idx="3494">
                  <c:v>2334.4090000000001</c:v>
                </c:pt>
                <c:pt idx="3495">
                  <c:v>2334.8910000000001</c:v>
                </c:pt>
                <c:pt idx="3496">
                  <c:v>2335.373</c:v>
                </c:pt>
                <c:pt idx="3497">
                  <c:v>2335.855</c:v>
                </c:pt>
                <c:pt idx="3498">
                  <c:v>2336.337</c:v>
                </c:pt>
                <c:pt idx="3499">
                  <c:v>2336.8200000000002</c:v>
                </c:pt>
                <c:pt idx="3500">
                  <c:v>2337.3020000000001</c:v>
                </c:pt>
                <c:pt idx="3501">
                  <c:v>2337.7840000000001</c:v>
                </c:pt>
                <c:pt idx="3502">
                  <c:v>2338.2660000000001</c:v>
                </c:pt>
                <c:pt idx="3503">
                  <c:v>2338.748</c:v>
                </c:pt>
                <c:pt idx="3504">
                  <c:v>2339.23</c:v>
                </c:pt>
                <c:pt idx="3505">
                  <c:v>2339.712</c:v>
                </c:pt>
                <c:pt idx="3506">
                  <c:v>2340.194</c:v>
                </c:pt>
                <c:pt idx="3507">
                  <c:v>2340.6770000000001</c:v>
                </c:pt>
                <c:pt idx="3508">
                  <c:v>2341.1590000000001</c:v>
                </c:pt>
                <c:pt idx="3509">
                  <c:v>2341.6410000000001</c:v>
                </c:pt>
                <c:pt idx="3510">
                  <c:v>2342.123</c:v>
                </c:pt>
                <c:pt idx="3511">
                  <c:v>2342.605</c:v>
                </c:pt>
                <c:pt idx="3512">
                  <c:v>2343.087</c:v>
                </c:pt>
                <c:pt idx="3513">
                  <c:v>2343.569</c:v>
                </c:pt>
                <c:pt idx="3514">
                  <c:v>2344.0509999999999</c:v>
                </c:pt>
                <c:pt idx="3515">
                  <c:v>2344.5329999999999</c:v>
                </c:pt>
                <c:pt idx="3516">
                  <c:v>2345.0160000000001</c:v>
                </c:pt>
                <c:pt idx="3517">
                  <c:v>2345.498</c:v>
                </c:pt>
                <c:pt idx="3518">
                  <c:v>2345.98</c:v>
                </c:pt>
                <c:pt idx="3519">
                  <c:v>2346.462</c:v>
                </c:pt>
                <c:pt idx="3520">
                  <c:v>2346.944</c:v>
                </c:pt>
                <c:pt idx="3521">
                  <c:v>2347.4259999999999</c:v>
                </c:pt>
                <c:pt idx="3522">
                  <c:v>2347.9079999999999</c:v>
                </c:pt>
                <c:pt idx="3523">
                  <c:v>2348.39</c:v>
                </c:pt>
                <c:pt idx="3524">
                  <c:v>2348.873</c:v>
                </c:pt>
                <c:pt idx="3525">
                  <c:v>2349.3539999999998</c:v>
                </c:pt>
                <c:pt idx="3526">
                  <c:v>2349.837</c:v>
                </c:pt>
                <c:pt idx="3527">
                  <c:v>2350.319</c:v>
                </c:pt>
                <c:pt idx="3528">
                  <c:v>2350.8009999999999</c:v>
                </c:pt>
                <c:pt idx="3529">
                  <c:v>2351.2829999999999</c:v>
                </c:pt>
                <c:pt idx="3530">
                  <c:v>2351.7649999999999</c:v>
                </c:pt>
                <c:pt idx="3531">
                  <c:v>2352.2469999999998</c:v>
                </c:pt>
                <c:pt idx="3532">
                  <c:v>2352.7289999999998</c:v>
                </c:pt>
                <c:pt idx="3533">
                  <c:v>2353.2109999999998</c:v>
                </c:pt>
                <c:pt idx="3534">
                  <c:v>2353.694</c:v>
                </c:pt>
                <c:pt idx="3535">
                  <c:v>2354.1759999999999</c:v>
                </c:pt>
                <c:pt idx="3536">
                  <c:v>2354.6579999999999</c:v>
                </c:pt>
                <c:pt idx="3537">
                  <c:v>2355.14</c:v>
                </c:pt>
                <c:pt idx="3538">
                  <c:v>2355.6219999999998</c:v>
                </c:pt>
                <c:pt idx="3539">
                  <c:v>2356.1039999999998</c:v>
                </c:pt>
                <c:pt idx="3540">
                  <c:v>2356.5859999999998</c:v>
                </c:pt>
                <c:pt idx="3541">
                  <c:v>2357.0680000000002</c:v>
                </c:pt>
                <c:pt idx="3542">
                  <c:v>2357.5509999999999</c:v>
                </c:pt>
                <c:pt idx="3543">
                  <c:v>2358.0329999999999</c:v>
                </c:pt>
                <c:pt idx="3544">
                  <c:v>2358.5149999999999</c:v>
                </c:pt>
                <c:pt idx="3545">
                  <c:v>2358.9969999999998</c:v>
                </c:pt>
                <c:pt idx="3546">
                  <c:v>2359.4789999999998</c:v>
                </c:pt>
                <c:pt idx="3547">
                  <c:v>2359.9609999999998</c:v>
                </c:pt>
                <c:pt idx="3548">
                  <c:v>2360.4430000000002</c:v>
                </c:pt>
                <c:pt idx="3549">
                  <c:v>2360.9250000000002</c:v>
                </c:pt>
                <c:pt idx="3550">
                  <c:v>2361.4070000000002</c:v>
                </c:pt>
                <c:pt idx="3551">
                  <c:v>2361.89</c:v>
                </c:pt>
                <c:pt idx="3552">
                  <c:v>2362.3719999999998</c:v>
                </c:pt>
                <c:pt idx="3553">
                  <c:v>2362.8539999999998</c:v>
                </c:pt>
                <c:pt idx="3554">
                  <c:v>2363.3359999999998</c:v>
                </c:pt>
                <c:pt idx="3555">
                  <c:v>2363.8180000000002</c:v>
                </c:pt>
                <c:pt idx="3556">
                  <c:v>2364.3000000000002</c:v>
                </c:pt>
                <c:pt idx="3557">
                  <c:v>2364.7820000000002</c:v>
                </c:pt>
                <c:pt idx="3558">
                  <c:v>2365.2640000000001</c:v>
                </c:pt>
                <c:pt idx="3559">
                  <c:v>2365.7469999999998</c:v>
                </c:pt>
                <c:pt idx="3560">
                  <c:v>2366.2289999999998</c:v>
                </c:pt>
                <c:pt idx="3561">
                  <c:v>2366.7109999999998</c:v>
                </c:pt>
                <c:pt idx="3562">
                  <c:v>2367.1930000000002</c:v>
                </c:pt>
                <c:pt idx="3563">
                  <c:v>2367.6750000000002</c:v>
                </c:pt>
                <c:pt idx="3564">
                  <c:v>2368.1570000000002</c:v>
                </c:pt>
                <c:pt idx="3565">
                  <c:v>2368.6390000000001</c:v>
                </c:pt>
                <c:pt idx="3566">
                  <c:v>2369.1210000000001</c:v>
                </c:pt>
                <c:pt idx="3567">
                  <c:v>2369.6039999999998</c:v>
                </c:pt>
                <c:pt idx="3568">
                  <c:v>2370.0859999999998</c:v>
                </c:pt>
                <c:pt idx="3569">
                  <c:v>2370.5680000000002</c:v>
                </c:pt>
                <c:pt idx="3570">
                  <c:v>2371.0500000000002</c:v>
                </c:pt>
                <c:pt idx="3571">
                  <c:v>2371.5320000000002</c:v>
                </c:pt>
                <c:pt idx="3572">
                  <c:v>2372.0140000000001</c:v>
                </c:pt>
                <c:pt idx="3573">
                  <c:v>2372.4960000000001</c:v>
                </c:pt>
                <c:pt idx="3574">
                  <c:v>2372.9780000000001</c:v>
                </c:pt>
                <c:pt idx="3575">
                  <c:v>2373.46</c:v>
                </c:pt>
                <c:pt idx="3576">
                  <c:v>2373.9430000000002</c:v>
                </c:pt>
                <c:pt idx="3577">
                  <c:v>2374.4250000000002</c:v>
                </c:pt>
                <c:pt idx="3578">
                  <c:v>2374.9070000000002</c:v>
                </c:pt>
                <c:pt idx="3579">
                  <c:v>2375.3890000000001</c:v>
                </c:pt>
                <c:pt idx="3580">
                  <c:v>2375.8710000000001</c:v>
                </c:pt>
                <c:pt idx="3581">
                  <c:v>2376.3530000000001</c:v>
                </c:pt>
                <c:pt idx="3582">
                  <c:v>2376.835</c:v>
                </c:pt>
                <c:pt idx="3583">
                  <c:v>2377.317</c:v>
                </c:pt>
                <c:pt idx="3584">
                  <c:v>2377.8000000000002</c:v>
                </c:pt>
                <c:pt idx="3585">
                  <c:v>2378.2809999999999</c:v>
                </c:pt>
                <c:pt idx="3586">
                  <c:v>2378.7640000000001</c:v>
                </c:pt>
                <c:pt idx="3587">
                  <c:v>2379.2460000000001</c:v>
                </c:pt>
                <c:pt idx="3588">
                  <c:v>2379.7280000000001</c:v>
                </c:pt>
                <c:pt idx="3589">
                  <c:v>2380.21</c:v>
                </c:pt>
                <c:pt idx="3590">
                  <c:v>2380.692</c:v>
                </c:pt>
                <c:pt idx="3591">
                  <c:v>2381.174</c:v>
                </c:pt>
                <c:pt idx="3592">
                  <c:v>2381.6559999999999</c:v>
                </c:pt>
                <c:pt idx="3593">
                  <c:v>2382.1379999999999</c:v>
                </c:pt>
                <c:pt idx="3594">
                  <c:v>2382.6210000000001</c:v>
                </c:pt>
                <c:pt idx="3595">
                  <c:v>2383.1030000000001</c:v>
                </c:pt>
                <c:pt idx="3596">
                  <c:v>2383.585</c:v>
                </c:pt>
                <c:pt idx="3597">
                  <c:v>2384.067</c:v>
                </c:pt>
                <c:pt idx="3598">
                  <c:v>2384.549</c:v>
                </c:pt>
                <c:pt idx="3599">
                  <c:v>2385.0309999999999</c:v>
                </c:pt>
                <c:pt idx="3600">
                  <c:v>2385.5129999999999</c:v>
                </c:pt>
                <c:pt idx="3601">
                  <c:v>2385.9949999999999</c:v>
                </c:pt>
                <c:pt idx="3602">
                  <c:v>2386.4780000000001</c:v>
                </c:pt>
                <c:pt idx="3603">
                  <c:v>2386.96</c:v>
                </c:pt>
                <c:pt idx="3604">
                  <c:v>2387.442</c:v>
                </c:pt>
                <c:pt idx="3605">
                  <c:v>2387.924</c:v>
                </c:pt>
                <c:pt idx="3606">
                  <c:v>2388.4059999999999</c:v>
                </c:pt>
                <c:pt idx="3607">
                  <c:v>2388.8879999999999</c:v>
                </c:pt>
                <c:pt idx="3608">
                  <c:v>2389.37</c:v>
                </c:pt>
                <c:pt idx="3609">
                  <c:v>2389.8519999999999</c:v>
                </c:pt>
                <c:pt idx="3610">
                  <c:v>2390.3339999999998</c:v>
                </c:pt>
                <c:pt idx="3611">
                  <c:v>2390.817</c:v>
                </c:pt>
                <c:pt idx="3612">
                  <c:v>2391.299</c:v>
                </c:pt>
                <c:pt idx="3613">
                  <c:v>2391.7809999999999</c:v>
                </c:pt>
                <c:pt idx="3614">
                  <c:v>2392.2629999999999</c:v>
                </c:pt>
                <c:pt idx="3615">
                  <c:v>2392.7449999999999</c:v>
                </c:pt>
                <c:pt idx="3616">
                  <c:v>2393.2269999999999</c:v>
                </c:pt>
                <c:pt idx="3617">
                  <c:v>2393.7089999999998</c:v>
                </c:pt>
                <c:pt idx="3618">
                  <c:v>2394.1909999999998</c:v>
                </c:pt>
                <c:pt idx="3619">
                  <c:v>2394.674</c:v>
                </c:pt>
                <c:pt idx="3620">
                  <c:v>2395.1559999999999</c:v>
                </c:pt>
                <c:pt idx="3621">
                  <c:v>2395.6379999999999</c:v>
                </c:pt>
                <c:pt idx="3622">
                  <c:v>2396.12</c:v>
                </c:pt>
                <c:pt idx="3623">
                  <c:v>2396.6019999999999</c:v>
                </c:pt>
                <c:pt idx="3624">
                  <c:v>2397.0839999999998</c:v>
                </c:pt>
                <c:pt idx="3625">
                  <c:v>2397.5659999999998</c:v>
                </c:pt>
                <c:pt idx="3626">
                  <c:v>2398.0479999999998</c:v>
                </c:pt>
                <c:pt idx="3627">
                  <c:v>2398.5309999999999</c:v>
                </c:pt>
                <c:pt idx="3628">
                  <c:v>2399.0129999999999</c:v>
                </c:pt>
                <c:pt idx="3629">
                  <c:v>2399.4949999999999</c:v>
                </c:pt>
                <c:pt idx="3630">
                  <c:v>2399.9769999999999</c:v>
                </c:pt>
                <c:pt idx="3631">
                  <c:v>2400.4589999999998</c:v>
                </c:pt>
                <c:pt idx="3632">
                  <c:v>2400.9409999999998</c:v>
                </c:pt>
                <c:pt idx="3633">
                  <c:v>2401.4229999999998</c:v>
                </c:pt>
                <c:pt idx="3634">
                  <c:v>2401.9050000000002</c:v>
                </c:pt>
                <c:pt idx="3635">
                  <c:v>2402.3870000000002</c:v>
                </c:pt>
                <c:pt idx="3636">
                  <c:v>2402.87</c:v>
                </c:pt>
                <c:pt idx="3637">
                  <c:v>2403.3519999999999</c:v>
                </c:pt>
                <c:pt idx="3638">
                  <c:v>2403.8339999999998</c:v>
                </c:pt>
                <c:pt idx="3639">
                  <c:v>2404.3159999999998</c:v>
                </c:pt>
                <c:pt idx="3640">
                  <c:v>2404.7979999999998</c:v>
                </c:pt>
                <c:pt idx="3641">
                  <c:v>2405.2800000000002</c:v>
                </c:pt>
                <c:pt idx="3642">
                  <c:v>2405.7620000000002</c:v>
                </c:pt>
                <c:pt idx="3643">
                  <c:v>2406.2440000000001</c:v>
                </c:pt>
                <c:pt idx="3644">
                  <c:v>2406.7269999999999</c:v>
                </c:pt>
                <c:pt idx="3645">
                  <c:v>2407.2080000000001</c:v>
                </c:pt>
                <c:pt idx="3646">
                  <c:v>2407.6909999999998</c:v>
                </c:pt>
                <c:pt idx="3647">
                  <c:v>2408.1729999999998</c:v>
                </c:pt>
                <c:pt idx="3648">
                  <c:v>2408.6550000000002</c:v>
                </c:pt>
                <c:pt idx="3649">
                  <c:v>2409.1370000000002</c:v>
                </c:pt>
                <c:pt idx="3650">
                  <c:v>2409.6190000000001</c:v>
                </c:pt>
                <c:pt idx="3651">
                  <c:v>2410.1010000000001</c:v>
                </c:pt>
                <c:pt idx="3652">
                  <c:v>2410.5830000000001</c:v>
                </c:pt>
                <c:pt idx="3653">
                  <c:v>2411.0650000000001</c:v>
                </c:pt>
                <c:pt idx="3654">
                  <c:v>2411.5479999999998</c:v>
                </c:pt>
                <c:pt idx="3655">
                  <c:v>2412.0300000000002</c:v>
                </c:pt>
                <c:pt idx="3656">
                  <c:v>2412.5120000000002</c:v>
                </c:pt>
                <c:pt idx="3657">
                  <c:v>2412.9940000000001</c:v>
                </c:pt>
                <c:pt idx="3658">
                  <c:v>2413.4760000000001</c:v>
                </c:pt>
                <c:pt idx="3659">
                  <c:v>2413.9580000000001</c:v>
                </c:pt>
                <c:pt idx="3660">
                  <c:v>2414.44</c:v>
                </c:pt>
                <c:pt idx="3661">
                  <c:v>2414.922</c:v>
                </c:pt>
                <c:pt idx="3662">
                  <c:v>2415.4050000000002</c:v>
                </c:pt>
                <c:pt idx="3663">
                  <c:v>2415.8870000000002</c:v>
                </c:pt>
                <c:pt idx="3664">
                  <c:v>2416.3690000000001</c:v>
                </c:pt>
                <c:pt idx="3665">
                  <c:v>2416.8510000000001</c:v>
                </c:pt>
                <c:pt idx="3666">
                  <c:v>2417.3330000000001</c:v>
                </c:pt>
                <c:pt idx="3667">
                  <c:v>2417.8150000000001</c:v>
                </c:pt>
                <c:pt idx="3668">
                  <c:v>2418.297</c:v>
                </c:pt>
                <c:pt idx="3669">
                  <c:v>2418.779</c:v>
                </c:pt>
                <c:pt idx="3670">
                  <c:v>2419.261</c:v>
                </c:pt>
                <c:pt idx="3671">
                  <c:v>2419.7440000000001</c:v>
                </c:pt>
                <c:pt idx="3672">
                  <c:v>2420.2260000000001</c:v>
                </c:pt>
                <c:pt idx="3673">
                  <c:v>2420.7080000000001</c:v>
                </c:pt>
                <c:pt idx="3674">
                  <c:v>2421.19</c:v>
                </c:pt>
                <c:pt idx="3675">
                  <c:v>2421.672</c:v>
                </c:pt>
                <c:pt idx="3676">
                  <c:v>2422.154</c:v>
                </c:pt>
                <c:pt idx="3677">
                  <c:v>2422.636</c:v>
                </c:pt>
                <c:pt idx="3678">
                  <c:v>2423.1179999999999</c:v>
                </c:pt>
                <c:pt idx="3679">
                  <c:v>2423.6010000000001</c:v>
                </c:pt>
                <c:pt idx="3680">
                  <c:v>2424.0830000000001</c:v>
                </c:pt>
                <c:pt idx="3681">
                  <c:v>2424.5650000000001</c:v>
                </c:pt>
                <c:pt idx="3682">
                  <c:v>2425.047</c:v>
                </c:pt>
                <c:pt idx="3683">
                  <c:v>2425.529</c:v>
                </c:pt>
                <c:pt idx="3684">
                  <c:v>2426.011</c:v>
                </c:pt>
                <c:pt idx="3685">
                  <c:v>2426.4929999999999</c:v>
                </c:pt>
                <c:pt idx="3686">
                  <c:v>2426.9749999999999</c:v>
                </c:pt>
                <c:pt idx="3687">
                  <c:v>2427.4580000000001</c:v>
                </c:pt>
                <c:pt idx="3688">
                  <c:v>2427.94</c:v>
                </c:pt>
                <c:pt idx="3689">
                  <c:v>2428.422</c:v>
                </c:pt>
                <c:pt idx="3690">
                  <c:v>2428.904</c:v>
                </c:pt>
                <c:pt idx="3691">
                  <c:v>2429.386</c:v>
                </c:pt>
                <c:pt idx="3692">
                  <c:v>2429.8679999999999</c:v>
                </c:pt>
                <c:pt idx="3693">
                  <c:v>2430.35</c:v>
                </c:pt>
                <c:pt idx="3694">
                  <c:v>2430.8319999999999</c:v>
                </c:pt>
                <c:pt idx="3695">
                  <c:v>2431.3139999999999</c:v>
                </c:pt>
                <c:pt idx="3696">
                  <c:v>2431.797</c:v>
                </c:pt>
                <c:pt idx="3697">
                  <c:v>2432.279</c:v>
                </c:pt>
                <c:pt idx="3698">
                  <c:v>2432.761</c:v>
                </c:pt>
                <c:pt idx="3699">
                  <c:v>2433.2429999999999</c:v>
                </c:pt>
                <c:pt idx="3700">
                  <c:v>2433.7249999999999</c:v>
                </c:pt>
                <c:pt idx="3701">
                  <c:v>2434.2069999999999</c:v>
                </c:pt>
                <c:pt idx="3702">
                  <c:v>2434.6889999999999</c:v>
                </c:pt>
                <c:pt idx="3703">
                  <c:v>2435.1709999999998</c:v>
                </c:pt>
                <c:pt idx="3704">
                  <c:v>2435.654</c:v>
                </c:pt>
                <c:pt idx="3705">
                  <c:v>2436.1350000000002</c:v>
                </c:pt>
                <c:pt idx="3706">
                  <c:v>2436.6179999999999</c:v>
                </c:pt>
                <c:pt idx="3707">
                  <c:v>2437.1</c:v>
                </c:pt>
                <c:pt idx="3708">
                  <c:v>2437.5819999999999</c:v>
                </c:pt>
                <c:pt idx="3709">
                  <c:v>2438.0639999999999</c:v>
                </c:pt>
                <c:pt idx="3710">
                  <c:v>2438.5459999999998</c:v>
                </c:pt>
                <c:pt idx="3711">
                  <c:v>2439.0279999999998</c:v>
                </c:pt>
                <c:pt idx="3712">
                  <c:v>2439.5100000000002</c:v>
                </c:pt>
                <c:pt idx="3713">
                  <c:v>2439.9920000000002</c:v>
                </c:pt>
                <c:pt idx="3714">
                  <c:v>2440.4749999999999</c:v>
                </c:pt>
                <c:pt idx="3715">
                  <c:v>2440.9569999999999</c:v>
                </c:pt>
                <c:pt idx="3716">
                  <c:v>2441.4389999999999</c:v>
                </c:pt>
                <c:pt idx="3717">
                  <c:v>2441.9209999999998</c:v>
                </c:pt>
                <c:pt idx="3718">
                  <c:v>2442.4029999999998</c:v>
                </c:pt>
                <c:pt idx="3719">
                  <c:v>2442.8850000000002</c:v>
                </c:pt>
                <c:pt idx="3720">
                  <c:v>2443.3670000000002</c:v>
                </c:pt>
                <c:pt idx="3721">
                  <c:v>2443.8490000000002</c:v>
                </c:pt>
                <c:pt idx="3722">
                  <c:v>2444.3319999999999</c:v>
                </c:pt>
                <c:pt idx="3723">
                  <c:v>2444.8139999999999</c:v>
                </c:pt>
                <c:pt idx="3724">
                  <c:v>2445.2959999999998</c:v>
                </c:pt>
                <c:pt idx="3725">
                  <c:v>2445.7779999999998</c:v>
                </c:pt>
                <c:pt idx="3726">
                  <c:v>2446.2600000000002</c:v>
                </c:pt>
                <c:pt idx="3727">
                  <c:v>2446.7420000000002</c:v>
                </c:pt>
                <c:pt idx="3728">
                  <c:v>2447.2240000000002</c:v>
                </c:pt>
                <c:pt idx="3729">
                  <c:v>2447.7060000000001</c:v>
                </c:pt>
                <c:pt idx="3730">
                  <c:v>2448.1880000000001</c:v>
                </c:pt>
                <c:pt idx="3731">
                  <c:v>2448.6709999999998</c:v>
                </c:pt>
                <c:pt idx="3732">
                  <c:v>2449.1529999999998</c:v>
                </c:pt>
                <c:pt idx="3733">
                  <c:v>2449.6350000000002</c:v>
                </c:pt>
                <c:pt idx="3734">
                  <c:v>2450.1170000000002</c:v>
                </c:pt>
                <c:pt idx="3735">
                  <c:v>2450.5990000000002</c:v>
                </c:pt>
                <c:pt idx="3736">
                  <c:v>2451.0810000000001</c:v>
                </c:pt>
                <c:pt idx="3737">
                  <c:v>2451.5630000000001</c:v>
                </c:pt>
                <c:pt idx="3738">
                  <c:v>2452.0450000000001</c:v>
                </c:pt>
                <c:pt idx="3739">
                  <c:v>2452.5279999999998</c:v>
                </c:pt>
                <c:pt idx="3740">
                  <c:v>2453.0100000000002</c:v>
                </c:pt>
                <c:pt idx="3741">
                  <c:v>2453.4920000000002</c:v>
                </c:pt>
                <c:pt idx="3742">
                  <c:v>2453.9740000000002</c:v>
                </c:pt>
                <c:pt idx="3743">
                  <c:v>2454.4560000000001</c:v>
                </c:pt>
                <c:pt idx="3744">
                  <c:v>2454.9380000000001</c:v>
                </c:pt>
                <c:pt idx="3745">
                  <c:v>2455.42</c:v>
                </c:pt>
                <c:pt idx="3746">
                  <c:v>2455.902</c:v>
                </c:pt>
                <c:pt idx="3747">
                  <c:v>2456.3850000000002</c:v>
                </c:pt>
                <c:pt idx="3748">
                  <c:v>2456.8670000000002</c:v>
                </c:pt>
                <c:pt idx="3749">
                  <c:v>2457.3490000000002</c:v>
                </c:pt>
                <c:pt idx="3750">
                  <c:v>2457.8310000000001</c:v>
                </c:pt>
                <c:pt idx="3751">
                  <c:v>2458.3130000000001</c:v>
                </c:pt>
                <c:pt idx="3752">
                  <c:v>2458.7950000000001</c:v>
                </c:pt>
                <c:pt idx="3753">
                  <c:v>2459.277</c:v>
                </c:pt>
                <c:pt idx="3754">
                  <c:v>2459.759</c:v>
                </c:pt>
                <c:pt idx="3755">
                  <c:v>2460.241</c:v>
                </c:pt>
                <c:pt idx="3756">
                  <c:v>2460.7240000000002</c:v>
                </c:pt>
                <c:pt idx="3757">
                  <c:v>2461.2060000000001</c:v>
                </c:pt>
                <c:pt idx="3758">
                  <c:v>2461.6880000000001</c:v>
                </c:pt>
                <c:pt idx="3759">
                  <c:v>2462.17</c:v>
                </c:pt>
                <c:pt idx="3760">
                  <c:v>2462.652</c:v>
                </c:pt>
                <c:pt idx="3761">
                  <c:v>2463.134</c:v>
                </c:pt>
                <c:pt idx="3762">
                  <c:v>2463.616</c:v>
                </c:pt>
                <c:pt idx="3763">
                  <c:v>2464.098</c:v>
                </c:pt>
                <c:pt idx="3764">
                  <c:v>2464.5810000000001</c:v>
                </c:pt>
                <c:pt idx="3765">
                  <c:v>2465.0630000000001</c:v>
                </c:pt>
                <c:pt idx="3766">
                  <c:v>2465.5450000000001</c:v>
                </c:pt>
                <c:pt idx="3767">
                  <c:v>2466.027</c:v>
                </c:pt>
                <c:pt idx="3768">
                  <c:v>2466.509</c:v>
                </c:pt>
                <c:pt idx="3769">
                  <c:v>2466.991</c:v>
                </c:pt>
                <c:pt idx="3770">
                  <c:v>2467.473</c:v>
                </c:pt>
                <c:pt idx="3771">
                  <c:v>2467.9549999999999</c:v>
                </c:pt>
                <c:pt idx="3772">
                  <c:v>2468.4380000000001</c:v>
                </c:pt>
                <c:pt idx="3773">
                  <c:v>2468.9189999999999</c:v>
                </c:pt>
                <c:pt idx="3774">
                  <c:v>2469.402</c:v>
                </c:pt>
                <c:pt idx="3775">
                  <c:v>2469.884</c:v>
                </c:pt>
                <c:pt idx="3776">
                  <c:v>2470.366</c:v>
                </c:pt>
                <c:pt idx="3777">
                  <c:v>2470.848</c:v>
                </c:pt>
                <c:pt idx="3778">
                  <c:v>2471.33</c:v>
                </c:pt>
                <c:pt idx="3779">
                  <c:v>2471.8119999999999</c:v>
                </c:pt>
                <c:pt idx="3780">
                  <c:v>2472.2939999999999</c:v>
                </c:pt>
                <c:pt idx="3781">
                  <c:v>2472.7759999999998</c:v>
                </c:pt>
                <c:pt idx="3782">
                  <c:v>2473.259</c:v>
                </c:pt>
                <c:pt idx="3783">
                  <c:v>2473.741</c:v>
                </c:pt>
                <c:pt idx="3784">
                  <c:v>2474.223</c:v>
                </c:pt>
                <c:pt idx="3785">
                  <c:v>2474.7049999999999</c:v>
                </c:pt>
                <c:pt idx="3786">
                  <c:v>2475.1869999999999</c:v>
                </c:pt>
                <c:pt idx="3787">
                  <c:v>2475.6689999999999</c:v>
                </c:pt>
                <c:pt idx="3788">
                  <c:v>2476.1509999999998</c:v>
                </c:pt>
                <c:pt idx="3789">
                  <c:v>2476.6329999999998</c:v>
                </c:pt>
                <c:pt idx="3790">
                  <c:v>2477.1149999999998</c:v>
                </c:pt>
                <c:pt idx="3791">
                  <c:v>2477.598</c:v>
                </c:pt>
                <c:pt idx="3792">
                  <c:v>2478.08</c:v>
                </c:pt>
                <c:pt idx="3793">
                  <c:v>2478.5619999999999</c:v>
                </c:pt>
                <c:pt idx="3794">
                  <c:v>2479.0439999999999</c:v>
                </c:pt>
                <c:pt idx="3795">
                  <c:v>2479.5259999999998</c:v>
                </c:pt>
                <c:pt idx="3796">
                  <c:v>2480.0079999999998</c:v>
                </c:pt>
                <c:pt idx="3797">
                  <c:v>2480.4899999999998</c:v>
                </c:pt>
                <c:pt idx="3798">
                  <c:v>2480.9720000000002</c:v>
                </c:pt>
                <c:pt idx="3799">
                  <c:v>2481.4549999999999</c:v>
                </c:pt>
                <c:pt idx="3800">
                  <c:v>2481.9369999999999</c:v>
                </c:pt>
                <c:pt idx="3801">
                  <c:v>2482.4189999999999</c:v>
                </c:pt>
                <c:pt idx="3802">
                  <c:v>2482.9009999999998</c:v>
                </c:pt>
                <c:pt idx="3803">
                  <c:v>2483.3829999999998</c:v>
                </c:pt>
                <c:pt idx="3804">
                  <c:v>2483.8649999999998</c:v>
                </c:pt>
                <c:pt idx="3805">
                  <c:v>2484.3470000000002</c:v>
                </c:pt>
                <c:pt idx="3806">
                  <c:v>2484.8290000000002</c:v>
                </c:pt>
                <c:pt idx="3807">
                  <c:v>2485.3119999999999</c:v>
                </c:pt>
                <c:pt idx="3808">
                  <c:v>2485.7939999999999</c:v>
                </c:pt>
                <c:pt idx="3809">
                  <c:v>2486.2759999999998</c:v>
                </c:pt>
                <c:pt idx="3810">
                  <c:v>2486.7579999999998</c:v>
                </c:pt>
                <c:pt idx="3811">
                  <c:v>2487.2399999999998</c:v>
                </c:pt>
                <c:pt idx="3812">
                  <c:v>2487.7220000000002</c:v>
                </c:pt>
                <c:pt idx="3813">
                  <c:v>2488.2040000000002</c:v>
                </c:pt>
                <c:pt idx="3814">
                  <c:v>2488.6860000000001</c:v>
                </c:pt>
                <c:pt idx="3815">
                  <c:v>2489.1680000000001</c:v>
                </c:pt>
                <c:pt idx="3816">
                  <c:v>2489.6509999999998</c:v>
                </c:pt>
                <c:pt idx="3817">
                  <c:v>2490.1329999999998</c:v>
                </c:pt>
                <c:pt idx="3818">
                  <c:v>2490.6149999999998</c:v>
                </c:pt>
                <c:pt idx="3819">
                  <c:v>2491.0970000000002</c:v>
                </c:pt>
                <c:pt idx="3820">
                  <c:v>2491.5790000000002</c:v>
                </c:pt>
                <c:pt idx="3821">
                  <c:v>2492.0610000000001</c:v>
                </c:pt>
                <c:pt idx="3822">
                  <c:v>2492.5430000000001</c:v>
                </c:pt>
                <c:pt idx="3823">
                  <c:v>2493.0250000000001</c:v>
                </c:pt>
                <c:pt idx="3824">
                  <c:v>2493.5079999999998</c:v>
                </c:pt>
                <c:pt idx="3825">
                  <c:v>2493.9899999999998</c:v>
                </c:pt>
                <c:pt idx="3826">
                  <c:v>2494.4720000000002</c:v>
                </c:pt>
                <c:pt idx="3827">
                  <c:v>2494.9540000000002</c:v>
                </c:pt>
                <c:pt idx="3828">
                  <c:v>2495.4360000000001</c:v>
                </c:pt>
                <c:pt idx="3829">
                  <c:v>2495.9180000000001</c:v>
                </c:pt>
                <c:pt idx="3830">
                  <c:v>2496.4</c:v>
                </c:pt>
                <c:pt idx="3831">
                  <c:v>2496.8820000000001</c:v>
                </c:pt>
                <c:pt idx="3832">
                  <c:v>2497.3649999999998</c:v>
                </c:pt>
                <c:pt idx="3833">
                  <c:v>2497.846</c:v>
                </c:pt>
                <c:pt idx="3834">
                  <c:v>2498.3290000000002</c:v>
                </c:pt>
                <c:pt idx="3835">
                  <c:v>2498.8110000000001</c:v>
                </c:pt>
                <c:pt idx="3836">
                  <c:v>2499.2930000000001</c:v>
                </c:pt>
                <c:pt idx="3837">
                  <c:v>2499.7750000000001</c:v>
                </c:pt>
                <c:pt idx="3838">
                  <c:v>2500.2570000000001</c:v>
                </c:pt>
                <c:pt idx="3839">
                  <c:v>2500.739</c:v>
                </c:pt>
                <c:pt idx="3840">
                  <c:v>2501.221</c:v>
                </c:pt>
                <c:pt idx="3841">
                  <c:v>2501.703</c:v>
                </c:pt>
                <c:pt idx="3842">
                  <c:v>2502.1860000000001</c:v>
                </c:pt>
                <c:pt idx="3843">
                  <c:v>2502.6680000000001</c:v>
                </c:pt>
                <c:pt idx="3844">
                  <c:v>2503.15</c:v>
                </c:pt>
                <c:pt idx="3845">
                  <c:v>2503.6320000000001</c:v>
                </c:pt>
                <c:pt idx="3846">
                  <c:v>2504.114</c:v>
                </c:pt>
                <c:pt idx="3847">
                  <c:v>2504.596</c:v>
                </c:pt>
                <c:pt idx="3848">
                  <c:v>2505.078</c:v>
                </c:pt>
                <c:pt idx="3849">
                  <c:v>2505.56</c:v>
                </c:pt>
                <c:pt idx="3850">
                  <c:v>2506.0419999999999</c:v>
                </c:pt>
                <c:pt idx="3851">
                  <c:v>2506.5250000000001</c:v>
                </c:pt>
                <c:pt idx="3852">
                  <c:v>2507.0070000000001</c:v>
                </c:pt>
                <c:pt idx="3853">
                  <c:v>2507.489</c:v>
                </c:pt>
                <c:pt idx="3854">
                  <c:v>2507.971</c:v>
                </c:pt>
                <c:pt idx="3855">
                  <c:v>2508.453</c:v>
                </c:pt>
                <c:pt idx="3856">
                  <c:v>2508.9349999999999</c:v>
                </c:pt>
                <c:pt idx="3857">
                  <c:v>2509.4169999999999</c:v>
                </c:pt>
                <c:pt idx="3858">
                  <c:v>2509.8989999999999</c:v>
                </c:pt>
                <c:pt idx="3859">
                  <c:v>2510.3820000000001</c:v>
                </c:pt>
                <c:pt idx="3860">
                  <c:v>2510.864</c:v>
                </c:pt>
                <c:pt idx="3861">
                  <c:v>2511.346</c:v>
                </c:pt>
                <c:pt idx="3862">
                  <c:v>2511.828</c:v>
                </c:pt>
                <c:pt idx="3863">
                  <c:v>2512.31</c:v>
                </c:pt>
                <c:pt idx="3864">
                  <c:v>2512.7919999999999</c:v>
                </c:pt>
                <c:pt idx="3865">
                  <c:v>2513.2739999999999</c:v>
                </c:pt>
                <c:pt idx="3866">
                  <c:v>2513.7559999999999</c:v>
                </c:pt>
                <c:pt idx="3867">
                  <c:v>2514.239</c:v>
                </c:pt>
                <c:pt idx="3868">
                  <c:v>2514.721</c:v>
                </c:pt>
                <c:pt idx="3869">
                  <c:v>2515.203</c:v>
                </c:pt>
                <c:pt idx="3870">
                  <c:v>2515.6849999999999</c:v>
                </c:pt>
                <c:pt idx="3871">
                  <c:v>2516.1669999999999</c:v>
                </c:pt>
                <c:pt idx="3872">
                  <c:v>2516.6489999999999</c:v>
                </c:pt>
                <c:pt idx="3873">
                  <c:v>2517.1309999999999</c:v>
                </c:pt>
                <c:pt idx="3874">
                  <c:v>2517.6129999999998</c:v>
                </c:pt>
                <c:pt idx="3875">
                  <c:v>2518.0949999999998</c:v>
                </c:pt>
                <c:pt idx="3876">
                  <c:v>2518.578</c:v>
                </c:pt>
                <c:pt idx="3877">
                  <c:v>2519.06</c:v>
                </c:pt>
                <c:pt idx="3878">
                  <c:v>2519.5419999999999</c:v>
                </c:pt>
                <c:pt idx="3879">
                  <c:v>2520.0239999999999</c:v>
                </c:pt>
                <c:pt idx="3880">
                  <c:v>2520.5059999999999</c:v>
                </c:pt>
                <c:pt idx="3881">
                  <c:v>2520.9879999999998</c:v>
                </c:pt>
                <c:pt idx="3882">
                  <c:v>2521.4699999999998</c:v>
                </c:pt>
                <c:pt idx="3883">
                  <c:v>2521.9520000000002</c:v>
                </c:pt>
                <c:pt idx="3884">
                  <c:v>2522.4349999999999</c:v>
                </c:pt>
                <c:pt idx="3885">
                  <c:v>2522.9169999999999</c:v>
                </c:pt>
                <c:pt idx="3886">
                  <c:v>2523.3989999999999</c:v>
                </c:pt>
                <c:pt idx="3887">
                  <c:v>2523.8809999999999</c:v>
                </c:pt>
                <c:pt idx="3888">
                  <c:v>2524.3629999999998</c:v>
                </c:pt>
                <c:pt idx="3889">
                  <c:v>2524.8449999999998</c:v>
                </c:pt>
                <c:pt idx="3890">
                  <c:v>2525.3270000000002</c:v>
                </c:pt>
                <c:pt idx="3891">
                  <c:v>2525.8090000000002</c:v>
                </c:pt>
                <c:pt idx="3892">
                  <c:v>2526.2919999999999</c:v>
                </c:pt>
                <c:pt idx="3893">
                  <c:v>2526.7730000000001</c:v>
                </c:pt>
                <c:pt idx="3894">
                  <c:v>2527.2559999999999</c:v>
                </c:pt>
                <c:pt idx="3895">
                  <c:v>2527.7379999999998</c:v>
                </c:pt>
                <c:pt idx="3896">
                  <c:v>2528.2199999999998</c:v>
                </c:pt>
                <c:pt idx="3897">
                  <c:v>2528.7020000000002</c:v>
                </c:pt>
                <c:pt idx="3898">
                  <c:v>2529.1840000000002</c:v>
                </c:pt>
                <c:pt idx="3899">
                  <c:v>2529.6660000000002</c:v>
                </c:pt>
                <c:pt idx="3900">
                  <c:v>2530.1480000000001</c:v>
                </c:pt>
                <c:pt idx="3901">
                  <c:v>2530.63</c:v>
                </c:pt>
                <c:pt idx="3902">
                  <c:v>2531.1129999999998</c:v>
                </c:pt>
                <c:pt idx="3903">
                  <c:v>2531.5949999999998</c:v>
                </c:pt>
                <c:pt idx="3904">
                  <c:v>2532.0770000000002</c:v>
                </c:pt>
                <c:pt idx="3905">
                  <c:v>2532.5590000000002</c:v>
                </c:pt>
                <c:pt idx="3906">
                  <c:v>2533.0410000000002</c:v>
                </c:pt>
                <c:pt idx="3907">
                  <c:v>2533.5230000000001</c:v>
                </c:pt>
                <c:pt idx="3908">
                  <c:v>2534.0050000000001</c:v>
                </c:pt>
                <c:pt idx="3909">
                  <c:v>2534.4870000000001</c:v>
                </c:pt>
                <c:pt idx="3910">
                  <c:v>2534.9690000000001</c:v>
                </c:pt>
                <c:pt idx="3911">
                  <c:v>2535.4520000000002</c:v>
                </c:pt>
                <c:pt idx="3912">
                  <c:v>2535.9340000000002</c:v>
                </c:pt>
                <c:pt idx="3913">
                  <c:v>2536.4160000000002</c:v>
                </c:pt>
                <c:pt idx="3914">
                  <c:v>2536.8980000000001</c:v>
                </c:pt>
                <c:pt idx="3915">
                  <c:v>2537.38</c:v>
                </c:pt>
                <c:pt idx="3916">
                  <c:v>2537.8620000000001</c:v>
                </c:pt>
                <c:pt idx="3917">
                  <c:v>2538.3440000000001</c:v>
                </c:pt>
                <c:pt idx="3918">
                  <c:v>2538.826</c:v>
                </c:pt>
                <c:pt idx="3919">
                  <c:v>2539.3090000000002</c:v>
                </c:pt>
                <c:pt idx="3920">
                  <c:v>2539.7910000000002</c:v>
                </c:pt>
                <c:pt idx="3921">
                  <c:v>2540.2730000000001</c:v>
                </c:pt>
                <c:pt idx="3922">
                  <c:v>2540.7550000000001</c:v>
                </c:pt>
                <c:pt idx="3923">
                  <c:v>2541.2370000000001</c:v>
                </c:pt>
                <c:pt idx="3924">
                  <c:v>2541.7190000000001</c:v>
                </c:pt>
                <c:pt idx="3925">
                  <c:v>2542.201</c:v>
                </c:pt>
                <c:pt idx="3926">
                  <c:v>2542.683</c:v>
                </c:pt>
                <c:pt idx="3927">
                  <c:v>2543.1660000000002</c:v>
                </c:pt>
                <c:pt idx="3928">
                  <c:v>2543.6480000000001</c:v>
                </c:pt>
                <c:pt idx="3929">
                  <c:v>2544.13</c:v>
                </c:pt>
                <c:pt idx="3930">
                  <c:v>2544.6120000000001</c:v>
                </c:pt>
                <c:pt idx="3931">
                  <c:v>2545.0940000000001</c:v>
                </c:pt>
                <c:pt idx="3932">
                  <c:v>2545.576</c:v>
                </c:pt>
                <c:pt idx="3933">
                  <c:v>2546.058</c:v>
                </c:pt>
                <c:pt idx="3934">
                  <c:v>2546.54</c:v>
                </c:pt>
                <c:pt idx="3935">
                  <c:v>2547.0219999999999</c:v>
                </c:pt>
                <c:pt idx="3936">
                  <c:v>2547.5050000000001</c:v>
                </c:pt>
                <c:pt idx="3937">
                  <c:v>2547.9870000000001</c:v>
                </c:pt>
                <c:pt idx="3938">
                  <c:v>2548.4690000000001</c:v>
                </c:pt>
                <c:pt idx="3939">
                  <c:v>2548.951</c:v>
                </c:pt>
                <c:pt idx="3940">
                  <c:v>2549.433</c:v>
                </c:pt>
                <c:pt idx="3941">
                  <c:v>2549.915</c:v>
                </c:pt>
                <c:pt idx="3942">
                  <c:v>2550.3969999999999</c:v>
                </c:pt>
                <c:pt idx="3943">
                  <c:v>2550.8789999999999</c:v>
                </c:pt>
                <c:pt idx="3944">
                  <c:v>2551.3620000000001</c:v>
                </c:pt>
                <c:pt idx="3945">
                  <c:v>2551.8440000000001</c:v>
                </c:pt>
                <c:pt idx="3946">
                  <c:v>2552.326</c:v>
                </c:pt>
                <c:pt idx="3947">
                  <c:v>2552.808</c:v>
                </c:pt>
                <c:pt idx="3948">
                  <c:v>2553.29</c:v>
                </c:pt>
                <c:pt idx="3949">
                  <c:v>2553.7719999999999</c:v>
                </c:pt>
                <c:pt idx="3950">
                  <c:v>2554.2539999999999</c:v>
                </c:pt>
                <c:pt idx="3951">
                  <c:v>2554.7359999999999</c:v>
                </c:pt>
                <c:pt idx="3952">
                  <c:v>2555.2190000000001</c:v>
                </c:pt>
                <c:pt idx="3953">
                  <c:v>2555.6999999999998</c:v>
                </c:pt>
                <c:pt idx="3954">
                  <c:v>2556.183</c:v>
                </c:pt>
                <c:pt idx="3955">
                  <c:v>2556.665</c:v>
                </c:pt>
                <c:pt idx="3956">
                  <c:v>2557.1469999999999</c:v>
                </c:pt>
                <c:pt idx="3957">
                  <c:v>2557.6289999999999</c:v>
                </c:pt>
                <c:pt idx="3958">
                  <c:v>2558.1109999999999</c:v>
                </c:pt>
                <c:pt idx="3959">
                  <c:v>2558.5929999999998</c:v>
                </c:pt>
                <c:pt idx="3960">
                  <c:v>2559.0749999999998</c:v>
                </c:pt>
                <c:pt idx="3961">
                  <c:v>2559.5569999999998</c:v>
                </c:pt>
                <c:pt idx="3962">
                  <c:v>2560.04</c:v>
                </c:pt>
                <c:pt idx="3963">
                  <c:v>2560.5219999999999</c:v>
                </c:pt>
                <c:pt idx="3964">
                  <c:v>2561.0039999999999</c:v>
                </c:pt>
                <c:pt idx="3965">
                  <c:v>2561.4859999999999</c:v>
                </c:pt>
                <c:pt idx="3966">
                  <c:v>2561.9679999999998</c:v>
                </c:pt>
                <c:pt idx="3967">
                  <c:v>2562.4499999999998</c:v>
                </c:pt>
                <c:pt idx="3968">
                  <c:v>2562.9319999999998</c:v>
                </c:pt>
                <c:pt idx="3969">
                  <c:v>2563.4140000000002</c:v>
                </c:pt>
                <c:pt idx="3970">
                  <c:v>2563.8960000000002</c:v>
                </c:pt>
                <c:pt idx="3971">
                  <c:v>2564.3789999999999</c:v>
                </c:pt>
                <c:pt idx="3972">
                  <c:v>2564.8609999999999</c:v>
                </c:pt>
                <c:pt idx="3973">
                  <c:v>2565.3429999999998</c:v>
                </c:pt>
                <c:pt idx="3974">
                  <c:v>2565.8249999999998</c:v>
                </c:pt>
                <c:pt idx="3975">
                  <c:v>2566.3069999999998</c:v>
                </c:pt>
                <c:pt idx="3976">
                  <c:v>2566.7890000000002</c:v>
                </c:pt>
                <c:pt idx="3977">
                  <c:v>2567.2710000000002</c:v>
                </c:pt>
                <c:pt idx="3978">
                  <c:v>2567.7530000000002</c:v>
                </c:pt>
                <c:pt idx="3979">
                  <c:v>2568.2359999999999</c:v>
                </c:pt>
                <c:pt idx="3980">
                  <c:v>2568.7179999999998</c:v>
                </c:pt>
                <c:pt idx="3981">
                  <c:v>2569.1999999999998</c:v>
                </c:pt>
                <c:pt idx="3982">
                  <c:v>2569.6819999999998</c:v>
                </c:pt>
                <c:pt idx="3983">
                  <c:v>2570.1640000000002</c:v>
                </c:pt>
                <c:pt idx="3984">
                  <c:v>2570.6460000000002</c:v>
                </c:pt>
                <c:pt idx="3985">
                  <c:v>2571.1280000000002</c:v>
                </c:pt>
                <c:pt idx="3986">
                  <c:v>2571.61</c:v>
                </c:pt>
                <c:pt idx="3987">
                  <c:v>2572.0929999999998</c:v>
                </c:pt>
                <c:pt idx="3988">
                  <c:v>2572.5749999999998</c:v>
                </c:pt>
                <c:pt idx="3989">
                  <c:v>2573.0569999999998</c:v>
                </c:pt>
                <c:pt idx="3990">
                  <c:v>2573.5390000000002</c:v>
                </c:pt>
                <c:pt idx="3991">
                  <c:v>2574.0210000000002</c:v>
                </c:pt>
                <c:pt idx="3992">
                  <c:v>2574.5030000000002</c:v>
                </c:pt>
                <c:pt idx="3993">
                  <c:v>2574.9850000000001</c:v>
                </c:pt>
                <c:pt idx="3994">
                  <c:v>2575.4670000000001</c:v>
                </c:pt>
                <c:pt idx="3995">
                  <c:v>2575.9490000000001</c:v>
                </c:pt>
                <c:pt idx="3996">
                  <c:v>2576.4319999999998</c:v>
                </c:pt>
                <c:pt idx="3997">
                  <c:v>2576.9140000000002</c:v>
                </c:pt>
                <c:pt idx="3998">
                  <c:v>2577.3960000000002</c:v>
                </c:pt>
                <c:pt idx="3999">
                  <c:v>2577.8780000000002</c:v>
                </c:pt>
                <c:pt idx="4000">
                  <c:v>2578.36</c:v>
                </c:pt>
                <c:pt idx="4001">
                  <c:v>2578.8420000000001</c:v>
                </c:pt>
                <c:pt idx="4002">
                  <c:v>2579.3240000000001</c:v>
                </c:pt>
                <c:pt idx="4003">
                  <c:v>2579.806</c:v>
                </c:pt>
                <c:pt idx="4004">
                  <c:v>2580.2890000000002</c:v>
                </c:pt>
                <c:pt idx="4005">
                  <c:v>2580.7710000000002</c:v>
                </c:pt>
                <c:pt idx="4006">
                  <c:v>2581.2530000000002</c:v>
                </c:pt>
                <c:pt idx="4007">
                  <c:v>2581.7350000000001</c:v>
                </c:pt>
                <c:pt idx="4008">
                  <c:v>2582.2170000000001</c:v>
                </c:pt>
                <c:pt idx="4009">
                  <c:v>2582.6990000000001</c:v>
                </c:pt>
                <c:pt idx="4010">
                  <c:v>2583.181</c:v>
                </c:pt>
                <c:pt idx="4011">
                  <c:v>2583.663</c:v>
                </c:pt>
                <c:pt idx="4012">
                  <c:v>2584.1460000000002</c:v>
                </c:pt>
                <c:pt idx="4013">
                  <c:v>2584.627</c:v>
                </c:pt>
                <c:pt idx="4014">
                  <c:v>2585.11</c:v>
                </c:pt>
                <c:pt idx="4015">
                  <c:v>2585.5920000000001</c:v>
                </c:pt>
                <c:pt idx="4016">
                  <c:v>2586.0740000000001</c:v>
                </c:pt>
                <c:pt idx="4017">
                  <c:v>2586.556</c:v>
                </c:pt>
                <c:pt idx="4018">
                  <c:v>2587.038</c:v>
                </c:pt>
                <c:pt idx="4019">
                  <c:v>2587.52</c:v>
                </c:pt>
                <c:pt idx="4020">
                  <c:v>2588.002</c:v>
                </c:pt>
                <c:pt idx="4021">
                  <c:v>2588.4839999999999</c:v>
                </c:pt>
                <c:pt idx="4022">
                  <c:v>2588.9670000000001</c:v>
                </c:pt>
                <c:pt idx="4023">
                  <c:v>2589.4490000000001</c:v>
                </c:pt>
                <c:pt idx="4024">
                  <c:v>2589.931</c:v>
                </c:pt>
                <c:pt idx="4025">
                  <c:v>2590.413</c:v>
                </c:pt>
                <c:pt idx="4026">
                  <c:v>2590.895</c:v>
                </c:pt>
                <c:pt idx="4027">
                  <c:v>2591.377</c:v>
                </c:pt>
                <c:pt idx="4028">
                  <c:v>2591.8589999999999</c:v>
                </c:pt>
                <c:pt idx="4029">
                  <c:v>2592.3409999999999</c:v>
                </c:pt>
                <c:pt idx="4030">
                  <c:v>2592.8229999999999</c:v>
                </c:pt>
                <c:pt idx="4031">
                  <c:v>2593.306</c:v>
                </c:pt>
                <c:pt idx="4032">
                  <c:v>2593.788</c:v>
                </c:pt>
                <c:pt idx="4033">
                  <c:v>2594.27</c:v>
                </c:pt>
                <c:pt idx="4034">
                  <c:v>2594.752</c:v>
                </c:pt>
                <c:pt idx="4035">
                  <c:v>2595.2339999999999</c:v>
                </c:pt>
                <c:pt idx="4036">
                  <c:v>2595.7159999999999</c:v>
                </c:pt>
                <c:pt idx="4037">
                  <c:v>2596.1979999999999</c:v>
                </c:pt>
                <c:pt idx="4038">
                  <c:v>2596.6799999999998</c:v>
                </c:pt>
                <c:pt idx="4039">
                  <c:v>2597.163</c:v>
                </c:pt>
                <c:pt idx="4040">
                  <c:v>2597.645</c:v>
                </c:pt>
                <c:pt idx="4041">
                  <c:v>2598.127</c:v>
                </c:pt>
                <c:pt idx="4042">
                  <c:v>2598.6089999999999</c:v>
                </c:pt>
                <c:pt idx="4043">
                  <c:v>2599.0909999999999</c:v>
                </c:pt>
                <c:pt idx="4044">
                  <c:v>2599.5729999999999</c:v>
                </c:pt>
                <c:pt idx="4045">
                  <c:v>2600.0549999999998</c:v>
                </c:pt>
                <c:pt idx="4046">
                  <c:v>2600.5369999999998</c:v>
                </c:pt>
                <c:pt idx="4047">
                  <c:v>2601.02</c:v>
                </c:pt>
                <c:pt idx="4048">
                  <c:v>2601.502</c:v>
                </c:pt>
                <c:pt idx="4049">
                  <c:v>2601.9839999999999</c:v>
                </c:pt>
                <c:pt idx="4050">
                  <c:v>2602.4659999999999</c:v>
                </c:pt>
                <c:pt idx="4051">
                  <c:v>2602.9479999999999</c:v>
                </c:pt>
                <c:pt idx="4052">
                  <c:v>2603.4299999999998</c:v>
                </c:pt>
                <c:pt idx="4053">
                  <c:v>2603.9119999999998</c:v>
                </c:pt>
                <c:pt idx="4054">
                  <c:v>2604.3939999999998</c:v>
                </c:pt>
                <c:pt idx="4055">
                  <c:v>2604.8760000000002</c:v>
                </c:pt>
                <c:pt idx="4056">
                  <c:v>2605.3589999999999</c:v>
                </c:pt>
                <c:pt idx="4057">
                  <c:v>2605.8409999999999</c:v>
                </c:pt>
                <c:pt idx="4058">
                  <c:v>2606.3229999999999</c:v>
                </c:pt>
                <c:pt idx="4059">
                  <c:v>2606.8049999999998</c:v>
                </c:pt>
                <c:pt idx="4060">
                  <c:v>2607.2869999999998</c:v>
                </c:pt>
                <c:pt idx="4061">
                  <c:v>2607.7689999999998</c:v>
                </c:pt>
                <c:pt idx="4062">
                  <c:v>2608.2510000000002</c:v>
                </c:pt>
                <c:pt idx="4063">
                  <c:v>2608.7330000000002</c:v>
                </c:pt>
                <c:pt idx="4064">
                  <c:v>2609.2159999999999</c:v>
                </c:pt>
                <c:pt idx="4065">
                  <c:v>2609.6979999999999</c:v>
                </c:pt>
                <c:pt idx="4066">
                  <c:v>2610.1799999999998</c:v>
                </c:pt>
                <c:pt idx="4067">
                  <c:v>2610.6619999999998</c:v>
                </c:pt>
                <c:pt idx="4068">
                  <c:v>2611.1439999999998</c:v>
                </c:pt>
                <c:pt idx="4069">
                  <c:v>2611.6260000000002</c:v>
                </c:pt>
                <c:pt idx="4070">
                  <c:v>2612.1080000000002</c:v>
                </c:pt>
                <c:pt idx="4071">
                  <c:v>2612.59</c:v>
                </c:pt>
                <c:pt idx="4072">
                  <c:v>2613.0729999999999</c:v>
                </c:pt>
                <c:pt idx="4073">
                  <c:v>2613.5540000000001</c:v>
                </c:pt>
                <c:pt idx="4074">
                  <c:v>2614.0369999999998</c:v>
                </c:pt>
                <c:pt idx="4075">
                  <c:v>2614.5189999999998</c:v>
                </c:pt>
                <c:pt idx="4076">
                  <c:v>2615.0010000000002</c:v>
                </c:pt>
                <c:pt idx="4077">
                  <c:v>2615.4830000000002</c:v>
                </c:pt>
                <c:pt idx="4078">
                  <c:v>2615.9650000000001</c:v>
                </c:pt>
                <c:pt idx="4079">
                  <c:v>2616.4470000000001</c:v>
                </c:pt>
                <c:pt idx="4080">
                  <c:v>2616.9290000000001</c:v>
                </c:pt>
                <c:pt idx="4081">
                  <c:v>2617.4110000000001</c:v>
                </c:pt>
                <c:pt idx="4082">
                  <c:v>2617.8939999999998</c:v>
                </c:pt>
                <c:pt idx="4083">
                  <c:v>2618.3760000000002</c:v>
                </c:pt>
                <c:pt idx="4084">
                  <c:v>2618.8580000000002</c:v>
                </c:pt>
                <c:pt idx="4085">
                  <c:v>2619.34</c:v>
                </c:pt>
                <c:pt idx="4086">
                  <c:v>2619.8220000000001</c:v>
                </c:pt>
                <c:pt idx="4087">
                  <c:v>2620.3040000000001</c:v>
                </c:pt>
                <c:pt idx="4088">
                  <c:v>2620.7860000000001</c:v>
                </c:pt>
                <c:pt idx="4089">
                  <c:v>2621.268</c:v>
                </c:pt>
                <c:pt idx="4090">
                  <c:v>2621.75</c:v>
                </c:pt>
                <c:pt idx="4091">
                  <c:v>2622.2330000000002</c:v>
                </c:pt>
                <c:pt idx="4092">
                  <c:v>2622.7150000000001</c:v>
                </c:pt>
                <c:pt idx="4093">
                  <c:v>2623.1970000000001</c:v>
                </c:pt>
                <c:pt idx="4094">
                  <c:v>2623.6790000000001</c:v>
                </c:pt>
                <c:pt idx="4095">
                  <c:v>2624.1610000000001</c:v>
                </c:pt>
                <c:pt idx="4096">
                  <c:v>2624.643</c:v>
                </c:pt>
                <c:pt idx="4097">
                  <c:v>2625.125</c:v>
                </c:pt>
                <c:pt idx="4098">
                  <c:v>2625.607</c:v>
                </c:pt>
                <c:pt idx="4099">
                  <c:v>2626.09</c:v>
                </c:pt>
                <c:pt idx="4100">
                  <c:v>2626.5720000000001</c:v>
                </c:pt>
                <c:pt idx="4101">
                  <c:v>2627.0540000000001</c:v>
                </c:pt>
                <c:pt idx="4102">
                  <c:v>2627.5360000000001</c:v>
                </c:pt>
                <c:pt idx="4103">
                  <c:v>2628.018</c:v>
                </c:pt>
                <c:pt idx="4104">
                  <c:v>2628.5</c:v>
                </c:pt>
                <c:pt idx="4105">
                  <c:v>2628.982</c:v>
                </c:pt>
                <c:pt idx="4106">
                  <c:v>2629.4639999999999</c:v>
                </c:pt>
                <c:pt idx="4107">
                  <c:v>2629.9470000000001</c:v>
                </c:pt>
                <c:pt idx="4108">
                  <c:v>2630.4279999999999</c:v>
                </c:pt>
                <c:pt idx="4109">
                  <c:v>2630.9110000000001</c:v>
                </c:pt>
                <c:pt idx="4110">
                  <c:v>2631.393</c:v>
                </c:pt>
                <c:pt idx="4111">
                  <c:v>2631.875</c:v>
                </c:pt>
                <c:pt idx="4112">
                  <c:v>2632.357</c:v>
                </c:pt>
                <c:pt idx="4113">
                  <c:v>2632.8389999999999</c:v>
                </c:pt>
                <c:pt idx="4114">
                  <c:v>2633.3209999999999</c:v>
                </c:pt>
                <c:pt idx="4115">
                  <c:v>2633.8029999999999</c:v>
                </c:pt>
                <c:pt idx="4116">
                  <c:v>2634.2849999999999</c:v>
                </c:pt>
                <c:pt idx="4117">
                  <c:v>2634.768</c:v>
                </c:pt>
                <c:pt idx="4118">
                  <c:v>2635.25</c:v>
                </c:pt>
                <c:pt idx="4119">
                  <c:v>2635.732</c:v>
                </c:pt>
                <c:pt idx="4120">
                  <c:v>2636.2139999999999</c:v>
                </c:pt>
                <c:pt idx="4121">
                  <c:v>2636.6959999999999</c:v>
                </c:pt>
                <c:pt idx="4122">
                  <c:v>2637.1779999999999</c:v>
                </c:pt>
                <c:pt idx="4123">
                  <c:v>2637.66</c:v>
                </c:pt>
                <c:pt idx="4124">
                  <c:v>2638.1419999999998</c:v>
                </c:pt>
                <c:pt idx="4125">
                  <c:v>2638.625</c:v>
                </c:pt>
                <c:pt idx="4126">
                  <c:v>2639.107</c:v>
                </c:pt>
                <c:pt idx="4127">
                  <c:v>2639.5889999999999</c:v>
                </c:pt>
                <c:pt idx="4128">
                  <c:v>2640.0709999999999</c:v>
                </c:pt>
                <c:pt idx="4129">
                  <c:v>2640.5529999999999</c:v>
                </c:pt>
                <c:pt idx="4130">
                  <c:v>2641.0349999999999</c:v>
                </c:pt>
                <c:pt idx="4131">
                  <c:v>2641.5169999999998</c:v>
                </c:pt>
                <c:pt idx="4132">
                  <c:v>2641.9989999999998</c:v>
                </c:pt>
                <c:pt idx="4133">
                  <c:v>2642.4810000000002</c:v>
                </c:pt>
                <c:pt idx="4134">
                  <c:v>2642.9639999999999</c:v>
                </c:pt>
                <c:pt idx="4135">
                  <c:v>2643.4459999999999</c:v>
                </c:pt>
                <c:pt idx="4136">
                  <c:v>2643.9279999999999</c:v>
                </c:pt>
                <c:pt idx="4137">
                  <c:v>2644.41</c:v>
                </c:pt>
                <c:pt idx="4138">
                  <c:v>2644.8919999999998</c:v>
                </c:pt>
                <c:pt idx="4139">
                  <c:v>2645.3739999999998</c:v>
                </c:pt>
                <c:pt idx="4140">
                  <c:v>2645.8560000000002</c:v>
                </c:pt>
                <c:pt idx="4141">
                  <c:v>2646.3380000000002</c:v>
                </c:pt>
                <c:pt idx="4142">
                  <c:v>2646.8209999999999</c:v>
                </c:pt>
                <c:pt idx="4143">
                  <c:v>2647.3029999999999</c:v>
                </c:pt>
                <c:pt idx="4144">
                  <c:v>2647.7849999999999</c:v>
                </c:pt>
                <c:pt idx="4145">
                  <c:v>2648.2669999999998</c:v>
                </c:pt>
                <c:pt idx="4146">
                  <c:v>2648.7489999999998</c:v>
                </c:pt>
                <c:pt idx="4147">
                  <c:v>2649.2310000000002</c:v>
                </c:pt>
                <c:pt idx="4148">
                  <c:v>2649.7130000000002</c:v>
                </c:pt>
                <c:pt idx="4149">
                  <c:v>2650.1950000000002</c:v>
                </c:pt>
                <c:pt idx="4150">
                  <c:v>2650.6770000000001</c:v>
                </c:pt>
                <c:pt idx="4151">
                  <c:v>2651.16</c:v>
                </c:pt>
                <c:pt idx="4152">
                  <c:v>2651.6419999999998</c:v>
                </c:pt>
                <c:pt idx="4153">
                  <c:v>2652.1239999999998</c:v>
                </c:pt>
                <c:pt idx="4154">
                  <c:v>2652.6060000000002</c:v>
                </c:pt>
                <c:pt idx="4155">
                  <c:v>2653.0880000000002</c:v>
                </c:pt>
                <c:pt idx="4156">
                  <c:v>2653.57</c:v>
                </c:pt>
                <c:pt idx="4157">
                  <c:v>2654.0520000000001</c:v>
                </c:pt>
                <c:pt idx="4158">
                  <c:v>2654.5340000000001</c:v>
                </c:pt>
                <c:pt idx="4159">
                  <c:v>2655.0169999999998</c:v>
                </c:pt>
                <c:pt idx="4160">
                  <c:v>2655.4989999999998</c:v>
                </c:pt>
                <c:pt idx="4161">
                  <c:v>2655.9810000000002</c:v>
                </c:pt>
                <c:pt idx="4162">
                  <c:v>2656.4630000000002</c:v>
                </c:pt>
                <c:pt idx="4163">
                  <c:v>2656.9450000000002</c:v>
                </c:pt>
                <c:pt idx="4164">
                  <c:v>2657.4270000000001</c:v>
                </c:pt>
                <c:pt idx="4165">
                  <c:v>2657.9090000000001</c:v>
                </c:pt>
                <c:pt idx="4166">
                  <c:v>2658.3910000000001</c:v>
                </c:pt>
                <c:pt idx="4167">
                  <c:v>2658.8739999999998</c:v>
                </c:pt>
                <c:pt idx="4168">
                  <c:v>2659.355</c:v>
                </c:pt>
                <c:pt idx="4169">
                  <c:v>2659.8380000000002</c:v>
                </c:pt>
                <c:pt idx="4170">
                  <c:v>2660.32</c:v>
                </c:pt>
                <c:pt idx="4171">
                  <c:v>2660.8020000000001</c:v>
                </c:pt>
                <c:pt idx="4172">
                  <c:v>2661.2840000000001</c:v>
                </c:pt>
                <c:pt idx="4173">
                  <c:v>2661.7660000000001</c:v>
                </c:pt>
                <c:pt idx="4174">
                  <c:v>2662.248</c:v>
                </c:pt>
                <c:pt idx="4175">
                  <c:v>2662.73</c:v>
                </c:pt>
                <c:pt idx="4176">
                  <c:v>2663.212</c:v>
                </c:pt>
                <c:pt idx="4177">
                  <c:v>2663.6950000000002</c:v>
                </c:pt>
                <c:pt idx="4178">
                  <c:v>2664.1770000000001</c:v>
                </c:pt>
                <c:pt idx="4179">
                  <c:v>2664.6590000000001</c:v>
                </c:pt>
                <c:pt idx="4180">
                  <c:v>2665.1410000000001</c:v>
                </c:pt>
                <c:pt idx="4181">
                  <c:v>2665.623</c:v>
                </c:pt>
                <c:pt idx="4182">
                  <c:v>2666.105</c:v>
                </c:pt>
                <c:pt idx="4183">
                  <c:v>2666.587</c:v>
                </c:pt>
                <c:pt idx="4184">
                  <c:v>2667.069</c:v>
                </c:pt>
                <c:pt idx="4185">
                  <c:v>2667.5520000000001</c:v>
                </c:pt>
                <c:pt idx="4186">
                  <c:v>2668.0340000000001</c:v>
                </c:pt>
                <c:pt idx="4187">
                  <c:v>2668.5160000000001</c:v>
                </c:pt>
                <c:pt idx="4188">
                  <c:v>2668.998</c:v>
                </c:pt>
                <c:pt idx="4189">
                  <c:v>2669.48</c:v>
                </c:pt>
                <c:pt idx="4190">
                  <c:v>2669.962</c:v>
                </c:pt>
                <c:pt idx="4191">
                  <c:v>2670.444</c:v>
                </c:pt>
                <c:pt idx="4192">
                  <c:v>2670.9259999999999</c:v>
                </c:pt>
                <c:pt idx="4193">
                  <c:v>2671.4079999999999</c:v>
                </c:pt>
                <c:pt idx="4194">
                  <c:v>2671.8910000000001</c:v>
                </c:pt>
                <c:pt idx="4195">
                  <c:v>2672.373</c:v>
                </c:pt>
                <c:pt idx="4196">
                  <c:v>2672.855</c:v>
                </c:pt>
                <c:pt idx="4197">
                  <c:v>2673.337</c:v>
                </c:pt>
                <c:pt idx="4198">
                  <c:v>2673.819</c:v>
                </c:pt>
                <c:pt idx="4199">
                  <c:v>2674.3009999999999</c:v>
                </c:pt>
                <c:pt idx="4200">
                  <c:v>2674.7829999999999</c:v>
                </c:pt>
                <c:pt idx="4201">
                  <c:v>2675.2649999999999</c:v>
                </c:pt>
                <c:pt idx="4202">
                  <c:v>2675.748</c:v>
                </c:pt>
                <c:pt idx="4203">
                  <c:v>2676.23</c:v>
                </c:pt>
                <c:pt idx="4204">
                  <c:v>2676.712</c:v>
                </c:pt>
                <c:pt idx="4205">
                  <c:v>2677.194</c:v>
                </c:pt>
                <c:pt idx="4206">
                  <c:v>2677.6759999999999</c:v>
                </c:pt>
                <c:pt idx="4207">
                  <c:v>2678.1579999999999</c:v>
                </c:pt>
                <c:pt idx="4208">
                  <c:v>2678.64</c:v>
                </c:pt>
                <c:pt idx="4209">
                  <c:v>2679.1219999999998</c:v>
                </c:pt>
                <c:pt idx="4210">
                  <c:v>2679.6039999999998</c:v>
                </c:pt>
                <c:pt idx="4211">
                  <c:v>2680.087</c:v>
                </c:pt>
                <c:pt idx="4212">
                  <c:v>2680.569</c:v>
                </c:pt>
                <c:pt idx="4213">
                  <c:v>2681.0509999999999</c:v>
                </c:pt>
                <c:pt idx="4214">
                  <c:v>2681.5329999999999</c:v>
                </c:pt>
                <c:pt idx="4215">
                  <c:v>2682.0149999999999</c:v>
                </c:pt>
                <c:pt idx="4216">
                  <c:v>2682.4969999999998</c:v>
                </c:pt>
                <c:pt idx="4217">
                  <c:v>2682.9789999999998</c:v>
                </c:pt>
                <c:pt idx="4218">
                  <c:v>2683.4609999999998</c:v>
                </c:pt>
                <c:pt idx="4219">
                  <c:v>2683.944</c:v>
                </c:pt>
                <c:pt idx="4220">
                  <c:v>2684.4259999999999</c:v>
                </c:pt>
                <c:pt idx="4221">
                  <c:v>2684.9079999999999</c:v>
                </c:pt>
                <c:pt idx="4222">
                  <c:v>2685.39</c:v>
                </c:pt>
                <c:pt idx="4223">
                  <c:v>2685.8719999999998</c:v>
                </c:pt>
                <c:pt idx="4224">
                  <c:v>2686.3539999999998</c:v>
                </c:pt>
                <c:pt idx="4225">
                  <c:v>2686.8359999999998</c:v>
                </c:pt>
                <c:pt idx="4226">
                  <c:v>2687.3180000000002</c:v>
                </c:pt>
                <c:pt idx="4227">
                  <c:v>2687.8009999999999</c:v>
                </c:pt>
                <c:pt idx="4228">
                  <c:v>2688.2820000000002</c:v>
                </c:pt>
                <c:pt idx="4229">
                  <c:v>2688.7649999999999</c:v>
                </c:pt>
                <c:pt idx="4230">
                  <c:v>2689.2469999999998</c:v>
                </c:pt>
                <c:pt idx="4231">
                  <c:v>2689.7289999999998</c:v>
                </c:pt>
                <c:pt idx="4232">
                  <c:v>2690.2109999999998</c:v>
                </c:pt>
                <c:pt idx="4233">
                  <c:v>2690.6930000000002</c:v>
                </c:pt>
                <c:pt idx="4234">
                  <c:v>2691.1750000000002</c:v>
                </c:pt>
                <c:pt idx="4235">
                  <c:v>2691.6570000000002</c:v>
                </c:pt>
                <c:pt idx="4236">
                  <c:v>2692.1390000000001</c:v>
                </c:pt>
                <c:pt idx="4237">
                  <c:v>2692.6219999999998</c:v>
                </c:pt>
                <c:pt idx="4238">
                  <c:v>2693.1039999999998</c:v>
                </c:pt>
                <c:pt idx="4239">
                  <c:v>2693.5859999999998</c:v>
                </c:pt>
                <c:pt idx="4240">
                  <c:v>2694.0680000000002</c:v>
                </c:pt>
                <c:pt idx="4241">
                  <c:v>2694.55</c:v>
                </c:pt>
                <c:pt idx="4242">
                  <c:v>2695.0320000000002</c:v>
                </c:pt>
                <c:pt idx="4243">
                  <c:v>2695.5140000000001</c:v>
                </c:pt>
                <c:pt idx="4244">
                  <c:v>2695.9960000000001</c:v>
                </c:pt>
                <c:pt idx="4245">
                  <c:v>2696.4789999999998</c:v>
                </c:pt>
                <c:pt idx="4246">
                  <c:v>2696.9609999999998</c:v>
                </c:pt>
                <c:pt idx="4247">
                  <c:v>2697.4430000000002</c:v>
                </c:pt>
                <c:pt idx="4248">
                  <c:v>2697.9250000000002</c:v>
                </c:pt>
                <c:pt idx="4249">
                  <c:v>2698.4070000000002</c:v>
                </c:pt>
                <c:pt idx="4250">
                  <c:v>2698.8890000000001</c:v>
                </c:pt>
                <c:pt idx="4251">
                  <c:v>2699.3710000000001</c:v>
                </c:pt>
                <c:pt idx="4252">
                  <c:v>2699.8530000000001</c:v>
                </c:pt>
                <c:pt idx="4253">
                  <c:v>2700.335</c:v>
                </c:pt>
                <c:pt idx="4254">
                  <c:v>2700.8180000000002</c:v>
                </c:pt>
                <c:pt idx="4255">
                  <c:v>2701.3</c:v>
                </c:pt>
                <c:pt idx="4256">
                  <c:v>2701.7820000000002</c:v>
                </c:pt>
                <c:pt idx="4257">
                  <c:v>2702.2640000000001</c:v>
                </c:pt>
                <c:pt idx="4258">
                  <c:v>2702.7460000000001</c:v>
                </c:pt>
                <c:pt idx="4259">
                  <c:v>2703.2280000000001</c:v>
                </c:pt>
                <c:pt idx="4260">
                  <c:v>2703.71</c:v>
                </c:pt>
                <c:pt idx="4261">
                  <c:v>2704.192</c:v>
                </c:pt>
                <c:pt idx="4262">
                  <c:v>2704.6750000000002</c:v>
                </c:pt>
                <c:pt idx="4263">
                  <c:v>2705.1570000000002</c:v>
                </c:pt>
                <c:pt idx="4264">
                  <c:v>2705.6390000000001</c:v>
                </c:pt>
                <c:pt idx="4265">
                  <c:v>2706.1210000000001</c:v>
                </c:pt>
                <c:pt idx="4266">
                  <c:v>2706.6030000000001</c:v>
                </c:pt>
                <c:pt idx="4267">
                  <c:v>2707.085</c:v>
                </c:pt>
                <c:pt idx="4268">
                  <c:v>2707.567</c:v>
                </c:pt>
                <c:pt idx="4269">
                  <c:v>2708.049</c:v>
                </c:pt>
                <c:pt idx="4270">
                  <c:v>2708.5309999999999</c:v>
                </c:pt>
                <c:pt idx="4271">
                  <c:v>2709.0140000000001</c:v>
                </c:pt>
                <c:pt idx="4272">
                  <c:v>2709.4960000000001</c:v>
                </c:pt>
                <c:pt idx="4273">
                  <c:v>2709.9780000000001</c:v>
                </c:pt>
                <c:pt idx="4274">
                  <c:v>2710.46</c:v>
                </c:pt>
                <c:pt idx="4275">
                  <c:v>2710.942</c:v>
                </c:pt>
                <c:pt idx="4276">
                  <c:v>2711.424</c:v>
                </c:pt>
                <c:pt idx="4277">
                  <c:v>2711.9059999999999</c:v>
                </c:pt>
                <c:pt idx="4278">
                  <c:v>2712.3879999999999</c:v>
                </c:pt>
                <c:pt idx="4279">
                  <c:v>2712.8710000000001</c:v>
                </c:pt>
                <c:pt idx="4280">
                  <c:v>2713.3530000000001</c:v>
                </c:pt>
                <c:pt idx="4281">
                  <c:v>2713.835</c:v>
                </c:pt>
                <c:pt idx="4282">
                  <c:v>2714.317</c:v>
                </c:pt>
                <c:pt idx="4283">
                  <c:v>2714.799</c:v>
                </c:pt>
                <c:pt idx="4284">
                  <c:v>2715.2809999999999</c:v>
                </c:pt>
                <c:pt idx="4285">
                  <c:v>2715.7629999999999</c:v>
                </c:pt>
                <c:pt idx="4286">
                  <c:v>2716.2449999999999</c:v>
                </c:pt>
                <c:pt idx="4287">
                  <c:v>2716.7280000000001</c:v>
                </c:pt>
                <c:pt idx="4288">
                  <c:v>2717.2089999999998</c:v>
                </c:pt>
                <c:pt idx="4289">
                  <c:v>2717.692</c:v>
                </c:pt>
                <c:pt idx="4290">
                  <c:v>2718.174</c:v>
                </c:pt>
                <c:pt idx="4291">
                  <c:v>2718.6559999999999</c:v>
                </c:pt>
                <c:pt idx="4292">
                  <c:v>2719.1379999999999</c:v>
                </c:pt>
                <c:pt idx="4293">
                  <c:v>2719.62</c:v>
                </c:pt>
                <c:pt idx="4294">
                  <c:v>2720.1019999999999</c:v>
                </c:pt>
                <c:pt idx="4295">
                  <c:v>2720.5839999999998</c:v>
                </c:pt>
                <c:pt idx="4296">
                  <c:v>2721.0659999999998</c:v>
                </c:pt>
                <c:pt idx="4297">
                  <c:v>2721.549</c:v>
                </c:pt>
                <c:pt idx="4298">
                  <c:v>2722.0309999999999</c:v>
                </c:pt>
                <c:pt idx="4299">
                  <c:v>2722.5129999999999</c:v>
                </c:pt>
                <c:pt idx="4300">
                  <c:v>2722.9949999999999</c:v>
                </c:pt>
                <c:pt idx="4301">
                  <c:v>2723.4769999999999</c:v>
                </c:pt>
                <c:pt idx="4302">
                  <c:v>2723.9589999999998</c:v>
                </c:pt>
                <c:pt idx="4303">
                  <c:v>2724.4409999999998</c:v>
                </c:pt>
                <c:pt idx="4304">
                  <c:v>2724.9229999999998</c:v>
                </c:pt>
                <c:pt idx="4305">
                  <c:v>2725.4059999999999</c:v>
                </c:pt>
                <c:pt idx="4306">
                  <c:v>2725.8879999999999</c:v>
                </c:pt>
                <c:pt idx="4307">
                  <c:v>2726.37</c:v>
                </c:pt>
                <c:pt idx="4308">
                  <c:v>2726.8519999999999</c:v>
                </c:pt>
                <c:pt idx="4309">
                  <c:v>2727.3339999999998</c:v>
                </c:pt>
                <c:pt idx="4310">
                  <c:v>2727.8159999999998</c:v>
                </c:pt>
                <c:pt idx="4311">
                  <c:v>2728.2979999999998</c:v>
                </c:pt>
                <c:pt idx="4312">
                  <c:v>2728.78</c:v>
                </c:pt>
                <c:pt idx="4313">
                  <c:v>2729.2620000000002</c:v>
                </c:pt>
                <c:pt idx="4314">
                  <c:v>2729.7449999999999</c:v>
                </c:pt>
                <c:pt idx="4315">
                  <c:v>2730.2269999999999</c:v>
                </c:pt>
                <c:pt idx="4316">
                  <c:v>2730.7089999999998</c:v>
                </c:pt>
                <c:pt idx="4317">
                  <c:v>2731.1909999999998</c:v>
                </c:pt>
                <c:pt idx="4318">
                  <c:v>2731.6729999999998</c:v>
                </c:pt>
                <c:pt idx="4319">
                  <c:v>2732.1550000000002</c:v>
                </c:pt>
                <c:pt idx="4320">
                  <c:v>2732.6370000000002</c:v>
                </c:pt>
                <c:pt idx="4321">
                  <c:v>2733.1190000000001</c:v>
                </c:pt>
                <c:pt idx="4322">
                  <c:v>2733.6019999999999</c:v>
                </c:pt>
                <c:pt idx="4323">
                  <c:v>2734.0839999999998</c:v>
                </c:pt>
                <c:pt idx="4324">
                  <c:v>2734.5659999999998</c:v>
                </c:pt>
                <c:pt idx="4325">
                  <c:v>2735.0479999999998</c:v>
                </c:pt>
                <c:pt idx="4326">
                  <c:v>2735.53</c:v>
                </c:pt>
                <c:pt idx="4327">
                  <c:v>2736.0120000000002</c:v>
                </c:pt>
                <c:pt idx="4328">
                  <c:v>2736.4940000000001</c:v>
                </c:pt>
                <c:pt idx="4329">
                  <c:v>2736.9760000000001</c:v>
                </c:pt>
                <c:pt idx="4330">
                  <c:v>2737.4580000000001</c:v>
                </c:pt>
                <c:pt idx="4331">
                  <c:v>2737.9409999999998</c:v>
                </c:pt>
                <c:pt idx="4332">
                  <c:v>2738.4229999999998</c:v>
                </c:pt>
                <c:pt idx="4333">
                  <c:v>2738.9050000000002</c:v>
                </c:pt>
                <c:pt idx="4334">
                  <c:v>2739.3870000000002</c:v>
                </c:pt>
                <c:pt idx="4335">
                  <c:v>2739.8690000000001</c:v>
                </c:pt>
                <c:pt idx="4336">
                  <c:v>2740.3510000000001</c:v>
                </c:pt>
                <c:pt idx="4337">
                  <c:v>2740.8330000000001</c:v>
                </c:pt>
                <c:pt idx="4338">
                  <c:v>2741.3150000000001</c:v>
                </c:pt>
                <c:pt idx="4339">
                  <c:v>2741.7979999999998</c:v>
                </c:pt>
                <c:pt idx="4340">
                  <c:v>2742.28</c:v>
                </c:pt>
                <c:pt idx="4341">
                  <c:v>2742.7620000000002</c:v>
                </c:pt>
                <c:pt idx="4342">
                  <c:v>2743.2440000000001</c:v>
                </c:pt>
                <c:pt idx="4343">
                  <c:v>2743.7260000000001</c:v>
                </c:pt>
                <c:pt idx="4344">
                  <c:v>2744.2080000000001</c:v>
                </c:pt>
                <c:pt idx="4345">
                  <c:v>2744.69</c:v>
                </c:pt>
                <c:pt idx="4346">
                  <c:v>2745.172</c:v>
                </c:pt>
                <c:pt idx="4347">
                  <c:v>2745.6550000000002</c:v>
                </c:pt>
                <c:pt idx="4348">
                  <c:v>2746.136</c:v>
                </c:pt>
                <c:pt idx="4349">
                  <c:v>2746.6190000000001</c:v>
                </c:pt>
                <c:pt idx="4350">
                  <c:v>2747.1010000000001</c:v>
                </c:pt>
                <c:pt idx="4351">
                  <c:v>2747.5830000000001</c:v>
                </c:pt>
                <c:pt idx="4352">
                  <c:v>2748.0650000000001</c:v>
                </c:pt>
                <c:pt idx="4353">
                  <c:v>2748.547</c:v>
                </c:pt>
                <c:pt idx="4354">
                  <c:v>2749.029</c:v>
                </c:pt>
                <c:pt idx="4355">
                  <c:v>2749.511</c:v>
                </c:pt>
                <c:pt idx="4356">
                  <c:v>2749.9929999999999</c:v>
                </c:pt>
                <c:pt idx="4357">
                  <c:v>2750.4760000000001</c:v>
                </c:pt>
                <c:pt idx="4358">
                  <c:v>2750.9580000000001</c:v>
                </c:pt>
                <c:pt idx="4359">
                  <c:v>2751.44</c:v>
                </c:pt>
                <c:pt idx="4360">
                  <c:v>2751.922</c:v>
                </c:pt>
                <c:pt idx="4361">
                  <c:v>2752.404</c:v>
                </c:pt>
                <c:pt idx="4362">
                  <c:v>2752.886</c:v>
                </c:pt>
                <c:pt idx="4363">
                  <c:v>2753.3679999999999</c:v>
                </c:pt>
                <c:pt idx="4364">
                  <c:v>2753.85</c:v>
                </c:pt>
                <c:pt idx="4365">
                  <c:v>2754.3330000000001</c:v>
                </c:pt>
                <c:pt idx="4366">
                  <c:v>2754.8150000000001</c:v>
                </c:pt>
                <c:pt idx="4367">
                  <c:v>2755.297</c:v>
                </c:pt>
                <c:pt idx="4368">
                  <c:v>2755.779</c:v>
                </c:pt>
                <c:pt idx="4369">
                  <c:v>2756.261</c:v>
                </c:pt>
                <c:pt idx="4370">
                  <c:v>2756.7429999999999</c:v>
                </c:pt>
                <c:pt idx="4371">
                  <c:v>2757.2249999999999</c:v>
                </c:pt>
                <c:pt idx="4372">
                  <c:v>2757.7069999999999</c:v>
                </c:pt>
                <c:pt idx="4373">
                  <c:v>2758.1889999999999</c:v>
                </c:pt>
                <c:pt idx="4374">
                  <c:v>2758.672</c:v>
                </c:pt>
                <c:pt idx="4375">
                  <c:v>2759.154</c:v>
                </c:pt>
                <c:pt idx="4376">
                  <c:v>2759.636</c:v>
                </c:pt>
                <c:pt idx="4377">
                  <c:v>2760.1179999999999</c:v>
                </c:pt>
                <c:pt idx="4378">
                  <c:v>2760.6</c:v>
                </c:pt>
                <c:pt idx="4379">
                  <c:v>2761.0819999999999</c:v>
                </c:pt>
                <c:pt idx="4380">
                  <c:v>2761.5639999999999</c:v>
                </c:pt>
                <c:pt idx="4381">
                  <c:v>2762.0459999999998</c:v>
                </c:pt>
                <c:pt idx="4382">
                  <c:v>2762.529</c:v>
                </c:pt>
                <c:pt idx="4383">
                  <c:v>2763.011</c:v>
                </c:pt>
                <c:pt idx="4384">
                  <c:v>2763.4929999999999</c:v>
                </c:pt>
                <c:pt idx="4385">
                  <c:v>2763.9749999999999</c:v>
                </c:pt>
                <c:pt idx="4386">
                  <c:v>2764.4569999999999</c:v>
                </c:pt>
                <c:pt idx="4387">
                  <c:v>2764.9389999999999</c:v>
                </c:pt>
                <c:pt idx="4388">
                  <c:v>2765.4209999999998</c:v>
                </c:pt>
                <c:pt idx="4389">
                  <c:v>2765.9029999999998</c:v>
                </c:pt>
                <c:pt idx="4390">
                  <c:v>2766.3850000000002</c:v>
                </c:pt>
                <c:pt idx="4391">
                  <c:v>2766.8679999999999</c:v>
                </c:pt>
                <c:pt idx="4392">
                  <c:v>2767.35</c:v>
                </c:pt>
                <c:pt idx="4393">
                  <c:v>2767.8319999999999</c:v>
                </c:pt>
                <c:pt idx="4394">
                  <c:v>2768.3139999999999</c:v>
                </c:pt>
                <c:pt idx="4395">
                  <c:v>2768.7959999999998</c:v>
                </c:pt>
                <c:pt idx="4396">
                  <c:v>2769.2779999999998</c:v>
                </c:pt>
                <c:pt idx="4397">
                  <c:v>2769.76</c:v>
                </c:pt>
                <c:pt idx="4398">
                  <c:v>2770.2420000000002</c:v>
                </c:pt>
                <c:pt idx="4399">
                  <c:v>2770.7249999999999</c:v>
                </c:pt>
                <c:pt idx="4400">
                  <c:v>2771.2069999999999</c:v>
                </c:pt>
                <c:pt idx="4401">
                  <c:v>2771.6889999999999</c:v>
                </c:pt>
                <c:pt idx="4402">
                  <c:v>2772.1709999999998</c:v>
                </c:pt>
                <c:pt idx="4403">
                  <c:v>2772.6529999999998</c:v>
                </c:pt>
                <c:pt idx="4404">
                  <c:v>2773.1350000000002</c:v>
                </c:pt>
                <c:pt idx="4405">
                  <c:v>2773.6170000000002</c:v>
                </c:pt>
                <c:pt idx="4406">
                  <c:v>2774.0990000000002</c:v>
                </c:pt>
                <c:pt idx="4407">
                  <c:v>2774.5819999999999</c:v>
                </c:pt>
                <c:pt idx="4408">
                  <c:v>2775.0630000000001</c:v>
                </c:pt>
                <c:pt idx="4409">
                  <c:v>2775.5459999999998</c:v>
                </c:pt>
                <c:pt idx="4410">
                  <c:v>2776.0279999999998</c:v>
                </c:pt>
                <c:pt idx="4411">
                  <c:v>2776.51</c:v>
                </c:pt>
                <c:pt idx="4412">
                  <c:v>2776.9920000000002</c:v>
                </c:pt>
                <c:pt idx="4413">
                  <c:v>2777.4740000000002</c:v>
                </c:pt>
                <c:pt idx="4414">
                  <c:v>2777.9560000000001</c:v>
                </c:pt>
                <c:pt idx="4415">
                  <c:v>2778.4380000000001</c:v>
                </c:pt>
                <c:pt idx="4416">
                  <c:v>2778.92</c:v>
                </c:pt>
                <c:pt idx="4417">
                  <c:v>2779.4029999999998</c:v>
                </c:pt>
                <c:pt idx="4418">
                  <c:v>2779.8850000000002</c:v>
                </c:pt>
                <c:pt idx="4419">
                  <c:v>2780.3670000000002</c:v>
                </c:pt>
                <c:pt idx="4420">
                  <c:v>2780.8490000000002</c:v>
                </c:pt>
                <c:pt idx="4421">
                  <c:v>2781.3310000000001</c:v>
                </c:pt>
                <c:pt idx="4422">
                  <c:v>2781.8130000000001</c:v>
                </c:pt>
                <c:pt idx="4423">
                  <c:v>2782.2950000000001</c:v>
                </c:pt>
                <c:pt idx="4424">
                  <c:v>2782.777</c:v>
                </c:pt>
                <c:pt idx="4425">
                  <c:v>2783.26</c:v>
                </c:pt>
                <c:pt idx="4426">
                  <c:v>2783.7420000000002</c:v>
                </c:pt>
                <c:pt idx="4427">
                  <c:v>2784.2240000000002</c:v>
                </c:pt>
                <c:pt idx="4428">
                  <c:v>2784.7060000000001</c:v>
                </c:pt>
                <c:pt idx="4429">
                  <c:v>2785.1880000000001</c:v>
                </c:pt>
                <c:pt idx="4430">
                  <c:v>2785.67</c:v>
                </c:pt>
                <c:pt idx="4431">
                  <c:v>2786.152</c:v>
                </c:pt>
                <c:pt idx="4432">
                  <c:v>2786.634</c:v>
                </c:pt>
                <c:pt idx="4433">
                  <c:v>2787.116</c:v>
                </c:pt>
                <c:pt idx="4434">
                  <c:v>2787.5990000000002</c:v>
                </c:pt>
                <c:pt idx="4435">
                  <c:v>2788.0810000000001</c:v>
                </c:pt>
                <c:pt idx="4436">
                  <c:v>2788.5630000000001</c:v>
                </c:pt>
                <c:pt idx="4437">
                  <c:v>2789.0450000000001</c:v>
                </c:pt>
                <c:pt idx="4438">
                  <c:v>2789.527</c:v>
                </c:pt>
                <c:pt idx="4439">
                  <c:v>2790.009</c:v>
                </c:pt>
                <c:pt idx="4440">
                  <c:v>2790.491</c:v>
                </c:pt>
                <c:pt idx="4441">
                  <c:v>2790.973</c:v>
                </c:pt>
                <c:pt idx="4442">
                  <c:v>2791.4560000000001</c:v>
                </c:pt>
                <c:pt idx="4443">
                  <c:v>2791.9380000000001</c:v>
                </c:pt>
                <c:pt idx="4444">
                  <c:v>2792.42</c:v>
                </c:pt>
                <c:pt idx="4445">
                  <c:v>2792.902</c:v>
                </c:pt>
                <c:pt idx="4446">
                  <c:v>2793.384</c:v>
                </c:pt>
                <c:pt idx="4447">
                  <c:v>2793.866</c:v>
                </c:pt>
                <c:pt idx="4448">
                  <c:v>2794.348</c:v>
                </c:pt>
                <c:pt idx="4449">
                  <c:v>2794.83</c:v>
                </c:pt>
                <c:pt idx="4450">
                  <c:v>2795.3130000000001</c:v>
                </c:pt>
                <c:pt idx="4451">
                  <c:v>2795.7950000000001</c:v>
                </c:pt>
                <c:pt idx="4452">
                  <c:v>2796.277</c:v>
                </c:pt>
                <c:pt idx="4453">
                  <c:v>2796.759</c:v>
                </c:pt>
                <c:pt idx="4454">
                  <c:v>2797.241</c:v>
                </c:pt>
                <c:pt idx="4455">
                  <c:v>2797.723</c:v>
                </c:pt>
                <c:pt idx="4456">
                  <c:v>2798.2049999999999</c:v>
                </c:pt>
                <c:pt idx="4457">
                  <c:v>2798.6869999999999</c:v>
                </c:pt>
                <c:pt idx="4458">
                  <c:v>2799.1689999999999</c:v>
                </c:pt>
                <c:pt idx="4459">
                  <c:v>2799.652</c:v>
                </c:pt>
                <c:pt idx="4460">
                  <c:v>2800.134</c:v>
                </c:pt>
                <c:pt idx="4461">
                  <c:v>2800.616</c:v>
                </c:pt>
                <c:pt idx="4462">
                  <c:v>2801.098</c:v>
                </c:pt>
                <c:pt idx="4463">
                  <c:v>2801.58</c:v>
                </c:pt>
                <c:pt idx="4464">
                  <c:v>2802.0619999999999</c:v>
                </c:pt>
                <c:pt idx="4465">
                  <c:v>2802.5439999999999</c:v>
                </c:pt>
                <c:pt idx="4466">
                  <c:v>2803.0259999999998</c:v>
                </c:pt>
                <c:pt idx="4467">
                  <c:v>2803.509</c:v>
                </c:pt>
                <c:pt idx="4468">
                  <c:v>2803.99</c:v>
                </c:pt>
                <c:pt idx="4469">
                  <c:v>2804.473</c:v>
                </c:pt>
                <c:pt idx="4470">
                  <c:v>2804.9549999999999</c:v>
                </c:pt>
                <c:pt idx="4471">
                  <c:v>2805.4369999999999</c:v>
                </c:pt>
                <c:pt idx="4472">
                  <c:v>2805.9189999999999</c:v>
                </c:pt>
                <c:pt idx="4473">
                  <c:v>2806.4009999999998</c:v>
                </c:pt>
                <c:pt idx="4474">
                  <c:v>2806.8829999999998</c:v>
                </c:pt>
                <c:pt idx="4475">
                  <c:v>2807.3649999999998</c:v>
                </c:pt>
                <c:pt idx="4476">
                  <c:v>2807.8470000000002</c:v>
                </c:pt>
                <c:pt idx="4477">
                  <c:v>2808.33</c:v>
                </c:pt>
                <c:pt idx="4478">
                  <c:v>2808.8119999999999</c:v>
                </c:pt>
                <c:pt idx="4479">
                  <c:v>2809.2939999999999</c:v>
                </c:pt>
                <c:pt idx="4480">
                  <c:v>2809.7759999999998</c:v>
                </c:pt>
                <c:pt idx="4481">
                  <c:v>2810.2579999999998</c:v>
                </c:pt>
                <c:pt idx="4482">
                  <c:v>2810.74</c:v>
                </c:pt>
                <c:pt idx="4483">
                  <c:v>2811.2220000000002</c:v>
                </c:pt>
                <c:pt idx="4484">
                  <c:v>2811.7040000000002</c:v>
                </c:pt>
                <c:pt idx="4485">
                  <c:v>2812.1869999999999</c:v>
                </c:pt>
                <c:pt idx="4486">
                  <c:v>2812.6689999999999</c:v>
                </c:pt>
                <c:pt idx="4487">
                  <c:v>2813.1509999999998</c:v>
                </c:pt>
                <c:pt idx="4488">
                  <c:v>2813.6329999999998</c:v>
                </c:pt>
                <c:pt idx="4489">
                  <c:v>2814.1149999999998</c:v>
                </c:pt>
                <c:pt idx="4490">
                  <c:v>2814.5970000000002</c:v>
                </c:pt>
                <c:pt idx="4491">
                  <c:v>2815.0790000000002</c:v>
                </c:pt>
                <c:pt idx="4492">
                  <c:v>2815.5610000000001</c:v>
                </c:pt>
                <c:pt idx="4493">
                  <c:v>2816.0430000000001</c:v>
                </c:pt>
                <c:pt idx="4494">
                  <c:v>2816.5259999999998</c:v>
                </c:pt>
                <c:pt idx="4495">
                  <c:v>2817.0079999999998</c:v>
                </c:pt>
                <c:pt idx="4496">
                  <c:v>2817.49</c:v>
                </c:pt>
                <c:pt idx="4497">
                  <c:v>2817.9720000000002</c:v>
                </c:pt>
                <c:pt idx="4498">
                  <c:v>2818.4540000000002</c:v>
                </c:pt>
                <c:pt idx="4499">
                  <c:v>2818.9360000000001</c:v>
                </c:pt>
                <c:pt idx="4500">
                  <c:v>2819.4180000000001</c:v>
                </c:pt>
                <c:pt idx="4501">
                  <c:v>2819.9</c:v>
                </c:pt>
                <c:pt idx="4502">
                  <c:v>2820.3829999999998</c:v>
                </c:pt>
                <c:pt idx="4503">
                  <c:v>2820.8649999999998</c:v>
                </c:pt>
                <c:pt idx="4504">
                  <c:v>2821.3470000000002</c:v>
                </c:pt>
                <c:pt idx="4505">
                  <c:v>2821.8290000000002</c:v>
                </c:pt>
                <c:pt idx="4506">
                  <c:v>2822.3110000000001</c:v>
                </c:pt>
                <c:pt idx="4507">
                  <c:v>2822.7930000000001</c:v>
                </c:pt>
                <c:pt idx="4508">
                  <c:v>2823.2750000000001</c:v>
                </c:pt>
                <c:pt idx="4509">
                  <c:v>2823.7570000000001</c:v>
                </c:pt>
                <c:pt idx="4510">
                  <c:v>2824.24</c:v>
                </c:pt>
                <c:pt idx="4511">
                  <c:v>2824.7220000000002</c:v>
                </c:pt>
                <c:pt idx="4512">
                  <c:v>2825.2040000000002</c:v>
                </c:pt>
                <c:pt idx="4513">
                  <c:v>2825.6860000000001</c:v>
                </c:pt>
                <c:pt idx="4514">
                  <c:v>2826.1680000000001</c:v>
                </c:pt>
                <c:pt idx="4515">
                  <c:v>2826.65</c:v>
                </c:pt>
                <c:pt idx="4516">
                  <c:v>2827.1320000000001</c:v>
                </c:pt>
                <c:pt idx="4517">
                  <c:v>2827.614</c:v>
                </c:pt>
                <c:pt idx="4518">
                  <c:v>2828.096</c:v>
                </c:pt>
                <c:pt idx="4519">
                  <c:v>2828.5790000000002</c:v>
                </c:pt>
                <c:pt idx="4520">
                  <c:v>2829.0610000000001</c:v>
                </c:pt>
                <c:pt idx="4521">
                  <c:v>2829.5430000000001</c:v>
                </c:pt>
                <c:pt idx="4522">
                  <c:v>2830.0250000000001</c:v>
                </c:pt>
                <c:pt idx="4523">
                  <c:v>2830.5070000000001</c:v>
                </c:pt>
                <c:pt idx="4524">
                  <c:v>2830.989</c:v>
                </c:pt>
                <c:pt idx="4525">
                  <c:v>2831.471</c:v>
                </c:pt>
                <c:pt idx="4526">
                  <c:v>2831.953</c:v>
                </c:pt>
                <c:pt idx="4527">
                  <c:v>2832.4360000000001</c:v>
                </c:pt>
                <c:pt idx="4528">
                  <c:v>2832.9169999999999</c:v>
                </c:pt>
                <c:pt idx="4529">
                  <c:v>2833.4</c:v>
                </c:pt>
                <c:pt idx="4530">
                  <c:v>2833.8820000000001</c:v>
                </c:pt>
                <c:pt idx="4531">
                  <c:v>2834.364</c:v>
                </c:pt>
                <c:pt idx="4532">
                  <c:v>2834.846</c:v>
                </c:pt>
                <c:pt idx="4533">
                  <c:v>2835.328</c:v>
                </c:pt>
                <c:pt idx="4534">
                  <c:v>2835.81</c:v>
                </c:pt>
                <c:pt idx="4535">
                  <c:v>2836.2919999999999</c:v>
                </c:pt>
                <c:pt idx="4536">
                  <c:v>2836.7739999999999</c:v>
                </c:pt>
                <c:pt idx="4537">
                  <c:v>2837.2570000000001</c:v>
                </c:pt>
                <c:pt idx="4538">
                  <c:v>2837.739</c:v>
                </c:pt>
                <c:pt idx="4539">
                  <c:v>2838.221</c:v>
                </c:pt>
                <c:pt idx="4540">
                  <c:v>2838.703</c:v>
                </c:pt>
                <c:pt idx="4541">
                  <c:v>2839.1849999999999</c:v>
                </c:pt>
                <c:pt idx="4542">
                  <c:v>2839.6669999999999</c:v>
                </c:pt>
                <c:pt idx="4543">
                  <c:v>2840.1489999999999</c:v>
                </c:pt>
                <c:pt idx="4544">
                  <c:v>2840.6309999999999</c:v>
                </c:pt>
                <c:pt idx="4545">
                  <c:v>2841.114</c:v>
                </c:pt>
                <c:pt idx="4546">
                  <c:v>2841.596</c:v>
                </c:pt>
                <c:pt idx="4547">
                  <c:v>2842.078</c:v>
                </c:pt>
                <c:pt idx="4548">
                  <c:v>2842.56</c:v>
                </c:pt>
                <c:pt idx="4549">
                  <c:v>2843.0419999999999</c:v>
                </c:pt>
                <c:pt idx="4550">
                  <c:v>2843.5239999999999</c:v>
                </c:pt>
                <c:pt idx="4551">
                  <c:v>2844.0059999999999</c:v>
                </c:pt>
                <c:pt idx="4552">
                  <c:v>2844.4879999999998</c:v>
                </c:pt>
                <c:pt idx="4553">
                  <c:v>2844.97</c:v>
                </c:pt>
                <c:pt idx="4554">
                  <c:v>2845.453</c:v>
                </c:pt>
                <c:pt idx="4555">
                  <c:v>2845.9349999999999</c:v>
                </c:pt>
                <c:pt idx="4556">
                  <c:v>2846.4169999999999</c:v>
                </c:pt>
                <c:pt idx="4557">
                  <c:v>2846.8989999999999</c:v>
                </c:pt>
                <c:pt idx="4558">
                  <c:v>2847.3809999999999</c:v>
                </c:pt>
                <c:pt idx="4559">
                  <c:v>2847.8629999999998</c:v>
                </c:pt>
                <c:pt idx="4560">
                  <c:v>2848.3449999999998</c:v>
                </c:pt>
                <c:pt idx="4561">
                  <c:v>2848.8270000000002</c:v>
                </c:pt>
                <c:pt idx="4562">
                  <c:v>2849.31</c:v>
                </c:pt>
                <c:pt idx="4563">
                  <c:v>2849.7919999999999</c:v>
                </c:pt>
                <c:pt idx="4564">
                  <c:v>2850.2739999999999</c:v>
                </c:pt>
                <c:pt idx="4565">
                  <c:v>2850.7559999999999</c:v>
                </c:pt>
                <c:pt idx="4566">
                  <c:v>2851.2379999999998</c:v>
                </c:pt>
                <c:pt idx="4567">
                  <c:v>2851.72</c:v>
                </c:pt>
                <c:pt idx="4568">
                  <c:v>2852.2020000000002</c:v>
                </c:pt>
                <c:pt idx="4569">
                  <c:v>2852.6840000000002</c:v>
                </c:pt>
                <c:pt idx="4570">
                  <c:v>2853.1669999999999</c:v>
                </c:pt>
                <c:pt idx="4571">
                  <c:v>2853.6489999999999</c:v>
                </c:pt>
                <c:pt idx="4572">
                  <c:v>2854.1309999999999</c:v>
                </c:pt>
                <c:pt idx="4573">
                  <c:v>2854.6129999999998</c:v>
                </c:pt>
                <c:pt idx="4574">
                  <c:v>2855.0949999999998</c:v>
                </c:pt>
                <c:pt idx="4575">
                  <c:v>2855.5770000000002</c:v>
                </c:pt>
                <c:pt idx="4576">
                  <c:v>2856.0590000000002</c:v>
                </c:pt>
                <c:pt idx="4577">
                  <c:v>2856.5410000000002</c:v>
                </c:pt>
                <c:pt idx="4578">
                  <c:v>2857.0230000000001</c:v>
                </c:pt>
                <c:pt idx="4579">
                  <c:v>2857.5059999999999</c:v>
                </c:pt>
                <c:pt idx="4580">
                  <c:v>2857.9879999999998</c:v>
                </c:pt>
                <c:pt idx="4581">
                  <c:v>2858.47</c:v>
                </c:pt>
                <c:pt idx="4582">
                  <c:v>2858.9520000000002</c:v>
                </c:pt>
                <c:pt idx="4583">
                  <c:v>2859.4340000000002</c:v>
                </c:pt>
                <c:pt idx="4584">
                  <c:v>2859.9160000000002</c:v>
                </c:pt>
                <c:pt idx="4585">
                  <c:v>2860.3980000000001</c:v>
                </c:pt>
                <c:pt idx="4586">
                  <c:v>2860.88</c:v>
                </c:pt>
                <c:pt idx="4587">
                  <c:v>2861.3629999999998</c:v>
                </c:pt>
                <c:pt idx="4588">
                  <c:v>2861.8440000000001</c:v>
                </c:pt>
                <c:pt idx="4589">
                  <c:v>2862.3270000000002</c:v>
                </c:pt>
                <c:pt idx="4590">
                  <c:v>2862.8090000000002</c:v>
                </c:pt>
                <c:pt idx="4591">
                  <c:v>2863.2910000000002</c:v>
                </c:pt>
                <c:pt idx="4592">
                  <c:v>2863.7730000000001</c:v>
                </c:pt>
                <c:pt idx="4593">
                  <c:v>2864.2550000000001</c:v>
                </c:pt>
                <c:pt idx="4594">
                  <c:v>2864.7370000000001</c:v>
                </c:pt>
                <c:pt idx="4595">
                  <c:v>2865.2190000000001</c:v>
                </c:pt>
                <c:pt idx="4596">
                  <c:v>2865.701</c:v>
                </c:pt>
                <c:pt idx="4597">
                  <c:v>2866.1840000000002</c:v>
                </c:pt>
                <c:pt idx="4598">
                  <c:v>2866.6660000000002</c:v>
                </c:pt>
                <c:pt idx="4599">
                  <c:v>2867.1480000000001</c:v>
                </c:pt>
                <c:pt idx="4600">
                  <c:v>2867.63</c:v>
                </c:pt>
                <c:pt idx="4601">
                  <c:v>2868.1120000000001</c:v>
                </c:pt>
                <c:pt idx="4602">
                  <c:v>2868.5940000000001</c:v>
                </c:pt>
                <c:pt idx="4603">
                  <c:v>2869.076</c:v>
                </c:pt>
                <c:pt idx="4604">
                  <c:v>2869.558</c:v>
                </c:pt>
                <c:pt idx="4605">
                  <c:v>2870.0410000000002</c:v>
                </c:pt>
                <c:pt idx="4606">
                  <c:v>2870.5230000000001</c:v>
                </c:pt>
                <c:pt idx="4607">
                  <c:v>2871.0050000000001</c:v>
                </c:pt>
                <c:pt idx="4608">
                  <c:v>2871.4870000000001</c:v>
                </c:pt>
                <c:pt idx="4609">
                  <c:v>2871.9690000000001</c:v>
                </c:pt>
                <c:pt idx="4610">
                  <c:v>2872.451</c:v>
                </c:pt>
                <c:pt idx="4611">
                  <c:v>2872.933</c:v>
                </c:pt>
                <c:pt idx="4612">
                  <c:v>2873.415</c:v>
                </c:pt>
                <c:pt idx="4613">
                  <c:v>2873.8969999999999</c:v>
                </c:pt>
                <c:pt idx="4614">
                  <c:v>2874.38</c:v>
                </c:pt>
                <c:pt idx="4615">
                  <c:v>2874.8620000000001</c:v>
                </c:pt>
                <c:pt idx="4616">
                  <c:v>2875.3440000000001</c:v>
                </c:pt>
                <c:pt idx="4617">
                  <c:v>2875.826</c:v>
                </c:pt>
                <c:pt idx="4618">
                  <c:v>2876.308</c:v>
                </c:pt>
                <c:pt idx="4619">
                  <c:v>2876.79</c:v>
                </c:pt>
                <c:pt idx="4620">
                  <c:v>2877.2719999999999</c:v>
                </c:pt>
                <c:pt idx="4621">
                  <c:v>2877.7539999999999</c:v>
                </c:pt>
                <c:pt idx="4622">
                  <c:v>2878.2370000000001</c:v>
                </c:pt>
                <c:pt idx="4623">
                  <c:v>2878.7190000000001</c:v>
                </c:pt>
                <c:pt idx="4624">
                  <c:v>2879.201</c:v>
                </c:pt>
                <c:pt idx="4625">
                  <c:v>2879.683</c:v>
                </c:pt>
                <c:pt idx="4626">
                  <c:v>2880.165</c:v>
                </c:pt>
                <c:pt idx="4627">
                  <c:v>2880.6469999999999</c:v>
                </c:pt>
                <c:pt idx="4628">
                  <c:v>2881.1289999999999</c:v>
                </c:pt>
                <c:pt idx="4629">
                  <c:v>2881.6109999999999</c:v>
                </c:pt>
                <c:pt idx="4630">
                  <c:v>2882.0940000000001</c:v>
                </c:pt>
                <c:pt idx="4631">
                  <c:v>2882.576</c:v>
                </c:pt>
                <c:pt idx="4632">
                  <c:v>2883.058</c:v>
                </c:pt>
                <c:pt idx="4633">
                  <c:v>2883.54</c:v>
                </c:pt>
                <c:pt idx="4634">
                  <c:v>2884.0219999999999</c:v>
                </c:pt>
                <c:pt idx="4635">
                  <c:v>2884.5039999999999</c:v>
                </c:pt>
                <c:pt idx="4636">
                  <c:v>2884.9859999999999</c:v>
                </c:pt>
                <c:pt idx="4637">
                  <c:v>2885.4679999999998</c:v>
                </c:pt>
                <c:pt idx="4638">
                  <c:v>2885.95</c:v>
                </c:pt>
                <c:pt idx="4639">
                  <c:v>2886.433</c:v>
                </c:pt>
                <c:pt idx="4640">
                  <c:v>2886.915</c:v>
                </c:pt>
                <c:pt idx="4641">
                  <c:v>2887.3969999999999</c:v>
                </c:pt>
                <c:pt idx="4642">
                  <c:v>2887.8789999999999</c:v>
                </c:pt>
                <c:pt idx="4643">
                  <c:v>2888.3609999999999</c:v>
                </c:pt>
                <c:pt idx="4644">
                  <c:v>2888.8429999999998</c:v>
                </c:pt>
                <c:pt idx="4645">
                  <c:v>2889.3249999999998</c:v>
                </c:pt>
                <c:pt idx="4646">
                  <c:v>2889.8069999999998</c:v>
                </c:pt>
                <c:pt idx="4647">
                  <c:v>2890.29</c:v>
                </c:pt>
                <c:pt idx="4648">
                  <c:v>2890.7710000000002</c:v>
                </c:pt>
                <c:pt idx="4649">
                  <c:v>2891.2539999999999</c:v>
                </c:pt>
                <c:pt idx="4650">
                  <c:v>2891.7359999999999</c:v>
                </c:pt>
                <c:pt idx="4651">
                  <c:v>2892.2179999999998</c:v>
                </c:pt>
                <c:pt idx="4652">
                  <c:v>2892.7</c:v>
                </c:pt>
                <c:pt idx="4653">
                  <c:v>2893.1819999999998</c:v>
                </c:pt>
                <c:pt idx="4654">
                  <c:v>2893.6640000000002</c:v>
                </c:pt>
                <c:pt idx="4655">
                  <c:v>2894.1460000000002</c:v>
                </c:pt>
                <c:pt idx="4656">
                  <c:v>2894.6280000000002</c:v>
                </c:pt>
                <c:pt idx="4657">
                  <c:v>2895.1109999999999</c:v>
                </c:pt>
                <c:pt idx="4658">
                  <c:v>2895.5929999999998</c:v>
                </c:pt>
                <c:pt idx="4659">
                  <c:v>2896.0749999999998</c:v>
                </c:pt>
                <c:pt idx="4660">
                  <c:v>2896.5569999999998</c:v>
                </c:pt>
                <c:pt idx="4661">
                  <c:v>2897.0390000000002</c:v>
                </c:pt>
                <c:pt idx="4662">
                  <c:v>2897.5210000000002</c:v>
                </c:pt>
                <c:pt idx="4663">
                  <c:v>2898.0030000000002</c:v>
                </c:pt>
                <c:pt idx="4664">
                  <c:v>2898.4850000000001</c:v>
                </c:pt>
                <c:pt idx="4665">
                  <c:v>2898.9679999999998</c:v>
                </c:pt>
                <c:pt idx="4666">
                  <c:v>2899.45</c:v>
                </c:pt>
                <c:pt idx="4667">
                  <c:v>2899.9319999999998</c:v>
                </c:pt>
                <c:pt idx="4668">
                  <c:v>2900.4140000000002</c:v>
                </c:pt>
                <c:pt idx="4669">
                  <c:v>2900.8960000000002</c:v>
                </c:pt>
                <c:pt idx="4670">
                  <c:v>2901.3780000000002</c:v>
                </c:pt>
                <c:pt idx="4671">
                  <c:v>2901.86</c:v>
                </c:pt>
                <c:pt idx="4672">
                  <c:v>2902.3420000000001</c:v>
                </c:pt>
                <c:pt idx="4673">
                  <c:v>2902.8240000000001</c:v>
                </c:pt>
                <c:pt idx="4674">
                  <c:v>2903.3069999999998</c:v>
                </c:pt>
                <c:pt idx="4675">
                  <c:v>2903.7890000000002</c:v>
                </c:pt>
                <c:pt idx="4676">
                  <c:v>2904.2710000000002</c:v>
                </c:pt>
                <c:pt idx="4677">
                  <c:v>2904.7530000000002</c:v>
                </c:pt>
                <c:pt idx="4678">
                  <c:v>2905.2350000000001</c:v>
                </c:pt>
                <c:pt idx="4679">
                  <c:v>2905.7170000000001</c:v>
                </c:pt>
                <c:pt idx="4680">
                  <c:v>2906.1990000000001</c:v>
                </c:pt>
                <c:pt idx="4681">
                  <c:v>2906.681</c:v>
                </c:pt>
                <c:pt idx="4682">
                  <c:v>2907.1640000000002</c:v>
                </c:pt>
                <c:pt idx="4683">
                  <c:v>2907.6460000000002</c:v>
                </c:pt>
                <c:pt idx="4684">
                  <c:v>2908.1280000000002</c:v>
                </c:pt>
                <c:pt idx="4685">
                  <c:v>2908.61</c:v>
                </c:pt>
                <c:pt idx="4686">
                  <c:v>2909.0920000000001</c:v>
                </c:pt>
                <c:pt idx="4687">
                  <c:v>2909.5740000000001</c:v>
                </c:pt>
                <c:pt idx="4688">
                  <c:v>2910.056</c:v>
                </c:pt>
                <c:pt idx="4689">
                  <c:v>2910.538</c:v>
                </c:pt>
                <c:pt idx="4690">
                  <c:v>2911.0210000000002</c:v>
                </c:pt>
                <c:pt idx="4691">
                  <c:v>2911.5030000000002</c:v>
                </c:pt>
                <c:pt idx="4692">
                  <c:v>2911.9850000000001</c:v>
                </c:pt>
                <c:pt idx="4693">
                  <c:v>2912.4670000000001</c:v>
                </c:pt>
                <c:pt idx="4694">
                  <c:v>2912.9490000000001</c:v>
                </c:pt>
                <c:pt idx="4695">
                  <c:v>2913.431</c:v>
                </c:pt>
                <c:pt idx="4696">
                  <c:v>2913.913</c:v>
                </c:pt>
                <c:pt idx="4697">
                  <c:v>2914.395</c:v>
                </c:pt>
                <c:pt idx="4698">
                  <c:v>2914.877</c:v>
                </c:pt>
                <c:pt idx="4699">
                  <c:v>2915.36</c:v>
                </c:pt>
                <c:pt idx="4700">
                  <c:v>2915.8420000000001</c:v>
                </c:pt>
                <c:pt idx="4701">
                  <c:v>2916.3240000000001</c:v>
                </c:pt>
                <c:pt idx="4702">
                  <c:v>2916.806</c:v>
                </c:pt>
                <c:pt idx="4703">
                  <c:v>2917.288</c:v>
                </c:pt>
                <c:pt idx="4704">
                  <c:v>2917.77</c:v>
                </c:pt>
                <c:pt idx="4705">
                  <c:v>2918.252</c:v>
                </c:pt>
                <c:pt idx="4706">
                  <c:v>2918.7339999999999</c:v>
                </c:pt>
                <c:pt idx="4707">
                  <c:v>2919.2170000000001</c:v>
                </c:pt>
                <c:pt idx="4708">
                  <c:v>2919.6979999999999</c:v>
                </c:pt>
                <c:pt idx="4709">
                  <c:v>2920.181</c:v>
                </c:pt>
                <c:pt idx="4710">
                  <c:v>2920.663</c:v>
                </c:pt>
                <c:pt idx="4711">
                  <c:v>2921.145</c:v>
                </c:pt>
                <c:pt idx="4712">
                  <c:v>2921.627</c:v>
                </c:pt>
                <c:pt idx="4713">
                  <c:v>2922.1089999999999</c:v>
                </c:pt>
                <c:pt idx="4714">
                  <c:v>2922.5909999999999</c:v>
                </c:pt>
                <c:pt idx="4715">
                  <c:v>2923.0729999999999</c:v>
                </c:pt>
                <c:pt idx="4716">
                  <c:v>2923.5549999999998</c:v>
                </c:pt>
                <c:pt idx="4717">
                  <c:v>2924.038</c:v>
                </c:pt>
                <c:pt idx="4718">
                  <c:v>2924.52</c:v>
                </c:pt>
                <c:pt idx="4719">
                  <c:v>2925.002</c:v>
                </c:pt>
                <c:pt idx="4720">
                  <c:v>2925.4839999999999</c:v>
                </c:pt>
                <c:pt idx="4721">
                  <c:v>2925.9659999999999</c:v>
                </c:pt>
                <c:pt idx="4722">
                  <c:v>2926.4479999999999</c:v>
                </c:pt>
                <c:pt idx="4723">
                  <c:v>2926.93</c:v>
                </c:pt>
                <c:pt idx="4724">
                  <c:v>2927.4119999999998</c:v>
                </c:pt>
                <c:pt idx="4725">
                  <c:v>2927.895</c:v>
                </c:pt>
                <c:pt idx="4726">
                  <c:v>2928.377</c:v>
                </c:pt>
                <c:pt idx="4727">
                  <c:v>2928.8589999999999</c:v>
                </c:pt>
                <c:pt idx="4728">
                  <c:v>2929.3409999999999</c:v>
                </c:pt>
                <c:pt idx="4729">
                  <c:v>2929.8229999999999</c:v>
                </c:pt>
                <c:pt idx="4730">
                  <c:v>2930.3049999999998</c:v>
                </c:pt>
                <c:pt idx="4731">
                  <c:v>2930.7869999999998</c:v>
                </c:pt>
                <c:pt idx="4732">
                  <c:v>2931.2689999999998</c:v>
                </c:pt>
                <c:pt idx="4733">
                  <c:v>2931.7510000000002</c:v>
                </c:pt>
                <c:pt idx="4734">
                  <c:v>2932.2339999999999</c:v>
                </c:pt>
                <c:pt idx="4735">
                  <c:v>2932.7159999999999</c:v>
                </c:pt>
                <c:pt idx="4736">
                  <c:v>2933.1979999999999</c:v>
                </c:pt>
                <c:pt idx="4737">
                  <c:v>2933.68</c:v>
                </c:pt>
                <c:pt idx="4738">
                  <c:v>2934.1619999999998</c:v>
                </c:pt>
                <c:pt idx="4739">
                  <c:v>2934.6439999999998</c:v>
                </c:pt>
                <c:pt idx="4740">
                  <c:v>2935.1260000000002</c:v>
                </c:pt>
                <c:pt idx="4741">
                  <c:v>2935.6080000000002</c:v>
                </c:pt>
                <c:pt idx="4742">
                  <c:v>2936.0909999999999</c:v>
                </c:pt>
                <c:pt idx="4743">
                  <c:v>2936.5729999999999</c:v>
                </c:pt>
                <c:pt idx="4744">
                  <c:v>2937.0549999999998</c:v>
                </c:pt>
                <c:pt idx="4745">
                  <c:v>2937.5369999999998</c:v>
                </c:pt>
                <c:pt idx="4746">
                  <c:v>2938.0189999999998</c:v>
                </c:pt>
                <c:pt idx="4747">
                  <c:v>2938.5010000000002</c:v>
                </c:pt>
                <c:pt idx="4748">
                  <c:v>2938.9830000000002</c:v>
                </c:pt>
                <c:pt idx="4749">
                  <c:v>2939.4650000000001</c:v>
                </c:pt>
                <c:pt idx="4750">
                  <c:v>2939.9479999999999</c:v>
                </c:pt>
                <c:pt idx="4751">
                  <c:v>2940.43</c:v>
                </c:pt>
                <c:pt idx="4752">
                  <c:v>2940.9119999999998</c:v>
                </c:pt>
                <c:pt idx="4753">
                  <c:v>2941.3939999999998</c:v>
                </c:pt>
                <c:pt idx="4754">
                  <c:v>2941.8760000000002</c:v>
                </c:pt>
                <c:pt idx="4755">
                  <c:v>2942.3580000000002</c:v>
                </c:pt>
                <c:pt idx="4756">
                  <c:v>2942.84</c:v>
                </c:pt>
                <c:pt idx="4757">
                  <c:v>2943.3220000000001</c:v>
                </c:pt>
                <c:pt idx="4758">
                  <c:v>2943.8040000000001</c:v>
                </c:pt>
                <c:pt idx="4759">
                  <c:v>2944.2869999999998</c:v>
                </c:pt>
                <c:pt idx="4760">
                  <c:v>2944.7689999999998</c:v>
                </c:pt>
                <c:pt idx="4761">
                  <c:v>2945.2510000000002</c:v>
                </c:pt>
                <c:pt idx="4762">
                  <c:v>2945.7330000000002</c:v>
                </c:pt>
                <c:pt idx="4763">
                  <c:v>2946.2150000000001</c:v>
                </c:pt>
                <c:pt idx="4764">
                  <c:v>2946.6970000000001</c:v>
                </c:pt>
                <c:pt idx="4765">
                  <c:v>2947.1790000000001</c:v>
                </c:pt>
                <c:pt idx="4766">
                  <c:v>2947.6610000000001</c:v>
                </c:pt>
                <c:pt idx="4767">
                  <c:v>2948.1439999999998</c:v>
                </c:pt>
                <c:pt idx="4768">
                  <c:v>2948.625</c:v>
                </c:pt>
                <c:pt idx="4769">
                  <c:v>2949.1080000000002</c:v>
                </c:pt>
                <c:pt idx="4770">
                  <c:v>2949.59</c:v>
                </c:pt>
                <c:pt idx="4771">
                  <c:v>2950.0720000000001</c:v>
                </c:pt>
                <c:pt idx="4772">
                  <c:v>2950.5540000000001</c:v>
                </c:pt>
                <c:pt idx="4773">
                  <c:v>2951.0360000000001</c:v>
                </c:pt>
                <c:pt idx="4774">
                  <c:v>2951.518</c:v>
                </c:pt>
                <c:pt idx="4775">
                  <c:v>2952</c:v>
                </c:pt>
                <c:pt idx="4776">
                  <c:v>2952.482</c:v>
                </c:pt>
                <c:pt idx="4777">
                  <c:v>2952.9650000000001</c:v>
                </c:pt>
                <c:pt idx="4778">
                  <c:v>2953.4470000000001</c:v>
                </c:pt>
                <c:pt idx="4779">
                  <c:v>2953.9290000000001</c:v>
                </c:pt>
                <c:pt idx="4780">
                  <c:v>2954.4110000000001</c:v>
                </c:pt>
                <c:pt idx="4781">
                  <c:v>2954.893</c:v>
                </c:pt>
                <c:pt idx="4782">
                  <c:v>2955.375</c:v>
                </c:pt>
                <c:pt idx="4783">
                  <c:v>2955.857</c:v>
                </c:pt>
                <c:pt idx="4784">
                  <c:v>2956.3389999999999</c:v>
                </c:pt>
                <c:pt idx="4785">
                  <c:v>2956.8220000000001</c:v>
                </c:pt>
                <c:pt idx="4786">
                  <c:v>2957.3040000000001</c:v>
                </c:pt>
                <c:pt idx="4787">
                  <c:v>2957.7860000000001</c:v>
                </c:pt>
                <c:pt idx="4788">
                  <c:v>2958.268</c:v>
                </c:pt>
                <c:pt idx="4789">
                  <c:v>2958.75</c:v>
                </c:pt>
                <c:pt idx="4790">
                  <c:v>2959.232</c:v>
                </c:pt>
                <c:pt idx="4791">
                  <c:v>2959.7139999999999</c:v>
                </c:pt>
                <c:pt idx="4792">
                  <c:v>2960.1959999999999</c:v>
                </c:pt>
                <c:pt idx="4793">
                  <c:v>2960.6779999999999</c:v>
                </c:pt>
                <c:pt idx="4794">
                  <c:v>2961.1610000000001</c:v>
                </c:pt>
                <c:pt idx="4795">
                  <c:v>2961.643</c:v>
                </c:pt>
                <c:pt idx="4796">
                  <c:v>2962.125</c:v>
                </c:pt>
                <c:pt idx="4797">
                  <c:v>2962.607</c:v>
                </c:pt>
                <c:pt idx="4798">
                  <c:v>2963.0889999999999</c:v>
                </c:pt>
                <c:pt idx="4799">
                  <c:v>2963.5709999999999</c:v>
                </c:pt>
                <c:pt idx="4800">
                  <c:v>2964.0529999999999</c:v>
                </c:pt>
                <c:pt idx="4801">
                  <c:v>2964.5349999999999</c:v>
                </c:pt>
                <c:pt idx="4802">
                  <c:v>2965.018</c:v>
                </c:pt>
                <c:pt idx="4803">
                  <c:v>2965.5</c:v>
                </c:pt>
                <c:pt idx="4804">
                  <c:v>2965.982</c:v>
                </c:pt>
                <c:pt idx="4805">
                  <c:v>2966.4639999999999</c:v>
                </c:pt>
                <c:pt idx="4806">
                  <c:v>2966.9459999999999</c:v>
                </c:pt>
                <c:pt idx="4807">
                  <c:v>2967.4279999999999</c:v>
                </c:pt>
                <c:pt idx="4808">
                  <c:v>2967.91</c:v>
                </c:pt>
                <c:pt idx="4809">
                  <c:v>2968.3919999999998</c:v>
                </c:pt>
                <c:pt idx="4810">
                  <c:v>2968.875</c:v>
                </c:pt>
                <c:pt idx="4811">
                  <c:v>2969.357</c:v>
                </c:pt>
                <c:pt idx="4812">
                  <c:v>2969.8389999999999</c:v>
                </c:pt>
                <c:pt idx="4813">
                  <c:v>2970.3209999999999</c:v>
                </c:pt>
                <c:pt idx="4814">
                  <c:v>2970.8029999999999</c:v>
                </c:pt>
                <c:pt idx="4815">
                  <c:v>2971.2849999999999</c:v>
                </c:pt>
                <c:pt idx="4816">
                  <c:v>2971.7669999999998</c:v>
                </c:pt>
                <c:pt idx="4817">
                  <c:v>2972.2489999999998</c:v>
                </c:pt>
                <c:pt idx="4818">
                  <c:v>2972.7310000000002</c:v>
                </c:pt>
                <c:pt idx="4819">
                  <c:v>2973.2139999999999</c:v>
                </c:pt>
                <c:pt idx="4820">
                  <c:v>2973.6959999999999</c:v>
                </c:pt>
                <c:pt idx="4821">
                  <c:v>2974.1779999999999</c:v>
                </c:pt>
                <c:pt idx="4822">
                  <c:v>2974.66</c:v>
                </c:pt>
                <c:pt idx="4823">
                  <c:v>2975.1419999999998</c:v>
                </c:pt>
                <c:pt idx="4824">
                  <c:v>2975.6239999999998</c:v>
                </c:pt>
                <c:pt idx="4825">
                  <c:v>2976.1060000000002</c:v>
                </c:pt>
                <c:pt idx="4826">
                  <c:v>2976.5880000000002</c:v>
                </c:pt>
                <c:pt idx="4827">
                  <c:v>2977.0709999999999</c:v>
                </c:pt>
                <c:pt idx="4828">
                  <c:v>2977.5520000000001</c:v>
                </c:pt>
                <c:pt idx="4829">
                  <c:v>2978.0349999999999</c:v>
                </c:pt>
                <c:pt idx="4830">
                  <c:v>2978.5169999999998</c:v>
                </c:pt>
                <c:pt idx="4831">
                  <c:v>2978.9989999999998</c:v>
                </c:pt>
                <c:pt idx="4832">
                  <c:v>2979.4810000000002</c:v>
                </c:pt>
                <c:pt idx="4833">
                  <c:v>2979.9630000000002</c:v>
                </c:pt>
                <c:pt idx="4834">
                  <c:v>2980.4450000000002</c:v>
                </c:pt>
                <c:pt idx="4835">
                  <c:v>2980.9270000000001</c:v>
                </c:pt>
                <c:pt idx="4836">
                  <c:v>2981.4090000000001</c:v>
                </c:pt>
                <c:pt idx="4837">
                  <c:v>2981.8919999999998</c:v>
                </c:pt>
                <c:pt idx="4838">
                  <c:v>2982.3739999999998</c:v>
                </c:pt>
                <c:pt idx="4839">
                  <c:v>2982.8560000000002</c:v>
                </c:pt>
                <c:pt idx="4840">
                  <c:v>2983.3380000000002</c:v>
                </c:pt>
                <c:pt idx="4841">
                  <c:v>2983.82</c:v>
                </c:pt>
                <c:pt idx="4842">
                  <c:v>2984.3020000000001</c:v>
                </c:pt>
                <c:pt idx="4843">
                  <c:v>2984.7840000000001</c:v>
                </c:pt>
                <c:pt idx="4844">
                  <c:v>2985.2660000000001</c:v>
                </c:pt>
                <c:pt idx="4845">
                  <c:v>2985.7489999999998</c:v>
                </c:pt>
                <c:pt idx="4846">
                  <c:v>2986.2310000000002</c:v>
                </c:pt>
                <c:pt idx="4847">
                  <c:v>2986.7130000000002</c:v>
                </c:pt>
                <c:pt idx="4848">
                  <c:v>2987.1950000000002</c:v>
                </c:pt>
                <c:pt idx="4849">
                  <c:v>2987.6770000000001</c:v>
                </c:pt>
                <c:pt idx="4850">
                  <c:v>2988.1590000000001</c:v>
                </c:pt>
                <c:pt idx="4851">
                  <c:v>2988.6410000000001</c:v>
                </c:pt>
                <c:pt idx="4852">
                  <c:v>2989.123</c:v>
                </c:pt>
                <c:pt idx="4853">
                  <c:v>2989.605</c:v>
                </c:pt>
                <c:pt idx="4854">
                  <c:v>2990.0880000000002</c:v>
                </c:pt>
                <c:pt idx="4855">
                  <c:v>2990.57</c:v>
                </c:pt>
                <c:pt idx="4856">
                  <c:v>2991.0520000000001</c:v>
                </c:pt>
                <c:pt idx="4857">
                  <c:v>2991.5340000000001</c:v>
                </c:pt>
                <c:pt idx="4858">
                  <c:v>2992.0160000000001</c:v>
                </c:pt>
                <c:pt idx="4859">
                  <c:v>2992.498</c:v>
                </c:pt>
                <c:pt idx="4860">
                  <c:v>2992.98</c:v>
                </c:pt>
                <c:pt idx="4861">
                  <c:v>2993.462</c:v>
                </c:pt>
                <c:pt idx="4862">
                  <c:v>2993.9450000000002</c:v>
                </c:pt>
                <c:pt idx="4863">
                  <c:v>2994.4270000000001</c:v>
                </c:pt>
                <c:pt idx="4864">
                  <c:v>2994.9090000000001</c:v>
                </c:pt>
                <c:pt idx="4865">
                  <c:v>2995.3910000000001</c:v>
                </c:pt>
                <c:pt idx="4866">
                  <c:v>2995.873</c:v>
                </c:pt>
                <c:pt idx="4867">
                  <c:v>2996.355</c:v>
                </c:pt>
                <c:pt idx="4868">
                  <c:v>2996.837</c:v>
                </c:pt>
                <c:pt idx="4869">
                  <c:v>2997.319</c:v>
                </c:pt>
                <c:pt idx="4870">
                  <c:v>2997.8020000000001</c:v>
                </c:pt>
                <c:pt idx="4871">
                  <c:v>2998.2840000000001</c:v>
                </c:pt>
                <c:pt idx="4872">
                  <c:v>2998.7660000000001</c:v>
                </c:pt>
                <c:pt idx="4873">
                  <c:v>2999.248</c:v>
                </c:pt>
                <c:pt idx="4874">
                  <c:v>2999.73</c:v>
                </c:pt>
                <c:pt idx="4875">
                  <c:v>3000.212</c:v>
                </c:pt>
                <c:pt idx="4876">
                  <c:v>3000.694</c:v>
                </c:pt>
                <c:pt idx="4877">
                  <c:v>3001.1759999999999</c:v>
                </c:pt>
                <c:pt idx="4878">
                  <c:v>3001.6579999999999</c:v>
                </c:pt>
                <c:pt idx="4879">
                  <c:v>3002.1410000000001</c:v>
                </c:pt>
                <c:pt idx="4880">
                  <c:v>3002.623</c:v>
                </c:pt>
                <c:pt idx="4881">
                  <c:v>3003.105</c:v>
                </c:pt>
                <c:pt idx="4882">
                  <c:v>3003.587</c:v>
                </c:pt>
                <c:pt idx="4883">
                  <c:v>3004.069</c:v>
                </c:pt>
                <c:pt idx="4884">
                  <c:v>3004.5509999999999</c:v>
                </c:pt>
                <c:pt idx="4885">
                  <c:v>3005.0329999999999</c:v>
                </c:pt>
                <c:pt idx="4886">
                  <c:v>3005.5149999999999</c:v>
                </c:pt>
                <c:pt idx="4887">
                  <c:v>3005.998</c:v>
                </c:pt>
                <c:pt idx="4888">
                  <c:v>3006.4789999999998</c:v>
                </c:pt>
                <c:pt idx="4889">
                  <c:v>3006.962</c:v>
                </c:pt>
                <c:pt idx="4890">
                  <c:v>3007.444</c:v>
                </c:pt>
                <c:pt idx="4891">
                  <c:v>3007.9259999999999</c:v>
                </c:pt>
                <c:pt idx="4892">
                  <c:v>3008.4079999999999</c:v>
                </c:pt>
                <c:pt idx="4893">
                  <c:v>3008.89</c:v>
                </c:pt>
                <c:pt idx="4894">
                  <c:v>3009.3719999999998</c:v>
                </c:pt>
                <c:pt idx="4895">
                  <c:v>3009.8539999999998</c:v>
                </c:pt>
                <c:pt idx="4896">
                  <c:v>3010.3359999999998</c:v>
                </c:pt>
                <c:pt idx="4897">
                  <c:v>3010.819</c:v>
                </c:pt>
                <c:pt idx="4898">
                  <c:v>3011.3009999999999</c:v>
                </c:pt>
                <c:pt idx="4899">
                  <c:v>3011.7829999999999</c:v>
                </c:pt>
                <c:pt idx="4900">
                  <c:v>3012.2649999999999</c:v>
                </c:pt>
                <c:pt idx="4901">
                  <c:v>3012.7469999999998</c:v>
                </c:pt>
                <c:pt idx="4902">
                  <c:v>3013.2289999999998</c:v>
                </c:pt>
                <c:pt idx="4903">
                  <c:v>3013.7109999999998</c:v>
                </c:pt>
                <c:pt idx="4904">
                  <c:v>3014.1930000000002</c:v>
                </c:pt>
                <c:pt idx="4905">
                  <c:v>3014.6759999999999</c:v>
                </c:pt>
                <c:pt idx="4906">
                  <c:v>3015.1579999999999</c:v>
                </c:pt>
                <c:pt idx="4907">
                  <c:v>3015.64</c:v>
                </c:pt>
                <c:pt idx="4908">
                  <c:v>3016.1219999999998</c:v>
                </c:pt>
                <c:pt idx="4909">
                  <c:v>3016.6039999999998</c:v>
                </c:pt>
                <c:pt idx="4910">
                  <c:v>3017.0859999999998</c:v>
                </c:pt>
                <c:pt idx="4911">
                  <c:v>3017.5680000000002</c:v>
                </c:pt>
                <c:pt idx="4912">
                  <c:v>3018.05</c:v>
                </c:pt>
                <c:pt idx="4913">
                  <c:v>3018.5320000000002</c:v>
                </c:pt>
                <c:pt idx="4914">
                  <c:v>3019.0149999999999</c:v>
                </c:pt>
                <c:pt idx="4915">
                  <c:v>3019.4969999999998</c:v>
                </c:pt>
                <c:pt idx="4916">
                  <c:v>3019.9789999999998</c:v>
                </c:pt>
                <c:pt idx="4917">
                  <c:v>3020.4609999999998</c:v>
                </c:pt>
                <c:pt idx="4918">
                  <c:v>3020.9430000000002</c:v>
                </c:pt>
                <c:pt idx="4919">
                  <c:v>3021.4250000000002</c:v>
                </c:pt>
                <c:pt idx="4920">
                  <c:v>3021.9070000000002</c:v>
                </c:pt>
                <c:pt idx="4921">
                  <c:v>3022.3890000000001</c:v>
                </c:pt>
                <c:pt idx="4922">
                  <c:v>3022.8719999999998</c:v>
                </c:pt>
                <c:pt idx="4923">
                  <c:v>3023.3539999999998</c:v>
                </c:pt>
                <c:pt idx="4924">
                  <c:v>3023.8359999999998</c:v>
                </c:pt>
                <c:pt idx="4925">
                  <c:v>3024.3180000000002</c:v>
                </c:pt>
                <c:pt idx="4926">
                  <c:v>3024.8</c:v>
                </c:pt>
                <c:pt idx="4927">
                  <c:v>3025.2820000000002</c:v>
                </c:pt>
                <c:pt idx="4928">
                  <c:v>3025.7640000000001</c:v>
                </c:pt>
                <c:pt idx="4929">
                  <c:v>3026.2460000000001</c:v>
                </c:pt>
                <c:pt idx="4930">
                  <c:v>3026.7289999999998</c:v>
                </c:pt>
                <c:pt idx="4931">
                  <c:v>3027.2109999999998</c:v>
                </c:pt>
                <c:pt idx="4932">
                  <c:v>3027.6930000000002</c:v>
                </c:pt>
                <c:pt idx="4933">
                  <c:v>3028.1750000000002</c:v>
                </c:pt>
                <c:pt idx="4934">
                  <c:v>3028.6570000000002</c:v>
                </c:pt>
                <c:pt idx="4935">
                  <c:v>3029.1390000000001</c:v>
                </c:pt>
                <c:pt idx="4936">
                  <c:v>3029.6210000000001</c:v>
                </c:pt>
                <c:pt idx="4937">
                  <c:v>3030.1030000000001</c:v>
                </c:pt>
                <c:pt idx="4938">
                  <c:v>3030.585</c:v>
                </c:pt>
                <c:pt idx="4939">
                  <c:v>3031.0680000000002</c:v>
                </c:pt>
                <c:pt idx="4940">
                  <c:v>3031.55</c:v>
                </c:pt>
                <c:pt idx="4941">
                  <c:v>3032.0320000000002</c:v>
                </c:pt>
                <c:pt idx="4942">
                  <c:v>3032.5140000000001</c:v>
                </c:pt>
                <c:pt idx="4943">
                  <c:v>3032.9960000000001</c:v>
                </c:pt>
                <c:pt idx="4944">
                  <c:v>3033.4780000000001</c:v>
                </c:pt>
                <c:pt idx="4945">
                  <c:v>3033.96</c:v>
                </c:pt>
                <c:pt idx="4946">
                  <c:v>3034.442</c:v>
                </c:pt>
                <c:pt idx="4947">
                  <c:v>3034.9250000000002</c:v>
                </c:pt>
                <c:pt idx="4948">
                  <c:v>3035.4059999999999</c:v>
                </c:pt>
                <c:pt idx="4949">
                  <c:v>3035.8890000000001</c:v>
                </c:pt>
                <c:pt idx="4950">
                  <c:v>3036.3710000000001</c:v>
                </c:pt>
                <c:pt idx="4951">
                  <c:v>3036.8530000000001</c:v>
                </c:pt>
                <c:pt idx="4952">
                  <c:v>3037.335</c:v>
                </c:pt>
                <c:pt idx="4953">
                  <c:v>3037.817</c:v>
                </c:pt>
                <c:pt idx="4954">
                  <c:v>3038.299</c:v>
                </c:pt>
                <c:pt idx="4955">
                  <c:v>3038.7809999999999</c:v>
                </c:pt>
                <c:pt idx="4956">
                  <c:v>3039.2629999999999</c:v>
                </c:pt>
                <c:pt idx="4957">
                  <c:v>3039.7460000000001</c:v>
                </c:pt>
                <c:pt idx="4958">
                  <c:v>3040.2280000000001</c:v>
                </c:pt>
                <c:pt idx="4959">
                  <c:v>3040.71</c:v>
                </c:pt>
                <c:pt idx="4960">
                  <c:v>3041.192</c:v>
                </c:pt>
                <c:pt idx="4961">
                  <c:v>3041.674</c:v>
                </c:pt>
                <c:pt idx="4962">
                  <c:v>3042.1559999999999</c:v>
                </c:pt>
                <c:pt idx="4963">
                  <c:v>3042.6379999999999</c:v>
                </c:pt>
                <c:pt idx="4964">
                  <c:v>3043.12</c:v>
                </c:pt>
                <c:pt idx="4965">
                  <c:v>3043.6030000000001</c:v>
                </c:pt>
                <c:pt idx="4966">
                  <c:v>3044.085</c:v>
                </c:pt>
                <c:pt idx="4967">
                  <c:v>3044.567</c:v>
                </c:pt>
                <c:pt idx="4968">
                  <c:v>3045.049</c:v>
                </c:pt>
                <c:pt idx="4969">
                  <c:v>3045.5309999999999</c:v>
                </c:pt>
                <c:pt idx="4970">
                  <c:v>3046.0129999999999</c:v>
                </c:pt>
                <c:pt idx="4971">
                  <c:v>3046.4949999999999</c:v>
                </c:pt>
                <c:pt idx="4972">
                  <c:v>3046.9769999999999</c:v>
                </c:pt>
                <c:pt idx="4973">
                  <c:v>3047.4589999999998</c:v>
                </c:pt>
                <c:pt idx="4974">
                  <c:v>3047.942</c:v>
                </c:pt>
                <c:pt idx="4975">
                  <c:v>3048.424</c:v>
                </c:pt>
                <c:pt idx="4976">
                  <c:v>3048.9059999999999</c:v>
                </c:pt>
                <c:pt idx="4977">
                  <c:v>3049.3879999999999</c:v>
                </c:pt>
                <c:pt idx="4978">
                  <c:v>3049.87</c:v>
                </c:pt>
                <c:pt idx="4979">
                  <c:v>3050.3519999999999</c:v>
                </c:pt>
                <c:pt idx="4980">
                  <c:v>3050.8339999999998</c:v>
                </c:pt>
                <c:pt idx="4981">
                  <c:v>3051.3159999999998</c:v>
                </c:pt>
                <c:pt idx="4982">
                  <c:v>3051.799</c:v>
                </c:pt>
                <c:pt idx="4983">
                  <c:v>3052.2809999999999</c:v>
                </c:pt>
                <c:pt idx="4984">
                  <c:v>3052.7629999999999</c:v>
                </c:pt>
                <c:pt idx="4985">
                  <c:v>3053.2449999999999</c:v>
                </c:pt>
                <c:pt idx="4986">
                  <c:v>3053.7269999999999</c:v>
                </c:pt>
                <c:pt idx="4987">
                  <c:v>3054.2089999999998</c:v>
                </c:pt>
                <c:pt idx="4988">
                  <c:v>3054.6909999999998</c:v>
                </c:pt>
                <c:pt idx="4989">
                  <c:v>3055.1729999999998</c:v>
                </c:pt>
                <c:pt idx="4990">
                  <c:v>3055.6559999999999</c:v>
                </c:pt>
                <c:pt idx="4991">
                  <c:v>3056.1379999999999</c:v>
                </c:pt>
                <c:pt idx="4992">
                  <c:v>3056.62</c:v>
                </c:pt>
                <c:pt idx="4993">
                  <c:v>3057.1019999999999</c:v>
                </c:pt>
                <c:pt idx="4994">
                  <c:v>3057.5839999999998</c:v>
                </c:pt>
                <c:pt idx="4995">
                  <c:v>3058.0659999999998</c:v>
                </c:pt>
                <c:pt idx="4996">
                  <c:v>3058.5479999999998</c:v>
                </c:pt>
                <c:pt idx="4997">
                  <c:v>3059.03</c:v>
                </c:pt>
                <c:pt idx="4998">
                  <c:v>3059.5120000000002</c:v>
                </c:pt>
                <c:pt idx="4999">
                  <c:v>3059.9949999999999</c:v>
                </c:pt>
                <c:pt idx="5000">
                  <c:v>3060.4769999999999</c:v>
                </c:pt>
                <c:pt idx="5001">
                  <c:v>3060.9589999999998</c:v>
                </c:pt>
                <c:pt idx="5002">
                  <c:v>3061.4409999999998</c:v>
                </c:pt>
                <c:pt idx="5003">
                  <c:v>3061.9229999999998</c:v>
                </c:pt>
                <c:pt idx="5004">
                  <c:v>3062.4050000000002</c:v>
                </c:pt>
                <c:pt idx="5005">
                  <c:v>3062.8870000000002</c:v>
                </c:pt>
                <c:pt idx="5006">
                  <c:v>3063.3690000000001</c:v>
                </c:pt>
                <c:pt idx="5007">
                  <c:v>3063.8519999999999</c:v>
                </c:pt>
                <c:pt idx="5008">
                  <c:v>3064.3330000000001</c:v>
                </c:pt>
                <c:pt idx="5009">
                  <c:v>3064.8159999999998</c:v>
                </c:pt>
                <c:pt idx="5010">
                  <c:v>3065.2979999999998</c:v>
                </c:pt>
                <c:pt idx="5011">
                  <c:v>3065.78</c:v>
                </c:pt>
                <c:pt idx="5012">
                  <c:v>3066.2620000000002</c:v>
                </c:pt>
                <c:pt idx="5013">
                  <c:v>3066.7440000000001</c:v>
                </c:pt>
                <c:pt idx="5014">
                  <c:v>3067.2260000000001</c:v>
                </c:pt>
                <c:pt idx="5015">
                  <c:v>3067.7080000000001</c:v>
                </c:pt>
                <c:pt idx="5016">
                  <c:v>3068.19</c:v>
                </c:pt>
                <c:pt idx="5017">
                  <c:v>3068.6729999999998</c:v>
                </c:pt>
                <c:pt idx="5018">
                  <c:v>3069.1550000000002</c:v>
                </c:pt>
                <c:pt idx="5019">
                  <c:v>3069.6370000000002</c:v>
                </c:pt>
                <c:pt idx="5020">
                  <c:v>3070.1190000000001</c:v>
                </c:pt>
                <c:pt idx="5021">
                  <c:v>3070.6010000000001</c:v>
                </c:pt>
                <c:pt idx="5022">
                  <c:v>3071.0830000000001</c:v>
                </c:pt>
                <c:pt idx="5023">
                  <c:v>3071.5650000000001</c:v>
                </c:pt>
                <c:pt idx="5024">
                  <c:v>3072.047</c:v>
                </c:pt>
                <c:pt idx="5025">
                  <c:v>3072.53</c:v>
                </c:pt>
                <c:pt idx="5026">
                  <c:v>3073.0120000000002</c:v>
                </c:pt>
                <c:pt idx="5027">
                  <c:v>3073.4940000000001</c:v>
                </c:pt>
                <c:pt idx="5028">
                  <c:v>3073.9760000000001</c:v>
                </c:pt>
                <c:pt idx="5029">
                  <c:v>3074.4580000000001</c:v>
                </c:pt>
                <c:pt idx="5030">
                  <c:v>3074.94</c:v>
                </c:pt>
                <c:pt idx="5031">
                  <c:v>3075.422</c:v>
                </c:pt>
                <c:pt idx="5032">
                  <c:v>3075.904</c:v>
                </c:pt>
                <c:pt idx="5033">
                  <c:v>3076.386</c:v>
                </c:pt>
                <c:pt idx="5034">
                  <c:v>3076.8690000000001</c:v>
                </c:pt>
                <c:pt idx="5035">
                  <c:v>3077.3510000000001</c:v>
                </c:pt>
                <c:pt idx="5036">
                  <c:v>3077.8330000000001</c:v>
                </c:pt>
                <c:pt idx="5037">
                  <c:v>3078.3150000000001</c:v>
                </c:pt>
                <c:pt idx="5038">
                  <c:v>3078.797</c:v>
                </c:pt>
                <c:pt idx="5039">
                  <c:v>3079.279</c:v>
                </c:pt>
                <c:pt idx="5040">
                  <c:v>3079.761</c:v>
                </c:pt>
                <c:pt idx="5041">
                  <c:v>3080.2429999999999</c:v>
                </c:pt>
                <c:pt idx="5042">
                  <c:v>3080.7260000000001</c:v>
                </c:pt>
                <c:pt idx="5043">
                  <c:v>3081.2080000000001</c:v>
                </c:pt>
                <c:pt idx="5044">
                  <c:v>3081.69</c:v>
                </c:pt>
                <c:pt idx="5045">
                  <c:v>3082.172</c:v>
                </c:pt>
                <c:pt idx="5046">
                  <c:v>3082.654</c:v>
                </c:pt>
                <c:pt idx="5047">
                  <c:v>3083.136</c:v>
                </c:pt>
                <c:pt idx="5048">
                  <c:v>3083.6179999999999</c:v>
                </c:pt>
                <c:pt idx="5049">
                  <c:v>3084.1</c:v>
                </c:pt>
                <c:pt idx="5050">
                  <c:v>3084.5830000000001</c:v>
                </c:pt>
                <c:pt idx="5051">
                  <c:v>3085.0650000000001</c:v>
                </c:pt>
                <c:pt idx="5052">
                  <c:v>3085.547</c:v>
                </c:pt>
                <c:pt idx="5053">
                  <c:v>3086.029</c:v>
                </c:pt>
                <c:pt idx="5054">
                  <c:v>3086.511</c:v>
                </c:pt>
                <c:pt idx="5055">
                  <c:v>3086.9929999999999</c:v>
                </c:pt>
                <c:pt idx="5056">
                  <c:v>3087.4749999999999</c:v>
                </c:pt>
                <c:pt idx="5057">
                  <c:v>3087.9569999999999</c:v>
                </c:pt>
                <c:pt idx="5058">
                  <c:v>3088.4389999999999</c:v>
                </c:pt>
                <c:pt idx="5059">
                  <c:v>3088.922</c:v>
                </c:pt>
                <c:pt idx="5060">
                  <c:v>3089.404</c:v>
                </c:pt>
                <c:pt idx="5061">
                  <c:v>3089.886</c:v>
                </c:pt>
                <c:pt idx="5062">
                  <c:v>3090.3679999999999</c:v>
                </c:pt>
                <c:pt idx="5063">
                  <c:v>3090.85</c:v>
                </c:pt>
                <c:pt idx="5064">
                  <c:v>3091.3319999999999</c:v>
                </c:pt>
                <c:pt idx="5065">
                  <c:v>3091.8139999999999</c:v>
                </c:pt>
                <c:pt idx="5066">
                  <c:v>3092.2959999999998</c:v>
                </c:pt>
                <c:pt idx="5067">
                  <c:v>3092.779</c:v>
                </c:pt>
                <c:pt idx="5068">
                  <c:v>3093.26</c:v>
                </c:pt>
                <c:pt idx="5069">
                  <c:v>3093.7429999999999</c:v>
                </c:pt>
                <c:pt idx="5070">
                  <c:v>3094.2249999999999</c:v>
                </c:pt>
                <c:pt idx="5071">
                  <c:v>3094.7069999999999</c:v>
                </c:pt>
                <c:pt idx="5072">
                  <c:v>3095.1889999999999</c:v>
                </c:pt>
                <c:pt idx="5073">
                  <c:v>3095.6709999999998</c:v>
                </c:pt>
                <c:pt idx="5074">
                  <c:v>3096.1529999999998</c:v>
                </c:pt>
                <c:pt idx="5075">
                  <c:v>3096.6350000000002</c:v>
                </c:pt>
                <c:pt idx="5076">
                  <c:v>3097.1170000000002</c:v>
                </c:pt>
                <c:pt idx="5077">
                  <c:v>3097.6</c:v>
                </c:pt>
                <c:pt idx="5078">
                  <c:v>3098.0819999999999</c:v>
                </c:pt>
                <c:pt idx="5079">
                  <c:v>3098.5639999999999</c:v>
                </c:pt>
                <c:pt idx="5080">
                  <c:v>3099.0459999999998</c:v>
                </c:pt>
                <c:pt idx="5081">
                  <c:v>3099.5279999999998</c:v>
                </c:pt>
                <c:pt idx="5082">
                  <c:v>3100.01</c:v>
                </c:pt>
                <c:pt idx="5083">
                  <c:v>3100.4920000000002</c:v>
                </c:pt>
                <c:pt idx="5084">
                  <c:v>3100.9740000000002</c:v>
                </c:pt>
                <c:pt idx="5085">
                  <c:v>3101.4569999999999</c:v>
                </c:pt>
                <c:pt idx="5086">
                  <c:v>3101.9389999999999</c:v>
                </c:pt>
                <c:pt idx="5087">
                  <c:v>3102.4209999999998</c:v>
                </c:pt>
                <c:pt idx="5088">
                  <c:v>3102.9029999999998</c:v>
                </c:pt>
                <c:pt idx="5089">
                  <c:v>3103.3850000000002</c:v>
                </c:pt>
                <c:pt idx="5090">
                  <c:v>3103.8670000000002</c:v>
                </c:pt>
                <c:pt idx="5091">
                  <c:v>3104.3490000000002</c:v>
                </c:pt>
                <c:pt idx="5092">
                  <c:v>3104.8310000000001</c:v>
                </c:pt>
                <c:pt idx="5093">
                  <c:v>3105.3130000000001</c:v>
                </c:pt>
                <c:pt idx="5094">
                  <c:v>3105.7959999999998</c:v>
                </c:pt>
                <c:pt idx="5095">
                  <c:v>3106.2779999999998</c:v>
                </c:pt>
                <c:pt idx="5096">
                  <c:v>3106.76</c:v>
                </c:pt>
                <c:pt idx="5097">
                  <c:v>3107.2420000000002</c:v>
                </c:pt>
                <c:pt idx="5098">
                  <c:v>3107.7240000000002</c:v>
                </c:pt>
                <c:pt idx="5099">
                  <c:v>3108.2060000000001</c:v>
                </c:pt>
                <c:pt idx="5100">
                  <c:v>3108.6880000000001</c:v>
                </c:pt>
                <c:pt idx="5101">
                  <c:v>3109.17</c:v>
                </c:pt>
                <c:pt idx="5102">
                  <c:v>3109.6529999999998</c:v>
                </c:pt>
                <c:pt idx="5103">
                  <c:v>3110.1350000000002</c:v>
                </c:pt>
                <c:pt idx="5104">
                  <c:v>3110.6170000000002</c:v>
                </c:pt>
                <c:pt idx="5105">
                  <c:v>3111.0990000000002</c:v>
                </c:pt>
                <c:pt idx="5106">
                  <c:v>3111.5810000000001</c:v>
                </c:pt>
                <c:pt idx="5107">
                  <c:v>3112.0630000000001</c:v>
                </c:pt>
                <c:pt idx="5108">
                  <c:v>3112.5450000000001</c:v>
                </c:pt>
                <c:pt idx="5109">
                  <c:v>3113.027</c:v>
                </c:pt>
                <c:pt idx="5110">
                  <c:v>3113.51</c:v>
                </c:pt>
                <c:pt idx="5111">
                  <c:v>3113.9920000000002</c:v>
                </c:pt>
                <c:pt idx="5112">
                  <c:v>3114.4740000000002</c:v>
                </c:pt>
                <c:pt idx="5113">
                  <c:v>3114.9560000000001</c:v>
                </c:pt>
                <c:pt idx="5114">
                  <c:v>3115.4380000000001</c:v>
                </c:pt>
                <c:pt idx="5115">
                  <c:v>3115.92</c:v>
                </c:pt>
                <c:pt idx="5116">
                  <c:v>3116.402</c:v>
                </c:pt>
                <c:pt idx="5117">
                  <c:v>3116.884</c:v>
                </c:pt>
                <c:pt idx="5118">
                  <c:v>3117.366</c:v>
                </c:pt>
                <c:pt idx="5119">
                  <c:v>3117.8490000000002</c:v>
                </c:pt>
                <c:pt idx="5120">
                  <c:v>3118.3310000000001</c:v>
                </c:pt>
                <c:pt idx="5121">
                  <c:v>3118.8130000000001</c:v>
                </c:pt>
                <c:pt idx="5122">
                  <c:v>3119.2950000000001</c:v>
                </c:pt>
                <c:pt idx="5123">
                  <c:v>3119.777</c:v>
                </c:pt>
                <c:pt idx="5124">
                  <c:v>3120.259</c:v>
                </c:pt>
                <c:pt idx="5125">
                  <c:v>3120.741</c:v>
                </c:pt>
                <c:pt idx="5126">
                  <c:v>3121.223</c:v>
                </c:pt>
                <c:pt idx="5127">
                  <c:v>3121.7060000000001</c:v>
                </c:pt>
                <c:pt idx="5128">
                  <c:v>3122.1880000000001</c:v>
                </c:pt>
                <c:pt idx="5129">
                  <c:v>3122.67</c:v>
                </c:pt>
                <c:pt idx="5130">
                  <c:v>3123.152</c:v>
                </c:pt>
                <c:pt idx="5131">
                  <c:v>3123.634</c:v>
                </c:pt>
                <c:pt idx="5132">
                  <c:v>3124.116</c:v>
                </c:pt>
                <c:pt idx="5133">
                  <c:v>3124.598</c:v>
                </c:pt>
                <c:pt idx="5134">
                  <c:v>3125.08</c:v>
                </c:pt>
                <c:pt idx="5135">
                  <c:v>3125.5630000000001</c:v>
                </c:pt>
                <c:pt idx="5136">
                  <c:v>3126.0439999999999</c:v>
                </c:pt>
                <c:pt idx="5137">
                  <c:v>3126.527</c:v>
                </c:pt>
                <c:pt idx="5138">
                  <c:v>3127.009</c:v>
                </c:pt>
                <c:pt idx="5139">
                  <c:v>3127.491</c:v>
                </c:pt>
                <c:pt idx="5140">
                  <c:v>3127.973</c:v>
                </c:pt>
                <c:pt idx="5141">
                  <c:v>3128.4549999999999</c:v>
                </c:pt>
                <c:pt idx="5142">
                  <c:v>3128.9369999999999</c:v>
                </c:pt>
                <c:pt idx="5143">
                  <c:v>3129.4189999999999</c:v>
                </c:pt>
                <c:pt idx="5144">
                  <c:v>3129.9009999999998</c:v>
                </c:pt>
                <c:pt idx="5145">
                  <c:v>3130.384</c:v>
                </c:pt>
                <c:pt idx="5146">
                  <c:v>3130.866</c:v>
                </c:pt>
                <c:pt idx="5147">
                  <c:v>3131.348</c:v>
                </c:pt>
                <c:pt idx="5148">
                  <c:v>3131.83</c:v>
                </c:pt>
                <c:pt idx="5149">
                  <c:v>3132.3119999999999</c:v>
                </c:pt>
                <c:pt idx="5150">
                  <c:v>3132.7939999999999</c:v>
                </c:pt>
                <c:pt idx="5151">
                  <c:v>3133.2759999999998</c:v>
                </c:pt>
                <c:pt idx="5152">
                  <c:v>3133.7579999999998</c:v>
                </c:pt>
                <c:pt idx="5153">
                  <c:v>3134.24</c:v>
                </c:pt>
                <c:pt idx="5154">
                  <c:v>3134.723</c:v>
                </c:pt>
                <c:pt idx="5155">
                  <c:v>3135.2049999999999</c:v>
                </c:pt>
                <c:pt idx="5156">
                  <c:v>3135.6869999999999</c:v>
                </c:pt>
                <c:pt idx="5157">
                  <c:v>3136.1689999999999</c:v>
                </c:pt>
                <c:pt idx="5158">
                  <c:v>3136.6509999999998</c:v>
                </c:pt>
                <c:pt idx="5159">
                  <c:v>3137.1329999999998</c:v>
                </c:pt>
                <c:pt idx="5160">
                  <c:v>3137.6149999999998</c:v>
                </c:pt>
                <c:pt idx="5161">
                  <c:v>3138.0970000000002</c:v>
                </c:pt>
                <c:pt idx="5162">
                  <c:v>3138.58</c:v>
                </c:pt>
                <c:pt idx="5163">
                  <c:v>3139.0619999999999</c:v>
                </c:pt>
                <c:pt idx="5164">
                  <c:v>3139.5439999999999</c:v>
                </c:pt>
                <c:pt idx="5165">
                  <c:v>3140.0259999999998</c:v>
                </c:pt>
                <c:pt idx="5166">
                  <c:v>3140.5079999999998</c:v>
                </c:pt>
                <c:pt idx="5167">
                  <c:v>3140.99</c:v>
                </c:pt>
                <c:pt idx="5168">
                  <c:v>3141.4720000000002</c:v>
                </c:pt>
                <c:pt idx="5169">
                  <c:v>3141.9540000000002</c:v>
                </c:pt>
                <c:pt idx="5170">
                  <c:v>3142.4369999999999</c:v>
                </c:pt>
                <c:pt idx="5171">
                  <c:v>3142.9189999999999</c:v>
                </c:pt>
                <c:pt idx="5172">
                  <c:v>3143.4009999999998</c:v>
                </c:pt>
                <c:pt idx="5173">
                  <c:v>3143.8829999999998</c:v>
                </c:pt>
                <c:pt idx="5174">
                  <c:v>3144.3649999999998</c:v>
                </c:pt>
                <c:pt idx="5175">
                  <c:v>3144.8470000000002</c:v>
                </c:pt>
                <c:pt idx="5176">
                  <c:v>3145.3290000000002</c:v>
                </c:pt>
                <c:pt idx="5177">
                  <c:v>3145.8110000000001</c:v>
                </c:pt>
                <c:pt idx="5178">
                  <c:v>3146.2930000000001</c:v>
                </c:pt>
                <c:pt idx="5179">
                  <c:v>3146.7759999999998</c:v>
                </c:pt>
                <c:pt idx="5180">
                  <c:v>3147.2579999999998</c:v>
                </c:pt>
                <c:pt idx="5181">
                  <c:v>3147.74</c:v>
                </c:pt>
                <c:pt idx="5182">
                  <c:v>3148.2220000000002</c:v>
                </c:pt>
                <c:pt idx="5183">
                  <c:v>3148.7040000000002</c:v>
                </c:pt>
                <c:pt idx="5184">
                  <c:v>3149.1860000000001</c:v>
                </c:pt>
                <c:pt idx="5185">
                  <c:v>3149.6680000000001</c:v>
                </c:pt>
                <c:pt idx="5186">
                  <c:v>3150.15</c:v>
                </c:pt>
                <c:pt idx="5187">
                  <c:v>3150.6329999999998</c:v>
                </c:pt>
                <c:pt idx="5188">
                  <c:v>3151.1149999999998</c:v>
                </c:pt>
                <c:pt idx="5189">
                  <c:v>3151.5970000000002</c:v>
                </c:pt>
                <c:pt idx="5190">
                  <c:v>3152.0790000000002</c:v>
                </c:pt>
                <c:pt idx="5191">
                  <c:v>3152.5610000000001</c:v>
                </c:pt>
                <c:pt idx="5192">
                  <c:v>3153.0430000000001</c:v>
                </c:pt>
                <c:pt idx="5193">
                  <c:v>3153.5250000000001</c:v>
                </c:pt>
                <c:pt idx="5194">
                  <c:v>3154.0070000000001</c:v>
                </c:pt>
                <c:pt idx="5195">
                  <c:v>3154.49</c:v>
                </c:pt>
                <c:pt idx="5196">
                  <c:v>3154.971</c:v>
                </c:pt>
                <c:pt idx="5197">
                  <c:v>3155.4540000000002</c:v>
                </c:pt>
                <c:pt idx="5198">
                  <c:v>3155.9360000000001</c:v>
                </c:pt>
                <c:pt idx="5199">
                  <c:v>3156.4180000000001</c:v>
                </c:pt>
                <c:pt idx="5200">
                  <c:v>3156.9</c:v>
                </c:pt>
                <c:pt idx="5201">
                  <c:v>3157.3820000000001</c:v>
                </c:pt>
                <c:pt idx="5202">
                  <c:v>3157.864</c:v>
                </c:pt>
                <c:pt idx="5203">
                  <c:v>3158.346</c:v>
                </c:pt>
                <c:pt idx="5204">
                  <c:v>3158.828</c:v>
                </c:pt>
                <c:pt idx="5205">
                  <c:v>3159.3110000000001</c:v>
                </c:pt>
                <c:pt idx="5206">
                  <c:v>3159.7930000000001</c:v>
                </c:pt>
                <c:pt idx="5207">
                  <c:v>3160.2750000000001</c:v>
                </c:pt>
                <c:pt idx="5208">
                  <c:v>3160.7570000000001</c:v>
                </c:pt>
                <c:pt idx="5209">
                  <c:v>3161.239</c:v>
                </c:pt>
                <c:pt idx="5210">
                  <c:v>3161.721</c:v>
                </c:pt>
                <c:pt idx="5211">
                  <c:v>3162.203</c:v>
                </c:pt>
                <c:pt idx="5212">
                  <c:v>3162.6849999999999</c:v>
                </c:pt>
                <c:pt idx="5213">
                  <c:v>3163.1669999999999</c:v>
                </c:pt>
                <c:pt idx="5214">
                  <c:v>3163.65</c:v>
                </c:pt>
                <c:pt idx="5215">
                  <c:v>3164.1320000000001</c:v>
                </c:pt>
                <c:pt idx="5216">
                  <c:v>3164.614</c:v>
                </c:pt>
                <c:pt idx="5217">
                  <c:v>3165.096</c:v>
                </c:pt>
                <c:pt idx="5218">
                  <c:v>3165.578</c:v>
                </c:pt>
                <c:pt idx="5219">
                  <c:v>3166.06</c:v>
                </c:pt>
                <c:pt idx="5220">
                  <c:v>3166.5419999999999</c:v>
                </c:pt>
                <c:pt idx="5221">
                  <c:v>3167.0239999999999</c:v>
                </c:pt>
                <c:pt idx="5222">
                  <c:v>3167.5070000000001</c:v>
                </c:pt>
                <c:pt idx="5223">
                  <c:v>3167.989</c:v>
                </c:pt>
                <c:pt idx="5224">
                  <c:v>3168.471</c:v>
                </c:pt>
                <c:pt idx="5225">
                  <c:v>3168.953</c:v>
                </c:pt>
                <c:pt idx="5226">
                  <c:v>3169.4349999999999</c:v>
                </c:pt>
                <c:pt idx="5227">
                  <c:v>3169.9169999999999</c:v>
                </c:pt>
                <c:pt idx="5228">
                  <c:v>3170.3989999999999</c:v>
                </c:pt>
                <c:pt idx="5229">
                  <c:v>3170.8809999999999</c:v>
                </c:pt>
                <c:pt idx="5230">
                  <c:v>3171.364</c:v>
                </c:pt>
                <c:pt idx="5231">
                  <c:v>3171.846</c:v>
                </c:pt>
                <c:pt idx="5232">
                  <c:v>3172.328</c:v>
                </c:pt>
                <c:pt idx="5233">
                  <c:v>3172.81</c:v>
                </c:pt>
                <c:pt idx="5234">
                  <c:v>3173.2919999999999</c:v>
                </c:pt>
                <c:pt idx="5235">
                  <c:v>3173.7739999999999</c:v>
                </c:pt>
                <c:pt idx="5236">
                  <c:v>3174.2559999999999</c:v>
                </c:pt>
                <c:pt idx="5237">
                  <c:v>3174.7379999999998</c:v>
                </c:pt>
                <c:pt idx="5238">
                  <c:v>3175.22</c:v>
                </c:pt>
                <c:pt idx="5239">
                  <c:v>3175.703</c:v>
                </c:pt>
                <c:pt idx="5240">
                  <c:v>3176.1849999999999</c:v>
                </c:pt>
                <c:pt idx="5241">
                  <c:v>3176.6669999999999</c:v>
                </c:pt>
                <c:pt idx="5242">
                  <c:v>3177.1489999999999</c:v>
                </c:pt>
                <c:pt idx="5243">
                  <c:v>3177.6309999999999</c:v>
                </c:pt>
                <c:pt idx="5244">
                  <c:v>3178.1129999999998</c:v>
                </c:pt>
                <c:pt idx="5245">
                  <c:v>3178.5949999999998</c:v>
                </c:pt>
                <c:pt idx="5246">
                  <c:v>3179.0770000000002</c:v>
                </c:pt>
                <c:pt idx="5247">
                  <c:v>3179.56</c:v>
                </c:pt>
                <c:pt idx="5248">
                  <c:v>3180.0419999999999</c:v>
                </c:pt>
                <c:pt idx="5249">
                  <c:v>3180.5239999999999</c:v>
                </c:pt>
                <c:pt idx="5250">
                  <c:v>3181.0059999999999</c:v>
                </c:pt>
                <c:pt idx="5251">
                  <c:v>3181.4879999999998</c:v>
                </c:pt>
                <c:pt idx="5252">
                  <c:v>3181.97</c:v>
                </c:pt>
                <c:pt idx="5253">
                  <c:v>3182.4520000000002</c:v>
                </c:pt>
                <c:pt idx="5254">
                  <c:v>3182.9340000000002</c:v>
                </c:pt>
                <c:pt idx="5255">
                  <c:v>3183.4169999999999</c:v>
                </c:pt>
                <c:pt idx="5256">
                  <c:v>3183.8980000000001</c:v>
                </c:pt>
                <c:pt idx="5257">
                  <c:v>3184.3809999999999</c:v>
                </c:pt>
                <c:pt idx="5258">
                  <c:v>3184.8629999999998</c:v>
                </c:pt>
                <c:pt idx="5259">
                  <c:v>3185.3449999999998</c:v>
                </c:pt>
                <c:pt idx="5260">
                  <c:v>3185.8270000000002</c:v>
                </c:pt>
                <c:pt idx="5261">
                  <c:v>3186.3090000000002</c:v>
                </c:pt>
                <c:pt idx="5262">
                  <c:v>3186.7910000000002</c:v>
                </c:pt>
                <c:pt idx="5263">
                  <c:v>3187.2730000000001</c:v>
                </c:pt>
                <c:pt idx="5264">
                  <c:v>3187.7550000000001</c:v>
                </c:pt>
                <c:pt idx="5265">
                  <c:v>3188.2379999999998</c:v>
                </c:pt>
                <c:pt idx="5266">
                  <c:v>3188.72</c:v>
                </c:pt>
                <c:pt idx="5267">
                  <c:v>3189.2020000000002</c:v>
                </c:pt>
                <c:pt idx="5268">
                  <c:v>3189.6840000000002</c:v>
                </c:pt>
                <c:pt idx="5269">
                  <c:v>3190.1660000000002</c:v>
                </c:pt>
                <c:pt idx="5270">
                  <c:v>3190.6480000000001</c:v>
                </c:pt>
                <c:pt idx="5271">
                  <c:v>3191.13</c:v>
                </c:pt>
                <c:pt idx="5272">
                  <c:v>3191.6120000000001</c:v>
                </c:pt>
                <c:pt idx="5273">
                  <c:v>3192.0940000000001</c:v>
                </c:pt>
                <c:pt idx="5274">
                  <c:v>3192.5770000000002</c:v>
                </c:pt>
                <c:pt idx="5275">
                  <c:v>3193.0590000000002</c:v>
                </c:pt>
                <c:pt idx="5276">
                  <c:v>3193.5410000000002</c:v>
                </c:pt>
                <c:pt idx="5277">
                  <c:v>3194.0230000000001</c:v>
                </c:pt>
                <c:pt idx="5278">
                  <c:v>3194.5050000000001</c:v>
                </c:pt>
                <c:pt idx="5279">
                  <c:v>3194.9870000000001</c:v>
                </c:pt>
                <c:pt idx="5280">
                  <c:v>3195.4690000000001</c:v>
                </c:pt>
                <c:pt idx="5281">
                  <c:v>3195.951</c:v>
                </c:pt>
                <c:pt idx="5282">
                  <c:v>3196.4340000000002</c:v>
                </c:pt>
                <c:pt idx="5283">
                  <c:v>3196.9160000000002</c:v>
                </c:pt>
                <c:pt idx="5284">
                  <c:v>3197.3980000000001</c:v>
                </c:pt>
                <c:pt idx="5285">
                  <c:v>3197.88</c:v>
                </c:pt>
                <c:pt idx="5286">
                  <c:v>3198.3620000000001</c:v>
                </c:pt>
                <c:pt idx="5287">
                  <c:v>3198.8440000000001</c:v>
                </c:pt>
                <c:pt idx="5288">
                  <c:v>3199.326</c:v>
                </c:pt>
                <c:pt idx="5289">
                  <c:v>3199.808</c:v>
                </c:pt>
                <c:pt idx="5290">
                  <c:v>3200.2910000000002</c:v>
                </c:pt>
                <c:pt idx="5291">
                  <c:v>3200.7730000000001</c:v>
                </c:pt>
                <c:pt idx="5292">
                  <c:v>3201.2550000000001</c:v>
                </c:pt>
                <c:pt idx="5293">
                  <c:v>3201.7370000000001</c:v>
                </c:pt>
                <c:pt idx="5294">
                  <c:v>3202.2190000000001</c:v>
                </c:pt>
                <c:pt idx="5295">
                  <c:v>3202.701</c:v>
                </c:pt>
                <c:pt idx="5296">
                  <c:v>3203.183</c:v>
                </c:pt>
                <c:pt idx="5297">
                  <c:v>3203.665</c:v>
                </c:pt>
                <c:pt idx="5298">
                  <c:v>3204.1469999999999</c:v>
                </c:pt>
                <c:pt idx="5299">
                  <c:v>3204.63</c:v>
                </c:pt>
                <c:pt idx="5300">
                  <c:v>3205.1120000000001</c:v>
                </c:pt>
                <c:pt idx="5301">
                  <c:v>3205.5940000000001</c:v>
                </c:pt>
                <c:pt idx="5302">
                  <c:v>3206.076</c:v>
                </c:pt>
                <c:pt idx="5303">
                  <c:v>3206.558</c:v>
                </c:pt>
                <c:pt idx="5304">
                  <c:v>3207.04</c:v>
                </c:pt>
                <c:pt idx="5305">
                  <c:v>3207.5219999999999</c:v>
                </c:pt>
                <c:pt idx="5306">
                  <c:v>3208.0039999999999</c:v>
                </c:pt>
                <c:pt idx="5307">
                  <c:v>3208.4870000000001</c:v>
                </c:pt>
                <c:pt idx="5308">
                  <c:v>3208.9690000000001</c:v>
                </c:pt>
                <c:pt idx="5309">
                  <c:v>3209.451</c:v>
                </c:pt>
                <c:pt idx="5310">
                  <c:v>3209.933</c:v>
                </c:pt>
                <c:pt idx="5311">
                  <c:v>3210.415</c:v>
                </c:pt>
                <c:pt idx="5312">
                  <c:v>3210.8969999999999</c:v>
                </c:pt>
                <c:pt idx="5313">
                  <c:v>3211.3789999999999</c:v>
                </c:pt>
                <c:pt idx="5314">
                  <c:v>3211.8609999999999</c:v>
                </c:pt>
                <c:pt idx="5315">
                  <c:v>3212.3440000000001</c:v>
                </c:pt>
                <c:pt idx="5316">
                  <c:v>3212.8249999999998</c:v>
                </c:pt>
                <c:pt idx="5317">
                  <c:v>3213.308</c:v>
                </c:pt>
                <c:pt idx="5318">
                  <c:v>3213.79</c:v>
                </c:pt>
                <c:pt idx="5319">
                  <c:v>3214.2719999999999</c:v>
                </c:pt>
                <c:pt idx="5320">
                  <c:v>3214.7539999999999</c:v>
                </c:pt>
                <c:pt idx="5321">
                  <c:v>3215.2359999999999</c:v>
                </c:pt>
                <c:pt idx="5322">
                  <c:v>3215.7179999999998</c:v>
                </c:pt>
                <c:pt idx="5323">
                  <c:v>3216.2</c:v>
                </c:pt>
                <c:pt idx="5324">
                  <c:v>3216.6819999999998</c:v>
                </c:pt>
                <c:pt idx="5325">
                  <c:v>3217.165</c:v>
                </c:pt>
                <c:pt idx="5326">
                  <c:v>3217.6469999999999</c:v>
                </c:pt>
                <c:pt idx="5327">
                  <c:v>3218.1289999999999</c:v>
                </c:pt>
                <c:pt idx="5328">
                  <c:v>3218.6109999999999</c:v>
                </c:pt>
                <c:pt idx="5329">
                  <c:v>3219.0929999999998</c:v>
                </c:pt>
                <c:pt idx="5330">
                  <c:v>3219.5749999999998</c:v>
                </c:pt>
                <c:pt idx="5331">
                  <c:v>3220.0569999999998</c:v>
                </c:pt>
                <c:pt idx="5332">
                  <c:v>3220.5390000000002</c:v>
                </c:pt>
                <c:pt idx="5333">
                  <c:v>3221.0210000000002</c:v>
                </c:pt>
                <c:pt idx="5334">
                  <c:v>3221.5039999999999</c:v>
                </c:pt>
                <c:pt idx="5335">
                  <c:v>3221.9859999999999</c:v>
                </c:pt>
                <c:pt idx="5336">
                  <c:v>3222.4679999999998</c:v>
                </c:pt>
                <c:pt idx="5337">
                  <c:v>3222.95</c:v>
                </c:pt>
                <c:pt idx="5338">
                  <c:v>3223.4319999999998</c:v>
                </c:pt>
                <c:pt idx="5339">
                  <c:v>3223.9140000000002</c:v>
                </c:pt>
                <c:pt idx="5340">
                  <c:v>3224.3960000000002</c:v>
                </c:pt>
                <c:pt idx="5341">
                  <c:v>3224.8780000000002</c:v>
                </c:pt>
                <c:pt idx="5342">
                  <c:v>3225.3609999999999</c:v>
                </c:pt>
                <c:pt idx="5343">
                  <c:v>3225.8429999999998</c:v>
                </c:pt>
                <c:pt idx="5344">
                  <c:v>3226.3249999999998</c:v>
                </c:pt>
                <c:pt idx="5345">
                  <c:v>3226.8069999999998</c:v>
                </c:pt>
                <c:pt idx="5346">
                  <c:v>3227.2890000000002</c:v>
                </c:pt>
                <c:pt idx="5347">
                  <c:v>3227.7710000000002</c:v>
                </c:pt>
                <c:pt idx="5348">
                  <c:v>3228.2530000000002</c:v>
                </c:pt>
                <c:pt idx="5349">
                  <c:v>3228.7350000000001</c:v>
                </c:pt>
                <c:pt idx="5350">
                  <c:v>3229.2179999999998</c:v>
                </c:pt>
                <c:pt idx="5351">
                  <c:v>3229.7</c:v>
                </c:pt>
                <c:pt idx="5352">
                  <c:v>3230.1819999999998</c:v>
                </c:pt>
                <c:pt idx="5353">
                  <c:v>3230.6640000000002</c:v>
                </c:pt>
                <c:pt idx="5354">
                  <c:v>3231.1460000000002</c:v>
                </c:pt>
                <c:pt idx="5355">
                  <c:v>3231.6280000000002</c:v>
                </c:pt>
                <c:pt idx="5356">
                  <c:v>3232.11</c:v>
                </c:pt>
                <c:pt idx="5357">
                  <c:v>3232.5920000000001</c:v>
                </c:pt>
                <c:pt idx="5358">
                  <c:v>3233.0740000000001</c:v>
                </c:pt>
                <c:pt idx="5359">
                  <c:v>3233.5569999999998</c:v>
                </c:pt>
                <c:pt idx="5360">
                  <c:v>3234.0390000000002</c:v>
                </c:pt>
                <c:pt idx="5361">
                  <c:v>3234.5210000000002</c:v>
                </c:pt>
                <c:pt idx="5362">
                  <c:v>3235.0030000000002</c:v>
                </c:pt>
                <c:pt idx="5363">
                  <c:v>3235.4850000000001</c:v>
                </c:pt>
                <c:pt idx="5364">
                  <c:v>3235.9670000000001</c:v>
                </c:pt>
                <c:pt idx="5365">
                  <c:v>3236.4490000000001</c:v>
                </c:pt>
                <c:pt idx="5366">
                  <c:v>3236.931</c:v>
                </c:pt>
                <c:pt idx="5367">
                  <c:v>3237.4140000000002</c:v>
                </c:pt>
                <c:pt idx="5368">
                  <c:v>3237.8960000000002</c:v>
                </c:pt>
                <c:pt idx="5369">
                  <c:v>3238.3780000000002</c:v>
                </c:pt>
                <c:pt idx="5370">
                  <c:v>3238.86</c:v>
                </c:pt>
                <c:pt idx="5371">
                  <c:v>3239.3420000000001</c:v>
                </c:pt>
                <c:pt idx="5372">
                  <c:v>3239.8240000000001</c:v>
                </c:pt>
                <c:pt idx="5373">
                  <c:v>3240.306</c:v>
                </c:pt>
                <c:pt idx="5374">
                  <c:v>3240.788</c:v>
                </c:pt>
                <c:pt idx="5375">
                  <c:v>3241.2710000000002</c:v>
                </c:pt>
                <c:pt idx="5376">
                  <c:v>3241.752</c:v>
                </c:pt>
                <c:pt idx="5377">
                  <c:v>3242.2350000000001</c:v>
                </c:pt>
                <c:pt idx="5378">
                  <c:v>3242.7170000000001</c:v>
                </c:pt>
                <c:pt idx="5379">
                  <c:v>3243.1990000000001</c:v>
                </c:pt>
                <c:pt idx="5380">
                  <c:v>3243.681</c:v>
                </c:pt>
                <c:pt idx="5381">
                  <c:v>3244.163</c:v>
                </c:pt>
                <c:pt idx="5382">
                  <c:v>3244.645</c:v>
                </c:pt>
                <c:pt idx="5383">
                  <c:v>3245.127</c:v>
                </c:pt>
                <c:pt idx="5384">
                  <c:v>3245.6089999999999</c:v>
                </c:pt>
                <c:pt idx="5385">
                  <c:v>3246.0920000000001</c:v>
                </c:pt>
                <c:pt idx="5386">
                  <c:v>3246.5740000000001</c:v>
                </c:pt>
                <c:pt idx="5387">
                  <c:v>3247.056</c:v>
                </c:pt>
                <c:pt idx="5388">
                  <c:v>3247.538</c:v>
                </c:pt>
                <c:pt idx="5389">
                  <c:v>3248.02</c:v>
                </c:pt>
                <c:pt idx="5390">
                  <c:v>3248.502</c:v>
                </c:pt>
                <c:pt idx="5391">
                  <c:v>3248.9839999999999</c:v>
                </c:pt>
                <c:pt idx="5392">
                  <c:v>3249.4659999999999</c:v>
                </c:pt>
                <c:pt idx="5393">
                  <c:v>3249.9479999999999</c:v>
                </c:pt>
                <c:pt idx="5394">
                  <c:v>3250.431</c:v>
                </c:pt>
                <c:pt idx="5395">
                  <c:v>3250.913</c:v>
                </c:pt>
                <c:pt idx="5396">
                  <c:v>3251.395</c:v>
                </c:pt>
                <c:pt idx="5397">
                  <c:v>3251.877</c:v>
                </c:pt>
                <c:pt idx="5398">
                  <c:v>3252.3589999999999</c:v>
                </c:pt>
                <c:pt idx="5399">
                  <c:v>3252.8409999999999</c:v>
                </c:pt>
                <c:pt idx="5400">
                  <c:v>3253.3229999999999</c:v>
                </c:pt>
                <c:pt idx="5401">
                  <c:v>3253.8049999999998</c:v>
                </c:pt>
                <c:pt idx="5402">
                  <c:v>3254.288</c:v>
                </c:pt>
                <c:pt idx="5403">
                  <c:v>3254.77</c:v>
                </c:pt>
                <c:pt idx="5404">
                  <c:v>3255.252</c:v>
                </c:pt>
                <c:pt idx="5405">
                  <c:v>3255.7339999999999</c:v>
                </c:pt>
                <c:pt idx="5406">
                  <c:v>3256.2159999999999</c:v>
                </c:pt>
                <c:pt idx="5407">
                  <c:v>3256.6979999999999</c:v>
                </c:pt>
                <c:pt idx="5408">
                  <c:v>3257.18</c:v>
                </c:pt>
                <c:pt idx="5409">
                  <c:v>3257.6619999999998</c:v>
                </c:pt>
                <c:pt idx="5410">
                  <c:v>3258.145</c:v>
                </c:pt>
                <c:pt idx="5411">
                  <c:v>3258.627</c:v>
                </c:pt>
                <c:pt idx="5412">
                  <c:v>3259.1089999999999</c:v>
                </c:pt>
                <c:pt idx="5413">
                  <c:v>3259.5909999999999</c:v>
                </c:pt>
                <c:pt idx="5414">
                  <c:v>3260.0729999999999</c:v>
                </c:pt>
                <c:pt idx="5415">
                  <c:v>3260.5549999999998</c:v>
                </c:pt>
                <c:pt idx="5416">
                  <c:v>3261.0369999999998</c:v>
                </c:pt>
                <c:pt idx="5417">
                  <c:v>3261.5189999999998</c:v>
                </c:pt>
                <c:pt idx="5418">
                  <c:v>3262.0010000000002</c:v>
                </c:pt>
                <c:pt idx="5419">
                  <c:v>3262.4839999999999</c:v>
                </c:pt>
                <c:pt idx="5420">
                  <c:v>3262.9659999999999</c:v>
                </c:pt>
                <c:pt idx="5421">
                  <c:v>3263.4479999999999</c:v>
                </c:pt>
                <c:pt idx="5422">
                  <c:v>3263.93</c:v>
                </c:pt>
                <c:pt idx="5423">
                  <c:v>3264.4119999999998</c:v>
                </c:pt>
                <c:pt idx="5424">
                  <c:v>3264.8939999999998</c:v>
                </c:pt>
                <c:pt idx="5425">
                  <c:v>3265.3760000000002</c:v>
                </c:pt>
                <c:pt idx="5426">
                  <c:v>3265.8580000000002</c:v>
                </c:pt>
                <c:pt idx="5427">
                  <c:v>3266.3409999999999</c:v>
                </c:pt>
                <c:pt idx="5428">
                  <c:v>3266.8229999999999</c:v>
                </c:pt>
                <c:pt idx="5429">
                  <c:v>3267.3049999999998</c:v>
                </c:pt>
                <c:pt idx="5430">
                  <c:v>3267.7869999999998</c:v>
                </c:pt>
                <c:pt idx="5431">
                  <c:v>3268.2689999999998</c:v>
                </c:pt>
                <c:pt idx="5432">
                  <c:v>3268.7510000000002</c:v>
                </c:pt>
                <c:pt idx="5433">
                  <c:v>3269.2330000000002</c:v>
                </c:pt>
                <c:pt idx="5434">
                  <c:v>3269.7150000000001</c:v>
                </c:pt>
                <c:pt idx="5435">
                  <c:v>3270.1979999999999</c:v>
                </c:pt>
                <c:pt idx="5436">
                  <c:v>3270.6790000000001</c:v>
                </c:pt>
                <c:pt idx="5437">
                  <c:v>3271.1619999999998</c:v>
                </c:pt>
                <c:pt idx="5438">
                  <c:v>3271.6439999999998</c:v>
                </c:pt>
                <c:pt idx="5439">
                  <c:v>3272.1260000000002</c:v>
                </c:pt>
                <c:pt idx="5440">
                  <c:v>3272.6080000000002</c:v>
                </c:pt>
                <c:pt idx="5441">
                  <c:v>3273.09</c:v>
                </c:pt>
                <c:pt idx="5442">
                  <c:v>3273.5720000000001</c:v>
                </c:pt>
                <c:pt idx="5443">
                  <c:v>3274.0540000000001</c:v>
                </c:pt>
                <c:pt idx="5444">
                  <c:v>3274.5360000000001</c:v>
                </c:pt>
                <c:pt idx="5445">
                  <c:v>3275.0189999999998</c:v>
                </c:pt>
                <c:pt idx="5446">
                  <c:v>3275.5010000000002</c:v>
                </c:pt>
                <c:pt idx="5447">
                  <c:v>3275.9830000000002</c:v>
                </c:pt>
                <c:pt idx="5448">
                  <c:v>3276.4650000000001</c:v>
                </c:pt>
                <c:pt idx="5449">
                  <c:v>3276.9470000000001</c:v>
                </c:pt>
                <c:pt idx="5450">
                  <c:v>3277.4290000000001</c:v>
                </c:pt>
                <c:pt idx="5451">
                  <c:v>3277.9110000000001</c:v>
                </c:pt>
                <c:pt idx="5452">
                  <c:v>3278.393</c:v>
                </c:pt>
                <c:pt idx="5453">
                  <c:v>3278.875</c:v>
                </c:pt>
                <c:pt idx="5454">
                  <c:v>3279.3580000000002</c:v>
                </c:pt>
                <c:pt idx="5455">
                  <c:v>3279.84</c:v>
                </c:pt>
                <c:pt idx="5456">
                  <c:v>3280.3220000000001</c:v>
                </c:pt>
                <c:pt idx="5457">
                  <c:v>3280.8040000000001</c:v>
                </c:pt>
                <c:pt idx="5458">
                  <c:v>3281.2860000000001</c:v>
                </c:pt>
                <c:pt idx="5459">
                  <c:v>3281.768</c:v>
                </c:pt>
                <c:pt idx="5460">
                  <c:v>3282.25</c:v>
                </c:pt>
                <c:pt idx="5461">
                  <c:v>3282.732</c:v>
                </c:pt>
                <c:pt idx="5462">
                  <c:v>3283.2150000000001</c:v>
                </c:pt>
                <c:pt idx="5463">
                  <c:v>3283.6970000000001</c:v>
                </c:pt>
                <c:pt idx="5464">
                  <c:v>3284.1790000000001</c:v>
                </c:pt>
                <c:pt idx="5465">
                  <c:v>3284.6610000000001</c:v>
                </c:pt>
                <c:pt idx="5466">
                  <c:v>3285.143</c:v>
                </c:pt>
                <c:pt idx="5467">
                  <c:v>3285.625</c:v>
                </c:pt>
                <c:pt idx="5468">
                  <c:v>3286.107</c:v>
                </c:pt>
                <c:pt idx="5469">
                  <c:v>3286.5889999999999</c:v>
                </c:pt>
                <c:pt idx="5470">
                  <c:v>3287.0720000000001</c:v>
                </c:pt>
                <c:pt idx="5471">
                  <c:v>3287.5540000000001</c:v>
                </c:pt>
                <c:pt idx="5472">
                  <c:v>3288.0360000000001</c:v>
                </c:pt>
                <c:pt idx="5473">
                  <c:v>3288.518</c:v>
                </c:pt>
                <c:pt idx="5474">
                  <c:v>3289</c:v>
                </c:pt>
                <c:pt idx="5475">
                  <c:v>3289.482</c:v>
                </c:pt>
                <c:pt idx="5476">
                  <c:v>3289.9639999999999</c:v>
                </c:pt>
                <c:pt idx="5477">
                  <c:v>3290.4459999999999</c:v>
                </c:pt>
                <c:pt idx="5478">
                  <c:v>3290.9279999999999</c:v>
                </c:pt>
                <c:pt idx="5479">
                  <c:v>3291.4110000000001</c:v>
                </c:pt>
                <c:pt idx="5480">
                  <c:v>3291.893</c:v>
                </c:pt>
                <c:pt idx="5481">
                  <c:v>3292.375</c:v>
                </c:pt>
                <c:pt idx="5482">
                  <c:v>3292.857</c:v>
                </c:pt>
                <c:pt idx="5483">
                  <c:v>3293.3389999999999</c:v>
                </c:pt>
                <c:pt idx="5484">
                  <c:v>3293.8209999999999</c:v>
                </c:pt>
                <c:pt idx="5485">
                  <c:v>3294.3029999999999</c:v>
                </c:pt>
                <c:pt idx="5486">
                  <c:v>3294.7849999999999</c:v>
                </c:pt>
                <c:pt idx="5487">
                  <c:v>3295.268</c:v>
                </c:pt>
                <c:pt idx="5488">
                  <c:v>3295.75</c:v>
                </c:pt>
                <c:pt idx="5489">
                  <c:v>3296.232</c:v>
                </c:pt>
                <c:pt idx="5490">
                  <c:v>3296.7139999999999</c:v>
                </c:pt>
                <c:pt idx="5491">
                  <c:v>3297.1959999999999</c:v>
                </c:pt>
                <c:pt idx="5492">
                  <c:v>3297.6779999999999</c:v>
                </c:pt>
                <c:pt idx="5493">
                  <c:v>3298.16</c:v>
                </c:pt>
                <c:pt idx="5494">
                  <c:v>3298.6419999999998</c:v>
                </c:pt>
                <c:pt idx="5495">
                  <c:v>3299.125</c:v>
                </c:pt>
                <c:pt idx="5496">
                  <c:v>3299.6060000000002</c:v>
                </c:pt>
                <c:pt idx="5497">
                  <c:v>3300.0889999999999</c:v>
                </c:pt>
                <c:pt idx="5498">
                  <c:v>3300.5709999999999</c:v>
                </c:pt>
                <c:pt idx="5499">
                  <c:v>3301.0529999999999</c:v>
                </c:pt>
                <c:pt idx="5500">
                  <c:v>3301.5349999999999</c:v>
                </c:pt>
                <c:pt idx="5501">
                  <c:v>3302.0169999999998</c:v>
                </c:pt>
                <c:pt idx="5502">
                  <c:v>3302.4989999999998</c:v>
                </c:pt>
                <c:pt idx="5503">
                  <c:v>3302.9810000000002</c:v>
                </c:pt>
                <c:pt idx="5504">
                  <c:v>3303.4630000000002</c:v>
                </c:pt>
                <c:pt idx="5505">
                  <c:v>3303.9459999999999</c:v>
                </c:pt>
                <c:pt idx="5506">
                  <c:v>3304.4279999999999</c:v>
                </c:pt>
                <c:pt idx="5507">
                  <c:v>3304.91</c:v>
                </c:pt>
                <c:pt idx="5508">
                  <c:v>3305.3919999999998</c:v>
                </c:pt>
                <c:pt idx="5509">
                  <c:v>3305.8739999999998</c:v>
                </c:pt>
                <c:pt idx="5510">
                  <c:v>3306.3560000000002</c:v>
                </c:pt>
                <c:pt idx="5511">
                  <c:v>3306.8380000000002</c:v>
                </c:pt>
                <c:pt idx="5512">
                  <c:v>3307.32</c:v>
                </c:pt>
                <c:pt idx="5513">
                  <c:v>3307.8020000000001</c:v>
                </c:pt>
                <c:pt idx="5514">
                  <c:v>3308.2849999999999</c:v>
                </c:pt>
                <c:pt idx="5515">
                  <c:v>3308.7669999999998</c:v>
                </c:pt>
                <c:pt idx="5516">
                  <c:v>3309.2489999999998</c:v>
                </c:pt>
                <c:pt idx="5517">
                  <c:v>3309.7310000000002</c:v>
                </c:pt>
                <c:pt idx="5518">
                  <c:v>3310.2130000000002</c:v>
                </c:pt>
                <c:pt idx="5519">
                  <c:v>3310.6950000000002</c:v>
                </c:pt>
                <c:pt idx="5520">
                  <c:v>3311.1770000000001</c:v>
                </c:pt>
                <c:pt idx="5521">
                  <c:v>3311.6590000000001</c:v>
                </c:pt>
                <c:pt idx="5522">
                  <c:v>3312.1419999999998</c:v>
                </c:pt>
                <c:pt idx="5523">
                  <c:v>3312.6239999999998</c:v>
                </c:pt>
                <c:pt idx="5524">
                  <c:v>3313.1060000000002</c:v>
                </c:pt>
                <c:pt idx="5525">
                  <c:v>3313.5880000000002</c:v>
                </c:pt>
                <c:pt idx="5526">
                  <c:v>3314.07</c:v>
                </c:pt>
                <c:pt idx="5527">
                  <c:v>3314.5520000000001</c:v>
                </c:pt>
                <c:pt idx="5528">
                  <c:v>3315.0340000000001</c:v>
                </c:pt>
                <c:pt idx="5529">
                  <c:v>3315.5160000000001</c:v>
                </c:pt>
                <c:pt idx="5530">
                  <c:v>3315.9989999999998</c:v>
                </c:pt>
                <c:pt idx="5531">
                  <c:v>3316.4810000000002</c:v>
                </c:pt>
                <c:pt idx="5532">
                  <c:v>3316.9630000000002</c:v>
                </c:pt>
                <c:pt idx="5533">
                  <c:v>3317.4450000000002</c:v>
                </c:pt>
                <c:pt idx="5534">
                  <c:v>3317.9270000000001</c:v>
                </c:pt>
                <c:pt idx="5535">
                  <c:v>3318.4090000000001</c:v>
                </c:pt>
                <c:pt idx="5536">
                  <c:v>3318.8910000000001</c:v>
                </c:pt>
                <c:pt idx="5537">
                  <c:v>3319.373</c:v>
                </c:pt>
                <c:pt idx="5538">
                  <c:v>3319.855</c:v>
                </c:pt>
                <c:pt idx="5539">
                  <c:v>3320.3380000000002</c:v>
                </c:pt>
                <c:pt idx="5540">
                  <c:v>3320.82</c:v>
                </c:pt>
                <c:pt idx="5541">
                  <c:v>3321.3020000000001</c:v>
                </c:pt>
                <c:pt idx="5542">
                  <c:v>3321.7840000000001</c:v>
                </c:pt>
                <c:pt idx="5543">
                  <c:v>3322.2660000000001</c:v>
                </c:pt>
                <c:pt idx="5544">
                  <c:v>3322.748</c:v>
                </c:pt>
                <c:pt idx="5545">
                  <c:v>3323.23</c:v>
                </c:pt>
                <c:pt idx="5546">
                  <c:v>3323.712</c:v>
                </c:pt>
                <c:pt idx="5547">
                  <c:v>3324.1950000000002</c:v>
                </c:pt>
                <c:pt idx="5548">
                  <c:v>3324.6770000000001</c:v>
                </c:pt>
                <c:pt idx="5549">
                  <c:v>3325.1590000000001</c:v>
                </c:pt>
                <c:pt idx="5550">
                  <c:v>3325.6410000000001</c:v>
                </c:pt>
                <c:pt idx="5551">
                  <c:v>3326.123</c:v>
                </c:pt>
                <c:pt idx="5552">
                  <c:v>3326.605</c:v>
                </c:pt>
                <c:pt idx="5553">
                  <c:v>3327.087</c:v>
                </c:pt>
                <c:pt idx="5554">
                  <c:v>3327.569</c:v>
                </c:pt>
                <c:pt idx="5555">
                  <c:v>3328.0520000000001</c:v>
                </c:pt>
                <c:pt idx="5556">
                  <c:v>3328.5329999999999</c:v>
                </c:pt>
                <c:pt idx="5557">
                  <c:v>3329.0160000000001</c:v>
                </c:pt>
                <c:pt idx="5558">
                  <c:v>3329.498</c:v>
                </c:pt>
                <c:pt idx="5559">
                  <c:v>3329.98</c:v>
                </c:pt>
                <c:pt idx="5560">
                  <c:v>3330.462</c:v>
                </c:pt>
                <c:pt idx="5561">
                  <c:v>3330.944</c:v>
                </c:pt>
                <c:pt idx="5562">
                  <c:v>3331.4259999999999</c:v>
                </c:pt>
                <c:pt idx="5563">
                  <c:v>3331.9079999999999</c:v>
                </c:pt>
                <c:pt idx="5564">
                  <c:v>3332.39</c:v>
                </c:pt>
                <c:pt idx="5565">
                  <c:v>3332.873</c:v>
                </c:pt>
                <c:pt idx="5566">
                  <c:v>3333.355</c:v>
                </c:pt>
                <c:pt idx="5567">
                  <c:v>3333.837</c:v>
                </c:pt>
                <c:pt idx="5568">
                  <c:v>3334.319</c:v>
                </c:pt>
                <c:pt idx="5569">
                  <c:v>3334.8009999999999</c:v>
                </c:pt>
                <c:pt idx="5570">
                  <c:v>3335.2829999999999</c:v>
                </c:pt>
                <c:pt idx="5571">
                  <c:v>3335.7649999999999</c:v>
                </c:pt>
                <c:pt idx="5572">
                  <c:v>3336.2469999999998</c:v>
                </c:pt>
                <c:pt idx="5573">
                  <c:v>3336.7289999999998</c:v>
                </c:pt>
                <c:pt idx="5574">
                  <c:v>3337.212</c:v>
                </c:pt>
                <c:pt idx="5575">
                  <c:v>3337.694</c:v>
                </c:pt>
                <c:pt idx="5576">
                  <c:v>3338.1759999999999</c:v>
                </c:pt>
                <c:pt idx="5577">
                  <c:v>3338.6579999999999</c:v>
                </c:pt>
                <c:pt idx="5578">
                  <c:v>3339.14</c:v>
                </c:pt>
                <c:pt idx="5579">
                  <c:v>3339.6219999999998</c:v>
                </c:pt>
                <c:pt idx="5580">
                  <c:v>3340.1039999999998</c:v>
                </c:pt>
                <c:pt idx="5581">
                  <c:v>3340.5859999999998</c:v>
                </c:pt>
                <c:pt idx="5582">
                  <c:v>3341.069</c:v>
                </c:pt>
                <c:pt idx="5583">
                  <c:v>3341.5509999999999</c:v>
                </c:pt>
                <c:pt idx="5584">
                  <c:v>3342.0329999999999</c:v>
                </c:pt>
                <c:pt idx="5585">
                  <c:v>3342.5149999999999</c:v>
                </c:pt>
                <c:pt idx="5586">
                  <c:v>3342.9969999999998</c:v>
                </c:pt>
                <c:pt idx="5587">
                  <c:v>3343.4789999999998</c:v>
                </c:pt>
                <c:pt idx="5588">
                  <c:v>3343.9609999999998</c:v>
                </c:pt>
                <c:pt idx="5589">
                  <c:v>3344.4430000000002</c:v>
                </c:pt>
                <c:pt idx="5590">
                  <c:v>3344.9259999999999</c:v>
                </c:pt>
                <c:pt idx="5591">
                  <c:v>3345.4079999999999</c:v>
                </c:pt>
                <c:pt idx="5592">
                  <c:v>3345.89</c:v>
                </c:pt>
                <c:pt idx="5593">
                  <c:v>3346.3719999999998</c:v>
                </c:pt>
                <c:pt idx="5594">
                  <c:v>3346.8539999999998</c:v>
                </c:pt>
                <c:pt idx="5595">
                  <c:v>3347.3359999999998</c:v>
                </c:pt>
                <c:pt idx="5596">
                  <c:v>3347.8180000000002</c:v>
                </c:pt>
                <c:pt idx="5597">
                  <c:v>3348.3</c:v>
                </c:pt>
                <c:pt idx="5598">
                  <c:v>3348.7820000000002</c:v>
                </c:pt>
                <c:pt idx="5599">
                  <c:v>3349.2649999999999</c:v>
                </c:pt>
                <c:pt idx="5600">
                  <c:v>3349.7469999999998</c:v>
                </c:pt>
                <c:pt idx="5601">
                  <c:v>3350.2289999999998</c:v>
                </c:pt>
                <c:pt idx="5602">
                  <c:v>3350.7109999999998</c:v>
                </c:pt>
                <c:pt idx="5603">
                  <c:v>3351.1930000000002</c:v>
                </c:pt>
                <c:pt idx="5604">
                  <c:v>3351.6750000000002</c:v>
                </c:pt>
                <c:pt idx="5605">
                  <c:v>3352.1570000000002</c:v>
                </c:pt>
                <c:pt idx="5606">
                  <c:v>3352.6390000000001</c:v>
                </c:pt>
                <c:pt idx="5607">
                  <c:v>3353.1219999999998</c:v>
                </c:pt>
                <c:pt idx="5608">
                  <c:v>3353.6039999999998</c:v>
                </c:pt>
                <c:pt idx="5609">
                  <c:v>3354.0859999999998</c:v>
                </c:pt>
                <c:pt idx="5610">
                  <c:v>3354.5680000000002</c:v>
                </c:pt>
                <c:pt idx="5611">
                  <c:v>3355.05</c:v>
                </c:pt>
                <c:pt idx="5612">
                  <c:v>3355.5320000000002</c:v>
                </c:pt>
                <c:pt idx="5613">
                  <c:v>3356.0140000000001</c:v>
                </c:pt>
                <c:pt idx="5614">
                  <c:v>3356.4960000000001</c:v>
                </c:pt>
                <c:pt idx="5615">
                  <c:v>3356.9789999999998</c:v>
                </c:pt>
                <c:pt idx="5616">
                  <c:v>3357.46</c:v>
                </c:pt>
                <c:pt idx="5617">
                  <c:v>3357.9430000000002</c:v>
                </c:pt>
                <c:pt idx="5618">
                  <c:v>3358.4250000000002</c:v>
                </c:pt>
                <c:pt idx="5619">
                  <c:v>3358.9070000000002</c:v>
                </c:pt>
                <c:pt idx="5620">
                  <c:v>3359.3890000000001</c:v>
                </c:pt>
                <c:pt idx="5621">
                  <c:v>3359.8710000000001</c:v>
                </c:pt>
                <c:pt idx="5622">
                  <c:v>3360.3530000000001</c:v>
                </c:pt>
                <c:pt idx="5623">
                  <c:v>3360.835</c:v>
                </c:pt>
                <c:pt idx="5624">
                  <c:v>3361.317</c:v>
                </c:pt>
                <c:pt idx="5625">
                  <c:v>3361.8</c:v>
                </c:pt>
                <c:pt idx="5626">
                  <c:v>3362.2820000000002</c:v>
                </c:pt>
                <c:pt idx="5627">
                  <c:v>3362.7640000000001</c:v>
                </c:pt>
                <c:pt idx="5628">
                  <c:v>3363.2460000000001</c:v>
                </c:pt>
                <c:pt idx="5629">
                  <c:v>3363.7280000000001</c:v>
                </c:pt>
                <c:pt idx="5630">
                  <c:v>3364.21</c:v>
                </c:pt>
                <c:pt idx="5631">
                  <c:v>3364.692</c:v>
                </c:pt>
                <c:pt idx="5632">
                  <c:v>3365.174</c:v>
                </c:pt>
                <c:pt idx="5633">
                  <c:v>3365.6559999999999</c:v>
                </c:pt>
                <c:pt idx="5634">
                  <c:v>3366.1390000000001</c:v>
                </c:pt>
                <c:pt idx="5635">
                  <c:v>3366.6210000000001</c:v>
                </c:pt>
                <c:pt idx="5636">
                  <c:v>3367.1030000000001</c:v>
                </c:pt>
                <c:pt idx="5637">
                  <c:v>3367.585</c:v>
                </c:pt>
                <c:pt idx="5638">
                  <c:v>3368.067</c:v>
                </c:pt>
                <c:pt idx="5639">
                  <c:v>3368.549</c:v>
                </c:pt>
                <c:pt idx="5640">
                  <c:v>3369.0309999999999</c:v>
                </c:pt>
                <c:pt idx="5641">
                  <c:v>3369.5129999999999</c:v>
                </c:pt>
                <c:pt idx="5642">
                  <c:v>3369.9960000000001</c:v>
                </c:pt>
                <c:pt idx="5643">
                  <c:v>3370.4780000000001</c:v>
                </c:pt>
                <c:pt idx="5644">
                  <c:v>3370.96</c:v>
                </c:pt>
                <c:pt idx="5645">
                  <c:v>3371.442</c:v>
                </c:pt>
                <c:pt idx="5646">
                  <c:v>3371.924</c:v>
                </c:pt>
                <c:pt idx="5647">
                  <c:v>3372.4059999999999</c:v>
                </c:pt>
                <c:pt idx="5648">
                  <c:v>3372.8879999999999</c:v>
                </c:pt>
                <c:pt idx="5649">
                  <c:v>3373.37</c:v>
                </c:pt>
                <c:pt idx="5650">
                  <c:v>3373.8530000000001</c:v>
                </c:pt>
                <c:pt idx="5651">
                  <c:v>3374.335</c:v>
                </c:pt>
                <c:pt idx="5652">
                  <c:v>3374.817</c:v>
                </c:pt>
                <c:pt idx="5653">
                  <c:v>3375.299</c:v>
                </c:pt>
                <c:pt idx="5654">
                  <c:v>3375.7809999999999</c:v>
                </c:pt>
                <c:pt idx="5655">
                  <c:v>3376.2629999999999</c:v>
                </c:pt>
                <c:pt idx="5656">
                  <c:v>3376.7449999999999</c:v>
                </c:pt>
                <c:pt idx="5657">
                  <c:v>3377.2269999999999</c:v>
                </c:pt>
                <c:pt idx="5658">
                  <c:v>3377.7089999999998</c:v>
                </c:pt>
                <c:pt idx="5659">
                  <c:v>3378.192</c:v>
                </c:pt>
                <c:pt idx="5660">
                  <c:v>3378.674</c:v>
                </c:pt>
                <c:pt idx="5661">
                  <c:v>3379.1559999999999</c:v>
                </c:pt>
                <c:pt idx="5662">
                  <c:v>3379.6379999999999</c:v>
                </c:pt>
                <c:pt idx="5663">
                  <c:v>3380.12</c:v>
                </c:pt>
                <c:pt idx="5664">
                  <c:v>3380.6019999999999</c:v>
                </c:pt>
                <c:pt idx="5665">
                  <c:v>3381.0839999999998</c:v>
                </c:pt>
                <c:pt idx="5666">
                  <c:v>3381.5659999999998</c:v>
                </c:pt>
                <c:pt idx="5667">
                  <c:v>3382.049</c:v>
                </c:pt>
                <c:pt idx="5668">
                  <c:v>3382.5309999999999</c:v>
                </c:pt>
                <c:pt idx="5669">
                  <c:v>3383.0129999999999</c:v>
                </c:pt>
                <c:pt idx="5670">
                  <c:v>3383.4949999999999</c:v>
                </c:pt>
                <c:pt idx="5671">
                  <c:v>3383.9769999999999</c:v>
                </c:pt>
                <c:pt idx="5672">
                  <c:v>3384.4589999999998</c:v>
                </c:pt>
                <c:pt idx="5673">
                  <c:v>3384.9409999999998</c:v>
                </c:pt>
                <c:pt idx="5674">
                  <c:v>3385.4229999999998</c:v>
                </c:pt>
                <c:pt idx="5675">
                  <c:v>3385.9059999999999</c:v>
                </c:pt>
                <c:pt idx="5676">
                  <c:v>3386.3870000000002</c:v>
                </c:pt>
                <c:pt idx="5677">
                  <c:v>3386.87</c:v>
                </c:pt>
                <c:pt idx="5678">
                  <c:v>3387.3519999999999</c:v>
                </c:pt>
                <c:pt idx="5679">
                  <c:v>3387.8339999999998</c:v>
                </c:pt>
                <c:pt idx="5680">
                  <c:v>3388.3159999999998</c:v>
                </c:pt>
                <c:pt idx="5681">
                  <c:v>3388.7979999999998</c:v>
                </c:pt>
                <c:pt idx="5682">
                  <c:v>3389.28</c:v>
                </c:pt>
                <c:pt idx="5683">
                  <c:v>3389.7620000000002</c:v>
                </c:pt>
                <c:pt idx="5684">
                  <c:v>3390.2440000000001</c:v>
                </c:pt>
                <c:pt idx="5685">
                  <c:v>3390.7269999999999</c:v>
                </c:pt>
                <c:pt idx="5686">
                  <c:v>3391.2089999999998</c:v>
                </c:pt>
                <c:pt idx="5687">
                  <c:v>3391.6909999999998</c:v>
                </c:pt>
                <c:pt idx="5688">
                  <c:v>3392.1729999999998</c:v>
                </c:pt>
                <c:pt idx="5689">
                  <c:v>3392.6550000000002</c:v>
                </c:pt>
                <c:pt idx="5690">
                  <c:v>3393.1370000000002</c:v>
                </c:pt>
                <c:pt idx="5691">
                  <c:v>3393.6190000000001</c:v>
                </c:pt>
                <c:pt idx="5692">
                  <c:v>3394.1010000000001</c:v>
                </c:pt>
                <c:pt idx="5693">
                  <c:v>3394.5830000000001</c:v>
                </c:pt>
                <c:pt idx="5694">
                  <c:v>3395.0659999999998</c:v>
                </c:pt>
                <c:pt idx="5695">
                  <c:v>3395.5479999999998</c:v>
                </c:pt>
                <c:pt idx="5696">
                  <c:v>3396.03</c:v>
                </c:pt>
                <c:pt idx="5697">
                  <c:v>3396.5120000000002</c:v>
                </c:pt>
                <c:pt idx="5698">
                  <c:v>3396.9940000000001</c:v>
                </c:pt>
                <c:pt idx="5699">
                  <c:v>3397.4760000000001</c:v>
                </c:pt>
                <c:pt idx="5700">
                  <c:v>3397.9580000000001</c:v>
                </c:pt>
                <c:pt idx="5701">
                  <c:v>3398.44</c:v>
                </c:pt>
                <c:pt idx="5702">
                  <c:v>3398.9229999999998</c:v>
                </c:pt>
                <c:pt idx="5703">
                  <c:v>3399.4050000000002</c:v>
                </c:pt>
                <c:pt idx="5704">
                  <c:v>3399.8870000000002</c:v>
                </c:pt>
                <c:pt idx="5705">
                  <c:v>3400.3690000000001</c:v>
                </c:pt>
                <c:pt idx="5706">
                  <c:v>3400.8510000000001</c:v>
                </c:pt>
                <c:pt idx="5707">
                  <c:v>3401.3330000000001</c:v>
                </c:pt>
                <c:pt idx="5708">
                  <c:v>3401.8150000000001</c:v>
                </c:pt>
                <c:pt idx="5709">
                  <c:v>3402.297</c:v>
                </c:pt>
                <c:pt idx="5710">
                  <c:v>3402.78</c:v>
                </c:pt>
                <c:pt idx="5711">
                  <c:v>3403.2620000000002</c:v>
                </c:pt>
                <c:pt idx="5712">
                  <c:v>3403.7440000000001</c:v>
                </c:pt>
                <c:pt idx="5713">
                  <c:v>3404.2260000000001</c:v>
                </c:pt>
                <c:pt idx="5714">
                  <c:v>3404.7080000000001</c:v>
                </c:pt>
                <c:pt idx="5715">
                  <c:v>3405.19</c:v>
                </c:pt>
                <c:pt idx="5716">
                  <c:v>3405.672</c:v>
                </c:pt>
                <c:pt idx="5717">
                  <c:v>3406.154</c:v>
                </c:pt>
                <c:pt idx="5718">
                  <c:v>3406.636</c:v>
                </c:pt>
                <c:pt idx="5719">
                  <c:v>3407.1190000000001</c:v>
                </c:pt>
                <c:pt idx="5720">
                  <c:v>3407.6010000000001</c:v>
                </c:pt>
                <c:pt idx="5721">
                  <c:v>3408.0830000000001</c:v>
                </c:pt>
                <c:pt idx="5722">
                  <c:v>3408.5650000000001</c:v>
                </c:pt>
                <c:pt idx="5723">
                  <c:v>3409.047</c:v>
                </c:pt>
                <c:pt idx="5724">
                  <c:v>3409.529</c:v>
                </c:pt>
                <c:pt idx="5725">
                  <c:v>3410.011</c:v>
                </c:pt>
                <c:pt idx="5726">
                  <c:v>3410.4929999999999</c:v>
                </c:pt>
                <c:pt idx="5727">
                  <c:v>3410.9760000000001</c:v>
                </c:pt>
                <c:pt idx="5728">
                  <c:v>3411.4580000000001</c:v>
                </c:pt>
                <c:pt idx="5729">
                  <c:v>3411.94</c:v>
                </c:pt>
                <c:pt idx="5730">
                  <c:v>3412.422</c:v>
                </c:pt>
                <c:pt idx="5731">
                  <c:v>3412.904</c:v>
                </c:pt>
                <c:pt idx="5732">
                  <c:v>3413.386</c:v>
                </c:pt>
                <c:pt idx="5733">
                  <c:v>3413.8679999999999</c:v>
                </c:pt>
                <c:pt idx="5734">
                  <c:v>3414.35</c:v>
                </c:pt>
                <c:pt idx="5735">
                  <c:v>3414.8330000000001</c:v>
                </c:pt>
                <c:pt idx="5736">
                  <c:v>3415.3139999999999</c:v>
                </c:pt>
                <c:pt idx="5737">
                  <c:v>3415.797</c:v>
                </c:pt>
                <c:pt idx="5738">
                  <c:v>3416.279</c:v>
                </c:pt>
                <c:pt idx="5739">
                  <c:v>3416.761</c:v>
                </c:pt>
                <c:pt idx="5740">
                  <c:v>3417.2429999999999</c:v>
                </c:pt>
                <c:pt idx="5741">
                  <c:v>3417.7249999999999</c:v>
                </c:pt>
                <c:pt idx="5742">
                  <c:v>3418.2069999999999</c:v>
                </c:pt>
                <c:pt idx="5743">
                  <c:v>3418.6889999999999</c:v>
                </c:pt>
                <c:pt idx="5744">
                  <c:v>3419.1709999999998</c:v>
                </c:pt>
                <c:pt idx="5745">
                  <c:v>3419.654</c:v>
                </c:pt>
                <c:pt idx="5746">
                  <c:v>3420.136</c:v>
                </c:pt>
                <c:pt idx="5747">
                  <c:v>3420.6179999999999</c:v>
                </c:pt>
                <c:pt idx="5748">
                  <c:v>3421.1</c:v>
                </c:pt>
                <c:pt idx="5749">
                  <c:v>3421.5819999999999</c:v>
                </c:pt>
                <c:pt idx="5750">
                  <c:v>3422.0639999999999</c:v>
                </c:pt>
                <c:pt idx="5751">
                  <c:v>3422.5459999999998</c:v>
                </c:pt>
                <c:pt idx="5752">
                  <c:v>3423.0279999999998</c:v>
                </c:pt>
                <c:pt idx="5753">
                  <c:v>3423.51</c:v>
                </c:pt>
                <c:pt idx="5754">
                  <c:v>3423.9929999999999</c:v>
                </c:pt>
                <c:pt idx="5755">
                  <c:v>3424.4749999999999</c:v>
                </c:pt>
                <c:pt idx="5756">
                  <c:v>3424.9569999999999</c:v>
                </c:pt>
                <c:pt idx="5757">
                  <c:v>3425.4389999999999</c:v>
                </c:pt>
                <c:pt idx="5758">
                  <c:v>3425.9209999999998</c:v>
                </c:pt>
                <c:pt idx="5759">
                  <c:v>3426.4029999999998</c:v>
                </c:pt>
                <c:pt idx="5760">
                  <c:v>3426.8850000000002</c:v>
                </c:pt>
                <c:pt idx="5761">
                  <c:v>3427.3670000000002</c:v>
                </c:pt>
                <c:pt idx="5762">
                  <c:v>3427.85</c:v>
                </c:pt>
                <c:pt idx="5763">
                  <c:v>3428.3319999999999</c:v>
                </c:pt>
                <c:pt idx="5764">
                  <c:v>3428.8139999999999</c:v>
                </c:pt>
                <c:pt idx="5765">
                  <c:v>3429.2959999999998</c:v>
                </c:pt>
                <c:pt idx="5766">
                  <c:v>3429.7779999999998</c:v>
                </c:pt>
                <c:pt idx="5767">
                  <c:v>3430.26</c:v>
                </c:pt>
                <c:pt idx="5768">
                  <c:v>3430.7420000000002</c:v>
                </c:pt>
                <c:pt idx="5769">
                  <c:v>3431.2240000000002</c:v>
                </c:pt>
                <c:pt idx="5770">
                  <c:v>3431.7069999999999</c:v>
                </c:pt>
                <c:pt idx="5771">
                  <c:v>3432.1889999999999</c:v>
                </c:pt>
                <c:pt idx="5772">
                  <c:v>3432.6709999999998</c:v>
                </c:pt>
                <c:pt idx="5773">
                  <c:v>3433.1529999999998</c:v>
                </c:pt>
                <c:pt idx="5774">
                  <c:v>3433.6350000000002</c:v>
                </c:pt>
                <c:pt idx="5775">
                  <c:v>3434.1170000000002</c:v>
                </c:pt>
                <c:pt idx="5776">
                  <c:v>3434.5990000000002</c:v>
                </c:pt>
                <c:pt idx="5777">
                  <c:v>3435.0810000000001</c:v>
                </c:pt>
                <c:pt idx="5778">
                  <c:v>3435.5630000000001</c:v>
                </c:pt>
                <c:pt idx="5779">
                  <c:v>3436.0459999999998</c:v>
                </c:pt>
                <c:pt idx="5780">
                  <c:v>3436.5279999999998</c:v>
                </c:pt>
                <c:pt idx="5781">
                  <c:v>3437.01</c:v>
                </c:pt>
                <c:pt idx="5782">
                  <c:v>3437.4920000000002</c:v>
                </c:pt>
                <c:pt idx="5783">
                  <c:v>3437.9740000000002</c:v>
                </c:pt>
                <c:pt idx="5784">
                  <c:v>3438.4560000000001</c:v>
                </c:pt>
                <c:pt idx="5785">
                  <c:v>3438.9380000000001</c:v>
                </c:pt>
                <c:pt idx="5786">
                  <c:v>3439.42</c:v>
                </c:pt>
                <c:pt idx="5787">
                  <c:v>3439.9029999999998</c:v>
                </c:pt>
                <c:pt idx="5788">
                  <c:v>3440.3850000000002</c:v>
                </c:pt>
                <c:pt idx="5789">
                  <c:v>3440.8670000000002</c:v>
                </c:pt>
                <c:pt idx="5790">
                  <c:v>3441.3490000000002</c:v>
                </c:pt>
                <c:pt idx="5791">
                  <c:v>3441.8310000000001</c:v>
                </c:pt>
                <c:pt idx="5792">
                  <c:v>3442.3130000000001</c:v>
                </c:pt>
                <c:pt idx="5793">
                  <c:v>3442.7950000000001</c:v>
                </c:pt>
                <c:pt idx="5794">
                  <c:v>3443.277</c:v>
                </c:pt>
                <c:pt idx="5795">
                  <c:v>3443.76</c:v>
                </c:pt>
                <c:pt idx="5796">
                  <c:v>3444.241</c:v>
                </c:pt>
                <c:pt idx="5797">
                  <c:v>3444.7240000000002</c:v>
                </c:pt>
                <c:pt idx="5798">
                  <c:v>3445.2060000000001</c:v>
                </c:pt>
                <c:pt idx="5799">
                  <c:v>3445.6880000000001</c:v>
                </c:pt>
                <c:pt idx="5800">
                  <c:v>3446.17</c:v>
                </c:pt>
                <c:pt idx="5801">
                  <c:v>3446.652</c:v>
                </c:pt>
                <c:pt idx="5802">
                  <c:v>3447.134</c:v>
                </c:pt>
                <c:pt idx="5803">
                  <c:v>3447.616</c:v>
                </c:pt>
                <c:pt idx="5804">
                  <c:v>3448.098</c:v>
                </c:pt>
                <c:pt idx="5805">
                  <c:v>3448.5810000000001</c:v>
                </c:pt>
                <c:pt idx="5806">
                  <c:v>3449.0630000000001</c:v>
                </c:pt>
                <c:pt idx="5807">
                  <c:v>3449.5450000000001</c:v>
                </c:pt>
                <c:pt idx="5808">
                  <c:v>3450.027</c:v>
                </c:pt>
                <c:pt idx="5809">
                  <c:v>3450.509</c:v>
                </c:pt>
                <c:pt idx="5810">
                  <c:v>3450.991</c:v>
                </c:pt>
                <c:pt idx="5811">
                  <c:v>3451.473</c:v>
                </c:pt>
                <c:pt idx="5812">
                  <c:v>3451.9549999999999</c:v>
                </c:pt>
                <c:pt idx="5813">
                  <c:v>3452.4380000000001</c:v>
                </c:pt>
                <c:pt idx="5814">
                  <c:v>3452.92</c:v>
                </c:pt>
                <c:pt idx="5815">
                  <c:v>3453.402</c:v>
                </c:pt>
                <c:pt idx="5816">
                  <c:v>3453.884</c:v>
                </c:pt>
                <c:pt idx="5817">
                  <c:v>3454.366</c:v>
                </c:pt>
                <c:pt idx="5818">
                  <c:v>3454.848</c:v>
                </c:pt>
                <c:pt idx="5819">
                  <c:v>3455.33</c:v>
                </c:pt>
                <c:pt idx="5820">
                  <c:v>3455.8119999999999</c:v>
                </c:pt>
                <c:pt idx="5821">
                  <c:v>3456.2939999999999</c:v>
                </c:pt>
                <c:pt idx="5822">
                  <c:v>3456.777</c:v>
                </c:pt>
                <c:pt idx="5823">
                  <c:v>3457.259</c:v>
                </c:pt>
                <c:pt idx="5824">
                  <c:v>3457.741</c:v>
                </c:pt>
                <c:pt idx="5825">
                  <c:v>3458.223</c:v>
                </c:pt>
                <c:pt idx="5826">
                  <c:v>3458.7049999999999</c:v>
                </c:pt>
                <c:pt idx="5827">
                  <c:v>3459.1869999999999</c:v>
                </c:pt>
                <c:pt idx="5828">
                  <c:v>3459.6689999999999</c:v>
                </c:pt>
                <c:pt idx="5829">
                  <c:v>3460.1509999999998</c:v>
                </c:pt>
                <c:pt idx="5830">
                  <c:v>3460.634</c:v>
                </c:pt>
                <c:pt idx="5831">
                  <c:v>3461.116</c:v>
                </c:pt>
                <c:pt idx="5832">
                  <c:v>3461.598</c:v>
                </c:pt>
                <c:pt idx="5833">
                  <c:v>3462.08</c:v>
                </c:pt>
                <c:pt idx="5834">
                  <c:v>3462.5619999999999</c:v>
                </c:pt>
                <c:pt idx="5835">
                  <c:v>3463.0439999999999</c:v>
                </c:pt>
                <c:pt idx="5836">
                  <c:v>3463.5259999999998</c:v>
                </c:pt>
                <c:pt idx="5837">
                  <c:v>3464.0079999999998</c:v>
                </c:pt>
                <c:pt idx="5838">
                  <c:v>3464.49</c:v>
                </c:pt>
                <c:pt idx="5839">
                  <c:v>3464.973</c:v>
                </c:pt>
                <c:pt idx="5840">
                  <c:v>3465.4549999999999</c:v>
                </c:pt>
                <c:pt idx="5841">
                  <c:v>3465.9369999999999</c:v>
                </c:pt>
                <c:pt idx="5842">
                  <c:v>3466.4189999999999</c:v>
                </c:pt>
                <c:pt idx="5843">
                  <c:v>3466.9009999999998</c:v>
                </c:pt>
                <c:pt idx="5844">
                  <c:v>3467.3829999999998</c:v>
                </c:pt>
                <c:pt idx="5845">
                  <c:v>3467.8649999999998</c:v>
                </c:pt>
                <c:pt idx="5846">
                  <c:v>3468.3470000000002</c:v>
                </c:pt>
                <c:pt idx="5847">
                  <c:v>3468.83</c:v>
                </c:pt>
                <c:pt idx="5848">
                  <c:v>3469.3119999999999</c:v>
                </c:pt>
                <c:pt idx="5849">
                  <c:v>3469.7939999999999</c:v>
                </c:pt>
                <c:pt idx="5850">
                  <c:v>3470.2759999999998</c:v>
                </c:pt>
                <c:pt idx="5851">
                  <c:v>3470.7579999999998</c:v>
                </c:pt>
                <c:pt idx="5852">
                  <c:v>3471.24</c:v>
                </c:pt>
                <c:pt idx="5853">
                  <c:v>3471.7220000000002</c:v>
                </c:pt>
                <c:pt idx="5854">
                  <c:v>3472.2040000000002</c:v>
                </c:pt>
                <c:pt idx="5855">
                  <c:v>3472.6869999999999</c:v>
                </c:pt>
                <c:pt idx="5856">
                  <c:v>3473.1680000000001</c:v>
                </c:pt>
                <c:pt idx="5857">
                  <c:v>3473.6509999999998</c:v>
                </c:pt>
                <c:pt idx="5858">
                  <c:v>3474.1329999999998</c:v>
                </c:pt>
                <c:pt idx="5859">
                  <c:v>3474.6149999999998</c:v>
                </c:pt>
                <c:pt idx="5860">
                  <c:v>3475.0970000000002</c:v>
                </c:pt>
                <c:pt idx="5861">
                  <c:v>3475.5790000000002</c:v>
                </c:pt>
                <c:pt idx="5862">
                  <c:v>3476.0610000000001</c:v>
                </c:pt>
                <c:pt idx="5863">
                  <c:v>3476.5430000000001</c:v>
                </c:pt>
                <c:pt idx="5864">
                  <c:v>3477.0250000000001</c:v>
                </c:pt>
                <c:pt idx="5865">
                  <c:v>3477.5079999999998</c:v>
                </c:pt>
                <c:pt idx="5866">
                  <c:v>3477.99</c:v>
                </c:pt>
                <c:pt idx="5867">
                  <c:v>3478.4720000000002</c:v>
                </c:pt>
                <c:pt idx="5868">
                  <c:v>3478.9540000000002</c:v>
                </c:pt>
                <c:pt idx="5869">
                  <c:v>3479.4360000000001</c:v>
                </c:pt>
                <c:pt idx="5870">
                  <c:v>3479.9180000000001</c:v>
                </c:pt>
                <c:pt idx="5871">
                  <c:v>3480.4</c:v>
                </c:pt>
                <c:pt idx="5872">
                  <c:v>3480.8820000000001</c:v>
                </c:pt>
                <c:pt idx="5873">
                  <c:v>3481.3649999999998</c:v>
                </c:pt>
                <c:pt idx="5874">
                  <c:v>3481.8470000000002</c:v>
                </c:pt>
                <c:pt idx="5875">
                  <c:v>3482.3290000000002</c:v>
                </c:pt>
                <c:pt idx="5876">
                  <c:v>3482.8110000000001</c:v>
                </c:pt>
                <c:pt idx="5877">
                  <c:v>3483.2930000000001</c:v>
                </c:pt>
                <c:pt idx="5878">
                  <c:v>3483.7750000000001</c:v>
                </c:pt>
                <c:pt idx="5879">
                  <c:v>3484.2570000000001</c:v>
                </c:pt>
                <c:pt idx="5880">
                  <c:v>3484.739</c:v>
                </c:pt>
                <c:pt idx="5881">
                  <c:v>3485.221</c:v>
                </c:pt>
                <c:pt idx="5882">
                  <c:v>3485.7040000000002</c:v>
                </c:pt>
                <c:pt idx="5883">
                  <c:v>3486.1860000000001</c:v>
                </c:pt>
                <c:pt idx="5884">
                  <c:v>3486.6680000000001</c:v>
                </c:pt>
                <c:pt idx="5885">
                  <c:v>3487.15</c:v>
                </c:pt>
                <c:pt idx="5886">
                  <c:v>3487.6320000000001</c:v>
                </c:pt>
                <c:pt idx="5887">
                  <c:v>3488.114</c:v>
                </c:pt>
                <c:pt idx="5888">
                  <c:v>3488.596</c:v>
                </c:pt>
                <c:pt idx="5889">
                  <c:v>3489.078</c:v>
                </c:pt>
                <c:pt idx="5890">
                  <c:v>3489.5610000000001</c:v>
                </c:pt>
                <c:pt idx="5891">
                  <c:v>3490.0430000000001</c:v>
                </c:pt>
                <c:pt idx="5892">
                  <c:v>3490.5250000000001</c:v>
                </c:pt>
                <c:pt idx="5893">
                  <c:v>3491.0070000000001</c:v>
                </c:pt>
                <c:pt idx="5894">
                  <c:v>3491.489</c:v>
                </c:pt>
                <c:pt idx="5895">
                  <c:v>3491.971</c:v>
                </c:pt>
                <c:pt idx="5896">
                  <c:v>3492.453</c:v>
                </c:pt>
                <c:pt idx="5897">
                  <c:v>3492.9349999999999</c:v>
                </c:pt>
                <c:pt idx="5898">
                  <c:v>3493.4169999999999</c:v>
                </c:pt>
                <c:pt idx="5899">
                  <c:v>3493.9</c:v>
                </c:pt>
                <c:pt idx="5900">
                  <c:v>3494.3820000000001</c:v>
                </c:pt>
                <c:pt idx="5901">
                  <c:v>3494.864</c:v>
                </c:pt>
                <c:pt idx="5902">
                  <c:v>3495.346</c:v>
                </c:pt>
                <c:pt idx="5903">
                  <c:v>3495.828</c:v>
                </c:pt>
                <c:pt idx="5904">
                  <c:v>3496.31</c:v>
                </c:pt>
                <c:pt idx="5905">
                  <c:v>3496.7919999999999</c:v>
                </c:pt>
                <c:pt idx="5906">
                  <c:v>3497.2739999999999</c:v>
                </c:pt>
                <c:pt idx="5907">
                  <c:v>3497.7570000000001</c:v>
                </c:pt>
                <c:pt idx="5908">
                  <c:v>3498.239</c:v>
                </c:pt>
                <c:pt idx="5909">
                  <c:v>3498.721</c:v>
                </c:pt>
                <c:pt idx="5910">
                  <c:v>3499.203</c:v>
                </c:pt>
                <c:pt idx="5911">
                  <c:v>3499.6849999999999</c:v>
                </c:pt>
                <c:pt idx="5912">
                  <c:v>3500.1669999999999</c:v>
                </c:pt>
                <c:pt idx="5913">
                  <c:v>3500.6489999999999</c:v>
                </c:pt>
                <c:pt idx="5914">
                  <c:v>3501.1309999999999</c:v>
                </c:pt>
                <c:pt idx="5915">
                  <c:v>3501.614</c:v>
                </c:pt>
                <c:pt idx="5916">
                  <c:v>3502.0949999999998</c:v>
                </c:pt>
                <c:pt idx="5917">
                  <c:v>3502.578</c:v>
                </c:pt>
                <c:pt idx="5918">
                  <c:v>3503.06</c:v>
                </c:pt>
                <c:pt idx="5919">
                  <c:v>3503.5419999999999</c:v>
                </c:pt>
                <c:pt idx="5920">
                  <c:v>3504.0239999999999</c:v>
                </c:pt>
                <c:pt idx="5921">
                  <c:v>3504.5059999999999</c:v>
                </c:pt>
                <c:pt idx="5922">
                  <c:v>3504.9879999999998</c:v>
                </c:pt>
                <c:pt idx="5923">
                  <c:v>3505.47</c:v>
                </c:pt>
                <c:pt idx="5924">
                  <c:v>3505.9520000000002</c:v>
                </c:pt>
                <c:pt idx="5925">
                  <c:v>3506.4349999999999</c:v>
                </c:pt>
                <c:pt idx="5926">
                  <c:v>3506.9169999999999</c:v>
                </c:pt>
                <c:pt idx="5927">
                  <c:v>3507.3989999999999</c:v>
                </c:pt>
                <c:pt idx="5928">
                  <c:v>3507.8809999999999</c:v>
                </c:pt>
                <c:pt idx="5929">
                  <c:v>3508.3629999999998</c:v>
                </c:pt>
                <c:pt idx="5930">
                  <c:v>3508.8449999999998</c:v>
                </c:pt>
                <c:pt idx="5931">
                  <c:v>3509.3270000000002</c:v>
                </c:pt>
                <c:pt idx="5932">
                  <c:v>3509.8090000000002</c:v>
                </c:pt>
                <c:pt idx="5933">
                  <c:v>3510.2919999999999</c:v>
                </c:pt>
                <c:pt idx="5934">
                  <c:v>3510.7739999999999</c:v>
                </c:pt>
                <c:pt idx="5935">
                  <c:v>3511.2559999999999</c:v>
                </c:pt>
                <c:pt idx="5936">
                  <c:v>3511.7379999999998</c:v>
                </c:pt>
                <c:pt idx="5937">
                  <c:v>3512.22</c:v>
                </c:pt>
                <c:pt idx="5938">
                  <c:v>3512.7020000000002</c:v>
                </c:pt>
                <c:pt idx="5939">
                  <c:v>3513.1840000000002</c:v>
                </c:pt>
                <c:pt idx="5940">
                  <c:v>3513.6660000000002</c:v>
                </c:pt>
                <c:pt idx="5941">
                  <c:v>3514.1480000000001</c:v>
                </c:pt>
                <c:pt idx="5942">
                  <c:v>3514.6309999999999</c:v>
                </c:pt>
                <c:pt idx="5943">
                  <c:v>3515.1129999999998</c:v>
                </c:pt>
                <c:pt idx="5944">
                  <c:v>3515.5949999999998</c:v>
                </c:pt>
                <c:pt idx="5945">
                  <c:v>3516.0770000000002</c:v>
                </c:pt>
                <c:pt idx="5946">
                  <c:v>3516.5590000000002</c:v>
                </c:pt>
                <c:pt idx="5947">
                  <c:v>3517.0410000000002</c:v>
                </c:pt>
                <c:pt idx="5948">
                  <c:v>3517.5230000000001</c:v>
                </c:pt>
                <c:pt idx="5949">
                  <c:v>3518.0050000000001</c:v>
                </c:pt>
                <c:pt idx="5950">
                  <c:v>3518.4879999999998</c:v>
                </c:pt>
                <c:pt idx="5951">
                  <c:v>3518.97</c:v>
                </c:pt>
                <c:pt idx="5952">
                  <c:v>3519.4520000000002</c:v>
                </c:pt>
                <c:pt idx="5953">
                  <c:v>3519.9340000000002</c:v>
                </c:pt>
                <c:pt idx="5954">
                  <c:v>3520.4160000000002</c:v>
                </c:pt>
                <c:pt idx="5955">
                  <c:v>3520.8980000000001</c:v>
                </c:pt>
                <c:pt idx="5956">
                  <c:v>3521.38</c:v>
                </c:pt>
                <c:pt idx="5957">
                  <c:v>3521.8620000000001</c:v>
                </c:pt>
                <c:pt idx="5958">
                  <c:v>3522.3440000000001</c:v>
                </c:pt>
                <c:pt idx="5959">
                  <c:v>3522.8270000000002</c:v>
                </c:pt>
                <c:pt idx="5960">
                  <c:v>3523.3090000000002</c:v>
                </c:pt>
                <c:pt idx="5961">
                  <c:v>3523.7910000000002</c:v>
                </c:pt>
                <c:pt idx="5962">
                  <c:v>3524.2730000000001</c:v>
                </c:pt>
                <c:pt idx="5963">
                  <c:v>3524.7550000000001</c:v>
                </c:pt>
                <c:pt idx="5964">
                  <c:v>3525.2370000000001</c:v>
                </c:pt>
                <c:pt idx="5965">
                  <c:v>3525.7190000000001</c:v>
                </c:pt>
                <c:pt idx="5966">
                  <c:v>3526.201</c:v>
                </c:pt>
                <c:pt idx="5967">
                  <c:v>3526.6840000000002</c:v>
                </c:pt>
                <c:pt idx="5968">
                  <c:v>3527.1660000000002</c:v>
                </c:pt>
                <c:pt idx="5969">
                  <c:v>3527.6480000000001</c:v>
                </c:pt>
                <c:pt idx="5970">
                  <c:v>3528.13</c:v>
                </c:pt>
                <c:pt idx="5971">
                  <c:v>3528.6120000000001</c:v>
                </c:pt>
                <c:pt idx="5972">
                  <c:v>3529.0940000000001</c:v>
                </c:pt>
                <c:pt idx="5973">
                  <c:v>3529.576</c:v>
                </c:pt>
                <c:pt idx="5974">
                  <c:v>3530.058</c:v>
                </c:pt>
                <c:pt idx="5975">
                  <c:v>3530.5410000000002</c:v>
                </c:pt>
                <c:pt idx="5976">
                  <c:v>3531.0219999999999</c:v>
                </c:pt>
                <c:pt idx="5977">
                  <c:v>3531.5050000000001</c:v>
                </c:pt>
                <c:pt idx="5978">
                  <c:v>3531.9870000000001</c:v>
                </c:pt>
                <c:pt idx="5979">
                  <c:v>3532.4690000000001</c:v>
                </c:pt>
                <c:pt idx="5980">
                  <c:v>3532.951</c:v>
                </c:pt>
                <c:pt idx="5981">
                  <c:v>3533.433</c:v>
                </c:pt>
                <c:pt idx="5982">
                  <c:v>3533.915</c:v>
                </c:pt>
                <c:pt idx="5983">
                  <c:v>3534.3969999999999</c:v>
                </c:pt>
                <c:pt idx="5984">
                  <c:v>3534.8789999999999</c:v>
                </c:pt>
                <c:pt idx="5985">
                  <c:v>3535.3620000000001</c:v>
                </c:pt>
                <c:pt idx="5986">
                  <c:v>3535.8440000000001</c:v>
                </c:pt>
                <c:pt idx="5987">
                  <c:v>3536.326</c:v>
                </c:pt>
                <c:pt idx="5988">
                  <c:v>3536.808</c:v>
                </c:pt>
                <c:pt idx="5989">
                  <c:v>3537.29</c:v>
                </c:pt>
                <c:pt idx="5990">
                  <c:v>3537.7719999999999</c:v>
                </c:pt>
                <c:pt idx="5991">
                  <c:v>3538.2539999999999</c:v>
                </c:pt>
                <c:pt idx="5992">
                  <c:v>3538.7359999999999</c:v>
                </c:pt>
                <c:pt idx="5993">
                  <c:v>3539.2190000000001</c:v>
                </c:pt>
                <c:pt idx="5994">
                  <c:v>3539.701</c:v>
                </c:pt>
                <c:pt idx="5995">
                  <c:v>3540.183</c:v>
                </c:pt>
                <c:pt idx="5996">
                  <c:v>3540.665</c:v>
                </c:pt>
                <c:pt idx="5997">
                  <c:v>3541.1469999999999</c:v>
                </c:pt>
                <c:pt idx="5998">
                  <c:v>3541.6289999999999</c:v>
                </c:pt>
                <c:pt idx="5999">
                  <c:v>3542.1109999999999</c:v>
                </c:pt>
                <c:pt idx="6000">
                  <c:v>3542.5929999999998</c:v>
                </c:pt>
                <c:pt idx="6001">
                  <c:v>3543.0749999999998</c:v>
                </c:pt>
                <c:pt idx="6002">
                  <c:v>3543.558</c:v>
                </c:pt>
                <c:pt idx="6003">
                  <c:v>3544.04</c:v>
                </c:pt>
                <c:pt idx="6004">
                  <c:v>3544.5219999999999</c:v>
                </c:pt>
                <c:pt idx="6005">
                  <c:v>3545.0039999999999</c:v>
                </c:pt>
                <c:pt idx="6006">
                  <c:v>3545.4859999999999</c:v>
                </c:pt>
                <c:pt idx="6007">
                  <c:v>3545.9679999999998</c:v>
                </c:pt>
                <c:pt idx="6008">
                  <c:v>3546.45</c:v>
                </c:pt>
                <c:pt idx="6009">
                  <c:v>3546.9319999999998</c:v>
                </c:pt>
                <c:pt idx="6010">
                  <c:v>3547.415</c:v>
                </c:pt>
                <c:pt idx="6011">
                  <c:v>3547.8969999999999</c:v>
                </c:pt>
                <c:pt idx="6012">
                  <c:v>3548.3789999999999</c:v>
                </c:pt>
                <c:pt idx="6013">
                  <c:v>3548.8609999999999</c:v>
                </c:pt>
                <c:pt idx="6014">
                  <c:v>3549.3429999999998</c:v>
                </c:pt>
                <c:pt idx="6015">
                  <c:v>3549.8249999999998</c:v>
                </c:pt>
                <c:pt idx="6016">
                  <c:v>3550.3069999999998</c:v>
                </c:pt>
                <c:pt idx="6017">
                  <c:v>3550.7890000000002</c:v>
                </c:pt>
                <c:pt idx="6018">
                  <c:v>3551.2710000000002</c:v>
                </c:pt>
                <c:pt idx="6019">
                  <c:v>3551.7539999999999</c:v>
                </c:pt>
                <c:pt idx="6020">
                  <c:v>3552.2359999999999</c:v>
                </c:pt>
                <c:pt idx="6021">
                  <c:v>3552.7179999999998</c:v>
                </c:pt>
                <c:pt idx="6022">
                  <c:v>3553.2</c:v>
                </c:pt>
                <c:pt idx="6023">
                  <c:v>3553.6819999999998</c:v>
                </c:pt>
                <c:pt idx="6024">
                  <c:v>3554.1640000000002</c:v>
                </c:pt>
                <c:pt idx="6025">
                  <c:v>3554.6460000000002</c:v>
                </c:pt>
                <c:pt idx="6026">
                  <c:v>3555.1280000000002</c:v>
                </c:pt>
                <c:pt idx="6027">
                  <c:v>3555.6109999999999</c:v>
                </c:pt>
                <c:pt idx="6028">
                  <c:v>3556.0929999999998</c:v>
                </c:pt>
                <c:pt idx="6029">
                  <c:v>3556.5749999999998</c:v>
                </c:pt>
                <c:pt idx="6030">
                  <c:v>3557.0569999999998</c:v>
                </c:pt>
                <c:pt idx="6031">
                  <c:v>3557.5390000000002</c:v>
                </c:pt>
                <c:pt idx="6032">
                  <c:v>3558.0210000000002</c:v>
                </c:pt>
                <c:pt idx="6033">
                  <c:v>3558.5030000000002</c:v>
                </c:pt>
                <c:pt idx="6034">
                  <c:v>3558.9850000000001</c:v>
                </c:pt>
                <c:pt idx="6035">
                  <c:v>3559.4679999999998</c:v>
                </c:pt>
                <c:pt idx="6036">
                  <c:v>3559.9490000000001</c:v>
                </c:pt>
                <c:pt idx="6037">
                  <c:v>3560.4319999999998</c:v>
                </c:pt>
                <c:pt idx="6038">
                  <c:v>3560.9140000000002</c:v>
                </c:pt>
                <c:pt idx="6039">
                  <c:v>3561.3960000000002</c:v>
                </c:pt>
                <c:pt idx="6040">
                  <c:v>3561.8780000000002</c:v>
                </c:pt>
                <c:pt idx="6041">
                  <c:v>3562.36</c:v>
                </c:pt>
                <c:pt idx="6042">
                  <c:v>3562.8420000000001</c:v>
                </c:pt>
                <c:pt idx="6043">
                  <c:v>3563.3240000000001</c:v>
                </c:pt>
                <c:pt idx="6044">
                  <c:v>3563.806</c:v>
                </c:pt>
                <c:pt idx="6045">
                  <c:v>3564.2890000000002</c:v>
                </c:pt>
                <c:pt idx="6046">
                  <c:v>3564.7710000000002</c:v>
                </c:pt>
                <c:pt idx="6047">
                  <c:v>3565.2530000000002</c:v>
                </c:pt>
                <c:pt idx="6048">
                  <c:v>3565.7350000000001</c:v>
                </c:pt>
                <c:pt idx="6049">
                  <c:v>3566.2170000000001</c:v>
                </c:pt>
                <c:pt idx="6050">
                  <c:v>3566.6990000000001</c:v>
                </c:pt>
                <c:pt idx="6051">
                  <c:v>3567.181</c:v>
                </c:pt>
                <c:pt idx="6052">
                  <c:v>3567.663</c:v>
                </c:pt>
                <c:pt idx="6053">
                  <c:v>3568.1460000000002</c:v>
                </c:pt>
                <c:pt idx="6054">
                  <c:v>3568.6280000000002</c:v>
                </c:pt>
                <c:pt idx="6055">
                  <c:v>3569.11</c:v>
                </c:pt>
                <c:pt idx="6056">
                  <c:v>3569.5920000000001</c:v>
                </c:pt>
                <c:pt idx="6057">
                  <c:v>3570.0740000000001</c:v>
                </c:pt>
                <c:pt idx="6058">
                  <c:v>3570.556</c:v>
                </c:pt>
                <c:pt idx="6059">
                  <c:v>3571.038</c:v>
                </c:pt>
                <c:pt idx="6060">
                  <c:v>3571.52</c:v>
                </c:pt>
                <c:pt idx="6061">
                  <c:v>3572.002</c:v>
                </c:pt>
                <c:pt idx="6062">
                  <c:v>3572.4850000000001</c:v>
                </c:pt>
                <c:pt idx="6063">
                  <c:v>3572.9670000000001</c:v>
                </c:pt>
                <c:pt idx="6064">
                  <c:v>3573.4490000000001</c:v>
                </c:pt>
                <c:pt idx="6065">
                  <c:v>3573.931</c:v>
                </c:pt>
                <c:pt idx="6066">
                  <c:v>3574.413</c:v>
                </c:pt>
                <c:pt idx="6067">
                  <c:v>3574.895</c:v>
                </c:pt>
                <c:pt idx="6068">
                  <c:v>3575.377</c:v>
                </c:pt>
                <c:pt idx="6069">
                  <c:v>3575.8589999999999</c:v>
                </c:pt>
                <c:pt idx="6070">
                  <c:v>3576.3420000000001</c:v>
                </c:pt>
                <c:pt idx="6071">
                  <c:v>3576.8240000000001</c:v>
                </c:pt>
                <c:pt idx="6072">
                  <c:v>3577.306</c:v>
                </c:pt>
                <c:pt idx="6073">
                  <c:v>3577.788</c:v>
                </c:pt>
                <c:pt idx="6074">
                  <c:v>3578.27</c:v>
                </c:pt>
                <c:pt idx="6075">
                  <c:v>3578.752</c:v>
                </c:pt>
                <c:pt idx="6076">
                  <c:v>3579.2339999999999</c:v>
                </c:pt>
                <c:pt idx="6077">
                  <c:v>3579.7159999999999</c:v>
                </c:pt>
                <c:pt idx="6078">
                  <c:v>3580.1979999999999</c:v>
                </c:pt>
                <c:pt idx="6079">
                  <c:v>3580.681</c:v>
                </c:pt>
                <c:pt idx="6080">
                  <c:v>3581.163</c:v>
                </c:pt>
                <c:pt idx="6081">
                  <c:v>3581.645</c:v>
                </c:pt>
                <c:pt idx="6082">
                  <c:v>3582.127</c:v>
                </c:pt>
                <c:pt idx="6083">
                  <c:v>3582.6089999999999</c:v>
                </c:pt>
                <c:pt idx="6084">
                  <c:v>3583.0909999999999</c:v>
                </c:pt>
                <c:pt idx="6085">
                  <c:v>3583.5729999999999</c:v>
                </c:pt>
                <c:pt idx="6086">
                  <c:v>3584.0549999999998</c:v>
                </c:pt>
                <c:pt idx="6087">
                  <c:v>3584.538</c:v>
                </c:pt>
                <c:pt idx="6088">
                  <c:v>3585.02</c:v>
                </c:pt>
                <c:pt idx="6089">
                  <c:v>3585.502</c:v>
                </c:pt>
                <c:pt idx="6090">
                  <c:v>3585.9839999999999</c:v>
                </c:pt>
                <c:pt idx="6091">
                  <c:v>3586.4659999999999</c:v>
                </c:pt>
                <c:pt idx="6092">
                  <c:v>3586.9479999999999</c:v>
                </c:pt>
                <c:pt idx="6093">
                  <c:v>3587.43</c:v>
                </c:pt>
                <c:pt idx="6094">
                  <c:v>3587.9119999999998</c:v>
                </c:pt>
                <c:pt idx="6095">
                  <c:v>3588.395</c:v>
                </c:pt>
                <c:pt idx="6096">
                  <c:v>3588.8760000000002</c:v>
                </c:pt>
                <c:pt idx="6097">
                  <c:v>3589.3589999999999</c:v>
                </c:pt>
                <c:pt idx="6098">
                  <c:v>3589.8409999999999</c:v>
                </c:pt>
                <c:pt idx="6099">
                  <c:v>3590.3229999999999</c:v>
                </c:pt>
                <c:pt idx="6100">
                  <c:v>3590.8049999999998</c:v>
                </c:pt>
                <c:pt idx="6101">
                  <c:v>3591.2869999999998</c:v>
                </c:pt>
                <c:pt idx="6102">
                  <c:v>3591.7689999999998</c:v>
                </c:pt>
                <c:pt idx="6103">
                  <c:v>3592.2510000000002</c:v>
                </c:pt>
                <c:pt idx="6104">
                  <c:v>3592.7330000000002</c:v>
                </c:pt>
                <c:pt idx="6105">
                  <c:v>3593.2159999999999</c:v>
                </c:pt>
                <c:pt idx="6106">
                  <c:v>3593.6979999999999</c:v>
                </c:pt>
                <c:pt idx="6107">
                  <c:v>3594.18</c:v>
                </c:pt>
                <c:pt idx="6108">
                  <c:v>3594.6619999999998</c:v>
                </c:pt>
                <c:pt idx="6109">
                  <c:v>3595.1439999999998</c:v>
                </c:pt>
                <c:pt idx="6110">
                  <c:v>3595.6260000000002</c:v>
                </c:pt>
                <c:pt idx="6111">
                  <c:v>3596.1080000000002</c:v>
                </c:pt>
                <c:pt idx="6112">
                  <c:v>3596.59</c:v>
                </c:pt>
                <c:pt idx="6113">
                  <c:v>3597.0729999999999</c:v>
                </c:pt>
                <c:pt idx="6114">
                  <c:v>3597.5549999999998</c:v>
                </c:pt>
                <c:pt idx="6115">
                  <c:v>3598.0369999999998</c:v>
                </c:pt>
                <c:pt idx="6116">
                  <c:v>3598.5189999999998</c:v>
                </c:pt>
                <c:pt idx="6117">
                  <c:v>3599.0010000000002</c:v>
                </c:pt>
                <c:pt idx="6118">
                  <c:v>3599.4830000000002</c:v>
                </c:pt>
                <c:pt idx="6119">
                  <c:v>3599.9650000000001</c:v>
                </c:pt>
                <c:pt idx="6120">
                  <c:v>3600.4470000000001</c:v>
                </c:pt>
                <c:pt idx="6121">
                  <c:v>3600.9290000000001</c:v>
                </c:pt>
                <c:pt idx="6122">
                  <c:v>3601.4119999999998</c:v>
                </c:pt>
                <c:pt idx="6123">
                  <c:v>3601.8939999999998</c:v>
                </c:pt>
                <c:pt idx="6124">
                  <c:v>3602.3760000000002</c:v>
                </c:pt>
                <c:pt idx="6125">
                  <c:v>3602.8580000000002</c:v>
                </c:pt>
                <c:pt idx="6126">
                  <c:v>3603.34</c:v>
                </c:pt>
                <c:pt idx="6127">
                  <c:v>3603.8220000000001</c:v>
                </c:pt>
                <c:pt idx="6128">
                  <c:v>3604.3040000000001</c:v>
                </c:pt>
                <c:pt idx="6129">
                  <c:v>3604.7860000000001</c:v>
                </c:pt>
                <c:pt idx="6130">
                  <c:v>3605.2689999999998</c:v>
                </c:pt>
                <c:pt idx="6131">
                  <c:v>3605.7510000000002</c:v>
                </c:pt>
                <c:pt idx="6132">
                  <c:v>3606.2330000000002</c:v>
                </c:pt>
                <c:pt idx="6133">
                  <c:v>3606.7150000000001</c:v>
                </c:pt>
                <c:pt idx="6134">
                  <c:v>3607.1970000000001</c:v>
                </c:pt>
                <c:pt idx="6135">
                  <c:v>3607.6790000000001</c:v>
                </c:pt>
                <c:pt idx="6136">
                  <c:v>3608.1610000000001</c:v>
                </c:pt>
                <c:pt idx="6137">
                  <c:v>3608.643</c:v>
                </c:pt>
                <c:pt idx="6138">
                  <c:v>3609.125</c:v>
                </c:pt>
                <c:pt idx="6139">
                  <c:v>3609.6080000000002</c:v>
                </c:pt>
                <c:pt idx="6140">
                  <c:v>3610.09</c:v>
                </c:pt>
                <c:pt idx="6141">
                  <c:v>3610.5720000000001</c:v>
                </c:pt>
                <c:pt idx="6142">
                  <c:v>3611.0540000000001</c:v>
                </c:pt>
                <c:pt idx="6143">
                  <c:v>3611.5360000000001</c:v>
                </c:pt>
                <c:pt idx="6144">
                  <c:v>3612.018</c:v>
                </c:pt>
                <c:pt idx="6145">
                  <c:v>3612.5</c:v>
                </c:pt>
                <c:pt idx="6146">
                  <c:v>3612.982</c:v>
                </c:pt>
                <c:pt idx="6147">
                  <c:v>3613.4639999999999</c:v>
                </c:pt>
                <c:pt idx="6148">
                  <c:v>3613.9470000000001</c:v>
                </c:pt>
                <c:pt idx="6149">
                  <c:v>3614.4290000000001</c:v>
                </c:pt>
                <c:pt idx="6150">
                  <c:v>3614.9110000000001</c:v>
                </c:pt>
                <c:pt idx="6151">
                  <c:v>3615.393</c:v>
                </c:pt>
                <c:pt idx="6152">
                  <c:v>3615.875</c:v>
                </c:pt>
                <c:pt idx="6153">
                  <c:v>3616.357</c:v>
                </c:pt>
                <c:pt idx="6154">
                  <c:v>3616.8389999999999</c:v>
                </c:pt>
                <c:pt idx="6155">
                  <c:v>3617.3209999999999</c:v>
                </c:pt>
                <c:pt idx="6156">
                  <c:v>3617.8029999999999</c:v>
                </c:pt>
                <c:pt idx="6157">
                  <c:v>3618.2860000000001</c:v>
                </c:pt>
                <c:pt idx="6158">
                  <c:v>3618.768</c:v>
                </c:pt>
                <c:pt idx="6159">
                  <c:v>3619.25</c:v>
                </c:pt>
                <c:pt idx="6160">
                  <c:v>3619.732</c:v>
                </c:pt>
                <c:pt idx="6161">
                  <c:v>3620.2139999999999</c:v>
                </c:pt>
                <c:pt idx="6162">
                  <c:v>3620.6959999999999</c:v>
                </c:pt>
                <c:pt idx="6163">
                  <c:v>3621.1779999999999</c:v>
                </c:pt>
                <c:pt idx="6164">
                  <c:v>3621.66</c:v>
                </c:pt>
                <c:pt idx="6165">
                  <c:v>3622.143</c:v>
                </c:pt>
                <c:pt idx="6166">
                  <c:v>3622.625</c:v>
                </c:pt>
                <c:pt idx="6167">
                  <c:v>3623.107</c:v>
                </c:pt>
                <c:pt idx="6168">
                  <c:v>3623.5889999999999</c:v>
                </c:pt>
                <c:pt idx="6169">
                  <c:v>3624.0709999999999</c:v>
                </c:pt>
                <c:pt idx="6170">
                  <c:v>3624.5529999999999</c:v>
                </c:pt>
                <c:pt idx="6171">
                  <c:v>3625.0349999999999</c:v>
                </c:pt>
                <c:pt idx="6172">
                  <c:v>3625.5169999999998</c:v>
                </c:pt>
                <c:pt idx="6173">
                  <c:v>3626</c:v>
                </c:pt>
                <c:pt idx="6174">
                  <c:v>3626.482</c:v>
                </c:pt>
                <c:pt idx="6175">
                  <c:v>3626.9639999999999</c:v>
                </c:pt>
                <c:pt idx="6176">
                  <c:v>3627.4459999999999</c:v>
                </c:pt>
                <c:pt idx="6177">
                  <c:v>3627.9279999999999</c:v>
                </c:pt>
                <c:pt idx="6178">
                  <c:v>3628.41</c:v>
                </c:pt>
                <c:pt idx="6179">
                  <c:v>3628.8919999999998</c:v>
                </c:pt>
                <c:pt idx="6180">
                  <c:v>3629.3739999999998</c:v>
                </c:pt>
                <c:pt idx="6181">
                  <c:v>3629.8560000000002</c:v>
                </c:pt>
                <c:pt idx="6182">
                  <c:v>3630.3389999999999</c:v>
                </c:pt>
                <c:pt idx="6183">
                  <c:v>3630.8209999999999</c:v>
                </c:pt>
                <c:pt idx="6184">
                  <c:v>3631.3029999999999</c:v>
                </c:pt>
                <c:pt idx="6185">
                  <c:v>3631.7849999999999</c:v>
                </c:pt>
                <c:pt idx="6186">
                  <c:v>3632.2669999999998</c:v>
                </c:pt>
                <c:pt idx="6187">
                  <c:v>3632.7489999999998</c:v>
                </c:pt>
                <c:pt idx="6188">
                  <c:v>3633.2310000000002</c:v>
                </c:pt>
                <c:pt idx="6189">
                  <c:v>3633.7130000000002</c:v>
                </c:pt>
                <c:pt idx="6190">
                  <c:v>3634.1959999999999</c:v>
                </c:pt>
                <c:pt idx="6191">
                  <c:v>3634.6770000000001</c:v>
                </c:pt>
                <c:pt idx="6192">
                  <c:v>3635.16</c:v>
                </c:pt>
                <c:pt idx="6193">
                  <c:v>3635.6419999999998</c:v>
                </c:pt>
                <c:pt idx="6194">
                  <c:v>3636.1239999999998</c:v>
                </c:pt>
                <c:pt idx="6195">
                  <c:v>3636.6060000000002</c:v>
                </c:pt>
                <c:pt idx="6196">
                  <c:v>3637.0880000000002</c:v>
                </c:pt>
                <c:pt idx="6197">
                  <c:v>3637.57</c:v>
                </c:pt>
                <c:pt idx="6198">
                  <c:v>3638.0520000000001</c:v>
                </c:pt>
                <c:pt idx="6199">
                  <c:v>3638.5340000000001</c:v>
                </c:pt>
                <c:pt idx="6200">
                  <c:v>3639.0169999999998</c:v>
                </c:pt>
                <c:pt idx="6201">
                  <c:v>3639.4989999999998</c:v>
                </c:pt>
                <c:pt idx="6202">
                  <c:v>3639.9810000000002</c:v>
                </c:pt>
                <c:pt idx="6203">
                  <c:v>3640.4630000000002</c:v>
                </c:pt>
                <c:pt idx="6204">
                  <c:v>3640.9450000000002</c:v>
                </c:pt>
                <c:pt idx="6205">
                  <c:v>3641.4270000000001</c:v>
                </c:pt>
                <c:pt idx="6206">
                  <c:v>3641.9090000000001</c:v>
                </c:pt>
                <c:pt idx="6207">
                  <c:v>3642.3910000000001</c:v>
                </c:pt>
                <c:pt idx="6208">
                  <c:v>3642.8739999999998</c:v>
                </c:pt>
                <c:pt idx="6209">
                  <c:v>3643.3560000000002</c:v>
                </c:pt>
                <c:pt idx="6210">
                  <c:v>3643.8380000000002</c:v>
                </c:pt>
                <c:pt idx="6211">
                  <c:v>3644.32</c:v>
                </c:pt>
                <c:pt idx="6212">
                  <c:v>3644.8020000000001</c:v>
                </c:pt>
                <c:pt idx="6213">
                  <c:v>3645.2840000000001</c:v>
                </c:pt>
                <c:pt idx="6214">
                  <c:v>3645.7660000000001</c:v>
                </c:pt>
                <c:pt idx="6215">
                  <c:v>3646.248</c:v>
                </c:pt>
                <c:pt idx="6216">
                  <c:v>3646.73</c:v>
                </c:pt>
                <c:pt idx="6217">
                  <c:v>3647.2130000000002</c:v>
                </c:pt>
                <c:pt idx="6218">
                  <c:v>3647.6950000000002</c:v>
                </c:pt>
                <c:pt idx="6219">
                  <c:v>3648.1770000000001</c:v>
                </c:pt>
                <c:pt idx="6220">
                  <c:v>3648.6590000000001</c:v>
                </c:pt>
                <c:pt idx="6221">
                  <c:v>3649.1410000000001</c:v>
                </c:pt>
                <c:pt idx="6222">
                  <c:v>3649.623</c:v>
                </c:pt>
                <c:pt idx="6223">
                  <c:v>3650.105</c:v>
                </c:pt>
                <c:pt idx="6224">
                  <c:v>3650.587</c:v>
                </c:pt>
                <c:pt idx="6225">
                  <c:v>3651.07</c:v>
                </c:pt>
                <c:pt idx="6226">
                  <c:v>3651.5520000000001</c:v>
                </c:pt>
                <c:pt idx="6227">
                  <c:v>3652.0340000000001</c:v>
                </c:pt>
                <c:pt idx="6228">
                  <c:v>3652.5160000000001</c:v>
                </c:pt>
                <c:pt idx="6229">
                  <c:v>3652.998</c:v>
                </c:pt>
                <c:pt idx="6230">
                  <c:v>3653.48</c:v>
                </c:pt>
                <c:pt idx="6231">
                  <c:v>3653.962</c:v>
                </c:pt>
                <c:pt idx="6232">
                  <c:v>3654.444</c:v>
                </c:pt>
                <c:pt idx="6233">
                  <c:v>3654.9270000000001</c:v>
                </c:pt>
                <c:pt idx="6234">
                  <c:v>3655.4090000000001</c:v>
                </c:pt>
                <c:pt idx="6235">
                  <c:v>3655.8910000000001</c:v>
                </c:pt>
                <c:pt idx="6236">
                  <c:v>3656.373</c:v>
                </c:pt>
                <c:pt idx="6237">
                  <c:v>3656.855</c:v>
                </c:pt>
                <c:pt idx="6238">
                  <c:v>3657.337</c:v>
                </c:pt>
                <c:pt idx="6239">
                  <c:v>3657.819</c:v>
                </c:pt>
                <c:pt idx="6240">
                  <c:v>3658.3009999999999</c:v>
                </c:pt>
                <c:pt idx="6241">
                  <c:v>3658.7829999999999</c:v>
                </c:pt>
                <c:pt idx="6242">
                  <c:v>3659.2660000000001</c:v>
                </c:pt>
                <c:pt idx="6243">
                  <c:v>3659.748</c:v>
                </c:pt>
                <c:pt idx="6244">
                  <c:v>3660.23</c:v>
                </c:pt>
                <c:pt idx="6245">
                  <c:v>3660.712</c:v>
                </c:pt>
                <c:pt idx="6246">
                  <c:v>3661.194</c:v>
                </c:pt>
                <c:pt idx="6247">
                  <c:v>3661.6759999999999</c:v>
                </c:pt>
                <c:pt idx="6248">
                  <c:v>3662.1579999999999</c:v>
                </c:pt>
                <c:pt idx="6249">
                  <c:v>3662.64</c:v>
                </c:pt>
                <c:pt idx="6250">
                  <c:v>3663.123</c:v>
                </c:pt>
                <c:pt idx="6251">
                  <c:v>3663.6039999999998</c:v>
                </c:pt>
                <c:pt idx="6252">
                  <c:v>3664.087</c:v>
                </c:pt>
                <c:pt idx="6253">
                  <c:v>3664.569</c:v>
                </c:pt>
                <c:pt idx="6254">
                  <c:v>3665.0509999999999</c:v>
                </c:pt>
                <c:pt idx="6255">
                  <c:v>3665.5329999999999</c:v>
                </c:pt>
                <c:pt idx="6256">
                  <c:v>3666.0149999999999</c:v>
                </c:pt>
                <c:pt idx="6257">
                  <c:v>3666.4969999999998</c:v>
                </c:pt>
                <c:pt idx="6258">
                  <c:v>3666.9789999999998</c:v>
                </c:pt>
                <c:pt idx="6259">
                  <c:v>3667.4609999999998</c:v>
                </c:pt>
                <c:pt idx="6260">
                  <c:v>3667.944</c:v>
                </c:pt>
                <c:pt idx="6261">
                  <c:v>3668.4259999999999</c:v>
                </c:pt>
                <c:pt idx="6262">
                  <c:v>3668.9079999999999</c:v>
                </c:pt>
                <c:pt idx="6263">
                  <c:v>3669.39</c:v>
                </c:pt>
                <c:pt idx="6264">
                  <c:v>3669.8719999999998</c:v>
                </c:pt>
                <c:pt idx="6265">
                  <c:v>3670.3539999999998</c:v>
                </c:pt>
                <c:pt idx="6266">
                  <c:v>3670.8359999999998</c:v>
                </c:pt>
                <c:pt idx="6267">
                  <c:v>3671.3180000000002</c:v>
                </c:pt>
                <c:pt idx="6268">
                  <c:v>3671.8009999999999</c:v>
                </c:pt>
                <c:pt idx="6269">
                  <c:v>3672.2829999999999</c:v>
                </c:pt>
                <c:pt idx="6270">
                  <c:v>3672.7649999999999</c:v>
                </c:pt>
                <c:pt idx="6271">
                  <c:v>3673.2469999999998</c:v>
                </c:pt>
                <c:pt idx="6272">
                  <c:v>3673.7289999999998</c:v>
                </c:pt>
                <c:pt idx="6273">
                  <c:v>3674.2109999999998</c:v>
                </c:pt>
                <c:pt idx="6274">
                  <c:v>3674.6930000000002</c:v>
                </c:pt>
                <c:pt idx="6275">
                  <c:v>3675.1750000000002</c:v>
                </c:pt>
                <c:pt idx="6276">
                  <c:v>3675.6570000000002</c:v>
                </c:pt>
                <c:pt idx="6277">
                  <c:v>3676.14</c:v>
                </c:pt>
                <c:pt idx="6278">
                  <c:v>3676.6219999999998</c:v>
                </c:pt>
                <c:pt idx="6279">
                  <c:v>3677.1039999999998</c:v>
                </c:pt>
                <c:pt idx="6280">
                  <c:v>3677.5859999999998</c:v>
                </c:pt>
                <c:pt idx="6281">
                  <c:v>3678.0680000000002</c:v>
                </c:pt>
                <c:pt idx="6282">
                  <c:v>3678.55</c:v>
                </c:pt>
                <c:pt idx="6283">
                  <c:v>3679.0320000000002</c:v>
                </c:pt>
                <c:pt idx="6284">
                  <c:v>3679.5140000000001</c:v>
                </c:pt>
                <c:pt idx="6285">
                  <c:v>3679.9969999999998</c:v>
                </c:pt>
                <c:pt idx="6286">
                  <c:v>3680.4789999999998</c:v>
                </c:pt>
                <c:pt idx="6287">
                  <c:v>3680.9609999999998</c:v>
                </c:pt>
                <c:pt idx="6288">
                  <c:v>3681.4430000000002</c:v>
                </c:pt>
                <c:pt idx="6289">
                  <c:v>3681.9250000000002</c:v>
                </c:pt>
                <c:pt idx="6290">
                  <c:v>3682.4070000000002</c:v>
                </c:pt>
                <c:pt idx="6291">
                  <c:v>3682.8890000000001</c:v>
                </c:pt>
                <c:pt idx="6292">
                  <c:v>3683.3710000000001</c:v>
                </c:pt>
                <c:pt idx="6293">
                  <c:v>3683.8539999999998</c:v>
                </c:pt>
                <c:pt idx="6294">
                  <c:v>3684.3359999999998</c:v>
                </c:pt>
                <c:pt idx="6295">
                  <c:v>3684.8180000000002</c:v>
                </c:pt>
                <c:pt idx="6296">
                  <c:v>3685.3</c:v>
                </c:pt>
                <c:pt idx="6297">
                  <c:v>3685.7820000000002</c:v>
                </c:pt>
                <c:pt idx="6298">
                  <c:v>3686.2640000000001</c:v>
                </c:pt>
                <c:pt idx="6299">
                  <c:v>3686.7460000000001</c:v>
                </c:pt>
                <c:pt idx="6300">
                  <c:v>3687.2280000000001</c:v>
                </c:pt>
                <c:pt idx="6301">
                  <c:v>3687.71</c:v>
                </c:pt>
                <c:pt idx="6302">
                  <c:v>3688.1930000000002</c:v>
                </c:pt>
                <c:pt idx="6303">
                  <c:v>3688.6750000000002</c:v>
                </c:pt>
                <c:pt idx="6304">
                  <c:v>3689.1570000000002</c:v>
                </c:pt>
                <c:pt idx="6305">
                  <c:v>3689.6390000000001</c:v>
                </c:pt>
                <c:pt idx="6306">
                  <c:v>3690.1210000000001</c:v>
                </c:pt>
                <c:pt idx="6307">
                  <c:v>3690.6030000000001</c:v>
                </c:pt>
                <c:pt idx="6308">
                  <c:v>3691.085</c:v>
                </c:pt>
                <c:pt idx="6309">
                  <c:v>3691.567</c:v>
                </c:pt>
                <c:pt idx="6310">
                  <c:v>3692.05</c:v>
                </c:pt>
                <c:pt idx="6311">
                  <c:v>3692.5309999999999</c:v>
                </c:pt>
                <c:pt idx="6312">
                  <c:v>3693.0140000000001</c:v>
                </c:pt>
                <c:pt idx="6313">
                  <c:v>3693.4960000000001</c:v>
                </c:pt>
                <c:pt idx="6314">
                  <c:v>3693.9780000000001</c:v>
                </c:pt>
                <c:pt idx="6315">
                  <c:v>3694.46</c:v>
                </c:pt>
                <c:pt idx="6316">
                  <c:v>3694.942</c:v>
                </c:pt>
                <c:pt idx="6317">
                  <c:v>3695.424</c:v>
                </c:pt>
                <c:pt idx="6318">
                  <c:v>3695.9059999999999</c:v>
                </c:pt>
                <c:pt idx="6319">
                  <c:v>3696.3879999999999</c:v>
                </c:pt>
                <c:pt idx="6320">
                  <c:v>3696.8710000000001</c:v>
                </c:pt>
                <c:pt idx="6321">
                  <c:v>3697.3530000000001</c:v>
                </c:pt>
                <c:pt idx="6322">
                  <c:v>3697.835</c:v>
                </c:pt>
                <c:pt idx="6323">
                  <c:v>3698.317</c:v>
                </c:pt>
                <c:pt idx="6324">
                  <c:v>3698.799</c:v>
                </c:pt>
                <c:pt idx="6325">
                  <c:v>3699.2809999999999</c:v>
                </c:pt>
                <c:pt idx="6326">
                  <c:v>3699.7629999999999</c:v>
                </c:pt>
                <c:pt idx="6327">
                  <c:v>3700.2449999999999</c:v>
                </c:pt>
                <c:pt idx="6328">
                  <c:v>3700.7280000000001</c:v>
                </c:pt>
                <c:pt idx="6329">
                  <c:v>3701.21</c:v>
                </c:pt>
                <c:pt idx="6330">
                  <c:v>3701.692</c:v>
                </c:pt>
                <c:pt idx="6331">
                  <c:v>3702.174</c:v>
                </c:pt>
                <c:pt idx="6332">
                  <c:v>3702.6559999999999</c:v>
                </c:pt>
                <c:pt idx="6333">
                  <c:v>3703.1379999999999</c:v>
                </c:pt>
                <c:pt idx="6334">
                  <c:v>3703.62</c:v>
                </c:pt>
                <c:pt idx="6335">
                  <c:v>3704.1019999999999</c:v>
                </c:pt>
                <c:pt idx="6336">
                  <c:v>3704.5839999999998</c:v>
                </c:pt>
                <c:pt idx="6337">
                  <c:v>3705.067</c:v>
                </c:pt>
                <c:pt idx="6338">
                  <c:v>3705.549</c:v>
                </c:pt>
                <c:pt idx="6339">
                  <c:v>3706.0309999999999</c:v>
                </c:pt>
                <c:pt idx="6340">
                  <c:v>3706.5129999999999</c:v>
                </c:pt>
                <c:pt idx="6341">
                  <c:v>3706.9949999999999</c:v>
                </c:pt>
                <c:pt idx="6342">
                  <c:v>3707.4769999999999</c:v>
                </c:pt>
                <c:pt idx="6343">
                  <c:v>3707.9589999999998</c:v>
                </c:pt>
                <c:pt idx="6344">
                  <c:v>3708.4409999999998</c:v>
                </c:pt>
                <c:pt idx="6345">
                  <c:v>3708.924</c:v>
                </c:pt>
                <c:pt idx="6346">
                  <c:v>3709.4059999999999</c:v>
                </c:pt>
                <c:pt idx="6347">
                  <c:v>3709.8879999999999</c:v>
                </c:pt>
                <c:pt idx="6348">
                  <c:v>3710.37</c:v>
                </c:pt>
                <c:pt idx="6349">
                  <c:v>3710.8519999999999</c:v>
                </c:pt>
                <c:pt idx="6350">
                  <c:v>3711.3339999999998</c:v>
                </c:pt>
                <c:pt idx="6351">
                  <c:v>3711.8159999999998</c:v>
                </c:pt>
                <c:pt idx="6352">
                  <c:v>3712.2979999999998</c:v>
                </c:pt>
                <c:pt idx="6353">
                  <c:v>3712.7809999999999</c:v>
                </c:pt>
                <c:pt idx="6354">
                  <c:v>3713.2629999999999</c:v>
                </c:pt>
                <c:pt idx="6355">
                  <c:v>3713.7449999999999</c:v>
                </c:pt>
                <c:pt idx="6356">
                  <c:v>3714.2269999999999</c:v>
                </c:pt>
                <c:pt idx="6357">
                  <c:v>3714.7089999999998</c:v>
                </c:pt>
                <c:pt idx="6358">
                  <c:v>3715.1909999999998</c:v>
                </c:pt>
                <c:pt idx="6359">
                  <c:v>3715.6729999999998</c:v>
                </c:pt>
                <c:pt idx="6360">
                  <c:v>3716.1550000000002</c:v>
                </c:pt>
                <c:pt idx="6361">
                  <c:v>3716.6370000000002</c:v>
                </c:pt>
                <c:pt idx="6362">
                  <c:v>3717.12</c:v>
                </c:pt>
                <c:pt idx="6363">
                  <c:v>3717.6019999999999</c:v>
                </c:pt>
                <c:pt idx="6364">
                  <c:v>3718.0839999999998</c:v>
                </c:pt>
                <c:pt idx="6365">
                  <c:v>3718.5659999999998</c:v>
                </c:pt>
                <c:pt idx="6366">
                  <c:v>3719.0479999999998</c:v>
                </c:pt>
                <c:pt idx="6367">
                  <c:v>3719.53</c:v>
                </c:pt>
                <c:pt idx="6368">
                  <c:v>3720.0120000000002</c:v>
                </c:pt>
                <c:pt idx="6369">
                  <c:v>3720.4940000000001</c:v>
                </c:pt>
                <c:pt idx="6370">
                  <c:v>3720.9769999999999</c:v>
                </c:pt>
                <c:pt idx="6371">
                  <c:v>3721.4580000000001</c:v>
                </c:pt>
                <c:pt idx="6372">
                  <c:v>3721.9409999999998</c:v>
                </c:pt>
                <c:pt idx="6373">
                  <c:v>3722.4229999999998</c:v>
                </c:pt>
                <c:pt idx="6374">
                  <c:v>3722.9050000000002</c:v>
                </c:pt>
                <c:pt idx="6375">
                  <c:v>3723.3870000000002</c:v>
                </c:pt>
                <c:pt idx="6376">
                  <c:v>3723.8690000000001</c:v>
                </c:pt>
                <c:pt idx="6377">
                  <c:v>3724.3510000000001</c:v>
                </c:pt>
                <c:pt idx="6378">
                  <c:v>3724.8330000000001</c:v>
                </c:pt>
                <c:pt idx="6379">
                  <c:v>3725.3150000000001</c:v>
                </c:pt>
                <c:pt idx="6380">
                  <c:v>3725.7979999999998</c:v>
                </c:pt>
                <c:pt idx="6381">
                  <c:v>3726.28</c:v>
                </c:pt>
                <c:pt idx="6382">
                  <c:v>3726.7620000000002</c:v>
                </c:pt>
                <c:pt idx="6383">
                  <c:v>3727.2440000000001</c:v>
                </c:pt>
                <c:pt idx="6384">
                  <c:v>3727.7260000000001</c:v>
                </c:pt>
                <c:pt idx="6385">
                  <c:v>3728.2080000000001</c:v>
                </c:pt>
                <c:pt idx="6386">
                  <c:v>3728.69</c:v>
                </c:pt>
                <c:pt idx="6387">
                  <c:v>3729.172</c:v>
                </c:pt>
                <c:pt idx="6388">
                  <c:v>3729.6550000000002</c:v>
                </c:pt>
                <c:pt idx="6389">
                  <c:v>3730.1370000000002</c:v>
                </c:pt>
                <c:pt idx="6390">
                  <c:v>3730.6190000000001</c:v>
                </c:pt>
                <c:pt idx="6391">
                  <c:v>3731.1010000000001</c:v>
                </c:pt>
                <c:pt idx="6392">
                  <c:v>3731.5830000000001</c:v>
                </c:pt>
                <c:pt idx="6393">
                  <c:v>3732.0650000000001</c:v>
                </c:pt>
                <c:pt idx="6394">
                  <c:v>3732.547</c:v>
                </c:pt>
                <c:pt idx="6395">
                  <c:v>3733.029</c:v>
                </c:pt>
                <c:pt idx="6396">
                  <c:v>3733.511</c:v>
                </c:pt>
                <c:pt idx="6397">
                  <c:v>3733.9940000000001</c:v>
                </c:pt>
                <c:pt idx="6398">
                  <c:v>3734.4760000000001</c:v>
                </c:pt>
                <c:pt idx="6399">
                  <c:v>3734.9580000000001</c:v>
                </c:pt>
                <c:pt idx="6400">
                  <c:v>3735.44</c:v>
                </c:pt>
                <c:pt idx="6401">
                  <c:v>3735.922</c:v>
                </c:pt>
                <c:pt idx="6402">
                  <c:v>3736.404</c:v>
                </c:pt>
                <c:pt idx="6403">
                  <c:v>3736.886</c:v>
                </c:pt>
                <c:pt idx="6404">
                  <c:v>3737.3679999999999</c:v>
                </c:pt>
                <c:pt idx="6405">
                  <c:v>3737.8510000000001</c:v>
                </c:pt>
                <c:pt idx="6406">
                  <c:v>3738.3330000000001</c:v>
                </c:pt>
                <c:pt idx="6407">
                  <c:v>3738.8150000000001</c:v>
                </c:pt>
                <c:pt idx="6408">
                  <c:v>3739.297</c:v>
                </c:pt>
                <c:pt idx="6409">
                  <c:v>3739.779</c:v>
                </c:pt>
                <c:pt idx="6410">
                  <c:v>3740.261</c:v>
                </c:pt>
                <c:pt idx="6411">
                  <c:v>3740.7429999999999</c:v>
                </c:pt>
                <c:pt idx="6412">
                  <c:v>3741.2249999999999</c:v>
                </c:pt>
                <c:pt idx="6413">
                  <c:v>3741.7080000000001</c:v>
                </c:pt>
                <c:pt idx="6414">
                  <c:v>3742.19</c:v>
                </c:pt>
                <c:pt idx="6415">
                  <c:v>3742.672</c:v>
                </c:pt>
                <c:pt idx="6416">
                  <c:v>3743.154</c:v>
                </c:pt>
                <c:pt idx="6417">
                  <c:v>3743.636</c:v>
                </c:pt>
                <c:pt idx="6418">
                  <c:v>3744.1179999999999</c:v>
                </c:pt>
                <c:pt idx="6419">
                  <c:v>3744.6</c:v>
                </c:pt>
                <c:pt idx="6420">
                  <c:v>3745.0819999999999</c:v>
                </c:pt>
                <c:pt idx="6421">
                  <c:v>3745.5639999999999</c:v>
                </c:pt>
                <c:pt idx="6422">
                  <c:v>3746.047</c:v>
                </c:pt>
                <c:pt idx="6423">
                  <c:v>3746.529</c:v>
                </c:pt>
                <c:pt idx="6424">
                  <c:v>3747.011</c:v>
                </c:pt>
                <c:pt idx="6425">
                  <c:v>3747.4929999999999</c:v>
                </c:pt>
                <c:pt idx="6426">
                  <c:v>3747.9749999999999</c:v>
                </c:pt>
                <c:pt idx="6427">
                  <c:v>3748.4569999999999</c:v>
                </c:pt>
                <c:pt idx="6428">
                  <c:v>3748.9389999999999</c:v>
                </c:pt>
                <c:pt idx="6429">
                  <c:v>3749.4209999999998</c:v>
                </c:pt>
                <c:pt idx="6430">
                  <c:v>3749.904</c:v>
                </c:pt>
                <c:pt idx="6431">
                  <c:v>3750.3850000000002</c:v>
                </c:pt>
                <c:pt idx="6432">
                  <c:v>3750.8679999999999</c:v>
                </c:pt>
                <c:pt idx="6433">
                  <c:v>3751.35</c:v>
                </c:pt>
                <c:pt idx="6434">
                  <c:v>3751.8319999999999</c:v>
                </c:pt>
                <c:pt idx="6435">
                  <c:v>3752.3139999999999</c:v>
                </c:pt>
                <c:pt idx="6436">
                  <c:v>3752.7959999999998</c:v>
                </c:pt>
                <c:pt idx="6437">
                  <c:v>3753.2779999999998</c:v>
                </c:pt>
                <c:pt idx="6438">
                  <c:v>3753.76</c:v>
                </c:pt>
                <c:pt idx="6439">
                  <c:v>3754.2420000000002</c:v>
                </c:pt>
                <c:pt idx="6440">
                  <c:v>3754.7249999999999</c:v>
                </c:pt>
                <c:pt idx="6441">
                  <c:v>3755.2069999999999</c:v>
                </c:pt>
                <c:pt idx="6442">
                  <c:v>3755.6889999999999</c:v>
                </c:pt>
                <c:pt idx="6443">
                  <c:v>3756.1709999999998</c:v>
                </c:pt>
                <c:pt idx="6444">
                  <c:v>3756.6529999999998</c:v>
                </c:pt>
                <c:pt idx="6445">
                  <c:v>3757.1350000000002</c:v>
                </c:pt>
                <c:pt idx="6446">
                  <c:v>3757.6170000000002</c:v>
                </c:pt>
                <c:pt idx="6447">
                  <c:v>3758.0990000000002</c:v>
                </c:pt>
                <c:pt idx="6448">
                  <c:v>3758.5819999999999</c:v>
                </c:pt>
                <c:pt idx="6449">
                  <c:v>3759.0639999999999</c:v>
                </c:pt>
                <c:pt idx="6450">
                  <c:v>3759.5459999999998</c:v>
                </c:pt>
                <c:pt idx="6451">
                  <c:v>3760.0279999999998</c:v>
                </c:pt>
                <c:pt idx="6452">
                  <c:v>3760.51</c:v>
                </c:pt>
                <c:pt idx="6453">
                  <c:v>3760.9920000000002</c:v>
                </c:pt>
                <c:pt idx="6454">
                  <c:v>3761.4740000000002</c:v>
                </c:pt>
                <c:pt idx="6455">
                  <c:v>3761.9560000000001</c:v>
                </c:pt>
                <c:pt idx="6456">
                  <c:v>3762.4380000000001</c:v>
                </c:pt>
                <c:pt idx="6457">
                  <c:v>3762.9209999999998</c:v>
                </c:pt>
                <c:pt idx="6458">
                  <c:v>3763.4029999999998</c:v>
                </c:pt>
                <c:pt idx="6459">
                  <c:v>3763.8850000000002</c:v>
                </c:pt>
                <c:pt idx="6460">
                  <c:v>3764.3670000000002</c:v>
                </c:pt>
                <c:pt idx="6461">
                  <c:v>3764.8490000000002</c:v>
                </c:pt>
                <c:pt idx="6462">
                  <c:v>3765.3310000000001</c:v>
                </c:pt>
                <c:pt idx="6463">
                  <c:v>3765.8130000000001</c:v>
                </c:pt>
                <c:pt idx="6464">
                  <c:v>3766.2950000000001</c:v>
                </c:pt>
                <c:pt idx="6465">
                  <c:v>3766.7779999999998</c:v>
                </c:pt>
                <c:pt idx="6466">
                  <c:v>3767.26</c:v>
                </c:pt>
                <c:pt idx="6467">
                  <c:v>3767.7420000000002</c:v>
                </c:pt>
                <c:pt idx="6468">
                  <c:v>3768.2240000000002</c:v>
                </c:pt>
                <c:pt idx="6469">
                  <c:v>3768.7060000000001</c:v>
                </c:pt>
                <c:pt idx="6470">
                  <c:v>3769.1880000000001</c:v>
                </c:pt>
                <c:pt idx="6471">
                  <c:v>3769.67</c:v>
                </c:pt>
                <c:pt idx="6472">
                  <c:v>3770.152</c:v>
                </c:pt>
                <c:pt idx="6473">
                  <c:v>3770.6350000000002</c:v>
                </c:pt>
                <c:pt idx="6474">
                  <c:v>3771.1170000000002</c:v>
                </c:pt>
                <c:pt idx="6475">
                  <c:v>3771.5990000000002</c:v>
                </c:pt>
                <c:pt idx="6476">
                  <c:v>3772.0810000000001</c:v>
                </c:pt>
                <c:pt idx="6477">
                  <c:v>3772.5630000000001</c:v>
                </c:pt>
                <c:pt idx="6478">
                  <c:v>3773.0450000000001</c:v>
                </c:pt>
                <c:pt idx="6479">
                  <c:v>3773.527</c:v>
                </c:pt>
                <c:pt idx="6480">
                  <c:v>3774.009</c:v>
                </c:pt>
                <c:pt idx="6481">
                  <c:v>3774.491</c:v>
                </c:pt>
                <c:pt idx="6482">
                  <c:v>3774.9740000000002</c:v>
                </c:pt>
                <c:pt idx="6483">
                  <c:v>3775.4560000000001</c:v>
                </c:pt>
                <c:pt idx="6484">
                  <c:v>3775.9380000000001</c:v>
                </c:pt>
                <c:pt idx="6485">
                  <c:v>3776.42</c:v>
                </c:pt>
                <c:pt idx="6486">
                  <c:v>3776.902</c:v>
                </c:pt>
                <c:pt idx="6487">
                  <c:v>3777.384</c:v>
                </c:pt>
                <c:pt idx="6488">
                  <c:v>3777.866</c:v>
                </c:pt>
                <c:pt idx="6489">
                  <c:v>3778.348</c:v>
                </c:pt>
                <c:pt idx="6490">
                  <c:v>3778.8310000000001</c:v>
                </c:pt>
                <c:pt idx="6491">
                  <c:v>3779.3130000000001</c:v>
                </c:pt>
                <c:pt idx="6492">
                  <c:v>3779.7950000000001</c:v>
                </c:pt>
                <c:pt idx="6493">
                  <c:v>3780.277</c:v>
                </c:pt>
                <c:pt idx="6494">
                  <c:v>3780.759</c:v>
                </c:pt>
                <c:pt idx="6495">
                  <c:v>3781.241</c:v>
                </c:pt>
                <c:pt idx="6496">
                  <c:v>3781.723</c:v>
                </c:pt>
                <c:pt idx="6497">
                  <c:v>3782.2049999999999</c:v>
                </c:pt>
                <c:pt idx="6498">
                  <c:v>3782.6880000000001</c:v>
                </c:pt>
                <c:pt idx="6499">
                  <c:v>3783.1689999999999</c:v>
                </c:pt>
                <c:pt idx="6500">
                  <c:v>3783.652</c:v>
                </c:pt>
                <c:pt idx="6501">
                  <c:v>3784.134</c:v>
                </c:pt>
                <c:pt idx="6502">
                  <c:v>3784.616</c:v>
                </c:pt>
                <c:pt idx="6503">
                  <c:v>3785.098</c:v>
                </c:pt>
                <c:pt idx="6504">
                  <c:v>3785.58</c:v>
                </c:pt>
                <c:pt idx="6505">
                  <c:v>3786.0619999999999</c:v>
                </c:pt>
                <c:pt idx="6506">
                  <c:v>3786.5439999999999</c:v>
                </c:pt>
                <c:pt idx="6507">
                  <c:v>3787.0259999999998</c:v>
                </c:pt>
                <c:pt idx="6508">
                  <c:v>3787.509</c:v>
                </c:pt>
                <c:pt idx="6509">
                  <c:v>3787.991</c:v>
                </c:pt>
                <c:pt idx="6510">
                  <c:v>3788.473</c:v>
                </c:pt>
                <c:pt idx="6511">
                  <c:v>3788.9549999999999</c:v>
                </c:pt>
                <c:pt idx="6512">
                  <c:v>3789.4369999999999</c:v>
                </c:pt>
                <c:pt idx="6513">
                  <c:v>3789.9189999999999</c:v>
                </c:pt>
                <c:pt idx="6514">
                  <c:v>3790.4009999999998</c:v>
                </c:pt>
                <c:pt idx="6515">
                  <c:v>3790.8829999999998</c:v>
                </c:pt>
                <c:pt idx="6516">
                  <c:v>3791.3649999999998</c:v>
                </c:pt>
                <c:pt idx="6517">
                  <c:v>3791.848</c:v>
                </c:pt>
                <c:pt idx="6518">
                  <c:v>3792.33</c:v>
                </c:pt>
                <c:pt idx="6519">
                  <c:v>3792.8119999999999</c:v>
                </c:pt>
                <c:pt idx="6520">
                  <c:v>3793.2939999999999</c:v>
                </c:pt>
                <c:pt idx="6521">
                  <c:v>3793.7759999999998</c:v>
                </c:pt>
                <c:pt idx="6522">
                  <c:v>3794.2579999999998</c:v>
                </c:pt>
                <c:pt idx="6523">
                  <c:v>3794.74</c:v>
                </c:pt>
                <c:pt idx="6524">
                  <c:v>3795.2220000000002</c:v>
                </c:pt>
                <c:pt idx="6525">
                  <c:v>3795.7049999999999</c:v>
                </c:pt>
                <c:pt idx="6526">
                  <c:v>3796.1869999999999</c:v>
                </c:pt>
                <c:pt idx="6527">
                  <c:v>3796.6689999999999</c:v>
                </c:pt>
                <c:pt idx="6528">
                  <c:v>3797.1509999999998</c:v>
                </c:pt>
                <c:pt idx="6529">
                  <c:v>3797.6329999999998</c:v>
                </c:pt>
                <c:pt idx="6530">
                  <c:v>3798.1149999999998</c:v>
                </c:pt>
                <c:pt idx="6531">
                  <c:v>3798.5970000000002</c:v>
                </c:pt>
                <c:pt idx="6532">
                  <c:v>3799.0790000000002</c:v>
                </c:pt>
                <c:pt idx="6533">
                  <c:v>3799.5619999999999</c:v>
                </c:pt>
                <c:pt idx="6534">
                  <c:v>3800.0439999999999</c:v>
                </c:pt>
                <c:pt idx="6535">
                  <c:v>3800.5259999999998</c:v>
                </c:pt>
                <c:pt idx="6536">
                  <c:v>3801.0079999999998</c:v>
                </c:pt>
                <c:pt idx="6537">
                  <c:v>3801.49</c:v>
                </c:pt>
                <c:pt idx="6538">
                  <c:v>3801.9720000000002</c:v>
                </c:pt>
                <c:pt idx="6539">
                  <c:v>3802.4540000000002</c:v>
                </c:pt>
                <c:pt idx="6540">
                  <c:v>3802.9360000000001</c:v>
                </c:pt>
                <c:pt idx="6541">
                  <c:v>3803.4180000000001</c:v>
                </c:pt>
                <c:pt idx="6542">
                  <c:v>3803.9009999999998</c:v>
                </c:pt>
                <c:pt idx="6543">
                  <c:v>3804.3829999999998</c:v>
                </c:pt>
                <c:pt idx="6544">
                  <c:v>3804.8649999999998</c:v>
                </c:pt>
                <c:pt idx="6545">
                  <c:v>3805.3470000000002</c:v>
                </c:pt>
                <c:pt idx="6546">
                  <c:v>3805.8290000000002</c:v>
                </c:pt>
                <c:pt idx="6547">
                  <c:v>3806.3110000000001</c:v>
                </c:pt>
                <c:pt idx="6548">
                  <c:v>3806.7930000000001</c:v>
                </c:pt>
                <c:pt idx="6549">
                  <c:v>3807.2750000000001</c:v>
                </c:pt>
                <c:pt idx="6550">
                  <c:v>3807.7579999999998</c:v>
                </c:pt>
                <c:pt idx="6551">
                  <c:v>3808.24</c:v>
                </c:pt>
                <c:pt idx="6552">
                  <c:v>3808.7220000000002</c:v>
                </c:pt>
                <c:pt idx="6553">
                  <c:v>3809.2040000000002</c:v>
                </c:pt>
                <c:pt idx="6554">
                  <c:v>3809.6860000000001</c:v>
                </c:pt>
                <c:pt idx="6555">
                  <c:v>3810.1680000000001</c:v>
                </c:pt>
                <c:pt idx="6556">
                  <c:v>3810.65</c:v>
                </c:pt>
                <c:pt idx="6557">
                  <c:v>3811.1320000000001</c:v>
                </c:pt>
                <c:pt idx="6558">
                  <c:v>3811.6149999999998</c:v>
                </c:pt>
                <c:pt idx="6559">
                  <c:v>3812.096</c:v>
                </c:pt>
                <c:pt idx="6560">
                  <c:v>3812.5790000000002</c:v>
                </c:pt>
                <c:pt idx="6561">
                  <c:v>3813.0610000000001</c:v>
                </c:pt>
                <c:pt idx="6562">
                  <c:v>3813.5430000000001</c:v>
                </c:pt>
                <c:pt idx="6563">
                  <c:v>3814.0250000000001</c:v>
                </c:pt>
                <c:pt idx="6564">
                  <c:v>3814.5070000000001</c:v>
                </c:pt>
                <c:pt idx="6565">
                  <c:v>3814.989</c:v>
                </c:pt>
                <c:pt idx="6566">
                  <c:v>3815.471</c:v>
                </c:pt>
                <c:pt idx="6567">
                  <c:v>3815.953</c:v>
                </c:pt>
                <c:pt idx="6568">
                  <c:v>3816.4360000000001</c:v>
                </c:pt>
                <c:pt idx="6569">
                  <c:v>3816.9180000000001</c:v>
                </c:pt>
                <c:pt idx="6570">
                  <c:v>3817.4</c:v>
                </c:pt>
                <c:pt idx="6571">
                  <c:v>3817.8820000000001</c:v>
                </c:pt>
                <c:pt idx="6572">
                  <c:v>3818.364</c:v>
                </c:pt>
                <c:pt idx="6573">
                  <c:v>3818.846</c:v>
                </c:pt>
                <c:pt idx="6574">
                  <c:v>3819.328</c:v>
                </c:pt>
                <c:pt idx="6575">
                  <c:v>3819.81</c:v>
                </c:pt>
                <c:pt idx="6576">
                  <c:v>3820.2919999999999</c:v>
                </c:pt>
                <c:pt idx="6577">
                  <c:v>3820.7750000000001</c:v>
                </c:pt>
                <c:pt idx="6578">
                  <c:v>3821.2570000000001</c:v>
                </c:pt>
                <c:pt idx="6579">
                  <c:v>3821.739</c:v>
                </c:pt>
                <c:pt idx="6580">
                  <c:v>3822.221</c:v>
                </c:pt>
                <c:pt idx="6581">
                  <c:v>3822.703</c:v>
                </c:pt>
                <c:pt idx="6582">
                  <c:v>3823.1849999999999</c:v>
                </c:pt>
                <c:pt idx="6583">
                  <c:v>3823.6669999999999</c:v>
                </c:pt>
                <c:pt idx="6584">
                  <c:v>3824.1489999999999</c:v>
                </c:pt>
                <c:pt idx="6585">
                  <c:v>3824.6320000000001</c:v>
                </c:pt>
                <c:pt idx="6586">
                  <c:v>3825.114</c:v>
                </c:pt>
                <c:pt idx="6587">
                  <c:v>3825.596</c:v>
                </c:pt>
                <c:pt idx="6588">
                  <c:v>3826.078</c:v>
                </c:pt>
                <c:pt idx="6589">
                  <c:v>3826.56</c:v>
                </c:pt>
                <c:pt idx="6590">
                  <c:v>3827.0419999999999</c:v>
                </c:pt>
                <c:pt idx="6591">
                  <c:v>3827.5239999999999</c:v>
                </c:pt>
                <c:pt idx="6592">
                  <c:v>3828.0059999999999</c:v>
                </c:pt>
                <c:pt idx="6593">
                  <c:v>3828.489</c:v>
                </c:pt>
                <c:pt idx="6594">
                  <c:v>3828.971</c:v>
                </c:pt>
                <c:pt idx="6595">
                  <c:v>3829.453</c:v>
                </c:pt>
                <c:pt idx="6596">
                  <c:v>3829.9349999999999</c:v>
                </c:pt>
                <c:pt idx="6597">
                  <c:v>3830.4169999999999</c:v>
                </c:pt>
                <c:pt idx="6598">
                  <c:v>3830.8989999999999</c:v>
                </c:pt>
                <c:pt idx="6599">
                  <c:v>3831.3809999999999</c:v>
                </c:pt>
                <c:pt idx="6600">
                  <c:v>3831.8629999999998</c:v>
                </c:pt>
                <c:pt idx="6601">
                  <c:v>3832.3449999999998</c:v>
                </c:pt>
                <c:pt idx="6602">
                  <c:v>3832.828</c:v>
                </c:pt>
                <c:pt idx="6603">
                  <c:v>3833.31</c:v>
                </c:pt>
                <c:pt idx="6604">
                  <c:v>3833.7919999999999</c:v>
                </c:pt>
                <c:pt idx="6605">
                  <c:v>3834.2739999999999</c:v>
                </c:pt>
                <c:pt idx="6606">
                  <c:v>3834.7559999999999</c:v>
                </c:pt>
                <c:pt idx="6607">
                  <c:v>3835.2379999999998</c:v>
                </c:pt>
                <c:pt idx="6608">
                  <c:v>3835.72</c:v>
                </c:pt>
                <c:pt idx="6609">
                  <c:v>3836.2020000000002</c:v>
                </c:pt>
                <c:pt idx="6610">
                  <c:v>3836.6849999999999</c:v>
                </c:pt>
                <c:pt idx="6611">
                  <c:v>3837.1669999999999</c:v>
                </c:pt>
                <c:pt idx="6612">
                  <c:v>3837.6489999999999</c:v>
                </c:pt>
                <c:pt idx="6613">
                  <c:v>3838.1309999999999</c:v>
                </c:pt>
                <c:pt idx="6614">
                  <c:v>3838.6129999999998</c:v>
                </c:pt>
                <c:pt idx="6615">
                  <c:v>3839.0949999999998</c:v>
                </c:pt>
                <c:pt idx="6616">
                  <c:v>3839.5770000000002</c:v>
                </c:pt>
                <c:pt idx="6617">
                  <c:v>3840.0590000000002</c:v>
                </c:pt>
                <c:pt idx="6618">
                  <c:v>3840.5419999999999</c:v>
                </c:pt>
                <c:pt idx="6619">
                  <c:v>3841.0230000000001</c:v>
                </c:pt>
                <c:pt idx="6620">
                  <c:v>3841.5059999999999</c:v>
                </c:pt>
                <c:pt idx="6621">
                  <c:v>3841.9879999999998</c:v>
                </c:pt>
                <c:pt idx="6622">
                  <c:v>3842.47</c:v>
                </c:pt>
                <c:pt idx="6623">
                  <c:v>3842.9520000000002</c:v>
                </c:pt>
                <c:pt idx="6624">
                  <c:v>3843.4340000000002</c:v>
                </c:pt>
                <c:pt idx="6625">
                  <c:v>3843.9160000000002</c:v>
                </c:pt>
                <c:pt idx="6626">
                  <c:v>3844.3980000000001</c:v>
                </c:pt>
                <c:pt idx="6627">
                  <c:v>3844.88</c:v>
                </c:pt>
                <c:pt idx="6628">
                  <c:v>3845.3629999999998</c:v>
                </c:pt>
                <c:pt idx="6629">
                  <c:v>3845.8449999999998</c:v>
                </c:pt>
                <c:pt idx="6630">
                  <c:v>3846.3270000000002</c:v>
                </c:pt>
                <c:pt idx="6631">
                  <c:v>3846.8090000000002</c:v>
                </c:pt>
                <c:pt idx="6632">
                  <c:v>3847.2910000000002</c:v>
                </c:pt>
                <c:pt idx="6633">
                  <c:v>3847.7730000000001</c:v>
                </c:pt>
                <c:pt idx="6634">
                  <c:v>3848.2550000000001</c:v>
                </c:pt>
                <c:pt idx="6635">
                  <c:v>3848.7370000000001</c:v>
                </c:pt>
                <c:pt idx="6636">
                  <c:v>3849.2190000000001</c:v>
                </c:pt>
                <c:pt idx="6637">
                  <c:v>3849.7020000000002</c:v>
                </c:pt>
                <c:pt idx="6638">
                  <c:v>3850.1840000000002</c:v>
                </c:pt>
                <c:pt idx="6639">
                  <c:v>3850.6660000000002</c:v>
                </c:pt>
                <c:pt idx="6640">
                  <c:v>3851.1480000000001</c:v>
                </c:pt>
                <c:pt idx="6641">
                  <c:v>3851.63</c:v>
                </c:pt>
                <c:pt idx="6642">
                  <c:v>3852.1120000000001</c:v>
                </c:pt>
                <c:pt idx="6643">
                  <c:v>3852.5940000000001</c:v>
                </c:pt>
                <c:pt idx="6644">
                  <c:v>3853.076</c:v>
                </c:pt>
                <c:pt idx="6645">
                  <c:v>3853.5590000000002</c:v>
                </c:pt>
                <c:pt idx="6646">
                  <c:v>3854.0410000000002</c:v>
                </c:pt>
                <c:pt idx="6647">
                  <c:v>3854.5230000000001</c:v>
                </c:pt>
                <c:pt idx="6648">
                  <c:v>3855.0050000000001</c:v>
                </c:pt>
                <c:pt idx="6649">
                  <c:v>3855.4870000000001</c:v>
                </c:pt>
                <c:pt idx="6650">
                  <c:v>3855.9690000000001</c:v>
                </c:pt>
                <c:pt idx="6651">
                  <c:v>3856.451</c:v>
                </c:pt>
                <c:pt idx="6652">
                  <c:v>3856.933</c:v>
                </c:pt>
                <c:pt idx="6653">
                  <c:v>3857.4160000000002</c:v>
                </c:pt>
                <c:pt idx="6654">
                  <c:v>3857.8980000000001</c:v>
                </c:pt>
                <c:pt idx="6655">
                  <c:v>3858.38</c:v>
                </c:pt>
                <c:pt idx="6656">
                  <c:v>3858.8620000000001</c:v>
                </c:pt>
                <c:pt idx="6657">
                  <c:v>3859.3440000000001</c:v>
                </c:pt>
                <c:pt idx="6658">
                  <c:v>3859.826</c:v>
                </c:pt>
                <c:pt idx="6659">
                  <c:v>3860.308</c:v>
                </c:pt>
                <c:pt idx="6660">
                  <c:v>3860.79</c:v>
                </c:pt>
                <c:pt idx="6661">
                  <c:v>3861.2719999999999</c:v>
                </c:pt>
                <c:pt idx="6662">
                  <c:v>3861.7550000000001</c:v>
                </c:pt>
                <c:pt idx="6663">
                  <c:v>3862.2370000000001</c:v>
                </c:pt>
                <c:pt idx="6664">
                  <c:v>3862.7190000000001</c:v>
                </c:pt>
                <c:pt idx="6665">
                  <c:v>3863.201</c:v>
                </c:pt>
                <c:pt idx="6666">
                  <c:v>3863.683</c:v>
                </c:pt>
                <c:pt idx="6667">
                  <c:v>3864.165</c:v>
                </c:pt>
                <c:pt idx="6668">
                  <c:v>3864.6469999999999</c:v>
                </c:pt>
                <c:pt idx="6669">
                  <c:v>3865.1289999999999</c:v>
                </c:pt>
                <c:pt idx="6670">
                  <c:v>3865.6120000000001</c:v>
                </c:pt>
                <c:pt idx="6671">
                  <c:v>3866.0940000000001</c:v>
                </c:pt>
                <c:pt idx="6672">
                  <c:v>3866.576</c:v>
                </c:pt>
                <c:pt idx="6673">
                  <c:v>3867.058</c:v>
                </c:pt>
                <c:pt idx="6674">
                  <c:v>3867.54</c:v>
                </c:pt>
                <c:pt idx="6675">
                  <c:v>3868.0219999999999</c:v>
                </c:pt>
                <c:pt idx="6676">
                  <c:v>3868.5039999999999</c:v>
                </c:pt>
                <c:pt idx="6677">
                  <c:v>3868.9859999999999</c:v>
                </c:pt>
                <c:pt idx="6678">
                  <c:v>3869.4690000000001</c:v>
                </c:pt>
                <c:pt idx="6679">
                  <c:v>3869.95</c:v>
                </c:pt>
                <c:pt idx="6680">
                  <c:v>3870.433</c:v>
                </c:pt>
                <c:pt idx="6681">
                  <c:v>3870.915</c:v>
                </c:pt>
                <c:pt idx="6682">
                  <c:v>3871.3969999999999</c:v>
                </c:pt>
                <c:pt idx="6683">
                  <c:v>3871.8789999999999</c:v>
                </c:pt>
                <c:pt idx="6684">
                  <c:v>3872.3609999999999</c:v>
                </c:pt>
                <c:pt idx="6685">
                  <c:v>3872.8429999999998</c:v>
                </c:pt>
                <c:pt idx="6686">
                  <c:v>3873.3249999999998</c:v>
                </c:pt>
                <c:pt idx="6687">
                  <c:v>3873.8069999999998</c:v>
                </c:pt>
                <c:pt idx="6688">
                  <c:v>3874.29</c:v>
                </c:pt>
                <c:pt idx="6689">
                  <c:v>3874.7719999999999</c:v>
                </c:pt>
                <c:pt idx="6690">
                  <c:v>3875.2539999999999</c:v>
                </c:pt>
                <c:pt idx="6691">
                  <c:v>3875.7359999999999</c:v>
                </c:pt>
                <c:pt idx="6692">
                  <c:v>3876.2179999999998</c:v>
                </c:pt>
                <c:pt idx="6693">
                  <c:v>3876.7</c:v>
                </c:pt>
                <c:pt idx="6694">
                  <c:v>3877.1819999999998</c:v>
                </c:pt>
                <c:pt idx="6695">
                  <c:v>3877.6640000000002</c:v>
                </c:pt>
                <c:pt idx="6696">
                  <c:v>3878.1460000000002</c:v>
                </c:pt>
                <c:pt idx="6697">
                  <c:v>3878.6289999999999</c:v>
                </c:pt>
                <c:pt idx="6698">
                  <c:v>3879.1109999999999</c:v>
                </c:pt>
                <c:pt idx="6699">
                  <c:v>3879.5929999999998</c:v>
                </c:pt>
                <c:pt idx="6700">
                  <c:v>3880.0749999999998</c:v>
                </c:pt>
                <c:pt idx="6701">
                  <c:v>3880.5569999999998</c:v>
                </c:pt>
                <c:pt idx="6702">
                  <c:v>3881.0390000000002</c:v>
                </c:pt>
                <c:pt idx="6703">
                  <c:v>3881.5210000000002</c:v>
                </c:pt>
                <c:pt idx="6704">
                  <c:v>3882.0030000000002</c:v>
                </c:pt>
                <c:pt idx="6705">
                  <c:v>3882.4859999999999</c:v>
                </c:pt>
                <c:pt idx="6706">
                  <c:v>3882.9679999999998</c:v>
                </c:pt>
                <c:pt idx="6707">
                  <c:v>3883.45</c:v>
                </c:pt>
                <c:pt idx="6708">
                  <c:v>3883.9319999999998</c:v>
                </c:pt>
                <c:pt idx="6709">
                  <c:v>3884.4140000000002</c:v>
                </c:pt>
                <c:pt idx="6710">
                  <c:v>3884.8960000000002</c:v>
                </c:pt>
                <c:pt idx="6711">
                  <c:v>3885.3780000000002</c:v>
                </c:pt>
                <c:pt idx="6712">
                  <c:v>3885.86</c:v>
                </c:pt>
                <c:pt idx="6713">
                  <c:v>3886.3429999999998</c:v>
                </c:pt>
                <c:pt idx="6714">
                  <c:v>3886.8249999999998</c:v>
                </c:pt>
                <c:pt idx="6715">
                  <c:v>3887.3069999999998</c:v>
                </c:pt>
                <c:pt idx="6716">
                  <c:v>3887.7890000000002</c:v>
                </c:pt>
                <c:pt idx="6717">
                  <c:v>3888.2710000000002</c:v>
                </c:pt>
                <c:pt idx="6718">
                  <c:v>3888.7530000000002</c:v>
                </c:pt>
                <c:pt idx="6719">
                  <c:v>3889.2350000000001</c:v>
                </c:pt>
                <c:pt idx="6720">
                  <c:v>3889.7170000000001</c:v>
                </c:pt>
                <c:pt idx="6721">
                  <c:v>3890.1990000000001</c:v>
                </c:pt>
                <c:pt idx="6722">
                  <c:v>3890.6819999999998</c:v>
                </c:pt>
                <c:pt idx="6723">
                  <c:v>3891.1640000000002</c:v>
                </c:pt>
                <c:pt idx="6724">
                  <c:v>3891.6460000000002</c:v>
                </c:pt>
                <c:pt idx="6725">
                  <c:v>3892.1280000000002</c:v>
                </c:pt>
                <c:pt idx="6726">
                  <c:v>3892.61</c:v>
                </c:pt>
                <c:pt idx="6727">
                  <c:v>3893.0920000000001</c:v>
                </c:pt>
                <c:pt idx="6728">
                  <c:v>3893.5740000000001</c:v>
                </c:pt>
                <c:pt idx="6729">
                  <c:v>3894.056</c:v>
                </c:pt>
                <c:pt idx="6730">
                  <c:v>3894.5390000000002</c:v>
                </c:pt>
                <c:pt idx="6731">
                  <c:v>3895.0210000000002</c:v>
                </c:pt>
                <c:pt idx="6732">
                  <c:v>3895.5030000000002</c:v>
                </c:pt>
                <c:pt idx="6733">
                  <c:v>3895.9850000000001</c:v>
                </c:pt>
                <c:pt idx="6734">
                  <c:v>3896.4670000000001</c:v>
                </c:pt>
                <c:pt idx="6735">
                  <c:v>3896.9490000000001</c:v>
                </c:pt>
                <c:pt idx="6736">
                  <c:v>3897.431</c:v>
                </c:pt>
                <c:pt idx="6737">
                  <c:v>3897.913</c:v>
                </c:pt>
                <c:pt idx="6738">
                  <c:v>3898.3960000000002</c:v>
                </c:pt>
                <c:pt idx="6739">
                  <c:v>3898.877</c:v>
                </c:pt>
                <c:pt idx="6740">
                  <c:v>3899.36</c:v>
                </c:pt>
                <c:pt idx="6741">
                  <c:v>3899.8420000000001</c:v>
                </c:pt>
                <c:pt idx="6742">
                  <c:v>3900.3240000000001</c:v>
                </c:pt>
                <c:pt idx="6743">
                  <c:v>3900.806</c:v>
                </c:pt>
                <c:pt idx="6744">
                  <c:v>3901.288</c:v>
                </c:pt>
                <c:pt idx="6745">
                  <c:v>3901.77</c:v>
                </c:pt>
                <c:pt idx="6746">
                  <c:v>3902.252</c:v>
                </c:pt>
                <c:pt idx="6747">
                  <c:v>3902.7339999999999</c:v>
                </c:pt>
                <c:pt idx="6748">
                  <c:v>3903.2170000000001</c:v>
                </c:pt>
                <c:pt idx="6749">
                  <c:v>3903.6990000000001</c:v>
                </c:pt>
                <c:pt idx="6750">
                  <c:v>3904.181</c:v>
                </c:pt>
                <c:pt idx="6751">
                  <c:v>3904.663</c:v>
                </c:pt>
                <c:pt idx="6752">
                  <c:v>3905.145</c:v>
                </c:pt>
                <c:pt idx="6753">
                  <c:v>3905.627</c:v>
                </c:pt>
                <c:pt idx="6754">
                  <c:v>3906.1089999999999</c:v>
                </c:pt>
                <c:pt idx="6755">
                  <c:v>3906.5909999999999</c:v>
                </c:pt>
                <c:pt idx="6756">
                  <c:v>3907.0729999999999</c:v>
                </c:pt>
                <c:pt idx="6757">
                  <c:v>3907.556</c:v>
                </c:pt>
                <c:pt idx="6758">
                  <c:v>3908.038</c:v>
                </c:pt>
                <c:pt idx="6759">
                  <c:v>3908.52</c:v>
                </c:pt>
                <c:pt idx="6760">
                  <c:v>3909.002</c:v>
                </c:pt>
                <c:pt idx="6761">
                  <c:v>3909.4839999999999</c:v>
                </c:pt>
                <c:pt idx="6762">
                  <c:v>3909.9659999999999</c:v>
                </c:pt>
                <c:pt idx="6763">
                  <c:v>3910.4479999999999</c:v>
                </c:pt>
                <c:pt idx="6764">
                  <c:v>3910.93</c:v>
                </c:pt>
                <c:pt idx="6765">
                  <c:v>3911.413</c:v>
                </c:pt>
                <c:pt idx="6766">
                  <c:v>3911.895</c:v>
                </c:pt>
                <c:pt idx="6767">
                  <c:v>3912.377</c:v>
                </c:pt>
                <c:pt idx="6768">
                  <c:v>3912.8589999999999</c:v>
                </c:pt>
                <c:pt idx="6769">
                  <c:v>3913.3409999999999</c:v>
                </c:pt>
                <c:pt idx="6770">
                  <c:v>3913.8229999999999</c:v>
                </c:pt>
                <c:pt idx="6771">
                  <c:v>3914.3049999999998</c:v>
                </c:pt>
                <c:pt idx="6772">
                  <c:v>3914.7869999999998</c:v>
                </c:pt>
                <c:pt idx="6773">
                  <c:v>3915.27</c:v>
                </c:pt>
                <c:pt idx="6774">
                  <c:v>3915.752</c:v>
                </c:pt>
                <c:pt idx="6775">
                  <c:v>3916.2339999999999</c:v>
                </c:pt>
                <c:pt idx="6776">
                  <c:v>3916.7159999999999</c:v>
                </c:pt>
                <c:pt idx="6777">
                  <c:v>3917.1979999999999</c:v>
                </c:pt>
                <c:pt idx="6778">
                  <c:v>3917.68</c:v>
                </c:pt>
                <c:pt idx="6779">
                  <c:v>3918.1619999999998</c:v>
                </c:pt>
                <c:pt idx="6780">
                  <c:v>3918.6439999999998</c:v>
                </c:pt>
                <c:pt idx="6781">
                  <c:v>3919.1260000000002</c:v>
                </c:pt>
                <c:pt idx="6782">
                  <c:v>3919.6089999999999</c:v>
                </c:pt>
                <c:pt idx="6783">
                  <c:v>3920.0909999999999</c:v>
                </c:pt>
                <c:pt idx="6784">
                  <c:v>3920.5729999999999</c:v>
                </c:pt>
                <c:pt idx="6785">
                  <c:v>3921.0549999999998</c:v>
                </c:pt>
                <c:pt idx="6786">
                  <c:v>3921.5369999999998</c:v>
                </c:pt>
                <c:pt idx="6787">
                  <c:v>3922.0189999999998</c:v>
                </c:pt>
                <c:pt idx="6788">
                  <c:v>3922.5010000000002</c:v>
                </c:pt>
                <c:pt idx="6789">
                  <c:v>3922.9830000000002</c:v>
                </c:pt>
                <c:pt idx="6790">
                  <c:v>3923.4659999999999</c:v>
                </c:pt>
                <c:pt idx="6791">
                  <c:v>3923.9479999999999</c:v>
                </c:pt>
                <c:pt idx="6792">
                  <c:v>3924.43</c:v>
                </c:pt>
                <c:pt idx="6793">
                  <c:v>3924.9119999999998</c:v>
                </c:pt>
                <c:pt idx="6794">
                  <c:v>3925.3939999999998</c:v>
                </c:pt>
                <c:pt idx="6795">
                  <c:v>3925.8760000000002</c:v>
                </c:pt>
                <c:pt idx="6796">
                  <c:v>3926.3580000000002</c:v>
                </c:pt>
                <c:pt idx="6797">
                  <c:v>3926.84</c:v>
                </c:pt>
                <c:pt idx="6798">
                  <c:v>3927.3229999999999</c:v>
                </c:pt>
                <c:pt idx="6799">
                  <c:v>3927.8040000000001</c:v>
                </c:pt>
                <c:pt idx="6800">
                  <c:v>3928.2869999999998</c:v>
                </c:pt>
                <c:pt idx="6801">
                  <c:v>3928.7689999999998</c:v>
                </c:pt>
                <c:pt idx="6802">
                  <c:v>3929.2510000000002</c:v>
                </c:pt>
                <c:pt idx="6803">
                  <c:v>3929.7330000000002</c:v>
                </c:pt>
                <c:pt idx="6804">
                  <c:v>3930.2150000000001</c:v>
                </c:pt>
                <c:pt idx="6805">
                  <c:v>3930.6970000000001</c:v>
                </c:pt>
                <c:pt idx="6806">
                  <c:v>3931.1790000000001</c:v>
                </c:pt>
                <c:pt idx="6807">
                  <c:v>3931.6610000000001</c:v>
                </c:pt>
                <c:pt idx="6808">
                  <c:v>3932.1439999999998</c:v>
                </c:pt>
                <c:pt idx="6809">
                  <c:v>3932.6260000000002</c:v>
                </c:pt>
                <c:pt idx="6810">
                  <c:v>3933.1080000000002</c:v>
                </c:pt>
                <c:pt idx="6811">
                  <c:v>3933.59</c:v>
                </c:pt>
                <c:pt idx="6812">
                  <c:v>3934.0720000000001</c:v>
                </c:pt>
                <c:pt idx="6813">
                  <c:v>3934.5540000000001</c:v>
                </c:pt>
                <c:pt idx="6814">
                  <c:v>3935.0360000000001</c:v>
                </c:pt>
                <c:pt idx="6815">
                  <c:v>3935.518</c:v>
                </c:pt>
                <c:pt idx="6816">
                  <c:v>3936</c:v>
                </c:pt>
                <c:pt idx="6817">
                  <c:v>3936.4830000000002</c:v>
                </c:pt>
                <c:pt idx="6818">
                  <c:v>3936.9650000000001</c:v>
                </c:pt>
                <c:pt idx="6819">
                  <c:v>3937.4470000000001</c:v>
                </c:pt>
                <c:pt idx="6820">
                  <c:v>3937.9290000000001</c:v>
                </c:pt>
                <c:pt idx="6821">
                  <c:v>3938.4110000000001</c:v>
                </c:pt>
                <c:pt idx="6822">
                  <c:v>3938.893</c:v>
                </c:pt>
                <c:pt idx="6823">
                  <c:v>3939.375</c:v>
                </c:pt>
                <c:pt idx="6824">
                  <c:v>3939.857</c:v>
                </c:pt>
                <c:pt idx="6825">
                  <c:v>3940.34</c:v>
                </c:pt>
                <c:pt idx="6826">
                  <c:v>3940.8220000000001</c:v>
                </c:pt>
                <c:pt idx="6827">
                  <c:v>3941.3040000000001</c:v>
                </c:pt>
                <c:pt idx="6828">
                  <c:v>3941.7860000000001</c:v>
                </c:pt>
                <c:pt idx="6829">
                  <c:v>3942.268</c:v>
                </c:pt>
                <c:pt idx="6830">
                  <c:v>3942.75</c:v>
                </c:pt>
                <c:pt idx="6831">
                  <c:v>3943.232</c:v>
                </c:pt>
                <c:pt idx="6832">
                  <c:v>3943.7139999999999</c:v>
                </c:pt>
                <c:pt idx="6833">
                  <c:v>3944.1970000000001</c:v>
                </c:pt>
                <c:pt idx="6834">
                  <c:v>3944.6790000000001</c:v>
                </c:pt>
                <c:pt idx="6835">
                  <c:v>3945.1610000000001</c:v>
                </c:pt>
                <c:pt idx="6836">
                  <c:v>3945.643</c:v>
                </c:pt>
                <c:pt idx="6837">
                  <c:v>3946.125</c:v>
                </c:pt>
                <c:pt idx="6838">
                  <c:v>3946.607</c:v>
                </c:pt>
                <c:pt idx="6839">
                  <c:v>3947.0889999999999</c:v>
                </c:pt>
                <c:pt idx="6840">
                  <c:v>3947.5709999999999</c:v>
                </c:pt>
                <c:pt idx="6841">
                  <c:v>3948.0529999999999</c:v>
                </c:pt>
                <c:pt idx="6842">
                  <c:v>3948.5360000000001</c:v>
                </c:pt>
                <c:pt idx="6843">
                  <c:v>3949.018</c:v>
                </c:pt>
                <c:pt idx="6844">
                  <c:v>3949.5</c:v>
                </c:pt>
                <c:pt idx="6845">
                  <c:v>3949.982</c:v>
                </c:pt>
                <c:pt idx="6846">
                  <c:v>3950.4639999999999</c:v>
                </c:pt>
                <c:pt idx="6847">
                  <c:v>3950.9459999999999</c:v>
                </c:pt>
                <c:pt idx="6848">
                  <c:v>3951.4279999999999</c:v>
                </c:pt>
                <c:pt idx="6849">
                  <c:v>3951.91</c:v>
                </c:pt>
                <c:pt idx="6850">
                  <c:v>3952.393</c:v>
                </c:pt>
                <c:pt idx="6851">
                  <c:v>3952.875</c:v>
                </c:pt>
                <c:pt idx="6852">
                  <c:v>3953.357</c:v>
                </c:pt>
                <c:pt idx="6853">
                  <c:v>3953.8389999999999</c:v>
                </c:pt>
                <c:pt idx="6854">
                  <c:v>3954.3209999999999</c:v>
                </c:pt>
                <c:pt idx="6855">
                  <c:v>3954.8029999999999</c:v>
                </c:pt>
                <c:pt idx="6856">
                  <c:v>3955.2849999999999</c:v>
                </c:pt>
                <c:pt idx="6857">
                  <c:v>3955.7669999999998</c:v>
                </c:pt>
                <c:pt idx="6858">
                  <c:v>3956.25</c:v>
                </c:pt>
                <c:pt idx="6859">
                  <c:v>3956.7310000000002</c:v>
                </c:pt>
                <c:pt idx="6860">
                  <c:v>3957.2139999999999</c:v>
                </c:pt>
                <c:pt idx="6861">
                  <c:v>3957.6959999999999</c:v>
                </c:pt>
                <c:pt idx="6862">
                  <c:v>3958.1779999999999</c:v>
                </c:pt>
                <c:pt idx="6863">
                  <c:v>3958.66</c:v>
                </c:pt>
                <c:pt idx="6864">
                  <c:v>3959.1419999999998</c:v>
                </c:pt>
                <c:pt idx="6865">
                  <c:v>3959.6239999999998</c:v>
                </c:pt>
                <c:pt idx="6866">
                  <c:v>3960.1060000000002</c:v>
                </c:pt>
                <c:pt idx="6867">
                  <c:v>3960.5880000000002</c:v>
                </c:pt>
                <c:pt idx="6868">
                  <c:v>3961.0709999999999</c:v>
                </c:pt>
                <c:pt idx="6869">
                  <c:v>3961.5529999999999</c:v>
                </c:pt>
                <c:pt idx="6870">
                  <c:v>3962.0349999999999</c:v>
                </c:pt>
                <c:pt idx="6871">
                  <c:v>3962.5169999999998</c:v>
                </c:pt>
                <c:pt idx="6872">
                  <c:v>3962.9989999999998</c:v>
                </c:pt>
                <c:pt idx="6873">
                  <c:v>3963.4810000000002</c:v>
                </c:pt>
                <c:pt idx="6874">
                  <c:v>3963.9630000000002</c:v>
                </c:pt>
                <c:pt idx="6875">
                  <c:v>3964.4450000000002</c:v>
                </c:pt>
                <c:pt idx="6876">
                  <c:v>3964.9270000000001</c:v>
                </c:pt>
                <c:pt idx="6877">
                  <c:v>3965.41</c:v>
                </c:pt>
                <c:pt idx="6878">
                  <c:v>3965.8919999999998</c:v>
                </c:pt>
                <c:pt idx="6879">
                  <c:v>3966.3739999999998</c:v>
                </c:pt>
                <c:pt idx="6880">
                  <c:v>3966.8560000000002</c:v>
                </c:pt>
                <c:pt idx="6881">
                  <c:v>3967.3380000000002</c:v>
                </c:pt>
                <c:pt idx="6882">
                  <c:v>3967.82</c:v>
                </c:pt>
                <c:pt idx="6883">
                  <c:v>3968.3020000000001</c:v>
                </c:pt>
                <c:pt idx="6884">
                  <c:v>3968.7840000000001</c:v>
                </c:pt>
                <c:pt idx="6885">
                  <c:v>3969.2669999999998</c:v>
                </c:pt>
                <c:pt idx="6886">
                  <c:v>3969.7489999999998</c:v>
                </c:pt>
                <c:pt idx="6887">
                  <c:v>3970.2310000000002</c:v>
                </c:pt>
                <c:pt idx="6888">
                  <c:v>3970.7130000000002</c:v>
                </c:pt>
                <c:pt idx="6889">
                  <c:v>3971.1950000000002</c:v>
                </c:pt>
                <c:pt idx="6890">
                  <c:v>3971.6770000000001</c:v>
                </c:pt>
                <c:pt idx="6891">
                  <c:v>3972.1590000000001</c:v>
                </c:pt>
                <c:pt idx="6892">
                  <c:v>3972.6410000000001</c:v>
                </c:pt>
                <c:pt idx="6893">
                  <c:v>3973.1239999999998</c:v>
                </c:pt>
                <c:pt idx="6894">
                  <c:v>3973.6060000000002</c:v>
                </c:pt>
                <c:pt idx="6895">
                  <c:v>3974.0880000000002</c:v>
                </c:pt>
                <c:pt idx="6896">
                  <c:v>3974.57</c:v>
                </c:pt>
                <c:pt idx="6897">
                  <c:v>3975.0520000000001</c:v>
                </c:pt>
                <c:pt idx="6898">
                  <c:v>3975.5340000000001</c:v>
                </c:pt>
                <c:pt idx="6899">
                  <c:v>3976.0160000000001</c:v>
                </c:pt>
                <c:pt idx="6900">
                  <c:v>3976.498</c:v>
                </c:pt>
                <c:pt idx="6901">
                  <c:v>3976.98</c:v>
                </c:pt>
                <c:pt idx="6902">
                  <c:v>3977.4630000000002</c:v>
                </c:pt>
                <c:pt idx="6903">
                  <c:v>3977.9450000000002</c:v>
                </c:pt>
                <c:pt idx="6904">
                  <c:v>3978.4270000000001</c:v>
                </c:pt>
                <c:pt idx="6905">
                  <c:v>3978.9090000000001</c:v>
                </c:pt>
                <c:pt idx="6906">
                  <c:v>3979.3910000000001</c:v>
                </c:pt>
                <c:pt idx="6907">
                  <c:v>3979.873</c:v>
                </c:pt>
                <c:pt idx="6908">
                  <c:v>3980.355</c:v>
                </c:pt>
                <c:pt idx="6909">
                  <c:v>3980.837</c:v>
                </c:pt>
                <c:pt idx="6910">
                  <c:v>3981.32</c:v>
                </c:pt>
                <c:pt idx="6911">
                  <c:v>3981.8020000000001</c:v>
                </c:pt>
                <c:pt idx="6912">
                  <c:v>3982.2840000000001</c:v>
                </c:pt>
                <c:pt idx="6913">
                  <c:v>3982.7660000000001</c:v>
                </c:pt>
                <c:pt idx="6914">
                  <c:v>3983.248</c:v>
                </c:pt>
                <c:pt idx="6915">
                  <c:v>3983.73</c:v>
                </c:pt>
                <c:pt idx="6916">
                  <c:v>3984.212</c:v>
                </c:pt>
                <c:pt idx="6917">
                  <c:v>3984.694</c:v>
                </c:pt>
                <c:pt idx="6918">
                  <c:v>3985.1770000000001</c:v>
                </c:pt>
                <c:pt idx="6919">
                  <c:v>3985.6579999999999</c:v>
                </c:pt>
                <c:pt idx="6920">
                  <c:v>3986.1410000000001</c:v>
                </c:pt>
                <c:pt idx="6921">
                  <c:v>3986.623</c:v>
                </c:pt>
                <c:pt idx="6922">
                  <c:v>3987.105</c:v>
                </c:pt>
                <c:pt idx="6923">
                  <c:v>3987.587</c:v>
                </c:pt>
                <c:pt idx="6924">
                  <c:v>3988.069</c:v>
                </c:pt>
                <c:pt idx="6925">
                  <c:v>3988.5509999999999</c:v>
                </c:pt>
                <c:pt idx="6926">
                  <c:v>3989.0329999999999</c:v>
                </c:pt>
                <c:pt idx="6927">
                  <c:v>3989.5149999999999</c:v>
                </c:pt>
                <c:pt idx="6928">
                  <c:v>3989.998</c:v>
                </c:pt>
                <c:pt idx="6929">
                  <c:v>3990.48</c:v>
                </c:pt>
                <c:pt idx="6930">
                  <c:v>3990.962</c:v>
                </c:pt>
                <c:pt idx="6931">
                  <c:v>3991.444</c:v>
                </c:pt>
                <c:pt idx="6932">
                  <c:v>3991.9259999999999</c:v>
                </c:pt>
                <c:pt idx="6933">
                  <c:v>3992.4079999999999</c:v>
                </c:pt>
                <c:pt idx="6934">
                  <c:v>3992.89</c:v>
                </c:pt>
                <c:pt idx="6935">
                  <c:v>3993.3719999999998</c:v>
                </c:pt>
                <c:pt idx="6936">
                  <c:v>3993.8539999999998</c:v>
                </c:pt>
                <c:pt idx="6937">
                  <c:v>3994.337</c:v>
                </c:pt>
                <c:pt idx="6938">
                  <c:v>3994.819</c:v>
                </c:pt>
                <c:pt idx="6939">
                  <c:v>3995.3009999999999</c:v>
                </c:pt>
                <c:pt idx="6940">
                  <c:v>3995.7829999999999</c:v>
                </c:pt>
                <c:pt idx="6941">
                  <c:v>3996.2649999999999</c:v>
                </c:pt>
                <c:pt idx="6942">
                  <c:v>3996.7469999999998</c:v>
                </c:pt>
                <c:pt idx="6943">
                  <c:v>3997.2289999999998</c:v>
                </c:pt>
                <c:pt idx="6944">
                  <c:v>3997.7109999999998</c:v>
                </c:pt>
                <c:pt idx="6945">
                  <c:v>3998.194</c:v>
                </c:pt>
              </c:numCache>
            </c:numRef>
          </c:xVal>
          <c:yVal>
            <c:numRef>
              <c:f>Sheet1!$C$3:$C$6948</c:f>
              <c:numCache>
                <c:formatCode>0.00</c:formatCode>
                <c:ptCount val="6946"/>
                <c:pt idx="0">
                  <c:v>68.970020000000005</c:v>
                </c:pt>
                <c:pt idx="1">
                  <c:v>69.000370000000004</c:v>
                </c:pt>
                <c:pt idx="2">
                  <c:v>69.030479999999997</c:v>
                </c:pt>
                <c:pt idx="3">
                  <c:v>69.054150000000007</c:v>
                </c:pt>
                <c:pt idx="4">
                  <c:v>69.070589999999996</c:v>
                </c:pt>
                <c:pt idx="5">
                  <c:v>69.084530000000001</c:v>
                </c:pt>
                <c:pt idx="6">
                  <c:v>69.103120000000004</c:v>
                </c:pt>
                <c:pt idx="7">
                  <c:v>69.131209999999996</c:v>
                </c:pt>
                <c:pt idx="8">
                  <c:v>69.168539999999993</c:v>
                </c:pt>
                <c:pt idx="9">
                  <c:v>69.209549999999993</c:v>
                </c:pt>
                <c:pt idx="10">
                  <c:v>69.246440000000007</c:v>
                </c:pt>
                <c:pt idx="11">
                  <c:v>69.273529999999994</c:v>
                </c:pt>
                <c:pt idx="12">
                  <c:v>69.290120000000002</c:v>
                </c:pt>
                <c:pt idx="13">
                  <c:v>69.300640000000001</c:v>
                </c:pt>
                <c:pt idx="14">
                  <c:v>69.311840000000004</c:v>
                </c:pt>
                <c:pt idx="15">
                  <c:v>69.328659999999999</c:v>
                </c:pt>
                <c:pt idx="16">
                  <c:v>69.351290000000006</c:v>
                </c:pt>
                <c:pt idx="17">
                  <c:v>69.374979999999994</c:v>
                </c:pt>
                <c:pt idx="18">
                  <c:v>69.392970000000005</c:v>
                </c:pt>
                <c:pt idx="19">
                  <c:v>69.400120000000001</c:v>
                </c:pt>
                <c:pt idx="20">
                  <c:v>69.396209999999996</c:v>
                </c:pt>
                <c:pt idx="21">
                  <c:v>69.385750000000002</c:v>
                </c:pt>
                <c:pt idx="22">
                  <c:v>69.375720000000001</c:v>
                </c:pt>
                <c:pt idx="23">
                  <c:v>69.371480000000005</c:v>
                </c:pt>
                <c:pt idx="24">
                  <c:v>69.373919999999998</c:v>
                </c:pt>
                <c:pt idx="25">
                  <c:v>69.379409999999993</c:v>
                </c:pt>
                <c:pt idx="26">
                  <c:v>69.382230000000007</c:v>
                </c:pt>
                <c:pt idx="27">
                  <c:v>69.378050000000002</c:v>
                </c:pt>
                <c:pt idx="28">
                  <c:v>69.366969999999995</c:v>
                </c:pt>
                <c:pt idx="29">
                  <c:v>69.35369</c:v>
                </c:pt>
                <c:pt idx="30">
                  <c:v>69.345519999999993</c:v>
                </c:pt>
                <c:pt idx="31">
                  <c:v>69.349189999999993</c:v>
                </c:pt>
                <c:pt idx="32">
                  <c:v>69.368650000000002</c:v>
                </c:pt>
                <c:pt idx="33">
                  <c:v>69.404049999999998</c:v>
                </c:pt>
                <c:pt idx="34">
                  <c:v>69.452439999999996</c:v>
                </c:pt>
                <c:pt idx="35">
                  <c:v>69.509709999999998</c:v>
                </c:pt>
                <c:pt idx="36">
                  <c:v>69.573049999999995</c:v>
                </c:pt>
                <c:pt idx="37">
                  <c:v>69.642570000000006</c:v>
                </c:pt>
                <c:pt idx="38">
                  <c:v>69.7179</c:v>
                </c:pt>
                <c:pt idx="39">
                  <c:v>69.792349999999999</c:v>
                </c:pt>
                <c:pt idx="40">
                  <c:v>69.854699999999994</c:v>
                </c:pt>
                <c:pt idx="41">
                  <c:v>69.898820000000001</c:v>
                </c:pt>
                <c:pt idx="42">
                  <c:v>69.927790000000002</c:v>
                </c:pt>
                <c:pt idx="43">
                  <c:v>69.950360000000003</c:v>
                </c:pt>
                <c:pt idx="44">
                  <c:v>69.976029999999994</c:v>
                </c:pt>
                <c:pt idx="45">
                  <c:v>70.012200000000007</c:v>
                </c:pt>
                <c:pt idx="46">
                  <c:v>70.06277</c:v>
                </c:pt>
                <c:pt idx="47">
                  <c:v>70.127309999999994</c:v>
                </c:pt>
                <c:pt idx="48">
                  <c:v>70.2012</c:v>
                </c:pt>
                <c:pt idx="49">
                  <c:v>70.277109999999993</c:v>
                </c:pt>
                <c:pt idx="50">
                  <c:v>70.347800000000007</c:v>
                </c:pt>
                <c:pt idx="51">
                  <c:v>70.408969999999997</c:v>
                </c:pt>
                <c:pt idx="52">
                  <c:v>70.46087</c:v>
                </c:pt>
                <c:pt idx="53">
                  <c:v>70.507260000000002</c:v>
                </c:pt>
                <c:pt idx="54">
                  <c:v>70.553219999999996</c:v>
                </c:pt>
                <c:pt idx="55">
                  <c:v>70.602119999999999</c:v>
                </c:pt>
                <c:pt idx="56">
                  <c:v>70.653899999999993</c:v>
                </c:pt>
                <c:pt idx="57">
                  <c:v>70.705240000000003</c:v>
                </c:pt>
                <c:pt idx="58">
                  <c:v>70.751459999999994</c:v>
                </c:pt>
                <c:pt idx="59">
                  <c:v>70.78913</c:v>
                </c:pt>
                <c:pt idx="60">
                  <c:v>70.817859999999996</c:v>
                </c:pt>
                <c:pt idx="61">
                  <c:v>70.840109999999996</c:v>
                </c:pt>
                <c:pt idx="62">
                  <c:v>70.860020000000006</c:v>
                </c:pt>
                <c:pt idx="63">
                  <c:v>70.880930000000006</c:v>
                </c:pt>
                <c:pt idx="64">
                  <c:v>70.904030000000006</c:v>
                </c:pt>
                <c:pt idx="65">
                  <c:v>70.927850000000007</c:v>
                </c:pt>
                <c:pt idx="66">
                  <c:v>70.949879999999993</c:v>
                </c:pt>
                <c:pt idx="67">
                  <c:v>70.968209999999999</c:v>
                </c:pt>
                <c:pt idx="68">
                  <c:v>70.982810000000001</c:v>
                </c:pt>
                <c:pt idx="69">
                  <c:v>70.995490000000004</c:v>
                </c:pt>
                <c:pt idx="70">
                  <c:v>71.008669999999995</c:v>
                </c:pt>
                <c:pt idx="71">
                  <c:v>71.023499999999999</c:v>
                </c:pt>
                <c:pt idx="72">
                  <c:v>71.038809999999998</c:v>
                </c:pt>
                <c:pt idx="73">
                  <c:v>71.051270000000002</c:v>
                </c:pt>
                <c:pt idx="74">
                  <c:v>71.057010000000005</c:v>
                </c:pt>
                <c:pt idx="75">
                  <c:v>71.053539999999998</c:v>
                </c:pt>
                <c:pt idx="76">
                  <c:v>71.041049999999998</c:v>
                </c:pt>
                <c:pt idx="77">
                  <c:v>71.022440000000003</c:v>
                </c:pt>
                <c:pt idx="78">
                  <c:v>71.002110000000002</c:v>
                </c:pt>
                <c:pt idx="79">
                  <c:v>70.984120000000004</c:v>
                </c:pt>
                <c:pt idx="80">
                  <c:v>70.970830000000007</c:v>
                </c:pt>
                <c:pt idx="81">
                  <c:v>70.962590000000006</c:v>
                </c:pt>
                <c:pt idx="82">
                  <c:v>70.958950000000002</c:v>
                </c:pt>
                <c:pt idx="83">
                  <c:v>70.960049999999995</c:v>
                </c:pt>
                <c:pt idx="84">
                  <c:v>70.967730000000003</c:v>
                </c:pt>
                <c:pt idx="85">
                  <c:v>70.985100000000003</c:v>
                </c:pt>
                <c:pt idx="86">
                  <c:v>71.015330000000006</c:v>
                </c:pt>
                <c:pt idx="87">
                  <c:v>71.0595</c:v>
                </c:pt>
                <c:pt idx="88">
                  <c:v>71.115729999999999</c:v>
                </c:pt>
                <c:pt idx="89">
                  <c:v>71.179299999999998</c:v>
                </c:pt>
                <c:pt idx="90">
                  <c:v>71.244370000000004</c:v>
                </c:pt>
                <c:pt idx="91">
                  <c:v>71.305949999999996</c:v>
                </c:pt>
                <c:pt idx="92">
                  <c:v>71.361509999999996</c:v>
                </c:pt>
                <c:pt idx="93">
                  <c:v>71.410880000000006</c:v>
                </c:pt>
                <c:pt idx="94">
                  <c:v>71.455399999999997</c:v>
                </c:pt>
                <c:pt idx="95">
                  <c:v>71.496080000000006</c:v>
                </c:pt>
                <c:pt idx="96">
                  <c:v>71.532600000000002</c:v>
                </c:pt>
                <c:pt idx="97">
                  <c:v>71.563199999999995</c:v>
                </c:pt>
                <c:pt idx="98">
                  <c:v>71.585759999999993</c:v>
                </c:pt>
                <c:pt idx="99">
                  <c:v>71.599410000000006</c:v>
                </c:pt>
                <c:pt idx="100">
                  <c:v>71.605469999999997</c:v>
                </c:pt>
                <c:pt idx="101">
                  <c:v>71.607339999999994</c:v>
                </c:pt>
                <c:pt idx="102">
                  <c:v>71.609380000000002</c:v>
                </c:pt>
                <c:pt idx="103">
                  <c:v>71.615030000000004</c:v>
                </c:pt>
                <c:pt idx="104">
                  <c:v>71.625730000000004</c:v>
                </c:pt>
                <c:pt idx="105">
                  <c:v>71.640699999999995</c:v>
                </c:pt>
                <c:pt idx="106">
                  <c:v>71.657899999999998</c:v>
                </c:pt>
                <c:pt idx="107">
                  <c:v>71.675740000000005</c:v>
                </c:pt>
                <c:pt idx="108">
                  <c:v>71.694040000000001</c:v>
                </c:pt>
                <c:pt idx="109">
                  <c:v>71.714309999999998</c:v>
                </c:pt>
                <c:pt idx="110">
                  <c:v>71.738829999999993</c:v>
                </c:pt>
                <c:pt idx="111">
                  <c:v>71.769400000000005</c:v>
                </c:pt>
                <c:pt idx="112">
                  <c:v>71.806219999999996</c:v>
                </c:pt>
                <c:pt idx="113">
                  <c:v>71.847920000000002</c:v>
                </c:pt>
                <c:pt idx="114">
                  <c:v>71.89237</c:v>
                </c:pt>
                <c:pt idx="115">
                  <c:v>71.938059999999993</c:v>
                </c:pt>
                <c:pt idx="116">
                  <c:v>71.984859999999998</c:v>
                </c:pt>
                <c:pt idx="117">
                  <c:v>72.033929999999998</c:v>
                </c:pt>
                <c:pt idx="118">
                  <c:v>72.086749999999995</c:v>
                </c:pt>
                <c:pt idx="119">
                  <c:v>72.143680000000003</c:v>
                </c:pt>
                <c:pt idx="120">
                  <c:v>72.203220000000002</c:v>
                </c:pt>
                <c:pt idx="121">
                  <c:v>72.262209999999996</c:v>
                </c:pt>
                <c:pt idx="122">
                  <c:v>72.317120000000003</c:v>
                </c:pt>
                <c:pt idx="123">
                  <c:v>72.365350000000007</c:v>
                </c:pt>
                <c:pt idx="124">
                  <c:v>72.406279999999995</c:v>
                </c:pt>
                <c:pt idx="125">
                  <c:v>72.440979999999996</c:v>
                </c:pt>
                <c:pt idx="126">
                  <c:v>72.471149999999994</c:v>
                </c:pt>
                <c:pt idx="127">
                  <c:v>72.497640000000004</c:v>
                </c:pt>
                <c:pt idx="128">
                  <c:v>72.519409999999993</c:v>
                </c:pt>
                <c:pt idx="129">
                  <c:v>72.53349</c:v>
                </c:pt>
                <c:pt idx="130">
                  <c:v>72.53613</c:v>
                </c:pt>
                <c:pt idx="131">
                  <c:v>72.524339999999995</c:v>
                </c:pt>
                <c:pt idx="132">
                  <c:v>72.497060000000005</c:v>
                </c:pt>
                <c:pt idx="133">
                  <c:v>72.455609999999993</c:v>
                </c:pt>
                <c:pt idx="134">
                  <c:v>72.402789999999996</c:v>
                </c:pt>
                <c:pt idx="135">
                  <c:v>72.341849999999994</c:v>
                </c:pt>
                <c:pt idx="136">
                  <c:v>72.275120000000001</c:v>
                </c:pt>
                <c:pt idx="137">
                  <c:v>72.203900000000004</c:v>
                </c:pt>
                <c:pt idx="138">
                  <c:v>72.128770000000003</c:v>
                </c:pt>
                <c:pt idx="139">
                  <c:v>72.050979999999996</c:v>
                </c:pt>
                <c:pt idx="140">
                  <c:v>71.973269999999999</c:v>
                </c:pt>
                <c:pt idx="141">
                  <c:v>71.900090000000006</c:v>
                </c:pt>
                <c:pt idx="142">
                  <c:v>71.836839999999995</c:v>
                </c:pt>
                <c:pt idx="143">
                  <c:v>71.788799999999995</c:v>
                </c:pt>
                <c:pt idx="144">
                  <c:v>71.759600000000006</c:v>
                </c:pt>
                <c:pt idx="145">
                  <c:v>71.750929999999997</c:v>
                </c:pt>
                <c:pt idx="146">
                  <c:v>71.76276</c:v>
                </c:pt>
                <c:pt idx="147">
                  <c:v>71.794610000000006</c:v>
                </c:pt>
                <c:pt idx="148">
                  <c:v>71.846450000000004</c:v>
                </c:pt>
                <c:pt idx="149">
                  <c:v>71.918850000000006</c:v>
                </c:pt>
                <c:pt idx="150">
                  <c:v>72.012460000000004</c:v>
                </c:pt>
                <c:pt idx="151">
                  <c:v>72.126859999999994</c:v>
                </c:pt>
                <c:pt idx="152">
                  <c:v>72.259699999999995</c:v>
                </c:pt>
                <c:pt idx="153">
                  <c:v>72.406760000000006</c:v>
                </c:pt>
                <c:pt idx="154">
                  <c:v>72.563000000000002</c:v>
                </c:pt>
                <c:pt idx="155">
                  <c:v>72.72354</c:v>
                </c:pt>
                <c:pt idx="156">
                  <c:v>72.885009999999994</c:v>
                </c:pt>
                <c:pt idx="157">
                  <c:v>73.045460000000006</c:v>
                </c:pt>
                <c:pt idx="158">
                  <c:v>73.204030000000003</c:v>
                </c:pt>
                <c:pt idx="159">
                  <c:v>73.359939999999995</c:v>
                </c:pt>
                <c:pt idx="160">
                  <c:v>73.511539999999997</c:v>
                </c:pt>
                <c:pt idx="161">
                  <c:v>73.656390000000002</c:v>
                </c:pt>
                <c:pt idx="162">
                  <c:v>73.791740000000004</c:v>
                </c:pt>
                <c:pt idx="163">
                  <c:v>73.915530000000004</c:v>
                </c:pt>
                <c:pt idx="164">
                  <c:v>74.026960000000003</c:v>
                </c:pt>
                <c:pt idx="165">
                  <c:v>74.126639999999995</c:v>
                </c:pt>
                <c:pt idx="166">
                  <c:v>74.215770000000006</c:v>
                </c:pt>
                <c:pt idx="167">
                  <c:v>74.295330000000007</c:v>
                </c:pt>
                <c:pt idx="168">
                  <c:v>74.365269999999995</c:v>
                </c:pt>
                <c:pt idx="169">
                  <c:v>74.424509999999998</c:v>
                </c:pt>
                <c:pt idx="170">
                  <c:v>74.471649999999997</c:v>
                </c:pt>
                <c:pt idx="171">
                  <c:v>74.50582</c:v>
                </c:pt>
                <c:pt idx="172">
                  <c:v>74.527690000000007</c:v>
                </c:pt>
                <c:pt idx="173">
                  <c:v>74.539199999999994</c:v>
                </c:pt>
                <c:pt idx="174">
                  <c:v>74.543120000000002</c:v>
                </c:pt>
                <c:pt idx="175">
                  <c:v>74.541730000000001</c:v>
                </c:pt>
                <c:pt idx="176">
                  <c:v>74.536000000000001</c:v>
                </c:pt>
                <c:pt idx="177">
                  <c:v>74.525289999999998</c:v>
                </c:pt>
                <c:pt idx="178">
                  <c:v>74.50797</c:v>
                </c:pt>
                <c:pt idx="179">
                  <c:v>74.48236</c:v>
                </c:pt>
                <c:pt idx="180">
                  <c:v>74.447749999999999</c:v>
                </c:pt>
                <c:pt idx="181">
                  <c:v>74.404539999999997</c:v>
                </c:pt>
                <c:pt idx="182">
                  <c:v>74.353949999999998</c:v>
                </c:pt>
                <c:pt idx="183">
                  <c:v>74.297039999999996</c:v>
                </c:pt>
                <c:pt idx="184">
                  <c:v>74.233959999999996</c:v>
                </c:pt>
                <c:pt idx="185">
                  <c:v>74.163669999999996</c:v>
                </c:pt>
                <c:pt idx="186">
                  <c:v>74.084609999999998</c:v>
                </c:pt>
                <c:pt idx="187">
                  <c:v>73.995710000000003</c:v>
                </c:pt>
                <c:pt idx="188">
                  <c:v>73.897199999999998</c:v>
                </c:pt>
                <c:pt idx="189">
                  <c:v>73.79101</c:v>
                </c:pt>
                <c:pt idx="190">
                  <c:v>73.680109999999999</c:v>
                </c:pt>
                <c:pt idx="191">
                  <c:v>73.567629999999994</c:v>
                </c:pt>
                <c:pt idx="192">
                  <c:v>73.455950000000001</c:v>
                </c:pt>
                <c:pt idx="193">
                  <c:v>73.346299999999999</c:v>
                </c:pt>
                <c:pt idx="194">
                  <c:v>73.239310000000003</c:v>
                </c:pt>
                <c:pt idx="195">
                  <c:v>73.136020000000002</c:v>
                </c:pt>
                <c:pt idx="196">
                  <c:v>73.038480000000007</c:v>
                </c:pt>
                <c:pt idx="197">
                  <c:v>72.95</c:v>
                </c:pt>
                <c:pt idx="198">
                  <c:v>72.874279999999999</c:v>
                </c:pt>
                <c:pt idx="199">
                  <c:v>72.814319999999995</c:v>
                </c:pt>
                <c:pt idx="200">
                  <c:v>72.771199999999993</c:v>
                </c:pt>
                <c:pt idx="201">
                  <c:v>72.744159999999994</c:v>
                </c:pt>
                <c:pt idx="202">
                  <c:v>72.73115</c:v>
                </c:pt>
                <c:pt idx="203">
                  <c:v>72.730180000000004</c:v>
                </c:pt>
                <c:pt idx="204">
                  <c:v>72.740260000000006</c:v>
                </c:pt>
                <c:pt idx="205">
                  <c:v>72.761629999999997</c:v>
                </c:pt>
                <c:pt idx="206">
                  <c:v>72.795270000000002</c:v>
                </c:pt>
                <c:pt idx="207">
                  <c:v>72.841589999999997</c:v>
                </c:pt>
                <c:pt idx="208">
                  <c:v>72.899789999999996</c:v>
                </c:pt>
                <c:pt idx="209">
                  <c:v>72.967669999999998</c:v>
                </c:pt>
                <c:pt idx="210">
                  <c:v>73.042299999999997</c:v>
                </c:pt>
                <c:pt idx="211">
                  <c:v>73.121070000000003</c:v>
                </c:pt>
                <c:pt idx="212">
                  <c:v>73.202539999999999</c:v>
                </c:pt>
                <c:pt idx="213">
                  <c:v>73.286370000000005</c:v>
                </c:pt>
                <c:pt idx="214">
                  <c:v>73.372860000000003</c:v>
                </c:pt>
                <c:pt idx="215">
                  <c:v>73.461669999999998</c:v>
                </c:pt>
                <c:pt idx="216">
                  <c:v>73.551249999999996</c:v>
                </c:pt>
                <c:pt idx="217">
                  <c:v>73.638679999999994</c:v>
                </c:pt>
                <c:pt idx="218">
                  <c:v>73.720470000000006</c:v>
                </c:pt>
                <c:pt idx="219">
                  <c:v>73.793660000000003</c:v>
                </c:pt>
                <c:pt idx="220">
                  <c:v>73.856480000000005</c:v>
                </c:pt>
                <c:pt idx="221">
                  <c:v>73.908640000000005</c:v>
                </c:pt>
                <c:pt idx="222">
                  <c:v>73.950710000000001</c:v>
                </c:pt>
                <c:pt idx="223">
                  <c:v>73.983000000000004</c:v>
                </c:pt>
                <c:pt idx="224">
                  <c:v>74.005009999999999</c:v>
                </c:pt>
                <c:pt idx="225">
                  <c:v>74.015100000000004</c:v>
                </c:pt>
                <c:pt idx="226">
                  <c:v>74.011080000000007</c:v>
                </c:pt>
                <c:pt idx="227">
                  <c:v>73.991200000000006</c:v>
                </c:pt>
                <c:pt idx="228">
                  <c:v>73.954899999999995</c:v>
                </c:pt>
                <c:pt idx="229">
                  <c:v>73.902569999999997</c:v>
                </c:pt>
                <c:pt idx="230">
                  <c:v>73.836399999999998</c:v>
                </c:pt>
                <c:pt idx="231">
                  <c:v>73.758189999999999</c:v>
                </c:pt>
                <c:pt idx="232">
                  <c:v>73.669030000000006</c:v>
                </c:pt>
                <c:pt idx="233">
                  <c:v>73.569000000000003</c:v>
                </c:pt>
                <c:pt idx="234">
                  <c:v>73.458020000000005</c:v>
                </c:pt>
                <c:pt idx="235">
                  <c:v>73.336740000000006</c:v>
                </c:pt>
                <c:pt idx="236">
                  <c:v>73.207470000000001</c:v>
                </c:pt>
                <c:pt idx="237">
                  <c:v>73.074389999999994</c:v>
                </c:pt>
                <c:pt idx="238">
                  <c:v>72.942819999999998</c:v>
                </c:pt>
                <c:pt idx="239">
                  <c:v>72.818020000000004</c:v>
                </c:pt>
                <c:pt idx="240">
                  <c:v>72.704210000000003</c:v>
                </c:pt>
                <c:pt idx="241">
                  <c:v>72.604129999999998</c:v>
                </c:pt>
                <c:pt idx="242">
                  <c:v>72.519710000000003</c:v>
                </c:pt>
                <c:pt idx="243">
                  <c:v>72.453000000000003</c:v>
                </c:pt>
                <c:pt idx="244">
                  <c:v>72.4071</c:v>
                </c:pt>
                <c:pt idx="245">
                  <c:v>72.386020000000002</c:v>
                </c:pt>
                <c:pt idx="246">
                  <c:v>72.393919999999994</c:v>
                </c:pt>
                <c:pt idx="247">
                  <c:v>72.433689999999999</c:v>
                </c:pt>
                <c:pt idx="248">
                  <c:v>72.505809999999997</c:v>
                </c:pt>
                <c:pt idx="249">
                  <c:v>72.608289999999997</c:v>
                </c:pt>
                <c:pt idx="250">
                  <c:v>72.737399999999994</c:v>
                </c:pt>
                <c:pt idx="251">
                  <c:v>72.888959999999997</c:v>
                </c:pt>
                <c:pt idx="252">
                  <c:v>73.059380000000004</c:v>
                </c:pt>
                <c:pt idx="253">
                  <c:v>73.24597</c:v>
                </c:pt>
                <c:pt idx="254">
                  <c:v>73.446209999999994</c:v>
                </c:pt>
                <c:pt idx="255">
                  <c:v>73.657049999999998</c:v>
                </c:pt>
                <c:pt idx="256">
                  <c:v>73.874440000000007</c:v>
                </c:pt>
                <c:pt idx="257">
                  <c:v>74.093360000000004</c:v>
                </c:pt>
                <c:pt idx="258">
                  <c:v>74.308840000000004</c:v>
                </c:pt>
                <c:pt idx="259">
                  <c:v>74.516980000000004</c:v>
                </c:pt>
                <c:pt idx="260">
                  <c:v>74.715670000000003</c:v>
                </c:pt>
                <c:pt idx="261">
                  <c:v>74.904520000000005</c:v>
                </c:pt>
                <c:pt idx="262">
                  <c:v>75.084130000000002</c:v>
                </c:pt>
                <c:pt idx="263">
                  <c:v>75.255170000000007</c:v>
                </c:pt>
                <c:pt idx="264">
                  <c:v>75.417609999999996</c:v>
                </c:pt>
                <c:pt idx="265">
                  <c:v>75.570589999999996</c:v>
                </c:pt>
                <c:pt idx="266">
                  <c:v>75.713170000000005</c:v>
                </c:pt>
                <c:pt idx="267">
                  <c:v>75.844830000000002</c:v>
                </c:pt>
                <c:pt idx="268">
                  <c:v>75.966179999999994</c:v>
                </c:pt>
                <c:pt idx="269">
                  <c:v>76.078860000000006</c:v>
                </c:pt>
                <c:pt idx="270">
                  <c:v>76.184820000000002</c:v>
                </c:pt>
                <c:pt idx="271">
                  <c:v>76.285399999999996</c:v>
                </c:pt>
                <c:pt idx="272">
                  <c:v>76.380700000000004</c:v>
                </c:pt>
                <c:pt idx="273">
                  <c:v>76.469620000000006</c:v>
                </c:pt>
                <c:pt idx="274">
                  <c:v>76.550330000000002</c:v>
                </c:pt>
                <c:pt idx="275">
                  <c:v>76.621269999999996</c:v>
                </c:pt>
                <c:pt idx="276">
                  <c:v>76.681960000000004</c:v>
                </c:pt>
                <c:pt idx="277">
                  <c:v>76.732950000000002</c:v>
                </c:pt>
                <c:pt idx="278">
                  <c:v>76.775639999999996</c:v>
                </c:pt>
                <c:pt idx="279">
                  <c:v>76.811390000000003</c:v>
                </c:pt>
                <c:pt idx="280">
                  <c:v>76.840760000000003</c:v>
                </c:pt>
                <c:pt idx="281">
                  <c:v>76.863399999999999</c:v>
                </c:pt>
                <c:pt idx="282">
                  <c:v>76.878469999999993</c:v>
                </c:pt>
                <c:pt idx="283">
                  <c:v>76.885310000000004</c:v>
                </c:pt>
                <c:pt idx="284">
                  <c:v>76.884110000000007</c:v>
                </c:pt>
                <c:pt idx="285">
                  <c:v>76.876130000000003</c:v>
                </c:pt>
                <c:pt idx="286">
                  <c:v>76.86327</c:v>
                </c:pt>
                <c:pt idx="287">
                  <c:v>76.847399999999993</c:v>
                </c:pt>
                <c:pt idx="288">
                  <c:v>76.829679999999996</c:v>
                </c:pt>
                <c:pt idx="289">
                  <c:v>76.810310000000001</c:v>
                </c:pt>
                <c:pt idx="290">
                  <c:v>76.788929999999993</c:v>
                </c:pt>
                <c:pt idx="291">
                  <c:v>76.765180000000001</c:v>
                </c:pt>
                <c:pt idx="292">
                  <c:v>76.739369999999994</c:v>
                </c:pt>
                <c:pt idx="293">
                  <c:v>76.712549999999993</c:v>
                </c:pt>
                <c:pt idx="294">
                  <c:v>76.686099999999996</c:v>
                </c:pt>
                <c:pt idx="295">
                  <c:v>76.660929999999993</c:v>
                </c:pt>
                <c:pt idx="296">
                  <c:v>76.636870000000002</c:v>
                </c:pt>
                <c:pt idx="297">
                  <c:v>76.612560000000002</c:v>
                </c:pt>
                <c:pt idx="298">
                  <c:v>76.585939999999994</c:v>
                </c:pt>
                <c:pt idx="299">
                  <c:v>76.555009999999996</c:v>
                </c:pt>
                <c:pt idx="300">
                  <c:v>76.518659999999997</c:v>
                </c:pt>
                <c:pt idx="301">
                  <c:v>76.476839999999996</c:v>
                </c:pt>
                <c:pt idx="302">
                  <c:v>76.430059999999997</c:v>
                </c:pt>
                <c:pt idx="303">
                  <c:v>76.378749999999997</c:v>
                </c:pt>
                <c:pt idx="304">
                  <c:v>76.322479999999999</c:v>
                </c:pt>
                <c:pt idx="305">
                  <c:v>76.259780000000006</c:v>
                </c:pt>
                <c:pt idx="306">
                  <c:v>76.188689999999994</c:v>
                </c:pt>
                <c:pt idx="307">
                  <c:v>76.107500000000002</c:v>
                </c:pt>
                <c:pt idx="308">
                  <c:v>76.015590000000003</c:v>
                </c:pt>
                <c:pt idx="309">
                  <c:v>75.913460000000001</c:v>
                </c:pt>
                <c:pt idx="310">
                  <c:v>75.802459999999996</c:v>
                </c:pt>
                <c:pt idx="311">
                  <c:v>75.68374</c:v>
                </c:pt>
                <c:pt idx="312">
                  <c:v>75.557329999999993</c:v>
                </c:pt>
                <c:pt idx="313">
                  <c:v>75.421970000000002</c:v>
                </c:pt>
                <c:pt idx="314">
                  <c:v>75.275490000000005</c:v>
                </c:pt>
                <c:pt idx="315">
                  <c:v>75.115740000000002</c:v>
                </c:pt>
                <c:pt idx="316">
                  <c:v>74.941670000000002</c:v>
                </c:pt>
                <c:pt idx="317">
                  <c:v>74.753489999999999</c:v>
                </c:pt>
                <c:pt idx="318">
                  <c:v>74.552539999999993</c:v>
                </c:pt>
                <c:pt idx="319">
                  <c:v>74.340289999999996</c:v>
                </c:pt>
                <c:pt idx="320">
                  <c:v>74.117580000000004</c:v>
                </c:pt>
                <c:pt idx="321">
                  <c:v>73.884150000000005</c:v>
                </c:pt>
                <c:pt idx="322">
                  <c:v>73.639179999999996</c:v>
                </c:pt>
                <c:pt idx="323">
                  <c:v>73.382289999999998</c:v>
                </c:pt>
                <c:pt idx="324">
                  <c:v>73.11448</c:v>
                </c:pt>
                <c:pt idx="325">
                  <c:v>72.838380000000001</c:v>
                </c:pt>
                <c:pt idx="326">
                  <c:v>72.557850000000002</c:v>
                </c:pt>
                <c:pt idx="327">
                  <c:v>72.276780000000002</c:v>
                </c:pt>
                <c:pt idx="328">
                  <c:v>71.997950000000003</c:v>
                </c:pt>
                <c:pt idx="329">
                  <c:v>71.722570000000005</c:v>
                </c:pt>
                <c:pt idx="330">
                  <c:v>71.450980000000001</c:v>
                </c:pt>
                <c:pt idx="331">
                  <c:v>71.183610000000002</c:v>
                </c:pt>
                <c:pt idx="332">
                  <c:v>70.922300000000007</c:v>
                </c:pt>
                <c:pt idx="333">
                  <c:v>70.670569999999998</c:v>
                </c:pt>
                <c:pt idx="334">
                  <c:v>70.432879999999997</c:v>
                </c:pt>
                <c:pt idx="335">
                  <c:v>70.213409999999996</c:v>
                </c:pt>
                <c:pt idx="336">
                  <c:v>70.014650000000003</c:v>
                </c:pt>
                <c:pt idx="337">
                  <c:v>69.837159999999997</c:v>
                </c:pt>
                <c:pt idx="338">
                  <c:v>69.680239999999998</c:v>
                </c:pt>
                <c:pt idx="339">
                  <c:v>69.543199999999999</c:v>
                </c:pt>
                <c:pt idx="340">
                  <c:v>69.426640000000006</c:v>
                </c:pt>
                <c:pt idx="341">
                  <c:v>69.332589999999996</c:v>
                </c:pt>
                <c:pt idx="342">
                  <c:v>69.26361</c:v>
                </c:pt>
                <c:pt idx="343">
                  <c:v>69.221320000000006</c:v>
                </c:pt>
                <c:pt idx="344">
                  <c:v>69.205160000000006</c:v>
                </c:pt>
                <c:pt idx="345">
                  <c:v>69.212249999999997</c:v>
                </c:pt>
                <c:pt idx="346">
                  <c:v>69.238510000000005</c:v>
                </c:pt>
                <c:pt idx="347">
                  <c:v>69.280270000000002</c:v>
                </c:pt>
                <c:pt idx="348">
                  <c:v>69.335660000000004</c:v>
                </c:pt>
                <c:pt idx="349">
                  <c:v>69.404960000000003</c:v>
                </c:pt>
                <c:pt idx="350">
                  <c:v>69.489670000000004</c:v>
                </c:pt>
                <c:pt idx="351">
                  <c:v>69.591059999999999</c:v>
                </c:pt>
                <c:pt idx="352">
                  <c:v>69.7089</c:v>
                </c:pt>
                <c:pt idx="353">
                  <c:v>69.841130000000007</c:v>
                </c:pt>
                <c:pt idx="354">
                  <c:v>69.984830000000002</c:v>
                </c:pt>
                <c:pt idx="355">
                  <c:v>70.137339999999995</c:v>
                </c:pt>
                <c:pt idx="356">
                  <c:v>70.297619999999995</c:v>
                </c:pt>
                <c:pt idx="357">
                  <c:v>70.466319999999996</c:v>
                </c:pt>
                <c:pt idx="358">
                  <c:v>70.644990000000007</c:v>
                </c:pt>
                <c:pt idx="359">
                  <c:v>70.834819999999993</c:v>
                </c:pt>
                <c:pt idx="360">
                  <c:v>71.035539999999997</c:v>
                </c:pt>
                <c:pt idx="361">
                  <c:v>71.245220000000003</c:v>
                </c:pt>
                <c:pt idx="362">
                  <c:v>71.461029999999994</c:v>
                </c:pt>
                <c:pt idx="363">
                  <c:v>71.680319999999995</c:v>
                </c:pt>
                <c:pt idx="364">
                  <c:v>71.90155</c:v>
                </c:pt>
                <c:pt idx="365">
                  <c:v>72.124319999999997</c:v>
                </c:pt>
                <c:pt idx="366">
                  <c:v>72.348759999999999</c:v>
                </c:pt>
                <c:pt idx="367">
                  <c:v>72.574470000000005</c:v>
                </c:pt>
                <c:pt idx="368">
                  <c:v>72.799790000000002</c:v>
                </c:pt>
                <c:pt idx="369">
                  <c:v>73.021900000000002</c:v>
                </c:pt>
                <c:pt idx="370">
                  <c:v>73.237499999999997</c:v>
                </c:pt>
                <c:pt idx="371">
                  <c:v>73.443929999999995</c:v>
                </c:pt>
                <c:pt idx="372">
                  <c:v>73.639880000000005</c:v>
                </c:pt>
                <c:pt idx="373">
                  <c:v>73.825450000000004</c:v>
                </c:pt>
                <c:pt idx="374">
                  <c:v>74.001459999999994</c:v>
                </c:pt>
                <c:pt idx="375">
                  <c:v>74.168589999999995</c:v>
                </c:pt>
                <c:pt idx="376">
                  <c:v>74.326710000000006</c:v>
                </c:pt>
                <c:pt idx="377">
                  <c:v>74.474800000000002</c:v>
                </c:pt>
                <c:pt idx="378">
                  <c:v>74.611720000000005</c:v>
                </c:pt>
                <c:pt idx="379">
                  <c:v>74.737039999999993</c:v>
                </c:pt>
                <c:pt idx="380">
                  <c:v>74.851749999999996</c:v>
                </c:pt>
                <c:pt idx="381">
                  <c:v>74.958320000000001</c:v>
                </c:pt>
                <c:pt idx="382">
                  <c:v>75.060010000000005</c:v>
                </c:pt>
                <c:pt idx="383">
                  <c:v>75.15992</c:v>
                </c:pt>
                <c:pt idx="384">
                  <c:v>75.260329999999996</c:v>
                </c:pt>
                <c:pt idx="385">
                  <c:v>75.362260000000006</c:v>
                </c:pt>
                <c:pt idx="386">
                  <c:v>75.466040000000007</c:v>
                </c:pt>
                <c:pt idx="387">
                  <c:v>75.572000000000003</c:v>
                </c:pt>
                <c:pt idx="388">
                  <c:v>75.681049999999999</c:v>
                </c:pt>
                <c:pt idx="389">
                  <c:v>75.794690000000003</c:v>
                </c:pt>
                <c:pt idx="390">
                  <c:v>75.914510000000007</c:v>
                </c:pt>
                <c:pt idx="391">
                  <c:v>76.041370000000001</c:v>
                </c:pt>
                <c:pt idx="392">
                  <c:v>76.174840000000003</c:v>
                </c:pt>
                <c:pt idx="393">
                  <c:v>76.313029999999998</c:v>
                </c:pt>
                <c:pt idx="394">
                  <c:v>76.453339999999997</c:v>
                </c:pt>
                <c:pt idx="395">
                  <c:v>76.59308</c:v>
                </c:pt>
                <c:pt idx="396">
                  <c:v>76.730199999999996</c:v>
                </c:pt>
                <c:pt idx="397">
                  <c:v>76.863389999999995</c:v>
                </c:pt>
                <c:pt idx="398">
                  <c:v>76.991669999999999</c:v>
                </c:pt>
                <c:pt idx="399">
                  <c:v>77.113780000000006</c:v>
                </c:pt>
                <c:pt idx="400">
                  <c:v>77.227900000000005</c:v>
                </c:pt>
                <c:pt idx="401">
                  <c:v>77.331469999999996</c:v>
                </c:pt>
                <c:pt idx="402">
                  <c:v>77.421970000000002</c:v>
                </c:pt>
                <c:pt idx="403">
                  <c:v>77.497510000000005</c:v>
                </c:pt>
                <c:pt idx="404">
                  <c:v>77.557429999999997</c:v>
                </c:pt>
                <c:pt idx="405">
                  <c:v>77.602289999999996</c:v>
                </c:pt>
                <c:pt idx="406">
                  <c:v>77.633510000000001</c:v>
                </c:pt>
                <c:pt idx="407">
                  <c:v>77.65249</c:v>
                </c:pt>
                <c:pt idx="408">
                  <c:v>77.659949999999995</c:v>
                </c:pt>
                <c:pt idx="409">
                  <c:v>77.655779999999993</c:v>
                </c:pt>
                <c:pt idx="410">
                  <c:v>77.639330000000001</c:v>
                </c:pt>
                <c:pt idx="411">
                  <c:v>77.609920000000002</c:v>
                </c:pt>
                <c:pt idx="412">
                  <c:v>77.567700000000002</c:v>
                </c:pt>
                <c:pt idx="413">
                  <c:v>77.513710000000003</c:v>
                </c:pt>
                <c:pt idx="414">
                  <c:v>77.449619999999996</c:v>
                </c:pt>
                <c:pt idx="415">
                  <c:v>77.377359999999996</c:v>
                </c:pt>
                <c:pt idx="416">
                  <c:v>77.298289999999994</c:v>
                </c:pt>
                <c:pt idx="417">
                  <c:v>77.213120000000004</c:v>
                </c:pt>
                <c:pt idx="418">
                  <c:v>77.122209999999995</c:v>
                </c:pt>
                <c:pt idx="419">
                  <c:v>77.026110000000003</c:v>
                </c:pt>
                <c:pt idx="420">
                  <c:v>76.926100000000005</c:v>
                </c:pt>
                <c:pt idx="421">
                  <c:v>76.824439999999996</c:v>
                </c:pt>
                <c:pt idx="422">
                  <c:v>76.723799999999997</c:v>
                </c:pt>
                <c:pt idx="423">
                  <c:v>76.626679999999993</c:v>
                </c:pt>
                <c:pt idx="424">
                  <c:v>76.534509999999997</c:v>
                </c:pt>
                <c:pt idx="425">
                  <c:v>76.447590000000005</c:v>
                </c:pt>
                <c:pt idx="426">
                  <c:v>76.365350000000007</c:v>
                </c:pt>
                <c:pt idx="427">
                  <c:v>76.287120000000002</c:v>
                </c:pt>
                <c:pt idx="428">
                  <c:v>76.21284</c:v>
                </c:pt>
                <c:pt idx="429">
                  <c:v>76.143230000000003</c:v>
                </c:pt>
                <c:pt idx="430">
                  <c:v>76.079440000000005</c:v>
                </c:pt>
                <c:pt idx="431">
                  <c:v>76.022300000000001</c:v>
                </c:pt>
                <c:pt idx="432">
                  <c:v>75.971760000000003</c:v>
                </c:pt>
                <c:pt idx="433">
                  <c:v>75.926659999999998</c:v>
                </c:pt>
                <c:pt idx="434">
                  <c:v>75.885289999999998</c:v>
                </c:pt>
                <c:pt idx="435">
                  <c:v>75.846260000000001</c:v>
                </c:pt>
                <c:pt idx="436">
                  <c:v>75.809060000000002</c:v>
                </c:pt>
                <c:pt idx="437">
                  <c:v>75.7744</c:v>
                </c:pt>
                <c:pt idx="438">
                  <c:v>75.743690000000001</c:v>
                </c:pt>
                <c:pt idx="439">
                  <c:v>75.718220000000002</c:v>
                </c:pt>
                <c:pt idx="440">
                  <c:v>75.698520000000002</c:v>
                </c:pt>
                <c:pt idx="441">
                  <c:v>75.684150000000002</c:v>
                </c:pt>
                <c:pt idx="442">
                  <c:v>75.674260000000004</c:v>
                </c:pt>
                <c:pt idx="443">
                  <c:v>75.668319999999994</c:v>
                </c:pt>
                <c:pt idx="444">
                  <c:v>75.666740000000004</c:v>
                </c:pt>
                <c:pt idx="445">
                  <c:v>75.670879999999997</c:v>
                </c:pt>
                <c:pt idx="446">
                  <c:v>75.682360000000003</c:v>
                </c:pt>
                <c:pt idx="447">
                  <c:v>75.702110000000005</c:v>
                </c:pt>
                <c:pt idx="448">
                  <c:v>75.729579999999999</c:v>
                </c:pt>
                <c:pt idx="449">
                  <c:v>75.762590000000003</c:v>
                </c:pt>
                <c:pt idx="450">
                  <c:v>75.797910000000002</c:v>
                </c:pt>
                <c:pt idx="451">
                  <c:v>75.832279999999997</c:v>
                </c:pt>
                <c:pt idx="452">
                  <c:v>75.863299999999995</c:v>
                </c:pt>
                <c:pt idx="453">
                  <c:v>75.889660000000006</c:v>
                </c:pt>
                <c:pt idx="454">
                  <c:v>75.910880000000006</c:v>
                </c:pt>
                <c:pt idx="455">
                  <c:v>75.926469999999995</c:v>
                </c:pt>
                <c:pt idx="456">
                  <c:v>75.935329999999993</c:v>
                </c:pt>
                <c:pt idx="457">
                  <c:v>75.935490000000001</c:v>
                </c:pt>
                <c:pt idx="458">
                  <c:v>75.924729999999997</c:v>
                </c:pt>
                <c:pt idx="459">
                  <c:v>75.901120000000006</c:v>
                </c:pt>
                <c:pt idx="460">
                  <c:v>75.863960000000006</c:v>
                </c:pt>
                <c:pt idx="461">
                  <c:v>75.813640000000007</c:v>
                </c:pt>
                <c:pt idx="462">
                  <c:v>75.751559999999998</c:v>
                </c:pt>
                <c:pt idx="463">
                  <c:v>75.679000000000002</c:v>
                </c:pt>
                <c:pt idx="464">
                  <c:v>75.596549999999993</c:v>
                </c:pt>
                <c:pt idx="465">
                  <c:v>75.503879999999995</c:v>
                </c:pt>
                <c:pt idx="466">
                  <c:v>75.400149999999996</c:v>
                </c:pt>
                <c:pt idx="467">
                  <c:v>75.284760000000006</c:v>
                </c:pt>
                <c:pt idx="468">
                  <c:v>75.158199999999994</c:v>
                </c:pt>
                <c:pt idx="469">
                  <c:v>75.022009999999995</c:v>
                </c:pt>
                <c:pt idx="470">
                  <c:v>74.878489999999999</c:v>
                </c:pt>
                <c:pt idx="471">
                  <c:v>74.729510000000005</c:v>
                </c:pt>
                <c:pt idx="472">
                  <c:v>74.575869999999995</c:v>
                </c:pt>
                <c:pt idx="473">
                  <c:v>74.416849999999997</c:v>
                </c:pt>
                <c:pt idx="474">
                  <c:v>74.250889999999998</c:v>
                </c:pt>
                <c:pt idx="475">
                  <c:v>74.076530000000005</c:v>
                </c:pt>
                <c:pt idx="476">
                  <c:v>73.893469999999994</c:v>
                </c:pt>
                <c:pt idx="477">
                  <c:v>73.703090000000003</c:v>
                </c:pt>
                <c:pt idx="478">
                  <c:v>73.507990000000007</c:v>
                </c:pt>
                <c:pt idx="479">
                  <c:v>73.311199999999999</c:v>
                </c:pt>
                <c:pt idx="480">
                  <c:v>73.115300000000005</c:v>
                </c:pt>
                <c:pt idx="481">
                  <c:v>72.9221</c:v>
                </c:pt>
                <c:pt idx="482">
                  <c:v>72.732939999999999</c:v>
                </c:pt>
                <c:pt idx="483">
                  <c:v>72.549530000000004</c:v>
                </c:pt>
                <c:pt idx="484">
                  <c:v>72.374690000000001</c:v>
                </c:pt>
                <c:pt idx="485">
                  <c:v>72.212270000000004</c:v>
                </c:pt>
                <c:pt idx="486">
                  <c:v>72.06635</c:v>
                </c:pt>
                <c:pt idx="487">
                  <c:v>71.939890000000005</c:v>
                </c:pt>
                <c:pt idx="488">
                  <c:v>71.833600000000004</c:v>
                </c:pt>
                <c:pt idx="489">
                  <c:v>71.745800000000003</c:v>
                </c:pt>
                <c:pt idx="490">
                  <c:v>71.673109999999994</c:v>
                </c:pt>
                <c:pt idx="491">
                  <c:v>71.611819999999994</c:v>
                </c:pt>
                <c:pt idx="492">
                  <c:v>71.559269999999998</c:v>
                </c:pt>
                <c:pt idx="493">
                  <c:v>71.514089999999996</c:v>
                </c:pt>
                <c:pt idx="494">
                  <c:v>71.476020000000005</c:v>
                </c:pt>
                <c:pt idx="495">
                  <c:v>71.444730000000007</c:v>
                </c:pt>
                <c:pt idx="496">
                  <c:v>71.419049999999999</c:v>
                </c:pt>
                <c:pt idx="497">
                  <c:v>71.396730000000005</c:v>
                </c:pt>
                <c:pt idx="498">
                  <c:v>71.375219999999999</c:v>
                </c:pt>
                <c:pt idx="499">
                  <c:v>71.352680000000007</c:v>
                </c:pt>
                <c:pt idx="500">
                  <c:v>71.328969999999998</c:v>
                </c:pt>
                <c:pt idx="501">
                  <c:v>71.305809999999994</c:v>
                </c:pt>
                <c:pt idx="502">
                  <c:v>71.285889999999995</c:v>
                </c:pt>
                <c:pt idx="503">
                  <c:v>71.271799999999999</c:v>
                </c:pt>
                <c:pt idx="504">
                  <c:v>71.264889999999994</c:v>
                </c:pt>
                <c:pt idx="505">
                  <c:v>71.265020000000007</c:v>
                </c:pt>
                <c:pt idx="506">
                  <c:v>71.2714</c:v>
                </c:pt>
                <c:pt idx="507">
                  <c:v>71.283779999999993</c:v>
                </c:pt>
                <c:pt idx="508">
                  <c:v>71.303439999999995</c:v>
                </c:pt>
                <c:pt idx="509">
                  <c:v>71.333380000000005</c:v>
                </c:pt>
                <c:pt idx="510">
                  <c:v>71.377619999999993</c:v>
                </c:pt>
                <c:pt idx="511">
                  <c:v>71.439670000000007</c:v>
                </c:pt>
                <c:pt idx="512">
                  <c:v>71.521590000000003</c:v>
                </c:pt>
                <c:pt idx="513">
                  <c:v>71.623410000000007</c:v>
                </c:pt>
                <c:pt idx="514">
                  <c:v>71.743899999999996</c:v>
                </c:pt>
                <c:pt idx="515">
                  <c:v>71.881630000000001</c:v>
                </c:pt>
                <c:pt idx="516">
                  <c:v>72.03586</c:v>
                </c:pt>
                <c:pt idx="517">
                  <c:v>72.206950000000006</c:v>
                </c:pt>
                <c:pt idx="518">
                  <c:v>72.395520000000005</c:v>
                </c:pt>
                <c:pt idx="519">
                  <c:v>72.601439999999997</c:v>
                </c:pt>
                <c:pt idx="520">
                  <c:v>72.822969999999998</c:v>
                </c:pt>
                <c:pt idx="521">
                  <c:v>73.0565</c:v>
                </c:pt>
                <c:pt idx="522">
                  <c:v>73.297330000000002</c:v>
                </c:pt>
                <c:pt idx="523">
                  <c:v>73.540589999999995</c:v>
                </c:pt>
                <c:pt idx="524">
                  <c:v>73.78237</c:v>
                </c:pt>
                <c:pt idx="525">
                  <c:v>74.019739999999999</c:v>
                </c:pt>
                <c:pt idx="526">
                  <c:v>74.250609999999995</c:v>
                </c:pt>
                <c:pt idx="527">
                  <c:v>74.472880000000004</c:v>
                </c:pt>
                <c:pt idx="528">
                  <c:v>74.683909999999997</c:v>
                </c:pt>
                <c:pt idx="529">
                  <c:v>74.880480000000006</c:v>
                </c:pt>
                <c:pt idx="530">
                  <c:v>75.059330000000003</c:v>
                </c:pt>
                <c:pt idx="531">
                  <c:v>75.217929999999996</c:v>
                </c:pt>
                <c:pt idx="532">
                  <c:v>75.355130000000003</c:v>
                </c:pt>
                <c:pt idx="533">
                  <c:v>75.471220000000002</c:v>
                </c:pt>
                <c:pt idx="534">
                  <c:v>75.56747</c:v>
                </c:pt>
                <c:pt idx="535">
                  <c:v>75.645259999999993</c:v>
                </c:pt>
                <c:pt idx="536">
                  <c:v>75.705470000000005</c:v>
                </c:pt>
                <c:pt idx="537">
                  <c:v>75.748260000000002</c:v>
                </c:pt>
                <c:pt idx="538">
                  <c:v>75.773309999999995</c:v>
                </c:pt>
                <c:pt idx="539">
                  <c:v>75.780649999999994</c:v>
                </c:pt>
                <c:pt idx="540">
                  <c:v>75.771230000000003</c:v>
                </c:pt>
                <c:pt idx="541">
                  <c:v>75.747110000000006</c:v>
                </c:pt>
                <c:pt idx="542">
                  <c:v>75.710980000000006</c:v>
                </c:pt>
                <c:pt idx="543">
                  <c:v>75.665499999999994</c:v>
                </c:pt>
                <c:pt idx="544">
                  <c:v>75.612359999999995</c:v>
                </c:pt>
                <c:pt idx="545">
                  <c:v>75.552210000000002</c:v>
                </c:pt>
                <c:pt idx="546">
                  <c:v>75.484780000000001</c:v>
                </c:pt>
                <c:pt idx="547">
                  <c:v>75.409769999999995</c:v>
                </c:pt>
                <c:pt idx="548">
                  <c:v>75.327579999999998</c:v>
                </c:pt>
                <c:pt idx="549">
                  <c:v>75.239519999999999</c:v>
                </c:pt>
                <c:pt idx="550">
                  <c:v>75.147580000000005</c:v>
                </c:pt>
                <c:pt idx="551">
                  <c:v>75.053749999999994</c:v>
                </c:pt>
                <c:pt idx="552">
                  <c:v>74.959270000000004</c:v>
                </c:pt>
                <c:pt idx="553">
                  <c:v>74.86439</c:v>
                </c:pt>
                <c:pt idx="554">
                  <c:v>74.768799999999999</c:v>
                </c:pt>
                <c:pt idx="555">
                  <c:v>74.672470000000004</c:v>
                </c:pt>
                <c:pt idx="556">
                  <c:v>74.57638</c:v>
                </c:pt>
                <c:pt idx="557">
                  <c:v>74.482849999999999</c:v>
                </c:pt>
                <c:pt idx="558">
                  <c:v>74.395200000000003</c:v>
                </c:pt>
                <c:pt idx="559">
                  <c:v>74.316779999999994</c:v>
                </c:pt>
                <c:pt idx="560">
                  <c:v>74.250259999999997</c:v>
                </c:pt>
                <c:pt idx="561">
                  <c:v>74.197130000000001</c:v>
                </c:pt>
                <c:pt idx="562">
                  <c:v>74.15822</c:v>
                </c:pt>
                <c:pt idx="563">
                  <c:v>74.134240000000005</c:v>
                </c:pt>
                <c:pt idx="564">
                  <c:v>74.126620000000003</c:v>
                </c:pt>
                <c:pt idx="565">
                  <c:v>74.137600000000006</c:v>
                </c:pt>
                <c:pt idx="566">
                  <c:v>74.169880000000006</c:v>
                </c:pt>
                <c:pt idx="567">
                  <c:v>74.225489999999994</c:v>
                </c:pt>
                <c:pt idx="568">
                  <c:v>74.305189999999996</c:v>
                </c:pt>
                <c:pt idx="569">
                  <c:v>74.408209999999997</c:v>
                </c:pt>
                <c:pt idx="570">
                  <c:v>74.532660000000007</c:v>
                </c:pt>
                <c:pt idx="571">
                  <c:v>74.676410000000004</c:v>
                </c:pt>
                <c:pt idx="572">
                  <c:v>74.837810000000005</c:v>
                </c:pt>
                <c:pt idx="573">
                  <c:v>75.015879999999996</c:v>
                </c:pt>
                <c:pt idx="574">
                  <c:v>75.20993</c:v>
                </c:pt>
                <c:pt idx="575">
                  <c:v>75.418890000000005</c:v>
                </c:pt>
                <c:pt idx="576">
                  <c:v>75.640789999999996</c:v>
                </c:pt>
                <c:pt idx="577">
                  <c:v>75.872709999999998</c:v>
                </c:pt>
                <c:pt idx="578">
                  <c:v>76.111400000000003</c:v>
                </c:pt>
                <c:pt idx="579">
                  <c:v>76.353870000000001</c:v>
                </c:pt>
                <c:pt idx="580">
                  <c:v>76.598110000000005</c:v>
                </c:pt>
                <c:pt idx="581">
                  <c:v>76.843000000000004</c:v>
                </c:pt>
                <c:pt idx="582">
                  <c:v>77.088059999999999</c:v>
                </c:pt>
                <c:pt idx="583">
                  <c:v>77.332759999999993</c:v>
                </c:pt>
                <c:pt idx="584">
                  <c:v>77.576040000000006</c:v>
                </c:pt>
                <c:pt idx="585">
                  <c:v>77.81635</c:v>
                </c:pt>
                <c:pt idx="586">
                  <c:v>78.051959999999994</c:v>
                </c:pt>
                <c:pt idx="587">
                  <c:v>78.28143</c:v>
                </c:pt>
                <c:pt idx="588">
                  <c:v>78.504140000000007</c:v>
                </c:pt>
                <c:pt idx="589">
                  <c:v>78.720219999999998</c:v>
                </c:pt>
                <c:pt idx="590">
                  <c:v>78.930250000000001</c:v>
                </c:pt>
                <c:pt idx="591">
                  <c:v>79.134600000000006</c:v>
                </c:pt>
                <c:pt idx="592">
                  <c:v>79.333320000000001</c:v>
                </c:pt>
                <c:pt idx="593">
                  <c:v>79.525850000000005</c:v>
                </c:pt>
                <c:pt idx="594">
                  <c:v>79.711380000000005</c:v>
                </c:pt>
                <c:pt idx="595">
                  <c:v>79.889359999999996</c:v>
                </c:pt>
                <c:pt idx="596">
                  <c:v>80.059830000000005</c:v>
                </c:pt>
                <c:pt idx="597">
                  <c:v>80.223500000000001</c:v>
                </c:pt>
                <c:pt idx="598">
                  <c:v>80.381450000000001</c:v>
                </c:pt>
                <c:pt idx="599">
                  <c:v>80.534710000000004</c:v>
                </c:pt>
                <c:pt idx="600">
                  <c:v>80.683850000000007</c:v>
                </c:pt>
                <c:pt idx="601">
                  <c:v>80.828860000000006</c:v>
                </c:pt>
                <c:pt idx="602">
                  <c:v>80.969250000000002</c:v>
                </c:pt>
                <c:pt idx="603">
                  <c:v>81.104479999999995</c:v>
                </c:pt>
                <c:pt idx="604">
                  <c:v>81.234250000000003</c:v>
                </c:pt>
                <c:pt idx="605">
                  <c:v>81.358630000000005</c:v>
                </c:pt>
                <c:pt idx="606">
                  <c:v>81.478129999999993</c:v>
                </c:pt>
                <c:pt idx="607">
                  <c:v>81.593199999999996</c:v>
                </c:pt>
                <c:pt idx="608">
                  <c:v>81.704189999999997</c:v>
                </c:pt>
                <c:pt idx="609">
                  <c:v>81.811070000000001</c:v>
                </c:pt>
                <c:pt idx="610">
                  <c:v>81.913529999999994</c:v>
                </c:pt>
                <c:pt idx="611">
                  <c:v>82.011219999999994</c:v>
                </c:pt>
                <c:pt idx="612">
                  <c:v>82.103859999999997</c:v>
                </c:pt>
                <c:pt idx="613">
                  <c:v>82.191479999999999</c:v>
                </c:pt>
                <c:pt idx="614">
                  <c:v>82.274209999999997</c:v>
                </c:pt>
                <c:pt idx="615">
                  <c:v>82.352040000000002</c:v>
                </c:pt>
                <c:pt idx="616">
                  <c:v>82.424769999999995</c:v>
                </c:pt>
                <c:pt idx="617">
                  <c:v>82.491810000000001</c:v>
                </c:pt>
                <c:pt idx="618">
                  <c:v>82.552409999999995</c:v>
                </c:pt>
                <c:pt idx="619">
                  <c:v>82.605940000000004</c:v>
                </c:pt>
                <c:pt idx="620">
                  <c:v>82.652050000000003</c:v>
                </c:pt>
                <c:pt idx="621">
                  <c:v>82.690770000000001</c:v>
                </c:pt>
                <c:pt idx="622">
                  <c:v>82.722520000000003</c:v>
                </c:pt>
                <c:pt idx="623">
                  <c:v>82.747799999999998</c:v>
                </c:pt>
                <c:pt idx="624">
                  <c:v>82.766909999999996</c:v>
                </c:pt>
                <c:pt idx="625">
                  <c:v>82.779960000000003</c:v>
                </c:pt>
                <c:pt idx="626">
                  <c:v>82.786929999999998</c:v>
                </c:pt>
                <c:pt idx="627">
                  <c:v>82.787940000000006</c:v>
                </c:pt>
                <c:pt idx="628">
                  <c:v>82.783749999999998</c:v>
                </c:pt>
                <c:pt idx="629">
                  <c:v>82.775760000000005</c:v>
                </c:pt>
                <c:pt idx="630">
                  <c:v>82.766040000000004</c:v>
                </c:pt>
                <c:pt idx="631">
                  <c:v>82.756919999999994</c:v>
                </c:pt>
                <c:pt idx="632">
                  <c:v>82.750500000000002</c:v>
                </c:pt>
                <c:pt idx="633">
                  <c:v>82.748249999999999</c:v>
                </c:pt>
                <c:pt idx="634">
                  <c:v>82.751050000000006</c:v>
                </c:pt>
                <c:pt idx="635">
                  <c:v>82.759069999999994</c:v>
                </c:pt>
                <c:pt idx="636">
                  <c:v>82.772319999999993</c:v>
                </c:pt>
                <c:pt idx="637">
                  <c:v>82.790700000000001</c:v>
                </c:pt>
                <c:pt idx="638">
                  <c:v>82.814229999999995</c:v>
                </c:pt>
                <c:pt idx="639">
                  <c:v>82.842860000000002</c:v>
                </c:pt>
                <c:pt idx="640">
                  <c:v>82.876339999999999</c:v>
                </c:pt>
                <c:pt idx="641">
                  <c:v>82.913989999999998</c:v>
                </c:pt>
                <c:pt idx="642">
                  <c:v>82.954830000000001</c:v>
                </c:pt>
                <c:pt idx="643">
                  <c:v>82.997699999999995</c:v>
                </c:pt>
                <c:pt idx="644">
                  <c:v>83.041560000000004</c:v>
                </c:pt>
                <c:pt idx="645">
                  <c:v>83.085539999999995</c:v>
                </c:pt>
                <c:pt idx="646">
                  <c:v>83.129050000000007</c:v>
                </c:pt>
                <c:pt idx="647">
                  <c:v>83.171379999999999</c:v>
                </c:pt>
                <c:pt idx="648">
                  <c:v>83.211730000000003</c:v>
                </c:pt>
                <c:pt idx="649">
                  <c:v>83.248890000000003</c:v>
                </c:pt>
                <c:pt idx="650">
                  <c:v>83.281589999999994</c:v>
                </c:pt>
                <c:pt idx="651">
                  <c:v>83.30856</c:v>
                </c:pt>
                <c:pt idx="652">
                  <c:v>83.329030000000003</c:v>
                </c:pt>
                <c:pt idx="653">
                  <c:v>83.342860000000002</c:v>
                </c:pt>
                <c:pt idx="654">
                  <c:v>83.350629999999995</c:v>
                </c:pt>
                <c:pt idx="655">
                  <c:v>83.353300000000004</c:v>
                </c:pt>
                <c:pt idx="656">
                  <c:v>83.351910000000004</c:v>
                </c:pt>
                <c:pt idx="657">
                  <c:v>83.347210000000004</c:v>
                </c:pt>
                <c:pt idx="658">
                  <c:v>83.339510000000004</c:v>
                </c:pt>
                <c:pt idx="659">
                  <c:v>83.328779999999995</c:v>
                </c:pt>
                <c:pt idx="660">
                  <c:v>83.314970000000002</c:v>
                </c:pt>
                <c:pt idx="661">
                  <c:v>83.298150000000007</c:v>
                </c:pt>
                <c:pt idx="662">
                  <c:v>83.278689999999997</c:v>
                </c:pt>
                <c:pt idx="663">
                  <c:v>83.257130000000004</c:v>
                </c:pt>
                <c:pt idx="664">
                  <c:v>83.233930000000001</c:v>
                </c:pt>
                <c:pt idx="665">
                  <c:v>83.209270000000004</c:v>
                </c:pt>
                <c:pt idx="666">
                  <c:v>83.182950000000005</c:v>
                </c:pt>
                <c:pt idx="667">
                  <c:v>83.154560000000004</c:v>
                </c:pt>
                <c:pt idx="668">
                  <c:v>83.123850000000004</c:v>
                </c:pt>
                <c:pt idx="669">
                  <c:v>83.090549999999993</c:v>
                </c:pt>
                <c:pt idx="670">
                  <c:v>83.054919999999996</c:v>
                </c:pt>
                <c:pt idx="671">
                  <c:v>83.017229999999998</c:v>
                </c:pt>
                <c:pt idx="672">
                  <c:v>82.977680000000007</c:v>
                </c:pt>
                <c:pt idx="673">
                  <c:v>82.936109999999999</c:v>
                </c:pt>
                <c:pt idx="674">
                  <c:v>82.892049999999998</c:v>
                </c:pt>
                <c:pt idx="675">
                  <c:v>82.844899999999996</c:v>
                </c:pt>
                <c:pt idx="676">
                  <c:v>82.794150000000002</c:v>
                </c:pt>
                <c:pt idx="677">
                  <c:v>82.739599999999996</c:v>
                </c:pt>
                <c:pt idx="678">
                  <c:v>82.681479999999993</c:v>
                </c:pt>
                <c:pt idx="679">
                  <c:v>82.620059999999995</c:v>
                </c:pt>
                <c:pt idx="680">
                  <c:v>82.555440000000004</c:v>
                </c:pt>
                <c:pt idx="681">
                  <c:v>82.487279999999998</c:v>
                </c:pt>
                <c:pt idx="682">
                  <c:v>82.414789999999996</c:v>
                </c:pt>
                <c:pt idx="683">
                  <c:v>82.336960000000005</c:v>
                </c:pt>
                <c:pt idx="684">
                  <c:v>82.253069999999994</c:v>
                </c:pt>
                <c:pt idx="685">
                  <c:v>82.162710000000004</c:v>
                </c:pt>
                <c:pt idx="686">
                  <c:v>82.066220000000001</c:v>
                </c:pt>
                <c:pt idx="687">
                  <c:v>81.964209999999994</c:v>
                </c:pt>
                <c:pt idx="688">
                  <c:v>81.857339999999994</c:v>
                </c:pt>
                <c:pt idx="689">
                  <c:v>81.745869999999996</c:v>
                </c:pt>
                <c:pt idx="690">
                  <c:v>81.629769999999994</c:v>
                </c:pt>
                <c:pt idx="691">
                  <c:v>81.508709999999994</c:v>
                </c:pt>
                <c:pt idx="692">
                  <c:v>81.382559999999998</c:v>
                </c:pt>
                <c:pt idx="693">
                  <c:v>81.251549999999995</c:v>
                </c:pt>
                <c:pt idx="694">
                  <c:v>81.116290000000006</c:v>
                </c:pt>
                <c:pt idx="695">
                  <c:v>80.977620000000002</c:v>
                </c:pt>
                <c:pt idx="696">
                  <c:v>80.836160000000007</c:v>
                </c:pt>
                <c:pt idx="697">
                  <c:v>80.692120000000003</c:v>
                </c:pt>
                <c:pt idx="698">
                  <c:v>80.545299999999997</c:v>
                </c:pt>
                <c:pt idx="699">
                  <c:v>80.395420000000001</c:v>
                </c:pt>
                <c:pt idx="700">
                  <c:v>80.242519999999999</c:v>
                </c:pt>
                <c:pt idx="701">
                  <c:v>80.087119999999999</c:v>
                </c:pt>
                <c:pt idx="702">
                  <c:v>79.930289999999999</c:v>
                </c:pt>
                <c:pt idx="703">
                  <c:v>79.773099999999999</c:v>
                </c:pt>
                <c:pt idx="704">
                  <c:v>79.616320000000002</c:v>
                </c:pt>
                <c:pt idx="705">
                  <c:v>79.460059999999999</c:v>
                </c:pt>
                <c:pt idx="706">
                  <c:v>79.304010000000005</c:v>
                </c:pt>
                <c:pt idx="707">
                  <c:v>79.147739999999999</c:v>
                </c:pt>
                <c:pt idx="708">
                  <c:v>78.991330000000005</c:v>
                </c:pt>
                <c:pt idx="709">
                  <c:v>78.835530000000006</c:v>
                </c:pt>
                <c:pt idx="710">
                  <c:v>78.681669999999997</c:v>
                </c:pt>
                <c:pt idx="711">
                  <c:v>78.531109999999998</c:v>
                </c:pt>
                <c:pt idx="712">
                  <c:v>78.384479999999996</c:v>
                </c:pt>
                <c:pt idx="713">
                  <c:v>78.241650000000007</c:v>
                </c:pt>
                <c:pt idx="714">
                  <c:v>78.101609999999994</c:v>
                </c:pt>
                <c:pt idx="715">
                  <c:v>77.963220000000007</c:v>
                </c:pt>
                <c:pt idx="716">
                  <c:v>77.825680000000006</c:v>
                </c:pt>
                <c:pt idx="717">
                  <c:v>77.688940000000002</c:v>
                </c:pt>
                <c:pt idx="718">
                  <c:v>77.553489999999996</c:v>
                </c:pt>
                <c:pt idx="719">
                  <c:v>77.419880000000006</c:v>
                </c:pt>
                <c:pt idx="720">
                  <c:v>77.2881</c:v>
                </c:pt>
                <c:pt idx="721">
                  <c:v>77.15728</c:v>
                </c:pt>
                <c:pt idx="722">
                  <c:v>77.025890000000004</c:v>
                </c:pt>
                <c:pt idx="723">
                  <c:v>76.892380000000003</c:v>
                </c:pt>
                <c:pt idx="724">
                  <c:v>76.755759999999995</c:v>
                </c:pt>
                <c:pt idx="725">
                  <c:v>76.615809999999996</c:v>
                </c:pt>
                <c:pt idx="726">
                  <c:v>76.473110000000005</c:v>
                </c:pt>
                <c:pt idx="727">
                  <c:v>76.32808</c:v>
                </c:pt>
                <c:pt idx="728">
                  <c:v>76.18056</c:v>
                </c:pt>
                <c:pt idx="729">
                  <c:v>76.029420000000002</c:v>
                </c:pt>
                <c:pt idx="730">
                  <c:v>75.872910000000005</c:v>
                </c:pt>
                <c:pt idx="731">
                  <c:v>75.709239999999994</c:v>
                </c:pt>
                <c:pt idx="732">
                  <c:v>75.537319999999994</c:v>
                </c:pt>
                <c:pt idx="733">
                  <c:v>75.357150000000004</c:v>
                </c:pt>
                <c:pt idx="734">
                  <c:v>75.169359999999998</c:v>
                </c:pt>
                <c:pt idx="735">
                  <c:v>74.974670000000003</c:v>
                </c:pt>
                <c:pt idx="736">
                  <c:v>74.773099999999999</c:v>
                </c:pt>
                <c:pt idx="737">
                  <c:v>74.563640000000007</c:v>
                </c:pt>
                <c:pt idx="738">
                  <c:v>74.344610000000003</c:v>
                </c:pt>
                <c:pt idx="739">
                  <c:v>74.114519999999999</c:v>
                </c:pt>
                <c:pt idx="740">
                  <c:v>73.872829999999993</c:v>
                </c:pt>
                <c:pt idx="741">
                  <c:v>73.620189999999994</c:v>
                </c:pt>
                <c:pt idx="742">
                  <c:v>73.358130000000003</c:v>
                </c:pt>
                <c:pt idx="743">
                  <c:v>73.088210000000004</c:v>
                </c:pt>
                <c:pt idx="744">
                  <c:v>72.810959999999994</c:v>
                </c:pt>
                <c:pt idx="745">
                  <c:v>72.525530000000003</c:v>
                </c:pt>
                <c:pt idx="746">
                  <c:v>72.230109999999996</c:v>
                </c:pt>
                <c:pt idx="747">
                  <c:v>71.922669999999997</c:v>
                </c:pt>
                <c:pt idx="748">
                  <c:v>71.602019999999996</c:v>
                </c:pt>
                <c:pt idx="749">
                  <c:v>71.268169999999998</c:v>
                </c:pt>
                <c:pt idx="750">
                  <c:v>70.921940000000006</c:v>
                </c:pt>
                <c:pt idx="751">
                  <c:v>70.5642</c:v>
                </c:pt>
                <c:pt idx="752">
                  <c:v>70.195139999999995</c:v>
                </c:pt>
                <c:pt idx="753">
                  <c:v>69.814310000000006</c:v>
                </c:pt>
                <c:pt idx="754">
                  <c:v>69.421700000000001</c:v>
                </c:pt>
                <c:pt idx="755">
                  <c:v>69.019329999999997</c:v>
                </c:pt>
                <c:pt idx="756">
                  <c:v>68.612790000000004</c:v>
                </c:pt>
                <c:pt idx="757">
                  <c:v>68.211460000000002</c:v>
                </c:pt>
                <c:pt idx="758">
                  <c:v>67.827510000000004</c:v>
                </c:pt>
                <c:pt idx="759">
                  <c:v>67.473669999999998</c:v>
                </c:pt>
                <c:pt idx="760">
                  <c:v>67.160589999999999</c:v>
                </c:pt>
                <c:pt idx="761">
                  <c:v>66.895120000000006</c:v>
                </c:pt>
                <c:pt idx="762">
                  <c:v>66.679860000000005</c:v>
                </c:pt>
                <c:pt idx="763">
                  <c:v>66.513689999999997</c:v>
                </c:pt>
                <c:pt idx="764">
                  <c:v>66.393029999999996</c:v>
                </c:pt>
                <c:pt idx="765">
                  <c:v>66.312340000000006</c:v>
                </c:pt>
                <c:pt idx="766">
                  <c:v>66.264330000000001</c:v>
                </c:pt>
                <c:pt idx="767">
                  <c:v>66.239320000000006</c:v>
                </c:pt>
                <c:pt idx="768">
                  <c:v>66.225530000000006</c:v>
                </c:pt>
                <c:pt idx="769">
                  <c:v>66.209950000000006</c:v>
                </c:pt>
                <c:pt idx="770">
                  <c:v>66.180099999999996</c:v>
                </c:pt>
                <c:pt idx="771">
                  <c:v>66.126369999999994</c:v>
                </c:pt>
                <c:pt idx="772">
                  <c:v>66.043430000000001</c:v>
                </c:pt>
                <c:pt idx="773">
                  <c:v>65.930509999999998</c:v>
                </c:pt>
                <c:pt idx="774">
                  <c:v>65.790180000000007</c:v>
                </c:pt>
                <c:pt idx="775">
                  <c:v>65.626369999999994</c:v>
                </c:pt>
                <c:pt idx="776">
                  <c:v>65.442570000000003</c:v>
                </c:pt>
                <c:pt idx="777">
                  <c:v>65.240799999999993</c:v>
                </c:pt>
                <c:pt idx="778">
                  <c:v>65.022130000000004</c:v>
                </c:pt>
                <c:pt idx="779">
                  <c:v>64.787899999999993</c:v>
                </c:pt>
                <c:pt idx="780">
                  <c:v>64.540930000000003</c:v>
                </c:pt>
                <c:pt idx="781">
                  <c:v>64.285839999999993</c:v>
                </c:pt>
                <c:pt idx="782">
                  <c:v>64.02816</c:v>
                </c:pt>
                <c:pt idx="783">
                  <c:v>63.772489999999998</c:v>
                </c:pt>
                <c:pt idx="784">
                  <c:v>63.52111</c:v>
                </c:pt>
                <c:pt idx="785">
                  <c:v>63.273330000000001</c:v>
                </c:pt>
                <c:pt idx="786">
                  <c:v>63.026699999999998</c:v>
                </c:pt>
                <c:pt idx="787">
                  <c:v>62.778489999999998</c:v>
                </c:pt>
                <c:pt idx="788">
                  <c:v>62.527630000000002</c:v>
                </c:pt>
                <c:pt idx="789">
                  <c:v>62.274990000000003</c:v>
                </c:pt>
                <c:pt idx="790">
                  <c:v>62.022799999999997</c:v>
                </c:pt>
                <c:pt idx="791">
                  <c:v>61.772620000000003</c:v>
                </c:pt>
                <c:pt idx="792">
                  <c:v>61.52393</c:v>
                </c:pt>
                <c:pt idx="793">
                  <c:v>61.273609999999998</c:v>
                </c:pt>
                <c:pt idx="794">
                  <c:v>61.017099999999999</c:v>
                </c:pt>
                <c:pt idx="795">
                  <c:v>60.750169999999997</c:v>
                </c:pt>
                <c:pt idx="796">
                  <c:v>60.470829999999999</c:v>
                </c:pt>
                <c:pt idx="797">
                  <c:v>60.179589999999997</c:v>
                </c:pt>
                <c:pt idx="798">
                  <c:v>59.878689999999999</c:v>
                </c:pt>
                <c:pt idx="799">
                  <c:v>59.569870000000002</c:v>
                </c:pt>
                <c:pt idx="800">
                  <c:v>59.252859999999998</c:v>
                </c:pt>
                <c:pt idx="801">
                  <c:v>58.924799999999998</c:v>
                </c:pt>
                <c:pt idx="802">
                  <c:v>58.581470000000003</c:v>
                </c:pt>
                <c:pt idx="803">
                  <c:v>58.219430000000003</c:v>
                </c:pt>
                <c:pt idx="804">
                  <c:v>57.837989999999998</c:v>
                </c:pt>
                <c:pt idx="805">
                  <c:v>57.439660000000003</c:v>
                </c:pt>
                <c:pt idx="806">
                  <c:v>57.029049999999998</c:v>
                </c:pt>
                <c:pt idx="807">
                  <c:v>56.610419999999998</c:v>
                </c:pt>
                <c:pt idx="808">
                  <c:v>56.185650000000003</c:v>
                </c:pt>
                <c:pt idx="809">
                  <c:v>55.753410000000002</c:v>
                </c:pt>
                <c:pt idx="810">
                  <c:v>55.310409999999997</c:v>
                </c:pt>
                <c:pt idx="811">
                  <c:v>54.853529999999999</c:v>
                </c:pt>
                <c:pt idx="812">
                  <c:v>54.382129999999997</c:v>
                </c:pt>
                <c:pt idx="813">
                  <c:v>53.89846</c:v>
                </c:pt>
                <c:pt idx="814">
                  <c:v>53.406610000000001</c:v>
                </c:pt>
                <c:pt idx="815">
                  <c:v>52.909930000000003</c:v>
                </c:pt>
                <c:pt idx="816">
                  <c:v>52.409019999999998</c:v>
                </c:pt>
                <c:pt idx="817">
                  <c:v>51.901159999999997</c:v>
                </c:pt>
                <c:pt idx="818">
                  <c:v>51.38194</c:v>
                </c:pt>
                <c:pt idx="819">
                  <c:v>50.848019999999998</c:v>
                </c:pt>
                <c:pt idx="820">
                  <c:v>50.299669999999999</c:v>
                </c:pt>
                <c:pt idx="821">
                  <c:v>49.741340000000001</c:v>
                </c:pt>
                <c:pt idx="822">
                  <c:v>49.180160000000001</c:v>
                </c:pt>
                <c:pt idx="823">
                  <c:v>48.622900000000001</c:v>
                </c:pt>
                <c:pt idx="824">
                  <c:v>48.0732</c:v>
                </c:pt>
                <c:pt idx="825">
                  <c:v>47.530859999999997</c:v>
                </c:pt>
                <c:pt idx="826">
                  <c:v>46.993470000000002</c:v>
                </c:pt>
                <c:pt idx="827">
                  <c:v>46.459409999999998</c:v>
                </c:pt>
                <c:pt idx="828">
                  <c:v>45.930639999999997</c:v>
                </c:pt>
                <c:pt idx="829">
                  <c:v>45.4133</c:v>
                </c:pt>
                <c:pt idx="830">
                  <c:v>44.915860000000002</c:v>
                </c:pt>
                <c:pt idx="831">
                  <c:v>44.445630000000001</c:v>
                </c:pt>
                <c:pt idx="832">
                  <c:v>44.005890000000001</c:v>
                </c:pt>
                <c:pt idx="833">
                  <c:v>43.595019999999998</c:v>
                </c:pt>
                <c:pt idx="834">
                  <c:v>43.208590000000001</c:v>
                </c:pt>
                <c:pt idx="835">
                  <c:v>42.842730000000003</c:v>
                </c:pt>
                <c:pt idx="836">
                  <c:v>42.497340000000001</c:v>
                </c:pt>
                <c:pt idx="837">
                  <c:v>42.176540000000003</c:v>
                </c:pt>
                <c:pt idx="838">
                  <c:v>41.886800000000001</c:v>
                </c:pt>
                <c:pt idx="839">
                  <c:v>41.633119999999998</c:v>
                </c:pt>
                <c:pt idx="840">
                  <c:v>41.41619</c:v>
                </c:pt>
                <c:pt idx="841">
                  <c:v>41.231589999999997</c:v>
                </c:pt>
                <c:pt idx="842">
                  <c:v>41.072360000000003</c:v>
                </c:pt>
                <c:pt idx="843">
                  <c:v>40.932589999999998</c:v>
                </c:pt>
                <c:pt idx="844">
                  <c:v>40.810670000000002</c:v>
                </c:pt>
                <c:pt idx="845">
                  <c:v>40.709760000000003</c:v>
                </c:pt>
                <c:pt idx="846">
                  <c:v>40.635509999999996</c:v>
                </c:pt>
                <c:pt idx="847">
                  <c:v>40.592100000000002</c:v>
                </c:pt>
                <c:pt idx="848">
                  <c:v>40.579270000000001</c:v>
                </c:pt>
                <c:pt idx="849">
                  <c:v>40.591650000000001</c:v>
                </c:pt>
                <c:pt idx="850">
                  <c:v>40.62133</c:v>
                </c:pt>
                <c:pt idx="851">
                  <c:v>40.66169</c:v>
                </c:pt>
                <c:pt idx="852">
                  <c:v>40.710529999999999</c:v>
                </c:pt>
                <c:pt idx="853">
                  <c:v>40.770499999999998</c:v>
                </c:pt>
                <c:pt idx="854">
                  <c:v>40.846690000000002</c:v>
                </c:pt>
                <c:pt idx="855">
                  <c:v>40.942749999999997</c:v>
                </c:pt>
                <c:pt idx="856">
                  <c:v>41.057769999999998</c:v>
                </c:pt>
                <c:pt idx="857">
                  <c:v>41.185940000000002</c:v>
                </c:pt>
                <c:pt idx="858">
                  <c:v>41.319090000000003</c:v>
                </c:pt>
                <c:pt idx="859">
                  <c:v>41.450479999999999</c:v>
                </c:pt>
                <c:pt idx="860">
                  <c:v>41.578090000000003</c:v>
                </c:pt>
                <c:pt idx="861">
                  <c:v>41.704830000000001</c:v>
                </c:pt>
                <c:pt idx="862">
                  <c:v>41.836300000000001</c:v>
                </c:pt>
                <c:pt idx="863">
                  <c:v>41.976759999999999</c:v>
                </c:pt>
                <c:pt idx="864">
                  <c:v>42.126179999999998</c:v>
                </c:pt>
                <c:pt idx="865">
                  <c:v>42.279670000000003</c:v>
                </c:pt>
                <c:pt idx="866">
                  <c:v>42.430030000000002</c:v>
                </c:pt>
                <c:pt idx="867">
                  <c:v>42.571599999999997</c:v>
                </c:pt>
                <c:pt idx="868">
                  <c:v>42.703319999999998</c:v>
                </c:pt>
                <c:pt idx="869">
                  <c:v>42.8292</c:v>
                </c:pt>
                <c:pt idx="870">
                  <c:v>42.956099999999999</c:v>
                </c:pt>
                <c:pt idx="871">
                  <c:v>43.089860000000002</c:v>
                </c:pt>
                <c:pt idx="872">
                  <c:v>43.23236</c:v>
                </c:pt>
                <c:pt idx="873">
                  <c:v>43.380929999999999</c:v>
                </c:pt>
                <c:pt idx="874">
                  <c:v>43.530760000000001</c:v>
                </c:pt>
                <c:pt idx="875">
                  <c:v>43.6785</c:v>
                </c:pt>
                <c:pt idx="876">
                  <c:v>43.825240000000001</c:v>
                </c:pt>
                <c:pt idx="877">
                  <c:v>43.97683</c:v>
                </c:pt>
                <c:pt idx="878">
                  <c:v>44.141620000000003</c:v>
                </c:pt>
                <c:pt idx="879">
                  <c:v>44.32667</c:v>
                </c:pt>
                <c:pt idx="880">
                  <c:v>44.534770000000002</c:v>
                </c:pt>
                <c:pt idx="881">
                  <c:v>44.763939999999998</c:v>
                </c:pt>
                <c:pt idx="882">
                  <c:v>45.009720000000002</c:v>
                </c:pt>
                <c:pt idx="883">
                  <c:v>45.268749999999997</c:v>
                </c:pt>
                <c:pt idx="884">
                  <c:v>45.541629999999998</c:v>
                </c:pt>
                <c:pt idx="885">
                  <c:v>45.833199999999998</c:v>
                </c:pt>
                <c:pt idx="886">
                  <c:v>46.150350000000003</c:v>
                </c:pt>
                <c:pt idx="887">
                  <c:v>46.498370000000001</c:v>
                </c:pt>
                <c:pt idx="888">
                  <c:v>46.878219999999999</c:v>
                </c:pt>
                <c:pt idx="889">
                  <c:v>47.286169999999998</c:v>
                </c:pt>
                <c:pt idx="890">
                  <c:v>47.71611</c:v>
                </c:pt>
                <c:pt idx="891">
                  <c:v>48.162939999999999</c:v>
                </c:pt>
                <c:pt idx="892">
                  <c:v>48.625239999999998</c:v>
                </c:pt>
                <c:pt idx="893">
                  <c:v>49.105429999999998</c:v>
                </c:pt>
                <c:pt idx="894">
                  <c:v>49.607619999999997</c:v>
                </c:pt>
                <c:pt idx="895">
                  <c:v>50.134219999999999</c:v>
                </c:pt>
                <c:pt idx="896">
                  <c:v>50.683669999999999</c:v>
                </c:pt>
                <c:pt idx="897">
                  <c:v>51.250100000000003</c:v>
                </c:pt>
                <c:pt idx="898">
                  <c:v>51.825760000000002</c:v>
                </c:pt>
                <c:pt idx="899">
                  <c:v>52.404060000000001</c:v>
                </c:pt>
                <c:pt idx="900">
                  <c:v>52.982030000000002</c:v>
                </c:pt>
                <c:pt idx="901">
                  <c:v>53.560339999999997</c:v>
                </c:pt>
                <c:pt idx="902">
                  <c:v>54.141489999999997</c:v>
                </c:pt>
                <c:pt idx="903">
                  <c:v>54.726730000000003</c:v>
                </c:pt>
                <c:pt idx="904">
                  <c:v>55.313980000000001</c:v>
                </c:pt>
                <c:pt idx="905">
                  <c:v>55.897790000000001</c:v>
                </c:pt>
                <c:pt idx="906">
                  <c:v>56.471209999999999</c:v>
                </c:pt>
                <c:pt idx="907">
                  <c:v>57.028530000000003</c:v>
                </c:pt>
                <c:pt idx="908">
                  <c:v>57.567419999999998</c:v>
                </c:pt>
                <c:pt idx="909">
                  <c:v>58.08907</c:v>
                </c:pt>
                <c:pt idx="910">
                  <c:v>58.596499999999999</c:v>
                </c:pt>
                <c:pt idx="911">
                  <c:v>59.092059999999996</c:v>
                </c:pt>
                <c:pt idx="912">
                  <c:v>59.575490000000002</c:v>
                </c:pt>
                <c:pt idx="913">
                  <c:v>60.043709999999997</c:v>
                </c:pt>
                <c:pt idx="914">
                  <c:v>60.492370000000001</c:v>
                </c:pt>
                <c:pt idx="915">
                  <c:v>60.918120000000002</c:v>
                </c:pt>
                <c:pt idx="916">
                  <c:v>61.320349999999998</c:v>
                </c:pt>
                <c:pt idx="917">
                  <c:v>61.701349999999998</c:v>
                </c:pt>
                <c:pt idx="918">
                  <c:v>62.064869999999999</c:v>
                </c:pt>
                <c:pt idx="919">
                  <c:v>62.414009999999998</c:v>
                </c:pt>
                <c:pt idx="920">
                  <c:v>62.749339999999997</c:v>
                </c:pt>
                <c:pt idx="921">
                  <c:v>63.0687</c:v>
                </c:pt>
                <c:pt idx="922">
                  <c:v>63.368400000000001</c:v>
                </c:pt>
                <c:pt idx="923">
                  <c:v>63.645139999999998</c:v>
                </c:pt>
                <c:pt idx="924">
                  <c:v>63.89772</c:v>
                </c:pt>
                <c:pt idx="925">
                  <c:v>64.127210000000005</c:v>
                </c:pt>
                <c:pt idx="926">
                  <c:v>64.335899999999995</c:v>
                </c:pt>
                <c:pt idx="927">
                  <c:v>64.525360000000006</c:v>
                </c:pt>
                <c:pt idx="928">
                  <c:v>64.695040000000006</c:v>
                </c:pt>
                <c:pt idx="929">
                  <c:v>64.841930000000005</c:v>
                </c:pt>
                <c:pt idx="930">
                  <c:v>64.961910000000003</c:v>
                </c:pt>
                <c:pt idx="931">
                  <c:v>65.051410000000004</c:v>
                </c:pt>
                <c:pt idx="932">
                  <c:v>65.109210000000004</c:v>
                </c:pt>
                <c:pt idx="933">
                  <c:v>65.136669999999995</c:v>
                </c:pt>
                <c:pt idx="934">
                  <c:v>65.136870000000002</c:v>
                </c:pt>
                <c:pt idx="935">
                  <c:v>65.112740000000002</c:v>
                </c:pt>
                <c:pt idx="936">
                  <c:v>65.065560000000005</c:v>
                </c:pt>
                <c:pt idx="937">
                  <c:v>64.994450000000001</c:v>
                </c:pt>
                <c:pt idx="938">
                  <c:v>64.897329999999997</c:v>
                </c:pt>
                <c:pt idx="939">
                  <c:v>64.772589999999994</c:v>
                </c:pt>
                <c:pt idx="940">
                  <c:v>64.620609999999999</c:v>
                </c:pt>
                <c:pt idx="941">
                  <c:v>64.444180000000003</c:v>
                </c:pt>
                <c:pt idx="942">
                  <c:v>64.247420000000005</c:v>
                </c:pt>
                <c:pt idx="943">
                  <c:v>64.034099999999995</c:v>
                </c:pt>
                <c:pt idx="944">
                  <c:v>63.805869999999999</c:v>
                </c:pt>
                <c:pt idx="945">
                  <c:v>63.56194</c:v>
                </c:pt>
                <c:pt idx="946">
                  <c:v>63.300139999999999</c:v>
                </c:pt>
                <c:pt idx="947">
                  <c:v>63.018810000000002</c:v>
                </c:pt>
                <c:pt idx="948">
                  <c:v>62.71857</c:v>
                </c:pt>
                <c:pt idx="949">
                  <c:v>62.402940000000001</c:v>
                </c:pt>
                <c:pt idx="950">
                  <c:v>62.077109999999998</c:v>
                </c:pt>
                <c:pt idx="951">
                  <c:v>61.745919999999998</c:v>
                </c:pt>
                <c:pt idx="952">
                  <c:v>61.412010000000002</c:v>
                </c:pt>
                <c:pt idx="953">
                  <c:v>61.07499</c:v>
                </c:pt>
                <c:pt idx="954">
                  <c:v>60.732750000000003</c:v>
                </c:pt>
                <c:pt idx="955">
                  <c:v>60.383420000000001</c:v>
                </c:pt>
                <c:pt idx="956">
                  <c:v>60.027430000000003</c:v>
                </c:pt>
                <c:pt idx="957">
                  <c:v>59.66807</c:v>
                </c:pt>
                <c:pt idx="958">
                  <c:v>59.31026</c:v>
                </c:pt>
                <c:pt idx="959">
                  <c:v>58.958329999999997</c:v>
                </c:pt>
                <c:pt idx="960">
                  <c:v>58.613939999999999</c:v>
                </c:pt>
                <c:pt idx="961">
                  <c:v>58.275480000000002</c:v>
                </c:pt>
                <c:pt idx="962">
                  <c:v>57.939369999999997</c:v>
                </c:pt>
                <c:pt idx="963">
                  <c:v>57.602539999999998</c:v>
                </c:pt>
                <c:pt idx="964">
                  <c:v>57.264650000000003</c:v>
                </c:pt>
                <c:pt idx="965">
                  <c:v>56.928609999999999</c:v>
                </c:pt>
                <c:pt idx="966">
                  <c:v>56.599559999999997</c:v>
                </c:pt>
                <c:pt idx="967">
                  <c:v>56.282170000000001</c:v>
                </c:pt>
                <c:pt idx="968">
                  <c:v>55.978560000000002</c:v>
                </c:pt>
                <c:pt idx="969">
                  <c:v>55.687620000000003</c:v>
                </c:pt>
                <c:pt idx="970">
                  <c:v>55.406460000000003</c:v>
                </c:pt>
                <c:pt idx="971">
                  <c:v>55.133000000000003</c:v>
                </c:pt>
                <c:pt idx="972">
                  <c:v>54.868119999999998</c:v>
                </c:pt>
                <c:pt idx="973">
                  <c:v>54.616230000000002</c:v>
                </c:pt>
                <c:pt idx="974">
                  <c:v>54.383670000000002</c:v>
                </c:pt>
                <c:pt idx="975">
                  <c:v>54.175849999999997</c:v>
                </c:pt>
                <c:pt idx="976">
                  <c:v>53.994959999999999</c:v>
                </c:pt>
                <c:pt idx="977">
                  <c:v>53.839239999999997</c:v>
                </c:pt>
                <c:pt idx="978">
                  <c:v>53.70476</c:v>
                </c:pt>
                <c:pt idx="979">
                  <c:v>53.588099999999997</c:v>
                </c:pt>
                <c:pt idx="980">
                  <c:v>53.488900000000001</c:v>
                </c:pt>
                <c:pt idx="981">
                  <c:v>53.410229999999999</c:v>
                </c:pt>
                <c:pt idx="982">
                  <c:v>53.357149999999997</c:v>
                </c:pt>
                <c:pt idx="983">
                  <c:v>53.333799999999997</c:v>
                </c:pt>
                <c:pt idx="984">
                  <c:v>53.341000000000001</c:v>
                </c:pt>
                <c:pt idx="985">
                  <c:v>53.375999999999998</c:v>
                </c:pt>
                <c:pt idx="986">
                  <c:v>53.434019999999997</c:v>
                </c:pt>
                <c:pt idx="987">
                  <c:v>53.511360000000003</c:v>
                </c:pt>
                <c:pt idx="988">
                  <c:v>53.607529999999997</c:v>
                </c:pt>
                <c:pt idx="989">
                  <c:v>53.725749999999998</c:v>
                </c:pt>
                <c:pt idx="990">
                  <c:v>53.871319999999997</c:v>
                </c:pt>
                <c:pt idx="991">
                  <c:v>54.048609999999996</c:v>
                </c:pt>
                <c:pt idx="992">
                  <c:v>54.258980000000001</c:v>
                </c:pt>
                <c:pt idx="993">
                  <c:v>54.500129999999999</c:v>
                </c:pt>
                <c:pt idx="994">
                  <c:v>54.768000000000001</c:v>
                </c:pt>
                <c:pt idx="995">
                  <c:v>55.059330000000003</c:v>
                </c:pt>
                <c:pt idx="996">
                  <c:v>55.373890000000003</c:v>
                </c:pt>
                <c:pt idx="997">
                  <c:v>55.714660000000002</c:v>
                </c:pt>
                <c:pt idx="998">
                  <c:v>56.086289999999998</c:v>
                </c:pt>
                <c:pt idx="999">
                  <c:v>56.492319999999999</c:v>
                </c:pt>
                <c:pt idx="1000">
                  <c:v>56.933340000000001</c:v>
                </c:pt>
                <c:pt idx="1001">
                  <c:v>57.406590000000001</c:v>
                </c:pt>
                <c:pt idx="1002">
                  <c:v>57.907699999999998</c:v>
                </c:pt>
                <c:pt idx="1003">
                  <c:v>58.433030000000002</c:v>
                </c:pt>
                <c:pt idx="1004">
                  <c:v>58.98151</c:v>
                </c:pt>
                <c:pt idx="1005">
                  <c:v>59.554470000000002</c:v>
                </c:pt>
                <c:pt idx="1006">
                  <c:v>60.154330000000002</c:v>
                </c:pt>
                <c:pt idx="1007">
                  <c:v>60.781950000000002</c:v>
                </c:pt>
                <c:pt idx="1008">
                  <c:v>61.435299999999998</c:v>
                </c:pt>
                <c:pt idx="1009">
                  <c:v>62.109259999999999</c:v>
                </c:pt>
                <c:pt idx="1010">
                  <c:v>62.797359999999998</c:v>
                </c:pt>
                <c:pt idx="1011">
                  <c:v>63.493960000000001</c:v>
                </c:pt>
                <c:pt idx="1012">
                  <c:v>64.195729999999998</c:v>
                </c:pt>
                <c:pt idx="1013">
                  <c:v>64.901589999999999</c:v>
                </c:pt>
                <c:pt idx="1014">
                  <c:v>65.611469999999997</c:v>
                </c:pt>
                <c:pt idx="1015">
                  <c:v>66.324330000000003</c:v>
                </c:pt>
                <c:pt idx="1016">
                  <c:v>67.036990000000003</c:v>
                </c:pt>
                <c:pt idx="1017">
                  <c:v>67.744259999999997</c:v>
                </c:pt>
                <c:pt idx="1018">
                  <c:v>68.440250000000006</c:v>
                </c:pt>
                <c:pt idx="1019">
                  <c:v>69.120189999999994</c:v>
                </c:pt>
                <c:pt idx="1020">
                  <c:v>69.78152</c:v>
                </c:pt>
                <c:pt idx="1021">
                  <c:v>70.424109999999999</c:v>
                </c:pt>
                <c:pt idx="1022">
                  <c:v>71.049030000000002</c:v>
                </c:pt>
                <c:pt idx="1023">
                  <c:v>71.657319999999999</c:v>
                </c:pt>
                <c:pt idx="1024">
                  <c:v>72.248890000000003</c:v>
                </c:pt>
                <c:pt idx="1025">
                  <c:v>72.822360000000003</c:v>
                </c:pt>
                <c:pt idx="1026">
                  <c:v>73.376069999999999</c:v>
                </c:pt>
                <c:pt idx="1027">
                  <c:v>73.908869999999993</c:v>
                </c:pt>
                <c:pt idx="1028">
                  <c:v>74.421229999999994</c:v>
                </c:pt>
                <c:pt idx="1029">
                  <c:v>74.914990000000003</c:v>
                </c:pt>
                <c:pt idx="1030">
                  <c:v>75.392809999999997</c:v>
                </c:pt>
                <c:pt idx="1031">
                  <c:v>75.857079999999996</c:v>
                </c:pt>
                <c:pt idx="1032">
                  <c:v>76.309150000000002</c:v>
                </c:pt>
                <c:pt idx="1033">
                  <c:v>76.749179999999996</c:v>
                </c:pt>
                <c:pt idx="1034">
                  <c:v>77.17662</c:v>
                </c:pt>
                <c:pt idx="1035">
                  <c:v>77.591030000000003</c:v>
                </c:pt>
                <c:pt idx="1036">
                  <c:v>77.992570000000001</c:v>
                </c:pt>
                <c:pt idx="1037">
                  <c:v>78.382130000000004</c:v>
                </c:pt>
                <c:pt idx="1038">
                  <c:v>78.760959999999997</c:v>
                </c:pt>
                <c:pt idx="1039">
                  <c:v>79.12997</c:v>
                </c:pt>
                <c:pt idx="1040">
                  <c:v>79.489230000000006</c:v>
                </c:pt>
                <c:pt idx="1041">
                  <c:v>79.838030000000003</c:v>
                </c:pt>
                <c:pt idx="1042">
                  <c:v>80.175169999999994</c:v>
                </c:pt>
                <c:pt idx="1043">
                  <c:v>80.499529999999993</c:v>
                </c:pt>
                <c:pt idx="1044">
                  <c:v>80.810500000000005</c:v>
                </c:pt>
                <c:pt idx="1045">
                  <c:v>81.108000000000004</c:v>
                </c:pt>
                <c:pt idx="1046">
                  <c:v>81.392430000000004</c:v>
                </c:pt>
                <c:pt idx="1047">
                  <c:v>81.664050000000003</c:v>
                </c:pt>
                <c:pt idx="1048">
                  <c:v>81.922759999999997</c:v>
                </c:pt>
                <c:pt idx="1049">
                  <c:v>82.167910000000006</c:v>
                </c:pt>
                <c:pt idx="1050">
                  <c:v>82.398629999999997</c:v>
                </c:pt>
                <c:pt idx="1051">
                  <c:v>82.613969999999995</c:v>
                </c:pt>
                <c:pt idx="1052">
                  <c:v>82.813280000000006</c:v>
                </c:pt>
                <c:pt idx="1053">
                  <c:v>82.99633</c:v>
                </c:pt>
                <c:pt idx="1054">
                  <c:v>83.163250000000005</c:v>
                </c:pt>
                <c:pt idx="1055">
                  <c:v>83.314130000000006</c:v>
                </c:pt>
                <c:pt idx="1056">
                  <c:v>83.448999999999998</c:v>
                </c:pt>
                <c:pt idx="1057">
                  <c:v>83.567549999999997</c:v>
                </c:pt>
                <c:pt idx="1058">
                  <c:v>83.669399999999996</c:v>
                </c:pt>
                <c:pt idx="1059">
                  <c:v>83.754180000000005</c:v>
                </c:pt>
                <c:pt idx="1060">
                  <c:v>83.82199</c:v>
                </c:pt>
                <c:pt idx="1061">
                  <c:v>83.873329999999996</c:v>
                </c:pt>
                <c:pt idx="1062">
                  <c:v>83.909270000000006</c:v>
                </c:pt>
                <c:pt idx="1063">
                  <c:v>83.931060000000002</c:v>
                </c:pt>
                <c:pt idx="1064">
                  <c:v>83.939819999999997</c:v>
                </c:pt>
                <c:pt idx="1065">
                  <c:v>83.93629</c:v>
                </c:pt>
                <c:pt idx="1066">
                  <c:v>83.920779999999993</c:v>
                </c:pt>
                <c:pt idx="1067">
                  <c:v>83.893410000000003</c:v>
                </c:pt>
                <c:pt idx="1068">
                  <c:v>83.85427</c:v>
                </c:pt>
                <c:pt idx="1069">
                  <c:v>83.803870000000003</c:v>
                </c:pt>
                <c:pt idx="1070">
                  <c:v>83.74306</c:v>
                </c:pt>
                <c:pt idx="1071">
                  <c:v>83.672870000000003</c:v>
                </c:pt>
                <c:pt idx="1072">
                  <c:v>83.594160000000002</c:v>
                </c:pt>
                <c:pt idx="1073">
                  <c:v>83.507390000000001</c:v>
                </c:pt>
                <c:pt idx="1074">
                  <c:v>83.412580000000005</c:v>
                </c:pt>
                <c:pt idx="1075">
                  <c:v>83.309529999999995</c:v>
                </c:pt>
                <c:pt idx="1076">
                  <c:v>83.198269999999994</c:v>
                </c:pt>
                <c:pt idx="1077">
                  <c:v>83.079279999999997</c:v>
                </c:pt>
                <c:pt idx="1078">
                  <c:v>82.953670000000002</c:v>
                </c:pt>
                <c:pt idx="1079">
                  <c:v>82.822739999999996</c:v>
                </c:pt>
                <c:pt idx="1080">
                  <c:v>82.687420000000003</c:v>
                </c:pt>
                <c:pt idx="1081">
                  <c:v>82.547970000000007</c:v>
                </c:pt>
                <c:pt idx="1082">
                  <c:v>82.403689999999997</c:v>
                </c:pt>
                <c:pt idx="1083">
                  <c:v>82.253439999999998</c:v>
                </c:pt>
                <c:pt idx="1084">
                  <c:v>82.096109999999996</c:v>
                </c:pt>
                <c:pt idx="1085">
                  <c:v>81.931340000000006</c:v>
                </c:pt>
                <c:pt idx="1086">
                  <c:v>81.760009999999994</c:v>
                </c:pt>
                <c:pt idx="1087">
                  <c:v>81.58408</c:v>
                </c:pt>
                <c:pt idx="1088">
                  <c:v>81.406670000000005</c:v>
                </c:pt>
                <c:pt idx="1089">
                  <c:v>81.231639999999999</c:v>
                </c:pt>
                <c:pt idx="1090">
                  <c:v>81.063460000000006</c:v>
                </c:pt>
                <c:pt idx="1091">
                  <c:v>80.907269999999997</c:v>
                </c:pt>
                <c:pt idx="1092">
                  <c:v>80.768910000000005</c:v>
                </c:pt>
                <c:pt idx="1093">
                  <c:v>80.654499999999999</c:v>
                </c:pt>
                <c:pt idx="1094">
                  <c:v>80.569980000000001</c:v>
                </c:pt>
                <c:pt idx="1095">
                  <c:v>80.519959999999998</c:v>
                </c:pt>
                <c:pt idx="1096">
                  <c:v>80.506879999999995</c:v>
                </c:pt>
                <c:pt idx="1097">
                  <c:v>80.530559999999994</c:v>
                </c:pt>
                <c:pt idx="1098">
                  <c:v>80.588489999999993</c:v>
                </c:pt>
                <c:pt idx="1099">
                  <c:v>80.676580000000001</c:v>
                </c:pt>
                <c:pt idx="1100">
                  <c:v>80.790239999999997</c:v>
                </c:pt>
                <c:pt idx="1101">
                  <c:v>80.924819999999997</c:v>
                </c:pt>
                <c:pt idx="1102">
                  <c:v>81.076120000000003</c:v>
                </c:pt>
                <c:pt idx="1103">
                  <c:v>81.240009999999998</c:v>
                </c:pt>
                <c:pt idx="1104">
                  <c:v>81.41234</c:v>
                </c:pt>
                <c:pt idx="1105">
                  <c:v>81.588819999999998</c:v>
                </c:pt>
                <c:pt idx="1106">
                  <c:v>81.765370000000004</c:v>
                </c:pt>
                <c:pt idx="1107">
                  <c:v>81.938429999999997</c:v>
                </c:pt>
                <c:pt idx="1108">
                  <c:v>82.105459999999994</c:v>
                </c:pt>
                <c:pt idx="1109">
                  <c:v>82.264679999999998</c:v>
                </c:pt>
                <c:pt idx="1110">
                  <c:v>82.415980000000005</c:v>
                </c:pt>
                <c:pt idx="1111">
                  <c:v>82.559380000000004</c:v>
                </c:pt>
                <c:pt idx="1112">
                  <c:v>82.694959999999995</c:v>
                </c:pt>
                <c:pt idx="1113">
                  <c:v>82.822299999999998</c:v>
                </c:pt>
                <c:pt idx="1114">
                  <c:v>82.940719999999999</c:v>
                </c:pt>
                <c:pt idx="1115">
                  <c:v>83.049459999999996</c:v>
                </c:pt>
                <c:pt idx="1116">
                  <c:v>83.148030000000006</c:v>
                </c:pt>
                <c:pt idx="1117">
                  <c:v>83.236429999999999</c:v>
                </c:pt>
                <c:pt idx="1118">
                  <c:v>83.314970000000002</c:v>
                </c:pt>
                <c:pt idx="1119">
                  <c:v>83.384010000000004</c:v>
                </c:pt>
                <c:pt idx="1120">
                  <c:v>83.443550000000002</c:v>
                </c:pt>
                <c:pt idx="1121">
                  <c:v>83.492980000000003</c:v>
                </c:pt>
                <c:pt idx="1122">
                  <c:v>83.531289999999998</c:v>
                </c:pt>
                <c:pt idx="1123">
                  <c:v>83.557230000000004</c:v>
                </c:pt>
                <c:pt idx="1124">
                  <c:v>83.569869999999995</c:v>
                </c:pt>
                <c:pt idx="1125">
                  <c:v>83.568619999999996</c:v>
                </c:pt>
                <c:pt idx="1126">
                  <c:v>83.55341</c:v>
                </c:pt>
                <c:pt idx="1127">
                  <c:v>83.524280000000005</c:v>
                </c:pt>
                <c:pt idx="1128">
                  <c:v>83.481039999999993</c:v>
                </c:pt>
                <c:pt idx="1129">
                  <c:v>83.423000000000002</c:v>
                </c:pt>
                <c:pt idx="1130">
                  <c:v>83.349050000000005</c:v>
                </c:pt>
                <c:pt idx="1131">
                  <c:v>83.257800000000003</c:v>
                </c:pt>
                <c:pt idx="1132">
                  <c:v>83.148210000000006</c:v>
                </c:pt>
                <c:pt idx="1133">
                  <c:v>83.019630000000006</c:v>
                </c:pt>
                <c:pt idx="1134">
                  <c:v>82.872020000000006</c:v>
                </c:pt>
                <c:pt idx="1135">
                  <c:v>82.705539999999999</c:v>
                </c:pt>
                <c:pt idx="1136">
                  <c:v>82.520150000000001</c:v>
                </c:pt>
                <c:pt idx="1137">
                  <c:v>82.315430000000006</c:v>
                </c:pt>
                <c:pt idx="1138">
                  <c:v>82.090530000000001</c:v>
                </c:pt>
                <c:pt idx="1139">
                  <c:v>81.844759999999994</c:v>
                </c:pt>
                <c:pt idx="1140">
                  <c:v>81.578109999999995</c:v>
                </c:pt>
                <c:pt idx="1141">
                  <c:v>81.291659999999993</c:v>
                </c:pt>
                <c:pt idx="1142">
                  <c:v>80.987759999999994</c:v>
                </c:pt>
                <c:pt idx="1143">
                  <c:v>80.669460000000001</c:v>
                </c:pt>
                <c:pt idx="1144">
                  <c:v>80.339969999999994</c:v>
                </c:pt>
                <c:pt idx="1145">
                  <c:v>80.002139999999997</c:v>
                </c:pt>
                <c:pt idx="1146">
                  <c:v>79.658410000000003</c:v>
                </c:pt>
                <c:pt idx="1147">
                  <c:v>79.311260000000004</c:v>
                </c:pt>
                <c:pt idx="1148">
                  <c:v>78.96378</c:v>
                </c:pt>
                <c:pt idx="1149">
                  <c:v>78.61985</c:v>
                </c:pt>
                <c:pt idx="1150">
                  <c:v>78.284000000000006</c:v>
                </c:pt>
                <c:pt idx="1151">
                  <c:v>77.960359999999994</c:v>
                </c:pt>
                <c:pt idx="1152">
                  <c:v>77.651790000000005</c:v>
                </c:pt>
                <c:pt idx="1153">
                  <c:v>77.35915</c:v>
                </c:pt>
                <c:pt idx="1154">
                  <c:v>77.081530000000001</c:v>
                </c:pt>
                <c:pt idx="1155">
                  <c:v>76.816760000000002</c:v>
                </c:pt>
                <c:pt idx="1156">
                  <c:v>76.562399999999997</c:v>
                </c:pt>
                <c:pt idx="1157">
                  <c:v>76.316000000000003</c:v>
                </c:pt>
                <c:pt idx="1158">
                  <c:v>76.075159999999997</c:v>
                </c:pt>
                <c:pt idx="1159">
                  <c:v>75.836579999999998</c:v>
                </c:pt>
                <c:pt idx="1160">
                  <c:v>75.59563</c:v>
                </c:pt>
                <c:pt idx="1161">
                  <c:v>75.346239999999995</c:v>
                </c:pt>
                <c:pt idx="1162">
                  <c:v>75.081400000000002</c:v>
                </c:pt>
                <c:pt idx="1163">
                  <c:v>74.79468</c:v>
                </c:pt>
                <c:pt idx="1164">
                  <c:v>74.481380000000001</c:v>
                </c:pt>
                <c:pt idx="1165">
                  <c:v>74.139300000000006</c:v>
                </c:pt>
                <c:pt idx="1166">
                  <c:v>73.76858</c:v>
                </c:pt>
                <c:pt idx="1167">
                  <c:v>73.370699999999999</c:v>
                </c:pt>
                <c:pt idx="1168">
                  <c:v>72.947400000000002</c:v>
                </c:pt>
                <c:pt idx="1169">
                  <c:v>72.499790000000004</c:v>
                </c:pt>
                <c:pt idx="1170">
                  <c:v>72.028639999999996</c:v>
                </c:pt>
                <c:pt idx="1171">
                  <c:v>71.535200000000003</c:v>
                </c:pt>
                <c:pt idx="1172">
                  <c:v>71.022360000000006</c:v>
                </c:pt>
                <c:pt idx="1173">
                  <c:v>70.495009999999994</c:v>
                </c:pt>
                <c:pt idx="1174">
                  <c:v>69.959670000000003</c:v>
                </c:pt>
                <c:pt idx="1175">
                  <c:v>69.423079999999999</c:v>
                </c:pt>
                <c:pt idx="1176">
                  <c:v>68.890780000000007</c:v>
                </c:pt>
                <c:pt idx="1177">
                  <c:v>68.366439999999997</c:v>
                </c:pt>
                <c:pt idx="1178">
                  <c:v>67.852260000000001</c:v>
                </c:pt>
                <c:pt idx="1179">
                  <c:v>67.350399999999993</c:v>
                </c:pt>
                <c:pt idx="1180">
                  <c:v>66.864419999999996</c:v>
                </c:pt>
                <c:pt idx="1181">
                  <c:v>66.399789999999996</c:v>
                </c:pt>
                <c:pt idx="1182">
                  <c:v>65.963040000000007</c:v>
                </c:pt>
                <c:pt idx="1183">
                  <c:v>65.560019999999994</c:v>
                </c:pt>
                <c:pt idx="1184">
                  <c:v>65.194059999999993</c:v>
                </c:pt>
                <c:pt idx="1185">
                  <c:v>64.865380000000002</c:v>
                </c:pt>
                <c:pt idx="1186">
                  <c:v>64.572029999999998</c:v>
                </c:pt>
                <c:pt idx="1187">
                  <c:v>64.311819999999997</c:v>
                </c:pt>
                <c:pt idx="1188">
                  <c:v>64.084280000000007</c:v>
                </c:pt>
                <c:pt idx="1189">
                  <c:v>63.891289999999998</c:v>
                </c:pt>
                <c:pt idx="1190">
                  <c:v>63.736040000000003</c:v>
                </c:pt>
                <c:pt idx="1191">
                  <c:v>63.621070000000003</c:v>
                </c:pt>
                <c:pt idx="1192">
                  <c:v>63.546469999999999</c:v>
                </c:pt>
                <c:pt idx="1193">
                  <c:v>63.509219999999999</c:v>
                </c:pt>
                <c:pt idx="1194">
                  <c:v>63.5045</c:v>
                </c:pt>
                <c:pt idx="1195">
                  <c:v>63.52769</c:v>
                </c:pt>
                <c:pt idx="1196">
                  <c:v>63.576459999999997</c:v>
                </c:pt>
                <c:pt idx="1197">
                  <c:v>63.651130000000002</c:v>
                </c:pt>
                <c:pt idx="1198">
                  <c:v>63.753480000000003</c:v>
                </c:pt>
                <c:pt idx="1199">
                  <c:v>63.884700000000002</c:v>
                </c:pt>
                <c:pt idx="1200">
                  <c:v>64.043559999999999</c:v>
                </c:pt>
                <c:pt idx="1201">
                  <c:v>64.225909999999999</c:v>
                </c:pt>
                <c:pt idx="1202">
                  <c:v>64.425899999999999</c:v>
                </c:pt>
                <c:pt idx="1203">
                  <c:v>64.638080000000002</c:v>
                </c:pt>
                <c:pt idx="1204">
                  <c:v>64.859279999999998</c:v>
                </c:pt>
                <c:pt idx="1205">
                  <c:v>65.088899999999995</c:v>
                </c:pt>
                <c:pt idx="1206">
                  <c:v>65.327950000000001</c:v>
                </c:pt>
                <c:pt idx="1207">
                  <c:v>65.577039999999997</c:v>
                </c:pt>
                <c:pt idx="1208">
                  <c:v>65.834900000000005</c:v>
                </c:pt>
                <c:pt idx="1209">
                  <c:v>66.097790000000003</c:v>
                </c:pt>
                <c:pt idx="1210">
                  <c:v>66.360810000000001</c:v>
                </c:pt>
                <c:pt idx="1211">
                  <c:v>66.619640000000004</c:v>
                </c:pt>
                <c:pt idx="1212">
                  <c:v>66.872249999999994</c:v>
                </c:pt>
                <c:pt idx="1213">
                  <c:v>67.11918</c:v>
                </c:pt>
                <c:pt idx="1214">
                  <c:v>67.362520000000004</c:v>
                </c:pt>
                <c:pt idx="1215">
                  <c:v>67.604159999999993</c:v>
                </c:pt>
                <c:pt idx="1216">
                  <c:v>67.844179999999994</c:v>
                </c:pt>
                <c:pt idx="1217">
                  <c:v>68.080699999999993</c:v>
                </c:pt>
                <c:pt idx="1218">
                  <c:v>68.310649999999995</c:v>
                </c:pt>
                <c:pt idx="1219">
                  <c:v>68.531599999999997</c:v>
                </c:pt>
                <c:pt idx="1220">
                  <c:v>68.743189999999998</c:v>
                </c:pt>
                <c:pt idx="1221">
                  <c:v>68.947249999999997</c:v>
                </c:pt>
                <c:pt idx="1222">
                  <c:v>69.147059999999996</c:v>
                </c:pt>
                <c:pt idx="1223">
                  <c:v>69.345529999999997</c:v>
                </c:pt>
                <c:pt idx="1224">
                  <c:v>69.543750000000003</c:v>
                </c:pt>
                <c:pt idx="1225">
                  <c:v>69.740719999999996</c:v>
                </c:pt>
                <c:pt idx="1226">
                  <c:v>69.934209999999993</c:v>
                </c:pt>
                <c:pt idx="1227">
                  <c:v>70.122389999999996</c:v>
                </c:pt>
                <c:pt idx="1228">
                  <c:v>70.305109999999999</c:v>
                </c:pt>
                <c:pt idx="1229">
                  <c:v>70.484250000000003</c:v>
                </c:pt>
                <c:pt idx="1230">
                  <c:v>70.662850000000006</c:v>
                </c:pt>
                <c:pt idx="1231">
                  <c:v>70.84348</c:v>
                </c:pt>
                <c:pt idx="1232">
                  <c:v>71.026899999999998</c:v>
                </c:pt>
                <c:pt idx="1233">
                  <c:v>71.211780000000005</c:v>
                </c:pt>
                <c:pt idx="1234">
                  <c:v>71.395439999999994</c:v>
                </c:pt>
                <c:pt idx="1235">
                  <c:v>71.575620000000001</c:v>
                </c:pt>
                <c:pt idx="1236">
                  <c:v>71.751580000000004</c:v>
                </c:pt>
                <c:pt idx="1237">
                  <c:v>71.924509999999998</c:v>
                </c:pt>
                <c:pt idx="1238">
                  <c:v>72.096729999999994</c:v>
                </c:pt>
                <c:pt idx="1239">
                  <c:v>72.270259999999993</c:v>
                </c:pt>
                <c:pt idx="1240">
                  <c:v>72.445369999999997</c:v>
                </c:pt>
                <c:pt idx="1241">
                  <c:v>72.620429999999999</c:v>
                </c:pt>
                <c:pt idx="1242">
                  <c:v>72.792559999999995</c:v>
                </c:pt>
                <c:pt idx="1243">
                  <c:v>72.958950000000002</c:v>
                </c:pt>
                <c:pt idx="1244">
                  <c:v>73.118250000000003</c:v>
                </c:pt>
                <c:pt idx="1245">
                  <c:v>73.270679999999999</c:v>
                </c:pt>
                <c:pt idx="1246">
                  <c:v>73.417529999999999</c:v>
                </c:pt>
                <c:pt idx="1247">
                  <c:v>73.560029999999998</c:v>
                </c:pt>
                <c:pt idx="1248">
                  <c:v>73.697869999999995</c:v>
                </c:pt>
                <c:pt idx="1249">
                  <c:v>73.829269999999994</c:v>
                </c:pt>
                <c:pt idx="1250">
                  <c:v>73.951530000000005</c:v>
                </c:pt>
                <c:pt idx="1251">
                  <c:v>74.062600000000003</c:v>
                </c:pt>
                <c:pt idx="1252">
                  <c:v>74.161940000000001</c:v>
                </c:pt>
                <c:pt idx="1253">
                  <c:v>74.250900000000001</c:v>
                </c:pt>
                <c:pt idx="1254">
                  <c:v>74.332080000000005</c:v>
                </c:pt>
                <c:pt idx="1255">
                  <c:v>74.407880000000006</c:v>
                </c:pt>
                <c:pt idx="1256">
                  <c:v>74.479519999999994</c:v>
                </c:pt>
                <c:pt idx="1257">
                  <c:v>74.546459999999996</c:v>
                </c:pt>
                <c:pt idx="1258">
                  <c:v>74.607150000000004</c:v>
                </c:pt>
                <c:pt idx="1259">
                  <c:v>74.660200000000003</c:v>
                </c:pt>
                <c:pt idx="1260">
                  <c:v>74.705600000000004</c:v>
                </c:pt>
                <c:pt idx="1261">
                  <c:v>74.744929999999997</c:v>
                </c:pt>
                <c:pt idx="1262">
                  <c:v>74.780879999999996</c:v>
                </c:pt>
                <c:pt idx="1263">
                  <c:v>74.815939999999998</c:v>
                </c:pt>
                <c:pt idx="1264">
                  <c:v>74.851320000000001</c:v>
                </c:pt>
                <c:pt idx="1265">
                  <c:v>74.88655</c:v>
                </c:pt>
                <c:pt idx="1266">
                  <c:v>74.920140000000004</c:v>
                </c:pt>
                <c:pt idx="1267">
                  <c:v>74.950940000000003</c:v>
                </c:pt>
                <c:pt idx="1268">
                  <c:v>74.979280000000003</c:v>
                </c:pt>
                <c:pt idx="1269">
                  <c:v>75.007320000000007</c:v>
                </c:pt>
                <c:pt idx="1270">
                  <c:v>75.038380000000004</c:v>
                </c:pt>
                <c:pt idx="1271">
                  <c:v>75.075379999999996</c:v>
                </c:pt>
                <c:pt idx="1272">
                  <c:v>75.119870000000006</c:v>
                </c:pt>
                <c:pt idx="1273">
                  <c:v>75.171419999999998</c:v>
                </c:pt>
                <c:pt idx="1274">
                  <c:v>75.228269999999995</c:v>
                </c:pt>
                <c:pt idx="1275">
                  <c:v>75.288380000000004</c:v>
                </c:pt>
                <c:pt idx="1276">
                  <c:v>75.350719999999995</c:v>
                </c:pt>
                <c:pt idx="1277">
                  <c:v>75.415459999999996</c:v>
                </c:pt>
                <c:pt idx="1278">
                  <c:v>75.483559999999997</c:v>
                </c:pt>
                <c:pt idx="1279">
                  <c:v>75.555660000000003</c:v>
                </c:pt>
                <c:pt idx="1280">
                  <c:v>75.631079999999997</c:v>
                </c:pt>
                <c:pt idx="1281">
                  <c:v>75.707579999999993</c:v>
                </c:pt>
                <c:pt idx="1282">
                  <c:v>75.782030000000006</c:v>
                </c:pt>
                <c:pt idx="1283">
                  <c:v>75.851510000000005</c:v>
                </c:pt>
                <c:pt idx="1284">
                  <c:v>75.914569999999998</c:v>
                </c:pt>
                <c:pt idx="1285">
                  <c:v>75.971379999999996</c:v>
                </c:pt>
                <c:pt idx="1286">
                  <c:v>76.023290000000003</c:v>
                </c:pt>
                <c:pt idx="1287">
                  <c:v>76.071529999999996</c:v>
                </c:pt>
                <c:pt idx="1288">
                  <c:v>76.11627</c:v>
                </c:pt>
                <c:pt idx="1289">
                  <c:v>76.156170000000003</c:v>
                </c:pt>
                <c:pt idx="1290">
                  <c:v>76.189059999999998</c:v>
                </c:pt>
                <c:pt idx="1291">
                  <c:v>76.213300000000004</c:v>
                </c:pt>
                <c:pt idx="1292">
                  <c:v>76.22878</c:v>
                </c:pt>
                <c:pt idx="1293">
                  <c:v>76.237179999999995</c:v>
                </c:pt>
                <c:pt idx="1294">
                  <c:v>76.241420000000005</c:v>
                </c:pt>
                <c:pt idx="1295">
                  <c:v>76.244259999999997</c:v>
                </c:pt>
                <c:pt idx="1296">
                  <c:v>76.247280000000003</c:v>
                </c:pt>
                <c:pt idx="1297">
                  <c:v>76.250370000000004</c:v>
                </c:pt>
                <c:pt idx="1298">
                  <c:v>76.252409999999998</c:v>
                </c:pt>
                <c:pt idx="1299">
                  <c:v>76.252330000000001</c:v>
                </c:pt>
                <c:pt idx="1300">
                  <c:v>76.250200000000007</c:v>
                </c:pt>
                <c:pt idx="1301">
                  <c:v>76.247559999999993</c:v>
                </c:pt>
                <c:pt idx="1302">
                  <c:v>76.246920000000003</c:v>
                </c:pt>
                <c:pt idx="1303">
                  <c:v>76.250550000000004</c:v>
                </c:pt>
                <c:pt idx="1304">
                  <c:v>76.259439999999998</c:v>
                </c:pt>
                <c:pt idx="1305">
                  <c:v>76.272850000000005</c:v>
                </c:pt>
                <c:pt idx="1306">
                  <c:v>76.289010000000005</c:v>
                </c:pt>
                <c:pt idx="1307">
                  <c:v>76.306150000000002</c:v>
                </c:pt>
                <c:pt idx="1308">
                  <c:v>76.323790000000002</c:v>
                </c:pt>
                <c:pt idx="1309">
                  <c:v>76.343029999999999</c:v>
                </c:pt>
                <c:pt idx="1310">
                  <c:v>76.366039999999998</c:v>
                </c:pt>
                <c:pt idx="1311">
                  <c:v>76.395070000000004</c:v>
                </c:pt>
                <c:pt idx="1312">
                  <c:v>76.431110000000004</c:v>
                </c:pt>
                <c:pt idx="1313">
                  <c:v>76.473550000000003</c:v>
                </c:pt>
                <c:pt idx="1314">
                  <c:v>76.520740000000004</c:v>
                </c:pt>
                <c:pt idx="1315">
                  <c:v>76.571089999999998</c:v>
                </c:pt>
                <c:pt idx="1316">
                  <c:v>76.624039999999994</c:v>
                </c:pt>
                <c:pt idx="1317">
                  <c:v>76.680629999999994</c:v>
                </c:pt>
                <c:pt idx="1318">
                  <c:v>76.742729999999995</c:v>
                </c:pt>
                <c:pt idx="1319">
                  <c:v>76.812060000000002</c:v>
                </c:pt>
                <c:pt idx="1320">
                  <c:v>76.88897</c:v>
                </c:pt>
                <c:pt idx="1321">
                  <c:v>76.972120000000004</c:v>
                </c:pt>
                <c:pt idx="1322">
                  <c:v>77.059039999999996</c:v>
                </c:pt>
                <c:pt idx="1323">
                  <c:v>77.147360000000006</c:v>
                </c:pt>
                <c:pt idx="1324">
                  <c:v>77.235889999999998</c:v>
                </c:pt>
                <c:pt idx="1325">
                  <c:v>77.325100000000006</c:v>
                </c:pt>
                <c:pt idx="1326">
                  <c:v>77.416679999999999</c:v>
                </c:pt>
                <c:pt idx="1327">
                  <c:v>77.512289999999993</c:v>
                </c:pt>
                <c:pt idx="1328">
                  <c:v>77.612499999999997</c:v>
                </c:pt>
                <c:pt idx="1329">
                  <c:v>77.716269999999994</c:v>
                </c:pt>
                <c:pt idx="1330">
                  <c:v>77.821439999999996</c:v>
                </c:pt>
                <c:pt idx="1331">
                  <c:v>77.925790000000006</c:v>
                </c:pt>
                <c:pt idx="1332">
                  <c:v>78.028000000000006</c:v>
                </c:pt>
                <c:pt idx="1333">
                  <c:v>78.128050000000002</c:v>
                </c:pt>
                <c:pt idx="1334">
                  <c:v>78.226870000000005</c:v>
                </c:pt>
                <c:pt idx="1335">
                  <c:v>78.325310000000002</c:v>
                </c:pt>
                <c:pt idx="1336">
                  <c:v>78.423289999999994</c:v>
                </c:pt>
                <c:pt idx="1337">
                  <c:v>78.519369999999995</c:v>
                </c:pt>
                <c:pt idx="1338">
                  <c:v>78.611270000000005</c:v>
                </c:pt>
                <c:pt idx="1339">
                  <c:v>78.696370000000002</c:v>
                </c:pt>
                <c:pt idx="1340">
                  <c:v>78.773030000000006</c:v>
                </c:pt>
                <c:pt idx="1341">
                  <c:v>78.840969999999999</c:v>
                </c:pt>
                <c:pt idx="1342">
                  <c:v>78.900720000000007</c:v>
                </c:pt>
                <c:pt idx="1343">
                  <c:v>78.95326</c:v>
                </c:pt>
                <c:pt idx="1344">
                  <c:v>78.998639999999995</c:v>
                </c:pt>
                <c:pt idx="1345">
                  <c:v>79.035489999999996</c:v>
                </c:pt>
                <c:pt idx="1346">
                  <c:v>79.061599999999999</c:v>
                </c:pt>
                <c:pt idx="1347">
                  <c:v>79.074619999999996</c:v>
                </c:pt>
                <c:pt idx="1348">
                  <c:v>79.073239999999998</c:v>
                </c:pt>
                <c:pt idx="1349">
                  <c:v>79.057699999999997</c:v>
                </c:pt>
                <c:pt idx="1350">
                  <c:v>79.029480000000007</c:v>
                </c:pt>
                <c:pt idx="1351">
                  <c:v>78.99024</c:v>
                </c:pt>
                <c:pt idx="1352">
                  <c:v>78.940920000000006</c:v>
                </c:pt>
                <c:pt idx="1353">
                  <c:v>78.881060000000005</c:v>
                </c:pt>
                <c:pt idx="1354">
                  <c:v>78.809489999999997</c:v>
                </c:pt>
                <c:pt idx="1355">
                  <c:v>78.725250000000003</c:v>
                </c:pt>
                <c:pt idx="1356">
                  <c:v>78.628870000000006</c:v>
                </c:pt>
                <c:pt idx="1357">
                  <c:v>78.522790000000001</c:v>
                </c:pt>
                <c:pt idx="1358">
                  <c:v>78.411010000000005</c:v>
                </c:pt>
                <c:pt idx="1359">
                  <c:v>78.297730000000001</c:v>
                </c:pt>
                <c:pt idx="1360">
                  <c:v>78.186139999999995</c:v>
                </c:pt>
                <c:pt idx="1361">
                  <c:v>78.077719999999999</c:v>
                </c:pt>
                <c:pt idx="1362">
                  <c:v>77.972790000000003</c:v>
                </c:pt>
                <c:pt idx="1363">
                  <c:v>77.871530000000007</c:v>
                </c:pt>
                <c:pt idx="1364">
                  <c:v>77.775329999999997</c:v>
                </c:pt>
                <c:pt idx="1365">
                  <c:v>77.687250000000006</c:v>
                </c:pt>
                <c:pt idx="1366">
                  <c:v>77.611339999999998</c:v>
                </c:pt>
                <c:pt idx="1367">
                  <c:v>77.551559999999995</c:v>
                </c:pt>
                <c:pt idx="1368">
                  <c:v>77.510109999999997</c:v>
                </c:pt>
                <c:pt idx="1369">
                  <c:v>77.487089999999995</c:v>
                </c:pt>
                <c:pt idx="1370">
                  <c:v>77.48124</c:v>
                </c:pt>
                <c:pt idx="1371">
                  <c:v>77.490809999999996</c:v>
                </c:pt>
                <c:pt idx="1372">
                  <c:v>77.515060000000005</c:v>
                </c:pt>
                <c:pt idx="1373">
                  <c:v>77.55444</c:v>
                </c:pt>
                <c:pt idx="1374">
                  <c:v>77.610029999999995</c:v>
                </c:pt>
                <c:pt idx="1375">
                  <c:v>77.682119999999998</c:v>
                </c:pt>
                <c:pt idx="1376">
                  <c:v>77.769360000000006</c:v>
                </c:pt>
                <c:pt idx="1377">
                  <c:v>77.868709999999993</c:v>
                </c:pt>
                <c:pt idx="1378">
                  <c:v>77.976830000000007</c:v>
                </c:pt>
                <c:pt idx="1379">
                  <c:v>78.09187</c:v>
                </c:pt>
                <c:pt idx="1380">
                  <c:v>78.214780000000005</c:v>
                </c:pt>
                <c:pt idx="1381">
                  <c:v>78.349419999999995</c:v>
                </c:pt>
                <c:pt idx="1382">
                  <c:v>78.501649999999998</c:v>
                </c:pt>
                <c:pt idx="1383">
                  <c:v>78.677459999999996</c:v>
                </c:pt>
                <c:pt idx="1384">
                  <c:v>78.881429999999995</c:v>
                </c:pt>
                <c:pt idx="1385">
                  <c:v>79.115610000000004</c:v>
                </c:pt>
                <c:pt idx="1386">
                  <c:v>79.379369999999994</c:v>
                </c:pt>
                <c:pt idx="1387">
                  <c:v>79.669960000000003</c:v>
                </c:pt>
                <c:pt idx="1388">
                  <c:v>79.983350000000002</c:v>
                </c:pt>
                <c:pt idx="1389">
                  <c:v>80.314880000000002</c:v>
                </c:pt>
                <c:pt idx="1390">
                  <c:v>80.659549999999996</c:v>
                </c:pt>
                <c:pt idx="1391">
                  <c:v>81.012309999999999</c:v>
                </c:pt>
                <c:pt idx="1392">
                  <c:v>81.368269999999995</c:v>
                </c:pt>
                <c:pt idx="1393">
                  <c:v>81.722800000000007</c:v>
                </c:pt>
                <c:pt idx="1394">
                  <c:v>82.072199999999995</c:v>
                </c:pt>
                <c:pt idx="1395">
                  <c:v>82.413330000000002</c:v>
                </c:pt>
                <c:pt idx="1396">
                  <c:v>82.743970000000004</c:v>
                </c:pt>
                <c:pt idx="1397">
                  <c:v>83.06232</c:v>
                </c:pt>
                <c:pt idx="1398">
                  <c:v>83.366739999999993</c:v>
                </c:pt>
                <c:pt idx="1399">
                  <c:v>83.655659999999997</c:v>
                </c:pt>
                <c:pt idx="1400">
                  <c:v>83.927490000000006</c:v>
                </c:pt>
                <c:pt idx="1401">
                  <c:v>84.180819999999997</c:v>
                </c:pt>
                <c:pt idx="1402">
                  <c:v>84.414739999999995</c:v>
                </c:pt>
                <c:pt idx="1403">
                  <c:v>84.628889999999998</c:v>
                </c:pt>
                <c:pt idx="1404">
                  <c:v>84.823629999999994</c:v>
                </c:pt>
                <c:pt idx="1405">
                  <c:v>84.999979999999994</c:v>
                </c:pt>
                <c:pt idx="1406">
                  <c:v>85.159480000000002</c:v>
                </c:pt>
                <c:pt idx="1407">
                  <c:v>85.303920000000005</c:v>
                </c:pt>
                <c:pt idx="1408">
                  <c:v>85.435100000000006</c:v>
                </c:pt>
                <c:pt idx="1409">
                  <c:v>85.554599999999994</c:v>
                </c:pt>
                <c:pt idx="1410">
                  <c:v>85.663669999999996</c:v>
                </c:pt>
                <c:pt idx="1411">
                  <c:v>85.763329999999996</c:v>
                </c:pt>
                <c:pt idx="1412">
                  <c:v>85.854519999999994</c:v>
                </c:pt>
                <c:pt idx="1413">
                  <c:v>85.938339999999997</c:v>
                </c:pt>
                <c:pt idx="1414">
                  <c:v>86.016139999999993</c:v>
                </c:pt>
                <c:pt idx="1415">
                  <c:v>86.089309999999998</c:v>
                </c:pt>
                <c:pt idx="1416">
                  <c:v>86.159099999999995</c:v>
                </c:pt>
                <c:pt idx="1417">
                  <c:v>86.226249999999993</c:v>
                </c:pt>
                <c:pt idx="1418">
                  <c:v>86.290949999999995</c:v>
                </c:pt>
                <c:pt idx="1419">
                  <c:v>86.352959999999996</c:v>
                </c:pt>
                <c:pt idx="1420">
                  <c:v>86.412080000000003</c:v>
                </c:pt>
                <c:pt idx="1421">
                  <c:v>86.468239999999994</c:v>
                </c:pt>
                <c:pt idx="1422">
                  <c:v>86.522000000000006</c:v>
                </c:pt>
                <c:pt idx="1423">
                  <c:v>86.574200000000005</c:v>
                </c:pt>
                <c:pt idx="1424">
                  <c:v>86.625699999999995</c:v>
                </c:pt>
                <c:pt idx="1425">
                  <c:v>86.676900000000003</c:v>
                </c:pt>
                <c:pt idx="1426">
                  <c:v>86.727270000000004</c:v>
                </c:pt>
                <c:pt idx="1427">
                  <c:v>86.774429999999995</c:v>
                </c:pt>
                <c:pt idx="1428">
                  <c:v>86.814580000000007</c:v>
                </c:pt>
                <c:pt idx="1429">
                  <c:v>86.842939999999999</c:v>
                </c:pt>
                <c:pt idx="1430">
                  <c:v>86.855140000000006</c:v>
                </c:pt>
                <c:pt idx="1431">
                  <c:v>86.849369999999993</c:v>
                </c:pt>
                <c:pt idx="1432">
                  <c:v>86.826260000000005</c:v>
                </c:pt>
                <c:pt idx="1433">
                  <c:v>86.788089999999997</c:v>
                </c:pt>
                <c:pt idx="1434">
                  <c:v>86.737260000000006</c:v>
                </c:pt>
                <c:pt idx="1435">
                  <c:v>86.674710000000005</c:v>
                </c:pt>
                <c:pt idx="1436">
                  <c:v>86.600059999999999</c:v>
                </c:pt>
                <c:pt idx="1437">
                  <c:v>86.512129999999999</c:v>
                </c:pt>
                <c:pt idx="1438">
                  <c:v>86.409809999999993</c:v>
                </c:pt>
                <c:pt idx="1439">
                  <c:v>86.292270000000002</c:v>
                </c:pt>
                <c:pt idx="1440">
                  <c:v>86.159390000000002</c:v>
                </c:pt>
                <c:pt idx="1441">
                  <c:v>86.011660000000006</c:v>
                </c:pt>
                <c:pt idx="1442">
                  <c:v>85.849860000000007</c:v>
                </c:pt>
                <c:pt idx="1443">
                  <c:v>85.675200000000004</c:v>
                </c:pt>
                <c:pt idx="1444">
                  <c:v>85.489509999999996</c:v>
                </c:pt>
                <c:pt idx="1445">
                  <c:v>85.295240000000007</c:v>
                </c:pt>
                <c:pt idx="1446">
                  <c:v>85.096050000000005</c:v>
                </c:pt>
                <c:pt idx="1447">
                  <c:v>84.896320000000003</c:v>
                </c:pt>
                <c:pt idx="1448">
                  <c:v>84.700779999999995</c:v>
                </c:pt>
                <c:pt idx="1449">
                  <c:v>84.513570000000001</c:v>
                </c:pt>
                <c:pt idx="1450">
                  <c:v>84.33793</c:v>
                </c:pt>
                <c:pt idx="1451">
                  <c:v>84.176339999999996</c:v>
                </c:pt>
                <c:pt idx="1452">
                  <c:v>84.031009999999995</c:v>
                </c:pt>
                <c:pt idx="1453">
                  <c:v>83.904439999999994</c:v>
                </c:pt>
                <c:pt idx="1454">
                  <c:v>83.799760000000006</c:v>
                </c:pt>
                <c:pt idx="1455">
                  <c:v>83.720020000000005</c:v>
                </c:pt>
                <c:pt idx="1456">
                  <c:v>83.667450000000002</c:v>
                </c:pt>
                <c:pt idx="1457">
                  <c:v>83.642910000000001</c:v>
                </c:pt>
                <c:pt idx="1458">
                  <c:v>83.645560000000003</c:v>
                </c:pt>
                <c:pt idx="1459">
                  <c:v>83.673379999999995</c:v>
                </c:pt>
                <c:pt idx="1460">
                  <c:v>83.723950000000002</c:v>
                </c:pt>
                <c:pt idx="1461">
                  <c:v>83.795000000000002</c:v>
                </c:pt>
                <c:pt idx="1462">
                  <c:v>83.884609999999995</c:v>
                </c:pt>
                <c:pt idx="1463">
                  <c:v>83.990960000000001</c:v>
                </c:pt>
                <c:pt idx="1464">
                  <c:v>84.111770000000007</c:v>
                </c:pt>
                <c:pt idx="1465">
                  <c:v>84.243600000000001</c:v>
                </c:pt>
                <c:pt idx="1466">
                  <c:v>84.382310000000004</c:v>
                </c:pt>
                <c:pt idx="1467">
                  <c:v>84.522999999999996</c:v>
                </c:pt>
                <c:pt idx="1468">
                  <c:v>84.66122</c:v>
                </c:pt>
                <c:pt idx="1469">
                  <c:v>84.793520000000001</c:v>
                </c:pt>
                <c:pt idx="1470">
                  <c:v>84.917829999999995</c:v>
                </c:pt>
                <c:pt idx="1471">
                  <c:v>85.033739999999995</c:v>
                </c:pt>
                <c:pt idx="1472">
                  <c:v>85.141720000000007</c:v>
                </c:pt>
                <c:pt idx="1473">
                  <c:v>85.242339999999999</c:v>
                </c:pt>
                <c:pt idx="1474">
                  <c:v>85.335629999999995</c:v>
                </c:pt>
                <c:pt idx="1475">
                  <c:v>85.419910000000002</c:v>
                </c:pt>
                <c:pt idx="1476">
                  <c:v>85.491960000000006</c:v>
                </c:pt>
                <c:pt idx="1477">
                  <c:v>85.547550000000001</c:v>
                </c:pt>
                <c:pt idx="1478">
                  <c:v>85.583070000000006</c:v>
                </c:pt>
                <c:pt idx="1479">
                  <c:v>85.597539999999995</c:v>
                </c:pt>
                <c:pt idx="1480">
                  <c:v>85.593310000000002</c:v>
                </c:pt>
                <c:pt idx="1481">
                  <c:v>85.574269999999999</c:v>
                </c:pt>
                <c:pt idx="1482">
                  <c:v>85.543880000000001</c:v>
                </c:pt>
                <c:pt idx="1483">
                  <c:v>85.503590000000003</c:v>
                </c:pt>
                <c:pt idx="1484">
                  <c:v>85.453159999999997</c:v>
                </c:pt>
                <c:pt idx="1485">
                  <c:v>85.391459999999995</c:v>
                </c:pt>
                <c:pt idx="1486">
                  <c:v>85.317580000000007</c:v>
                </c:pt>
                <c:pt idx="1487">
                  <c:v>85.230689999999996</c:v>
                </c:pt>
                <c:pt idx="1488">
                  <c:v>85.130359999999996</c:v>
                </c:pt>
                <c:pt idx="1489">
                  <c:v>85.016239999999996</c:v>
                </c:pt>
                <c:pt idx="1490">
                  <c:v>84.888189999999994</c:v>
                </c:pt>
                <c:pt idx="1491">
                  <c:v>84.746799999999993</c:v>
                </c:pt>
                <c:pt idx="1492">
                  <c:v>84.594120000000004</c:v>
                </c:pt>
                <c:pt idx="1493">
                  <c:v>84.433779999999999</c:v>
                </c:pt>
                <c:pt idx="1494">
                  <c:v>84.270390000000006</c:v>
                </c:pt>
                <c:pt idx="1495">
                  <c:v>84.108509999999995</c:v>
                </c:pt>
                <c:pt idx="1496">
                  <c:v>83.950969999999998</c:v>
                </c:pt>
                <c:pt idx="1497">
                  <c:v>83.798010000000005</c:v>
                </c:pt>
                <c:pt idx="1498">
                  <c:v>83.64752</c:v>
                </c:pt>
                <c:pt idx="1499">
                  <c:v>83.495239999999995</c:v>
                </c:pt>
                <c:pt idx="1500">
                  <c:v>83.337509999999995</c:v>
                </c:pt>
                <c:pt idx="1501">
                  <c:v>83.174189999999996</c:v>
                </c:pt>
                <c:pt idx="1502">
                  <c:v>83.010350000000003</c:v>
                </c:pt>
                <c:pt idx="1503">
                  <c:v>82.85642</c:v>
                </c:pt>
                <c:pt idx="1504">
                  <c:v>82.722999999999999</c:v>
                </c:pt>
                <c:pt idx="1505">
                  <c:v>82.615589999999997</c:v>
                </c:pt>
                <c:pt idx="1506">
                  <c:v>82.533709999999999</c:v>
                </c:pt>
                <c:pt idx="1507">
                  <c:v>82.472549999999998</c:v>
                </c:pt>
                <c:pt idx="1508">
                  <c:v>82.427440000000004</c:v>
                </c:pt>
                <c:pt idx="1509">
                  <c:v>82.396469999999994</c:v>
                </c:pt>
                <c:pt idx="1510">
                  <c:v>82.380870000000002</c:v>
                </c:pt>
                <c:pt idx="1511">
                  <c:v>82.383380000000002</c:v>
                </c:pt>
                <c:pt idx="1512">
                  <c:v>82.405990000000003</c:v>
                </c:pt>
                <c:pt idx="1513">
                  <c:v>82.447940000000003</c:v>
                </c:pt>
                <c:pt idx="1514">
                  <c:v>82.505759999999995</c:v>
                </c:pt>
                <c:pt idx="1515">
                  <c:v>82.575109999999995</c:v>
                </c:pt>
                <c:pt idx="1516">
                  <c:v>82.652799999999999</c:v>
                </c:pt>
                <c:pt idx="1517">
                  <c:v>82.738010000000003</c:v>
                </c:pt>
                <c:pt idx="1518">
                  <c:v>82.832059999999998</c:v>
                </c:pt>
                <c:pt idx="1519">
                  <c:v>82.936340000000001</c:v>
                </c:pt>
                <c:pt idx="1520">
                  <c:v>83.0505</c:v>
                </c:pt>
                <c:pt idx="1521">
                  <c:v>83.171620000000004</c:v>
                </c:pt>
                <c:pt idx="1522">
                  <c:v>83.295019999999994</c:v>
                </c:pt>
                <c:pt idx="1523">
                  <c:v>83.416740000000004</c:v>
                </c:pt>
                <c:pt idx="1524">
                  <c:v>83.535560000000004</c:v>
                </c:pt>
                <c:pt idx="1525">
                  <c:v>83.65401</c:v>
                </c:pt>
                <c:pt idx="1526">
                  <c:v>83.777959999999993</c:v>
                </c:pt>
                <c:pt idx="1527">
                  <c:v>83.912639999999996</c:v>
                </c:pt>
                <c:pt idx="1528">
                  <c:v>84.059989999999999</c:v>
                </c:pt>
                <c:pt idx="1529">
                  <c:v>84.215770000000006</c:v>
                </c:pt>
                <c:pt idx="1530">
                  <c:v>84.370189999999994</c:v>
                </c:pt>
                <c:pt idx="1531">
                  <c:v>84.514179999999996</c:v>
                </c:pt>
                <c:pt idx="1532">
                  <c:v>84.642780000000002</c:v>
                </c:pt>
                <c:pt idx="1533">
                  <c:v>84.756259999999997</c:v>
                </c:pt>
                <c:pt idx="1534">
                  <c:v>84.858909999999995</c:v>
                </c:pt>
                <c:pt idx="1535">
                  <c:v>84.954470000000001</c:v>
                </c:pt>
                <c:pt idx="1536">
                  <c:v>85.045330000000007</c:v>
                </c:pt>
                <c:pt idx="1537">
                  <c:v>85.131839999999997</c:v>
                </c:pt>
                <c:pt idx="1538">
                  <c:v>85.212680000000006</c:v>
                </c:pt>
                <c:pt idx="1539">
                  <c:v>85.287279999999996</c:v>
                </c:pt>
                <c:pt idx="1540">
                  <c:v>85.356499999999997</c:v>
                </c:pt>
                <c:pt idx="1541">
                  <c:v>85.423479999999998</c:v>
                </c:pt>
                <c:pt idx="1542">
                  <c:v>85.493499999999997</c:v>
                </c:pt>
                <c:pt idx="1543">
                  <c:v>85.570329999999998</c:v>
                </c:pt>
                <c:pt idx="1544">
                  <c:v>85.654489999999996</c:v>
                </c:pt>
                <c:pt idx="1545">
                  <c:v>85.741029999999995</c:v>
                </c:pt>
                <c:pt idx="1546">
                  <c:v>85.820509999999999</c:v>
                </c:pt>
                <c:pt idx="1547">
                  <c:v>85.884839999999997</c:v>
                </c:pt>
                <c:pt idx="1548">
                  <c:v>85.929829999999995</c:v>
                </c:pt>
                <c:pt idx="1549">
                  <c:v>85.956010000000006</c:v>
                </c:pt>
                <c:pt idx="1550">
                  <c:v>85.967380000000006</c:v>
                </c:pt>
                <c:pt idx="1551">
                  <c:v>85.967600000000004</c:v>
                </c:pt>
                <c:pt idx="1552">
                  <c:v>85.959000000000003</c:v>
                </c:pt>
                <c:pt idx="1553">
                  <c:v>85.94144</c:v>
                </c:pt>
                <c:pt idx="1554">
                  <c:v>85.912599999999998</c:v>
                </c:pt>
                <c:pt idx="1555">
                  <c:v>85.870760000000004</c:v>
                </c:pt>
                <c:pt idx="1556">
                  <c:v>85.816180000000003</c:v>
                </c:pt>
                <c:pt idx="1557">
                  <c:v>85.75067</c:v>
                </c:pt>
                <c:pt idx="1558">
                  <c:v>85.676659999999998</c:v>
                </c:pt>
                <c:pt idx="1559">
                  <c:v>85.594809999999995</c:v>
                </c:pt>
                <c:pt idx="1560">
                  <c:v>85.503649999999993</c:v>
                </c:pt>
                <c:pt idx="1561">
                  <c:v>85.399280000000005</c:v>
                </c:pt>
                <c:pt idx="1562">
                  <c:v>85.275620000000004</c:v>
                </c:pt>
                <c:pt idx="1563">
                  <c:v>85.124690000000001</c:v>
                </c:pt>
                <c:pt idx="1564">
                  <c:v>84.93929</c:v>
                </c:pt>
                <c:pt idx="1565">
                  <c:v>84.716160000000002</c:v>
                </c:pt>
                <c:pt idx="1566">
                  <c:v>84.458389999999994</c:v>
                </c:pt>
                <c:pt idx="1567">
                  <c:v>84.175650000000005</c:v>
                </c:pt>
                <c:pt idx="1568">
                  <c:v>83.879519999999999</c:v>
                </c:pt>
                <c:pt idx="1569">
                  <c:v>83.578199999999995</c:v>
                </c:pt>
                <c:pt idx="1570">
                  <c:v>83.274090000000001</c:v>
                </c:pt>
                <c:pt idx="1571">
                  <c:v>82.96387</c:v>
                </c:pt>
                <c:pt idx="1572">
                  <c:v>82.641729999999995</c:v>
                </c:pt>
                <c:pt idx="1573">
                  <c:v>82.302220000000005</c:v>
                </c:pt>
                <c:pt idx="1574">
                  <c:v>81.942920000000001</c:v>
                </c:pt>
                <c:pt idx="1575">
                  <c:v>81.565709999999996</c:v>
                </c:pt>
                <c:pt idx="1576">
                  <c:v>81.177549999999997</c:v>
                </c:pt>
                <c:pt idx="1577">
                  <c:v>80.790009999999995</c:v>
                </c:pt>
                <c:pt idx="1578">
                  <c:v>80.418049999999994</c:v>
                </c:pt>
                <c:pt idx="1579">
                  <c:v>80.078109999999995</c:v>
                </c:pt>
                <c:pt idx="1580">
                  <c:v>79.786519999999996</c:v>
                </c:pt>
                <c:pt idx="1581">
                  <c:v>79.557980000000001</c:v>
                </c:pt>
                <c:pt idx="1582">
                  <c:v>79.405299999999997</c:v>
                </c:pt>
                <c:pt idx="1583">
                  <c:v>79.338790000000003</c:v>
                </c:pt>
                <c:pt idx="1584">
                  <c:v>79.365039999999993</c:v>
                </c:pt>
                <c:pt idx="1585">
                  <c:v>79.485249999999994</c:v>
                </c:pt>
                <c:pt idx="1586">
                  <c:v>79.694249999999997</c:v>
                </c:pt>
                <c:pt idx="1587">
                  <c:v>79.980080000000001</c:v>
                </c:pt>
                <c:pt idx="1588">
                  <c:v>80.327039999999997</c:v>
                </c:pt>
                <c:pt idx="1589">
                  <c:v>80.720209999999994</c:v>
                </c:pt>
                <c:pt idx="1590">
                  <c:v>81.150630000000007</c:v>
                </c:pt>
                <c:pt idx="1591">
                  <c:v>81.619489999999999</c:v>
                </c:pt>
                <c:pt idx="1592">
                  <c:v>82.13691</c:v>
                </c:pt>
                <c:pt idx="1593">
                  <c:v>82.712879999999998</c:v>
                </c:pt>
                <c:pt idx="1594">
                  <c:v>83.340350000000001</c:v>
                </c:pt>
                <c:pt idx="1595">
                  <c:v>83.980519999999999</c:v>
                </c:pt>
                <c:pt idx="1596">
                  <c:v>84.572450000000003</c:v>
                </c:pt>
                <c:pt idx="1597">
                  <c:v>85.065740000000005</c:v>
                </c:pt>
                <c:pt idx="1598">
                  <c:v>85.445340000000002</c:v>
                </c:pt>
                <c:pt idx="1599">
                  <c:v>85.728189999999998</c:v>
                </c:pt>
                <c:pt idx="1600">
                  <c:v>85.943060000000003</c:v>
                </c:pt>
                <c:pt idx="1601">
                  <c:v>86.116399999999999</c:v>
                </c:pt>
                <c:pt idx="1602">
                  <c:v>86.26773</c:v>
                </c:pt>
                <c:pt idx="1603">
                  <c:v>86.407049999999998</c:v>
                </c:pt>
                <c:pt idx="1604">
                  <c:v>86.536709999999999</c:v>
                </c:pt>
                <c:pt idx="1605">
                  <c:v>86.652630000000002</c:v>
                </c:pt>
                <c:pt idx="1606">
                  <c:v>86.747230000000002</c:v>
                </c:pt>
                <c:pt idx="1607">
                  <c:v>86.816280000000006</c:v>
                </c:pt>
                <c:pt idx="1608">
                  <c:v>86.860730000000004</c:v>
                </c:pt>
                <c:pt idx="1609">
                  <c:v>86.885319999999993</c:v>
                </c:pt>
                <c:pt idx="1610">
                  <c:v>86.895740000000004</c:v>
                </c:pt>
                <c:pt idx="1611">
                  <c:v>86.894999999999996</c:v>
                </c:pt>
                <c:pt idx="1612">
                  <c:v>86.883480000000006</c:v>
                </c:pt>
                <c:pt idx="1613">
                  <c:v>86.860259999999997</c:v>
                </c:pt>
                <c:pt idx="1614">
                  <c:v>86.823949999999996</c:v>
                </c:pt>
                <c:pt idx="1615">
                  <c:v>86.773889999999994</c:v>
                </c:pt>
                <c:pt idx="1616">
                  <c:v>86.711029999999994</c:v>
                </c:pt>
                <c:pt idx="1617">
                  <c:v>86.637630000000001</c:v>
                </c:pt>
                <c:pt idx="1618">
                  <c:v>86.556299999999993</c:v>
                </c:pt>
                <c:pt idx="1619">
                  <c:v>86.469359999999995</c:v>
                </c:pt>
                <c:pt idx="1620">
                  <c:v>86.378129999999999</c:v>
                </c:pt>
                <c:pt idx="1621">
                  <c:v>86.283510000000007</c:v>
                </c:pt>
                <c:pt idx="1622">
                  <c:v>86.187160000000006</c:v>
                </c:pt>
                <c:pt idx="1623">
                  <c:v>86.090779999999995</c:v>
                </c:pt>
                <c:pt idx="1624">
                  <c:v>85.995739999999998</c:v>
                </c:pt>
                <c:pt idx="1625">
                  <c:v>85.902280000000005</c:v>
                </c:pt>
                <c:pt idx="1626">
                  <c:v>85.808629999999994</c:v>
                </c:pt>
                <c:pt idx="1627">
                  <c:v>85.711910000000003</c:v>
                </c:pt>
                <c:pt idx="1628">
                  <c:v>85.608310000000003</c:v>
                </c:pt>
                <c:pt idx="1629">
                  <c:v>85.494349999999997</c:v>
                </c:pt>
                <c:pt idx="1630">
                  <c:v>85.369169999999997</c:v>
                </c:pt>
                <c:pt idx="1631">
                  <c:v>85.236949999999993</c:v>
                </c:pt>
                <c:pt idx="1632">
                  <c:v>85.109210000000004</c:v>
                </c:pt>
                <c:pt idx="1633">
                  <c:v>85.000010000000003</c:v>
                </c:pt>
                <c:pt idx="1634">
                  <c:v>84.916430000000005</c:v>
                </c:pt>
                <c:pt idx="1635">
                  <c:v>84.855800000000002</c:v>
                </c:pt>
                <c:pt idx="1636">
                  <c:v>84.808700000000002</c:v>
                </c:pt>
                <c:pt idx="1637">
                  <c:v>84.765529999999998</c:v>
                </c:pt>
                <c:pt idx="1638">
                  <c:v>84.720910000000003</c:v>
                </c:pt>
                <c:pt idx="1639">
                  <c:v>84.673019999999994</c:v>
                </c:pt>
                <c:pt idx="1640">
                  <c:v>84.623040000000003</c:v>
                </c:pt>
                <c:pt idx="1641">
                  <c:v>84.572810000000004</c:v>
                </c:pt>
                <c:pt idx="1642">
                  <c:v>84.522729999999996</c:v>
                </c:pt>
                <c:pt idx="1643">
                  <c:v>84.471440000000001</c:v>
                </c:pt>
                <c:pt idx="1644">
                  <c:v>84.416499999999999</c:v>
                </c:pt>
                <c:pt idx="1645">
                  <c:v>84.355649999999997</c:v>
                </c:pt>
                <c:pt idx="1646">
                  <c:v>84.288749999999993</c:v>
                </c:pt>
                <c:pt idx="1647">
                  <c:v>84.217100000000002</c:v>
                </c:pt>
                <c:pt idx="1648">
                  <c:v>84.142650000000003</c:v>
                </c:pt>
                <c:pt idx="1649">
                  <c:v>84.066000000000003</c:v>
                </c:pt>
                <c:pt idx="1650">
                  <c:v>83.984790000000004</c:v>
                </c:pt>
                <c:pt idx="1651">
                  <c:v>83.894090000000006</c:v>
                </c:pt>
                <c:pt idx="1652">
                  <c:v>83.787599999999998</c:v>
                </c:pt>
                <c:pt idx="1653">
                  <c:v>83.660489999999996</c:v>
                </c:pt>
                <c:pt idx="1654">
                  <c:v>83.513350000000003</c:v>
                </c:pt>
                <c:pt idx="1655">
                  <c:v>83.353409999999997</c:v>
                </c:pt>
                <c:pt idx="1656">
                  <c:v>83.192629999999994</c:v>
                </c:pt>
                <c:pt idx="1657">
                  <c:v>83.041449999999998</c:v>
                </c:pt>
                <c:pt idx="1658">
                  <c:v>82.903660000000002</c:v>
                </c:pt>
                <c:pt idx="1659">
                  <c:v>82.776110000000003</c:v>
                </c:pt>
                <c:pt idx="1660">
                  <c:v>82.652519999999996</c:v>
                </c:pt>
                <c:pt idx="1661">
                  <c:v>82.528220000000005</c:v>
                </c:pt>
                <c:pt idx="1662">
                  <c:v>82.403300000000002</c:v>
                </c:pt>
                <c:pt idx="1663">
                  <c:v>82.282340000000005</c:v>
                </c:pt>
                <c:pt idx="1664">
                  <c:v>82.172150000000002</c:v>
                </c:pt>
                <c:pt idx="1665">
                  <c:v>82.077359999999999</c:v>
                </c:pt>
                <c:pt idx="1666">
                  <c:v>81.997590000000002</c:v>
                </c:pt>
                <c:pt idx="1667">
                  <c:v>81.927750000000003</c:v>
                </c:pt>
                <c:pt idx="1668">
                  <c:v>81.860939999999999</c:v>
                </c:pt>
                <c:pt idx="1669">
                  <c:v>81.793689999999998</c:v>
                </c:pt>
                <c:pt idx="1670">
                  <c:v>81.730959999999996</c:v>
                </c:pt>
                <c:pt idx="1671">
                  <c:v>81.688050000000004</c:v>
                </c:pt>
                <c:pt idx="1672">
                  <c:v>81.690370000000001</c:v>
                </c:pt>
                <c:pt idx="1673">
                  <c:v>81.762730000000005</c:v>
                </c:pt>
                <c:pt idx="1674">
                  <c:v>81.906760000000006</c:v>
                </c:pt>
                <c:pt idx="1675">
                  <c:v>82.089230000000001</c:v>
                </c:pt>
                <c:pt idx="1676">
                  <c:v>82.265379999999993</c:v>
                </c:pt>
                <c:pt idx="1677">
                  <c:v>82.414670000000001</c:v>
                </c:pt>
                <c:pt idx="1678">
                  <c:v>82.543719999999993</c:v>
                </c:pt>
                <c:pt idx="1679">
                  <c:v>82.666399999999996</c:v>
                </c:pt>
                <c:pt idx="1680">
                  <c:v>82.791589999999999</c:v>
                </c:pt>
                <c:pt idx="1681">
                  <c:v>82.920929999999998</c:v>
                </c:pt>
                <c:pt idx="1682">
                  <c:v>83.051609999999997</c:v>
                </c:pt>
                <c:pt idx="1683">
                  <c:v>83.179469999999995</c:v>
                </c:pt>
                <c:pt idx="1684">
                  <c:v>83.302750000000003</c:v>
                </c:pt>
                <c:pt idx="1685">
                  <c:v>83.424160000000001</c:v>
                </c:pt>
                <c:pt idx="1686">
                  <c:v>83.551900000000003</c:v>
                </c:pt>
                <c:pt idx="1687">
                  <c:v>83.697770000000006</c:v>
                </c:pt>
                <c:pt idx="1688">
                  <c:v>83.872770000000003</c:v>
                </c:pt>
                <c:pt idx="1689">
                  <c:v>84.079939999999993</c:v>
                </c:pt>
                <c:pt idx="1690">
                  <c:v>84.308980000000005</c:v>
                </c:pt>
                <c:pt idx="1691">
                  <c:v>84.540419999999997</c:v>
                </c:pt>
                <c:pt idx="1692">
                  <c:v>84.756889999999999</c:v>
                </c:pt>
                <c:pt idx="1693">
                  <c:v>84.952569999999994</c:v>
                </c:pt>
                <c:pt idx="1694">
                  <c:v>85.133039999999994</c:v>
                </c:pt>
                <c:pt idx="1695">
                  <c:v>85.307670000000002</c:v>
                </c:pt>
                <c:pt idx="1696">
                  <c:v>85.483400000000003</c:v>
                </c:pt>
                <c:pt idx="1697">
                  <c:v>85.661910000000006</c:v>
                </c:pt>
                <c:pt idx="1698">
                  <c:v>85.840019999999996</c:v>
                </c:pt>
                <c:pt idx="1699">
                  <c:v>86.013180000000006</c:v>
                </c:pt>
                <c:pt idx="1700">
                  <c:v>86.178799999999995</c:v>
                </c:pt>
                <c:pt idx="1701">
                  <c:v>86.339979999999997</c:v>
                </c:pt>
                <c:pt idx="1702">
                  <c:v>86.508250000000004</c:v>
                </c:pt>
                <c:pt idx="1703">
                  <c:v>86.701419999999999</c:v>
                </c:pt>
                <c:pt idx="1704">
                  <c:v>86.938640000000007</c:v>
                </c:pt>
                <c:pt idx="1705">
                  <c:v>87.226770000000002</c:v>
                </c:pt>
                <c:pt idx="1706">
                  <c:v>87.545389999999998</c:v>
                </c:pt>
                <c:pt idx="1707">
                  <c:v>87.851939999999999</c:v>
                </c:pt>
                <c:pt idx="1708">
                  <c:v>88.109049999999996</c:v>
                </c:pt>
                <c:pt idx="1709">
                  <c:v>88.309079999999994</c:v>
                </c:pt>
                <c:pt idx="1710">
                  <c:v>88.471090000000004</c:v>
                </c:pt>
                <c:pt idx="1711">
                  <c:v>88.620670000000004</c:v>
                </c:pt>
                <c:pt idx="1712">
                  <c:v>88.776489999999995</c:v>
                </c:pt>
                <c:pt idx="1713">
                  <c:v>88.945449999999994</c:v>
                </c:pt>
                <c:pt idx="1714">
                  <c:v>89.123249999999999</c:v>
                </c:pt>
                <c:pt idx="1715">
                  <c:v>89.299639999999997</c:v>
                </c:pt>
                <c:pt idx="1716">
                  <c:v>89.464680000000001</c:v>
                </c:pt>
                <c:pt idx="1717">
                  <c:v>89.613730000000004</c:v>
                </c:pt>
                <c:pt idx="1718">
                  <c:v>89.748530000000002</c:v>
                </c:pt>
                <c:pt idx="1719">
                  <c:v>89.874529999999993</c:v>
                </c:pt>
                <c:pt idx="1720">
                  <c:v>89.997669999999999</c:v>
                </c:pt>
                <c:pt idx="1721">
                  <c:v>90.121750000000006</c:v>
                </c:pt>
                <c:pt idx="1722">
                  <c:v>90.246960000000001</c:v>
                </c:pt>
                <c:pt idx="1723">
                  <c:v>90.369290000000007</c:v>
                </c:pt>
                <c:pt idx="1724">
                  <c:v>90.482889999999998</c:v>
                </c:pt>
                <c:pt idx="1725">
                  <c:v>90.583079999999995</c:v>
                </c:pt>
                <c:pt idx="1726">
                  <c:v>90.668679999999995</c:v>
                </c:pt>
                <c:pt idx="1727">
                  <c:v>90.742840000000001</c:v>
                </c:pt>
                <c:pt idx="1728">
                  <c:v>90.810019999999994</c:v>
                </c:pt>
                <c:pt idx="1729">
                  <c:v>90.873199999999997</c:v>
                </c:pt>
                <c:pt idx="1730">
                  <c:v>90.933139999999995</c:v>
                </c:pt>
                <c:pt idx="1731">
                  <c:v>90.988659999999996</c:v>
                </c:pt>
                <c:pt idx="1732">
                  <c:v>91.038439999999994</c:v>
                </c:pt>
                <c:pt idx="1733">
                  <c:v>91.082759999999993</c:v>
                </c:pt>
                <c:pt idx="1734">
                  <c:v>91.12424</c:v>
                </c:pt>
                <c:pt idx="1735">
                  <c:v>91.167299999999997</c:v>
                </c:pt>
                <c:pt idx="1736">
                  <c:v>91.216319999999996</c:v>
                </c:pt>
                <c:pt idx="1737">
                  <c:v>91.273030000000006</c:v>
                </c:pt>
                <c:pt idx="1738">
                  <c:v>91.334469999999996</c:v>
                </c:pt>
                <c:pt idx="1739">
                  <c:v>91.391909999999996</c:v>
                </c:pt>
                <c:pt idx="1740">
                  <c:v>91.433800000000005</c:v>
                </c:pt>
                <c:pt idx="1741">
                  <c:v>91.450519999999997</c:v>
                </c:pt>
                <c:pt idx="1742">
                  <c:v>91.440110000000004</c:v>
                </c:pt>
                <c:pt idx="1743">
                  <c:v>91.41122</c:v>
                </c:pt>
                <c:pt idx="1744">
                  <c:v>91.376900000000006</c:v>
                </c:pt>
                <c:pt idx="1745">
                  <c:v>91.345500000000001</c:v>
                </c:pt>
                <c:pt idx="1746">
                  <c:v>91.317250000000001</c:v>
                </c:pt>
                <c:pt idx="1747">
                  <c:v>91.286230000000003</c:v>
                </c:pt>
                <c:pt idx="1748">
                  <c:v>91.24539</c:v>
                </c:pt>
                <c:pt idx="1749">
                  <c:v>91.189880000000002</c:v>
                </c:pt>
                <c:pt idx="1750">
                  <c:v>91.118769999999998</c:v>
                </c:pt>
                <c:pt idx="1751">
                  <c:v>91.033529999999999</c:v>
                </c:pt>
                <c:pt idx="1752">
                  <c:v>90.937049999999999</c:v>
                </c:pt>
                <c:pt idx="1753">
                  <c:v>90.830550000000002</c:v>
                </c:pt>
                <c:pt idx="1754">
                  <c:v>90.710390000000004</c:v>
                </c:pt>
                <c:pt idx="1755">
                  <c:v>90.567629999999994</c:v>
                </c:pt>
                <c:pt idx="1756">
                  <c:v>90.391559999999998</c:v>
                </c:pt>
                <c:pt idx="1757">
                  <c:v>90.176990000000004</c:v>
                </c:pt>
                <c:pt idx="1758">
                  <c:v>89.929209999999998</c:v>
                </c:pt>
                <c:pt idx="1759">
                  <c:v>89.659570000000002</c:v>
                </c:pt>
                <c:pt idx="1760">
                  <c:v>89.377859999999998</c:v>
                </c:pt>
                <c:pt idx="1761">
                  <c:v>89.086510000000004</c:v>
                </c:pt>
                <c:pt idx="1762">
                  <c:v>88.780349999999999</c:v>
                </c:pt>
                <c:pt idx="1763">
                  <c:v>88.452240000000003</c:v>
                </c:pt>
                <c:pt idx="1764">
                  <c:v>88.097470000000001</c:v>
                </c:pt>
                <c:pt idx="1765">
                  <c:v>87.716800000000006</c:v>
                </c:pt>
                <c:pt idx="1766">
                  <c:v>87.316909999999993</c:v>
                </c:pt>
                <c:pt idx="1767">
                  <c:v>86.907420000000002</c:v>
                </c:pt>
                <c:pt idx="1768">
                  <c:v>86.497500000000002</c:v>
                </c:pt>
                <c:pt idx="1769">
                  <c:v>86.093230000000005</c:v>
                </c:pt>
                <c:pt idx="1770">
                  <c:v>85.695589999999996</c:v>
                </c:pt>
                <c:pt idx="1771">
                  <c:v>85.299629999999993</c:v>
                </c:pt>
                <c:pt idx="1772">
                  <c:v>84.892210000000006</c:v>
                </c:pt>
                <c:pt idx="1773">
                  <c:v>84.446669999999997</c:v>
                </c:pt>
                <c:pt idx="1774">
                  <c:v>83.910970000000006</c:v>
                </c:pt>
                <c:pt idx="1775">
                  <c:v>83.190039999999996</c:v>
                </c:pt>
                <c:pt idx="1776">
                  <c:v>82.155000000000001</c:v>
                </c:pt>
                <c:pt idx="1777">
                  <c:v>80.750259999999997</c:v>
                </c:pt>
                <c:pt idx="1778">
                  <c:v>79.172340000000005</c:v>
                </c:pt>
                <c:pt idx="1779">
                  <c:v>77.785290000000003</c:v>
                </c:pt>
                <c:pt idx="1780">
                  <c:v>76.763729999999995</c:v>
                </c:pt>
                <c:pt idx="1781">
                  <c:v>76.031790000000001</c:v>
                </c:pt>
                <c:pt idx="1782">
                  <c:v>75.454250000000002</c:v>
                </c:pt>
                <c:pt idx="1783">
                  <c:v>74.941720000000004</c:v>
                </c:pt>
                <c:pt idx="1784">
                  <c:v>74.456569999999999</c:v>
                </c:pt>
                <c:pt idx="1785">
                  <c:v>73.993979999999993</c:v>
                </c:pt>
                <c:pt idx="1786">
                  <c:v>73.565770000000001</c:v>
                </c:pt>
                <c:pt idx="1787">
                  <c:v>73.188490000000002</c:v>
                </c:pt>
                <c:pt idx="1788">
                  <c:v>72.876480000000001</c:v>
                </c:pt>
                <c:pt idx="1789">
                  <c:v>72.637309999999999</c:v>
                </c:pt>
                <c:pt idx="1790">
                  <c:v>72.471940000000004</c:v>
                </c:pt>
                <c:pt idx="1791">
                  <c:v>72.379729999999995</c:v>
                </c:pt>
                <c:pt idx="1792">
                  <c:v>72.363969999999995</c:v>
                </c:pt>
                <c:pt idx="1793">
                  <c:v>72.437889999999996</c:v>
                </c:pt>
                <c:pt idx="1794">
                  <c:v>72.628929999999997</c:v>
                </c:pt>
                <c:pt idx="1795">
                  <c:v>72.973979999999997</c:v>
                </c:pt>
                <c:pt idx="1796">
                  <c:v>73.505939999999995</c:v>
                </c:pt>
                <c:pt idx="1797">
                  <c:v>74.223820000000003</c:v>
                </c:pt>
                <c:pt idx="1798">
                  <c:v>75.065119999999993</c:v>
                </c:pt>
                <c:pt idx="1799">
                  <c:v>75.919700000000006</c:v>
                </c:pt>
                <c:pt idx="1800">
                  <c:v>76.68486</c:v>
                </c:pt>
                <c:pt idx="1801">
                  <c:v>77.315219999999997</c:v>
                </c:pt>
                <c:pt idx="1802">
                  <c:v>77.826560000000001</c:v>
                </c:pt>
                <c:pt idx="1803">
                  <c:v>78.267449999999997</c:v>
                </c:pt>
                <c:pt idx="1804">
                  <c:v>78.697410000000005</c:v>
                </c:pt>
                <c:pt idx="1805">
                  <c:v>79.171490000000006</c:v>
                </c:pt>
                <c:pt idx="1806">
                  <c:v>79.720730000000003</c:v>
                </c:pt>
                <c:pt idx="1807">
                  <c:v>80.325249999999997</c:v>
                </c:pt>
                <c:pt idx="1808">
                  <c:v>80.903099999999995</c:v>
                </c:pt>
                <c:pt idx="1809">
                  <c:v>81.358410000000006</c:v>
                </c:pt>
                <c:pt idx="1810">
                  <c:v>81.652529999999999</c:v>
                </c:pt>
                <c:pt idx="1811">
                  <c:v>81.810450000000003</c:v>
                </c:pt>
                <c:pt idx="1812">
                  <c:v>81.876459999999994</c:v>
                </c:pt>
                <c:pt idx="1813">
                  <c:v>81.882949999999994</c:v>
                </c:pt>
                <c:pt idx="1814">
                  <c:v>81.846689999999995</c:v>
                </c:pt>
                <c:pt idx="1815">
                  <c:v>81.775189999999995</c:v>
                </c:pt>
                <c:pt idx="1816">
                  <c:v>81.674229999999994</c:v>
                </c:pt>
                <c:pt idx="1817">
                  <c:v>81.551280000000006</c:v>
                </c:pt>
                <c:pt idx="1818">
                  <c:v>81.414510000000007</c:v>
                </c:pt>
                <c:pt idx="1819">
                  <c:v>81.26979</c:v>
                </c:pt>
                <c:pt idx="1820">
                  <c:v>81.118639999999999</c:v>
                </c:pt>
                <c:pt idx="1821">
                  <c:v>80.959829999999997</c:v>
                </c:pt>
                <c:pt idx="1822">
                  <c:v>80.793430000000001</c:v>
                </c:pt>
                <c:pt idx="1823">
                  <c:v>80.62406</c:v>
                </c:pt>
                <c:pt idx="1824">
                  <c:v>80.459370000000007</c:v>
                </c:pt>
                <c:pt idx="1825">
                  <c:v>80.306420000000003</c:v>
                </c:pt>
                <c:pt idx="1826">
                  <c:v>80.168459999999996</c:v>
                </c:pt>
                <c:pt idx="1827">
                  <c:v>80.041569999999993</c:v>
                </c:pt>
                <c:pt idx="1828">
                  <c:v>79.915840000000003</c:v>
                </c:pt>
                <c:pt idx="1829">
                  <c:v>79.777370000000005</c:v>
                </c:pt>
                <c:pt idx="1830">
                  <c:v>79.612120000000004</c:v>
                </c:pt>
                <c:pt idx="1831">
                  <c:v>79.413430000000005</c:v>
                </c:pt>
                <c:pt idx="1832">
                  <c:v>79.191820000000007</c:v>
                </c:pt>
                <c:pt idx="1833">
                  <c:v>78.977019999999996</c:v>
                </c:pt>
                <c:pt idx="1834">
                  <c:v>78.800759999999997</c:v>
                </c:pt>
                <c:pt idx="1835">
                  <c:v>78.67398</c:v>
                </c:pt>
                <c:pt idx="1836">
                  <c:v>78.583489999999998</c:v>
                </c:pt>
                <c:pt idx="1837">
                  <c:v>78.506889999999999</c:v>
                </c:pt>
                <c:pt idx="1838">
                  <c:v>78.427090000000007</c:v>
                </c:pt>
                <c:pt idx="1839">
                  <c:v>78.337980000000002</c:v>
                </c:pt>
                <c:pt idx="1840">
                  <c:v>78.244810000000001</c:v>
                </c:pt>
                <c:pt idx="1841">
                  <c:v>78.162819999999996</c:v>
                </c:pt>
                <c:pt idx="1842">
                  <c:v>78.114099999999993</c:v>
                </c:pt>
                <c:pt idx="1843">
                  <c:v>78.120440000000002</c:v>
                </c:pt>
                <c:pt idx="1844">
                  <c:v>78.194450000000003</c:v>
                </c:pt>
                <c:pt idx="1845">
                  <c:v>78.326949999999997</c:v>
                </c:pt>
                <c:pt idx="1846">
                  <c:v>78.485119999999995</c:v>
                </c:pt>
                <c:pt idx="1847">
                  <c:v>78.639949999999999</c:v>
                </c:pt>
                <c:pt idx="1848">
                  <c:v>78.79562</c:v>
                </c:pt>
                <c:pt idx="1849">
                  <c:v>78.975710000000007</c:v>
                </c:pt>
                <c:pt idx="1850">
                  <c:v>79.189859999999996</c:v>
                </c:pt>
                <c:pt idx="1851">
                  <c:v>79.427300000000002</c:v>
                </c:pt>
                <c:pt idx="1852">
                  <c:v>79.673299999999998</c:v>
                </c:pt>
                <c:pt idx="1853">
                  <c:v>79.92268</c:v>
                </c:pt>
                <c:pt idx="1854">
                  <c:v>80.18356</c:v>
                </c:pt>
                <c:pt idx="1855">
                  <c:v>80.469859999999997</c:v>
                </c:pt>
                <c:pt idx="1856">
                  <c:v>80.790409999999994</c:v>
                </c:pt>
                <c:pt idx="1857">
                  <c:v>81.139269999999996</c:v>
                </c:pt>
                <c:pt idx="1858">
                  <c:v>81.497</c:v>
                </c:pt>
                <c:pt idx="1859">
                  <c:v>81.844149999999999</c:v>
                </c:pt>
                <c:pt idx="1860">
                  <c:v>82.170469999999995</c:v>
                </c:pt>
                <c:pt idx="1861">
                  <c:v>82.479860000000002</c:v>
                </c:pt>
                <c:pt idx="1862">
                  <c:v>82.792079999999999</c:v>
                </c:pt>
                <c:pt idx="1863">
                  <c:v>83.136499999999998</c:v>
                </c:pt>
                <c:pt idx="1864">
                  <c:v>83.545969999999997</c:v>
                </c:pt>
                <c:pt idx="1865">
                  <c:v>84.041470000000004</c:v>
                </c:pt>
                <c:pt idx="1866">
                  <c:v>84.613690000000005</c:v>
                </c:pt>
                <c:pt idx="1867">
                  <c:v>85.218800000000002</c:v>
                </c:pt>
                <c:pt idx="1868">
                  <c:v>85.797520000000006</c:v>
                </c:pt>
                <c:pt idx="1869">
                  <c:v>86.307270000000003</c:v>
                </c:pt>
                <c:pt idx="1870">
                  <c:v>86.741590000000002</c:v>
                </c:pt>
                <c:pt idx="1871">
                  <c:v>87.125569999999996</c:v>
                </c:pt>
                <c:pt idx="1872">
                  <c:v>87.500339999999994</c:v>
                </c:pt>
                <c:pt idx="1873">
                  <c:v>87.906199999999998</c:v>
                </c:pt>
                <c:pt idx="1874">
                  <c:v>88.367459999999994</c:v>
                </c:pt>
                <c:pt idx="1875">
                  <c:v>88.879339999999999</c:v>
                </c:pt>
                <c:pt idx="1876">
                  <c:v>89.406000000000006</c:v>
                </c:pt>
                <c:pt idx="1877">
                  <c:v>89.895009999999999</c:v>
                </c:pt>
                <c:pt idx="1878">
                  <c:v>90.302260000000004</c:v>
                </c:pt>
                <c:pt idx="1879">
                  <c:v>90.611149999999995</c:v>
                </c:pt>
                <c:pt idx="1880">
                  <c:v>90.834090000000003</c:v>
                </c:pt>
                <c:pt idx="1881">
                  <c:v>91.006929999999997</c:v>
                </c:pt>
                <c:pt idx="1882">
                  <c:v>91.187889999999996</c:v>
                </c:pt>
                <c:pt idx="1883">
                  <c:v>91.460650000000001</c:v>
                </c:pt>
                <c:pt idx="1884">
                  <c:v>91.924459999999996</c:v>
                </c:pt>
                <c:pt idx="1885">
                  <c:v>92.601749999999996</c:v>
                </c:pt>
                <c:pt idx="1886">
                  <c:v>93.310069999999996</c:v>
                </c:pt>
                <c:pt idx="1887">
                  <c:v>93.825969999999998</c:v>
                </c:pt>
                <c:pt idx="1888">
                  <c:v>94.140460000000004</c:v>
                </c:pt>
                <c:pt idx="1889">
                  <c:v>94.351650000000006</c:v>
                </c:pt>
                <c:pt idx="1890">
                  <c:v>94.522909999999996</c:v>
                </c:pt>
                <c:pt idx="1891">
                  <c:v>94.674670000000006</c:v>
                </c:pt>
                <c:pt idx="1892">
                  <c:v>94.810680000000005</c:v>
                </c:pt>
                <c:pt idx="1893">
                  <c:v>94.933019999999999</c:v>
                </c:pt>
                <c:pt idx="1894">
                  <c:v>95.047240000000002</c:v>
                </c:pt>
                <c:pt idx="1895">
                  <c:v>95.160420000000002</c:v>
                </c:pt>
                <c:pt idx="1896">
                  <c:v>95.278559999999999</c:v>
                </c:pt>
                <c:pt idx="1897">
                  <c:v>95.402600000000007</c:v>
                </c:pt>
                <c:pt idx="1898">
                  <c:v>95.526160000000004</c:v>
                </c:pt>
                <c:pt idx="1899">
                  <c:v>95.639340000000004</c:v>
                </c:pt>
                <c:pt idx="1900">
                  <c:v>95.7333</c:v>
                </c:pt>
                <c:pt idx="1901">
                  <c:v>95.804609999999997</c:v>
                </c:pt>
                <c:pt idx="1902">
                  <c:v>95.856650000000002</c:v>
                </c:pt>
                <c:pt idx="1903">
                  <c:v>95.897469999999998</c:v>
                </c:pt>
                <c:pt idx="1904">
                  <c:v>95.937740000000005</c:v>
                </c:pt>
                <c:pt idx="1905">
                  <c:v>95.986840000000001</c:v>
                </c:pt>
                <c:pt idx="1906">
                  <c:v>96.047910000000002</c:v>
                </c:pt>
                <c:pt idx="1907">
                  <c:v>96.114009999999993</c:v>
                </c:pt>
                <c:pt idx="1908">
                  <c:v>96.172200000000004</c:v>
                </c:pt>
                <c:pt idx="1909">
                  <c:v>96.213300000000004</c:v>
                </c:pt>
                <c:pt idx="1910">
                  <c:v>96.238259999999997</c:v>
                </c:pt>
                <c:pt idx="1911">
                  <c:v>96.253569999999996</c:v>
                </c:pt>
                <c:pt idx="1912">
                  <c:v>96.264030000000005</c:v>
                </c:pt>
                <c:pt idx="1913">
                  <c:v>96.269810000000007</c:v>
                </c:pt>
                <c:pt idx="1914">
                  <c:v>96.268280000000004</c:v>
                </c:pt>
                <c:pt idx="1915">
                  <c:v>96.256270000000001</c:v>
                </c:pt>
                <c:pt idx="1916">
                  <c:v>96.231830000000002</c:v>
                </c:pt>
                <c:pt idx="1917">
                  <c:v>96.195009999999996</c:v>
                </c:pt>
                <c:pt idx="1918">
                  <c:v>96.147819999999996</c:v>
                </c:pt>
                <c:pt idx="1919">
                  <c:v>96.090959999999995</c:v>
                </c:pt>
                <c:pt idx="1920">
                  <c:v>96.023790000000005</c:v>
                </c:pt>
                <c:pt idx="1921">
                  <c:v>95.945750000000004</c:v>
                </c:pt>
                <c:pt idx="1922">
                  <c:v>95.860110000000006</c:v>
                </c:pt>
                <c:pt idx="1923">
                  <c:v>95.776110000000003</c:v>
                </c:pt>
                <c:pt idx="1924">
                  <c:v>95.701419999999999</c:v>
                </c:pt>
                <c:pt idx="1925">
                  <c:v>95.636539999999997</c:v>
                </c:pt>
                <c:pt idx="1926">
                  <c:v>95.577280000000002</c:v>
                </c:pt>
                <c:pt idx="1927">
                  <c:v>95.517570000000006</c:v>
                </c:pt>
                <c:pt idx="1928">
                  <c:v>95.453199999999995</c:v>
                </c:pt>
                <c:pt idx="1929">
                  <c:v>95.382779999999997</c:v>
                </c:pt>
                <c:pt idx="1930">
                  <c:v>95.30677</c:v>
                </c:pt>
                <c:pt idx="1931">
                  <c:v>95.226410000000001</c:v>
                </c:pt>
                <c:pt idx="1932">
                  <c:v>95.142650000000003</c:v>
                </c:pt>
                <c:pt idx="1933">
                  <c:v>95.055509999999998</c:v>
                </c:pt>
                <c:pt idx="1934">
                  <c:v>94.964190000000002</c:v>
                </c:pt>
                <c:pt idx="1935">
                  <c:v>94.867360000000005</c:v>
                </c:pt>
                <c:pt idx="1936">
                  <c:v>94.763689999999997</c:v>
                </c:pt>
                <c:pt idx="1937">
                  <c:v>94.651960000000003</c:v>
                </c:pt>
                <c:pt idx="1938">
                  <c:v>94.531139999999994</c:v>
                </c:pt>
                <c:pt idx="1939">
                  <c:v>94.400319999999994</c:v>
                </c:pt>
                <c:pt idx="1940">
                  <c:v>94.258439999999993</c:v>
                </c:pt>
                <c:pt idx="1941">
                  <c:v>94.103989999999996</c:v>
                </c:pt>
                <c:pt idx="1942">
                  <c:v>93.935140000000004</c:v>
                </c:pt>
                <c:pt idx="1943">
                  <c:v>93.749979999999994</c:v>
                </c:pt>
                <c:pt idx="1944">
                  <c:v>93.546719999999993</c:v>
                </c:pt>
                <c:pt idx="1945">
                  <c:v>93.324250000000006</c:v>
                </c:pt>
                <c:pt idx="1946">
                  <c:v>93.082319999999996</c:v>
                </c:pt>
                <c:pt idx="1947">
                  <c:v>92.821299999999994</c:v>
                </c:pt>
                <c:pt idx="1948">
                  <c:v>92.542140000000003</c:v>
                </c:pt>
                <c:pt idx="1949">
                  <c:v>92.245930000000001</c:v>
                </c:pt>
                <c:pt idx="1950">
                  <c:v>91.933750000000003</c:v>
                </c:pt>
                <c:pt idx="1951">
                  <c:v>91.606800000000007</c:v>
                </c:pt>
                <c:pt idx="1952">
                  <c:v>91.26688</c:v>
                </c:pt>
                <c:pt idx="1953">
                  <c:v>90.916480000000007</c:v>
                </c:pt>
                <c:pt idx="1954">
                  <c:v>90.558859999999996</c:v>
                </c:pt>
                <c:pt idx="1955">
                  <c:v>90.197230000000005</c:v>
                </c:pt>
                <c:pt idx="1956">
                  <c:v>89.833789999999993</c:v>
                </c:pt>
                <c:pt idx="1957">
                  <c:v>89.46902</c:v>
                </c:pt>
                <c:pt idx="1958">
                  <c:v>89.10239</c:v>
                </c:pt>
                <c:pt idx="1959">
                  <c:v>88.733549999999994</c:v>
                </c:pt>
                <c:pt idx="1960">
                  <c:v>88.364810000000006</c:v>
                </c:pt>
                <c:pt idx="1961">
                  <c:v>88.002170000000007</c:v>
                </c:pt>
                <c:pt idx="1962">
                  <c:v>87.654880000000006</c:v>
                </c:pt>
                <c:pt idx="1963">
                  <c:v>87.332470000000001</c:v>
                </c:pt>
                <c:pt idx="1964">
                  <c:v>87.041690000000003</c:v>
                </c:pt>
                <c:pt idx="1965">
                  <c:v>86.784350000000003</c:v>
                </c:pt>
                <c:pt idx="1966">
                  <c:v>86.558059999999998</c:v>
                </c:pt>
                <c:pt idx="1967">
                  <c:v>86.358500000000006</c:v>
                </c:pt>
                <c:pt idx="1968">
                  <c:v>86.182720000000003</c:v>
                </c:pt>
                <c:pt idx="1969">
                  <c:v>86.030879999999996</c:v>
                </c:pt>
                <c:pt idx="1970">
                  <c:v>85.90634</c:v>
                </c:pt>
                <c:pt idx="1971">
                  <c:v>85.813320000000004</c:v>
                </c:pt>
                <c:pt idx="1972">
                  <c:v>85.754140000000007</c:v>
                </c:pt>
                <c:pt idx="1973">
                  <c:v>85.727109999999996</c:v>
                </c:pt>
                <c:pt idx="1974">
                  <c:v>85.726669999999999</c:v>
                </c:pt>
                <c:pt idx="1975">
                  <c:v>85.745289999999997</c:v>
                </c:pt>
                <c:pt idx="1976">
                  <c:v>85.776799999999994</c:v>
                </c:pt>
                <c:pt idx="1977">
                  <c:v>85.818169999999995</c:v>
                </c:pt>
                <c:pt idx="1978">
                  <c:v>85.869370000000004</c:v>
                </c:pt>
                <c:pt idx="1979">
                  <c:v>85.931579999999997</c:v>
                </c:pt>
                <c:pt idx="1980">
                  <c:v>86.004400000000004</c:v>
                </c:pt>
                <c:pt idx="1981">
                  <c:v>86.084609999999998</c:v>
                </c:pt>
                <c:pt idx="1982">
                  <c:v>86.166910000000001</c:v>
                </c:pt>
                <c:pt idx="1983">
                  <c:v>86.245360000000005</c:v>
                </c:pt>
                <c:pt idx="1984">
                  <c:v>86.315770000000001</c:v>
                </c:pt>
                <c:pt idx="1985">
                  <c:v>86.376689999999996</c:v>
                </c:pt>
                <c:pt idx="1986">
                  <c:v>86.42868</c:v>
                </c:pt>
                <c:pt idx="1987">
                  <c:v>86.473050000000001</c:v>
                </c:pt>
                <c:pt idx="1988">
                  <c:v>86.509690000000006</c:v>
                </c:pt>
                <c:pt idx="1989">
                  <c:v>86.536739999999995</c:v>
                </c:pt>
                <c:pt idx="1990">
                  <c:v>86.551839999999999</c:v>
                </c:pt>
                <c:pt idx="1991">
                  <c:v>86.554689999999994</c:v>
                </c:pt>
                <c:pt idx="1992">
                  <c:v>86.548969999999997</c:v>
                </c:pt>
                <c:pt idx="1993">
                  <c:v>86.542230000000004</c:v>
                </c:pt>
                <c:pt idx="1994">
                  <c:v>86.543430000000001</c:v>
                </c:pt>
                <c:pt idx="1995">
                  <c:v>86.559359999999998</c:v>
                </c:pt>
                <c:pt idx="1996">
                  <c:v>86.592039999999997</c:v>
                </c:pt>
                <c:pt idx="1997">
                  <c:v>86.638580000000005</c:v>
                </c:pt>
                <c:pt idx="1998">
                  <c:v>86.693730000000002</c:v>
                </c:pt>
                <c:pt idx="1999">
                  <c:v>86.754570000000001</c:v>
                </c:pt>
                <c:pt idx="2000">
                  <c:v>86.824839999999995</c:v>
                </c:pt>
                <c:pt idx="2001">
                  <c:v>86.918660000000003</c:v>
                </c:pt>
                <c:pt idx="2002">
                  <c:v>87.06129</c:v>
                </c:pt>
                <c:pt idx="2003">
                  <c:v>87.281620000000004</c:v>
                </c:pt>
                <c:pt idx="2004">
                  <c:v>87.596599999999995</c:v>
                </c:pt>
                <c:pt idx="2005">
                  <c:v>87.98939</c:v>
                </c:pt>
                <c:pt idx="2006">
                  <c:v>88.406189999999995</c:v>
                </c:pt>
                <c:pt idx="2007">
                  <c:v>88.788920000000005</c:v>
                </c:pt>
                <c:pt idx="2008">
                  <c:v>89.107990000000001</c:v>
                </c:pt>
                <c:pt idx="2009">
                  <c:v>89.365549999999999</c:v>
                </c:pt>
                <c:pt idx="2010">
                  <c:v>89.578779999999995</c:v>
                </c:pt>
                <c:pt idx="2011">
                  <c:v>89.763630000000006</c:v>
                </c:pt>
                <c:pt idx="2012">
                  <c:v>89.931039999999996</c:v>
                </c:pt>
                <c:pt idx="2013">
                  <c:v>90.087509999999995</c:v>
                </c:pt>
                <c:pt idx="2014">
                  <c:v>90.236770000000007</c:v>
                </c:pt>
                <c:pt idx="2015">
                  <c:v>90.381529999999998</c:v>
                </c:pt>
                <c:pt idx="2016">
                  <c:v>90.523690000000002</c:v>
                </c:pt>
                <c:pt idx="2017">
                  <c:v>90.663409999999999</c:v>
                </c:pt>
                <c:pt idx="2018">
                  <c:v>90.797870000000003</c:v>
                </c:pt>
                <c:pt idx="2019">
                  <c:v>90.921520000000001</c:v>
                </c:pt>
                <c:pt idx="2020">
                  <c:v>91.028279999999995</c:v>
                </c:pt>
                <c:pt idx="2021">
                  <c:v>91.114459999999994</c:v>
                </c:pt>
                <c:pt idx="2022">
                  <c:v>91.180170000000004</c:v>
                </c:pt>
                <c:pt idx="2023">
                  <c:v>91.228309999999993</c:v>
                </c:pt>
                <c:pt idx="2024">
                  <c:v>91.263840000000002</c:v>
                </c:pt>
                <c:pt idx="2025">
                  <c:v>91.293090000000007</c:v>
                </c:pt>
                <c:pt idx="2026">
                  <c:v>91.323250000000002</c:v>
                </c:pt>
                <c:pt idx="2027">
                  <c:v>91.359819999999999</c:v>
                </c:pt>
                <c:pt idx="2028">
                  <c:v>91.404849999999996</c:v>
                </c:pt>
                <c:pt idx="2029">
                  <c:v>91.455799999999996</c:v>
                </c:pt>
                <c:pt idx="2030">
                  <c:v>91.507109999999997</c:v>
                </c:pt>
                <c:pt idx="2031">
                  <c:v>91.554349999999999</c:v>
                </c:pt>
                <c:pt idx="2032">
                  <c:v>91.596299999999999</c:v>
                </c:pt>
                <c:pt idx="2033">
                  <c:v>91.634770000000003</c:v>
                </c:pt>
                <c:pt idx="2034">
                  <c:v>91.672709999999995</c:v>
                </c:pt>
                <c:pt idx="2035">
                  <c:v>91.711600000000004</c:v>
                </c:pt>
                <c:pt idx="2036">
                  <c:v>91.750770000000003</c:v>
                </c:pt>
                <c:pt idx="2037">
                  <c:v>91.787409999999994</c:v>
                </c:pt>
                <c:pt idx="2038">
                  <c:v>91.818079999999995</c:v>
                </c:pt>
                <c:pt idx="2039">
                  <c:v>91.841470000000001</c:v>
                </c:pt>
                <c:pt idx="2040">
                  <c:v>91.860780000000005</c:v>
                </c:pt>
                <c:pt idx="2041">
                  <c:v>91.886099999999999</c:v>
                </c:pt>
                <c:pt idx="2042">
                  <c:v>91.934430000000006</c:v>
                </c:pt>
                <c:pt idx="2043">
                  <c:v>92.022689999999997</c:v>
                </c:pt>
                <c:pt idx="2044">
                  <c:v>92.155360000000002</c:v>
                </c:pt>
                <c:pt idx="2045">
                  <c:v>92.312119999999993</c:v>
                </c:pt>
                <c:pt idx="2046">
                  <c:v>92.456890000000001</c:v>
                </c:pt>
                <c:pt idx="2047">
                  <c:v>92.567350000000005</c:v>
                </c:pt>
                <c:pt idx="2048">
                  <c:v>92.645420000000001</c:v>
                </c:pt>
                <c:pt idx="2049">
                  <c:v>92.70402</c:v>
                </c:pt>
                <c:pt idx="2050">
                  <c:v>92.754940000000005</c:v>
                </c:pt>
                <c:pt idx="2051">
                  <c:v>92.804789999999997</c:v>
                </c:pt>
                <c:pt idx="2052">
                  <c:v>92.856300000000005</c:v>
                </c:pt>
                <c:pt idx="2053">
                  <c:v>92.909970000000001</c:v>
                </c:pt>
                <c:pt idx="2054">
                  <c:v>92.964709999999997</c:v>
                </c:pt>
                <c:pt idx="2055">
                  <c:v>93.018630000000002</c:v>
                </c:pt>
                <c:pt idx="2056">
                  <c:v>93.07011</c:v>
                </c:pt>
                <c:pt idx="2057">
                  <c:v>93.118319999999997</c:v>
                </c:pt>
                <c:pt idx="2058">
                  <c:v>93.162989999999994</c:v>
                </c:pt>
                <c:pt idx="2059">
                  <c:v>93.203969999999998</c:v>
                </c:pt>
                <c:pt idx="2060">
                  <c:v>93.240809999999996</c:v>
                </c:pt>
                <c:pt idx="2061">
                  <c:v>93.272919999999999</c:v>
                </c:pt>
                <c:pt idx="2062">
                  <c:v>93.300889999999995</c:v>
                </c:pt>
                <c:pt idx="2063">
                  <c:v>93.327370000000002</c:v>
                </c:pt>
                <c:pt idx="2064">
                  <c:v>93.358800000000002</c:v>
                </c:pt>
                <c:pt idx="2065">
                  <c:v>93.405429999999996</c:v>
                </c:pt>
                <c:pt idx="2066">
                  <c:v>93.477419999999995</c:v>
                </c:pt>
                <c:pt idx="2067">
                  <c:v>93.576319999999996</c:v>
                </c:pt>
                <c:pt idx="2068">
                  <c:v>93.687169999999995</c:v>
                </c:pt>
                <c:pt idx="2069">
                  <c:v>93.784480000000002</c:v>
                </c:pt>
                <c:pt idx="2070">
                  <c:v>93.850960000000001</c:v>
                </c:pt>
                <c:pt idx="2071">
                  <c:v>93.885630000000006</c:v>
                </c:pt>
                <c:pt idx="2072">
                  <c:v>93.895160000000004</c:v>
                </c:pt>
                <c:pt idx="2073">
                  <c:v>93.884829999999994</c:v>
                </c:pt>
                <c:pt idx="2074">
                  <c:v>93.857479999999995</c:v>
                </c:pt>
                <c:pt idx="2075">
                  <c:v>93.815349999999995</c:v>
                </c:pt>
                <c:pt idx="2076">
                  <c:v>93.763279999999995</c:v>
                </c:pt>
                <c:pt idx="2077">
                  <c:v>93.711020000000005</c:v>
                </c:pt>
                <c:pt idx="2078">
                  <c:v>93.673490000000001</c:v>
                </c:pt>
                <c:pt idx="2079">
                  <c:v>93.664389999999997</c:v>
                </c:pt>
                <c:pt idx="2080">
                  <c:v>93.686710000000005</c:v>
                </c:pt>
                <c:pt idx="2081">
                  <c:v>93.727239999999995</c:v>
                </c:pt>
                <c:pt idx="2082">
                  <c:v>93.77422</c:v>
                </c:pt>
                <c:pt idx="2083">
                  <c:v>93.832549999999998</c:v>
                </c:pt>
                <c:pt idx="2084">
                  <c:v>93.902730000000005</c:v>
                </c:pt>
                <c:pt idx="2085">
                  <c:v>93.972579999999994</c:v>
                </c:pt>
                <c:pt idx="2086">
                  <c:v>94.029709999999994</c:v>
                </c:pt>
                <c:pt idx="2087">
                  <c:v>94.066689999999994</c:v>
                </c:pt>
                <c:pt idx="2088">
                  <c:v>94.083780000000004</c:v>
                </c:pt>
                <c:pt idx="2089">
                  <c:v>94.08699</c:v>
                </c:pt>
                <c:pt idx="2090">
                  <c:v>94.084090000000003</c:v>
                </c:pt>
                <c:pt idx="2091">
                  <c:v>94.081950000000006</c:v>
                </c:pt>
                <c:pt idx="2092">
                  <c:v>94.083680000000001</c:v>
                </c:pt>
                <c:pt idx="2093">
                  <c:v>94.08784</c:v>
                </c:pt>
                <c:pt idx="2094">
                  <c:v>94.090289999999996</c:v>
                </c:pt>
                <c:pt idx="2095">
                  <c:v>94.086680000000001</c:v>
                </c:pt>
                <c:pt idx="2096">
                  <c:v>94.075500000000005</c:v>
                </c:pt>
                <c:pt idx="2097">
                  <c:v>94.059179999999998</c:v>
                </c:pt>
                <c:pt idx="2098">
                  <c:v>94.043329999999997</c:v>
                </c:pt>
                <c:pt idx="2099">
                  <c:v>94.032790000000006</c:v>
                </c:pt>
                <c:pt idx="2100">
                  <c:v>94.028559999999999</c:v>
                </c:pt>
                <c:pt idx="2101">
                  <c:v>94.02628</c:v>
                </c:pt>
                <c:pt idx="2102">
                  <c:v>94.019530000000003</c:v>
                </c:pt>
                <c:pt idx="2103">
                  <c:v>94.005880000000005</c:v>
                </c:pt>
                <c:pt idx="2104">
                  <c:v>93.987579999999994</c:v>
                </c:pt>
                <c:pt idx="2105">
                  <c:v>93.968729999999994</c:v>
                </c:pt>
                <c:pt idx="2106">
                  <c:v>93.953000000000003</c:v>
                </c:pt>
                <c:pt idx="2107">
                  <c:v>93.941599999999994</c:v>
                </c:pt>
                <c:pt idx="2108">
                  <c:v>93.933880000000002</c:v>
                </c:pt>
                <c:pt idx="2109">
                  <c:v>93.927809999999994</c:v>
                </c:pt>
                <c:pt idx="2110">
                  <c:v>93.920659999999998</c:v>
                </c:pt>
                <c:pt idx="2111">
                  <c:v>93.908879999999996</c:v>
                </c:pt>
                <c:pt idx="2112">
                  <c:v>93.890510000000006</c:v>
                </c:pt>
                <c:pt idx="2113">
                  <c:v>93.866690000000006</c:v>
                </c:pt>
                <c:pt idx="2114">
                  <c:v>93.841419999999999</c:v>
                </c:pt>
                <c:pt idx="2115">
                  <c:v>93.820239999999998</c:v>
                </c:pt>
                <c:pt idx="2116">
                  <c:v>93.80453</c:v>
                </c:pt>
                <c:pt idx="2117">
                  <c:v>93.789410000000004</c:v>
                </c:pt>
                <c:pt idx="2118">
                  <c:v>93.767849999999996</c:v>
                </c:pt>
                <c:pt idx="2119">
                  <c:v>93.734309999999994</c:v>
                </c:pt>
                <c:pt idx="2120">
                  <c:v>93.68768</c:v>
                </c:pt>
                <c:pt idx="2121">
                  <c:v>93.630750000000006</c:v>
                </c:pt>
                <c:pt idx="2122">
                  <c:v>93.568489999999997</c:v>
                </c:pt>
                <c:pt idx="2123">
                  <c:v>93.505769999999998</c:v>
                </c:pt>
                <c:pt idx="2124">
                  <c:v>93.445340000000002</c:v>
                </c:pt>
                <c:pt idx="2125">
                  <c:v>93.385409999999993</c:v>
                </c:pt>
                <c:pt idx="2126">
                  <c:v>93.320710000000005</c:v>
                </c:pt>
                <c:pt idx="2127">
                  <c:v>93.248239999999996</c:v>
                </c:pt>
                <c:pt idx="2128">
                  <c:v>93.173029999999997</c:v>
                </c:pt>
                <c:pt idx="2129">
                  <c:v>93.105400000000003</c:v>
                </c:pt>
                <c:pt idx="2130">
                  <c:v>93.052639999999997</c:v>
                </c:pt>
                <c:pt idx="2131">
                  <c:v>93.01437</c:v>
                </c:pt>
                <c:pt idx="2132">
                  <c:v>92.983590000000007</c:v>
                </c:pt>
                <c:pt idx="2133">
                  <c:v>92.950550000000007</c:v>
                </c:pt>
                <c:pt idx="2134">
                  <c:v>92.906170000000003</c:v>
                </c:pt>
                <c:pt idx="2135">
                  <c:v>92.843209999999999</c:v>
                </c:pt>
                <c:pt idx="2136">
                  <c:v>92.759730000000005</c:v>
                </c:pt>
                <c:pt idx="2137">
                  <c:v>92.660169999999994</c:v>
                </c:pt>
                <c:pt idx="2138">
                  <c:v>92.552329999999998</c:v>
                </c:pt>
                <c:pt idx="2139">
                  <c:v>92.445340000000002</c:v>
                </c:pt>
                <c:pt idx="2140">
                  <c:v>92.343329999999995</c:v>
                </c:pt>
                <c:pt idx="2141">
                  <c:v>92.242739999999998</c:v>
                </c:pt>
                <c:pt idx="2142">
                  <c:v>92.131649999999993</c:v>
                </c:pt>
                <c:pt idx="2143">
                  <c:v>91.984809999999996</c:v>
                </c:pt>
                <c:pt idx="2144">
                  <c:v>91.774000000000001</c:v>
                </c:pt>
                <c:pt idx="2145">
                  <c:v>91.499350000000007</c:v>
                </c:pt>
                <c:pt idx="2146">
                  <c:v>91.216849999999994</c:v>
                </c:pt>
                <c:pt idx="2147">
                  <c:v>91.000240000000005</c:v>
                </c:pt>
                <c:pt idx="2148">
                  <c:v>90.870379999999997</c:v>
                </c:pt>
                <c:pt idx="2149">
                  <c:v>90.796940000000006</c:v>
                </c:pt>
                <c:pt idx="2150">
                  <c:v>90.739689999999996</c:v>
                </c:pt>
                <c:pt idx="2151">
                  <c:v>90.667609999999996</c:v>
                </c:pt>
                <c:pt idx="2152">
                  <c:v>90.564830000000001</c:v>
                </c:pt>
                <c:pt idx="2153">
                  <c:v>90.427949999999996</c:v>
                </c:pt>
                <c:pt idx="2154">
                  <c:v>90.261120000000005</c:v>
                </c:pt>
                <c:pt idx="2155">
                  <c:v>90.072590000000005</c:v>
                </c:pt>
                <c:pt idx="2156">
                  <c:v>89.869929999999997</c:v>
                </c:pt>
                <c:pt idx="2157">
                  <c:v>89.657359999999997</c:v>
                </c:pt>
                <c:pt idx="2158">
                  <c:v>89.437029999999993</c:v>
                </c:pt>
                <c:pt idx="2159">
                  <c:v>89.211399999999998</c:v>
                </c:pt>
                <c:pt idx="2160">
                  <c:v>88.984859999999998</c:v>
                </c:pt>
                <c:pt idx="2161">
                  <c:v>88.762929999999997</c:v>
                </c:pt>
                <c:pt idx="2162">
                  <c:v>88.549769999999995</c:v>
                </c:pt>
                <c:pt idx="2163">
                  <c:v>88.34581</c:v>
                </c:pt>
                <c:pt idx="2164">
                  <c:v>88.145610000000005</c:v>
                </c:pt>
                <c:pt idx="2165">
                  <c:v>87.936890000000005</c:v>
                </c:pt>
                <c:pt idx="2166">
                  <c:v>87.700180000000003</c:v>
                </c:pt>
                <c:pt idx="2167">
                  <c:v>87.408900000000003</c:v>
                </c:pt>
                <c:pt idx="2168">
                  <c:v>87.04222</c:v>
                </c:pt>
                <c:pt idx="2169">
                  <c:v>86.606999999999999</c:v>
                </c:pt>
                <c:pt idx="2170">
                  <c:v>86.151250000000005</c:v>
                </c:pt>
                <c:pt idx="2171">
                  <c:v>85.743030000000005</c:v>
                </c:pt>
                <c:pt idx="2172">
                  <c:v>85.418430000000001</c:v>
                </c:pt>
                <c:pt idx="2173">
                  <c:v>85.160650000000004</c:v>
                </c:pt>
                <c:pt idx="2174">
                  <c:v>84.919150000000002</c:v>
                </c:pt>
                <c:pt idx="2175">
                  <c:v>84.629429999999999</c:v>
                </c:pt>
                <c:pt idx="2176">
                  <c:v>84.229240000000004</c:v>
                </c:pt>
                <c:pt idx="2177">
                  <c:v>83.678700000000006</c:v>
                </c:pt>
                <c:pt idx="2178">
                  <c:v>82.999570000000006</c:v>
                </c:pt>
                <c:pt idx="2179">
                  <c:v>82.30153</c:v>
                </c:pt>
                <c:pt idx="2180">
                  <c:v>81.718119999999999</c:v>
                </c:pt>
                <c:pt idx="2181">
                  <c:v>81.302660000000003</c:v>
                </c:pt>
                <c:pt idx="2182">
                  <c:v>81.016509999999997</c:v>
                </c:pt>
                <c:pt idx="2183">
                  <c:v>80.789379999999994</c:v>
                </c:pt>
                <c:pt idx="2184">
                  <c:v>80.564700000000002</c:v>
                </c:pt>
                <c:pt idx="2185">
                  <c:v>80.309899999999999</c:v>
                </c:pt>
                <c:pt idx="2186">
                  <c:v>80.011279999999999</c:v>
                </c:pt>
                <c:pt idx="2187">
                  <c:v>79.667299999999997</c:v>
                </c:pt>
                <c:pt idx="2188">
                  <c:v>79.284800000000004</c:v>
                </c:pt>
                <c:pt idx="2189">
                  <c:v>78.877189999999999</c:v>
                </c:pt>
                <c:pt idx="2190">
                  <c:v>78.462940000000003</c:v>
                </c:pt>
                <c:pt idx="2191">
                  <c:v>78.061189999999996</c:v>
                </c:pt>
                <c:pt idx="2192">
                  <c:v>77.686449999999994</c:v>
                </c:pt>
                <c:pt idx="2193">
                  <c:v>77.346429999999998</c:v>
                </c:pt>
                <c:pt idx="2194">
                  <c:v>77.043270000000007</c:v>
                </c:pt>
                <c:pt idx="2195">
                  <c:v>76.775540000000007</c:v>
                </c:pt>
                <c:pt idx="2196">
                  <c:v>76.538640000000001</c:v>
                </c:pt>
                <c:pt idx="2197">
                  <c:v>76.324420000000003</c:v>
                </c:pt>
                <c:pt idx="2198">
                  <c:v>76.122540000000001</c:v>
                </c:pt>
                <c:pt idx="2199">
                  <c:v>75.923320000000004</c:v>
                </c:pt>
                <c:pt idx="2200">
                  <c:v>75.721689999999995</c:v>
                </c:pt>
                <c:pt idx="2201">
                  <c:v>75.519490000000005</c:v>
                </c:pt>
                <c:pt idx="2202">
                  <c:v>75.324569999999994</c:v>
                </c:pt>
                <c:pt idx="2203">
                  <c:v>75.147109999999998</c:v>
                </c:pt>
                <c:pt idx="2204">
                  <c:v>74.994829999999993</c:v>
                </c:pt>
                <c:pt idx="2205">
                  <c:v>74.86909</c:v>
                </c:pt>
                <c:pt idx="2206">
                  <c:v>74.763080000000002</c:v>
                </c:pt>
                <c:pt idx="2207">
                  <c:v>74.662980000000005</c:v>
                </c:pt>
                <c:pt idx="2208">
                  <c:v>74.553960000000004</c:v>
                </c:pt>
                <c:pt idx="2209">
                  <c:v>74.427800000000005</c:v>
                </c:pt>
                <c:pt idx="2210">
                  <c:v>74.288349999999994</c:v>
                </c:pt>
                <c:pt idx="2211">
                  <c:v>74.151750000000007</c:v>
                </c:pt>
                <c:pt idx="2212">
                  <c:v>74.037629999999993</c:v>
                </c:pt>
                <c:pt idx="2213">
                  <c:v>73.956090000000003</c:v>
                </c:pt>
                <c:pt idx="2214">
                  <c:v>73.899619999999999</c:v>
                </c:pt>
                <c:pt idx="2215">
                  <c:v>73.847759999999994</c:v>
                </c:pt>
                <c:pt idx="2216">
                  <c:v>73.786699999999996</c:v>
                </c:pt>
                <c:pt idx="2217">
                  <c:v>73.720489999999998</c:v>
                </c:pt>
                <c:pt idx="2218">
                  <c:v>73.662409999999994</c:v>
                </c:pt>
                <c:pt idx="2219">
                  <c:v>73.623149999999995</c:v>
                </c:pt>
                <c:pt idx="2220">
                  <c:v>73.604609999999994</c:v>
                </c:pt>
                <c:pt idx="2221">
                  <c:v>73.60136</c:v>
                </c:pt>
                <c:pt idx="2222">
                  <c:v>73.604770000000002</c:v>
                </c:pt>
                <c:pt idx="2223">
                  <c:v>73.605419999999995</c:v>
                </c:pt>
                <c:pt idx="2224">
                  <c:v>73.596990000000005</c:v>
                </c:pt>
                <c:pt idx="2225">
                  <c:v>73.578969999999998</c:v>
                </c:pt>
                <c:pt idx="2226">
                  <c:v>73.557460000000006</c:v>
                </c:pt>
                <c:pt idx="2227">
                  <c:v>73.543340000000001</c:v>
                </c:pt>
                <c:pt idx="2228">
                  <c:v>73.5471</c:v>
                </c:pt>
                <c:pt idx="2229">
                  <c:v>73.573490000000007</c:v>
                </c:pt>
                <c:pt idx="2230">
                  <c:v>73.619979999999998</c:v>
                </c:pt>
                <c:pt idx="2231">
                  <c:v>73.67953</c:v>
                </c:pt>
                <c:pt idx="2232">
                  <c:v>73.745800000000003</c:v>
                </c:pt>
                <c:pt idx="2233">
                  <c:v>73.817800000000005</c:v>
                </c:pt>
                <c:pt idx="2234">
                  <c:v>73.901820000000001</c:v>
                </c:pt>
                <c:pt idx="2235">
                  <c:v>74.010630000000006</c:v>
                </c:pt>
                <c:pt idx="2236">
                  <c:v>74.159469999999999</c:v>
                </c:pt>
                <c:pt idx="2237">
                  <c:v>74.360190000000003</c:v>
                </c:pt>
                <c:pt idx="2238">
                  <c:v>74.615210000000005</c:v>
                </c:pt>
                <c:pt idx="2239">
                  <c:v>74.91301</c:v>
                </c:pt>
                <c:pt idx="2240">
                  <c:v>75.230819999999994</c:v>
                </c:pt>
                <c:pt idx="2241">
                  <c:v>75.543049999999994</c:v>
                </c:pt>
                <c:pt idx="2242">
                  <c:v>75.832759999999993</c:v>
                </c:pt>
                <c:pt idx="2243">
                  <c:v>76.102209999999999</c:v>
                </c:pt>
                <c:pt idx="2244">
                  <c:v>76.376630000000006</c:v>
                </c:pt>
                <c:pt idx="2245">
                  <c:v>76.705609999999993</c:v>
                </c:pt>
                <c:pt idx="2246">
                  <c:v>77.160030000000006</c:v>
                </c:pt>
                <c:pt idx="2247">
                  <c:v>77.80829</c:v>
                </c:pt>
                <c:pt idx="2248">
                  <c:v>78.663570000000007</c:v>
                </c:pt>
                <c:pt idx="2249">
                  <c:v>79.628820000000005</c:v>
                </c:pt>
                <c:pt idx="2250">
                  <c:v>80.535650000000004</c:v>
                </c:pt>
                <c:pt idx="2251">
                  <c:v>81.274529999999999</c:v>
                </c:pt>
                <c:pt idx="2252">
                  <c:v>81.845860000000002</c:v>
                </c:pt>
                <c:pt idx="2253">
                  <c:v>82.307509999999994</c:v>
                </c:pt>
                <c:pt idx="2254">
                  <c:v>82.72099</c:v>
                </c:pt>
                <c:pt idx="2255">
                  <c:v>83.131770000000003</c:v>
                </c:pt>
                <c:pt idx="2256">
                  <c:v>83.573710000000005</c:v>
                </c:pt>
                <c:pt idx="2257">
                  <c:v>84.072720000000004</c:v>
                </c:pt>
                <c:pt idx="2258">
                  <c:v>84.643820000000005</c:v>
                </c:pt>
                <c:pt idx="2259">
                  <c:v>85.282960000000003</c:v>
                </c:pt>
                <c:pt idx="2260">
                  <c:v>85.962360000000004</c:v>
                </c:pt>
                <c:pt idx="2261">
                  <c:v>86.638919999999999</c:v>
                </c:pt>
                <c:pt idx="2262">
                  <c:v>87.274199999999993</c:v>
                </c:pt>
                <c:pt idx="2263">
                  <c:v>87.850920000000002</c:v>
                </c:pt>
                <c:pt idx="2264">
                  <c:v>88.371629999999996</c:v>
                </c:pt>
                <c:pt idx="2265">
                  <c:v>88.849080000000001</c:v>
                </c:pt>
                <c:pt idx="2266">
                  <c:v>89.298439999999999</c:v>
                </c:pt>
                <c:pt idx="2267">
                  <c:v>89.730680000000007</c:v>
                </c:pt>
                <c:pt idx="2268">
                  <c:v>90.152140000000003</c:v>
                </c:pt>
                <c:pt idx="2269">
                  <c:v>90.563999999999993</c:v>
                </c:pt>
                <c:pt idx="2270">
                  <c:v>90.962819999999994</c:v>
                </c:pt>
                <c:pt idx="2271">
                  <c:v>91.343320000000006</c:v>
                </c:pt>
                <c:pt idx="2272">
                  <c:v>91.700289999999995</c:v>
                </c:pt>
                <c:pt idx="2273">
                  <c:v>92.030270000000002</c:v>
                </c:pt>
                <c:pt idx="2274">
                  <c:v>92.333889999999997</c:v>
                </c:pt>
                <c:pt idx="2275">
                  <c:v>92.615459999999999</c:v>
                </c:pt>
                <c:pt idx="2276">
                  <c:v>92.883210000000005</c:v>
                </c:pt>
                <c:pt idx="2277">
                  <c:v>93.146910000000005</c:v>
                </c:pt>
                <c:pt idx="2278">
                  <c:v>93.413210000000007</c:v>
                </c:pt>
                <c:pt idx="2279">
                  <c:v>93.68244</c:v>
                </c:pt>
                <c:pt idx="2280">
                  <c:v>93.947180000000003</c:v>
                </c:pt>
                <c:pt idx="2281">
                  <c:v>94.195880000000002</c:v>
                </c:pt>
                <c:pt idx="2282">
                  <c:v>94.419719999999998</c:v>
                </c:pt>
                <c:pt idx="2283">
                  <c:v>94.616659999999996</c:v>
                </c:pt>
                <c:pt idx="2284">
                  <c:v>94.793440000000004</c:v>
                </c:pt>
                <c:pt idx="2285">
                  <c:v>94.960880000000003</c:v>
                </c:pt>
                <c:pt idx="2286">
                  <c:v>95.125820000000004</c:v>
                </c:pt>
                <c:pt idx="2287">
                  <c:v>95.288679999999999</c:v>
                </c:pt>
                <c:pt idx="2288">
                  <c:v>95.44359</c:v>
                </c:pt>
                <c:pt idx="2289">
                  <c:v>95.582759999999993</c:v>
                </c:pt>
                <c:pt idx="2290">
                  <c:v>95.702489999999997</c:v>
                </c:pt>
                <c:pt idx="2291">
                  <c:v>95.804519999999997</c:v>
                </c:pt>
                <c:pt idx="2292">
                  <c:v>95.897289999999998</c:v>
                </c:pt>
                <c:pt idx="2293">
                  <c:v>95.993819999999999</c:v>
                </c:pt>
                <c:pt idx="2294">
                  <c:v>96.106160000000003</c:v>
                </c:pt>
                <c:pt idx="2295">
                  <c:v>96.238039999999998</c:v>
                </c:pt>
                <c:pt idx="2296">
                  <c:v>96.381389999999996</c:v>
                </c:pt>
                <c:pt idx="2297">
                  <c:v>96.519189999999995</c:v>
                </c:pt>
                <c:pt idx="2298">
                  <c:v>96.635199999999998</c:v>
                </c:pt>
                <c:pt idx="2299">
                  <c:v>96.722740000000002</c:v>
                </c:pt>
                <c:pt idx="2300">
                  <c:v>96.785899999999998</c:v>
                </c:pt>
                <c:pt idx="2301">
                  <c:v>96.835909999999998</c:v>
                </c:pt>
                <c:pt idx="2302">
                  <c:v>96.886650000000003</c:v>
                </c:pt>
                <c:pt idx="2303">
                  <c:v>96.948499999999996</c:v>
                </c:pt>
                <c:pt idx="2304">
                  <c:v>97.025229999999993</c:v>
                </c:pt>
                <c:pt idx="2305">
                  <c:v>97.112099999999998</c:v>
                </c:pt>
                <c:pt idx="2306">
                  <c:v>97.197689999999994</c:v>
                </c:pt>
                <c:pt idx="2307">
                  <c:v>97.272090000000006</c:v>
                </c:pt>
                <c:pt idx="2308">
                  <c:v>97.33296</c:v>
                </c:pt>
                <c:pt idx="2309">
                  <c:v>97.385319999999993</c:v>
                </c:pt>
                <c:pt idx="2310">
                  <c:v>97.436760000000007</c:v>
                </c:pt>
                <c:pt idx="2311">
                  <c:v>97.490629999999996</c:v>
                </c:pt>
                <c:pt idx="2312">
                  <c:v>97.545270000000002</c:v>
                </c:pt>
                <c:pt idx="2313">
                  <c:v>97.596220000000002</c:v>
                </c:pt>
                <c:pt idx="2314">
                  <c:v>97.639480000000006</c:v>
                </c:pt>
                <c:pt idx="2315">
                  <c:v>97.673959999999994</c:v>
                </c:pt>
                <c:pt idx="2316">
                  <c:v>97.703140000000005</c:v>
                </c:pt>
                <c:pt idx="2317">
                  <c:v>97.733649999999997</c:v>
                </c:pt>
                <c:pt idx="2318">
                  <c:v>97.772530000000003</c:v>
                </c:pt>
                <c:pt idx="2319">
                  <c:v>97.822829999999996</c:v>
                </c:pt>
                <c:pt idx="2320">
                  <c:v>97.881180000000001</c:v>
                </c:pt>
                <c:pt idx="2321">
                  <c:v>97.938890000000001</c:v>
                </c:pt>
                <c:pt idx="2322">
                  <c:v>97.986819999999994</c:v>
                </c:pt>
                <c:pt idx="2323">
                  <c:v>98.019710000000003</c:v>
                </c:pt>
                <c:pt idx="2324">
                  <c:v>98.039159999999995</c:v>
                </c:pt>
                <c:pt idx="2325">
                  <c:v>98.053049999999999</c:v>
                </c:pt>
                <c:pt idx="2326">
                  <c:v>98.07217</c:v>
                </c:pt>
                <c:pt idx="2327">
                  <c:v>98.102990000000005</c:v>
                </c:pt>
                <c:pt idx="2328">
                  <c:v>98.142780000000002</c:v>
                </c:pt>
                <c:pt idx="2329">
                  <c:v>98.181430000000006</c:v>
                </c:pt>
                <c:pt idx="2330">
                  <c:v>98.209450000000004</c:v>
                </c:pt>
                <c:pt idx="2331">
                  <c:v>98.224900000000005</c:v>
                </c:pt>
                <c:pt idx="2332">
                  <c:v>98.231899999999996</c:v>
                </c:pt>
                <c:pt idx="2333">
                  <c:v>98.236329999999995</c:v>
                </c:pt>
                <c:pt idx="2334">
                  <c:v>98.243229999999997</c:v>
                </c:pt>
                <c:pt idx="2335">
                  <c:v>98.254220000000004</c:v>
                </c:pt>
                <c:pt idx="2336">
                  <c:v>98.267589999999998</c:v>
                </c:pt>
                <c:pt idx="2337">
                  <c:v>98.279510000000002</c:v>
                </c:pt>
                <c:pt idx="2338">
                  <c:v>98.285769999999999</c:v>
                </c:pt>
                <c:pt idx="2339">
                  <c:v>98.28416</c:v>
                </c:pt>
                <c:pt idx="2340">
                  <c:v>98.275760000000005</c:v>
                </c:pt>
                <c:pt idx="2341">
                  <c:v>98.264499999999998</c:v>
                </c:pt>
                <c:pt idx="2342">
                  <c:v>98.255489999999995</c:v>
                </c:pt>
                <c:pt idx="2343">
                  <c:v>98.251819999999995</c:v>
                </c:pt>
                <c:pt idx="2344">
                  <c:v>98.252880000000005</c:v>
                </c:pt>
                <c:pt idx="2345">
                  <c:v>98.254239999999996</c:v>
                </c:pt>
                <c:pt idx="2346">
                  <c:v>98.250240000000005</c:v>
                </c:pt>
                <c:pt idx="2347">
                  <c:v>98.238659999999996</c:v>
                </c:pt>
                <c:pt idx="2348">
                  <c:v>98.221789999999999</c:v>
                </c:pt>
                <c:pt idx="2349">
                  <c:v>98.204999999999998</c:v>
                </c:pt>
                <c:pt idx="2350">
                  <c:v>98.194670000000002</c:v>
                </c:pt>
                <c:pt idx="2351">
                  <c:v>98.194140000000004</c:v>
                </c:pt>
                <c:pt idx="2352">
                  <c:v>98.203289999999996</c:v>
                </c:pt>
                <c:pt idx="2353">
                  <c:v>98.218800000000002</c:v>
                </c:pt>
                <c:pt idx="2354">
                  <c:v>98.235280000000003</c:v>
                </c:pt>
                <c:pt idx="2355">
                  <c:v>98.249399999999994</c:v>
                </c:pt>
                <c:pt idx="2356">
                  <c:v>98.261380000000003</c:v>
                </c:pt>
                <c:pt idx="2357">
                  <c:v>98.274339999999995</c:v>
                </c:pt>
                <c:pt idx="2358">
                  <c:v>98.292370000000005</c:v>
                </c:pt>
                <c:pt idx="2359">
                  <c:v>98.317080000000004</c:v>
                </c:pt>
                <c:pt idx="2360">
                  <c:v>98.346800000000002</c:v>
                </c:pt>
                <c:pt idx="2361">
                  <c:v>98.377440000000007</c:v>
                </c:pt>
                <c:pt idx="2362">
                  <c:v>98.404319999999998</c:v>
                </c:pt>
                <c:pt idx="2363">
                  <c:v>98.424350000000004</c:v>
                </c:pt>
                <c:pt idx="2364">
                  <c:v>98.437849999999997</c:v>
                </c:pt>
                <c:pt idx="2365">
                  <c:v>98.448890000000006</c:v>
                </c:pt>
                <c:pt idx="2366">
                  <c:v>98.463949999999997</c:v>
                </c:pt>
                <c:pt idx="2367">
                  <c:v>98.487970000000004</c:v>
                </c:pt>
                <c:pt idx="2368">
                  <c:v>98.520880000000005</c:v>
                </c:pt>
                <c:pt idx="2369">
                  <c:v>98.556110000000004</c:v>
                </c:pt>
                <c:pt idx="2370">
                  <c:v>98.584729999999993</c:v>
                </c:pt>
                <c:pt idx="2371">
                  <c:v>98.603059999999999</c:v>
                </c:pt>
                <c:pt idx="2372">
                  <c:v>98.614429999999999</c:v>
                </c:pt>
                <c:pt idx="2373">
                  <c:v>98.625450000000001</c:v>
                </c:pt>
                <c:pt idx="2374">
                  <c:v>98.641779999999997</c:v>
                </c:pt>
                <c:pt idx="2375">
                  <c:v>98.663830000000004</c:v>
                </c:pt>
                <c:pt idx="2376">
                  <c:v>98.688320000000004</c:v>
                </c:pt>
                <c:pt idx="2377">
                  <c:v>98.710040000000006</c:v>
                </c:pt>
                <c:pt idx="2378">
                  <c:v>98.723730000000003</c:v>
                </c:pt>
                <c:pt idx="2379">
                  <c:v>98.727850000000004</c:v>
                </c:pt>
                <c:pt idx="2380">
                  <c:v>98.724710000000002</c:v>
                </c:pt>
                <c:pt idx="2381">
                  <c:v>98.71942</c:v>
                </c:pt>
                <c:pt idx="2382">
                  <c:v>98.718519999999998</c:v>
                </c:pt>
                <c:pt idx="2383">
                  <c:v>98.725740000000002</c:v>
                </c:pt>
                <c:pt idx="2384">
                  <c:v>98.740840000000006</c:v>
                </c:pt>
                <c:pt idx="2385">
                  <c:v>98.759709999999998</c:v>
                </c:pt>
                <c:pt idx="2386">
                  <c:v>98.776020000000003</c:v>
                </c:pt>
                <c:pt idx="2387">
                  <c:v>98.784859999999995</c:v>
                </c:pt>
                <c:pt idx="2388">
                  <c:v>98.786000000000001</c:v>
                </c:pt>
                <c:pt idx="2389">
                  <c:v>98.783619999999999</c:v>
                </c:pt>
                <c:pt idx="2390">
                  <c:v>98.78313</c:v>
                </c:pt>
                <c:pt idx="2391">
                  <c:v>98.788399999999996</c:v>
                </c:pt>
                <c:pt idx="2392">
                  <c:v>98.799440000000004</c:v>
                </c:pt>
                <c:pt idx="2393">
                  <c:v>98.812989999999999</c:v>
                </c:pt>
                <c:pt idx="2394">
                  <c:v>98.825490000000002</c:v>
                </c:pt>
                <c:pt idx="2395">
                  <c:v>98.834339999999997</c:v>
                </c:pt>
                <c:pt idx="2396">
                  <c:v>98.839860000000002</c:v>
                </c:pt>
                <c:pt idx="2397">
                  <c:v>98.845010000000002</c:v>
                </c:pt>
                <c:pt idx="2398">
                  <c:v>98.85342</c:v>
                </c:pt>
                <c:pt idx="2399">
                  <c:v>98.867069999999998</c:v>
                </c:pt>
                <c:pt idx="2400">
                  <c:v>98.885379999999998</c:v>
                </c:pt>
                <c:pt idx="2401">
                  <c:v>98.905109999999993</c:v>
                </c:pt>
                <c:pt idx="2402">
                  <c:v>98.921949999999995</c:v>
                </c:pt>
                <c:pt idx="2403">
                  <c:v>98.933369999999996</c:v>
                </c:pt>
                <c:pt idx="2404">
                  <c:v>98.939830000000001</c:v>
                </c:pt>
                <c:pt idx="2405">
                  <c:v>98.944320000000005</c:v>
                </c:pt>
                <c:pt idx="2406">
                  <c:v>98.951229999999995</c:v>
                </c:pt>
                <c:pt idx="2407">
                  <c:v>98.962739999999997</c:v>
                </c:pt>
                <c:pt idx="2408">
                  <c:v>98.977779999999996</c:v>
                </c:pt>
                <c:pt idx="2409">
                  <c:v>98.99221</c:v>
                </c:pt>
                <c:pt idx="2410">
                  <c:v>99.001419999999996</c:v>
                </c:pt>
                <c:pt idx="2411">
                  <c:v>99.003429999999994</c:v>
                </c:pt>
                <c:pt idx="2412">
                  <c:v>99.000240000000005</c:v>
                </c:pt>
                <c:pt idx="2413">
                  <c:v>98.996319999999997</c:v>
                </c:pt>
                <c:pt idx="2414">
                  <c:v>98.996440000000007</c:v>
                </c:pt>
                <c:pt idx="2415">
                  <c:v>99.003200000000007</c:v>
                </c:pt>
                <c:pt idx="2416">
                  <c:v>99.016019999999997</c:v>
                </c:pt>
                <c:pt idx="2417">
                  <c:v>99.031700000000001</c:v>
                </c:pt>
                <c:pt idx="2418">
                  <c:v>99.046310000000005</c:v>
                </c:pt>
                <c:pt idx="2419">
                  <c:v>99.056299999999993</c:v>
                </c:pt>
                <c:pt idx="2420">
                  <c:v>99.061080000000004</c:v>
                </c:pt>
                <c:pt idx="2421">
                  <c:v>99.063100000000006</c:v>
                </c:pt>
                <c:pt idx="2422">
                  <c:v>99.065820000000002</c:v>
                </c:pt>
                <c:pt idx="2423">
                  <c:v>99.072460000000007</c:v>
                </c:pt>
                <c:pt idx="2424">
                  <c:v>99.083500000000001</c:v>
                </c:pt>
                <c:pt idx="2425">
                  <c:v>99.096339999999998</c:v>
                </c:pt>
                <c:pt idx="2426">
                  <c:v>99.107740000000007</c:v>
                </c:pt>
                <c:pt idx="2427">
                  <c:v>99.115049999999997</c:v>
                </c:pt>
                <c:pt idx="2428">
                  <c:v>99.11842</c:v>
                </c:pt>
                <c:pt idx="2429">
                  <c:v>99.120459999999994</c:v>
                </c:pt>
                <c:pt idx="2430">
                  <c:v>99.12473</c:v>
                </c:pt>
                <c:pt idx="2431">
                  <c:v>99.133539999999996</c:v>
                </c:pt>
                <c:pt idx="2432">
                  <c:v>99.146780000000007</c:v>
                </c:pt>
                <c:pt idx="2433">
                  <c:v>99.161760000000001</c:v>
                </c:pt>
                <c:pt idx="2434">
                  <c:v>99.174869999999999</c:v>
                </c:pt>
                <c:pt idx="2435">
                  <c:v>99.182730000000006</c:v>
                </c:pt>
                <c:pt idx="2436">
                  <c:v>99.184809999999999</c:v>
                </c:pt>
                <c:pt idx="2437">
                  <c:v>99.183930000000004</c:v>
                </c:pt>
                <c:pt idx="2438">
                  <c:v>99.18468</c:v>
                </c:pt>
                <c:pt idx="2439">
                  <c:v>99.191159999999996</c:v>
                </c:pt>
                <c:pt idx="2440">
                  <c:v>99.203699999999998</c:v>
                </c:pt>
                <c:pt idx="2441">
                  <c:v>99.218760000000003</c:v>
                </c:pt>
                <c:pt idx="2442">
                  <c:v>99.232079999999996</c:v>
                </c:pt>
                <c:pt idx="2443">
                  <c:v>99.239930000000001</c:v>
                </c:pt>
                <c:pt idx="2444">
                  <c:v>99.241780000000006</c:v>
                </c:pt>
                <c:pt idx="2445">
                  <c:v>99.240319999999997</c:v>
                </c:pt>
                <c:pt idx="2446">
                  <c:v>99.239559999999997</c:v>
                </c:pt>
                <c:pt idx="2447">
                  <c:v>99.242469999999997</c:v>
                </c:pt>
                <c:pt idx="2448">
                  <c:v>99.248900000000006</c:v>
                </c:pt>
                <c:pt idx="2449">
                  <c:v>99.255719999999997</c:v>
                </c:pt>
                <c:pt idx="2450">
                  <c:v>99.259749999999997</c:v>
                </c:pt>
                <c:pt idx="2451">
                  <c:v>99.259690000000006</c:v>
                </c:pt>
                <c:pt idx="2452">
                  <c:v>99.256770000000003</c:v>
                </c:pt>
                <c:pt idx="2453">
                  <c:v>99.253860000000003</c:v>
                </c:pt>
                <c:pt idx="2454">
                  <c:v>99.254040000000003</c:v>
                </c:pt>
                <c:pt idx="2455">
                  <c:v>99.259029999999996</c:v>
                </c:pt>
                <c:pt idx="2456">
                  <c:v>99.268709999999999</c:v>
                </c:pt>
                <c:pt idx="2457">
                  <c:v>99.280559999999994</c:v>
                </c:pt>
                <c:pt idx="2458">
                  <c:v>99.291179999999997</c:v>
                </c:pt>
                <c:pt idx="2459">
                  <c:v>99.297669999999997</c:v>
                </c:pt>
                <c:pt idx="2460">
                  <c:v>99.299509999999998</c:v>
                </c:pt>
                <c:pt idx="2461">
                  <c:v>99.298699999999997</c:v>
                </c:pt>
                <c:pt idx="2462">
                  <c:v>99.298490000000001</c:v>
                </c:pt>
                <c:pt idx="2463">
                  <c:v>99.301289999999995</c:v>
                </c:pt>
                <c:pt idx="2464">
                  <c:v>99.307209999999998</c:v>
                </c:pt>
                <c:pt idx="2465">
                  <c:v>99.313839999999999</c:v>
                </c:pt>
                <c:pt idx="2466">
                  <c:v>99.317999999999998</c:v>
                </c:pt>
                <c:pt idx="2467">
                  <c:v>99.317710000000005</c:v>
                </c:pt>
                <c:pt idx="2468">
                  <c:v>99.31326</c:v>
                </c:pt>
                <c:pt idx="2469">
                  <c:v>99.306830000000005</c:v>
                </c:pt>
                <c:pt idx="2470">
                  <c:v>99.301500000000004</c:v>
                </c:pt>
                <c:pt idx="2471">
                  <c:v>99.299419999999998</c:v>
                </c:pt>
                <c:pt idx="2472">
                  <c:v>99.301130000000001</c:v>
                </c:pt>
                <c:pt idx="2473">
                  <c:v>99.30538</c:v>
                </c:pt>
                <c:pt idx="2474">
                  <c:v>99.309910000000002</c:v>
                </c:pt>
                <c:pt idx="2475">
                  <c:v>99.311719999999994</c:v>
                </c:pt>
                <c:pt idx="2476">
                  <c:v>99.310230000000004</c:v>
                </c:pt>
                <c:pt idx="2477">
                  <c:v>99.308179999999993</c:v>
                </c:pt>
                <c:pt idx="2478">
                  <c:v>99.310230000000004</c:v>
                </c:pt>
                <c:pt idx="2479">
                  <c:v>99.320390000000003</c:v>
                </c:pt>
                <c:pt idx="2480">
                  <c:v>99.33784</c:v>
                </c:pt>
                <c:pt idx="2481">
                  <c:v>99.356840000000005</c:v>
                </c:pt>
                <c:pt idx="2482">
                  <c:v>99.371459999999999</c:v>
                </c:pt>
                <c:pt idx="2483">
                  <c:v>99.376829999999998</c:v>
                </c:pt>
                <c:pt idx="2484">
                  <c:v>99.372450000000001</c:v>
                </c:pt>
                <c:pt idx="2485">
                  <c:v>99.361919999999998</c:v>
                </c:pt>
                <c:pt idx="2486">
                  <c:v>99.350300000000004</c:v>
                </c:pt>
                <c:pt idx="2487">
                  <c:v>99.342240000000004</c:v>
                </c:pt>
                <c:pt idx="2488">
                  <c:v>99.339429999999993</c:v>
                </c:pt>
                <c:pt idx="2489">
                  <c:v>99.3399</c:v>
                </c:pt>
                <c:pt idx="2490">
                  <c:v>99.340450000000004</c:v>
                </c:pt>
                <c:pt idx="2491">
                  <c:v>99.337940000000003</c:v>
                </c:pt>
                <c:pt idx="2492">
                  <c:v>99.33193</c:v>
                </c:pt>
                <c:pt idx="2493">
                  <c:v>99.324460000000002</c:v>
                </c:pt>
                <c:pt idx="2494">
                  <c:v>99.318849999999998</c:v>
                </c:pt>
                <c:pt idx="2495">
                  <c:v>99.317499999999995</c:v>
                </c:pt>
                <c:pt idx="2496">
                  <c:v>99.320480000000003</c:v>
                </c:pt>
                <c:pt idx="2497">
                  <c:v>99.325249999999997</c:v>
                </c:pt>
                <c:pt idx="2498">
                  <c:v>99.328220000000002</c:v>
                </c:pt>
                <c:pt idx="2499">
                  <c:v>99.327020000000005</c:v>
                </c:pt>
                <c:pt idx="2500">
                  <c:v>99.321820000000002</c:v>
                </c:pt>
                <c:pt idx="2501">
                  <c:v>99.315340000000006</c:v>
                </c:pt>
                <c:pt idx="2502">
                  <c:v>99.311300000000003</c:v>
                </c:pt>
                <c:pt idx="2503">
                  <c:v>99.312190000000001</c:v>
                </c:pt>
                <c:pt idx="2504">
                  <c:v>99.317629999999994</c:v>
                </c:pt>
                <c:pt idx="2505">
                  <c:v>99.324560000000005</c:v>
                </c:pt>
                <c:pt idx="2506">
                  <c:v>99.328829999999996</c:v>
                </c:pt>
                <c:pt idx="2507">
                  <c:v>99.327479999999994</c:v>
                </c:pt>
                <c:pt idx="2508">
                  <c:v>99.320589999999996</c:v>
                </c:pt>
                <c:pt idx="2509">
                  <c:v>99.311080000000004</c:v>
                </c:pt>
                <c:pt idx="2510">
                  <c:v>99.303259999999995</c:v>
                </c:pt>
                <c:pt idx="2511">
                  <c:v>99.300089999999997</c:v>
                </c:pt>
                <c:pt idx="2512">
                  <c:v>99.30189</c:v>
                </c:pt>
                <c:pt idx="2513">
                  <c:v>99.306020000000004</c:v>
                </c:pt>
                <c:pt idx="2514">
                  <c:v>99.308790000000002</c:v>
                </c:pt>
                <c:pt idx="2515">
                  <c:v>99.307820000000007</c:v>
                </c:pt>
                <c:pt idx="2516">
                  <c:v>99.303470000000004</c:v>
                </c:pt>
                <c:pt idx="2517">
                  <c:v>99.298630000000003</c:v>
                </c:pt>
                <c:pt idx="2518">
                  <c:v>99.297319999999999</c:v>
                </c:pt>
                <c:pt idx="2519">
                  <c:v>99.302210000000002</c:v>
                </c:pt>
                <c:pt idx="2520">
                  <c:v>99.313199999999995</c:v>
                </c:pt>
                <c:pt idx="2521">
                  <c:v>99.327399999999997</c:v>
                </c:pt>
                <c:pt idx="2522">
                  <c:v>99.340339999999998</c:v>
                </c:pt>
                <c:pt idx="2523">
                  <c:v>99.347980000000007</c:v>
                </c:pt>
                <c:pt idx="2524">
                  <c:v>99.348870000000005</c:v>
                </c:pt>
                <c:pt idx="2525">
                  <c:v>99.344539999999995</c:v>
                </c:pt>
                <c:pt idx="2526">
                  <c:v>99.33887</c:v>
                </c:pt>
                <c:pt idx="2527">
                  <c:v>99.334530000000001</c:v>
                </c:pt>
                <c:pt idx="2528">
                  <c:v>99.331549999999993</c:v>
                </c:pt>
                <c:pt idx="2529">
                  <c:v>99.327020000000005</c:v>
                </c:pt>
                <c:pt idx="2530">
                  <c:v>99.317400000000006</c:v>
                </c:pt>
                <c:pt idx="2531">
                  <c:v>99.302329999999998</c:v>
                </c:pt>
                <c:pt idx="2532">
                  <c:v>99.284480000000002</c:v>
                </c:pt>
                <c:pt idx="2533">
                  <c:v>99.267619999999994</c:v>
                </c:pt>
                <c:pt idx="2534">
                  <c:v>99.255489999999995</c:v>
                </c:pt>
                <c:pt idx="2535">
                  <c:v>99.249229999999997</c:v>
                </c:pt>
                <c:pt idx="2536">
                  <c:v>99.247870000000006</c:v>
                </c:pt>
                <c:pt idx="2537">
                  <c:v>99.248630000000006</c:v>
                </c:pt>
                <c:pt idx="2538">
                  <c:v>99.248189999999994</c:v>
                </c:pt>
                <c:pt idx="2539">
                  <c:v>99.244280000000003</c:v>
                </c:pt>
                <c:pt idx="2540">
                  <c:v>99.237099999999998</c:v>
                </c:pt>
                <c:pt idx="2541">
                  <c:v>99.228899999999996</c:v>
                </c:pt>
                <c:pt idx="2542">
                  <c:v>99.223070000000007</c:v>
                </c:pt>
                <c:pt idx="2543">
                  <c:v>99.221869999999996</c:v>
                </c:pt>
                <c:pt idx="2544">
                  <c:v>99.225229999999996</c:v>
                </c:pt>
                <c:pt idx="2545">
                  <c:v>99.230609999999999</c:v>
                </c:pt>
                <c:pt idx="2546">
                  <c:v>99.234520000000003</c:v>
                </c:pt>
                <c:pt idx="2547">
                  <c:v>99.234189999999998</c:v>
                </c:pt>
                <c:pt idx="2548">
                  <c:v>99.229370000000003</c:v>
                </c:pt>
                <c:pt idx="2549">
                  <c:v>99.222250000000003</c:v>
                </c:pt>
                <c:pt idx="2550">
                  <c:v>99.216099999999997</c:v>
                </c:pt>
                <c:pt idx="2551">
                  <c:v>99.213509999999999</c:v>
                </c:pt>
                <c:pt idx="2552">
                  <c:v>99.21481</c:v>
                </c:pt>
                <c:pt idx="2553">
                  <c:v>99.217789999999994</c:v>
                </c:pt>
                <c:pt idx="2554">
                  <c:v>99.219380000000001</c:v>
                </c:pt>
                <c:pt idx="2555">
                  <c:v>99.217200000000005</c:v>
                </c:pt>
                <c:pt idx="2556">
                  <c:v>99.211380000000005</c:v>
                </c:pt>
                <c:pt idx="2557">
                  <c:v>99.204279999999997</c:v>
                </c:pt>
                <c:pt idx="2558">
                  <c:v>99.199359999999999</c:v>
                </c:pt>
                <c:pt idx="2559">
                  <c:v>99.198679999999996</c:v>
                </c:pt>
                <c:pt idx="2560">
                  <c:v>99.201859999999996</c:v>
                </c:pt>
                <c:pt idx="2561">
                  <c:v>99.205849999999998</c:v>
                </c:pt>
                <c:pt idx="2562">
                  <c:v>99.206829999999997</c:v>
                </c:pt>
                <c:pt idx="2563">
                  <c:v>99.202359999999999</c:v>
                </c:pt>
                <c:pt idx="2564">
                  <c:v>99.192989999999995</c:v>
                </c:pt>
                <c:pt idx="2565">
                  <c:v>99.181809999999999</c:v>
                </c:pt>
                <c:pt idx="2566">
                  <c:v>99.173389999999998</c:v>
                </c:pt>
                <c:pt idx="2567">
                  <c:v>99.170990000000003</c:v>
                </c:pt>
                <c:pt idx="2568">
                  <c:v>99.175219999999996</c:v>
                </c:pt>
                <c:pt idx="2569">
                  <c:v>99.183239999999998</c:v>
                </c:pt>
                <c:pt idx="2570">
                  <c:v>99.189989999999995</c:v>
                </c:pt>
                <c:pt idx="2571">
                  <c:v>99.190870000000004</c:v>
                </c:pt>
                <c:pt idx="2572">
                  <c:v>99.184719999999999</c:v>
                </c:pt>
                <c:pt idx="2573">
                  <c:v>99.174449999999993</c:v>
                </c:pt>
                <c:pt idx="2574">
                  <c:v>99.164990000000003</c:v>
                </c:pt>
                <c:pt idx="2575">
                  <c:v>99.16001</c:v>
                </c:pt>
                <c:pt idx="2576">
                  <c:v>99.16001</c:v>
                </c:pt>
                <c:pt idx="2577">
                  <c:v>99.162629999999993</c:v>
                </c:pt>
                <c:pt idx="2578">
                  <c:v>99.164469999999994</c:v>
                </c:pt>
                <c:pt idx="2579">
                  <c:v>99.162700000000001</c:v>
                </c:pt>
                <c:pt idx="2580">
                  <c:v>99.156779999999998</c:v>
                </c:pt>
                <c:pt idx="2581">
                  <c:v>99.148570000000007</c:v>
                </c:pt>
                <c:pt idx="2582">
                  <c:v>99.141180000000006</c:v>
                </c:pt>
                <c:pt idx="2583">
                  <c:v>99.137140000000002</c:v>
                </c:pt>
                <c:pt idx="2584">
                  <c:v>99.136579999999995</c:v>
                </c:pt>
                <c:pt idx="2585">
                  <c:v>99.137050000000002</c:v>
                </c:pt>
                <c:pt idx="2586">
                  <c:v>99.135409999999993</c:v>
                </c:pt>
                <c:pt idx="2587">
                  <c:v>99.129390000000001</c:v>
                </c:pt>
                <c:pt idx="2588">
                  <c:v>99.119420000000005</c:v>
                </c:pt>
                <c:pt idx="2589">
                  <c:v>99.108220000000003</c:v>
                </c:pt>
                <c:pt idx="2590">
                  <c:v>99.099339999999998</c:v>
                </c:pt>
                <c:pt idx="2591">
                  <c:v>99.095259999999996</c:v>
                </c:pt>
                <c:pt idx="2592">
                  <c:v>99.096019999999996</c:v>
                </c:pt>
                <c:pt idx="2593">
                  <c:v>99.098979999999997</c:v>
                </c:pt>
                <c:pt idx="2594">
                  <c:v>99.100729999999999</c:v>
                </c:pt>
                <c:pt idx="2595">
                  <c:v>99.098460000000003</c:v>
                </c:pt>
                <c:pt idx="2596">
                  <c:v>99.092150000000004</c:v>
                </c:pt>
                <c:pt idx="2597">
                  <c:v>99.084190000000007</c:v>
                </c:pt>
                <c:pt idx="2598">
                  <c:v>99.078239999999994</c:v>
                </c:pt>
                <c:pt idx="2599">
                  <c:v>99.077110000000005</c:v>
                </c:pt>
                <c:pt idx="2600">
                  <c:v>99.081050000000005</c:v>
                </c:pt>
                <c:pt idx="2601">
                  <c:v>99.087710000000001</c:v>
                </c:pt>
                <c:pt idx="2602">
                  <c:v>99.093540000000004</c:v>
                </c:pt>
                <c:pt idx="2603">
                  <c:v>99.095830000000007</c:v>
                </c:pt>
                <c:pt idx="2604">
                  <c:v>99.094459999999998</c:v>
                </c:pt>
                <c:pt idx="2605">
                  <c:v>99.091809999999995</c:v>
                </c:pt>
                <c:pt idx="2606">
                  <c:v>99.091679999999997</c:v>
                </c:pt>
                <c:pt idx="2607">
                  <c:v>99.096729999999994</c:v>
                </c:pt>
                <c:pt idx="2608">
                  <c:v>99.107029999999995</c:v>
                </c:pt>
                <c:pt idx="2609">
                  <c:v>99.11985</c:v>
                </c:pt>
                <c:pt idx="2610">
                  <c:v>99.130840000000006</c:v>
                </c:pt>
                <c:pt idx="2611">
                  <c:v>99.136229999999998</c:v>
                </c:pt>
                <c:pt idx="2612">
                  <c:v>99.135069999999999</c:v>
                </c:pt>
                <c:pt idx="2613">
                  <c:v>99.129239999999996</c:v>
                </c:pt>
                <c:pt idx="2614">
                  <c:v>99.122579999999999</c:v>
                </c:pt>
                <c:pt idx="2615">
                  <c:v>99.118250000000003</c:v>
                </c:pt>
                <c:pt idx="2616">
                  <c:v>99.117180000000005</c:v>
                </c:pt>
                <c:pt idx="2617">
                  <c:v>99.117530000000002</c:v>
                </c:pt>
                <c:pt idx="2618">
                  <c:v>99.116579999999999</c:v>
                </c:pt>
                <c:pt idx="2619">
                  <c:v>99.112219999999994</c:v>
                </c:pt>
                <c:pt idx="2620">
                  <c:v>99.10454</c:v>
                </c:pt>
                <c:pt idx="2621">
                  <c:v>99.095820000000003</c:v>
                </c:pt>
                <c:pt idx="2622">
                  <c:v>99.089240000000004</c:v>
                </c:pt>
                <c:pt idx="2623">
                  <c:v>99.086939999999998</c:v>
                </c:pt>
                <c:pt idx="2624">
                  <c:v>99.088970000000003</c:v>
                </c:pt>
                <c:pt idx="2625">
                  <c:v>99.093040000000002</c:v>
                </c:pt>
                <c:pt idx="2626">
                  <c:v>99.096090000000004</c:v>
                </c:pt>
                <c:pt idx="2627">
                  <c:v>99.095569999999995</c:v>
                </c:pt>
                <c:pt idx="2628">
                  <c:v>99.091189999999997</c:v>
                </c:pt>
                <c:pt idx="2629">
                  <c:v>99.085210000000004</c:v>
                </c:pt>
                <c:pt idx="2630">
                  <c:v>99.081310000000002</c:v>
                </c:pt>
                <c:pt idx="2631">
                  <c:v>99.082549999999998</c:v>
                </c:pt>
                <c:pt idx="2632">
                  <c:v>99.089259999999996</c:v>
                </c:pt>
                <c:pt idx="2633">
                  <c:v>99.098650000000006</c:v>
                </c:pt>
                <c:pt idx="2634">
                  <c:v>99.106989999999996</c:v>
                </c:pt>
                <c:pt idx="2635">
                  <c:v>99.11148</c:v>
                </c:pt>
                <c:pt idx="2636">
                  <c:v>99.111949999999993</c:v>
                </c:pt>
                <c:pt idx="2637">
                  <c:v>99.110659999999996</c:v>
                </c:pt>
                <c:pt idx="2638">
                  <c:v>99.111199999999997</c:v>
                </c:pt>
                <c:pt idx="2639">
                  <c:v>99.115269999999995</c:v>
                </c:pt>
                <c:pt idx="2640">
                  <c:v>99.121729999999999</c:v>
                </c:pt>
                <c:pt idx="2641">
                  <c:v>99.126609999999999</c:v>
                </c:pt>
                <c:pt idx="2642">
                  <c:v>99.125140000000002</c:v>
                </c:pt>
                <c:pt idx="2643">
                  <c:v>99.115430000000003</c:v>
                </c:pt>
                <c:pt idx="2644">
                  <c:v>99.099440000000001</c:v>
                </c:pt>
                <c:pt idx="2645">
                  <c:v>99.081509999999994</c:v>
                </c:pt>
                <c:pt idx="2646">
                  <c:v>99.066959999999995</c:v>
                </c:pt>
                <c:pt idx="2647">
                  <c:v>99.058729999999997</c:v>
                </c:pt>
                <c:pt idx="2648">
                  <c:v>99.056749999999994</c:v>
                </c:pt>
                <c:pt idx="2649">
                  <c:v>99.058170000000004</c:v>
                </c:pt>
                <c:pt idx="2650">
                  <c:v>99.058840000000004</c:v>
                </c:pt>
                <c:pt idx="2651">
                  <c:v>99.055599999999998</c:v>
                </c:pt>
                <c:pt idx="2652">
                  <c:v>99.048320000000004</c:v>
                </c:pt>
                <c:pt idx="2653">
                  <c:v>99.039519999999996</c:v>
                </c:pt>
                <c:pt idx="2654">
                  <c:v>99.033150000000006</c:v>
                </c:pt>
                <c:pt idx="2655">
                  <c:v>99.032049999999998</c:v>
                </c:pt>
                <c:pt idx="2656">
                  <c:v>99.036360000000002</c:v>
                </c:pt>
                <c:pt idx="2657">
                  <c:v>99.04307</c:v>
                </c:pt>
                <c:pt idx="2658">
                  <c:v>99.047970000000007</c:v>
                </c:pt>
                <c:pt idx="2659">
                  <c:v>99.04768</c:v>
                </c:pt>
                <c:pt idx="2660">
                  <c:v>99.041870000000003</c:v>
                </c:pt>
                <c:pt idx="2661">
                  <c:v>99.033169999999998</c:v>
                </c:pt>
                <c:pt idx="2662">
                  <c:v>99.025930000000002</c:v>
                </c:pt>
                <c:pt idx="2663">
                  <c:v>99.023489999999995</c:v>
                </c:pt>
                <c:pt idx="2664">
                  <c:v>99.026510000000002</c:v>
                </c:pt>
                <c:pt idx="2665">
                  <c:v>99.032330000000002</c:v>
                </c:pt>
                <c:pt idx="2666">
                  <c:v>99.037019999999998</c:v>
                </c:pt>
                <c:pt idx="2667">
                  <c:v>99.03734</c:v>
                </c:pt>
                <c:pt idx="2668">
                  <c:v>99.032960000000003</c:v>
                </c:pt>
                <c:pt idx="2669">
                  <c:v>99.026420000000002</c:v>
                </c:pt>
                <c:pt idx="2670">
                  <c:v>99.021780000000007</c:v>
                </c:pt>
                <c:pt idx="2671">
                  <c:v>99.022030000000001</c:v>
                </c:pt>
                <c:pt idx="2672">
                  <c:v>99.027339999999995</c:v>
                </c:pt>
                <c:pt idx="2673">
                  <c:v>99.034869999999998</c:v>
                </c:pt>
                <c:pt idx="2674">
                  <c:v>99.040270000000007</c:v>
                </c:pt>
                <c:pt idx="2675">
                  <c:v>99.040469999999999</c:v>
                </c:pt>
                <c:pt idx="2676">
                  <c:v>99.035309999999996</c:v>
                </c:pt>
                <c:pt idx="2677">
                  <c:v>99.027720000000002</c:v>
                </c:pt>
                <c:pt idx="2678">
                  <c:v>99.022769999999994</c:v>
                </c:pt>
                <c:pt idx="2679">
                  <c:v>99.023700000000005</c:v>
                </c:pt>
                <c:pt idx="2680">
                  <c:v>99.030479999999997</c:v>
                </c:pt>
                <c:pt idx="2681">
                  <c:v>99.039000000000001</c:v>
                </c:pt>
                <c:pt idx="2682">
                  <c:v>99.042929999999998</c:v>
                </c:pt>
                <c:pt idx="2683">
                  <c:v>99.038790000000006</c:v>
                </c:pt>
                <c:pt idx="2684">
                  <c:v>99.0274</c:v>
                </c:pt>
                <c:pt idx="2685">
                  <c:v>99.012979999999999</c:v>
                </c:pt>
                <c:pt idx="2686">
                  <c:v>99.001519999999999</c:v>
                </c:pt>
                <c:pt idx="2687">
                  <c:v>98.996449999999996</c:v>
                </c:pt>
                <c:pt idx="2688">
                  <c:v>98.997860000000003</c:v>
                </c:pt>
                <c:pt idx="2689">
                  <c:v>99.002589999999998</c:v>
                </c:pt>
                <c:pt idx="2690">
                  <c:v>99.006029999999996</c:v>
                </c:pt>
                <c:pt idx="2691">
                  <c:v>99.004760000000005</c:v>
                </c:pt>
                <c:pt idx="2692">
                  <c:v>98.998649999999998</c:v>
                </c:pt>
                <c:pt idx="2693">
                  <c:v>98.990549999999999</c:v>
                </c:pt>
                <c:pt idx="2694">
                  <c:v>98.984920000000002</c:v>
                </c:pt>
                <c:pt idx="2695">
                  <c:v>98.984790000000004</c:v>
                </c:pt>
                <c:pt idx="2696">
                  <c:v>98.990290000000002</c:v>
                </c:pt>
                <c:pt idx="2697">
                  <c:v>98.99821</c:v>
                </c:pt>
                <c:pt idx="2698">
                  <c:v>99.00412</c:v>
                </c:pt>
                <c:pt idx="2699">
                  <c:v>99.004649999999998</c:v>
                </c:pt>
                <c:pt idx="2700">
                  <c:v>98.999840000000006</c:v>
                </c:pt>
                <c:pt idx="2701">
                  <c:v>98.992900000000006</c:v>
                </c:pt>
                <c:pt idx="2702">
                  <c:v>98.988619999999997</c:v>
                </c:pt>
                <c:pt idx="2703">
                  <c:v>98.990399999999994</c:v>
                </c:pt>
                <c:pt idx="2704">
                  <c:v>98.998189999999994</c:v>
                </c:pt>
                <c:pt idx="2705">
                  <c:v>99.008439999999993</c:v>
                </c:pt>
                <c:pt idx="2706">
                  <c:v>99.015900000000002</c:v>
                </c:pt>
                <c:pt idx="2707">
                  <c:v>99.016689999999997</c:v>
                </c:pt>
                <c:pt idx="2708">
                  <c:v>99.010639999999995</c:v>
                </c:pt>
                <c:pt idx="2709">
                  <c:v>99.001360000000005</c:v>
                </c:pt>
                <c:pt idx="2710">
                  <c:v>98.994600000000005</c:v>
                </c:pt>
                <c:pt idx="2711">
                  <c:v>98.994510000000005</c:v>
                </c:pt>
                <c:pt idx="2712">
                  <c:v>99.001840000000001</c:v>
                </c:pt>
                <c:pt idx="2713">
                  <c:v>99.013210000000001</c:v>
                </c:pt>
                <c:pt idx="2714">
                  <c:v>99.023380000000003</c:v>
                </c:pt>
                <c:pt idx="2715">
                  <c:v>99.028019999999998</c:v>
                </c:pt>
                <c:pt idx="2716">
                  <c:v>99.026499999999999</c:v>
                </c:pt>
                <c:pt idx="2717">
                  <c:v>99.021940000000001</c:v>
                </c:pt>
                <c:pt idx="2718">
                  <c:v>99.0197</c:v>
                </c:pt>
                <c:pt idx="2719">
                  <c:v>99.023669999999996</c:v>
                </c:pt>
                <c:pt idx="2720">
                  <c:v>99.034390000000002</c:v>
                </c:pt>
                <c:pt idx="2721">
                  <c:v>99.048159999999996</c:v>
                </c:pt>
                <c:pt idx="2722">
                  <c:v>99.059719999999999</c:v>
                </c:pt>
                <c:pt idx="2723">
                  <c:v>99.064930000000004</c:v>
                </c:pt>
                <c:pt idx="2724">
                  <c:v>99.064009999999996</c:v>
                </c:pt>
                <c:pt idx="2725">
                  <c:v>99.060749999999999</c:v>
                </c:pt>
                <c:pt idx="2726">
                  <c:v>99.061080000000004</c:v>
                </c:pt>
                <c:pt idx="2727">
                  <c:v>99.069310000000002</c:v>
                </c:pt>
                <c:pt idx="2728">
                  <c:v>99.085599999999999</c:v>
                </c:pt>
                <c:pt idx="2729">
                  <c:v>99.105509999999995</c:v>
                </c:pt>
                <c:pt idx="2730">
                  <c:v>99.122169999999997</c:v>
                </c:pt>
                <c:pt idx="2731">
                  <c:v>99.129589999999993</c:v>
                </c:pt>
                <c:pt idx="2732">
                  <c:v>99.126720000000006</c:v>
                </c:pt>
                <c:pt idx="2733">
                  <c:v>99.117919999999998</c:v>
                </c:pt>
                <c:pt idx="2734">
                  <c:v>99.110429999999994</c:v>
                </c:pt>
                <c:pt idx="2735">
                  <c:v>99.110249999999994</c:v>
                </c:pt>
                <c:pt idx="2736">
                  <c:v>99.118840000000006</c:v>
                </c:pt>
                <c:pt idx="2737">
                  <c:v>99.132199999999997</c:v>
                </c:pt>
                <c:pt idx="2738">
                  <c:v>99.144199999999998</c:v>
                </c:pt>
                <c:pt idx="2739">
                  <c:v>99.149339999999995</c:v>
                </c:pt>
                <c:pt idx="2740">
                  <c:v>99.1464</c:v>
                </c:pt>
                <c:pt idx="2741">
                  <c:v>99.138400000000004</c:v>
                </c:pt>
                <c:pt idx="2742">
                  <c:v>99.131249999999994</c:v>
                </c:pt>
                <c:pt idx="2743">
                  <c:v>99.129779999999997</c:v>
                </c:pt>
                <c:pt idx="2744">
                  <c:v>99.135499999999993</c:v>
                </c:pt>
                <c:pt idx="2745">
                  <c:v>99.145430000000005</c:v>
                </c:pt>
                <c:pt idx="2746">
                  <c:v>99.154679999999999</c:v>
                </c:pt>
                <c:pt idx="2747">
                  <c:v>99.159180000000006</c:v>
                </c:pt>
                <c:pt idx="2748">
                  <c:v>99.158860000000004</c:v>
                </c:pt>
                <c:pt idx="2749">
                  <c:v>99.157420000000002</c:v>
                </c:pt>
                <c:pt idx="2750">
                  <c:v>99.160589999999999</c:v>
                </c:pt>
                <c:pt idx="2751">
                  <c:v>99.172120000000007</c:v>
                </c:pt>
                <c:pt idx="2752">
                  <c:v>99.191599999999994</c:v>
                </c:pt>
                <c:pt idx="2753">
                  <c:v>99.213840000000005</c:v>
                </c:pt>
                <c:pt idx="2754">
                  <c:v>99.232060000000004</c:v>
                </c:pt>
                <c:pt idx="2755">
                  <c:v>99.241370000000003</c:v>
                </c:pt>
                <c:pt idx="2756">
                  <c:v>99.241960000000006</c:v>
                </c:pt>
                <c:pt idx="2757">
                  <c:v>99.238420000000005</c:v>
                </c:pt>
                <c:pt idx="2758">
                  <c:v>99.237610000000004</c:v>
                </c:pt>
                <c:pt idx="2759">
                  <c:v>99.244079999999997</c:v>
                </c:pt>
                <c:pt idx="2760">
                  <c:v>99.257999999999996</c:v>
                </c:pt>
                <c:pt idx="2761">
                  <c:v>99.275059999999996</c:v>
                </c:pt>
                <c:pt idx="2762">
                  <c:v>99.288979999999995</c:v>
                </c:pt>
                <c:pt idx="2763">
                  <c:v>99.294979999999995</c:v>
                </c:pt>
                <c:pt idx="2764">
                  <c:v>99.292460000000005</c:v>
                </c:pt>
                <c:pt idx="2765">
                  <c:v>99.284840000000003</c:v>
                </c:pt>
                <c:pt idx="2766">
                  <c:v>99.278000000000006</c:v>
                </c:pt>
                <c:pt idx="2767">
                  <c:v>99.276470000000003</c:v>
                </c:pt>
                <c:pt idx="2768">
                  <c:v>99.281490000000005</c:v>
                </c:pt>
                <c:pt idx="2769">
                  <c:v>99.290239999999997</c:v>
                </c:pt>
                <c:pt idx="2770">
                  <c:v>99.298159999999996</c:v>
                </c:pt>
                <c:pt idx="2771">
                  <c:v>99.301379999999995</c:v>
                </c:pt>
                <c:pt idx="2772">
                  <c:v>99.299459999999996</c:v>
                </c:pt>
                <c:pt idx="2773">
                  <c:v>99.295069999999996</c:v>
                </c:pt>
                <c:pt idx="2774">
                  <c:v>99.293149999999997</c:v>
                </c:pt>
                <c:pt idx="2775">
                  <c:v>99.297250000000005</c:v>
                </c:pt>
                <c:pt idx="2776">
                  <c:v>99.307919999999996</c:v>
                </c:pt>
                <c:pt idx="2777">
                  <c:v>99.322040000000001</c:v>
                </c:pt>
                <c:pt idx="2778">
                  <c:v>99.334999999999994</c:v>
                </c:pt>
                <c:pt idx="2779">
                  <c:v>99.343180000000004</c:v>
                </c:pt>
                <c:pt idx="2780">
                  <c:v>99.346230000000006</c:v>
                </c:pt>
                <c:pt idx="2781">
                  <c:v>99.346620000000001</c:v>
                </c:pt>
                <c:pt idx="2782">
                  <c:v>99.348799999999997</c:v>
                </c:pt>
                <c:pt idx="2783">
                  <c:v>99.354960000000005</c:v>
                </c:pt>
                <c:pt idx="2784">
                  <c:v>99.364270000000005</c:v>
                </c:pt>
                <c:pt idx="2785">
                  <c:v>99.372450000000001</c:v>
                </c:pt>
                <c:pt idx="2786">
                  <c:v>99.374430000000004</c:v>
                </c:pt>
                <c:pt idx="2787">
                  <c:v>99.367980000000003</c:v>
                </c:pt>
                <c:pt idx="2788">
                  <c:v>99.355099999999993</c:v>
                </c:pt>
                <c:pt idx="2789">
                  <c:v>99.34084</c:v>
                </c:pt>
                <c:pt idx="2790">
                  <c:v>99.331479999999999</c:v>
                </c:pt>
                <c:pt idx="2791">
                  <c:v>99.330569999999994</c:v>
                </c:pt>
                <c:pt idx="2792">
                  <c:v>99.338179999999994</c:v>
                </c:pt>
                <c:pt idx="2793">
                  <c:v>99.350480000000005</c:v>
                </c:pt>
                <c:pt idx="2794">
                  <c:v>99.361900000000006</c:v>
                </c:pt>
                <c:pt idx="2795">
                  <c:v>99.368120000000005</c:v>
                </c:pt>
                <c:pt idx="2796">
                  <c:v>99.368229999999997</c:v>
                </c:pt>
                <c:pt idx="2797">
                  <c:v>99.364930000000001</c:v>
                </c:pt>
                <c:pt idx="2798">
                  <c:v>99.362880000000004</c:v>
                </c:pt>
                <c:pt idx="2799">
                  <c:v>99.365620000000007</c:v>
                </c:pt>
                <c:pt idx="2800">
                  <c:v>99.373469999999998</c:v>
                </c:pt>
                <c:pt idx="2801">
                  <c:v>99.383210000000005</c:v>
                </c:pt>
                <c:pt idx="2802">
                  <c:v>99.390069999999994</c:v>
                </c:pt>
                <c:pt idx="2803">
                  <c:v>99.390389999999996</c:v>
                </c:pt>
                <c:pt idx="2804">
                  <c:v>99.384169999999997</c:v>
                </c:pt>
                <c:pt idx="2805">
                  <c:v>99.375029999999995</c:v>
                </c:pt>
                <c:pt idx="2806">
                  <c:v>99.368409999999997</c:v>
                </c:pt>
                <c:pt idx="2807">
                  <c:v>99.368530000000007</c:v>
                </c:pt>
                <c:pt idx="2808">
                  <c:v>99.376400000000004</c:v>
                </c:pt>
                <c:pt idx="2809">
                  <c:v>99.388869999999997</c:v>
                </c:pt>
                <c:pt idx="2810">
                  <c:v>99.401060000000001</c:v>
                </c:pt>
                <c:pt idx="2811">
                  <c:v>99.408869999999993</c:v>
                </c:pt>
                <c:pt idx="2812">
                  <c:v>99.411619999999999</c:v>
                </c:pt>
                <c:pt idx="2813">
                  <c:v>99.412229999999994</c:v>
                </c:pt>
                <c:pt idx="2814">
                  <c:v>99.415689999999998</c:v>
                </c:pt>
                <c:pt idx="2815">
                  <c:v>99.4255</c:v>
                </c:pt>
                <c:pt idx="2816">
                  <c:v>99.441569999999999</c:v>
                </c:pt>
                <c:pt idx="2817">
                  <c:v>99.459609999999998</c:v>
                </c:pt>
                <c:pt idx="2818">
                  <c:v>99.473749999999995</c:v>
                </c:pt>
                <c:pt idx="2819">
                  <c:v>99.47945</c:v>
                </c:pt>
                <c:pt idx="2820">
                  <c:v>99.476429999999993</c:v>
                </c:pt>
                <c:pt idx="2821">
                  <c:v>99.468299999999999</c:v>
                </c:pt>
                <c:pt idx="2822">
                  <c:v>99.46105</c:v>
                </c:pt>
                <c:pt idx="2823">
                  <c:v>99.459140000000005</c:v>
                </c:pt>
                <c:pt idx="2824">
                  <c:v>99.463449999999995</c:v>
                </c:pt>
                <c:pt idx="2825">
                  <c:v>99.470860000000002</c:v>
                </c:pt>
                <c:pt idx="2826">
                  <c:v>99.476579999999998</c:v>
                </c:pt>
                <c:pt idx="2827">
                  <c:v>99.476860000000002</c:v>
                </c:pt>
                <c:pt idx="2828">
                  <c:v>99.471599999999995</c:v>
                </c:pt>
                <c:pt idx="2829">
                  <c:v>99.464320000000001</c:v>
                </c:pt>
                <c:pt idx="2830">
                  <c:v>99.460340000000002</c:v>
                </c:pt>
                <c:pt idx="2831">
                  <c:v>99.463560000000001</c:v>
                </c:pt>
                <c:pt idx="2832">
                  <c:v>99.474209999999999</c:v>
                </c:pt>
                <c:pt idx="2833">
                  <c:v>99.488219999999998</c:v>
                </c:pt>
                <c:pt idx="2834">
                  <c:v>99.499740000000003</c:v>
                </c:pt>
                <c:pt idx="2835">
                  <c:v>99.503690000000006</c:v>
                </c:pt>
                <c:pt idx="2836">
                  <c:v>99.499380000000002</c:v>
                </c:pt>
                <c:pt idx="2837">
                  <c:v>99.490300000000005</c:v>
                </c:pt>
                <c:pt idx="2838">
                  <c:v>99.482609999999994</c:v>
                </c:pt>
                <c:pt idx="2839">
                  <c:v>99.481039999999993</c:v>
                </c:pt>
                <c:pt idx="2840">
                  <c:v>99.486850000000004</c:v>
                </c:pt>
                <c:pt idx="2841">
                  <c:v>99.49691</c:v>
                </c:pt>
                <c:pt idx="2842">
                  <c:v>99.506609999999995</c:v>
                </c:pt>
                <c:pt idx="2843">
                  <c:v>99.511979999999994</c:v>
                </c:pt>
                <c:pt idx="2844">
                  <c:v>99.512469999999993</c:v>
                </c:pt>
                <c:pt idx="2845">
                  <c:v>99.510729999999995</c:v>
                </c:pt>
                <c:pt idx="2846">
                  <c:v>99.511020000000002</c:v>
                </c:pt>
                <c:pt idx="2847">
                  <c:v>99.516080000000002</c:v>
                </c:pt>
                <c:pt idx="2848">
                  <c:v>99.525559999999999</c:v>
                </c:pt>
                <c:pt idx="2849">
                  <c:v>99.535510000000002</c:v>
                </c:pt>
                <c:pt idx="2850">
                  <c:v>99.541219999999996</c:v>
                </c:pt>
                <c:pt idx="2851">
                  <c:v>99.539599999999993</c:v>
                </c:pt>
                <c:pt idx="2852">
                  <c:v>99.531750000000002</c:v>
                </c:pt>
                <c:pt idx="2853">
                  <c:v>99.52216</c:v>
                </c:pt>
                <c:pt idx="2854">
                  <c:v>99.516940000000005</c:v>
                </c:pt>
                <c:pt idx="2855">
                  <c:v>99.519880000000001</c:v>
                </c:pt>
                <c:pt idx="2856">
                  <c:v>99.530720000000002</c:v>
                </c:pt>
                <c:pt idx="2857">
                  <c:v>99.545029999999997</c:v>
                </c:pt>
                <c:pt idx="2858">
                  <c:v>99.556910000000002</c:v>
                </c:pt>
                <c:pt idx="2859">
                  <c:v>99.561909999999997</c:v>
                </c:pt>
                <c:pt idx="2860">
                  <c:v>99.560029999999998</c:v>
                </c:pt>
                <c:pt idx="2861">
                  <c:v>99.555049999999994</c:v>
                </c:pt>
                <c:pt idx="2862">
                  <c:v>99.552809999999994</c:v>
                </c:pt>
                <c:pt idx="2863">
                  <c:v>99.557299999999998</c:v>
                </c:pt>
                <c:pt idx="2864">
                  <c:v>99.568690000000004</c:v>
                </c:pt>
                <c:pt idx="2865">
                  <c:v>99.582849999999993</c:v>
                </c:pt>
                <c:pt idx="2866">
                  <c:v>99.594149999999999</c:v>
                </c:pt>
                <c:pt idx="2867">
                  <c:v>99.598150000000004</c:v>
                </c:pt>
                <c:pt idx="2868">
                  <c:v>99.594610000000003</c:v>
                </c:pt>
                <c:pt idx="2869">
                  <c:v>99.587199999999996</c:v>
                </c:pt>
                <c:pt idx="2870">
                  <c:v>99.581649999999996</c:v>
                </c:pt>
                <c:pt idx="2871">
                  <c:v>99.581980000000001</c:v>
                </c:pt>
                <c:pt idx="2872">
                  <c:v>99.588489999999993</c:v>
                </c:pt>
                <c:pt idx="2873">
                  <c:v>99.597629999999995</c:v>
                </c:pt>
                <c:pt idx="2874">
                  <c:v>99.604349999999997</c:v>
                </c:pt>
                <c:pt idx="2875">
                  <c:v>99.605029999999999</c:v>
                </c:pt>
                <c:pt idx="2876">
                  <c:v>99.600020000000001</c:v>
                </c:pt>
                <c:pt idx="2877">
                  <c:v>99.593090000000004</c:v>
                </c:pt>
                <c:pt idx="2878">
                  <c:v>99.589619999999996</c:v>
                </c:pt>
                <c:pt idx="2879">
                  <c:v>99.59299</c:v>
                </c:pt>
                <c:pt idx="2880">
                  <c:v>99.602930000000001</c:v>
                </c:pt>
                <c:pt idx="2881">
                  <c:v>99.615200000000002</c:v>
                </c:pt>
                <c:pt idx="2882">
                  <c:v>99.624340000000004</c:v>
                </c:pt>
                <c:pt idx="2883">
                  <c:v>99.625960000000006</c:v>
                </c:pt>
                <c:pt idx="2884">
                  <c:v>99.619720000000001</c:v>
                </c:pt>
                <c:pt idx="2885">
                  <c:v>99.609120000000004</c:v>
                </c:pt>
                <c:pt idx="2886">
                  <c:v>99.599909999999994</c:v>
                </c:pt>
                <c:pt idx="2887">
                  <c:v>99.59666</c:v>
                </c:pt>
                <c:pt idx="2888">
                  <c:v>99.600629999999995</c:v>
                </c:pt>
                <c:pt idx="2889">
                  <c:v>99.609020000000001</c:v>
                </c:pt>
                <c:pt idx="2890">
                  <c:v>99.617239999999995</c:v>
                </c:pt>
                <c:pt idx="2891">
                  <c:v>99.621139999999997</c:v>
                </c:pt>
                <c:pt idx="2892">
                  <c:v>99.619789999999995</c:v>
                </c:pt>
                <c:pt idx="2893">
                  <c:v>99.61533</c:v>
                </c:pt>
                <c:pt idx="2894">
                  <c:v>99.612020000000001</c:v>
                </c:pt>
                <c:pt idx="2895">
                  <c:v>99.612979999999993</c:v>
                </c:pt>
                <c:pt idx="2896">
                  <c:v>99.618840000000006</c:v>
                </c:pt>
                <c:pt idx="2897">
                  <c:v>99.627099999999999</c:v>
                </c:pt>
                <c:pt idx="2898">
                  <c:v>99.63382</c:v>
                </c:pt>
                <c:pt idx="2899">
                  <c:v>99.635850000000005</c:v>
                </c:pt>
                <c:pt idx="2900">
                  <c:v>99.63279</c:v>
                </c:pt>
                <c:pt idx="2901">
                  <c:v>99.626850000000005</c:v>
                </c:pt>
                <c:pt idx="2902">
                  <c:v>99.621610000000004</c:v>
                </c:pt>
                <c:pt idx="2903">
                  <c:v>99.619560000000007</c:v>
                </c:pt>
                <c:pt idx="2904">
                  <c:v>99.620649999999998</c:v>
                </c:pt>
                <c:pt idx="2905">
                  <c:v>99.622439999999997</c:v>
                </c:pt>
                <c:pt idx="2906">
                  <c:v>99.621719999999996</c:v>
                </c:pt>
                <c:pt idx="2907">
                  <c:v>99.616420000000005</c:v>
                </c:pt>
                <c:pt idx="2908">
                  <c:v>99.607349999999997</c:v>
                </c:pt>
                <c:pt idx="2909">
                  <c:v>99.597589999999997</c:v>
                </c:pt>
                <c:pt idx="2910">
                  <c:v>99.591380000000001</c:v>
                </c:pt>
                <c:pt idx="2911">
                  <c:v>99.591489999999993</c:v>
                </c:pt>
                <c:pt idx="2912">
                  <c:v>99.598269999999999</c:v>
                </c:pt>
                <c:pt idx="2913">
                  <c:v>99.608890000000002</c:v>
                </c:pt>
                <c:pt idx="2914">
                  <c:v>99.619429999999994</c:v>
                </c:pt>
                <c:pt idx="2915">
                  <c:v>99.626350000000002</c:v>
                </c:pt>
                <c:pt idx="2916">
                  <c:v>99.628720000000001</c:v>
                </c:pt>
                <c:pt idx="2917">
                  <c:v>99.62791</c:v>
                </c:pt>
                <c:pt idx="2918">
                  <c:v>99.627099999999999</c:v>
                </c:pt>
                <c:pt idx="2919">
                  <c:v>99.628630000000001</c:v>
                </c:pt>
                <c:pt idx="2920">
                  <c:v>99.633120000000005</c:v>
                </c:pt>
                <c:pt idx="2921">
                  <c:v>99.638660000000002</c:v>
                </c:pt>
                <c:pt idx="2922">
                  <c:v>99.642520000000005</c:v>
                </c:pt>
                <c:pt idx="2923">
                  <c:v>99.642330000000001</c:v>
                </c:pt>
                <c:pt idx="2924">
                  <c:v>99.638050000000007</c:v>
                </c:pt>
                <c:pt idx="2925">
                  <c:v>99.631720000000001</c:v>
                </c:pt>
                <c:pt idx="2926">
                  <c:v>99.626689999999996</c:v>
                </c:pt>
                <c:pt idx="2927">
                  <c:v>99.625600000000006</c:v>
                </c:pt>
                <c:pt idx="2928">
                  <c:v>99.629080000000002</c:v>
                </c:pt>
                <c:pt idx="2929">
                  <c:v>99.635400000000004</c:v>
                </c:pt>
                <c:pt idx="2930">
                  <c:v>99.641739999999999</c:v>
                </c:pt>
                <c:pt idx="2931">
                  <c:v>99.64546</c:v>
                </c:pt>
                <c:pt idx="2932">
                  <c:v>99.645769999999999</c:v>
                </c:pt>
                <c:pt idx="2933">
                  <c:v>99.643770000000004</c:v>
                </c:pt>
                <c:pt idx="2934">
                  <c:v>99.641850000000005</c:v>
                </c:pt>
                <c:pt idx="2935">
                  <c:v>99.641720000000007</c:v>
                </c:pt>
                <c:pt idx="2936">
                  <c:v>99.643439999999998</c:v>
                </c:pt>
                <c:pt idx="2937">
                  <c:v>99.645179999999996</c:v>
                </c:pt>
                <c:pt idx="2938">
                  <c:v>99.644400000000005</c:v>
                </c:pt>
                <c:pt idx="2939">
                  <c:v>99.639489999999995</c:v>
                </c:pt>
                <c:pt idx="2940">
                  <c:v>99.630889999999994</c:v>
                </c:pt>
                <c:pt idx="2941">
                  <c:v>99.620869999999996</c:v>
                </c:pt>
                <c:pt idx="2942">
                  <c:v>99.612570000000005</c:v>
                </c:pt>
                <c:pt idx="2943">
                  <c:v>99.608170000000001</c:v>
                </c:pt>
                <c:pt idx="2944">
                  <c:v>99.608000000000004</c:v>
                </c:pt>
                <c:pt idx="2945">
                  <c:v>99.610339999999994</c:v>
                </c:pt>
                <c:pt idx="2946">
                  <c:v>99.6126</c:v>
                </c:pt>
                <c:pt idx="2947">
                  <c:v>99.612719999999996</c:v>
                </c:pt>
                <c:pt idx="2948">
                  <c:v>99.61045</c:v>
                </c:pt>
                <c:pt idx="2949">
                  <c:v>99.607280000000003</c:v>
                </c:pt>
                <c:pt idx="2950">
                  <c:v>99.605549999999994</c:v>
                </c:pt>
                <c:pt idx="2951">
                  <c:v>99.606859999999998</c:v>
                </c:pt>
                <c:pt idx="2952">
                  <c:v>99.611159999999998</c:v>
                </c:pt>
                <c:pt idx="2953">
                  <c:v>99.616510000000005</c:v>
                </c:pt>
                <c:pt idx="2954">
                  <c:v>99.620450000000005</c:v>
                </c:pt>
                <c:pt idx="2955">
                  <c:v>99.621110000000002</c:v>
                </c:pt>
                <c:pt idx="2956">
                  <c:v>99.618579999999994</c:v>
                </c:pt>
                <c:pt idx="2957">
                  <c:v>99.614599999999996</c:v>
                </c:pt>
                <c:pt idx="2958">
                  <c:v>99.611720000000005</c:v>
                </c:pt>
                <c:pt idx="2959">
                  <c:v>99.611699999999999</c:v>
                </c:pt>
                <c:pt idx="2960">
                  <c:v>99.614419999999996</c:v>
                </c:pt>
                <c:pt idx="2961">
                  <c:v>99.617990000000006</c:v>
                </c:pt>
                <c:pt idx="2962">
                  <c:v>99.619879999999995</c:v>
                </c:pt>
                <c:pt idx="2963">
                  <c:v>99.61824</c:v>
                </c:pt>
                <c:pt idx="2964">
                  <c:v>99.613150000000005</c:v>
                </c:pt>
                <c:pt idx="2965">
                  <c:v>99.606409999999997</c:v>
                </c:pt>
                <c:pt idx="2966">
                  <c:v>99.600750000000005</c:v>
                </c:pt>
                <c:pt idx="2967">
                  <c:v>99.598010000000002</c:v>
                </c:pt>
                <c:pt idx="2968">
                  <c:v>99.598410000000001</c:v>
                </c:pt>
                <c:pt idx="2969">
                  <c:v>99.600269999999995</c:v>
                </c:pt>
                <c:pt idx="2970">
                  <c:v>99.601169999999996</c:v>
                </c:pt>
                <c:pt idx="2971">
                  <c:v>99.599279999999993</c:v>
                </c:pt>
                <c:pt idx="2972">
                  <c:v>99.5946</c:v>
                </c:pt>
                <c:pt idx="2973">
                  <c:v>99.588790000000003</c:v>
                </c:pt>
                <c:pt idx="2974">
                  <c:v>99.584450000000004</c:v>
                </c:pt>
                <c:pt idx="2975">
                  <c:v>99.583460000000002</c:v>
                </c:pt>
                <c:pt idx="2976">
                  <c:v>99.586150000000004</c:v>
                </c:pt>
                <c:pt idx="2977">
                  <c:v>99.590860000000006</c:v>
                </c:pt>
                <c:pt idx="2978">
                  <c:v>99.595230000000001</c:v>
                </c:pt>
                <c:pt idx="2979">
                  <c:v>99.597229999999996</c:v>
                </c:pt>
                <c:pt idx="2980">
                  <c:v>99.596469999999997</c:v>
                </c:pt>
                <c:pt idx="2981">
                  <c:v>99.594210000000004</c:v>
                </c:pt>
                <c:pt idx="2982">
                  <c:v>99.592799999999997</c:v>
                </c:pt>
                <c:pt idx="2983">
                  <c:v>99.594089999999994</c:v>
                </c:pt>
                <c:pt idx="2984">
                  <c:v>99.59854</c:v>
                </c:pt>
                <c:pt idx="2985">
                  <c:v>99.604770000000002</c:v>
                </c:pt>
                <c:pt idx="2986">
                  <c:v>99.610519999999994</c:v>
                </c:pt>
                <c:pt idx="2987">
                  <c:v>99.613640000000004</c:v>
                </c:pt>
                <c:pt idx="2988">
                  <c:v>99.613619999999997</c:v>
                </c:pt>
                <c:pt idx="2989">
                  <c:v>99.611310000000003</c:v>
                </c:pt>
                <c:pt idx="2990">
                  <c:v>99.608850000000004</c:v>
                </c:pt>
                <c:pt idx="2991">
                  <c:v>99.607929999999996</c:v>
                </c:pt>
                <c:pt idx="2992">
                  <c:v>99.609179999999995</c:v>
                </c:pt>
                <c:pt idx="2993">
                  <c:v>99.611660000000001</c:v>
                </c:pt>
                <c:pt idx="2994">
                  <c:v>99.613810000000001</c:v>
                </c:pt>
                <c:pt idx="2995">
                  <c:v>99.614189999999994</c:v>
                </c:pt>
                <c:pt idx="2996">
                  <c:v>99.612719999999996</c:v>
                </c:pt>
                <c:pt idx="2997">
                  <c:v>99.610439999999997</c:v>
                </c:pt>
                <c:pt idx="2998">
                  <c:v>99.609160000000003</c:v>
                </c:pt>
                <c:pt idx="2999">
                  <c:v>99.610079999999996</c:v>
                </c:pt>
                <c:pt idx="3000">
                  <c:v>99.613169999999997</c:v>
                </c:pt>
                <c:pt idx="3001">
                  <c:v>99.616860000000003</c:v>
                </c:pt>
                <c:pt idx="3002">
                  <c:v>99.619339999999994</c:v>
                </c:pt>
                <c:pt idx="3003">
                  <c:v>99.619190000000003</c:v>
                </c:pt>
                <c:pt idx="3004">
                  <c:v>99.616609999999994</c:v>
                </c:pt>
                <c:pt idx="3005">
                  <c:v>99.613119999999995</c:v>
                </c:pt>
                <c:pt idx="3006">
                  <c:v>99.610969999999995</c:v>
                </c:pt>
                <c:pt idx="3007">
                  <c:v>99.611630000000005</c:v>
                </c:pt>
                <c:pt idx="3008">
                  <c:v>99.615200000000002</c:v>
                </c:pt>
                <c:pt idx="3009">
                  <c:v>99.62003</c:v>
                </c:pt>
                <c:pt idx="3010">
                  <c:v>99.623990000000006</c:v>
                </c:pt>
                <c:pt idx="3011">
                  <c:v>99.625389999999996</c:v>
                </c:pt>
                <c:pt idx="3012">
                  <c:v>99.624049999999997</c:v>
                </c:pt>
                <c:pt idx="3013">
                  <c:v>99.621269999999996</c:v>
                </c:pt>
                <c:pt idx="3014">
                  <c:v>99.619129999999998</c:v>
                </c:pt>
                <c:pt idx="3015">
                  <c:v>99.619159999999994</c:v>
                </c:pt>
                <c:pt idx="3016">
                  <c:v>99.621440000000007</c:v>
                </c:pt>
                <c:pt idx="3017">
                  <c:v>99.624660000000006</c:v>
                </c:pt>
                <c:pt idx="3018">
                  <c:v>99.626919999999998</c:v>
                </c:pt>
                <c:pt idx="3019">
                  <c:v>99.626850000000005</c:v>
                </c:pt>
                <c:pt idx="3020">
                  <c:v>99.624480000000005</c:v>
                </c:pt>
                <c:pt idx="3021">
                  <c:v>99.621189999999999</c:v>
                </c:pt>
                <c:pt idx="3022">
                  <c:v>99.619039999999998</c:v>
                </c:pt>
                <c:pt idx="3023">
                  <c:v>99.619339999999994</c:v>
                </c:pt>
                <c:pt idx="3024">
                  <c:v>99.622039999999998</c:v>
                </c:pt>
                <c:pt idx="3025">
                  <c:v>99.625609999999995</c:v>
                </c:pt>
                <c:pt idx="3026">
                  <c:v>99.628140000000002</c:v>
                </c:pt>
                <c:pt idx="3027">
                  <c:v>99.628290000000007</c:v>
                </c:pt>
                <c:pt idx="3028">
                  <c:v>99.626260000000002</c:v>
                </c:pt>
                <c:pt idx="3029">
                  <c:v>99.623559999999998</c:v>
                </c:pt>
                <c:pt idx="3030">
                  <c:v>99.62227</c:v>
                </c:pt>
                <c:pt idx="3031">
                  <c:v>99.623630000000006</c:v>
                </c:pt>
                <c:pt idx="3032">
                  <c:v>99.627340000000004</c:v>
                </c:pt>
                <c:pt idx="3033">
                  <c:v>99.631469999999993</c:v>
                </c:pt>
                <c:pt idx="3034">
                  <c:v>99.633740000000003</c:v>
                </c:pt>
                <c:pt idx="3035">
                  <c:v>99.632480000000001</c:v>
                </c:pt>
                <c:pt idx="3036">
                  <c:v>99.627899999999997</c:v>
                </c:pt>
                <c:pt idx="3037">
                  <c:v>99.621809999999996</c:v>
                </c:pt>
                <c:pt idx="3038">
                  <c:v>99.616860000000003</c:v>
                </c:pt>
                <c:pt idx="3039">
                  <c:v>99.615009999999998</c:v>
                </c:pt>
                <c:pt idx="3040">
                  <c:v>99.616579999999999</c:v>
                </c:pt>
                <c:pt idx="3041">
                  <c:v>99.620099999999994</c:v>
                </c:pt>
                <c:pt idx="3042">
                  <c:v>99.62321</c:v>
                </c:pt>
                <c:pt idx="3043">
                  <c:v>99.623919999999998</c:v>
                </c:pt>
                <c:pt idx="3044">
                  <c:v>99.621799999999993</c:v>
                </c:pt>
                <c:pt idx="3045">
                  <c:v>99.617919999999998</c:v>
                </c:pt>
                <c:pt idx="3046">
                  <c:v>99.614459999999994</c:v>
                </c:pt>
                <c:pt idx="3047">
                  <c:v>99.613140000000001</c:v>
                </c:pt>
                <c:pt idx="3048">
                  <c:v>99.614490000000004</c:v>
                </c:pt>
                <c:pt idx="3049">
                  <c:v>99.617400000000004</c:v>
                </c:pt>
                <c:pt idx="3050">
                  <c:v>99.620050000000006</c:v>
                </c:pt>
                <c:pt idx="3051">
                  <c:v>99.620779999999996</c:v>
                </c:pt>
                <c:pt idx="3052">
                  <c:v>99.619349999999997</c:v>
                </c:pt>
                <c:pt idx="3053">
                  <c:v>99.616810000000001</c:v>
                </c:pt>
                <c:pt idx="3054">
                  <c:v>99.615080000000006</c:v>
                </c:pt>
                <c:pt idx="3055">
                  <c:v>99.615549999999999</c:v>
                </c:pt>
                <c:pt idx="3056">
                  <c:v>99.61842</c:v>
                </c:pt>
                <c:pt idx="3057">
                  <c:v>99.622280000000003</c:v>
                </c:pt>
                <c:pt idx="3058">
                  <c:v>99.625039999999998</c:v>
                </c:pt>
                <c:pt idx="3059">
                  <c:v>99.625100000000003</c:v>
                </c:pt>
                <c:pt idx="3060">
                  <c:v>99.622309999999999</c:v>
                </c:pt>
                <c:pt idx="3061">
                  <c:v>99.618080000000006</c:v>
                </c:pt>
                <c:pt idx="3062">
                  <c:v>99.614769999999993</c:v>
                </c:pt>
                <c:pt idx="3063">
                  <c:v>99.614320000000006</c:v>
                </c:pt>
                <c:pt idx="3064">
                  <c:v>99.6173</c:v>
                </c:pt>
                <c:pt idx="3065">
                  <c:v>99.622590000000002</c:v>
                </c:pt>
                <c:pt idx="3066">
                  <c:v>99.628129999999999</c:v>
                </c:pt>
                <c:pt idx="3067">
                  <c:v>99.631990000000002</c:v>
                </c:pt>
                <c:pt idx="3068">
                  <c:v>99.633510000000001</c:v>
                </c:pt>
                <c:pt idx="3069">
                  <c:v>99.633459999999999</c:v>
                </c:pt>
                <c:pt idx="3070">
                  <c:v>99.633660000000006</c:v>
                </c:pt>
                <c:pt idx="3071">
                  <c:v>99.635509999999996</c:v>
                </c:pt>
                <c:pt idx="3072">
                  <c:v>99.63946</c:v>
                </c:pt>
                <c:pt idx="3073">
                  <c:v>99.644350000000003</c:v>
                </c:pt>
                <c:pt idx="3074">
                  <c:v>99.648499999999999</c:v>
                </c:pt>
                <c:pt idx="3075">
                  <c:v>99.650480000000002</c:v>
                </c:pt>
                <c:pt idx="3076">
                  <c:v>99.650310000000005</c:v>
                </c:pt>
                <c:pt idx="3077">
                  <c:v>99.649270000000001</c:v>
                </c:pt>
                <c:pt idx="3078">
                  <c:v>99.649420000000006</c:v>
                </c:pt>
                <c:pt idx="3079">
                  <c:v>99.652029999999996</c:v>
                </c:pt>
                <c:pt idx="3080">
                  <c:v>99.656890000000004</c:v>
                </c:pt>
                <c:pt idx="3081">
                  <c:v>99.662030000000001</c:v>
                </c:pt>
                <c:pt idx="3082">
                  <c:v>99.665090000000006</c:v>
                </c:pt>
                <c:pt idx="3083">
                  <c:v>99.664599999999993</c:v>
                </c:pt>
                <c:pt idx="3084">
                  <c:v>99.661190000000005</c:v>
                </c:pt>
                <c:pt idx="3085">
                  <c:v>99.65728</c:v>
                </c:pt>
                <c:pt idx="3086">
                  <c:v>99.656170000000003</c:v>
                </c:pt>
                <c:pt idx="3087">
                  <c:v>99.660060000000001</c:v>
                </c:pt>
                <c:pt idx="3088">
                  <c:v>99.668989999999994</c:v>
                </c:pt>
                <c:pt idx="3089">
                  <c:v>99.680509999999998</c:v>
                </c:pt>
                <c:pt idx="3090">
                  <c:v>99.69117</c:v>
                </c:pt>
                <c:pt idx="3091">
                  <c:v>99.698139999999995</c:v>
                </c:pt>
                <c:pt idx="3092">
                  <c:v>99.700599999999994</c:v>
                </c:pt>
                <c:pt idx="3093">
                  <c:v>99.700100000000006</c:v>
                </c:pt>
                <c:pt idx="3094">
                  <c:v>99.699640000000002</c:v>
                </c:pt>
                <c:pt idx="3095">
                  <c:v>99.701689999999999</c:v>
                </c:pt>
                <c:pt idx="3096">
                  <c:v>99.707120000000003</c:v>
                </c:pt>
                <c:pt idx="3097">
                  <c:v>99.714429999999993</c:v>
                </c:pt>
                <c:pt idx="3098">
                  <c:v>99.721220000000002</c:v>
                </c:pt>
                <c:pt idx="3099">
                  <c:v>99.725449999999995</c:v>
                </c:pt>
                <c:pt idx="3100">
                  <c:v>99.726960000000005</c:v>
                </c:pt>
                <c:pt idx="3101">
                  <c:v>99.727490000000003</c:v>
                </c:pt>
                <c:pt idx="3102">
                  <c:v>99.729939999999999</c:v>
                </c:pt>
                <c:pt idx="3103">
                  <c:v>99.73612</c:v>
                </c:pt>
                <c:pt idx="3104">
                  <c:v>99.745990000000006</c:v>
                </c:pt>
                <c:pt idx="3105">
                  <c:v>99.756870000000006</c:v>
                </c:pt>
                <c:pt idx="3106">
                  <c:v>99.765370000000004</c:v>
                </c:pt>
                <c:pt idx="3107">
                  <c:v>99.768720000000002</c:v>
                </c:pt>
                <c:pt idx="3108">
                  <c:v>99.766750000000002</c:v>
                </c:pt>
                <c:pt idx="3109">
                  <c:v>99.761619999999994</c:v>
                </c:pt>
                <c:pt idx="3110">
                  <c:v>99.757159999999999</c:v>
                </c:pt>
                <c:pt idx="3111">
                  <c:v>99.756259999999997</c:v>
                </c:pt>
                <c:pt idx="3112">
                  <c:v>99.759609999999995</c:v>
                </c:pt>
                <c:pt idx="3113">
                  <c:v>99.765219999999999</c:v>
                </c:pt>
                <c:pt idx="3114">
                  <c:v>99.769909999999996</c:v>
                </c:pt>
                <c:pt idx="3115">
                  <c:v>99.771090000000001</c:v>
                </c:pt>
                <c:pt idx="3116">
                  <c:v>99.768550000000005</c:v>
                </c:pt>
                <c:pt idx="3117">
                  <c:v>99.764619999999994</c:v>
                </c:pt>
                <c:pt idx="3118">
                  <c:v>99.763369999999995</c:v>
                </c:pt>
                <c:pt idx="3119">
                  <c:v>99.767910000000001</c:v>
                </c:pt>
                <c:pt idx="3120">
                  <c:v>99.778999999999996</c:v>
                </c:pt>
                <c:pt idx="3121">
                  <c:v>99.794470000000004</c:v>
                </c:pt>
                <c:pt idx="3122">
                  <c:v>99.810559999999995</c:v>
                </c:pt>
                <c:pt idx="3123">
                  <c:v>99.823830000000001</c:v>
                </c:pt>
                <c:pt idx="3124">
                  <c:v>99.833240000000004</c:v>
                </c:pt>
                <c:pt idx="3125">
                  <c:v>99.840419999999995</c:v>
                </c:pt>
                <c:pt idx="3126">
                  <c:v>99.848990000000001</c:v>
                </c:pt>
                <c:pt idx="3127">
                  <c:v>99.861500000000007</c:v>
                </c:pt>
                <c:pt idx="3128">
                  <c:v>99.877930000000006</c:v>
                </c:pt>
                <c:pt idx="3129">
                  <c:v>99.894840000000002</c:v>
                </c:pt>
                <c:pt idx="3130">
                  <c:v>99.907409999999999</c:v>
                </c:pt>
                <c:pt idx="3131">
                  <c:v>99.911709999999999</c:v>
                </c:pt>
                <c:pt idx="3132">
                  <c:v>99.907570000000007</c:v>
                </c:pt>
                <c:pt idx="3133">
                  <c:v>99.898030000000006</c:v>
                </c:pt>
                <c:pt idx="3134">
                  <c:v>99.888220000000004</c:v>
                </c:pt>
                <c:pt idx="3135">
                  <c:v>99.881870000000006</c:v>
                </c:pt>
                <c:pt idx="3136">
                  <c:v>99.879779999999997</c:v>
                </c:pt>
                <c:pt idx="3137">
                  <c:v>99.879630000000006</c:v>
                </c:pt>
                <c:pt idx="3138">
                  <c:v>99.877780000000001</c:v>
                </c:pt>
                <c:pt idx="3139">
                  <c:v>99.871520000000004</c:v>
                </c:pt>
                <c:pt idx="3140">
                  <c:v>99.860889999999998</c:v>
                </c:pt>
                <c:pt idx="3141">
                  <c:v>99.848349999999996</c:v>
                </c:pt>
                <c:pt idx="3142">
                  <c:v>99.837990000000005</c:v>
                </c:pt>
                <c:pt idx="3143">
                  <c:v>99.832459999999998</c:v>
                </c:pt>
                <c:pt idx="3144">
                  <c:v>99.831940000000003</c:v>
                </c:pt>
                <c:pt idx="3145">
                  <c:v>99.833690000000004</c:v>
                </c:pt>
                <c:pt idx="3146">
                  <c:v>99.833969999999994</c:v>
                </c:pt>
                <c:pt idx="3147">
                  <c:v>99.829859999999996</c:v>
                </c:pt>
                <c:pt idx="3148">
                  <c:v>99.821070000000006</c:v>
                </c:pt>
                <c:pt idx="3149">
                  <c:v>99.809889999999996</c:v>
                </c:pt>
                <c:pt idx="3150">
                  <c:v>99.800120000000007</c:v>
                </c:pt>
                <c:pt idx="3151">
                  <c:v>99.794479999999993</c:v>
                </c:pt>
                <c:pt idx="3152">
                  <c:v>99.793559999999999</c:v>
                </c:pt>
                <c:pt idx="3153">
                  <c:v>99.795209999999997</c:v>
                </c:pt>
                <c:pt idx="3154">
                  <c:v>99.796099999999996</c:v>
                </c:pt>
                <c:pt idx="3155">
                  <c:v>99.793480000000002</c:v>
                </c:pt>
                <c:pt idx="3156">
                  <c:v>99.786919999999995</c:v>
                </c:pt>
                <c:pt idx="3157">
                  <c:v>99.778270000000006</c:v>
                </c:pt>
                <c:pt idx="3158">
                  <c:v>99.771010000000004</c:v>
                </c:pt>
                <c:pt idx="3159">
                  <c:v>99.767679999999999</c:v>
                </c:pt>
                <c:pt idx="3160">
                  <c:v>99.768910000000005</c:v>
                </c:pt>
                <c:pt idx="3161">
                  <c:v>99.772589999999994</c:v>
                </c:pt>
                <c:pt idx="3162">
                  <c:v>99.775379999999998</c:v>
                </c:pt>
                <c:pt idx="3163">
                  <c:v>99.774280000000005</c:v>
                </c:pt>
                <c:pt idx="3164">
                  <c:v>99.768680000000003</c:v>
                </c:pt>
                <c:pt idx="3165">
                  <c:v>99.760230000000007</c:v>
                </c:pt>
                <c:pt idx="3166">
                  <c:v>99.752430000000004</c:v>
                </c:pt>
                <c:pt idx="3167">
                  <c:v>99.747979999999998</c:v>
                </c:pt>
                <c:pt idx="3168">
                  <c:v>99.747960000000006</c:v>
                </c:pt>
                <c:pt idx="3169">
                  <c:v>99.750870000000006</c:v>
                </c:pt>
                <c:pt idx="3170">
                  <c:v>99.753960000000006</c:v>
                </c:pt>
                <c:pt idx="3171">
                  <c:v>99.754729999999995</c:v>
                </c:pt>
                <c:pt idx="3172">
                  <c:v>99.752520000000004</c:v>
                </c:pt>
                <c:pt idx="3173">
                  <c:v>99.748500000000007</c:v>
                </c:pt>
                <c:pt idx="3174">
                  <c:v>99.745490000000004</c:v>
                </c:pt>
                <c:pt idx="3175">
                  <c:v>99.745509999999996</c:v>
                </c:pt>
                <c:pt idx="3176">
                  <c:v>99.749110000000002</c:v>
                </c:pt>
                <c:pt idx="3177">
                  <c:v>99.754589999999993</c:v>
                </c:pt>
                <c:pt idx="3178">
                  <c:v>99.759280000000004</c:v>
                </c:pt>
                <c:pt idx="3179">
                  <c:v>99.760859999999994</c:v>
                </c:pt>
                <c:pt idx="3180">
                  <c:v>99.758840000000006</c:v>
                </c:pt>
                <c:pt idx="3181">
                  <c:v>99.754570000000001</c:v>
                </c:pt>
                <c:pt idx="3182">
                  <c:v>99.750460000000004</c:v>
                </c:pt>
                <c:pt idx="3183">
                  <c:v>99.748239999999996</c:v>
                </c:pt>
                <c:pt idx="3184">
                  <c:v>99.748140000000006</c:v>
                </c:pt>
                <c:pt idx="3185">
                  <c:v>99.748350000000002</c:v>
                </c:pt>
                <c:pt idx="3186">
                  <c:v>99.746629999999996</c:v>
                </c:pt>
                <c:pt idx="3187">
                  <c:v>99.741410000000002</c:v>
                </c:pt>
                <c:pt idx="3188">
                  <c:v>99.733249999999998</c:v>
                </c:pt>
                <c:pt idx="3189">
                  <c:v>99.724509999999995</c:v>
                </c:pt>
                <c:pt idx="3190">
                  <c:v>99.718609999999998</c:v>
                </c:pt>
                <c:pt idx="3191">
                  <c:v>99.717740000000006</c:v>
                </c:pt>
                <c:pt idx="3192">
                  <c:v>99.722239999999999</c:v>
                </c:pt>
                <c:pt idx="3193">
                  <c:v>99.729889999999997</c:v>
                </c:pt>
                <c:pt idx="3194">
                  <c:v>99.737610000000004</c:v>
                </c:pt>
                <c:pt idx="3195">
                  <c:v>99.742440000000002</c:v>
                </c:pt>
                <c:pt idx="3196">
                  <c:v>99.743480000000005</c:v>
                </c:pt>
                <c:pt idx="3197">
                  <c:v>99.741690000000006</c:v>
                </c:pt>
                <c:pt idx="3198">
                  <c:v>99.739490000000004</c:v>
                </c:pt>
                <c:pt idx="3199">
                  <c:v>99.738910000000004</c:v>
                </c:pt>
                <c:pt idx="3200">
                  <c:v>99.740650000000002</c:v>
                </c:pt>
                <c:pt idx="3201">
                  <c:v>99.743520000000004</c:v>
                </c:pt>
                <c:pt idx="3202">
                  <c:v>99.745540000000005</c:v>
                </c:pt>
                <c:pt idx="3203">
                  <c:v>99.744969999999995</c:v>
                </c:pt>
                <c:pt idx="3204">
                  <c:v>99.741630000000001</c:v>
                </c:pt>
                <c:pt idx="3205">
                  <c:v>99.736720000000005</c:v>
                </c:pt>
                <c:pt idx="3206">
                  <c:v>99.732569999999996</c:v>
                </c:pt>
                <c:pt idx="3207">
                  <c:v>99.73075</c:v>
                </c:pt>
                <c:pt idx="3208">
                  <c:v>99.731639999999999</c:v>
                </c:pt>
                <c:pt idx="3209">
                  <c:v>99.733900000000006</c:v>
                </c:pt>
                <c:pt idx="3210">
                  <c:v>99.735730000000004</c:v>
                </c:pt>
                <c:pt idx="3211">
                  <c:v>99.735730000000004</c:v>
                </c:pt>
                <c:pt idx="3212">
                  <c:v>99.733930000000001</c:v>
                </c:pt>
                <c:pt idx="3213">
                  <c:v>99.731809999999996</c:v>
                </c:pt>
                <c:pt idx="3214">
                  <c:v>99.731340000000003</c:v>
                </c:pt>
                <c:pt idx="3215">
                  <c:v>99.733729999999994</c:v>
                </c:pt>
                <c:pt idx="3216">
                  <c:v>99.738590000000002</c:v>
                </c:pt>
                <c:pt idx="3217">
                  <c:v>99.743979999999993</c:v>
                </c:pt>
                <c:pt idx="3218">
                  <c:v>99.747529999999998</c:v>
                </c:pt>
                <c:pt idx="3219">
                  <c:v>99.747600000000006</c:v>
                </c:pt>
                <c:pt idx="3220">
                  <c:v>99.744399999999999</c:v>
                </c:pt>
                <c:pt idx="3221">
                  <c:v>99.739689999999996</c:v>
                </c:pt>
                <c:pt idx="3222">
                  <c:v>99.736000000000004</c:v>
                </c:pt>
                <c:pt idx="3223">
                  <c:v>99.734970000000004</c:v>
                </c:pt>
                <c:pt idx="3224">
                  <c:v>99.736760000000004</c:v>
                </c:pt>
                <c:pt idx="3225">
                  <c:v>99.739450000000005</c:v>
                </c:pt>
                <c:pt idx="3226">
                  <c:v>99.740920000000003</c:v>
                </c:pt>
                <c:pt idx="3227">
                  <c:v>99.739490000000004</c:v>
                </c:pt>
                <c:pt idx="3228">
                  <c:v>99.735489999999999</c:v>
                </c:pt>
                <c:pt idx="3229">
                  <c:v>99.730789999999999</c:v>
                </c:pt>
                <c:pt idx="3230">
                  <c:v>99.728070000000002</c:v>
                </c:pt>
                <c:pt idx="3231">
                  <c:v>99.729060000000004</c:v>
                </c:pt>
                <c:pt idx="3232">
                  <c:v>99.733840000000001</c:v>
                </c:pt>
                <c:pt idx="3233">
                  <c:v>99.740260000000006</c:v>
                </c:pt>
                <c:pt idx="3234">
                  <c:v>99.745570000000001</c:v>
                </c:pt>
                <c:pt idx="3235">
                  <c:v>99.747380000000007</c:v>
                </c:pt>
                <c:pt idx="3236">
                  <c:v>99.745270000000005</c:v>
                </c:pt>
                <c:pt idx="3237">
                  <c:v>99.740589999999997</c:v>
                </c:pt>
                <c:pt idx="3238">
                  <c:v>99.736019999999996</c:v>
                </c:pt>
                <c:pt idx="3239">
                  <c:v>99.733770000000007</c:v>
                </c:pt>
                <c:pt idx="3240">
                  <c:v>99.734629999999996</c:v>
                </c:pt>
                <c:pt idx="3241">
                  <c:v>99.737589999999997</c:v>
                </c:pt>
                <c:pt idx="3242">
                  <c:v>99.740750000000006</c:v>
                </c:pt>
                <c:pt idx="3243">
                  <c:v>99.742419999999996</c:v>
                </c:pt>
                <c:pt idx="3244">
                  <c:v>99.742220000000003</c:v>
                </c:pt>
                <c:pt idx="3245">
                  <c:v>99.741129999999998</c:v>
                </c:pt>
                <c:pt idx="3246">
                  <c:v>99.741100000000003</c:v>
                </c:pt>
                <c:pt idx="3247">
                  <c:v>99.743340000000003</c:v>
                </c:pt>
                <c:pt idx="3248">
                  <c:v>99.747860000000003</c:v>
                </c:pt>
                <c:pt idx="3249">
                  <c:v>99.752939999999995</c:v>
                </c:pt>
                <c:pt idx="3250">
                  <c:v>99.756460000000004</c:v>
                </c:pt>
                <c:pt idx="3251">
                  <c:v>99.756680000000003</c:v>
                </c:pt>
                <c:pt idx="3252">
                  <c:v>99.753399999999999</c:v>
                </c:pt>
                <c:pt idx="3253">
                  <c:v>99.748159999999999</c:v>
                </c:pt>
                <c:pt idx="3254">
                  <c:v>99.74342</c:v>
                </c:pt>
                <c:pt idx="3255">
                  <c:v>99.741</c:v>
                </c:pt>
                <c:pt idx="3256">
                  <c:v>99.741540000000001</c:v>
                </c:pt>
                <c:pt idx="3257">
                  <c:v>99.743799999999993</c:v>
                </c:pt>
                <c:pt idx="3258">
                  <c:v>99.745959999999997</c:v>
                </c:pt>
                <c:pt idx="3259">
                  <c:v>99.746290000000002</c:v>
                </c:pt>
                <c:pt idx="3260">
                  <c:v>99.744590000000002</c:v>
                </c:pt>
                <c:pt idx="3261">
                  <c:v>99.74194</c:v>
                </c:pt>
                <c:pt idx="3262">
                  <c:v>99.740340000000003</c:v>
                </c:pt>
                <c:pt idx="3263">
                  <c:v>99.74127</c:v>
                </c:pt>
                <c:pt idx="3264">
                  <c:v>99.74503</c:v>
                </c:pt>
                <c:pt idx="3265">
                  <c:v>99.75027</c:v>
                </c:pt>
                <c:pt idx="3266">
                  <c:v>99.75497</c:v>
                </c:pt>
                <c:pt idx="3267">
                  <c:v>99.757450000000006</c:v>
                </c:pt>
                <c:pt idx="3268">
                  <c:v>99.757450000000006</c:v>
                </c:pt>
                <c:pt idx="3269">
                  <c:v>99.756010000000003</c:v>
                </c:pt>
                <c:pt idx="3270">
                  <c:v>99.755179999999996</c:v>
                </c:pt>
                <c:pt idx="3271">
                  <c:v>99.756469999999993</c:v>
                </c:pt>
                <c:pt idx="3272">
                  <c:v>99.760080000000002</c:v>
                </c:pt>
                <c:pt idx="3273">
                  <c:v>99.764719999999997</c:v>
                </c:pt>
                <c:pt idx="3274">
                  <c:v>99.768360000000001</c:v>
                </c:pt>
                <c:pt idx="3275">
                  <c:v>99.769229999999993</c:v>
                </c:pt>
                <c:pt idx="3276">
                  <c:v>99.766990000000007</c:v>
                </c:pt>
                <c:pt idx="3277">
                  <c:v>99.762590000000003</c:v>
                </c:pt>
                <c:pt idx="3278">
                  <c:v>99.758110000000002</c:v>
                </c:pt>
                <c:pt idx="3279">
                  <c:v>99.755330000000001</c:v>
                </c:pt>
                <c:pt idx="3280">
                  <c:v>99.754800000000003</c:v>
                </c:pt>
                <c:pt idx="3281">
                  <c:v>99.755740000000003</c:v>
                </c:pt>
                <c:pt idx="3282">
                  <c:v>99.756519999999995</c:v>
                </c:pt>
                <c:pt idx="3283">
                  <c:v>99.755740000000003</c:v>
                </c:pt>
                <c:pt idx="3284">
                  <c:v>99.753029999999995</c:v>
                </c:pt>
                <c:pt idx="3285">
                  <c:v>99.749170000000007</c:v>
                </c:pt>
                <c:pt idx="3286">
                  <c:v>99.745819999999995</c:v>
                </c:pt>
                <c:pt idx="3287">
                  <c:v>99.744429999999994</c:v>
                </c:pt>
                <c:pt idx="3288">
                  <c:v>99.745400000000004</c:v>
                </c:pt>
                <c:pt idx="3289">
                  <c:v>99.747810000000001</c:v>
                </c:pt>
                <c:pt idx="3290">
                  <c:v>99.750299999999996</c:v>
                </c:pt>
                <c:pt idx="3291">
                  <c:v>99.751499999999993</c:v>
                </c:pt>
                <c:pt idx="3292">
                  <c:v>99.751050000000006</c:v>
                </c:pt>
                <c:pt idx="3293">
                  <c:v>99.749619999999993</c:v>
                </c:pt>
                <c:pt idx="3294">
                  <c:v>99.748500000000007</c:v>
                </c:pt>
                <c:pt idx="3295">
                  <c:v>99.748630000000006</c:v>
                </c:pt>
                <c:pt idx="3296">
                  <c:v>99.750190000000003</c:v>
                </c:pt>
                <c:pt idx="3297">
                  <c:v>99.75224</c:v>
                </c:pt>
                <c:pt idx="3298">
                  <c:v>99.753559999999993</c:v>
                </c:pt>
                <c:pt idx="3299">
                  <c:v>99.753320000000002</c:v>
                </c:pt>
                <c:pt idx="3300">
                  <c:v>99.751720000000006</c:v>
                </c:pt>
                <c:pt idx="3301">
                  <c:v>99.749920000000003</c:v>
                </c:pt>
                <c:pt idx="3302">
                  <c:v>99.749499999999998</c:v>
                </c:pt>
                <c:pt idx="3303">
                  <c:v>99.751300000000001</c:v>
                </c:pt>
                <c:pt idx="3304">
                  <c:v>99.755080000000007</c:v>
                </c:pt>
                <c:pt idx="3305">
                  <c:v>99.759249999999994</c:v>
                </c:pt>
                <c:pt idx="3306">
                  <c:v>99.761799999999994</c:v>
                </c:pt>
                <c:pt idx="3307">
                  <c:v>99.761219999999994</c:v>
                </c:pt>
                <c:pt idx="3308">
                  <c:v>99.757260000000002</c:v>
                </c:pt>
                <c:pt idx="3309">
                  <c:v>99.751130000000003</c:v>
                </c:pt>
                <c:pt idx="3310">
                  <c:v>99.744749999999996</c:v>
                </c:pt>
                <c:pt idx="3311">
                  <c:v>99.739850000000004</c:v>
                </c:pt>
                <c:pt idx="3312">
                  <c:v>99.737089999999995</c:v>
                </c:pt>
                <c:pt idx="3313">
                  <c:v>99.735979999999998</c:v>
                </c:pt>
                <c:pt idx="3314">
                  <c:v>99.735240000000005</c:v>
                </c:pt>
                <c:pt idx="3315">
                  <c:v>99.733860000000007</c:v>
                </c:pt>
                <c:pt idx="3316">
                  <c:v>99.731480000000005</c:v>
                </c:pt>
                <c:pt idx="3317">
                  <c:v>99.728849999999994</c:v>
                </c:pt>
                <c:pt idx="3318">
                  <c:v>99.727149999999995</c:v>
                </c:pt>
                <c:pt idx="3319">
                  <c:v>99.727260000000001</c:v>
                </c:pt>
                <c:pt idx="3320">
                  <c:v>99.729169999999996</c:v>
                </c:pt>
                <c:pt idx="3321">
                  <c:v>99.731830000000002</c:v>
                </c:pt>
                <c:pt idx="3322">
                  <c:v>99.733840000000001</c:v>
                </c:pt>
                <c:pt idx="3323">
                  <c:v>99.734200000000001</c:v>
                </c:pt>
                <c:pt idx="3324">
                  <c:v>99.732979999999998</c:v>
                </c:pt>
                <c:pt idx="3325">
                  <c:v>99.731290000000001</c:v>
                </c:pt>
                <c:pt idx="3326">
                  <c:v>99.730829999999997</c:v>
                </c:pt>
                <c:pt idx="3327">
                  <c:v>99.732799999999997</c:v>
                </c:pt>
                <c:pt idx="3328">
                  <c:v>99.737290000000002</c:v>
                </c:pt>
                <c:pt idx="3329">
                  <c:v>99.743030000000005</c:v>
                </c:pt>
                <c:pt idx="3330">
                  <c:v>99.748130000000003</c:v>
                </c:pt>
                <c:pt idx="3331">
                  <c:v>99.750829999999993</c:v>
                </c:pt>
                <c:pt idx="3332">
                  <c:v>99.750479999999996</c:v>
                </c:pt>
                <c:pt idx="3333">
                  <c:v>99.747529999999998</c:v>
                </c:pt>
                <c:pt idx="3334">
                  <c:v>99.743449999999996</c:v>
                </c:pt>
                <c:pt idx="3335">
                  <c:v>99.739649999999997</c:v>
                </c:pt>
                <c:pt idx="3336">
                  <c:v>99.736909999999995</c:v>
                </c:pt>
                <c:pt idx="3337">
                  <c:v>99.735079999999996</c:v>
                </c:pt>
                <c:pt idx="3338">
                  <c:v>99.733419999999995</c:v>
                </c:pt>
                <c:pt idx="3339">
                  <c:v>99.731290000000001</c:v>
                </c:pt>
                <c:pt idx="3340">
                  <c:v>99.728620000000006</c:v>
                </c:pt>
                <c:pt idx="3341">
                  <c:v>99.725980000000007</c:v>
                </c:pt>
                <c:pt idx="3342">
                  <c:v>99.724369999999993</c:v>
                </c:pt>
                <c:pt idx="3343">
                  <c:v>99.724490000000003</c:v>
                </c:pt>
                <c:pt idx="3344">
                  <c:v>99.726299999999995</c:v>
                </c:pt>
                <c:pt idx="3345">
                  <c:v>99.728870000000001</c:v>
                </c:pt>
                <c:pt idx="3346">
                  <c:v>99.731080000000006</c:v>
                </c:pt>
                <c:pt idx="3347">
                  <c:v>99.731949999999998</c:v>
                </c:pt>
                <c:pt idx="3348">
                  <c:v>99.73151</c:v>
                </c:pt>
                <c:pt idx="3349">
                  <c:v>99.730310000000003</c:v>
                </c:pt>
                <c:pt idx="3350">
                  <c:v>99.729550000000003</c:v>
                </c:pt>
                <c:pt idx="3351">
                  <c:v>99.729929999999996</c:v>
                </c:pt>
                <c:pt idx="3352">
                  <c:v>99.731359999999995</c:v>
                </c:pt>
                <c:pt idx="3353">
                  <c:v>99.732960000000006</c:v>
                </c:pt>
                <c:pt idx="3354">
                  <c:v>99.733459999999994</c:v>
                </c:pt>
                <c:pt idx="3355">
                  <c:v>99.731989999999996</c:v>
                </c:pt>
                <c:pt idx="3356">
                  <c:v>99.728480000000005</c:v>
                </c:pt>
                <c:pt idx="3357">
                  <c:v>99.723780000000005</c:v>
                </c:pt>
                <c:pt idx="3358">
                  <c:v>99.719089999999994</c:v>
                </c:pt>
                <c:pt idx="3359">
                  <c:v>99.715369999999993</c:v>
                </c:pt>
                <c:pt idx="3360">
                  <c:v>99.712789999999998</c:v>
                </c:pt>
                <c:pt idx="3361">
                  <c:v>99.710740000000001</c:v>
                </c:pt>
                <c:pt idx="3362">
                  <c:v>99.708380000000005</c:v>
                </c:pt>
                <c:pt idx="3363">
                  <c:v>99.70514</c:v>
                </c:pt>
                <c:pt idx="3364">
                  <c:v>99.70129</c:v>
                </c:pt>
                <c:pt idx="3365">
                  <c:v>99.697699999999998</c:v>
                </c:pt>
                <c:pt idx="3366">
                  <c:v>99.695539999999994</c:v>
                </c:pt>
                <c:pt idx="3367">
                  <c:v>99.695419999999999</c:v>
                </c:pt>
                <c:pt idx="3368">
                  <c:v>99.696939999999998</c:v>
                </c:pt>
                <c:pt idx="3369">
                  <c:v>99.698880000000003</c:v>
                </c:pt>
                <c:pt idx="3370">
                  <c:v>99.699809999999999</c:v>
                </c:pt>
                <c:pt idx="3371">
                  <c:v>99.698570000000004</c:v>
                </c:pt>
                <c:pt idx="3372">
                  <c:v>99.695239999999998</c:v>
                </c:pt>
                <c:pt idx="3373">
                  <c:v>99.690830000000005</c:v>
                </c:pt>
                <c:pt idx="3374">
                  <c:v>99.686760000000007</c:v>
                </c:pt>
                <c:pt idx="3375">
                  <c:v>99.684259999999995</c:v>
                </c:pt>
                <c:pt idx="3376">
                  <c:v>99.683639999999997</c:v>
                </c:pt>
                <c:pt idx="3377">
                  <c:v>99.684119999999993</c:v>
                </c:pt>
                <c:pt idx="3378">
                  <c:v>99.68459</c:v>
                </c:pt>
                <c:pt idx="3379">
                  <c:v>99.683940000000007</c:v>
                </c:pt>
                <c:pt idx="3380">
                  <c:v>99.681880000000007</c:v>
                </c:pt>
                <c:pt idx="3381">
                  <c:v>99.678989999999999</c:v>
                </c:pt>
                <c:pt idx="3382">
                  <c:v>99.676389999999998</c:v>
                </c:pt>
                <c:pt idx="3383">
                  <c:v>99.674930000000003</c:v>
                </c:pt>
                <c:pt idx="3384">
                  <c:v>99.674809999999994</c:v>
                </c:pt>
                <c:pt idx="3385">
                  <c:v>99.675349999999995</c:v>
                </c:pt>
                <c:pt idx="3386">
                  <c:v>99.675539999999998</c:v>
                </c:pt>
                <c:pt idx="3387">
                  <c:v>99.674379999999999</c:v>
                </c:pt>
                <c:pt idx="3388">
                  <c:v>99.671570000000003</c:v>
                </c:pt>
                <c:pt idx="3389">
                  <c:v>99.667559999999995</c:v>
                </c:pt>
                <c:pt idx="3390">
                  <c:v>99.66337</c:v>
                </c:pt>
                <c:pt idx="3391">
                  <c:v>99.659800000000004</c:v>
                </c:pt>
                <c:pt idx="3392">
                  <c:v>99.657290000000003</c:v>
                </c:pt>
                <c:pt idx="3393">
                  <c:v>99.655460000000005</c:v>
                </c:pt>
                <c:pt idx="3394">
                  <c:v>99.653750000000002</c:v>
                </c:pt>
                <c:pt idx="3395">
                  <c:v>99.651539999999997</c:v>
                </c:pt>
                <c:pt idx="3396">
                  <c:v>99.648809999999997</c:v>
                </c:pt>
                <c:pt idx="3397">
                  <c:v>99.646029999999996</c:v>
                </c:pt>
                <c:pt idx="3398">
                  <c:v>99.644019999999998</c:v>
                </c:pt>
                <c:pt idx="3399">
                  <c:v>99.643379999999993</c:v>
                </c:pt>
                <c:pt idx="3400">
                  <c:v>99.644159999999999</c:v>
                </c:pt>
                <c:pt idx="3401">
                  <c:v>99.645769999999999</c:v>
                </c:pt>
                <c:pt idx="3402">
                  <c:v>99.647319999999993</c:v>
                </c:pt>
                <c:pt idx="3403">
                  <c:v>99.648060000000001</c:v>
                </c:pt>
                <c:pt idx="3404">
                  <c:v>99.647779999999997</c:v>
                </c:pt>
                <c:pt idx="3405">
                  <c:v>99.646680000000003</c:v>
                </c:pt>
                <c:pt idx="3406">
                  <c:v>99.645439999999994</c:v>
                </c:pt>
                <c:pt idx="3407">
                  <c:v>99.644509999999997</c:v>
                </c:pt>
                <c:pt idx="3408">
                  <c:v>99.643829999999994</c:v>
                </c:pt>
                <c:pt idx="3409">
                  <c:v>99.642960000000002</c:v>
                </c:pt>
                <c:pt idx="3410">
                  <c:v>99.641289999999998</c:v>
                </c:pt>
                <c:pt idx="3411">
                  <c:v>99.638490000000004</c:v>
                </c:pt>
                <c:pt idx="3412">
                  <c:v>99.634810000000002</c:v>
                </c:pt>
                <c:pt idx="3413">
                  <c:v>99.631039999999999</c:v>
                </c:pt>
                <c:pt idx="3414">
                  <c:v>99.628110000000007</c:v>
                </c:pt>
                <c:pt idx="3415">
                  <c:v>99.626720000000006</c:v>
                </c:pt>
                <c:pt idx="3416">
                  <c:v>99.626769999999993</c:v>
                </c:pt>
                <c:pt idx="3417">
                  <c:v>99.627529999999993</c:v>
                </c:pt>
                <c:pt idx="3418">
                  <c:v>99.627960000000002</c:v>
                </c:pt>
                <c:pt idx="3419">
                  <c:v>99.627309999999994</c:v>
                </c:pt>
                <c:pt idx="3420">
                  <c:v>99.625429999999994</c:v>
                </c:pt>
                <c:pt idx="3421">
                  <c:v>99.622900000000001</c:v>
                </c:pt>
                <c:pt idx="3422">
                  <c:v>99.620699999999999</c:v>
                </c:pt>
                <c:pt idx="3423">
                  <c:v>99.619519999999994</c:v>
                </c:pt>
                <c:pt idx="3424">
                  <c:v>99.619579999999999</c:v>
                </c:pt>
                <c:pt idx="3425">
                  <c:v>99.620260000000002</c:v>
                </c:pt>
                <c:pt idx="3426">
                  <c:v>99.620630000000006</c:v>
                </c:pt>
                <c:pt idx="3427">
                  <c:v>99.619929999999997</c:v>
                </c:pt>
                <c:pt idx="3428">
                  <c:v>99.617919999999998</c:v>
                </c:pt>
                <c:pt idx="3429">
                  <c:v>99.615039999999993</c:v>
                </c:pt>
                <c:pt idx="3430">
                  <c:v>99.61224</c:v>
                </c:pt>
                <c:pt idx="3431">
                  <c:v>99.610150000000004</c:v>
                </c:pt>
                <c:pt idx="3432">
                  <c:v>99.609120000000004</c:v>
                </c:pt>
                <c:pt idx="3433">
                  <c:v>99.608729999999994</c:v>
                </c:pt>
                <c:pt idx="3434">
                  <c:v>99.608310000000003</c:v>
                </c:pt>
                <c:pt idx="3435">
                  <c:v>99.607280000000003</c:v>
                </c:pt>
                <c:pt idx="3436">
                  <c:v>99.605680000000007</c:v>
                </c:pt>
                <c:pt idx="3437">
                  <c:v>99.604039999999998</c:v>
                </c:pt>
                <c:pt idx="3438">
                  <c:v>99.603290000000001</c:v>
                </c:pt>
                <c:pt idx="3439">
                  <c:v>99.604100000000003</c:v>
                </c:pt>
                <c:pt idx="3440">
                  <c:v>99.606579999999994</c:v>
                </c:pt>
                <c:pt idx="3441">
                  <c:v>99.610100000000003</c:v>
                </c:pt>
                <c:pt idx="3442">
                  <c:v>99.613690000000005</c:v>
                </c:pt>
                <c:pt idx="3443">
                  <c:v>99.616420000000005</c:v>
                </c:pt>
                <c:pt idx="3444">
                  <c:v>99.618020000000001</c:v>
                </c:pt>
                <c:pt idx="3445">
                  <c:v>99.618700000000004</c:v>
                </c:pt>
                <c:pt idx="3446">
                  <c:v>99.619169999999997</c:v>
                </c:pt>
                <c:pt idx="3447">
                  <c:v>99.619919999999993</c:v>
                </c:pt>
                <c:pt idx="3448">
                  <c:v>99.62097</c:v>
                </c:pt>
                <c:pt idx="3449">
                  <c:v>99.621619999999993</c:v>
                </c:pt>
                <c:pt idx="3450">
                  <c:v>99.621080000000006</c:v>
                </c:pt>
                <c:pt idx="3451">
                  <c:v>99.618859999999998</c:v>
                </c:pt>
                <c:pt idx="3452">
                  <c:v>99.615160000000003</c:v>
                </c:pt>
                <c:pt idx="3453">
                  <c:v>99.611009999999993</c:v>
                </c:pt>
                <c:pt idx="3454">
                  <c:v>99.607730000000004</c:v>
                </c:pt>
                <c:pt idx="3455">
                  <c:v>99.606350000000006</c:v>
                </c:pt>
                <c:pt idx="3456">
                  <c:v>99.607119999999995</c:v>
                </c:pt>
                <c:pt idx="3457">
                  <c:v>99.609440000000006</c:v>
                </c:pt>
                <c:pt idx="3458">
                  <c:v>99.612110000000001</c:v>
                </c:pt>
                <c:pt idx="3459">
                  <c:v>99.614069999999998</c:v>
                </c:pt>
                <c:pt idx="3460">
                  <c:v>99.614940000000004</c:v>
                </c:pt>
                <c:pt idx="3461">
                  <c:v>99.61506</c:v>
                </c:pt>
                <c:pt idx="3462">
                  <c:v>99.615489999999994</c:v>
                </c:pt>
                <c:pt idx="3463">
                  <c:v>99.617069999999998</c:v>
                </c:pt>
                <c:pt idx="3464">
                  <c:v>99.620009999999994</c:v>
                </c:pt>
                <c:pt idx="3465">
                  <c:v>99.623599999999996</c:v>
                </c:pt>
                <c:pt idx="3466">
                  <c:v>99.626720000000006</c:v>
                </c:pt>
                <c:pt idx="3467">
                  <c:v>99.628330000000005</c:v>
                </c:pt>
                <c:pt idx="3468">
                  <c:v>99.628110000000007</c:v>
                </c:pt>
                <c:pt idx="3469">
                  <c:v>99.626660000000001</c:v>
                </c:pt>
                <c:pt idx="3470">
                  <c:v>99.625140000000002</c:v>
                </c:pt>
                <c:pt idx="3471">
                  <c:v>99.624560000000002</c:v>
                </c:pt>
                <c:pt idx="3472">
                  <c:v>99.625169999999997</c:v>
                </c:pt>
                <c:pt idx="3473">
                  <c:v>99.626339999999999</c:v>
                </c:pt>
                <c:pt idx="3474">
                  <c:v>99.626909999999995</c:v>
                </c:pt>
                <c:pt idx="3475">
                  <c:v>99.625919999999994</c:v>
                </c:pt>
                <c:pt idx="3476">
                  <c:v>99.623149999999995</c:v>
                </c:pt>
                <c:pt idx="3477">
                  <c:v>99.619119999999995</c:v>
                </c:pt>
                <c:pt idx="3478">
                  <c:v>99.615030000000004</c:v>
                </c:pt>
                <c:pt idx="3479">
                  <c:v>99.611919999999998</c:v>
                </c:pt>
                <c:pt idx="3480">
                  <c:v>99.610290000000006</c:v>
                </c:pt>
                <c:pt idx="3481">
                  <c:v>99.609690000000001</c:v>
                </c:pt>
                <c:pt idx="3482">
                  <c:v>99.609250000000003</c:v>
                </c:pt>
                <c:pt idx="3483">
                  <c:v>99.607960000000006</c:v>
                </c:pt>
                <c:pt idx="3484">
                  <c:v>99.605540000000005</c:v>
                </c:pt>
                <c:pt idx="3485">
                  <c:v>99.602440000000001</c:v>
                </c:pt>
                <c:pt idx="3486">
                  <c:v>99.59975</c:v>
                </c:pt>
                <c:pt idx="3487">
                  <c:v>99.598399999999998</c:v>
                </c:pt>
                <c:pt idx="3488">
                  <c:v>99.598789999999994</c:v>
                </c:pt>
                <c:pt idx="3489">
                  <c:v>99.600480000000005</c:v>
                </c:pt>
                <c:pt idx="3490">
                  <c:v>99.602549999999994</c:v>
                </c:pt>
                <c:pt idx="3491">
                  <c:v>99.604159999999993</c:v>
                </c:pt>
                <c:pt idx="3492">
                  <c:v>99.605029999999999</c:v>
                </c:pt>
                <c:pt idx="3493">
                  <c:v>99.605459999999994</c:v>
                </c:pt>
                <c:pt idx="3494">
                  <c:v>99.606309999999993</c:v>
                </c:pt>
                <c:pt idx="3495">
                  <c:v>99.608059999999995</c:v>
                </c:pt>
                <c:pt idx="3496">
                  <c:v>99.610690000000005</c:v>
                </c:pt>
                <c:pt idx="3497">
                  <c:v>99.613550000000004</c:v>
                </c:pt>
                <c:pt idx="3498">
                  <c:v>99.615889999999993</c:v>
                </c:pt>
                <c:pt idx="3499">
                  <c:v>99.617099999999994</c:v>
                </c:pt>
                <c:pt idx="3500">
                  <c:v>99.617419999999996</c:v>
                </c:pt>
                <c:pt idx="3501">
                  <c:v>99.617450000000005</c:v>
                </c:pt>
                <c:pt idx="3502">
                  <c:v>99.618129999999994</c:v>
                </c:pt>
                <c:pt idx="3503">
                  <c:v>99.619829999999993</c:v>
                </c:pt>
                <c:pt idx="3504">
                  <c:v>99.622249999999994</c:v>
                </c:pt>
                <c:pt idx="3505">
                  <c:v>99.624369999999999</c:v>
                </c:pt>
                <c:pt idx="3506">
                  <c:v>99.625240000000005</c:v>
                </c:pt>
                <c:pt idx="3507">
                  <c:v>99.624459999999999</c:v>
                </c:pt>
                <c:pt idx="3508">
                  <c:v>99.622540000000001</c:v>
                </c:pt>
                <c:pt idx="3509">
                  <c:v>99.620530000000002</c:v>
                </c:pt>
                <c:pt idx="3510">
                  <c:v>99.619659999999996</c:v>
                </c:pt>
                <c:pt idx="3511">
                  <c:v>99.620310000000003</c:v>
                </c:pt>
                <c:pt idx="3512">
                  <c:v>99.622219999999999</c:v>
                </c:pt>
                <c:pt idx="3513">
                  <c:v>99.624499999999998</c:v>
                </c:pt>
                <c:pt idx="3514">
                  <c:v>99.626249999999999</c:v>
                </c:pt>
                <c:pt idx="3515">
                  <c:v>99.626660000000001</c:v>
                </c:pt>
                <c:pt idx="3516">
                  <c:v>99.625820000000004</c:v>
                </c:pt>
                <c:pt idx="3517">
                  <c:v>99.624319999999997</c:v>
                </c:pt>
                <c:pt idx="3518">
                  <c:v>99.623369999999994</c:v>
                </c:pt>
                <c:pt idx="3519">
                  <c:v>99.623829999999998</c:v>
                </c:pt>
                <c:pt idx="3520">
                  <c:v>99.625969999999995</c:v>
                </c:pt>
                <c:pt idx="3521">
                  <c:v>99.629040000000003</c:v>
                </c:pt>
                <c:pt idx="3522">
                  <c:v>99.632059999999996</c:v>
                </c:pt>
                <c:pt idx="3523">
                  <c:v>99.634129999999999</c:v>
                </c:pt>
                <c:pt idx="3524">
                  <c:v>99.634839999999997</c:v>
                </c:pt>
                <c:pt idx="3525">
                  <c:v>99.634379999999993</c:v>
                </c:pt>
                <c:pt idx="3526">
                  <c:v>99.633390000000006</c:v>
                </c:pt>
                <c:pt idx="3527">
                  <c:v>99.632679999999993</c:v>
                </c:pt>
                <c:pt idx="3528">
                  <c:v>99.632869999999997</c:v>
                </c:pt>
                <c:pt idx="3529">
                  <c:v>99.634100000000004</c:v>
                </c:pt>
                <c:pt idx="3530">
                  <c:v>99.636020000000002</c:v>
                </c:pt>
                <c:pt idx="3531">
                  <c:v>99.637730000000005</c:v>
                </c:pt>
                <c:pt idx="3532">
                  <c:v>99.638540000000006</c:v>
                </c:pt>
                <c:pt idx="3533">
                  <c:v>99.638260000000002</c:v>
                </c:pt>
                <c:pt idx="3534">
                  <c:v>99.637860000000003</c:v>
                </c:pt>
                <c:pt idx="3535">
                  <c:v>99.638440000000003</c:v>
                </c:pt>
                <c:pt idx="3536">
                  <c:v>99.640910000000005</c:v>
                </c:pt>
                <c:pt idx="3537">
                  <c:v>99.644779999999997</c:v>
                </c:pt>
                <c:pt idx="3538">
                  <c:v>99.648629999999997</c:v>
                </c:pt>
                <c:pt idx="3539">
                  <c:v>99.650729999999996</c:v>
                </c:pt>
                <c:pt idx="3540">
                  <c:v>99.650450000000006</c:v>
                </c:pt>
                <c:pt idx="3541">
                  <c:v>99.648570000000007</c:v>
                </c:pt>
                <c:pt idx="3542">
                  <c:v>99.646990000000002</c:v>
                </c:pt>
                <c:pt idx="3543">
                  <c:v>99.647000000000006</c:v>
                </c:pt>
                <c:pt idx="3544">
                  <c:v>99.648420000000002</c:v>
                </c:pt>
                <c:pt idx="3545">
                  <c:v>99.649879999999996</c:v>
                </c:pt>
                <c:pt idx="3546">
                  <c:v>99.650360000000006</c:v>
                </c:pt>
                <c:pt idx="3547">
                  <c:v>99.65025</c:v>
                </c:pt>
                <c:pt idx="3548">
                  <c:v>99.650880000000001</c:v>
                </c:pt>
                <c:pt idx="3549">
                  <c:v>99.652860000000004</c:v>
                </c:pt>
                <c:pt idx="3550">
                  <c:v>99.656139999999994</c:v>
                </c:pt>
                <c:pt idx="3551">
                  <c:v>99.659880000000001</c:v>
                </c:pt>
                <c:pt idx="3552">
                  <c:v>99.66292</c:v>
                </c:pt>
                <c:pt idx="3553">
                  <c:v>99.663730000000001</c:v>
                </c:pt>
                <c:pt idx="3554">
                  <c:v>99.661420000000007</c:v>
                </c:pt>
                <c:pt idx="3555">
                  <c:v>99.656109999999998</c:v>
                </c:pt>
                <c:pt idx="3556">
                  <c:v>99.649169999999998</c:v>
                </c:pt>
                <c:pt idx="3557">
                  <c:v>99.642740000000003</c:v>
                </c:pt>
                <c:pt idx="3558">
                  <c:v>99.639250000000004</c:v>
                </c:pt>
                <c:pt idx="3559">
                  <c:v>99.640180000000001</c:v>
                </c:pt>
                <c:pt idx="3560">
                  <c:v>99.645409999999998</c:v>
                </c:pt>
                <c:pt idx="3561">
                  <c:v>99.653329999999997</c:v>
                </c:pt>
                <c:pt idx="3562">
                  <c:v>99.661479999999997</c:v>
                </c:pt>
                <c:pt idx="3563">
                  <c:v>99.667820000000006</c:v>
                </c:pt>
                <c:pt idx="3564">
                  <c:v>99.671570000000003</c:v>
                </c:pt>
                <c:pt idx="3565">
                  <c:v>99.673060000000007</c:v>
                </c:pt>
                <c:pt idx="3566">
                  <c:v>99.673580000000001</c:v>
                </c:pt>
                <c:pt idx="3567">
                  <c:v>99.674189999999996</c:v>
                </c:pt>
                <c:pt idx="3568">
                  <c:v>99.675219999999996</c:v>
                </c:pt>
                <c:pt idx="3569">
                  <c:v>99.676150000000007</c:v>
                </c:pt>
                <c:pt idx="3570">
                  <c:v>99.676140000000004</c:v>
                </c:pt>
                <c:pt idx="3571">
                  <c:v>99.674620000000004</c:v>
                </c:pt>
                <c:pt idx="3572">
                  <c:v>99.671779999999998</c:v>
                </c:pt>
                <c:pt idx="3573">
                  <c:v>99.668379999999999</c:v>
                </c:pt>
                <c:pt idx="3574">
                  <c:v>99.665599999999998</c:v>
                </c:pt>
                <c:pt idx="3575">
                  <c:v>99.664050000000003</c:v>
                </c:pt>
                <c:pt idx="3576">
                  <c:v>99.663830000000004</c:v>
                </c:pt>
                <c:pt idx="3577">
                  <c:v>99.66422</c:v>
                </c:pt>
                <c:pt idx="3578">
                  <c:v>99.664460000000005</c:v>
                </c:pt>
                <c:pt idx="3579">
                  <c:v>99.663989999999998</c:v>
                </c:pt>
                <c:pt idx="3580">
                  <c:v>99.662840000000003</c:v>
                </c:pt>
                <c:pt idx="3581">
                  <c:v>99.661649999999995</c:v>
                </c:pt>
                <c:pt idx="3582">
                  <c:v>99.661190000000005</c:v>
                </c:pt>
                <c:pt idx="3583">
                  <c:v>99.661810000000003</c:v>
                </c:pt>
                <c:pt idx="3584">
                  <c:v>99.663439999999994</c:v>
                </c:pt>
                <c:pt idx="3585">
                  <c:v>99.665350000000004</c:v>
                </c:pt>
                <c:pt idx="3586">
                  <c:v>99.66677</c:v>
                </c:pt>
                <c:pt idx="3587">
                  <c:v>99.667140000000003</c:v>
                </c:pt>
                <c:pt idx="3588">
                  <c:v>99.666499999999999</c:v>
                </c:pt>
                <c:pt idx="3589">
                  <c:v>99.665329999999997</c:v>
                </c:pt>
                <c:pt idx="3590">
                  <c:v>99.664349999999999</c:v>
                </c:pt>
                <c:pt idx="3591">
                  <c:v>99.664079999999998</c:v>
                </c:pt>
                <c:pt idx="3592">
                  <c:v>99.664510000000007</c:v>
                </c:pt>
                <c:pt idx="3593">
                  <c:v>99.665210000000002</c:v>
                </c:pt>
                <c:pt idx="3594">
                  <c:v>99.665530000000004</c:v>
                </c:pt>
                <c:pt idx="3595">
                  <c:v>99.665030000000002</c:v>
                </c:pt>
                <c:pt idx="3596">
                  <c:v>99.663610000000006</c:v>
                </c:pt>
                <c:pt idx="3597">
                  <c:v>99.661670000000001</c:v>
                </c:pt>
                <c:pt idx="3598">
                  <c:v>99.659959999999998</c:v>
                </c:pt>
                <c:pt idx="3599">
                  <c:v>99.658950000000004</c:v>
                </c:pt>
                <c:pt idx="3600">
                  <c:v>99.658900000000003</c:v>
                </c:pt>
                <c:pt idx="3601">
                  <c:v>99.659499999999994</c:v>
                </c:pt>
                <c:pt idx="3602">
                  <c:v>99.660259999999994</c:v>
                </c:pt>
                <c:pt idx="3603">
                  <c:v>99.660659999999993</c:v>
                </c:pt>
                <c:pt idx="3604">
                  <c:v>99.660480000000007</c:v>
                </c:pt>
                <c:pt idx="3605">
                  <c:v>99.659930000000003</c:v>
                </c:pt>
                <c:pt idx="3606">
                  <c:v>99.659440000000004</c:v>
                </c:pt>
                <c:pt idx="3607">
                  <c:v>99.65934</c:v>
                </c:pt>
                <c:pt idx="3608">
                  <c:v>99.659800000000004</c:v>
                </c:pt>
                <c:pt idx="3609">
                  <c:v>99.660439999999994</c:v>
                </c:pt>
                <c:pt idx="3610">
                  <c:v>99.66086</c:v>
                </c:pt>
                <c:pt idx="3611">
                  <c:v>99.660669999999996</c:v>
                </c:pt>
                <c:pt idx="3612">
                  <c:v>99.659769999999995</c:v>
                </c:pt>
                <c:pt idx="3613">
                  <c:v>99.65849</c:v>
                </c:pt>
                <c:pt idx="3614">
                  <c:v>99.657390000000007</c:v>
                </c:pt>
                <c:pt idx="3615">
                  <c:v>99.656880000000001</c:v>
                </c:pt>
                <c:pt idx="3616">
                  <c:v>99.6571</c:v>
                </c:pt>
                <c:pt idx="3617">
                  <c:v>99.657669999999996</c:v>
                </c:pt>
                <c:pt idx="3618">
                  <c:v>99.658079999999998</c:v>
                </c:pt>
                <c:pt idx="3619">
                  <c:v>99.657749999999993</c:v>
                </c:pt>
                <c:pt idx="3620">
                  <c:v>99.656610000000001</c:v>
                </c:pt>
                <c:pt idx="3621">
                  <c:v>99.654870000000003</c:v>
                </c:pt>
                <c:pt idx="3622">
                  <c:v>99.653099999999995</c:v>
                </c:pt>
                <c:pt idx="3623">
                  <c:v>99.651840000000007</c:v>
                </c:pt>
                <c:pt idx="3624">
                  <c:v>99.651290000000003</c:v>
                </c:pt>
                <c:pt idx="3625">
                  <c:v>99.651319999999998</c:v>
                </c:pt>
                <c:pt idx="3626">
                  <c:v>99.651489999999995</c:v>
                </c:pt>
                <c:pt idx="3627">
                  <c:v>99.651420000000002</c:v>
                </c:pt>
                <c:pt idx="3628">
                  <c:v>99.651079999999993</c:v>
                </c:pt>
                <c:pt idx="3629">
                  <c:v>99.650700000000001</c:v>
                </c:pt>
                <c:pt idx="3630">
                  <c:v>99.650890000000004</c:v>
                </c:pt>
                <c:pt idx="3631">
                  <c:v>99.651840000000007</c:v>
                </c:pt>
                <c:pt idx="3632">
                  <c:v>99.653829999999999</c:v>
                </c:pt>
                <c:pt idx="3633">
                  <c:v>99.656360000000006</c:v>
                </c:pt>
                <c:pt idx="3634">
                  <c:v>99.658810000000003</c:v>
                </c:pt>
                <c:pt idx="3635">
                  <c:v>99.660560000000004</c:v>
                </c:pt>
                <c:pt idx="3636">
                  <c:v>99.661349999999999</c:v>
                </c:pt>
                <c:pt idx="3637">
                  <c:v>99.661410000000004</c:v>
                </c:pt>
                <c:pt idx="3638">
                  <c:v>99.66122</c:v>
                </c:pt>
                <c:pt idx="3639">
                  <c:v>99.661320000000003</c:v>
                </c:pt>
                <c:pt idx="3640">
                  <c:v>99.661959999999993</c:v>
                </c:pt>
                <c:pt idx="3641">
                  <c:v>99.662959999999998</c:v>
                </c:pt>
                <c:pt idx="3642">
                  <c:v>99.663960000000003</c:v>
                </c:pt>
                <c:pt idx="3643">
                  <c:v>99.664479999999998</c:v>
                </c:pt>
                <c:pt idx="3644">
                  <c:v>99.664429999999996</c:v>
                </c:pt>
                <c:pt idx="3645">
                  <c:v>99.663910000000001</c:v>
                </c:pt>
                <c:pt idx="3646">
                  <c:v>99.663390000000007</c:v>
                </c:pt>
                <c:pt idx="3647">
                  <c:v>99.663089999999997</c:v>
                </c:pt>
                <c:pt idx="3648">
                  <c:v>99.663060000000002</c:v>
                </c:pt>
                <c:pt idx="3649">
                  <c:v>99.662899999999993</c:v>
                </c:pt>
                <c:pt idx="3650">
                  <c:v>99.662109999999998</c:v>
                </c:pt>
                <c:pt idx="3651">
                  <c:v>99.660290000000003</c:v>
                </c:pt>
                <c:pt idx="3652">
                  <c:v>99.65746</c:v>
                </c:pt>
                <c:pt idx="3653">
                  <c:v>99.654039999999995</c:v>
                </c:pt>
                <c:pt idx="3654">
                  <c:v>99.650779999999997</c:v>
                </c:pt>
                <c:pt idx="3655">
                  <c:v>99.648319999999998</c:v>
                </c:pt>
                <c:pt idx="3656">
                  <c:v>99.646969999999996</c:v>
                </c:pt>
                <c:pt idx="3657">
                  <c:v>99.646529999999998</c:v>
                </c:pt>
                <c:pt idx="3658">
                  <c:v>99.646529999999998</c:v>
                </c:pt>
                <c:pt idx="3659">
                  <c:v>99.646420000000006</c:v>
                </c:pt>
                <c:pt idx="3660">
                  <c:v>99.646010000000004</c:v>
                </c:pt>
                <c:pt idx="3661">
                  <c:v>99.645319999999998</c:v>
                </c:pt>
                <c:pt idx="3662">
                  <c:v>99.644720000000007</c:v>
                </c:pt>
                <c:pt idx="3663">
                  <c:v>99.644490000000005</c:v>
                </c:pt>
                <c:pt idx="3664">
                  <c:v>99.644580000000005</c:v>
                </c:pt>
                <c:pt idx="3665">
                  <c:v>99.644679999999994</c:v>
                </c:pt>
                <c:pt idx="3666">
                  <c:v>99.644260000000003</c:v>
                </c:pt>
                <c:pt idx="3667">
                  <c:v>99.642960000000002</c:v>
                </c:pt>
                <c:pt idx="3668">
                  <c:v>99.640770000000003</c:v>
                </c:pt>
                <c:pt idx="3669">
                  <c:v>99.638019999999997</c:v>
                </c:pt>
                <c:pt idx="3670">
                  <c:v>99.635409999999993</c:v>
                </c:pt>
                <c:pt idx="3671">
                  <c:v>99.633369999999999</c:v>
                </c:pt>
                <c:pt idx="3672">
                  <c:v>99.632109999999997</c:v>
                </c:pt>
                <c:pt idx="3673">
                  <c:v>99.631259999999997</c:v>
                </c:pt>
                <c:pt idx="3674">
                  <c:v>99.630260000000007</c:v>
                </c:pt>
                <c:pt idx="3675">
                  <c:v>99.628649999999993</c:v>
                </c:pt>
                <c:pt idx="3676">
                  <c:v>99.626339999999999</c:v>
                </c:pt>
                <c:pt idx="3677">
                  <c:v>99.623670000000004</c:v>
                </c:pt>
                <c:pt idx="3678">
                  <c:v>99.621380000000002</c:v>
                </c:pt>
                <c:pt idx="3679">
                  <c:v>99.619979999999998</c:v>
                </c:pt>
                <c:pt idx="3680">
                  <c:v>99.619680000000002</c:v>
                </c:pt>
                <c:pt idx="3681">
                  <c:v>99.620180000000005</c:v>
                </c:pt>
                <c:pt idx="3682">
                  <c:v>99.620750000000001</c:v>
                </c:pt>
                <c:pt idx="3683">
                  <c:v>99.620699999999999</c:v>
                </c:pt>
                <c:pt idx="3684">
                  <c:v>99.619609999999994</c:v>
                </c:pt>
                <c:pt idx="3685">
                  <c:v>99.617490000000004</c:v>
                </c:pt>
                <c:pt idx="3686">
                  <c:v>99.614779999999996</c:v>
                </c:pt>
                <c:pt idx="3687">
                  <c:v>99.612009999999998</c:v>
                </c:pt>
                <c:pt idx="3688">
                  <c:v>99.609470000000002</c:v>
                </c:pt>
                <c:pt idx="3689">
                  <c:v>99.607159999999993</c:v>
                </c:pt>
                <c:pt idx="3690">
                  <c:v>99.604950000000002</c:v>
                </c:pt>
                <c:pt idx="3691">
                  <c:v>99.602580000000003</c:v>
                </c:pt>
                <c:pt idx="3692">
                  <c:v>99.600089999999994</c:v>
                </c:pt>
                <c:pt idx="3693">
                  <c:v>99.597719999999995</c:v>
                </c:pt>
                <c:pt idx="3694">
                  <c:v>99.595929999999996</c:v>
                </c:pt>
                <c:pt idx="3695">
                  <c:v>99.595089999999999</c:v>
                </c:pt>
                <c:pt idx="3696">
                  <c:v>99.595150000000004</c:v>
                </c:pt>
                <c:pt idx="3697">
                  <c:v>99.595680000000002</c:v>
                </c:pt>
                <c:pt idx="3698">
                  <c:v>99.596090000000004</c:v>
                </c:pt>
                <c:pt idx="3699">
                  <c:v>99.595820000000003</c:v>
                </c:pt>
                <c:pt idx="3700">
                  <c:v>99.594669999999994</c:v>
                </c:pt>
                <c:pt idx="3701">
                  <c:v>99.592849999999999</c:v>
                </c:pt>
                <c:pt idx="3702">
                  <c:v>99.59093</c:v>
                </c:pt>
                <c:pt idx="3703">
                  <c:v>99.589359999999999</c:v>
                </c:pt>
                <c:pt idx="3704">
                  <c:v>99.588390000000004</c:v>
                </c:pt>
                <c:pt idx="3705">
                  <c:v>99.587779999999995</c:v>
                </c:pt>
                <c:pt idx="3706">
                  <c:v>99.587130000000002</c:v>
                </c:pt>
                <c:pt idx="3707">
                  <c:v>99.586010000000002</c:v>
                </c:pt>
                <c:pt idx="3708">
                  <c:v>99.584209999999999</c:v>
                </c:pt>
                <c:pt idx="3709">
                  <c:v>99.581950000000006</c:v>
                </c:pt>
                <c:pt idx="3710">
                  <c:v>99.579689999999999</c:v>
                </c:pt>
                <c:pt idx="3711">
                  <c:v>99.577799999999996</c:v>
                </c:pt>
                <c:pt idx="3712">
                  <c:v>99.576530000000005</c:v>
                </c:pt>
                <c:pt idx="3713">
                  <c:v>99.575599999999994</c:v>
                </c:pt>
                <c:pt idx="3714">
                  <c:v>99.574680000000001</c:v>
                </c:pt>
                <c:pt idx="3715">
                  <c:v>99.573340000000002</c:v>
                </c:pt>
                <c:pt idx="3716">
                  <c:v>99.571539999999999</c:v>
                </c:pt>
                <c:pt idx="3717">
                  <c:v>99.56944</c:v>
                </c:pt>
                <c:pt idx="3718">
                  <c:v>99.567449999999994</c:v>
                </c:pt>
                <c:pt idx="3719">
                  <c:v>99.565929999999994</c:v>
                </c:pt>
                <c:pt idx="3720">
                  <c:v>99.564899999999994</c:v>
                </c:pt>
                <c:pt idx="3721">
                  <c:v>99.564189999999996</c:v>
                </c:pt>
                <c:pt idx="3722">
                  <c:v>99.563249999999996</c:v>
                </c:pt>
                <c:pt idx="3723">
                  <c:v>99.561779999999999</c:v>
                </c:pt>
                <c:pt idx="3724">
                  <c:v>99.55968</c:v>
                </c:pt>
                <c:pt idx="3725">
                  <c:v>99.557149999999993</c:v>
                </c:pt>
                <c:pt idx="3726">
                  <c:v>99.554699999999997</c:v>
                </c:pt>
                <c:pt idx="3727">
                  <c:v>99.552679999999995</c:v>
                </c:pt>
                <c:pt idx="3728">
                  <c:v>99.551190000000005</c:v>
                </c:pt>
                <c:pt idx="3729">
                  <c:v>99.550030000000007</c:v>
                </c:pt>
                <c:pt idx="3730">
                  <c:v>99.548789999999997</c:v>
                </c:pt>
                <c:pt idx="3731">
                  <c:v>99.547160000000005</c:v>
                </c:pt>
                <c:pt idx="3732">
                  <c:v>99.545140000000004</c:v>
                </c:pt>
                <c:pt idx="3733">
                  <c:v>99.542940000000002</c:v>
                </c:pt>
                <c:pt idx="3734">
                  <c:v>99.540980000000005</c:v>
                </c:pt>
                <c:pt idx="3735">
                  <c:v>99.539469999999994</c:v>
                </c:pt>
                <c:pt idx="3736">
                  <c:v>99.538330000000002</c:v>
                </c:pt>
                <c:pt idx="3737">
                  <c:v>99.53707</c:v>
                </c:pt>
                <c:pt idx="3738">
                  <c:v>99.535219999999995</c:v>
                </c:pt>
                <c:pt idx="3739">
                  <c:v>99.532409999999999</c:v>
                </c:pt>
                <c:pt idx="3740">
                  <c:v>99.528729999999996</c:v>
                </c:pt>
                <c:pt idx="3741">
                  <c:v>99.524699999999996</c:v>
                </c:pt>
                <c:pt idx="3742">
                  <c:v>99.521060000000006</c:v>
                </c:pt>
                <c:pt idx="3743">
                  <c:v>99.518429999999995</c:v>
                </c:pt>
                <c:pt idx="3744">
                  <c:v>99.517039999999994</c:v>
                </c:pt>
                <c:pt idx="3745">
                  <c:v>99.516580000000005</c:v>
                </c:pt>
                <c:pt idx="3746">
                  <c:v>99.516440000000003</c:v>
                </c:pt>
                <c:pt idx="3747">
                  <c:v>99.515950000000004</c:v>
                </c:pt>
                <c:pt idx="3748">
                  <c:v>99.514880000000005</c:v>
                </c:pt>
                <c:pt idx="3749">
                  <c:v>99.513210000000001</c:v>
                </c:pt>
                <c:pt idx="3750">
                  <c:v>99.511349999999993</c:v>
                </c:pt>
                <c:pt idx="3751">
                  <c:v>99.509609999999995</c:v>
                </c:pt>
                <c:pt idx="3752">
                  <c:v>99.508080000000007</c:v>
                </c:pt>
                <c:pt idx="3753">
                  <c:v>99.506510000000006</c:v>
                </c:pt>
                <c:pt idx="3754">
                  <c:v>99.504509999999996</c:v>
                </c:pt>
                <c:pt idx="3755">
                  <c:v>99.501779999999997</c:v>
                </c:pt>
                <c:pt idx="3756">
                  <c:v>99.498350000000002</c:v>
                </c:pt>
                <c:pt idx="3757">
                  <c:v>99.494569999999996</c:v>
                </c:pt>
                <c:pt idx="3758">
                  <c:v>99.491100000000003</c:v>
                </c:pt>
                <c:pt idx="3759">
                  <c:v>99.488410000000002</c:v>
                </c:pt>
                <c:pt idx="3760">
                  <c:v>99.486609999999999</c:v>
                </c:pt>
                <c:pt idx="3761">
                  <c:v>99.485330000000005</c:v>
                </c:pt>
                <c:pt idx="3762">
                  <c:v>99.483999999999995</c:v>
                </c:pt>
                <c:pt idx="3763">
                  <c:v>99.481949999999998</c:v>
                </c:pt>
                <c:pt idx="3764">
                  <c:v>99.478960000000001</c:v>
                </c:pt>
                <c:pt idx="3765">
                  <c:v>99.475200000000001</c:v>
                </c:pt>
                <c:pt idx="3766">
                  <c:v>99.471209999999999</c:v>
                </c:pt>
                <c:pt idx="3767">
                  <c:v>99.46754</c:v>
                </c:pt>
                <c:pt idx="3768">
                  <c:v>99.464600000000004</c:v>
                </c:pt>
                <c:pt idx="3769">
                  <c:v>99.462299999999999</c:v>
                </c:pt>
                <c:pt idx="3770">
                  <c:v>99.460300000000004</c:v>
                </c:pt>
                <c:pt idx="3771">
                  <c:v>99.458219999999997</c:v>
                </c:pt>
                <c:pt idx="3772">
                  <c:v>99.455839999999995</c:v>
                </c:pt>
                <c:pt idx="3773">
                  <c:v>99.453220000000002</c:v>
                </c:pt>
                <c:pt idx="3774">
                  <c:v>99.450749999999999</c:v>
                </c:pt>
                <c:pt idx="3775">
                  <c:v>99.448740000000001</c:v>
                </c:pt>
                <c:pt idx="3776">
                  <c:v>99.447370000000006</c:v>
                </c:pt>
                <c:pt idx="3777">
                  <c:v>99.4465</c:v>
                </c:pt>
                <c:pt idx="3778">
                  <c:v>99.445710000000005</c:v>
                </c:pt>
                <c:pt idx="3779">
                  <c:v>99.444699999999997</c:v>
                </c:pt>
                <c:pt idx="3780">
                  <c:v>99.443280000000001</c:v>
                </c:pt>
                <c:pt idx="3781">
                  <c:v>99.441509999999994</c:v>
                </c:pt>
                <c:pt idx="3782">
                  <c:v>99.439689999999999</c:v>
                </c:pt>
                <c:pt idx="3783">
                  <c:v>99.438029999999998</c:v>
                </c:pt>
                <c:pt idx="3784">
                  <c:v>99.436549999999997</c:v>
                </c:pt>
                <c:pt idx="3785">
                  <c:v>99.434950000000001</c:v>
                </c:pt>
                <c:pt idx="3786">
                  <c:v>99.432850000000002</c:v>
                </c:pt>
                <c:pt idx="3787">
                  <c:v>99.429990000000004</c:v>
                </c:pt>
                <c:pt idx="3788">
                  <c:v>99.426389999999998</c:v>
                </c:pt>
                <c:pt idx="3789">
                  <c:v>99.422420000000002</c:v>
                </c:pt>
                <c:pt idx="3790">
                  <c:v>99.418719999999993</c:v>
                </c:pt>
                <c:pt idx="3791">
                  <c:v>99.415850000000006</c:v>
                </c:pt>
                <c:pt idx="3792">
                  <c:v>99.414050000000003</c:v>
                </c:pt>
                <c:pt idx="3793">
                  <c:v>99.413169999999994</c:v>
                </c:pt>
                <c:pt idx="3794">
                  <c:v>99.412750000000003</c:v>
                </c:pt>
                <c:pt idx="3795">
                  <c:v>99.412279999999996</c:v>
                </c:pt>
                <c:pt idx="3796">
                  <c:v>99.411349999999999</c:v>
                </c:pt>
                <c:pt idx="3797">
                  <c:v>99.409800000000004</c:v>
                </c:pt>
                <c:pt idx="3798">
                  <c:v>99.407700000000006</c:v>
                </c:pt>
                <c:pt idx="3799">
                  <c:v>99.405199999999994</c:v>
                </c:pt>
                <c:pt idx="3800">
                  <c:v>99.402330000000006</c:v>
                </c:pt>
                <c:pt idx="3801">
                  <c:v>99.399029999999996</c:v>
                </c:pt>
                <c:pt idx="3802">
                  <c:v>99.395259999999993</c:v>
                </c:pt>
                <c:pt idx="3803">
                  <c:v>99.391109999999998</c:v>
                </c:pt>
                <c:pt idx="3804">
                  <c:v>99.386939999999996</c:v>
                </c:pt>
                <c:pt idx="3805">
                  <c:v>99.383229999999998</c:v>
                </c:pt>
                <c:pt idx="3806">
                  <c:v>99.380560000000003</c:v>
                </c:pt>
                <c:pt idx="3807">
                  <c:v>99.379099999999994</c:v>
                </c:pt>
                <c:pt idx="3808">
                  <c:v>99.378680000000003</c:v>
                </c:pt>
                <c:pt idx="3809">
                  <c:v>99.378619999999998</c:v>
                </c:pt>
                <c:pt idx="3810">
                  <c:v>99.378190000000004</c:v>
                </c:pt>
                <c:pt idx="3811">
                  <c:v>99.376769999999993</c:v>
                </c:pt>
                <c:pt idx="3812">
                  <c:v>99.374290000000002</c:v>
                </c:pt>
                <c:pt idx="3813">
                  <c:v>99.371030000000005</c:v>
                </c:pt>
                <c:pt idx="3814">
                  <c:v>99.367769999999993</c:v>
                </c:pt>
                <c:pt idx="3815">
                  <c:v>99.365139999999997</c:v>
                </c:pt>
                <c:pt idx="3816">
                  <c:v>99.363500000000002</c:v>
                </c:pt>
                <c:pt idx="3817">
                  <c:v>99.362790000000004</c:v>
                </c:pt>
                <c:pt idx="3818">
                  <c:v>99.3626</c:v>
                </c:pt>
                <c:pt idx="3819">
                  <c:v>99.362390000000005</c:v>
                </c:pt>
                <c:pt idx="3820">
                  <c:v>99.361850000000004</c:v>
                </c:pt>
                <c:pt idx="3821">
                  <c:v>99.360950000000003</c:v>
                </c:pt>
                <c:pt idx="3822">
                  <c:v>99.359830000000002</c:v>
                </c:pt>
                <c:pt idx="3823">
                  <c:v>99.358800000000002</c:v>
                </c:pt>
                <c:pt idx="3824">
                  <c:v>99.357929999999996</c:v>
                </c:pt>
                <c:pt idx="3825">
                  <c:v>99.357089999999999</c:v>
                </c:pt>
                <c:pt idx="3826">
                  <c:v>99.356059999999999</c:v>
                </c:pt>
                <c:pt idx="3827">
                  <c:v>99.354640000000003</c:v>
                </c:pt>
                <c:pt idx="3828">
                  <c:v>99.352850000000004</c:v>
                </c:pt>
                <c:pt idx="3829">
                  <c:v>99.350939999999994</c:v>
                </c:pt>
                <c:pt idx="3830">
                  <c:v>99.349260000000001</c:v>
                </c:pt>
                <c:pt idx="3831">
                  <c:v>99.348039999999997</c:v>
                </c:pt>
                <c:pt idx="3832">
                  <c:v>99.347219999999993</c:v>
                </c:pt>
                <c:pt idx="3833">
                  <c:v>99.34648</c:v>
                </c:pt>
                <c:pt idx="3834">
                  <c:v>99.345420000000004</c:v>
                </c:pt>
                <c:pt idx="3835">
                  <c:v>99.343670000000003</c:v>
                </c:pt>
                <c:pt idx="3836">
                  <c:v>99.341239999999999</c:v>
                </c:pt>
                <c:pt idx="3837">
                  <c:v>99.338409999999996</c:v>
                </c:pt>
                <c:pt idx="3838">
                  <c:v>99.335769999999997</c:v>
                </c:pt>
                <c:pt idx="3839">
                  <c:v>99.333629999999999</c:v>
                </c:pt>
                <c:pt idx="3840">
                  <c:v>99.3322</c:v>
                </c:pt>
                <c:pt idx="3841">
                  <c:v>99.331199999999995</c:v>
                </c:pt>
                <c:pt idx="3842">
                  <c:v>99.330309999999997</c:v>
                </c:pt>
                <c:pt idx="3843">
                  <c:v>99.329170000000005</c:v>
                </c:pt>
                <c:pt idx="3844">
                  <c:v>99.327780000000004</c:v>
                </c:pt>
                <c:pt idx="3845">
                  <c:v>99.326310000000007</c:v>
                </c:pt>
                <c:pt idx="3846">
                  <c:v>99.325270000000003</c:v>
                </c:pt>
                <c:pt idx="3847">
                  <c:v>99.3249</c:v>
                </c:pt>
                <c:pt idx="3848">
                  <c:v>99.325249999999997</c:v>
                </c:pt>
                <c:pt idx="3849">
                  <c:v>99.325819999999993</c:v>
                </c:pt>
                <c:pt idx="3850">
                  <c:v>99.326099999999997</c:v>
                </c:pt>
                <c:pt idx="3851">
                  <c:v>99.325519999999997</c:v>
                </c:pt>
                <c:pt idx="3852">
                  <c:v>99.323830000000001</c:v>
                </c:pt>
                <c:pt idx="3853">
                  <c:v>99.321209999999994</c:v>
                </c:pt>
                <c:pt idx="3854">
                  <c:v>99.318160000000006</c:v>
                </c:pt>
                <c:pt idx="3855">
                  <c:v>99.315190000000001</c:v>
                </c:pt>
                <c:pt idx="3856">
                  <c:v>99.31268</c:v>
                </c:pt>
                <c:pt idx="3857">
                  <c:v>99.310670000000002</c:v>
                </c:pt>
                <c:pt idx="3858">
                  <c:v>99.309119999999993</c:v>
                </c:pt>
                <c:pt idx="3859">
                  <c:v>99.307900000000004</c:v>
                </c:pt>
                <c:pt idx="3860">
                  <c:v>99.307000000000002</c:v>
                </c:pt>
                <c:pt idx="3861">
                  <c:v>99.306579999999997</c:v>
                </c:pt>
                <c:pt idx="3862">
                  <c:v>99.306960000000004</c:v>
                </c:pt>
                <c:pt idx="3863">
                  <c:v>99.308210000000003</c:v>
                </c:pt>
                <c:pt idx="3864">
                  <c:v>99.310159999999996</c:v>
                </c:pt>
                <c:pt idx="3865">
                  <c:v>99.312359999999998</c:v>
                </c:pt>
                <c:pt idx="3866">
                  <c:v>99.314239999999998</c:v>
                </c:pt>
                <c:pt idx="3867">
                  <c:v>99.315280000000001</c:v>
                </c:pt>
                <c:pt idx="3868">
                  <c:v>99.31532</c:v>
                </c:pt>
                <c:pt idx="3869">
                  <c:v>99.314430000000002</c:v>
                </c:pt>
                <c:pt idx="3870">
                  <c:v>99.312939999999998</c:v>
                </c:pt>
                <c:pt idx="3871">
                  <c:v>99.311099999999996</c:v>
                </c:pt>
                <c:pt idx="3872">
                  <c:v>99.309010000000001</c:v>
                </c:pt>
                <c:pt idx="3873">
                  <c:v>99.306510000000003</c:v>
                </c:pt>
                <c:pt idx="3874">
                  <c:v>99.303420000000003</c:v>
                </c:pt>
                <c:pt idx="3875">
                  <c:v>99.299670000000006</c:v>
                </c:pt>
                <c:pt idx="3876">
                  <c:v>99.295460000000006</c:v>
                </c:pt>
                <c:pt idx="3877">
                  <c:v>99.291250000000005</c:v>
                </c:pt>
                <c:pt idx="3878">
                  <c:v>99.287700000000001</c:v>
                </c:pt>
                <c:pt idx="3879">
                  <c:v>99.285250000000005</c:v>
                </c:pt>
                <c:pt idx="3880">
                  <c:v>99.283969999999997</c:v>
                </c:pt>
                <c:pt idx="3881">
                  <c:v>99.283559999999994</c:v>
                </c:pt>
                <c:pt idx="3882">
                  <c:v>99.283559999999994</c:v>
                </c:pt>
                <c:pt idx="3883">
                  <c:v>99.2834</c:v>
                </c:pt>
                <c:pt idx="3884">
                  <c:v>99.282910000000001</c:v>
                </c:pt>
                <c:pt idx="3885">
                  <c:v>99.282089999999997</c:v>
                </c:pt>
                <c:pt idx="3886">
                  <c:v>99.28125</c:v>
                </c:pt>
                <c:pt idx="3887">
                  <c:v>99.280619999999999</c:v>
                </c:pt>
                <c:pt idx="3888">
                  <c:v>99.280330000000006</c:v>
                </c:pt>
                <c:pt idx="3889">
                  <c:v>99.280180000000001</c:v>
                </c:pt>
                <c:pt idx="3890">
                  <c:v>99.279910000000001</c:v>
                </c:pt>
                <c:pt idx="3891">
                  <c:v>99.279319999999998</c:v>
                </c:pt>
                <c:pt idx="3892">
                  <c:v>99.278469999999999</c:v>
                </c:pt>
                <c:pt idx="3893">
                  <c:v>99.277469999999994</c:v>
                </c:pt>
                <c:pt idx="3894">
                  <c:v>99.27664</c:v>
                </c:pt>
                <c:pt idx="3895">
                  <c:v>99.276129999999995</c:v>
                </c:pt>
                <c:pt idx="3896">
                  <c:v>99.275819999999996</c:v>
                </c:pt>
                <c:pt idx="3897">
                  <c:v>99.275279999999995</c:v>
                </c:pt>
                <c:pt idx="3898">
                  <c:v>99.27422</c:v>
                </c:pt>
                <c:pt idx="3899">
                  <c:v>99.272469999999998</c:v>
                </c:pt>
                <c:pt idx="3900">
                  <c:v>99.270250000000004</c:v>
                </c:pt>
                <c:pt idx="3901">
                  <c:v>99.268060000000006</c:v>
                </c:pt>
                <c:pt idx="3902">
                  <c:v>99.266559999999998</c:v>
                </c:pt>
                <c:pt idx="3903">
                  <c:v>99.266040000000004</c:v>
                </c:pt>
                <c:pt idx="3904">
                  <c:v>99.266480000000001</c:v>
                </c:pt>
                <c:pt idx="3905">
                  <c:v>99.26737</c:v>
                </c:pt>
                <c:pt idx="3906">
                  <c:v>99.268109999999993</c:v>
                </c:pt>
                <c:pt idx="3907">
                  <c:v>99.268249999999995</c:v>
                </c:pt>
                <c:pt idx="3908">
                  <c:v>99.267769999999999</c:v>
                </c:pt>
                <c:pt idx="3909">
                  <c:v>99.267009999999999</c:v>
                </c:pt>
                <c:pt idx="3910">
                  <c:v>99.26661</c:v>
                </c:pt>
                <c:pt idx="3911">
                  <c:v>99.266909999999996</c:v>
                </c:pt>
                <c:pt idx="3912">
                  <c:v>99.267930000000007</c:v>
                </c:pt>
                <c:pt idx="3913">
                  <c:v>99.269130000000004</c:v>
                </c:pt>
                <c:pt idx="3914">
                  <c:v>99.269739999999999</c:v>
                </c:pt>
                <c:pt idx="3915">
                  <c:v>99.269069999999999</c:v>
                </c:pt>
                <c:pt idx="3916">
                  <c:v>99.26688</c:v>
                </c:pt>
                <c:pt idx="3917">
                  <c:v>99.263530000000003</c:v>
                </c:pt>
                <c:pt idx="3918">
                  <c:v>99.259770000000003</c:v>
                </c:pt>
                <c:pt idx="3919">
                  <c:v>99.256500000000003</c:v>
                </c:pt>
                <c:pt idx="3920">
                  <c:v>99.254300000000001</c:v>
                </c:pt>
                <c:pt idx="3921">
                  <c:v>99.253259999999997</c:v>
                </c:pt>
                <c:pt idx="3922">
                  <c:v>99.253050000000002</c:v>
                </c:pt>
                <c:pt idx="3923">
                  <c:v>99.253230000000002</c:v>
                </c:pt>
                <c:pt idx="3924">
                  <c:v>99.253330000000005</c:v>
                </c:pt>
                <c:pt idx="3925">
                  <c:v>99.253230000000002</c:v>
                </c:pt>
                <c:pt idx="3926">
                  <c:v>99.253169999999997</c:v>
                </c:pt>
                <c:pt idx="3927">
                  <c:v>99.253339999999994</c:v>
                </c:pt>
                <c:pt idx="3928">
                  <c:v>99.254019999999997</c:v>
                </c:pt>
                <c:pt idx="3929">
                  <c:v>99.255080000000007</c:v>
                </c:pt>
                <c:pt idx="3930">
                  <c:v>99.256370000000004</c:v>
                </c:pt>
                <c:pt idx="3931">
                  <c:v>99.257580000000004</c:v>
                </c:pt>
                <c:pt idx="3932">
                  <c:v>99.258539999999996</c:v>
                </c:pt>
                <c:pt idx="3933">
                  <c:v>99.259219999999999</c:v>
                </c:pt>
                <c:pt idx="3934">
                  <c:v>99.259739999999994</c:v>
                </c:pt>
                <c:pt idx="3935">
                  <c:v>99.260149999999996</c:v>
                </c:pt>
                <c:pt idx="3936">
                  <c:v>99.260289999999998</c:v>
                </c:pt>
                <c:pt idx="3937">
                  <c:v>99.259829999999994</c:v>
                </c:pt>
                <c:pt idx="3938">
                  <c:v>99.258380000000002</c:v>
                </c:pt>
                <c:pt idx="3939">
                  <c:v>99.255709999999993</c:v>
                </c:pt>
                <c:pt idx="3940">
                  <c:v>99.252009999999999</c:v>
                </c:pt>
                <c:pt idx="3941">
                  <c:v>99.247780000000006</c:v>
                </c:pt>
                <c:pt idx="3942">
                  <c:v>99.243889999999993</c:v>
                </c:pt>
                <c:pt idx="3943">
                  <c:v>99.241029999999995</c:v>
                </c:pt>
                <c:pt idx="3944">
                  <c:v>99.239660000000001</c:v>
                </c:pt>
                <c:pt idx="3945">
                  <c:v>99.239750000000001</c:v>
                </c:pt>
                <c:pt idx="3946">
                  <c:v>99.240809999999996</c:v>
                </c:pt>
                <c:pt idx="3947">
                  <c:v>99.242230000000006</c:v>
                </c:pt>
                <c:pt idx="3948">
                  <c:v>99.243399999999994</c:v>
                </c:pt>
                <c:pt idx="3949">
                  <c:v>99.243970000000004</c:v>
                </c:pt>
                <c:pt idx="3950">
                  <c:v>99.243799999999993</c:v>
                </c:pt>
                <c:pt idx="3951">
                  <c:v>99.242940000000004</c:v>
                </c:pt>
                <c:pt idx="3952">
                  <c:v>99.24136</c:v>
                </c:pt>
                <c:pt idx="3953">
                  <c:v>99.239170000000001</c:v>
                </c:pt>
                <c:pt idx="3954">
                  <c:v>99.23639</c:v>
                </c:pt>
                <c:pt idx="3955">
                  <c:v>99.233090000000004</c:v>
                </c:pt>
                <c:pt idx="3956">
                  <c:v>99.229619999999997</c:v>
                </c:pt>
                <c:pt idx="3957">
                  <c:v>99.226370000000003</c:v>
                </c:pt>
                <c:pt idx="3958">
                  <c:v>99.223780000000005</c:v>
                </c:pt>
                <c:pt idx="3959">
                  <c:v>99.221980000000002</c:v>
                </c:pt>
                <c:pt idx="3960">
                  <c:v>99.220920000000007</c:v>
                </c:pt>
                <c:pt idx="3961">
                  <c:v>99.220119999999994</c:v>
                </c:pt>
                <c:pt idx="3962">
                  <c:v>99.219149999999999</c:v>
                </c:pt>
                <c:pt idx="3963">
                  <c:v>99.217590000000001</c:v>
                </c:pt>
                <c:pt idx="3964">
                  <c:v>99.215389999999999</c:v>
                </c:pt>
                <c:pt idx="3965">
                  <c:v>99.212829999999997</c:v>
                </c:pt>
                <c:pt idx="3966">
                  <c:v>99.210369999999998</c:v>
                </c:pt>
                <c:pt idx="3967">
                  <c:v>99.208380000000005</c:v>
                </c:pt>
                <c:pt idx="3968">
                  <c:v>99.207049999999995</c:v>
                </c:pt>
                <c:pt idx="3969">
                  <c:v>99.206180000000003</c:v>
                </c:pt>
                <c:pt idx="3970">
                  <c:v>99.205359999999999</c:v>
                </c:pt>
                <c:pt idx="3971">
                  <c:v>99.204239999999999</c:v>
                </c:pt>
                <c:pt idx="3972">
                  <c:v>99.202610000000007</c:v>
                </c:pt>
                <c:pt idx="3973">
                  <c:v>99.200530000000001</c:v>
                </c:pt>
                <c:pt idx="3974">
                  <c:v>99.198329999999999</c:v>
                </c:pt>
                <c:pt idx="3975">
                  <c:v>99.196259999999995</c:v>
                </c:pt>
                <c:pt idx="3976">
                  <c:v>99.194490000000002</c:v>
                </c:pt>
                <c:pt idx="3977">
                  <c:v>99.192830000000001</c:v>
                </c:pt>
                <c:pt idx="3978">
                  <c:v>99.191029999999998</c:v>
                </c:pt>
                <c:pt idx="3979">
                  <c:v>99.188890000000001</c:v>
                </c:pt>
                <c:pt idx="3980">
                  <c:v>99.186260000000004</c:v>
                </c:pt>
                <c:pt idx="3981">
                  <c:v>99.183269999999993</c:v>
                </c:pt>
                <c:pt idx="3982">
                  <c:v>99.180130000000005</c:v>
                </c:pt>
                <c:pt idx="3983">
                  <c:v>99.177019999999999</c:v>
                </c:pt>
                <c:pt idx="3984">
                  <c:v>99.17398</c:v>
                </c:pt>
                <c:pt idx="3985">
                  <c:v>99.17089</c:v>
                </c:pt>
                <c:pt idx="3986">
                  <c:v>99.167569999999998</c:v>
                </c:pt>
                <c:pt idx="3987">
                  <c:v>99.163989999999998</c:v>
                </c:pt>
                <c:pt idx="3988">
                  <c:v>99.160420000000002</c:v>
                </c:pt>
                <c:pt idx="3989">
                  <c:v>99.157300000000006</c:v>
                </c:pt>
                <c:pt idx="3990">
                  <c:v>99.155119999999997</c:v>
                </c:pt>
                <c:pt idx="3991">
                  <c:v>99.154169999999993</c:v>
                </c:pt>
                <c:pt idx="3992">
                  <c:v>99.15437</c:v>
                </c:pt>
                <c:pt idx="3993">
                  <c:v>99.155249999999995</c:v>
                </c:pt>
                <c:pt idx="3994">
                  <c:v>99.15607</c:v>
                </c:pt>
                <c:pt idx="3995">
                  <c:v>99.156229999999994</c:v>
                </c:pt>
                <c:pt idx="3996">
                  <c:v>99.155410000000003</c:v>
                </c:pt>
                <c:pt idx="3997">
                  <c:v>99.153630000000007</c:v>
                </c:pt>
                <c:pt idx="3998">
                  <c:v>99.151319999999998</c:v>
                </c:pt>
                <c:pt idx="3999">
                  <c:v>99.148889999999994</c:v>
                </c:pt>
                <c:pt idx="4000">
                  <c:v>99.146609999999995</c:v>
                </c:pt>
                <c:pt idx="4001">
                  <c:v>99.14452</c:v>
                </c:pt>
                <c:pt idx="4002">
                  <c:v>99.142420000000001</c:v>
                </c:pt>
                <c:pt idx="4003">
                  <c:v>99.140050000000002</c:v>
                </c:pt>
                <c:pt idx="4004">
                  <c:v>99.137289999999993</c:v>
                </c:pt>
                <c:pt idx="4005">
                  <c:v>99.134289999999993</c:v>
                </c:pt>
                <c:pt idx="4006">
                  <c:v>99.131249999999994</c:v>
                </c:pt>
                <c:pt idx="4007">
                  <c:v>99.128519999999995</c:v>
                </c:pt>
                <c:pt idx="4008">
                  <c:v>99.126239999999996</c:v>
                </c:pt>
                <c:pt idx="4009">
                  <c:v>99.124309999999994</c:v>
                </c:pt>
                <c:pt idx="4010">
                  <c:v>99.122529999999998</c:v>
                </c:pt>
                <c:pt idx="4011">
                  <c:v>99.120590000000007</c:v>
                </c:pt>
                <c:pt idx="4012">
                  <c:v>99.118319999999997</c:v>
                </c:pt>
                <c:pt idx="4013">
                  <c:v>99.115679999999998</c:v>
                </c:pt>
                <c:pt idx="4014">
                  <c:v>99.112790000000004</c:v>
                </c:pt>
                <c:pt idx="4015">
                  <c:v>99.109719999999996</c:v>
                </c:pt>
                <c:pt idx="4016">
                  <c:v>99.10651</c:v>
                </c:pt>
                <c:pt idx="4017">
                  <c:v>99.103160000000003</c:v>
                </c:pt>
                <c:pt idx="4018">
                  <c:v>99.099689999999995</c:v>
                </c:pt>
                <c:pt idx="4019">
                  <c:v>99.096209999999999</c:v>
                </c:pt>
                <c:pt idx="4020">
                  <c:v>99.093109999999996</c:v>
                </c:pt>
                <c:pt idx="4021">
                  <c:v>99.090819999999994</c:v>
                </c:pt>
                <c:pt idx="4022">
                  <c:v>99.089780000000005</c:v>
                </c:pt>
                <c:pt idx="4023">
                  <c:v>99.089969999999994</c:v>
                </c:pt>
                <c:pt idx="4024">
                  <c:v>99.091160000000002</c:v>
                </c:pt>
                <c:pt idx="4025">
                  <c:v>99.092690000000005</c:v>
                </c:pt>
                <c:pt idx="4026">
                  <c:v>99.093800000000002</c:v>
                </c:pt>
                <c:pt idx="4027">
                  <c:v>99.093900000000005</c:v>
                </c:pt>
                <c:pt idx="4028">
                  <c:v>99.092920000000007</c:v>
                </c:pt>
                <c:pt idx="4029">
                  <c:v>99.09111</c:v>
                </c:pt>
                <c:pt idx="4030">
                  <c:v>99.089209999999994</c:v>
                </c:pt>
                <c:pt idx="4031">
                  <c:v>99.087909999999994</c:v>
                </c:pt>
                <c:pt idx="4032">
                  <c:v>99.087699999999998</c:v>
                </c:pt>
                <c:pt idx="4033">
                  <c:v>99.088650000000001</c:v>
                </c:pt>
                <c:pt idx="4034">
                  <c:v>99.090479999999999</c:v>
                </c:pt>
                <c:pt idx="4035">
                  <c:v>99.092690000000005</c:v>
                </c:pt>
                <c:pt idx="4036">
                  <c:v>99.094920000000002</c:v>
                </c:pt>
                <c:pt idx="4037">
                  <c:v>99.096860000000007</c:v>
                </c:pt>
                <c:pt idx="4038">
                  <c:v>99.098500000000001</c:v>
                </c:pt>
                <c:pt idx="4039">
                  <c:v>99.099909999999994</c:v>
                </c:pt>
                <c:pt idx="4040">
                  <c:v>99.101140000000001</c:v>
                </c:pt>
                <c:pt idx="4041">
                  <c:v>99.102170000000001</c:v>
                </c:pt>
                <c:pt idx="4042">
                  <c:v>99.102850000000004</c:v>
                </c:pt>
                <c:pt idx="4043">
                  <c:v>99.103020000000001</c:v>
                </c:pt>
                <c:pt idx="4044">
                  <c:v>99.102689999999996</c:v>
                </c:pt>
                <c:pt idx="4045">
                  <c:v>99.101860000000002</c:v>
                </c:pt>
                <c:pt idx="4046">
                  <c:v>99.100700000000003</c:v>
                </c:pt>
                <c:pt idx="4047">
                  <c:v>99.099239999999995</c:v>
                </c:pt>
                <c:pt idx="4048">
                  <c:v>99.097539999999995</c:v>
                </c:pt>
                <c:pt idx="4049">
                  <c:v>99.095500000000001</c:v>
                </c:pt>
                <c:pt idx="4050">
                  <c:v>99.092960000000005</c:v>
                </c:pt>
                <c:pt idx="4051">
                  <c:v>99.090019999999996</c:v>
                </c:pt>
                <c:pt idx="4052">
                  <c:v>99.086830000000006</c:v>
                </c:pt>
                <c:pt idx="4053">
                  <c:v>99.083799999999997</c:v>
                </c:pt>
                <c:pt idx="4054">
                  <c:v>99.08135</c:v>
                </c:pt>
                <c:pt idx="4055">
                  <c:v>99.079740000000001</c:v>
                </c:pt>
                <c:pt idx="4056">
                  <c:v>99.078959999999995</c:v>
                </c:pt>
                <c:pt idx="4057">
                  <c:v>99.078739999999996</c:v>
                </c:pt>
                <c:pt idx="4058">
                  <c:v>99.078550000000007</c:v>
                </c:pt>
                <c:pt idx="4059">
                  <c:v>99.077979999999997</c:v>
                </c:pt>
                <c:pt idx="4060">
                  <c:v>99.076809999999995</c:v>
                </c:pt>
                <c:pt idx="4061">
                  <c:v>99.074929999999995</c:v>
                </c:pt>
                <c:pt idx="4062">
                  <c:v>99.072590000000005</c:v>
                </c:pt>
                <c:pt idx="4063">
                  <c:v>99.069919999999996</c:v>
                </c:pt>
                <c:pt idx="4064">
                  <c:v>99.067149999999998</c:v>
                </c:pt>
                <c:pt idx="4065">
                  <c:v>99.06429</c:v>
                </c:pt>
                <c:pt idx="4066">
                  <c:v>99.061340000000001</c:v>
                </c:pt>
                <c:pt idx="4067">
                  <c:v>99.058239999999998</c:v>
                </c:pt>
                <c:pt idx="4068">
                  <c:v>99.055220000000006</c:v>
                </c:pt>
                <c:pt idx="4069">
                  <c:v>99.052379999999999</c:v>
                </c:pt>
                <c:pt idx="4070">
                  <c:v>99.050020000000004</c:v>
                </c:pt>
                <c:pt idx="4071">
                  <c:v>99.048159999999996</c:v>
                </c:pt>
                <c:pt idx="4072">
                  <c:v>99.046750000000003</c:v>
                </c:pt>
                <c:pt idx="4073">
                  <c:v>99.045389999999998</c:v>
                </c:pt>
                <c:pt idx="4074">
                  <c:v>99.04374</c:v>
                </c:pt>
                <c:pt idx="4075">
                  <c:v>99.041529999999995</c:v>
                </c:pt>
                <c:pt idx="4076">
                  <c:v>99.038759999999996</c:v>
                </c:pt>
                <c:pt idx="4077">
                  <c:v>99.035610000000005</c:v>
                </c:pt>
                <c:pt idx="4078">
                  <c:v>99.032359999999997</c:v>
                </c:pt>
                <c:pt idx="4079">
                  <c:v>99.029330000000002</c:v>
                </c:pt>
                <c:pt idx="4080">
                  <c:v>99.026560000000003</c:v>
                </c:pt>
                <c:pt idx="4081">
                  <c:v>99.023889999999994</c:v>
                </c:pt>
                <c:pt idx="4082">
                  <c:v>99.021029999999996</c:v>
                </c:pt>
                <c:pt idx="4083">
                  <c:v>99.017780000000002</c:v>
                </c:pt>
                <c:pt idx="4084">
                  <c:v>99.014049999999997</c:v>
                </c:pt>
                <c:pt idx="4085">
                  <c:v>99.009969999999996</c:v>
                </c:pt>
                <c:pt idx="4086">
                  <c:v>99.005740000000003</c:v>
                </c:pt>
                <c:pt idx="4087">
                  <c:v>99.001530000000002</c:v>
                </c:pt>
                <c:pt idx="4088">
                  <c:v>98.997290000000007</c:v>
                </c:pt>
                <c:pt idx="4089">
                  <c:v>98.992900000000006</c:v>
                </c:pt>
                <c:pt idx="4090">
                  <c:v>98.988129999999998</c:v>
                </c:pt>
                <c:pt idx="4091">
                  <c:v>98.982879999999994</c:v>
                </c:pt>
                <c:pt idx="4092">
                  <c:v>98.977310000000003</c:v>
                </c:pt>
                <c:pt idx="4093">
                  <c:v>98.971779999999995</c:v>
                </c:pt>
                <c:pt idx="4094">
                  <c:v>98.966800000000006</c:v>
                </c:pt>
                <c:pt idx="4095">
                  <c:v>98.962720000000004</c:v>
                </c:pt>
                <c:pt idx="4096">
                  <c:v>98.959620000000001</c:v>
                </c:pt>
                <c:pt idx="4097">
                  <c:v>98.957319999999996</c:v>
                </c:pt>
                <c:pt idx="4098">
                  <c:v>98.955309999999997</c:v>
                </c:pt>
                <c:pt idx="4099">
                  <c:v>98.953159999999997</c:v>
                </c:pt>
                <c:pt idx="4100">
                  <c:v>98.950559999999996</c:v>
                </c:pt>
                <c:pt idx="4101">
                  <c:v>98.947400000000002</c:v>
                </c:pt>
                <c:pt idx="4102">
                  <c:v>98.943870000000004</c:v>
                </c:pt>
                <c:pt idx="4103">
                  <c:v>98.940209999999993</c:v>
                </c:pt>
                <c:pt idx="4104">
                  <c:v>98.936509999999998</c:v>
                </c:pt>
                <c:pt idx="4105">
                  <c:v>98.932720000000003</c:v>
                </c:pt>
                <c:pt idx="4106">
                  <c:v>98.928719999999998</c:v>
                </c:pt>
                <c:pt idx="4107">
                  <c:v>98.924319999999994</c:v>
                </c:pt>
                <c:pt idx="4108">
                  <c:v>98.919449999999998</c:v>
                </c:pt>
                <c:pt idx="4109">
                  <c:v>98.914249999999996</c:v>
                </c:pt>
                <c:pt idx="4110">
                  <c:v>98.908959999999993</c:v>
                </c:pt>
                <c:pt idx="4111">
                  <c:v>98.903880000000001</c:v>
                </c:pt>
                <c:pt idx="4112">
                  <c:v>98.899169999999998</c:v>
                </c:pt>
                <c:pt idx="4113">
                  <c:v>98.894720000000007</c:v>
                </c:pt>
                <c:pt idx="4114">
                  <c:v>98.890370000000004</c:v>
                </c:pt>
                <c:pt idx="4115">
                  <c:v>98.885900000000007</c:v>
                </c:pt>
                <c:pt idx="4116">
                  <c:v>98.881190000000004</c:v>
                </c:pt>
                <c:pt idx="4117">
                  <c:v>98.876230000000007</c:v>
                </c:pt>
                <c:pt idx="4118">
                  <c:v>98.871189999999999</c:v>
                </c:pt>
                <c:pt idx="4119">
                  <c:v>98.866200000000006</c:v>
                </c:pt>
                <c:pt idx="4120">
                  <c:v>98.861400000000003</c:v>
                </c:pt>
                <c:pt idx="4121">
                  <c:v>98.856750000000005</c:v>
                </c:pt>
                <c:pt idx="4122">
                  <c:v>98.852130000000002</c:v>
                </c:pt>
                <c:pt idx="4123">
                  <c:v>98.847489999999993</c:v>
                </c:pt>
                <c:pt idx="4124">
                  <c:v>98.842789999999994</c:v>
                </c:pt>
                <c:pt idx="4125">
                  <c:v>98.838260000000005</c:v>
                </c:pt>
                <c:pt idx="4126">
                  <c:v>98.834109999999995</c:v>
                </c:pt>
                <c:pt idx="4127">
                  <c:v>98.830539999999999</c:v>
                </c:pt>
                <c:pt idx="4128">
                  <c:v>98.827650000000006</c:v>
                </c:pt>
                <c:pt idx="4129">
                  <c:v>98.825239999999994</c:v>
                </c:pt>
                <c:pt idx="4130">
                  <c:v>98.823070000000001</c:v>
                </c:pt>
                <c:pt idx="4131">
                  <c:v>98.820790000000002</c:v>
                </c:pt>
                <c:pt idx="4132">
                  <c:v>98.818079999999995</c:v>
                </c:pt>
                <c:pt idx="4133">
                  <c:v>98.814930000000004</c:v>
                </c:pt>
                <c:pt idx="4134">
                  <c:v>98.811329999999998</c:v>
                </c:pt>
                <c:pt idx="4135">
                  <c:v>98.807509999999994</c:v>
                </c:pt>
                <c:pt idx="4136">
                  <c:v>98.803510000000003</c:v>
                </c:pt>
                <c:pt idx="4137">
                  <c:v>98.799499999999995</c:v>
                </c:pt>
                <c:pt idx="4138">
                  <c:v>98.795529999999999</c:v>
                </c:pt>
                <c:pt idx="4139">
                  <c:v>98.791560000000004</c:v>
                </c:pt>
                <c:pt idx="4140">
                  <c:v>98.787700000000001</c:v>
                </c:pt>
                <c:pt idx="4141">
                  <c:v>98.783990000000003</c:v>
                </c:pt>
                <c:pt idx="4142">
                  <c:v>98.78049</c:v>
                </c:pt>
                <c:pt idx="4143">
                  <c:v>98.777209999999997</c:v>
                </c:pt>
                <c:pt idx="4144">
                  <c:v>98.774019999999993</c:v>
                </c:pt>
                <c:pt idx="4145">
                  <c:v>98.770809999999997</c:v>
                </c:pt>
                <c:pt idx="4146">
                  <c:v>98.767430000000004</c:v>
                </c:pt>
                <c:pt idx="4147">
                  <c:v>98.763859999999994</c:v>
                </c:pt>
                <c:pt idx="4148">
                  <c:v>98.760140000000007</c:v>
                </c:pt>
                <c:pt idx="4149">
                  <c:v>98.756450000000001</c:v>
                </c:pt>
                <c:pt idx="4150">
                  <c:v>98.753039999999999</c:v>
                </c:pt>
                <c:pt idx="4151">
                  <c:v>98.749949999999998</c:v>
                </c:pt>
                <c:pt idx="4152">
                  <c:v>98.747169999999997</c:v>
                </c:pt>
                <c:pt idx="4153">
                  <c:v>98.74436</c:v>
                </c:pt>
                <c:pt idx="4154">
                  <c:v>98.741299999999995</c:v>
                </c:pt>
                <c:pt idx="4155">
                  <c:v>98.737679999999997</c:v>
                </c:pt>
                <c:pt idx="4156">
                  <c:v>98.733500000000006</c:v>
                </c:pt>
                <c:pt idx="4157">
                  <c:v>98.728909999999999</c:v>
                </c:pt>
                <c:pt idx="4158">
                  <c:v>98.724209999999999</c:v>
                </c:pt>
                <c:pt idx="4159">
                  <c:v>98.719700000000003</c:v>
                </c:pt>
                <c:pt idx="4160">
                  <c:v>98.715580000000003</c:v>
                </c:pt>
                <c:pt idx="4161">
                  <c:v>98.71181</c:v>
                </c:pt>
                <c:pt idx="4162">
                  <c:v>98.708269999999999</c:v>
                </c:pt>
                <c:pt idx="4163">
                  <c:v>98.704700000000003</c:v>
                </c:pt>
                <c:pt idx="4164">
                  <c:v>98.700940000000003</c:v>
                </c:pt>
                <c:pt idx="4165">
                  <c:v>98.696910000000003</c:v>
                </c:pt>
                <c:pt idx="4166">
                  <c:v>98.692629999999994</c:v>
                </c:pt>
                <c:pt idx="4167">
                  <c:v>98.688159999999996</c:v>
                </c:pt>
                <c:pt idx="4168">
                  <c:v>98.683530000000005</c:v>
                </c:pt>
                <c:pt idx="4169">
                  <c:v>98.678700000000006</c:v>
                </c:pt>
                <c:pt idx="4170">
                  <c:v>98.673609999999996</c:v>
                </c:pt>
                <c:pt idx="4171">
                  <c:v>98.66825</c:v>
                </c:pt>
                <c:pt idx="4172">
                  <c:v>98.662679999999995</c:v>
                </c:pt>
                <c:pt idx="4173">
                  <c:v>98.657139999999998</c:v>
                </c:pt>
                <c:pt idx="4174">
                  <c:v>98.651809999999998</c:v>
                </c:pt>
                <c:pt idx="4175">
                  <c:v>98.646919999999994</c:v>
                </c:pt>
                <c:pt idx="4176">
                  <c:v>98.642520000000005</c:v>
                </c:pt>
                <c:pt idx="4177">
                  <c:v>98.638530000000003</c:v>
                </c:pt>
                <c:pt idx="4178">
                  <c:v>98.634730000000005</c:v>
                </c:pt>
                <c:pt idx="4179">
                  <c:v>98.630939999999995</c:v>
                </c:pt>
                <c:pt idx="4180">
                  <c:v>98.626959999999997</c:v>
                </c:pt>
                <c:pt idx="4181">
                  <c:v>98.622780000000006</c:v>
                </c:pt>
                <c:pt idx="4182">
                  <c:v>98.618449999999996</c:v>
                </c:pt>
                <c:pt idx="4183">
                  <c:v>98.614099999999993</c:v>
                </c:pt>
                <c:pt idx="4184">
                  <c:v>98.609729999999999</c:v>
                </c:pt>
                <c:pt idx="4185">
                  <c:v>98.605310000000003</c:v>
                </c:pt>
                <c:pt idx="4186">
                  <c:v>98.600729999999999</c:v>
                </c:pt>
                <c:pt idx="4187">
                  <c:v>98.595870000000005</c:v>
                </c:pt>
                <c:pt idx="4188">
                  <c:v>98.590680000000006</c:v>
                </c:pt>
                <c:pt idx="4189">
                  <c:v>98.585229999999996</c:v>
                </c:pt>
                <c:pt idx="4190">
                  <c:v>98.579610000000002</c:v>
                </c:pt>
                <c:pt idx="4191">
                  <c:v>98.573970000000003</c:v>
                </c:pt>
                <c:pt idx="4192">
                  <c:v>98.568309999999997</c:v>
                </c:pt>
                <c:pt idx="4193">
                  <c:v>98.562610000000006</c:v>
                </c:pt>
                <c:pt idx="4194">
                  <c:v>98.556839999999994</c:v>
                </c:pt>
                <c:pt idx="4195">
                  <c:v>98.550910000000002</c:v>
                </c:pt>
                <c:pt idx="4196">
                  <c:v>98.544889999999995</c:v>
                </c:pt>
                <c:pt idx="4197">
                  <c:v>98.538799999999995</c:v>
                </c:pt>
                <c:pt idx="4198">
                  <c:v>98.532809999999998</c:v>
                </c:pt>
                <c:pt idx="4199">
                  <c:v>98.526910000000001</c:v>
                </c:pt>
                <c:pt idx="4200">
                  <c:v>98.521079999999998</c:v>
                </c:pt>
                <c:pt idx="4201">
                  <c:v>98.515079999999998</c:v>
                </c:pt>
                <c:pt idx="4202">
                  <c:v>98.508769999999998</c:v>
                </c:pt>
                <c:pt idx="4203">
                  <c:v>98.501909999999995</c:v>
                </c:pt>
                <c:pt idx="4204">
                  <c:v>98.494510000000005</c:v>
                </c:pt>
                <c:pt idx="4205">
                  <c:v>98.486660000000001</c:v>
                </c:pt>
                <c:pt idx="4206">
                  <c:v>98.478589999999997</c:v>
                </c:pt>
                <c:pt idx="4207">
                  <c:v>98.470470000000006</c:v>
                </c:pt>
                <c:pt idx="4208">
                  <c:v>98.462500000000006</c:v>
                </c:pt>
                <c:pt idx="4209">
                  <c:v>98.454610000000002</c:v>
                </c:pt>
                <c:pt idx="4210">
                  <c:v>98.446799999999996</c:v>
                </c:pt>
                <c:pt idx="4211">
                  <c:v>98.438980000000001</c:v>
                </c:pt>
                <c:pt idx="4212">
                  <c:v>98.431160000000006</c:v>
                </c:pt>
                <c:pt idx="4213">
                  <c:v>98.423360000000002</c:v>
                </c:pt>
                <c:pt idx="4214">
                  <c:v>98.415660000000003</c:v>
                </c:pt>
                <c:pt idx="4215">
                  <c:v>98.40804</c:v>
                </c:pt>
                <c:pt idx="4216">
                  <c:v>98.400419999999997</c:v>
                </c:pt>
                <c:pt idx="4217">
                  <c:v>98.392510000000001</c:v>
                </c:pt>
                <c:pt idx="4218">
                  <c:v>98.384050000000002</c:v>
                </c:pt>
                <c:pt idx="4219">
                  <c:v>98.374899999999997</c:v>
                </c:pt>
                <c:pt idx="4220">
                  <c:v>98.365009999999998</c:v>
                </c:pt>
                <c:pt idx="4221">
                  <c:v>98.354510000000005</c:v>
                </c:pt>
                <c:pt idx="4222">
                  <c:v>98.343699999999998</c:v>
                </c:pt>
                <c:pt idx="4223">
                  <c:v>98.332859999999997</c:v>
                </c:pt>
                <c:pt idx="4224">
                  <c:v>98.32217</c:v>
                </c:pt>
                <c:pt idx="4225">
                  <c:v>98.311710000000005</c:v>
                </c:pt>
                <c:pt idx="4226">
                  <c:v>98.301450000000003</c:v>
                </c:pt>
                <c:pt idx="4227">
                  <c:v>98.291340000000005</c:v>
                </c:pt>
                <c:pt idx="4228">
                  <c:v>98.281229999999994</c:v>
                </c:pt>
                <c:pt idx="4229">
                  <c:v>98.271190000000004</c:v>
                </c:pt>
                <c:pt idx="4230">
                  <c:v>98.261250000000004</c:v>
                </c:pt>
                <c:pt idx="4231">
                  <c:v>98.251390000000001</c:v>
                </c:pt>
                <c:pt idx="4232">
                  <c:v>98.241560000000007</c:v>
                </c:pt>
                <c:pt idx="4233">
                  <c:v>98.231549999999999</c:v>
                </c:pt>
                <c:pt idx="4234">
                  <c:v>98.221299999999999</c:v>
                </c:pt>
                <c:pt idx="4235">
                  <c:v>98.21069</c:v>
                </c:pt>
                <c:pt idx="4236">
                  <c:v>98.1999</c:v>
                </c:pt>
                <c:pt idx="4237">
                  <c:v>98.189130000000006</c:v>
                </c:pt>
                <c:pt idx="4238">
                  <c:v>98.17868</c:v>
                </c:pt>
                <c:pt idx="4239">
                  <c:v>98.168850000000006</c:v>
                </c:pt>
                <c:pt idx="4240">
                  <c:v>98.159599999999998</c:v>
                </c:pt>
                <c:pt idx="4241">
                  <c:v>98.150710000000004</c:v>
                </c:pt>
                <c:pt idx="4242">
                  <c:v>98.141810000000007</c:v>
                </c:pt>
                <c:pt idx="4243">
                  <c:v>98.132440000000003</c:v>
                </c:pt>
                <c:pt idx="4244">
                  <c:v>98.122370000000004</c:v>
                </c:pt>
                <c:pt idx="4245">
                  <c:v>98.111530000000002</c:v>
                </c:pt>
                <c:pt idx="4246">
                  <c:v>98.100189999999998</c:v>
                </c:pt>
                <c:pt idx="4247">
                  <c:v>98.088759999999994</c:v>
                </c:pt>
                <c:pt idx="4248">
                  <c:v>98.077709999999996</c:v>
                </c:pt>
                <c:pt idx="4249">
                  <c:v>98.067310000000006</c:v>
                </c:pt>
                <c:pt idx="4250">
                  <c:v>98.057689999999994</c:v>
                </c:pt>
                <c:pt idx="4251">
                  <c:v>98.048820000000006</c:v>
                </c:pt>
                <c:pt idx="4252">
                  <c:v>98.040459999999996</c:v>
                </c:pt>
                <c:pt idx="4253">
                  <c:v>98.032390000000007</c:v>
                </c:pt>
                <c:pt idx="4254">
                  <c:v>98.024379999999994</c:v>
                </c:pt>
                <c:pt idx="4255">
                  <c:v>98.016319999999993</c:v>
                </c:pt>
                <c:pt idx="4256">
                  <c:v>98.008099999999999</c:v>
                </c:pt>
                <c:pt idx="4257">
                  <c:v>97.999759999999995</c:v>
                </c:pt>
                <c:pt idx="4258">
                  <c:v>97.991259999999997</c:v>
                </c:pt>
                <c:pt idx="4259">
                  <c:v>97.982699999999994</c:v>
                </c:pt>
                <c:pt idx="4260">
                  <c:v>97.974109999999996</c:v>
                </c:pt>
                <c:pt idx="4261">
                  <c:v>97.965580000000003</c:v>
                </c:pt>
                <c:pt idx="4262">
                  <c:v>97.957149999999999</c:v>
                </c:pt>
                <c:pt idx="4263">
                  <c:v>97.948779999999999</c:v>
                </c:pt>
                <c:pt idx="4264">
                  <c:v>97.940349999999995</c:v>
                </c:pt>
                <c:pt idx="4265">
                  <c:v>97.931730000000002</c:v>
                </c:pt>
                <c:pt idx="4266">
                  <c:v>97.922849999999997</c:v>
                </c:pt>
                <c:pt idx="4267">
                  <c:v>97.913700000000006</c:v>
                </c:pt>
                <c:pt idx="4268">
                  <c:v>97.90446</c:v>
                </c:pt>
                <c:pt idx="4269">
                  <c:v>97.895319999999998</c:v>
                </c:pt>
                <c:pt idx="4270">
                  <c:v>97.886579999999995</c:v>
                </c:pt>
                <c:pt idx="4271">
                  <c:v>97.878510000000006</c:v>
                </c:pt>
                <c:pt idx="4272">
                  <c:v>97.871080000000006</c:v>
                </c:pt>
                <c:pt idx="4273">
                  <c:v>97.864130000000003</c:v>
                </c:pt>
                <c:pt idx="4274">
                  <c:v>97.857479999999995</c:v>
                </c:pt>
                <c:pt idx="4275">
                  <c:v>97.850840000000005</c:v>
                </c:pt>
                <c:pt idx="4276">
                  <c:v>97.843959999999996</c:v>
                </c:pt>
                <c:pt idx="4277">
                  <c:v>97.836749999999995</c:v>
                </c:pt>
                <c:pt idx="4278">
                  <c:v>97.829149999999998</c:v>
                </c:pt>
                <c:pt idx="4279">
                  <c:v>97.821169999999995</c:v>
                </c:pt>
                <c:pt idx="4280">
                  <c:v>97.812870000000004</c:v>
                </c:pt>
                <c:pt idx="4281">
                  <c:v>97.804150000000007</c:v>
                </c:pt>
                <c:pt idx="4282">
                  <c:v>97.795069999999996</c:v>
                </c:pt>
                <c:pt idx="4283">
                  <c:v>97.785679999999999</c:v>
                </c:pt>
                <c:pt idx="4284">
                  <c:v>97.776120000000006</c:v>
                </c:pt>
                <c:pt idx="4285">
                  <c:v>97.766559999999998</c:v>
                </c:pt>
                <c:pt idx="4286">
                  <c:v>97.757289999999998</c:v>
                </c:pt>
                <c:pt idx="4287">
                  <c:v>97.748310000000004</c:v>
                </c:pt>
                <c:pt idx="4288">
                  <c:v>97.739729999999994</c:v>
                </c:pt>
                <c:pt idx="4289">
                  <c:v>97.731359999999995</c:v>
                </c:pt>
                <c:pt idx="4290">
                  <c:v>97.723010000000002</c:v>
                </c:pt>
                <c:pt idx="4291">
                  <c:v>97.714590000000001</c:v>
                </c:pt>
                <c:pt idx="4292">
                  <c:v>97.706069999999997</c:v>
                </c:pt>
                <c:pt idx="4293">
                  <c:v>97.697559999999996</c:v>
                </c:pt>
                <c:pt idx="4294">
                  <c:v>97.689329999999998</c:v>
                </c:pt>
                <c:pt idx="4295">
                  <c:v>97.681520000000006</c:v>
                </c:pt>
                <c:pt idx="4296">
                  <c:v>97.674229999999994</c:v>
                </c:pt>
                <c:pt idx="4297">
                  <c:v>97.667389999999997</c:v>
                </c:pt>
                <c:pt idx="4298">
                  <c:v>97.660659999999993</c:v>
                </c:pt>
                <c:pt idx="4299">
                  <c:v>97.653790000000001</c:v>
                </c:pt>
                <c:pt idx="4300">
                  <c:v>97.646540000000002</c:v>
                </c:pt>
                <c:pt idx="4301">
                  <c:v>97.638810000000007</c:v>
                </c:pt>
                <c:pt idx="4302">
                  <c:v>97.630709999999993</c:v>
                </c:pt>
                <c:pt idx="4303">
                  <c:v>97.622470000000007</c:v>
                </c:pt>
                <c:pt idx="4304">
                  <c:v>97.61448</c:v>
                </c:pt>
                <c:pt idx="4305">
                  <c:v>97.606960000000001</c:v>
                </c:pt>
                <c:pt idx="4306">
                  <c:v>97.600210000000004</c:v>
                </c:pt>
                <c:pt idx="4307">
                  <c:v>97.594380000000001</c:v>
                </c:pt>
                <c:pt idx="4308">
                  <c:v>97.589519999999993</c:v>
                </c:pt>
                <c:pt idx="4309">
                  <c:v>97.585530000000006</c:v>
                </c:pt>
                <c:pt idx="4310">
                  <c:v>97.582329999999999</c:v>
                </c:pt>
                <c:pt idx="4311">
                  <c:v>97.579639999999998</c:v>
                </c:pt>
                <c:pt idx="4312">
                  <c:v>97.577209999999994</c:v>
                </c:pt>
                <c:pt idx="4313">
                  <c:v>97.574700000000007</c:v>
                </c:pt>
                <c:pt idx="4314">
                  <c:v>97.571849999999998</c:v>
                </c:pt>
                <c:pt idx="4315">
                  <c:v>97.568569999999994</c:v>
                </c:pt>
                <c:pt idx="4316">
                  <c:v>97.564930000000004</c:v>
                </c:pt>
                <c:pt idx="4317">
                  <c:v>97.561049999999994</c:v>
                </c:pt>
                <c:pt idx="4318">
                  <c:v>97.557199999999995</c:v>
                </c:pt>
                <c:pt idx="4319">
                  <c:v>97.553560000000004</c:v>
                </c:pt>
                <c:pt idx="4320">
                  <c:v>97.550129999999996</c:v>
                </c:pt>
                <c:pt idx="4321">
                  <c:v>97.546819999999997</c:v>
                </c:pt>
                <c:pt idx="4322">
                  <c:v>97.543400000000005</c:v>
                </c:pt>
                <c:pt idx="4323">
                  <c:v>97.539670000000001</c:v>
                </c:pt>
                <c:pt idx="4324">
                  <c:v>97.535470000000004</c:v>
                </c:pt>
                <c:pt idx="4325">
                  <c:v>97.530770000000004</c:v>
                </c:pt>
                <c:pt idx="4326">
                  <c:v>97.525689999999997</c:v>
                </c:pt>
                <c:pt idx="4327">
                  <c:v>97.520399999999995</c:v>
                </c:pt>
                <c:pt idx="4328">
                  <c:v>97.515129999999999</c:v>
                </c:pt>
                <c:pt idx="4329">
                  <c:v>97.509990000000002</c:v>
                </c:pt>
                <c:pt idx="4330">
                  <c:v>97.50515</c:v>
                </c:pt>
                <c:pt idx="4331">
                  <c:v>97.500720000000001</c:v>
                </c:pt>
                <c:pt idx="4332">
                  <c:v>97.496790000000004</c:v>
                </c:pt>
                <c:pt idx="4333">
                  <c:v>97.493409999999997</c:v>
                </c:pt>
                <c:pt idx="4334">
                  <c:v>97.490579999999994</c:v>
                </c:pt>
                <c:pt idx="4335">
                  <c:v>97.488200000000006</c:v>
                </c:pt>
                <c:pt idx="4336">
                  <c:v>97.486050000000006</c:v>
                </c:pt>
                <c:pt idx="4337">
                  <c:v>97.483800000000002</c:v>
                </c:pt>
                <c:pt idx="4338">
                  <c:v>97.481139999999996</c:v>
                </c:pt>
                <c:pt idx="4339">
                  <c:v>97.477890000000002</c:v>
                </c:pt>
                <c:pt idx="4340">
                  <c:v>97.473990000000001</c:v>
                </c:pt>
                <c:pt idx="4341">
                  <c:v>97.469499999999996</c:v>
                </c:pt>
                <c:pt idx="4342">
                  <c:v>97.464659999999995</c:v>
                </c:pt>
                <c:pt idx="4343">
                  <c:v>97.459599999999995</c:v>
                </c:pt>
                <c:pt idx="4344">
                  <c:v>97.454340000000002</c:v>
                </c:pt>
                <c:pt idx="4345">
                  <c:v>97.448809999999995</c:v>
                </c:pt>
                <c:pt idx="4346">
                  <c:v>97.442909999999998</c:v>
                </c:pt>
                <c:pt idx="4347">
                  <c:v>97.436480000000003</c:v>
                </c:pt>
                <c:pt idx="4348">
                  <c:v>97.429569999999998</c:v>
                </c:pt>
                <c:pt idx="4349">
                  <c:v>97.422300000000007</c:v>
                </c:pt>
                <c:pt idx="4350">
                  <c:v>97.414959999999994</c:v>
                </c:pt>
                <c:pt idx="4351">
                  <c:v>97.407730000000001</c:v>
                </c:pt>
                <c:pt idx="4352">
                  <c:v>97.400810000000007</c:v>
                </c:pt>
                <c:pt idx="4353">
                  <c:v>97.394159999999999</c:v>
                </c:pt>
                <c:pt idx="4354">
                  <c:v>97.387699999999995</c:v>
                </c:pt>
                <c:pt idx="4355">
                  <c:v>97.381309999999999</c:v>
                </c:pt>
                <c:pt idx="4356">
                  <c:v>97.374920000000003</c:v>
                </c:pt>
                <c:pt idx="4357">
                  <c:v>97.368470000000002</c:v>
                </c:pt>
                <c:pt idx="4358">
                  <c:v>97.36206</c:v>
                </c:pt>
                <c:pt idx="4359">
                  <c:v>97.355739999999997</c:v>
                </c:pt>
                <c:pt idx="4360">
                  <c:v>97.349440000000001</c:v>
                </c:pt>
                <c:pt idx="4361">
                  <c:v>97.342960000000005</c:v>
                </c:pt>
                <c:pt idx="4362">
                  <c:v>97.336119999999994</c:v>
                </c:pt>
                <c:pt idx="4363">
                  <c:v>97.328659999999999</c:v>
                </c:pt>
                <c:pt idx="4364">
                  <c:v>97.320459999999997</c:v>
                </c:pt>
                <c:pt idx="4365">
                  <c:v>97.311570000000003</c:v>
                </c:pt>
                <c:pt idx="4366">
                  <c:v>97.302220000000005</c:v>
                </c:pt>
                <c:pt idx="4367">
                  <c:v>97.292659999999998</c:v>
                </c:pt>
                <c:pt idx="4368">
                  <c:v>97.283100000000005</c:v>
                </c:pt>
                <c:pt idx="4369">
                  <c:v>97.273619999999994</c:v>
                </c:pt>
                <c:pt idx="4370">
                  <c:v>97.264160000000004</c:v>
                </c:pt>
                <c:pt idx="4371">
                  <c:v>97.254620000000003</c:v>
                </c:pt>
                <c:pt idx="4372">
                  <c:v>97.244799999999998</c:v>
                </c:pt>
                <c:pt idx="4373">
                  <c:v>97.234690000000001</c:v>
                </c:pt>
                <c:pt idx="4374">
                  <c:v>97.224239999999995</c:v>
                </c:pt>
                <c:pt idx="4375">
                  <c:v>97.213509999999999</c:v>
                </c:pt>
                <c:pt idx="4376">
                  <c:v>97.202550000000002</c:v>
                </c:pt>
                <c:pt idx="4377">
                  <c:v>97.191310000000001</c:v>
                </c:pt>
                <c:pt idx="4378">
                  <c:v>97.179770000000005</c:v>
                </c:pt>
                <c:pt idx="4379">
                  <c:v>97.167770000000004</c:v>
                </c:pt>
                <c:pt idx="4380">
                  <c:v>97.155270000000002</c:v>
                </c:pt>
                <c:pt idx="4381">
                  <c:v>97.142169999999993</c:v>
                </c:pt>
                <c:pt idx="4382">
                  <c:v>97.128609999999995</c:v>
                </c:pt>
                <c:pt idx="4383">
                  <c:v>97.114649999999997</c:v>
                </c:pt>
                <c:pt idx="4384">
                  <c:v>97.100399999999993</c:v>
                </c:pt>
                <c:pt idx="4385">
                  <c:v>97.085880000000003</c:v>
                </c:pt>
                <c:pt idx="4386">
                  <c:v>97.071219999999997</c:v>
                </c:pt>
                <c:pt idx="4387">
                  <c:v>97.056380000000004</c:v>
                </c:pt>
                <c:pt idx="4388">
                  <c:v>97.041489999999996</c:v>
                </c:pt>
                <c:pt idx="4389">
                  <c:v>97.026570000000007</c:v>
                </c:pt>
                <c:pt idx="4390">
                  <c:v>97.011709999999994</c:v>
                </c:pt>
                <c:pt idx="4391">
                  <c:v>96.996930000000006</c:v>
                </c:pt>
                <c:pt idx="4392">
                  <c:v>96.982110000000006</c:v>
                </c:pt>
                <c:pt idx="4393">
                  <c:v>96.967060000000004</c:v>
                </c:pt>
                <c:pt idx="4394">
                  <c:v>96.951589999999996</c:v>
                </c:pt>
                <c:pt idx="4395">
                  <c:v>96.93544</c:v>
                </c:pt>
                <c:pt idx="4396">
                  <c:v>96.918580000000006</c:v>
                </c:pt>
                <c:pt idx="4397">
                  <c:v>96.901030000000006</c:v>
                </c:pt>
                <c:pt idx="4398">
                  <c:v>96.88297</c:v>
                </c:pt>
                <c:pt idx="4399">
                  <c:v>96.864599999999996</c:v>
                </c:pt>
                <c:pt idx="4400">
                  <c:v>96.846119999999999</c:v>
                </c:pt>
                <c:pt idx="4401">
                  <c:v>96.827420000000004</c:v>
                </c:pt>
                <c:pt idx="4402">
                  <c:v>96.808459999999997</c:v>
                </c:pt>
                <c:pt idx="4403">
                  <c:v>96.789060000000006</c:v>
                </c:pt>
                <c:pt idx="4404">
                  <c:v>96.769120000000001</c:v>
                </c:pt>
                <c:pt idx="4405">
                  <c:v>96.748670000000004</c:v>
                </c:pt>
                <c:pt idx="4406">
                  <c:v>96.727969999999999</c:v>
                </c:pt>
                <c:pt idx="4407">
                  <c:v>96.707239999999999</c:v>
                </c:pt>
                <c:pt idx="4408">
                  <c:v>96.686859999999996</c:v>
                </c:pt>
                <c:pt idx="4409">
                  <c:v>96.666960000000003</c:v>
                </c:pt>
                <c:pt idx="4410">
                  <c:v>96.647540000000006</c:v>
                </c:pt>
                <c:pt idx="4411">
                  <c:v>96.628489999999999</c:v>
                </c:pt>
                <c:pt idx="4412">
                  <c:v>96.609499999999997</c:v>
                </c:pt>
                <c:pt idx="4413">
                  <c:v>96.590339999999998</c:v>
                </c:pt>
                <c:pt idx="4414">
                  <c:v>96.570849999999993</c:v>
                </c:pt>
                <c:pt idx="4415">
                  <c:v>96.550960000000003</c:v>
                </c:pt>
                <c:pt idx="4416">
                  <c:v>96.530659999999997</c:v>
                </c:pt>
                <c:pt idx="4417">
                  <c:v>96.51003</c:v>
                </c:pt>
                <c:pt idx="4418">
                  <c:v>96.489069999999998</c:v>
                </c:pt>
                <c:pt idx="4419">
                  <c:v>96.467870000000005</c:v>
                </c:pt>
                <c:pt idx="4420">
                  <c:v>96.446420000000003</c:v>
                </c:pt>
                <c:pt idx="4421">
                  <c:v>96.424679999999995</c:v>
                </c:pt>
                <c:pt idx="4422">
                  <c:v>96.402799999999999</c:v>
                </c:pt>
                <c:pt idx="4423">
                  <c:v>96.380790000000005</c:v>
                </c:pt>
                <c:pt idx="4424">
                  <c:v>96.358750000000001</c:v>
                </c:pt>
                <c:pt idx="4425">
                  <c:v>96.336730000000003</c:v>
                </c:pt>
                <c:pt idx="4426">
                  <c:v>96.314710000000005</c:v>
                </c:pt>
                <c:pt idx="4427">
                  <c:v>96.292590000000004</c:v>
                </c:pt>
                <c:pt idx="4428">
                  <c:v>96.270269999999996</c:v>
                </c:pt>
                <c:pt idx="4429">
                  <c:v>96.247540000000001</c:v>
                </c:pt>
                <c:pt idx="4430">
                  <c:v>96.224329999999995</c:v>
                </c:pt>
                <c:pt idx="4431">
                  <c:v>96.200490000000002</c:v>
                </c:pt>
                <c:pt idx="4432">
                  <c:v>96.176029999999997</c:v>
                </c:pt>
                <c:pt idx="4433">
                  <c:v>96.151020000000003</c:v>
                </c:pt>
                <c:pt idx="4434">
                  <c:v>96.125529999999998</c:v>
                </c:pt>
                <c:pt idx="4435">
                  <c:v>96.099909999999994</c:v>
                </c:pt>
                <c:pt idx="4436">
                  <c:v>96.074359999999999</c:v>
                </c:pt>
                <c:pt idx="4437">
                  <c:v>96.049220000000005</c:v>
                </c:pt>
                <c:pt idx="4438">
                  <c:v>96.024799999999999</c:v>
                </c:pt>
                <c:pt idx="4439">
                  <c:v>96.001249999999999</c:v>
                </c:pt>
                <c:pt idx="4440">
                  <c:v>95.978579999999994</c:v>
                </c:pt>
                <c:pt idx="4441">
                  <c:v>95.956649999999996</c:v>
                </c:pt>
                <c:pt idx="4442">
                  <c:v>95.935140000000004</c:v>
                </c:pt>
                <c:pt idx="4443">
                  <c:v>95.913650000000004</c:v>
                </c:pt>
                <c:pt idx="4444">
                  <c:v>95.891800000000003</c:v>
                </c:pt>
                <c:pt idx="4445">
                  <c:v>95.86927</c:v>
                </c:pt>
                <c:pt idx="4446">
                  <c:v>95.84599</c:v>
                </c:pt>
                <c:pt idx="4447">
                  <c:v>95.821849999999998</c:v>
                </c:pt>
                <c:pt idx="4448">
                  <c:v>95.796999999999997</c:v>
                </c:pt>
                <c:pt idx="4449">
                  <c:v>95.771529999999998</c:v>
                </c:pt>
                <c:pt idx="4450">
                  <c:v>95.745609999999999</c:v>
                </c:pt>
                <c:pt idx="4451">
                  <c:v>95.719399999999993</c:v>
                </c:pt>
                <c:pt idx="4452">
                  <c:v>95.692980000000006</c:v>
                </c:pt>
                <c:pt idx="4453">
                  <c:v>95.666489999999996</c:v>
                </c:pt>
                <c:pt idx="4454">
                  <c:v>95.640060000000005</c:v>
                </c:pt>
                <c:pt idx="4455">
                  <c:v>95.613810000000001</c:v>
                </c:pt>
                <c:pt idx="4456">
                  <c:v>95.58784</c:v>
                </c:pt>
                <c:pt idx="4457">
                  <c:v>95.562240000000003</c:v>
                </c:pt>
                <c:pt idx="4458">
                  <c:v>95.536990000000003</c:v>
                </c:pt>
                <c:pt idx="4459">
                  <c:v>95.512020000000007</c:v>
                </c:pt>
                <c:pt idx="4460">
                  <c:v>95.487219999999994</c:v>
                </c:pt>
                <c:pt idx="4461">
                  <c:v>95.462389999999999</c:v>
                </c:pt>
                <c:pt idx="4462">
                  <c:v>95.437439999999995</c:v>
                </c:pt>
                <c:pt idx="4463">
                  <c:v>95.41216</c:v>
                </c:pt>
                <c:pt idx="4464">
                  <c:v>95.386510000000001</c:v>
                </c:pt>
                <c:pt idx="4465">
                  <c:v>95.360439999999997</c:v>
                </c:pt>
                <c:pt idx="4466">
                  <c:v>95.333820000000003</c:v>
                </c:pt>
                <c:pt idx="4467">
                  <c:v>95.30668</c:v>
                </c:pt>
                <c:pt idx="4468">
                  <c:v>95.278970000000001</c:v>
                </c:pt>
                <c:pt idx="4469">
                  <c:v>95.250600000000006</c:v>
                </c:pt>
                <c:pt idx="4470">
                  <c:v>95.22157</c:v>
                </c:pt>
                <c:pt idx="4471">
                  <c:v>95.191829999999996</c:v>
                </c:pt>
                <c:pt idx="4472">
                  <c:v>95.161339999999996</c:v>
                </c:pt>
                <c:pt idx="4473">
                  <c:v>95.130070000000003</c:v>
                </c:pt>
                <c:pt idx="4474">
                  <c:v>95.098010000000002</c:v>
                </c:pt>
                <c:pt idx="4475">
                  <c:v>95.065309999999997</c:v>
                </c:pt>
                <c:pt idx="4476">
                  <c:v>95.032070000000004</c:v>
                </c:pt>
                <c:pt idx="4477">
                  <c:v>94.998540000000006</c:v>
                </c:pt>
                <c:pt idx="4478">
                  <c:v>94.964969999999994</c:v>
                </c:pt>
                <c:pt idx="4479">
                  <c:v>94.931610000000006</c:v>
                </c:pt>
                <c:pt idx="4480">
                  <c:v>94.898529999999994</c:v>
                </c:pt>
                <c:pt idx="4481">
                  <c:v>94.865729999999999</c:v>
                </c:pt>
                <c:pt idx="4482">
                  <c:v>94.832999999999998</c:v>
                </c:pt>
                <c:pt idx="4483">
                  <c:v>94.800030000000007</c:v>
                </c:pt>
                <c:pt idx="4484">
                  <c:v>94.766440000000003</c:v>
                </c:pt>
                <c:pt idx="4485">
                  <c:v>94.731859999999998</c:v>
                </c:pt>
                <c:pt idx="4486">
                  <c:v>94.696209999999994</c:v>
                </c:pt>
                <c:pt idx="4487">
                  <c:v>94.659419999999997</c:v>
                </c:pt>
                <c:pt idx="4488">
                  <c:v>94.621639999999999</c:v>
                </c:pt>
                <c:pt idx="4489">
                  <c:v>94.583070000000006</c:v>
                </c:pt>
                <c:pt idx="4490">
                  <c:v>94.543909999999997</c:v>
                </c:pt>
                <c:pt idx="4491">
                  <c:v>94.504199999999997</c:v>
                </c:pt>
                <c:pt idx="4492">
                  <c:v>94.46396</c:v>
                </c:pt>
                <c:pt idx="4493">
                  <c:v>94.423060000000007</c:v>
                </c:pt>
                <c:pt idx="4494">
                  <c:v>94.381320000000002</c:v>
                </c:pt>
                <c:pt idx="4495">
                  <c:v>94.338679999999997</c:v>
                </c:pt>
                <c:pt idx="4496">
                  <c:v>94.295079999999999</c:v>
                </c:pt>
                <c:pt idx="4497">
                  <c:v>94.250590000000003</c:v>
                </c:pt>
                <c:pt idx="4498">
                  <c:v>94.205219999999997</c:v>
                </c:pt>
                <c:pt idx="4499">
                  <c:v>94.159080000000003</c:v>
                </c:pt>
                <c:pt idx="4500">
                  <c:v>94.112110000000001</c:v>
                </c:pt>
                <c:pt idx="4501">
                  <c:v>94.064149999999998</c:v>
                </c:pt>
                <c:pt idx="4502">
                  <c:v>94.015110000000007</c:v>
                </c:pt>
                <c:pt idx="4503">
                  <c:v>93.964780000000005</c:v>
                </c:pt>
                <c:pt idx="4504">
                  <c:v>93.913089999999997</c:v>
                </c:pt>
                <c:pt idx="4505">
                  <c:v>93.859979999999993</c:v>
                </c:pt>
                <c:pt idx="4506">
                  <c:v>93.805459999999997</c:v>
                </c:pt>
                <c:pt idx="4507">
                  <c:v>93.749549999999999</c:v>
                </c:pt>
                <c:pt idx="4508">
                  <c:v>93.692210000000003</c:v>
                </c:pt>
                <c:pt idx="4509">
                  <c:v>93.633359999999996</c:v>
                </c:pt>
                <c:pt idx="4510">
                  <c:v>93.572819999999993</c:v>
                </c:pt>
                <c:pt idx="4511">
                  <c:v>93.510419999999996</c:v>
                </c:pt>
                <c:pt idx="4512">
                  <c:v>93.445949999999996</c:v>
                </c:pt>
                <c:pt idx="4513">
                  <c:v>93.379199999999997</c:v>
                </c:pt>
                <c:pt idx="4514">
                  <c:v>93.310130000000001</c:v>
                </c:pt>
                <c:pt idx="4515">
                  <c:v>93.238640000000004</c:v>
                </c:pt>
                <c:pt idx="4516">
                  <c:v>93.164709999999999</c:v>
                </c:pt>
                <c:pt idx="4517">
                  <c:v>93.088380000000001</c:v>
                </c:pt>
                <c:pt idx="4518">
                  <c:v>93.009659999999997</c:v>
                </c:pt>
                <c:pt idx="4519">
                  <c:v>92.928600000000003</c:v>
                </c:pt>
                <c:pt idx="4520">
                  <c:v>92.845249999999993</c:v>
                </c:pt>
                <c:pt idx="4521">
                  <c:v>92.759659999999997</c:v>
                </c:pt>
                <c:pt idx="4522">
                  <c:v>92.67183</c:v>
                </c:pt>
                <c:pt idx="4523">
                  <c:v>92.58175</c:v>
                </c:pt>
                <c:pt idx="4524">
                  <c:v>92.489329999999995</c:v>
                </c:pt>
                <c:pt idx="4525">
                  <c:v>92.394459999999995</c:v>
                </c:pt>
                <c:pt idx="4526">
                  <c:v>92.297120000000007</c:v>
                </c:pt>
                <c:pt idx="4527">
                  <c:v>92.197360000000003</c:v>
                </c:pt>
                <c:pt idx="4528">
                  <c:v>92.095339999999993</c:v>
                </c:pt>
                <c:pt idx="4529">
                  <c:v>91.99127</c:v>
                </c:pt>
                <c:pt idx="4530">
                  <c:v>91.885339999999999</c:v>
                </c:pt>
                <c:pt idx="4531">
                  <c:v>91.777659999999997</c:v>
                </c:pt>
                <c:pt idx="4532">
                  <c:v>91.668170000000003</c:v>
                </c:pt>
                <c:pt idx="4533">
                  <c:v>91.556619999999995</c:v>
                </c:pt>
                <c:pt idx="4534">
                  <c:v>91.442710000000005</c:v>
                </c:pt>
                <c:pt idx="4535">
                  <c:v>91.326239999999999</c:v>
                </c:pt>
                <c:pt idx="4536">
                  <c:v>91.207099999999997</c:v>
                </c:pt>
                <c:pt idx="4537">
                  <c:v>91.085380000000001</c:v>
                </c:pt>
                <c:pt idx="4538">
                  <c:v>90.961359999999999</c:v>
                </c:pt>
                <c:pt idx="4539">
                  <c:v>90.835300000000004</c:v>
                </c:pt>
                <c:pt idx="4540">
                  <c:v>90.707470000000001</c:v>
                </c:pt>
                <c:pt idx="4541">
                  <c:v>90.577929999999995</c:v>
                </c:pt>
                <c:pt idx="4542">
                  <c:v>90.446690000000004</c:v>
                </c:pt>
                <c:pt idx="4543">
                  <c:v>90.313609999999997</c:v>
                </c:pt>
                <c:pt idx="4544">
                  <c:v>90.178740000000005</c:v>
                </c:pt>
                <c:pt idx="4545">
                  <c:v>90.042180000000002</c:v>
                </c:pt>
                <c:pt idx="4546">
                  <c:v>89.904210000000006</c:v>
                </c:pt>
                <c:pt idx="4547">
                  <c:v>89.765140000000002</c:v>
                </c:pt>
                <c:pt idx="4548">
                  <c:v>89.625330000000005</c:v>
                </c:pt>
                <c:pt idx="4549">
                  <c:v>89.484949999999998</c:v>
                </c:pt>
                <c:pt idx="4550">
                  <c:v>89.344179999999994</c:v>
                </c:pt>
                <c:pt idx="4551">
                  <c:v>89.203100000000006</c:v>
                </c:pt>
                <c:pt idx="4552">
                  <c:v>89.061710000000005</c:v>
                </c:pt>
                <c:pt idx="4553">
                  <c:v>88.920090000000002</c:v>
                </c:pt>
                <c:pt idx="4554">
                  <c:v>88.778229999999994</c:v>
                </c:pt>
                <c:pt idx="4555">
                  <c:v>88.636020000000002</c:v>
                </c:pt>
                <c:pt idx="4556">
                  <c:v>88.493099999999998</c:v>
                </c:pt>
                <c:pt idx="4557">
                  <c:v>88.34872</c:v>
                </c:pt>
                <c:pt idx="4558">
                  <c:v>88.201980000000006</c:v>
                </c:pt>
                <c:pt idx="4559">
                  <c:v>88.051689999999994</c:v>
                </c:pt>
                <c:pt idx="4560">
                  <c:v>87.896770000000004</c:v>
                </c:pt>
                <c:pt idx="4561">
                  <c:v>87.736320000000006</c:v>
                </c:pt>
                <c:pt idx="4562">
                  <c:v>87.569839999999999</c:v>
                </c:pt>
                <c:pt idx="4563">
                  <c:v>87.397229999999993</c:v>
                </c:pt>
                <c:pt idx="4564">
                  <c:v>87.218860000000006</c:v>
                </c:pt>
                <c:pt idx="4565">
                  <c:v>87.035420000000002</c:v>
                </c:pt>
                <c:pt idx="4566">
                  <c:v>86.84796</c:v>
                </c:pt>
                <c:pt idx="4567">
                  <c:v>86.657809999999998</c:v>
                </c:pt>
                <c:pt idx="4568">
                  <c:v>86.46651</c:v>
                </c:pt>
                <c:pt idx="4569">
                  <c:v>86.275540000000007</c:v>
                </c:pt>
                <c:pt idx="4570">
                  <c:v>86.086500000000001</c:v>
                </c:pt>
                <c:pt idx="4571">
                  <c:v>85.900649999999999</c:v>
                </c:pt>
                <c:pt idx="4572">
                  <c:v>85.719059999999999</c:v>
                </c:pt>
                <c:pt idx="4573">
                  <c:v>85.542420000000007</c:v>
                </c:pt>
                <c:pt idx="4574">
                  <c:v>85.371219999999994</c:v>
                </c:pt>
                <c:pt idx="4575">
                  <c:v>85.205870000000004</c:v>
                </c:pt>
                <c:pt idx="4576">
                  <c:v>85.046779999999998</c:v>
                </c:pt>
                <c:pt idx="4577">
                  <c:v>84.894409999999993</c:v>
                </c:pt>
                <c:pt idx="4578">
                  <c:v>84.749260000000007</c:v>
                </c:pt>
                <c:pt idx="4579">
                  <c:v>84.611760000000004</c:v>
                </c:pt>
                <c:pt idx="4580">
                  <c:v>84.482169999999996</c:v>
                </c:pt>
                <c:pt idx="4581">
                  <c:v>84.360529999999997</c:v>
                </c:pt>
                <c:pt idx="4582">
                  <c:v>84.24682</c:v>
                </c:pt>
                <c:pt idx="4583">
                  <c:v>84.140820000000005</c:v>
                </c:pt>
                <c:pt idx="4584">
                  <c:v>84.042400000000001</c:v>
                </c:pt>
                <c:pt idx="4585">
                  <c:v>83.951369999999997</c:v>
                </c:pt>
                <c:pt idx="4586">
                  <c:v>83.867490000000004</c:v>
                </c:pt>
                <c:pt idx="4587">
                  <c:v>83.79034</c:v>
                </c:pt>
                <c:pt idx="4588">
                  <c:v>83.719220000000007</c:v>
                </c:pt>
                <c:pt idx="4589">
                  <c:v>83.65325</c:v>
                </c:pt>
                <c:pt idx="4590">
                  <c:v>83.591539999999995</c:v>
                </c:pt>
                <c:pt idx="4591">
                  <c:v>83.533199999999994</c:v>
                </c:pt>
                <c:pt idx="4592">
                  <c:v>83.477620000000002</c:v>
                </c:pt>
                <c:pt idx="4593">
                  <c:v>83.424449999999993</c:v>
                </c:pt>
                <c:pt idx="4594">
                  <c:v>83.373580000000004</c:v>
                </c:pt>
                <c:pt idx="4595">
                  <c:v>83.324969999999993</c:v>
                </c:pt>
                <c:pt idx="4596">
                  <c:v>83.278559999999999</c:v>
                </c:pt>
                <c:pt idx="4597">
                  <c:v>83.234179999999995</c:v>
                </c:pt>
                <c:pt idx="4598">
                  <c:v>83.191720000000004</c:v>
                </c:pt>
                <c:pt idx="4599">
                  <c:v>83.151079999999993</c:v>
                </c:pt>
                <c:pt idx="4600">
                  <c:v>83.112399999999994</c:v>
                </c:pt>
                <c:pt idx="4601">
                  <c:v>83.076009999999997</c:v>
                </c:pt>
                <c:pt idx="4602">
                  <c:v>83.042429999999996</c:v>
                </c:pt>
                <c:pt idx="4603">
                  <c:v>83.012249999999995</c:v>
                </c:pt>
                <c:pt idx="4604">
                  <c:v>82.986109999999996</c:v>
                </c:pt>
                <c:pt idx="4605">
                  <c:v>82.964609999999993</c:v>
                </c:pt>
                <c:pt idx="4606">
                  <c:v>82.948539999999994</c:v>
                </c:pt>
                <c:pt idx="4607">
                  <c:v>82.938649999999996</c:v>
                </c:pt>
                <c:pt idx="4608">
                  <c:v>82.935900000000004</c:v>
                </c:pt>
                <c:pt idx="4609">
                  <c:v>82.941149999999993</c:v>
                </c:pt>
                <c:pt idx="4610">
                  <c:v>82.955150000000003</c:v>
                </c:pt>
                <c:pt idx="4611">
                  <c:v>82.97824</c:v>
                </c:pt>
                <c:pt idx="4612">
                  <c:v>83.010360000000006</c:v>
                </c:pt>
                <c:pt idx="4613">
                  <c:v>83.050899999999999</c:v>
                </c:pt>
                <c:pt idx="4614">
                  <c:v>83.099159999999998</c:v>
                </c:pt>
                <c:pt idx="4615">
                  <c:v>83.154290000000003</c:v>
                </c:pt>
                <c:pt idx="4616">
                  <c:v>83.21557</c:v>
                </c:pt>
                <c:pt idx="4617">
                  <c:v>83.28246</c:v>
                </c:pt>
                <c:pt idx="4618">
                  <c:v>83.354479999999995</c:v>
                </c:pt>
                <c:pt idx="4619">
                  <c:v>83.431020000000004</c:v>
                </c:pt>
                <c:pt idx="4620">
                  <c:v>83.511369999999999</c:v>
                </c:pt>
                <c:pt idx="4621">
                  <c:v>83.594449999999995</c:v>
                </c:pt>
                <c:pt idx="4622">
                  <c:v>83.679270000000002</c:v>
                </c:pt>
                <c:pt idx="4623">
                  <c:v>83.764690000000002</c:v>
                </c:pt>
                <c:pt idx="4624">
                  <c:v>83.849829999999997</c:v>
                </c:pt>
                <c:pt idx="4625">
                  <c:v>83.934079999999994</c:v>
                </c:pt>
                <c:pt idx="4626">
                  <c:v>84.017030000000005</c:v>
                </c:pt>
                <c:pt idx="4627">
                  <c:v>84.098339999999993</c:v>
                </c:pt>
                <c:pt idx="4628">
                  <c:v>84.177769999999995</c:v>
                </c:pt>
                <c:pt idx="4629">
                  <c:v>84.254949999999994</c:v>
                </c:pt>
                <c:pt idx="4630">
                  <c:v>84.329589999999996</c:v>
                </c:pt>
                <c:pt idx="4631">
                  <c:v>84.401439999999994</c:v>
                </c:pt>
                <c:pt idx="4632">
                  <c:v>84.470439999999996</c:v>
                </c:pt>
                <c:pt idx="4633">
                  <c:v>84.536670000000001</c:v>
                </c:pt>
                <c:pt idx="4634">
                  <c:v>84.60033</c:v>
                </c:pt>
                <c:pt idx="4635">
                  <c:v>84.661659999999998</c:v>
                </c:pt>
                <c:pt idx="4636">
                  <c:v>84.720830000000007</c:v>
                </c:pt>
                <c:pt idx="4637">
                  <c:v>84.777929999999998</c:v>
                </c:pt>
                <c:pt idx="4638">
                  <c:v>84.833110000000005</c:v>
                </c:pt>
                <c:pt idx="4639">
                  <c:v>84.886439999999993</c:v>
                </c:pt>
                <c:pt idx="4640">
                  <c:v>84.938029999999998</c:v>
                </c:pt>
                <c:pt idx="4641">
                  <c:v>84.987970000000004</c:v>
                </c:pt>
                <c:pt idx="4642">
                  <c:v>85.036259999999999</c:v>
                </c:pt>
                <c:pt idx="4643">
                  <c:v>85.082800000000006</c:v>
                </c:pt>
                <c:pt idx="4644">
                  <c:v>85.127359999999996</c:v>
                </c:pt>
                <c:pt idx="4645">
                  <c:v>85.169579999999996</c:v>
                </c:pt>
                <c:pt idx="4646">
                  <c:v>85.209220000000002</c:v>
                </c:pt>
                <c:pt idx="4647">
                  <c:v>85.246250000000003</c:v>
                </c:pt>
                <c:pt idx="4648">
                  <c:v>85.280779999999993</c:v>
                </c:pt>
                <c:pt idx="4649">
                  <c:v>85.313190000000006</c:v>
                </c:pt>
                <c:pt idx="4650">
                  <c:v>85.343909999999994</c:v>
                </c:pt>
                <c:pt idx="4651">
                  <c:v>85.373310000000004</c:v>
                </c:pt>
                <c:pt idx="4652">
                  <c:v>85.40155</c:v>
                </c:pt>
                <c:pt idx="4653">
                  <c:v>85.428719999999998</c:v>
                </c:pt>
                <c:pt idx="4654">
                  <c:v>85.454819999999998</c:v>
                </c:pt>
                <c:pt idx="4655">
                  <c:v>85.479920000000007</c:v>
                </c:pt>
                <c:pt idx="4656">
                  <c:v>85.504170000000002</c:v>
                </c:pt>
                <c:pt idx="4657">
                  <c:v>85.527850000000001</c:v>
                </c:pt>
                <c:pt idx="4658">
                  <c:v>85.551180000000002</c:v>
                </c:pt>
                <c:pt idx="4659">
                  <c:v>85.574240000000003</c:v>
                </c:pt>
                <c:pt idx="4660">
                  <c:v>85.596869999999996</c:v>
                </c:pt>
                <c:pt idx="4661">
                  <c:v>85.618709999999993</c:v>
                </c:pt>
                <c:pt idx="4662">
                  <c:v>85.639309999999995</c:v>
                </c:pt>
                <c:pt idx="4663">
                  <c:v>85.658259999999999</c:v>
                </c:pt>
                <c:pt idx="4664">
                  <c:v>85.675359999999998</c:v>
                </c:pt>
                <c:pt idx="4665">
                  <c:v>85.690669999999997</c:v>
                </c:pt>
                <c:pt idx="4666">
                  <c:v>85.704329999999999</c:v>
                </c:pt>
                <c:pt idx="4667">
                  <c:v>85.716589999999997</c:v>
                </c:pt>
                <c:pt idx="4668">
                  <c:v>85.727599999999995</c:v>
                </c:pt>
                <c:pt idx="4669">
                  <c:v>85.737369999999999</c:v>
                </c:pt>
                <c:pt idx="4670">
                  <c:v>85.745829999999998</c:v>
                </c:pt>
                <c:pt idx="4671">
                  <c:v>85.752859999999998</c:v>
                </c:pt>
                <c:pt idx="4672">
                  <c:v>85.758499999999998</c:v>
                </c:pt>
                <c:pt idx="4673">
                  <c:v>85.762829999999994</c:v>
                </c:pt>
                <c:pt idx="4674">
                  <c:v>85.765990000000002</c:v>
                </c:pt>
                <c:pt idx="4675">
                  <c:v>85.768090000000001</c:v>
                </c:pt>
                <c:pt idx="4676">
                  <c:v>85.769139999999993</c:v>
                </c:pt>
                <c:pt idx="4677">
                  <c:v>85.769009999999994</c:v>
                </c:pt>
                <c:pt idx="4678">
                  <c:v>85.767589999999998</c:v>
                </c:pt>
                <c:pt idx="4679">
                  <c:v>85.764700000000005</c:v>
                </c:pt>
                <c:pt idx="4680">
                  <c:v>85.760379999999998</c:v>
                </c:pt>
                <c:pt idx="4681">
                  <c:v>85.754750000000001</c:v>
                </c:pt>
                <c:pt idx="4682">
                  <c:v>85.74812</c:v>
                </c:pt>
                <c:pt idx="4683">
                  <c:v>85.740750000000006</c:v>
                </c:pt>
                <c:pt idx="4684">
                  <c:v>85.733019999999996</c:v>
                </c:pt>
                <c:pt idx="4685">
                  <c:v>85.725170000000006</c:v>
                </c:pt>
                <c:pt idx="4686">
                  <c:v>85.717600000000004</c:v>
                </c:pt>
                <c:pt idx="4687">
                  <c:v>85.710750000000004</c:v>
                </c:pt>
                <c:pt idx="4688">
                  <c:v>85.705150000000003</c:v>
                </c:pt>
                <c:pt idx="4689">
                  <c:v>85.701430000000002</c:v>
                </c:pt>
                <c:pt idx="4690">
                  <c:v>85.700100000000006</c:v>
                </c:pt>
                <c:pt idx="4691">
                  <c:v>85.701390000000004</c:v>
                </c:pt>
                <c:pt idx="4692">
                  <c:v>85.705190000000002</c:v>
                </c:pt>
                <c:pt idx="4693">
                  <c:v>85.710949999999997</c:v>
                </c:pt>
                <c:pt idx="4694">
                  <c:v>85.717929999999996</c:v>
                </c:pt>
                <c:pt idx="4695">
                  <c:v>85.725110000000001</c:v>
                </c:pt>
                <c:pt idx="4696">
                  <c:v>85.731539999999995</c:v>
                </c:pt>
                <c:pt idx="4697">
                  <c:v>85.736270000000005</c:v>
                </c:pt>
                <c:pt idx="4698">
                  <c:v>85.738460000000003</c:v>
                </c:pt>
                <c:pt idx="4699">
                  <c:v>85.73733</c:v>
                </c:pt>
                <c:pt idx="4700">
                  <c:v>85.732249999999993</c:v>
                </c:pt>
                <c:pt idx="4701">
                  <c:v>85.722750000000005</c:v>
                </c:pt>
                <c:pt idx="4702">
                  <c:v>85.708590000000001</c:v>
                </c:pt>
                <c:pt idx="4703">
                  <c:v>85.689959999999999</c:v>
                </c:pt>
                <c:pt idx="4704">
                  <c:v>85.667330000000007</c:v>
                </c:pt>
                <c:pt idx="4705">
                  <c:v>85.641419999999997</c:v>
                </c:pt>
                <c:pt idx="4706">
                  <c:v>85.613050000000001</c:v>
                </c:pt>
                <c:pt idx="4707">
                  <c:v>85.582930000000005</c:v>
                </c:pt>
                <c:pt idx="4708">
                  <c:v>85.551439999999999</c:v>
                </c:pt>
                <c:pt idx="4709">
                  <c:v>85.518659999999997</c:v>
                </c:pt>
                <c:pt idx="4710">
                  <c:v>85.484470000000002</c:v>
                </c:pt>
                <c:pt idx="4711">
                  <c:v>85.448679999999996</c:v>
                </c:pt>
                <c:pt idx="4712">
                  <c:v>85.411199999999994</c:v>
                </c:pt>
                <c:pt idx="4713">
                  <c:v>85.37218</c:v>
                </c:pt>
                <c:pt idx="4714">
                  <c:v>85.331909999999993</c:v>
                </c:pt>
                <c:pt idx="4715">
                  <c:v>85.290760000000006</c:v>
                </c:pt>
                <c:pt idx="4716">
                  <c:v>85.249160000000003</c:v>
                </c:pt>
                <c:pt idx="4717">
                  <c:v>85.207490000000007</c:v>
                </c:pt>
                <c:pt idx="4718">
                  <c:v>85.166139999999999</c:v>
                </c:pt>
                <c:pt idx="4719">
                  <c:v>85.125500000000002</c:v>
                </c:pt>
                <c:pt idx="4720">
                  <c:v>85.086079999999995</c:v>
                </c:pt>
                <c:pt idx="4721">
                  <c:v>85.048419999999993</c:v>
                </c:pt>
                <c:pt idx="4722">
                  <c:v>85.013140000000007</c:v>
                </c:pt>
                <c:pt idx="4723">
                  <c:v>84.980739999999997</c:v>
                </c:pt>
                <c:pt idx="4724">
                  <c:v>84.951719999999995</c:v>
                </c:pt>
                <c:pt idx="4725">
                  <c:v>84.926429999999996</c:v>
                </c:pt>
                <c:pt idx="4726">
                  <c:v>84.905320000000003</c:v>
                </c:pt>
                <c:pt idx="4727">
                  <c:v>84.888800000000003</c:v>
                </c:pt>
                <c:pt idx="4728">
                  <c:v>84.877390000000005</c:v>
                </c:pt>
                <c:pt idx="4729">
                  <c:v>84.871579999999994</c:v>
                </c:pt>
                <c:pt idx="4730">
                  <c:v>84.871799999999993</c:v>
                </c:pt>
                <c:pt idx="4731">
                  <c:v>84.87818</c:v>
                </c:pt>
                <c:pt idx="4732">
                  <c:v>84.890720000000002</c:v>
                </c:pt>
                <c:pt idx="4733">
                  <c:v>84.909130000000005</c:v>
                </c:pt>
                <c:pt idx="4734">
                  <c:v>84.933179999999993</c:v>
                </c:pt>
                <c:pt idx="4735">
                  <c:v>84.962620000000001</c:v>
                </c:pt>
                <c:pt idx="4736">
                  <c:v>84.997410000000002</c:v>
                </c:pt>
                <c:pt idx="4737">
                  <c:v>85.037440000000004</c:v>
                </c:pt>
                <c:pt idx="4738">
                  <c:v>85.082939999999994</c:v>
                </c:pt>
                <c:pt idx="4739">
                  <c:v>85.133780000000002</c:v>
                </c:pt>
                <c:pt idx="4740">
                  <c:v>85.189700000000002</c:v>
                </c:pt>
                <c:pt idx="4741">
                  <c:v>85.250209999999996</c:v>
                </c:pt>
                <c:pt idx="4742">
                  <c:v>85.314850000000007</c:v>
                </c:pt>
                <c:pt idx="4743">
                  <c:v>85.383160000000004</c:v>
                </c:pt>
                <c:pt idx="4744">
                  <c:v>85.454769999999996</c:v>
                </c:pt>
                <c:pt idx="4745">
                  <c:v>85.529390000000006</c:v>
                </c:pt>
                <c:pt idx="4746">
                  <c:v>85.606669999999994</c:v>
                </c:pt>
                <c:pt idx="4747">
                  <c:v>85.686040000000006</c:v>
                </c:pt>
                <c:pt idx="4748">
                  <c:v>85.766819999999996</c:v>
                </c:pt>
                <c:pt idx="4749">
                  <c:v>85.848110000000005</c:v>
                </c:pt>
                <c:pt idx="4750">
                  <c:v>85.929150000000007</c:v>
                </c:pt>
                <c:pt idx="4751">
                  <c:v>86.009479999999996</c:v>
                </c:pt>
                <c:pt idx="4752">
                  <c:v>86.088800000000006</c:v>
                </c:pt>
                <c:pt idx="4753">
                  <c:v>86.167169999999999</c:v>
                </c:pt>
                <c:pt idx="4754">
                  <c:v>86.244609999999994</c:v>
                </c:pt>
                <c:pt idx="4755">
                  <c:v>86.32114</c:v>
                </c:pt>
                <c:pt idx="4756">
                  <c:v>86.396590000000003</c:v>
                </c:pt>
                <c:pt idx="4757">
                  <c:v>86.47054</c:v>
                </c:pt>
                <c:pt idx="4758">
                  <c:v>86.542609999999996</c:v>
                </c:pt>
                <c:pt idx="4759">
                  <c:v>86.61242</c:v>
                </c:pt>
                <c:pt idx="4760">
                  <c:v>86.679869999999994</c:v>
                </c:pt>
                <c:pt idx="4761">
                  <c:v>86.744969999999995</c:v>
                </c:pt>
                <c:pt idx="4762">
                  <c:v>86.807950000000005</c:v>
                </c:pt>
                <c:pt idx="4763">
                  <c:v>86.868960000000001</c:v>
                </c:pt>
                <c:pt idx="4764">
                  <c:v>86.928089999999997</c:v>
                </c:pt>
                <c:pt idx="4765">
                  <c:v>86.985349999999997</c:v>
                </c:pt>
                <c:pt idx="4766">
                  <c:v>87.040719999999993</c:v>
                </c:pt>
                <c:pt idx="4767">
                  <c:v>87.094160000000002</c:v>
                </c:pt>
                <c:pt idx="4768">
                  <c:v>87.145960000000002</c:v>
                </c:pt>
                <c:pt idx="4769">
                  <c:v>87.196330000000003</c:v>
                </c:pt>
                <c:pt idx="4770">
                  <c:v>87.245670000000004</c:v>
                </c:pt>
                <c:pt idx="4771">
                  <c:v>87.294280000000001</c:v>
                </c:pt>
                <c:pt idx="4772">
                  <c:v>87.342349999999996</c:v>
                </c:pt>
                <c:pt idx="4773">
                  <c:v>87.38991</c:v>
                </c:pt>
                <c:pt idx="4774">
                  <c:v>87.437070000000006</c:v>
                </c:pt>
                <c:pt idx="4775">
                  <c:v>87.483940000000004</c:v>
                </c:pt>
                <c:pt idx="4776">
                  <c:v>87.530749999999998</c:v>
                </c:pt>
                <c:pt idx="4777">
                  <c:v>87.577740000000006</c:v>
                </c:pt>
                <c:pt idx="4778">
                  <c:v>87.625259999999997</c:v>
                </c:pt>
                <c:pt idx="4779">
                  <c:v>87.673460000000006</c:v>
                </c:pt>
                <c:pt idx="4780">
                  <c:v>87.722430000000003</c:v>
                </c:pt>
                <c:pt idx="4781">
                  <c:v>87.772109999999998</c:v>
                </c:pt>
                <c:pt idx="4782">
                  <c:v>87.822460000000007</c:v>
                </c:pt>
                <c:pt idx="4783">
                  <c:v>87.873500000000007</c:v>
                </c:pt>
                <c:pt idx="4784">
                  <c:v>87.925489999999996</c:v>
                </c:pt>
                <c:pt idx="4785">
                  <c:v>87.97878</c:v>
                </c:pt>
                <c:pt idx="4786">
                  <c:v>88.033839999999998</c:v>
                </c:pt>
                <c:pt idx="4787">
                  <c:v>88.091049999999996</c:v>
                </c:pt>
                <c:pt idx="4788">
                  <c:v>88.150720000000007</c:v>
                </c:pt>
                <c:pt idx="4789">
                  <c:v>88.212909999999994</c:v>
                </c:pt>
                <c:pt idx="4790">
                  <c:v>88.277680000000004</c:v>
                </c:pt>
                <c:pt idx="4791">
                  <c:v>88.344989999999996</c:v>
                </c:pt>
                <c:pt idx="4792">
                  <c:v>88.414929999999998</c:v>
                </c:pt>
                <c:pt idx="4793">
                  <c:v>88.4876</c:v>
                </c:pt>
                <c:pt idx="4794">
                  <c:v>88.563140000000004</c:v>
                </c:pt>
                <c:pt idx="4795">
                  <c:v>88.641750000000002</c:v>
                </c:pt>
                <c:pt idx="4796">
                  <c:v>88.723529999999997</c:v>
                </c:pt>
                <c:pt idx="4797">
                  <c:v>88.808610000000002</c:v>
                </c:pt>
                <c:pt idx="4798">
                  <c:v>88.897099999999995</c:v>
                </c:pt>
                <c:pt idx="4799">
                  <c:v>88.989199999999997</c:v>
                </c:pt>
                <c:pt idx="4800">
                  <c:v>89.085080000000005</c:v>
                </c:pt>
                <c:pt idx="4801">
                  <c:v>89.184870000000004</c:v>
                </c:pt>
                <c:pt idx="4802">
                  <c:v>89.288589999999999</c:v>
                </c:pt>
                <c:pt idx="4803">
                  <c:v>89.396060000000006</c:v>
                </c:pt>
                <c:pt idx="4804">
                  <c:v>89.507059999999996</c:v>
                </c:pt>
                <c:pt idx="4805">
                  <c:v>89.621290000000002</c:v>
                </c:pt>
                <c:pt idx="4806">
                  <c:v>89.738659999999996</c:v>
                </c:pt>
                <c:pt idx="4807">
                  <c:v>89.859279999999998</c:v>
                </c:pt>
                <c:pt idx="4808">
                  <c:v>89.983450000000005</c:v>
                </c:pt>
                <c:pt idx="4809">
                  <c:v>90.111440000000002</c:v>
                </c:pt>
                <c:pt idx="4810">
                  <c:v>90.243480000000005</c:v>
                </c:pt>
                <c:pt idx="4811">
                  <c:v>90.379459999999995</c:v>
                </c:pt>
                <c:pt idx="4812">
                  <c:v>90.519080000000002</c:v>
                </c:pt>
                <c:pt idx="4813">
                  <c:v>90.661649999999995</c:v>
                </c:pt>
                <c:pt idx="4814">
                  <c:v>90.80659</c:v>
                </c:pt>
                <c:pt idx="4815">
                  <c:v>90.953310000000002</c:v>
                </c:pt>
                <c:pt idx="4816">
                  <c:v>91.101460000000003</c:v>
                </c:pt>
                <c:pt idx="4817">
                  <c:v>91.25076</c:v>
                </c:pt>
                <c:pt idx="4818">
                  <c:v>91.401020000000003</c:v>
                </c:pt>
                <c:pt idx="4819">
                  <c:v>91.551940000000002</c:v>
                </c:pt>
                <c:pt idx="4820">
                  <c:v>91.703029999999998</c:v>
                </c:pt>
                <c:pt idx="4821">
                  <c:v>91.853740000000002</c:v>
                </c:pt>
                <c:pt idx="4822">
                  <c:v>92.003370000000004</c:v>
                </c:pt>
                <c:pt idx="4823">
                  <c:v>92.151409999999998</c:v>
                </c:pt>
                <c:pt idx="4824">
                  <c:v>92.297460000000001</c:v>
                </c:pt>
                <c:pt idx="4825">
                  <c:v>92.441220000000001</c:v>
                </c:pt>
                <c:pt idx="4826">
                  <c:v>92.582570000000004</c:v>
                </c:pt>
                <c:pt idx="4827">
                  <c:v>92.721410000000006</c:v>
                </c:pt>
                <c:pt idx="4828">
                  <c:v>92.85763</c:v>
                </c:pt>
                <c:pt idx="4829">
                  <c:v>92.991150000000005</c:v>
                </c:pt>
                <c:pt idx="4830">
                  <c:v>93.122020000000006</c:v>
                </c:pt>
                <c:pt idx="4831">
                  <c:v>93.250429999999994</c:v>
                </c:pt>
                <c:pt idx="4832">
                  <c:v>93.376580000000004</c:v>
                </c:pt>
                <c:pt idx="4833">
                  <c:v>93.500709999999998</c:v>
                </c:pt>
                <c:pt idx="4834">
                  <c:v>93.622969999999995</c:v>
                </c:pt>
                <c:pt idx="4835">
                  <c:v>93.743319999999997</c:v>
                </c:pt>
                <c:pt idx="4836">
                  <c:v>93.861500000000007</c:v>
                </c:pt>
                <c:pt idx="4837">
                  <c:v>93.977069999999998</c:v>
                </c:pt>
                <c:pt idx="4838">
                  <c:v>94.089680000000001</c:v>
                </c:pt>
                <c:pt idx="4839">
                  <c:v>94.199039999999997</c:v>
                </c:pt>
                <c:pt idx="4840">
                  <c:v>94.305080000000004</c:v>
                </c:pt>
                <c:pt idx="4841">
                  <c:v>94.407939999999996</c:v>
                </c:pt>
                <c:pt idx="4842">
                  <c:v>94.507909999999995</c:v>
                </c:pt>
                <c:pt idx="4843">
                  <c:v>94.605189999999993</c:v>
                </c:pt>
                <c:pt idx="4844">
                  <c:v>94.699860000000001</c:v>
                </c:pt>
                <c:pt idx="4845">
                  <c:v>94.791809999999998</c:v>
                </c:pt>
                <c:pt idx="4846">
                  <c:v>94.880880000000005</c:v>
                </c:pt>
                <c:pt idx="4847">
                  <c:v>94.966830000000002</c:v>
                </c:pt>
                <c:pt idx="4848">
                  <c:v>95.049469999999999</c:v>
                </c:pt>
                <c:pt idx="4849">
                  <c:v>95.128839999999997</c:v>
                </c:pt>
                <c:pt idx="4850">
                  <c:v>95.20505</c:v>
                </c:pt>
                <c:pt idx="4851">
                  <c:v>95.278369999999995</c:v>
                </c:pt>
                <c:pt idx="4852">
                  <c:v>95.349000000000004</c:v>
                </c:pt>
                <c:pt idx="4853">
                  <c:v>95.417090000000002</c:v>
                </c:pt>
                <c:pt idx="4854">
                  <c:v>95.482699999999994</c:v>
                </c:pt>
                <c:pt idx="4855">
                  <c:v>95.545739999999995</c:v>
                </c:pt>
                <c:pt idx="4856">
                  <c:v>95.606160000000003</c:v>
                </c:pt>
                <c:pt idx="4857">
                  <c:v>95.663700000000006</c:v>
                </c:pt>
                <c:pt idx="4858">
                  <c:v>95.718339999999998</c:v>
                </c:pt>
                <c:pt idx="4859">
                  <c:v>95.769859999999994</c:v>
                </c:pt>
                <c:pt idx="4860">
                  <c:v>95.818209999999993</c:v>
                </c:pt>
                <c:pt idx="4861">
                  <c:v>95.863140000000001</c:v>
                </c:pt>
                <c:pt idx="4862">
                  <c:v>95.904719999999998</c:v>
                </c:pt>
                <c:pt idx="4863">
                  <c:v>95.942859999999996</c:v>
                </c:pt>
                <c:pt idx="4864">
                  <c:v>95.97775</c:v>
                </c:pt>
                <c:pt idx="4865">
                  <c:v>96.009619999999998</c:v>
                </c:pt>
                <c:pt idx="4866">
                  <c:v>96.039019999999994</c:v>
                </c:pt>
                <c:pt idx="4867">
                  <c:v>96.066379999999995</c:v>
                </c:pt>
                <c:pt idx="4868">
                  <c:v>96.092290000000006</c:v>
                </c:pt>
                <c:pt idx="4869">
                  <c:v>96.117170000000002</c:v>
                </c:pt>
                <c:pt idx="4870">
                  <c:v>96.141310000000004</c:v>
                </c:pt>
                <c:pt idx="4871">
                  <c:v>96.164829999999995</c:v>
                </c:pt>
                <c:pt idx="4872">
                  <c:v>96.187669999999997</c:v>
                </c:pt>
                <c:pt idx="4873">
                  <c:v>96.209720000000004</c:v>
                </c:pt>
                <c:pt idx="4874">
                  <c:v>96.230930000000001</c:v>
                </c:pt>
                <c:pt idx="4875">
                  <c:v>96.251249999999999</c:v>
                </c:pt>
                <c:pt idx="4876">
                  <c:v>96.270759999999996</c:v>
                </c:pt>
                <c:pt idx="4877">
                  <c:v>96.289659999999998</c:v>
                </c:pt>
                <c:pt idx="4878">
                  <c:v>96.308149999999998</c:v>
                </c:pt>
                <c:pt idx="4879">
                  <c:v>96.326480000000004</c:v>
                </c:pt>
                <c:pt idx="4880">
                  <c:v>96.344800000000006</c:v>
                </c:pt>
                <c:pt idx="4881">
                  <c:v>96.363110000000006</c:v>
                </c:pt>
                <c:pt idx="4882">
                  <c:v>96.381399999999999</c:v>
                </c:pt>
                <c:pt idx="4883">
                  <c:v>96.399540000000002</c:v>
                </c:pt>
                <c:pt idx="4884">
                  <c:v>96.417349999999999</c:v>
                </c:pt>
                <c:pt idx="4885">
                  <c:v>96.434529999999995</c:v>
                </c:pt>
                <c:pt idx="4886">
                  <c:v>96.450900000000004</c:v>
                </c:pt>
                <c:pt idx="4887">
                  <c:v>96.466210000000004</c:v>
                </c:pt>
                <c:pt idx="4888">
                  <c:v>96.480279999999993</c:v>
                </c:pt>
                <c:pt idx="4889">
                  <c:v>96.492940000000004</c:v>
                </c:pt>
                <c:pt idx="4890">
                  <c:v>96.504099999999994</c:v>
                </c:pt>
                <c:pt idx="4891">
                  <c:v>96.513819999999996</c:v>
                </c:pt>
                <c:pt idx="4892">
                  <c:v>96.522180000000006</c:v>
                </c:pt>
                <c:pt idx="4893">
                  <c:v>96.529330000000002</c:v>
                </c:pt>
                <c:pt idx="4894">
                  <c:v>96.535399999999996</c:v>
                </c:pt>
                <c:pt idx="4895">
                  <c:v>96.540480000000002</c:v>
                </c:pt>
                <c:pt idx="4896">
                  <c:v>96.544650000000004</c:v>
                </c:pt>
                <c:pt idx="4897">
                  <c:v>96.547939999999997</c:v>
                </c:pt>
                <c:pt idx="4898">
                  <c:v>96.550430000000006</c:v>
                </c:pt>
                <c:pt idx="4899">
                  <c:v>96.552149999999997</c:v>
                </c:pt>
                <c:pt idx="4900">
                  <c:v>96.553340000000006</c:v>
                </c:pt>
                <c:pt idx="4901">
                  <c:v>96.554119999999998</c:v>
                </c:pt>
                <c:pt idx="4902">
                  <c:v>96.554869999999994</c:v>
                </c:pt>
                <c:pt idx="4903">
                  <c:v>96.555729999999997</c:v>
                </c:pt>
                <c:pt idx="4904">
                  <c:v>96.556889999999996</c:v>
                </c:pt>
                <c:pt idx="4905">
                  <c:v>96.558359999999993</c:v>
                </c:pt>
                <c:pt idx="4906">
                  <c:v>96.560100000000006</c:v>
                </c:pt>
                <c:pt idx="4907">
                  <c:v>96.561970000000002</c:v>
                </c:pt>
                <c:pt idx="4908">
                  <c:v>96.563820000000007</c:v>
                </c:pt>
                <c:pt idx="4909">
                  <c:v>96.565619999999996</c:v>
                </c:pt>
                <c:pt idx="4910">
                  <c:v>96.56738</c:v>
                </c:pt>
                <c:pt idx="4911">
                  <c:v>96.569209999999998</c:v>
                </c:pt>
                <c:pt idx="4912">
                  <c:v>96.571169999999995</c:v>
                </c:pt>
                <c:pt idx="4913">
                  <c:v>96.573430000000002</c:v>
                </c:pt>
                <c:pt idx="4914">
                  <c:v>96.575879999999998</c:v>
                </c:pt>
                <c:pt idx="4915">
                  <c:v>96.57835</c:v>
                </c:pt>
                <c:pt idx="4916">
                  <c:v>96.580529999999996</c:v>
                </c:pt>
                <c:pt idx="4917">
                  <c:v>96.581919999999997</c:v>
                </c:pt>
                <c:pt idx="4918">
                  <c:v>96.582040000000006</c:v>
                </c:pt>
                <c:pt idx="4919">
                  <c:v>96.580410000000001</c:v>
                </c:pt>
                <c:pt idx="4920">
                  <c:v>96.576809999999995</c:v>
                </c:pt>
                <c:pt idx="4921">
                  <c:v>96.571169999999995</c:v>
                </c:pt>
                <c:pt idx="4922">
                  <c:v>96.563789999999997</c:v>
                </c:pt>
                <c:pt idx="4923">
                  <c:v>96.555090000000007</c:v>
                </c:pt>
                <c:pt idx="4924">
                  <c:v>96.545659999999998</c:v>
                </c:pt>
                <c:pt idx="4925">
                  <c:v>96.535989999999998</c:v>
                </c:pt>
                <c:pt idx="4926">
                  <c:v>96.52646</c:v>
                </c:pt>
                <c:pt idx="4927">
                  <c:v>96.517120000000006</c:v>
                </c:pt>
                <c:pt idx="4928">
                  <c:v>96.507840000000002</c:v>
                </c:pt>
                <c:pt idx="4929">
                  <c:v>96.498260000000002</c:v>
                </c:pt>
                <c:pt idx="4930">
                  <c:v>96.488060000000004</c:v>
                </c:pt>
                <c:pt idx="4931">
                  <c:v>96.477040000000002</c:v>
                </c:pt>
                <c:pt idx="4932">
                  <c:v>96.465289999999996</c:v>
                </c:pt>
                <c:pt idx="4933">
                  <c:v>96.453029999999998</c:v>
                </c:pt>
                <c:pt idx="4934">
                  <c:v>96.440770000000001</c:v>
                </c:pt>
                <c:pt idx="4935">
                  <c:v>96.428880000000007</c:v>
                </c:pt>
                <c:pt idx="4936">
                  <c:v>96.417770000000004</c:v>
                </c:pt>
                <c:pt idx="4937">
                  <c:v>96.407570000000007</c:v>
                </c:pt>
                <c:pt idx="4938">
                  <c:v>96.398250000000004</c:v>
                </c:pt>
                <c:pt idx="4939">
                  <c:v>96.389679999999998</c:v>
                </c:pt>
                <c:pt idx="4940">
                  <c:v>96.38185</c:v>
                </c:pt>
                <c:pt idx="4941">
                  <c:v>96.374740000000003</c:v>
                </c:pt>
                <c:pt idx="4942">
                  <c:v>96.368729999999999</c:v>
                </c:pt>
                <c:pt idx="4943">
                  <c:v>96.364170000000001</c:v>
                </c:pt>
                <c:pt idx="4944">
                  <c:v>96.361450000000005</c:v>
                </c:pt>
                <c:pt idx="4945">
                  <c:v>96.360860000000002</c:v>
                </c:pt>
                <c:pt idx="4946">
                  <c:v>96.362309999999994</c:v>
                </c:pt>
                <c:pt idx="4947">
                  <c:v>96.365499999999997</c:v>
                </c:pt>
                <c:pt idx="4948">
                  <c:v>96.369789999999995</c:v>
                </c:pt>
                <c:pt idx="4949">
                  <c:v>96.374470000000002</c:v>
                </c:pt>
                <c:pt idx="4950">
                  <c:v>96.378749999999997</c:v>
                </c:pt>
                <c:pt idx="4951">
                  <c:v>96.382069999999999</c:v>
                </c:pt>
                <c:pt idx="4952">
                  <c:v>96.384069999999994</c:v>
                </c:pt>
                <c:pt idx="4953">
                  <c:v>96.384569999999997</c:v>
                </c:pt>
                <c:pt idx="4954">
                  <c:v>96.383669999999995</c:v>
                </c:pt>
                <c:pt idx="4955">
                  <c:v>96.381609999999995</c:v>
                </c:pt>
                <c:pt idx="4956">
                  <c:v>96.378720000000001</c:v>
                </c:pt>
                <c:pt idx="4957">
                  <c:v>96.375450000000001</c:v>
                </c:pt>
                <c:pt idx="4958">
                  <c:v>96.372209999999995</c:v>
                </c:pt>
                <c:pt idx="4959">
                  <c:v>96.369320000000002</c:v>
                </c:pt>
                <c:pt idx="4960">
                  <c:v>96.367000000000004</c:v>
                </c:pt>
                <c:pt idx="4961">
                  <c:v>96.365200000000002</c:v>
                </c:pt>
                <c:pt idx="4962">
                  <c:v>96.363799999999998</c:v>
                </c:pt>
                <c:pt idx="4963">
                  <c:v>96.362560000000002</c:v>
                </c:pt>
                <c:pt idx="4964">
                  <c:v>96.361310000000003</c:v>
                </c:pt>
                <c:pt idx="4965">
                  <c:v>96.359939999999995</c:v>
                </c:pt>
                <c:pt idx="4966">
                  <c:v>96.358630000000005</c:v>
                </c:pt>
                <c:pt idx="4967">
                  <c:v>96.357600000000005</c:v>
                </c:pt>
                <c:pt idx="4968">
                  <c:v>96.356979999999993</c:v>
                </c:pt>
                <c:pt idx="4969">
                  <c:v>96.356790000000004</c:v>
                </c:pt>
                <c:pt idx="4970">
                  <c:v>96.356700000000004</c:v>
                </c:pt>
                <c:pt idx="4971">
                  <c:v>96.356099999999998</c:v>
                </c:pt>
                <c:pt idx="4972">
                  <c:v>96.354309999999998</c:v>
                </c:pt>
                <c:pt idx="4973">
                  <c:v>96.35069</c:v>
                </c:pt>
                <c:pt idx="4974">
                  <c:v>96.345020000000005</c:v>
                </c:pt>
                <c:pt idx="4975">
                  <c:v>96.337469999999996</c:v>
                </c:pt>
                <c:pt idx="4976">
                  <c:v>96.328670000000002</c:v>
                </c:pt>
                <c:pt idx="4977">
                  <c:v>96.319500000000005</c:v>
                </c:pt>
                <c:pt idx="4978">
                  <c:v>96.310730000000007</c:v>
                </c:pt>
                <c:pt idx="4979">
                  <c:v>96.30292</c:v>
                </c:pt>
                <c:pt idx="4980">
                  <c:v>96.296130000000005</c:v>
                </c:pt>
                <c:pt idx="4981">
                  <c:v>96.290149999999997</c:v>
                </c:pt>
                <c:pt idx="4982">
                  <c:v>96.284520000000001</c:v>
                </c:pt>
                <c:pt idx="4983">
                  <c:v>96.278750000000002</c:v>
                </c:pt>
                <c:pt idx="4984">
                  <c:v>96.272570000000002</c:v>
                </c:pt>
                <c:pt idx="4985">
                  <c:v>96.265979999999999</c:v>
                </c:pt>
                <c:pt idx="4986">
                  <c:v>96.259020000000007</c:v>
                </c:pt>
                <c:pt idx="4987">
                  <c:v>96.251949999999994</c:v>
                </c:pt>
                <c:pt idx="4988">
                  <c:v>96.244900000000001</c:v>
                </c:pt>
                <c:pt idx="4989">
                  <c:v>96.237979999999993</c:v>
                </c:pt>
                <c:pt idx="4990">
                  <c:v>96.231189999999998</c:v>
                </c:pt>
                <c:pt idx="4991">
                  <c:v>96.224580000000003</c:v>
                </c:pt>
                <c:pt idx="4992">
                  <c:v>96.218180000000004</c:v>
                </c:pt>
                <c:pt idx="4993">
                  <c:v>96.212130000000002</c:v>
                </c:pt>
                <c:pt idx="4994">
                  <c:v>96.206540000000004</c:v>
                </c:pt>
                <c:pt idx="4995">
                  <c:v>96.201539999999994</c:v>
                </c:pt>
                <c:pt idx="4996">
                  <c:v>96.19708</c:v>
                </c:pt>
                <c:pt idx="4997">
                  <c:v>96.192999999999998</c:v>
                </c:pt>
                <c:pt idx="4998">
                  <c:v>96.189210000000003</c:v>
                </c:pt>
                <c:pt idx="4999">
                  <c:v>96.185540000000003</c:v>
                </c:pt>
                <c:pt idx="5000">
                  <c:v>96.182019999999994</c:v>
                </c:pt>
                <c:pt idx="5001">
                  <c:v>96.178780000000003</c:v>
                </c:pt>
                <c:pt idx="5002">
                  <c:v>96.176079999999999</c:v>
                </c:pt>
                <c:pt idx="5003">
                  <c:v>96.174120000000002</c:v>
                </c:pt>
                <c:pt idx="5004">
                  <c:v>96.173000000000002</c:v>
                </c:pt>
                <c:pt idx="5005">
                  <c:v>96.172579999999996</c:v>
                </c:pt>
                <c:pt idx="5006">
                  <c:v>96.172619999999995</c:v>
                </c:pt>
                <c:pt idx="5007">
                  <c:v>96.172749999999994</c:v>
                </c:pt>
                <c:pt idx="5008">
                  <c:v>96.172730000000001</c:v>
                </c:pt>
                <c:pt idx="5009">
                  <c:v>96.172489999999996</c:v>
                </c:pt>
                <c:pt idx="5010">
                  <c:v>96.172179999999997</c:v>
                </c:pt>
                <c:pt idx="5011">
                  <c:v>96.172210000000007</c:v>
                </c:pt>
                <c:pt idx="5012">
                  <c:v>96.173050000000003</c:v>
                </c:pt>
                <c:pt idx="5013">
                  <c:v>96.175039999999996</c:v>
                </c:pt>
                <c:pt idx="5014">
                  <c:v>96.178479999999993</c:v>
                </c:pt>
                <c:pt idx="5015">
                  <c:v>96.183279999999996</c:v>
                </c:pt>
                <c:pt idx="5016">
                  <c:v>96.189269999999993</c:v>
                </c:pt>
                <c:pt idx="5017">
                  <c:v>96.196039999999996</c:v>
                </c:pt>
                <c:pt idx="5018">
                  <c:v>96.203270000000003</c:v>
                </c:pt>
                <c:pt idx="5019">
                  <c:v>96.210570000000004</c:v>
                </c:pt>
                <c:pt idx="5020">
                  <c:v>96.217690000000005</c:v>
                </c:pt>
                <c:pt idx="5021">
                  <c:v>96.224369999999993</c:v>
                </c:pt>
                <c:pt idx="5022">
                  <c:v>96.230440000000002</c:v>
                </c:pt>
                <c:pt idx="5023">
                  <c:v>96.235669999999999</c:v>
                </c:pt>
                <c:pt idx="5024">
                  <c:v>96.239890000000003</c:v>
                </c:pt>
                <c:pt idx="5025">
                  <c:v>96.242930000000001</c:v>
                </c:pt>
                <c:pt idx="5026">
                  <c:v>96.244669999999999</c:v>
                </c:pt>
                <c:pt idx="5027">
                  <c:v>96.245199999999997</c:v>
                </c:pt>
                <c:pt idx="5028">
                  <c:v>96.244669999999999</c:v>
                </c:pt>
                <c:pt idx="5029">
                  <c:v>96.243459999999999</c:v>
                </c:pt>
                <c:pt idx="5030">
                  <c:v>96.242130000000003</c:v>
                </c:pt>
                <c:pt idx="5031">
                  <c:v>96.241140000000001</c:v>
                </c:pt>
                <c:pt idx="5032">
                  <c:v>96.241069999999993</c:v>
                </c:pt>
                <c:pt idx="5033">
                  <c:v>96.242230000000006</c:v>
                </c:pt>
                <c:pt idx="5034">
                  <c:v>96.244770000000003</c:v>
                </c:pt>
                <c:pt idx="5035">
                  <c:v>96.248540000000006</c:v>
                </c:pt>
                <c:pt idx="5036">
                  <c:v>96.253219999999999</c:v>
                </c:pt>
                <c:pt idx="5037">
                  <c:v>96.258179999999996</c:v>
                </c:pt>
                <c:pt idx="5038">
                  <c:v>96.263009999999994</c:v>
                </c:pt>
                <c:pt idx="5039">
                  <c:v>96.267250000000004</c:v>
                </c:pt>
                <c:pt idx="5040">
                  <c:v>96.270610000000005</c:v>
                </c:pt>
                <c:pt idx="5041">
                  <c:v>96.272999999999996</c:v>
                </c:pt>
                <c:pt idx="5042">
                  <c:v>96.274429999999995</c:v>
                </c:pt>
                <c:pt idx="5043">
                  <c:v>96.275009999999995</c:v>
                </c:pt>
                <c:pt idx="5044">
                  <c:v>96.274850000000001</c:v>
                </c:pt>
                <c:pt idx="5045">
                  <c:v>96.274050000000003</c:v>
                </c:pt>
                <c:pt idx="5046">
                  <c:v>96.272890000000004</c:v>
                </c:pt>
                <c:pt idx="5047">
                  <c:v>96.271479999999997</c:v>
                </c:pt>
                <c:pt idx="5048">
                  <c:v>96.270079999999993</c:v>
                </c:pt>
                <c:pt idx="5049">
                  <c:v>96.268799999999999</c:v>
                </c:pt>
                <c:pt idx="5050">
                  <c:v>96.267679999999999</c:v>
                </c:pt>
                <c:pt idx="5051">
                  <c:v>96.26661</c:v>
                </c:pt>
                <c:pt idx="5052">
                  <c:v>96.265270000000001</c:v>
                </c:pt>
                <c:pt idx="5053">
                  <c:v>96.263210000000001</c:v>
                </c:pt>
                <c:pt idx="5054">
                  <c:v>96.260059999999996</c:v>
                </c:pt>
                <c:pt idx="5055">
                  <c:v>96.255499999999998</c:v>
                </c:pt>
                <c:pt idx="5056">
                  <c:v>96.249459999999999</c:v>
                </c:pt>
                <c:pt idx="5057">
                  <c:v>96.242099999999994</c:v>
                </c:pt>
                <c:pt idx="5058">
                  <c:v>96.233760000000004</c:v>
                </c:pt>
                <c:pt idx="5059">
                  <c:v>96.22484</c:v>
                </c:pt>
                <c:pt idx="5060">
                  <c:v>96.215779999999995</c:v>
                </c:pt>
                <c:pt idx="5061">
                  <c:v>96.206729999999993</c:v>
                </c:pt>
                <c:pt idx="5062">
                  <c:v>96.197749999999999</c:v>
                </c:pt>
                <c:pt idx="5063">
                  <c:v>96.188770000000005</c:v>
                </c:pt>
                <c:pt idx="5064">
                  <c:v>96.179670000000002</c:v>
                </c:pt>
                <c:pt idx="5065">
                  <c:v>96.170270000000002</c:v>
                </c:pt>
                <c:pt idx="5066">
                  <c:v>96.160420000000002</c:v>
                </c:pt>
                <c:pt idx="5067">
                  <c:v>96.150059999999996</c:v>
                </c:pt>
                <c:pt idx="5068">
                  <c:v>96.139080000000007</c:v>
                </c:pt>
                <c:pt idx="5069">
                  <c:v>96.127250000000004</c:v>
                </c:pt>
                <c:pt idx="5070">
                  <c:v>96.114410000000007</c:v>
                </c:pt>
                <c:pt idx="5071">
                  <c:v>96.100359999999995</c:v>
                </c:pt>
                <c:pt idx="5072">
                  <c:v>96.084959999999995</c:v>
                </c:pt>
                <c:pt idx="5073">
                  <c:v>96.068110000000004</c:v>
                </c:pt>
                <c:pt idx="5074">
                  <c:v>96.049899999999994</c:v>
                </c:pt>
                <c:pt idx="5075">
                  <c:v>96.030590000000004</c:v>
                </c:pt>
                <c:pt idx="5076">
                  <c:v>96.010490000000004</c:v>
                </c:pt>
                <c:pt idx="5077">
                  <c:v>95.990009999999998</c:v>
                </c:pt>
                <c:pt idx="5078">
                  <c:v>95.969620000000006</c:v>
                </c:pt>
                <c:pt idx="5079">
                  <c:v>95.949680000000001</c:v>
                </c:pt>
                <c:pt idx="5080">
                  <c:v>95.930480000000003</c:v>
                </c:pt>
                <c:pt idx="5081">
                  <c:v>95.912120000000002</c:v>
                </c:pt>
                <c:pt idx="5082">
                  <c:v>95.894400000000005</c:v>
                </c:pt>
                <c:pt idx="5083">
                  <c:v>95.877039999999994</c:v>
                </c:pt>
                <c:pt idx="5084">
                  <c:v>95.859539999999996</c:v>
                </c:pt>
                <c:pt idx="5085">
                  <c:v>95.841350000000006</c:v>
                </c:pt>
                <c:pt idx="5086">
                  <c:v>95.822190000000006</c:v>
                </c:pt>
                <c:pt idx="5087">
                  <c:v>95.801910000000007</c:v>
                </c:pt>
                <c:pt idx="5088">
                  <c:v>95.780600000000007</c:v>
                </c:pt>
                <c:pt idx="5089">
                  <c:v>95.758619999999993</c:v>
                </c:pt>
                <c:pt idx="5090">
                  <c:v>95.736310000000003</c:v>
                </c:pt>
                <c:pt idx="5091">
                  <c:v>95.713939999999994</c:v>
                </c:pt>
                <c:pt idx="5092">
                  <c:v>95.691649999999996</c:v>
                </c:pt>
                <c:pt idx="5093">
                  <c:v>95.669269999999997</c:v>
                </c:pt>
                <c:pt idx="5094">
                  <c:v>95.646749999999997</c:v>
                </c:pt>
                <c:pt idx="5095">
                  <c:v>95.623850000000004</c:v>
                </c:pt>
                <c:pt idx="5096">
                  <c:v>95.600520000000003</c:v>
                </c:pt>
                <c:pt idx="5097">
                  <c:v>95.576809999999995</c:v>
                </c:pt>
                <c:pt idx="5098">
                  <c:v>95.552880000000002</c:v>
                </c:pt>
                <c:pt idx="5099">
                  <c:v>95.528949999999995</c:v>
                </c:pt>
                <c:pt idx="5100">
                  <c:v>95.505139999999997</c:v>
                </c:pt>
                <c:pt idx="5101">
                  <c:v>95.481560000000002</c:v>
                </c:pt>
                <c:pt idx="5102">
                  <c:v>95.458259999999996</c:v>
                </c:pt>
                <c:pt idx="5103">
                  <c:v>95.435159999999996</c:v>
                </c:pt>
                <c:pt idx="5104">
                  <c:v>95.412189999999995</c:v>
                </c:pt>
                <c:pt idx="5105">
                  <c:v>95.389269999999996</c:v>
                </c:pt>
                <c:pt idx="5106">
                  <c:v>95.366330000000005</c:v>
                </c:pt>
                <c:pt idx="5107">
                  <c:v>95.343199999999996</c:v>
                </c:pt>
                <c:pt idx="5108">
                  <c:v>95.319829999999996</c:v>
                </c:pt>
                <c:pt idx="5109">
                  <c:v>95.296170000000004</c:v>
                </c:pt>
                <c:pt idx="5110">
                  <c:v>95.272310000000004</c:v>
                </c:pt>
                <c:pt idx="5111">
                  <c:v>95.248440000000002</c:v>
                </c:pt>
                <c:pt idx="5112">
                  <c:v>95.224919999999997</c:v>
                </c:pt>
                <c:pt idx="5113">
                  <c:v>95.202100000000002</c:v>
                </c:pt>
                <c:pt idx="5114">
                  <c:v>95.180130000000005</c:v>
                </c:pt>
                <c:pt idx="5115">
                  <c:v>95.159099999999995</c:v>
                </c:pt>
                <c:pt idx="5116">
                  <c:v>95.1387</c:v>
                </c:pt>
                <c:pt idx="5117">
                  <c:v>95.118589999999998</c:v>
                </c:pt>
                <c:pt idx="5118">
                  <c:v>95.098429999999993</c:v>
                </c:pt>
                <c:pt idx="5119">
                  <c:v>95.078119999999998</c:v>
                </c:pt>
                <c:pt idx="5120">
                  <c:v>95.057810000000003</c:v>
                </c:pt>
                <c:pt idx="5121">
                  <c:v>95.037869999999998</c:v>
                </c:pt>
                <c:pt idx="5122">
                  <c:v>95.018820000000005</c:v>
                </c:pt>
                <c:pt idx="5123">
                  <c:v>95.001000000000005</c:v>
                </c:pt>
                <c:pt idx="5124">
                  <c:v>94.984650000000002</c:v>
                </c:pt>
                <c:pt idx="5125">
                  <c:v>94.969539999999995</c:v>
                </c:pt>
                <c:pt idx="5126">
                  <c:v>94.955420000000004</c:v>
                </c:pt>
                <c:pt idx="5127">
                  <c:v>94.941919999999996</c:v>
                </c:pt>
                <c:pt idx="5128">
                  <c:v>94.928790000000006</c:v>
                </c:pt>
                <c:pt idx="5129">
                  <c:v>94.915980000000005</c:v>
                </c:pt>
                <c:pt idx="5130">
                  <c:v>94.903589999999994</c:v>
                </c:pt>
                <c:pt idx="5131">
                  <c:v>94.891869999999997</c:v>
                </c:pt>
                <c:pt idx="5132">
                  <c:v>94.881</c:v>
                </c:pt>
                <c:pt idx="5133">
                  <c:v>94.87097</c:v>
                </c:pt>
                <c:pt idx="5134">
                  <c:v>94.861770000000007</c:v>
                </c:pt>
                <c:pt idx="5135">
                  <c:v>94.853099999999998</c:v>
                </c:pt>
                <c:pt idx="5136">
                  <c:v>94.844849999999994</c:v>
                </c:pt>
                <c:pt idx="5137">
                  <c:v>94.836849999999998</c:v>
                </c:pt>
                <c:pt idx="5138">
                  <c:v>94.829139999999995</c:v>
                </c:pt>
                <c:pt idx="5139">
                  <c:v>94.821849999999998</c:v>
                </c:pt>
                <c:pt idx="5140">
                  <c:v>94.815190000000001</c:v>
                </c:pt>
                <c:pt idx="5141">
                  <c:v>94.80941</c:v>
                </c:pt>
                <c:pt idx="5142">
                  <c:v>94.804789999999997</c:v>
                </c:pt>
                <c:pt idx="5143">
                  <c:v>94.801469999999995</c:v>
                </c:pt>
                <c:pt idx="5144">
                  <c:v>94.79956</c:v>
                </c:pt>
                <c:pt idx="5145">
                  <c:v>94.798950000000005</c:v>
                </c:pt>
                <c:pt idx="5146">
                  <c:v>94.799390000000002</c:v>
                </c:pt>
                <c:pt idx="5147">
                  <c:v>94.800380000000004</c:v>
                </c:pt>
                <c:pt idx="5148">
                  <c:v>94.801410000000004</c:v>
                </c:pt>
                <c:pt idx="5149">
                  <c:v>94.801919999999996</c:v>
                </c:pt>
                <c:pt idx="5150">
                  <c:v>94.801379999999995</c:v>
                </c:pt>
                <c:pt idx="5151">
                  <c:v>94.799610000000001</c:v>
                </c:pt>
                <c:pt idx="5152">
                  <c:v>94.796620000000004</c:v>
                </c:pt>
                <c:pt idx="5153">
                  <c:v>94.792609999999996</c:v>
                </c:pt>
                <c:pt idx="5154">
                  <c:v>94.787949999999995</c:v>
                </c:pt>
                <c:pt idx="5155">
                  <c:v>94.782830000000004</c:v>
                </c:pt>
                <c:pt idx="5156">
                  <c:v>94.7774</c:v>
                </c:pt>
                <c:pt idx="5157">
                  <c:v>94.77167</c:v>
                </c:pt>
                <c:pt idx="5158">
                  <c:v>94.765569999999997</c:v>
                </c:pt>
                <c:pt idx="5159">
                  <c:v>94.759119999999996</c:v>
                </c:pt>
                <c:pt idx="5160">
                  <c:v>94.752359999999996</c:v>
                </c:pt>
                <c:pt idx="5161">
                  <c:v>94.745379999999997</c:v>
                </c:pt>
                <c:pt idx="5162">
                  <c:v>94.738320000000002</c:v>
                </c:pt>
                <c:pt idx="5163">
                  <c:v>94.731269999999995</c:v>
                </c:pt>
                <c:pt idx="5164">
                  <c:v>94.724189999999993</c:v>
                </c:pt>
                <c:pt idx="5165">
                  <c:v>94.716819999999998</c:v>
                </c:pt>
                <c:pt idx="5166">
                  <c:v>94.708979999999997</c:v>
                </c:pt>
                <c:pt idx="5167">
                  <c:v>94.700429999999997</c:v>
                </c:pt>
                <c:pt idx="5168">
                  <c:v>94.691059999999993</c:v>
                </c:pt>
                <c:pt idx="5169">
                  <c:v>94.680790000000002</c:v>
                </c:pt>
                <c:pt idx="5170">
                  <c:v>94.669640000000001</c:v>
                </c:pt>
                <c:pt idx="5171">
                  <c:v>94.657589999999999</c:v>
                </c:pt>
                <c:pt idx="5172">
                  <c:v>94.644580000000005</c:v>
                </c:pt>
                <c:pt idx="5173">
                  <c:v>94.630430000000004</c:v>
                </c:pt>
                <c:pt idx="5174">
                  <c:v>94.615049999999997</c:v>
                </c:pt>
                <c:pt idx="5175">
                  <c:v>94.598389999999995</c:v>
                </c:pt>
                <c:pt idx="5176">
                  <c:v>94.580590000000001</c:v>
                </c:pt>
                <c:pt idx="5177">
                  <c:v>94.561800000000005</c:v>
                </c:pt>
                <c:pt idx="5178">
                  <c:v>94.542400000000001</c:v>
                </c:pt>
                <c:pt idx="5179">
                  <c:v>94.522580000000005</c:v>
                </c:pt>
                <c:pt idx="5180">
                  <c:v>94.502499999999998</c:v>
                </c:pt>
                <c:pt idx="5181">
                  <c:v>94.482150000000004</c:v>
                </c:pt>
                <c:pt idx="5182">
                  <c:v>94.461489999999998</c:v>
                </c:pt>
                <c:pt idx="5183">
                  <c:v>94.440399999999997</c:v>
                </c:pt>
                <c:pt idx="5184">
                  <c:v>94.418869999999998</c:v>
                </c:pt>
                <c:pt idx="5185">
                  <c:v>94.396870000000007</c:v>
                </c:pt>
                <c:pt idx="5186">
                  <c:v>94.374510000000001</c:v>
                </c:pt>
                <c:pt idx="5187">
                  <c:v>94.351770000000002</c:v>
                </c:pt>
                <c:pt idx="5188">
                  <c:v>94.328609999999998</c:v>
                </c:pt>
                <c:pt idx="5189">
                  <c:v>94.304829999999995</c:v>
                </c:pt>
                <c:pt idx="5190">
                  <c:v>94.280339999999995</c:v>
                </c:pt>
                <c:pt idx="5191">
                  <c:v>94.255049999999997</c:v>
                </c:pt>
                <c:pt idx="5192">
                  <c:v>94.229119999999995</c:v>
                </c:pt>
                <c:pt idx="5193">
                  <c:v>94.202780000000004</c:v>
                </c:pt>
                <c:pt idx="5194">
                  <c:v>94.176349999999999</c:v>
                </c:pt>
                <c:pt idx="5195">
                  <c:v>94.150120000000001</c:v>
                </c:pt>
                <c:pt idx="5196">
                  <c:v>94.124210000000005</c:v>
                </c:pt>
                <c:pt idx="5197">
                  <c:v>94.098479999999995</c:v>
                </c:pt>
                <c:pt idx="5198">
                  <c:v>94.072779999999995</c:v>
                </c:pt>
                <c:pt idx="5199">
                  <c:v>94.046890000000005</c:v>
                </c:pt>
                <c:pt idx="5200">
                  <c:v>94.020619999999994</c:v>
                </c:pt>
                <c:pt idx="5201">
                  <c:v>93.993920000000003</c:v>
                </c:pt>
                <c:pt idx="5202">
                  <c:v>93.966880000000003</c:v>
                </c:pt>
                <c:pt idx="5203">
                  <c:v>93.93956</c:v>
                </c:pt>
                <c:pt idx="5204">
                  <c:v>93.911950000000004</c:v>
                </c:pt>
                <c:pt idx="5205">
                  <c:v>93.884029999999996</c:v>
                </c:pt>
                <c:pt idx="5206">
                  <c:v>93.855670000000003</c:v>
                </c:pt>
                <c:pt idx="5207">
                  <c:v>93.826809999999995</c:v>
                </c:pt>
                <c:pt idx="5208">
                  <c:v>93.797449999999998</c:v>
                </c:pt>
                <c:pt idx="5209">
                  <c:v>93.76764</c:v>
                </c:pt>
                <c:pt idx="5210">
                  <c:v>93.737549999999999</c:v>
                </c:pt>
                <c:pt idx="5211">
                  <c:v>93.707210000000003</c:v>
                </c:pt>
                <c:pt idx="5212">
                  <c:v>93.676540000000003</c:v>
                </c:pt>
                <c:pt idx="5213">
                  <c:v>93.64537</c:v>
                </c:pt>
                <c:pt idx="5214">
                  <c:v>93.613590000000002</c:v>
                </c:pt>
                <c:pt idx="5215">
                  <c:v>93.581100000000006</c:v>
                </c:pt>
                <c:pt idx="5216">
                  <c:v>93.547939999999997</c:v>
                </c:pt>
                <c:pt idx="5217">
                  <c:v>93.51437</c:v>
                </c:pt>
                <c:pt idx="5218">
                  <c:v>93.480649999999997</c:v>
                </c:pt>
                <c:pt idx="5219">
                  <c:v>93.447100000000006</c:v>
                </c:pt>
                <c:pt idx="5220">
                  <c:v>93.413730000000001</c:v>
                </c:pt>
                <c:pt idx="5221">
                  <c:v>93.380449999999996</c:v>
                </c:pt>
                <c:pt idx="5222">
                  <c:v>93.347020000000001</c:v>
                </c:pt>
                <c:pt idx="5223">
                  <c:v>93.313040000000001</c:v>
                </c:pt>
                <c:pt idx="5224">
                  <c:v>93.27843</c:v>
                </c:pt>
                <c:pt idx="5225">
                  <c:v>93.243030000000005</c:v>
                </c:pt>
                <c:pt idx="5226">
                  <c:v>93.20702</c:v>
                </c:pt>
                <c:pt idx="5227">
                  <c:v>93.170580000000001</c:v>
                </c:pt>
                <c:pt idx="5228">
                  <c:v>93.133830000000003</c:v>
                </c:pt>
                <c:pt idx="5229">
                  <c:v>93.096900000000005</c:v>
                </c:pt>
                <c:pt idx="5230">
                  <c:v>93.059780000000003</c:v>
                </c:pt>
                <c:pt idx="5231">
                  <c:v>93.022480000000002</c:v>
                </c:pt>
                <c:pt idx="5232">
                  <c:v>92.985050000000001</c:v>
                </c:pt>
                <c:pt idx="5233">
                  <c:v>92.94753</c:v>
                </c:pt>
                <c:pt idx="5234">
                  <c:v>92.910039999999995</c:v>
                </c:pt>
                <c:pt idx="5235">
                  <c:v>92.872699999999995</c:v>
                </c:pt>
                <c:pt idx="5236">
                  <c:v>92.835440000000006</c:v>
                </c:pt>
                <c:pt idx="5237">
                  <c:v>92.798169999999999</c:v>
                </c:pt>
                <c:pt idx="5238">
                  <c:v>92.760739999999998</c:v>
                </c:pt>
                <c:pt idx="5239">
                  <c:v>92.722859999999997</c:v>
                </c:pt>
                <c:pt idx="5240">
                  <c:v>92.684479999999994</c:v>
                </c:pt>
                <c:pt idx="5241">
                  <c:v>92.645480000000006</c:v>
                </c:pt>
                <c:pt idx="5242">
                  <c:v>92.605900000000005</c:v>
                </c:pt>
                <c:pt idx="5243">
                  <c:v>92.565759999999997</c:v>
                </c:pt>
                <c:pt idx="5244">
                  <c:v>92.525120000000001</c:v>
                </c:pt>
                <c:pt idx="5245">
                  <c:v>92.483980000000003</c:v>
                </c:pt>
                <c:pt idx="5246">
                  <c:v>92.442549999999997</c:v>
                </c:pt>
                <c:pt idx="5247">
                  <c:v>92.400989999999993</c:v>
                </c:pt>
                <c:pt idx="5248">
                  <c:v>92.359629999999996</c:v>
                </c:pt>
                <c:pt idx="5249">
                  <c:v>92.318780000000004</c:v>
                </c:pt>
                <c:pt idx="5250">
                  <c:v>92.278660000000002</c:v>
                </c:pt>
                <c:pt idx="5251">
                  <c:v>92.239379999999997</c:v>
                </c:pt>
                <c:pt idx="5252">
                  <c:v>92.200779999999995</c:v>
                </c:pt>
                <c:pt idx="5253">
                  <c:v>92.162589999999994</c:v>
                </c:pt>
                <c:pt idx="5254">
                  <c:v>92.124499999999998</c:v>
                </c:pt>
                <c:pt idx="5255">
                  <c:v>92.086309999999997</c:v>
                </c:pt>
                <c:pt idx="5256">
                  <c:v>92.048010000000005</c:v>
                </c:pt>
                <c:pt idx="5257">
                  <c:v>92.009699999999995</c:v>
                </c:pt>
                <c:pt idx="5258">
                  <c:v>91.97157</c:v>
                </c:pt>
                <c:pt idx="5259">
                  <c:v>91.933800000000005</c:v>
                </c:pt>
                <c:pt idx="5260">
                  <c:v>91.896389999999997</c:v>
                </c:pt>
                <c:pt idx="5261">
                  <c:v>91.85933</c:v>
                </c:pt>
                <c:pt idx="5262">
                  <c:v>91.822649999999996</c:v>
                </c:pt>
                <c:pt idx="5263">
                  <c:v>91.786469999999994</c:v>
                </c:pt>
                <c:pt idx="5264">
                  <c:v>91.751080000000002</c:v>
                </c:pt>
                <c:pt idx="5265">
                  <c:v>91.716930000000005</c:v>
                </c:pt>
                <c:pt idx="5266">
                  <c:v>91.684389999999993</c:v>
                </c:pt>
                <c:pt idx="5267">
                  <c:v>91.653630000000007</c:v>
                </c:pt>
                <c:pt idx="5268">
                  <c:v>91.624660000000006</c:v>
                </c:pt>
                <c:pt idx="5269">
                  <c:v>91.597070000000002</c:v>
                </c:pt>
                <c:pt idx="5270">
                  <c:v>91.57056</c:v>
                </c:pt>
                <c:pt idx="5271">
                  <c:v>91.544669999999996</c:v>
                </c:pt>
                <c:pt idx="5272">
                  <c:v>91.519329999999997</c:v>
                </c:pt>
                <c:pt idx="5273">
                  <c:v>91.494450000000001</c:v>
                </c:pt>
                <c:pt idx="5274">
                  <c:v>91.470230000000001</c:v>
                </c:pt>
                <c:pt idx="5275">
                  <c:v>91.446780000000004</c:v>
                </c:pt>
                <c:pt idx="5276">
                  <c:v>91.424180000000007</c:v>
                </c:pt>
                <c:pt idx="5277">
                  <c:v>91.402370000000005</c:v>
                </c:pt>
                <c:pt idx="5278">
                  <c:v>91.381230000000002</c:v>
                </c:pt>
                <c:pt idx="5279">
                  <c:v>91.360680000000002</c:v>
                </c:pt>
                <c:pt idx="5280">
                  <c:v>91.340760000000003</c:v>
                </c:pt>
                <c:pt idx="5281">
                  <c:v>91.321370000000002</c:v>
                </c:pt>
                <c:pt idx="5282">
                  <c:v>91.302440000000004</c:v>
                </c:pt>
                <c:pt idx="5283">
                  <c:v>91.283649999999994</c:v>
                </c:pt>
                <c:pt idx="5284">
                  <c:v>91.264510000000001</c:v>
                </c:pt>
                <c:pt idx="5285">
                  <c:v>91.244479999999996</c:v>
                </c:pt>
                <c:pt idx="5286">
                  <c:v>91.223200000000006</c:v>
                </c:pt>
                <c:pt idx="5287">
                  <c:v>91.200559999999996</c:v>
                </c:pt>
                <c:pt idx="5288">
                  <c:v>91.176879999999997</c:v>
                </c:pt>
                <c:pt idx="5289">
                  <c:v>91.152609999999996</c:v>
                </c:pt>
                <c:pt idx="5290">
                  <c:v>91.128249999999994</c:v>
                </c:pt>
                <c:pt idx="5291">
                  <c:v>91.104159999999993</c:v>
                </c:pt>
                <c:pt idx="5292">
                  <c:v>91.08032</c:v>
                </c:pt>
                <c:pt idx="5293">
                  <c:v>91.056420000000003</c:v>
                </c:pt>
                <c:pt idx="5294">
                  <c:v>91.0321</c:v>
                </c:pt>
                <c:pt idx="5295">
                  <c:v>91.007019999999997</c:v>
                </c:pt>
                <c:pt idx="5296">
                  <c:v>90.981099999999998</c:v>
                </c:pt>
                <c:pt idx="5297">
                  <c:v>90.954480000000004</c:v>
                </c:pt>
                <c:pt idx="5298">
                  <c:v>90.927509999999998</c:v>
                </c:pt>
                <c:pt idx="5299">
                  <c:v>90.90043</c:v>
                </c:pt>
                <c:pt idx="5300">
                  <c:v>90.873410000000007</c:v>
                </c:pt>
                <c:pt idx="5301">
                  <c:v>90.846429999999998</c:v>
                </c:pt>
                <c:pt idx="5302">
                  <c:v>90.819389999999999</c:v>
                </c:pt>
                <c:pt idx="5303">
                  <c:v>90.792180000000002</c:v>
                </c:pt>
                <c:pt idx="5304">
                  <c:v>90.764769999999999</c:v>
                </c:pt>
                <c:pt idx="5305">
                  <c:v>90.737120000000004</c:v>
                </c:pt>
                <c:pt idx="5306">
                  <c:v>90.709180000000003</c:v>
                </c:pt>
                <c:pt idx="5307">
                  <c:v>90.680689999999998</c:v>
                </c:pt>
                <c:pt idx="5308">
                  <c:v>90.651409999999998</c:v>
                </c:pt>
                <c:pt idx="5309">
                  <c:v>90.620890000000003</c:v>
                </c:pt>
                <c:pt idx="5310">
                  <c:v>90.589039999999997</c:v>
                </c:pt>
                <c:pt idx="5311">
                  <c:v>90.555800000000005</c:v>
                </c:pt>
                <c:pt idx="5312">
                  <c:v>90.521609999999995</c:v>
                </c:pt>
                <c:pt idx="5313">
                  <c:v>90.486919999999998</c:v>
                </c:pt>
                <c:pt idx="5314">
                  <c:v>90.452169999999995</c:v>
                </c:pt>
                <c:pt idx="5315">
                  <c:v>90.417590000000004</c:v>
                </c:pt>
                <c:pt idx="5316">
                  <c:v>90.383129999999994</c:v>
                </c:pt>
                <c:pt idx="5317">
                  <c:v>90.348470000000006</c:v>
                </c:pt>
                <c:pt idx="5318">
                  <c:v>90.31344</c:v>
                </c:pt>
                <c:pt idx="5319">
                  <c:v>90.277900000000002</c:v>
                </c:pt>
                <c:pt idx="5320">
                  <c:v>90.242000000000004</c:v>
                </c:pt>
                <c:pt idx="5321">
                  <c:v>90.20608</c:v>
                </c:pt>
                <c:pt idx="5322">
                  <c:v>90.170410000000004</c:v>
                </c:pt>
                <c:pt idx="5323">
                  <c:v>90.134990000000002</c:v>
                </c:pt>
                <c:pt idx="5324">
                  <c:v>90.099590000000006</c:v>
                </c:pt>
                <c:pt idx="5325">
                  <c:v>90.063739999999996</c:v>
                </c:pt>
                <c:pt idx="5326">
                  <c:v>90.026979999999995</c:v>
                </c:pt>
                <c:pt idx="5327">
                  <c:v>89.989099999999993</c:v>
                </c:pt>
                <c:pt idx="5328">
                  <c:v>89.950320000000005</c:v>
                </c:pt>
                <c:pt idx="5329">
                  <c:v>89.911029999999997</c:v>
                </c:pt>
                <c:pt idx="5330">
                  <c:v>89.871870000000001</c:v>
                </c:pt>
                <c:pt idx="5331">
                  <c:v>89.833250000000007</c:v>
                </c:pt>
                <c:pt idx="5332">
                  <c:v>89.795270000000002</c:v>
                </c:pt>
                <c:pt idx="5333">
                  <c:v>89.757580000000004</c:v>
                </c:pt>
                <c:pt idx="5334">
                  <c:v>89.719890000000007</c:v>
                </c:pt>
                <c:pt idx="5335">
                  <c:v>89.681830000000005</c:v>
                </c:pt>
                <c:pt idx="5336">
                  <c:v>89.643379999999993</c:v>
                </c:pt>
                <c:pt idx="5337">
                  <c:v>89.60472</c:v>
                </c:pt>
                <c:pt idx="5338">
                  <c:v>89.566209999999998</c:v>
                </c:pt>
                <c:pt idx="5339">
                  <c:v>89.528099999999995</c:v>
                </c:pt>
                <c:pt idx="5340">
                  <c:v>89.490579999999994</c:v>
                </c:pt>
                <c:pt idx="5341">
                  <c:v>89.453479999999999</c:v>
                </c:pt>
                <c:pt idx="5342">
                  <c:v>89.416700000000006</c:v>
                </c:pt>
                <c:pt idx="5343">
                  <c:v>89.38</c:v>
                </c:pt>
                <c:pt idx="5344">
                  <c:v>89.343360000000004</c:v>
                </c:pt>
                <c:pt idx="5345">
                  <c:v>89.306790000000007</c:v>
                </c:pt>
                <c:pt idx="5346">
                  <c:v>89.27028</c:v>
                </c:pt>
                <c:pt idx="5347">
                  <c:v>89.233800000000002</c:v>
                </c:pt>
                <c:pt idx="5348">
                  <c:v>89.197100000000006</c:v>
                </c:pt>
                <c:pt idx="5349">
                  <c:v>89.159970000000001</c:v>
                </c:pt>
                <c:pt idx="5350">
                  <c:v>89.122280000000003</c:v>
                </c:pt>
                <c:pt idx="5351">
                  <c:v>89.084130000000002</c:v>
                </c:pt>
                <c:pt idx="5352">
                  <c:v>89.046009999999995</c:v>
                </c:pt>
                <c:pt idx="5353">
                  <c:v>89.008420000000001</c:v>
                </c:pt>
                <c:pt idx="5354">
                  <c:v>88.971890000000002</c:v>
                </c:pt>
                <c:pt idx="5355">
                  <c:v>88.936580000000006</c:v>
                </c:pt>
                <c:pt idx="5356">
                  <c:v>88.902349999999998</c:v>
                </c:pt>
                <c:pt idx="5357">
                  <c:v>88.868729999999999</c:v>
                </c:pt>
                <c:pt idx="5358">
                  <c:v>88.835260000000005</c:v>
                </c:pt>
                <c:pt idx="5359">
                  <c:v>88.801569999999998</c:v>
                </c:pt>
                <c:pt idx="5360">
                  <c:v>88.76764</c:v>
                </c:pt>
                <c:pt idx="5361">
                  <c:v>88.733580000000003</c:v>
                </c:pt>
                <c:pt idx="5362">
                  <c:v>88.699610000000007</c:v>
                </c:pt>
                <c:pt idx="5363">
                  <c:v>88.665819999999997</c:v>
                </c:pt>
                <c:pt idx="5364">
                  <c:v>88.63203</c:v>
                </c:pt>
                <c:pt idx="5365">
                  <c:v>88.597890000000007</c:v>
                </c:pt>
                <c:pt idx="5366">
                  <c:v>88.563220000000001</c:v>
                </c:pt>
                <c:pt idx="5367">
                  <c:v>88.528000000000006</c:v>
                </c:pt>
                <c:pt idx="5368">
                  <c:v>88.492649999999998</c:v>
                </c:pt>
                <c:pt idx="5369">
                  <c:v>88.457669999999993</c:v>
                </c:pt>
                <c:pt idx="5370">
                  <c:v>88.423739999999995</c:v>
                </c:pt>
                <c:pt idx="5371">
                  <c:v>88.391099999999994</c:v>
                </c:pt>
                <c:pt idx="5372">
                  <c:v>88.359830000000002</c:v>
                </c:pt>
                <c:pt idx="5373">
                  <c:v>88.329580000000007</c:v>
                </c:pt>
                <c:pt idx="5374">
                  <c:v>88.30001</c:v>
                </c:pt>
                <c:pt idx="5375">
                  <c:v>88.270780000000002</c:v>
                </c:pt>
                <c:pt idx="5376">
                  <c:v>88.241870000000006</c:v>
                </c:pt>
                <c:pt idx="5377">
                  <c:v>88.213260000000005</c:v>
                </c:pt>
                <c:pt idx="5378">
                  <c:v>88.185050000000004</c:v>
                </c:pt>
                <c:pt idx="5379">
                  <c:v>88.15701</c:v>
                </c:pt>
                <c:pt idx="5380">
                  <c:v>88.128680000000003</c:v>
                </c:pt>
                <c:pt idx="5381">
                  <c:v>88.099549999999994</c:v>
                </c:pt>
                <c:pt idx="5382">
                  <c:v>88.069159999999997</c:v>
                </c:pt>
                <c:pt idx="5383">
                  <c:v>88.037540000000007</c:v>
                </c:pt>
                <c:pt idx="5384">
                  <c:v>88.005219999999994</c:v>
                </c:pt>
                <c:pt idx="5385">
                  <c:v>87.972949999999997</c:v>
                </c:pt>
                <c:pt idx="5386">
                  <c:v>87.941540000000003</c:v>
                </c:pt>
                <c:pt idx="5387">
                  <c:v>87.911439999999999</c:v>
                </c:pt>
                <c:pt idx="5388">
                  <c:v>87.882639999999995</c:v>
                </c:pt>
                <c:pt idx="5389">
                  <c:v>87.85472</c:v>
                </c:pt>
                <c:pt idx="5390">
                  <c:v>87.827190000000002</c:v>
                </c:pt>
                <c:pt idx="5391">
                  <c:v>87.799660000000003</c:v>
                </c:pt>
                <c:pt idx="5392">
                  <c:v>87.77225</c:v>
                </c:pt>
                <c:pt idx="5393">
                  <c:v>87.745189999999994</c:v>
                </c:pt>
                <c:pt idx="5394">
                  <c:v>87.71893</c:v>
                </c:pt>
                <c:pt idx="5395">
                  <c:v>87.693650000000005</c:v>
                </c:pt>
                <c:pt idx="5396">
                  <c:v>87.669240000000002</c:v>
                </c:pt>
                <c:pt idx="5397">
                  <c:v>87.645150000000001</c:v>
                </c:pt>
                <c:pt idx="5398">
                  <c:v>87.620739999999998</c:v>
                </c:pt>
                <c:pt idx="5399">
                  <c:v>87.59554</c:v>
                </c:pt>
                <c:pt idx="5400">
                  <c:v>87.56953</c:v>
                </c:pt>
                <c:pt idx="5401">
                  <c:v>87.542910000000006</c:v>
                </c:pt>
                <c:pt idx="5402">
                  <c:v>87.516199999999998</c:v>
                </c:pt>
                <c:pt idx="5403">
                  <c:v>87.489779999999996</c:v>
                </c:pt>
                <c:pt idx="5404">
                  <c:v>87.463840000000005</c:v>
                </c:pt>
                <c:pt idx="5405">
                  <c:v>87.438190000000006</c:v>
                </c:pt>
                <c:pt idx="5406">
                  <c:v>87.412639999999996</c:v>
                </c:pt>
                <c:pt idx="5407">
                  <c:v>87.387</c:v>
                </c:pt>
                <c:pt idx="5408">
                  <c:v>87.361379999999997</c:v>
                </c:pt>
                <c:pt idx="5409">
                  <c:v>87.336039999999997</c:v>
                </c:pt>
                <c:pt idx="5410">
                  <c:v>87.311250000000001</c:v>
                </c:pt>
                <c:pt idx="5411">
                  <c:v>87.287270000000007</c:v>
                </c:pt>
                <c:pt idx="5412">
                  <c:v>87.264009999999999</c:v>
                </c:pt>
                <c:pt idx="5413">
                  <c:v>87.241190000000003</c:v>
                </c:pt>
                <c:pt idx="5414">
                  <c:v>87.218580000000003</c:v>
                </c:pt>
                <c:pt idx="5415">
                  <c:v>87.19605</c:v>
                </c:pt>
                <c:pt idx="5416">
                  <c:v>87.173770000000005</c:v>
                </c:pt>
                <c:pt idx="5417">
                  <c:v>87.152010000000004</c:v>
                </c:pt>
                <c:pt idx="5418">
                  <c:v>87.131</c:v>
                </c:pt>
                <c:pt idx="5419">
                  <c:v>87.110730000000004</c:v>
                </c:pt>
                <c:pt idx="5420">
                  <c:v>87.090969999999999</c:v>
                </c:pt>
                <c:pt idx="5421">
                  <c:v>87.071079999999995</c:v>
                </c:pt>
                <c:pt idx="5422">
                  <c:v>87.050669999999997</c:v>
                </c:pt>
                <c:pt idx="5423">
                  <c:v>87.029529999999994</c:v>
                </c:pt>
                <c:pt idx="5424">
                  <c:v>87.007779999999997</c:v>
                </c:pt>
                <c:pt idx="5425">
                  <c:v>86.985929999999996</c:v>
                </c:pt>
                <c:pt idx="5426">
                  <c:v>86.964449999999999</c:v>
                </c:pt>
                <c:pt idx="5427">
                  <c:v>86.943619999999996</c:v>
                </c:pt>
                <c:pt idx="5428">
                  <c:v>86.923410000000004</c:v>
                </c:pt>
                <c:pt idx="5429">
                  <c:v>86.903490000000005</c:v>
                </c:pt>
                <c:pt idx="5430">
                  <c:v>86.883619999999993</c:v>
                </c:pt>
                <c:pt idx="5431">
                  <c:v>86.863699999999994</c:v>
                </c:pt>
                <c:pt idx="5432">
                  <c:v>86.843990000000005</c:v>
                </c:pt>
                <c:pt idx="5433">
                  <c:v>86.824839999999995</c:v>
                </c:pt>
                <c:pt idx="5434">
                  <c:v>86.806650000000005</c:v>
                </c:pt>
                <c:pt idx="5435">
                  <c:v>86.789420000000007</c:v>
                </c:pt>
                <c:pt idx="5436">
                  <c:v>86.772829999999999</c:v>
                </c:pt>
                <c:pt idx="5437">
                  <c:v>86.756159999999994</c:v>
                </c:pt>
                <c:pt idx="5438">
                  <c:v>86.738849999999999</c:v>
                </c:pt>
                <c:pt idx="5439">
                  <c:v>86.720569999999995</c:v>
                </c:pt>
                <c:pt idx="5440">
                  <c:v>86.701499999999996</c:v>
                </c:pt>
                <c:pt idx="5441">
                  <c:v>86.682109999999994</c:v>
                </c:pt>
                <c:pt idx="5442">
                  <c:v>86.663020000000003</c:v>
                </c:pt>
                <c:pt idx="5443">
                  <c:v>86.644469999999998</c:v>
                </c:pt>
                <c:pt idx="5444">
                  <c:v>86.626459999999994</c:v>
                </c:pt>
                <c:pt idx="5445">
                  <c:v>86.608500000000006</c:v>
                </c:pt>
                <c:pt idx="5446">
                  <c:v>86.590100000000007</c:v>
                </c:pt>
                <c:pt idx="5447">
                  <c:v>86.570970000000003</c:v>
                </c:pt>
                <c:pt idx="5448">
                  <c:v>86.551280000000006</c:v>
                </c:pt>
                <c:pt idx="5449">
                  <c:v>86.531490000000005</c:v>
                </c:pt>
                <c:pt idx="5450">
                  <c:v>86.512219999999999</c:v>
                </c:pt>
                <c:pt idx="5451">
                  <c:v>86.493780000000001</c:v>
                </c:pt>
                <c:pt idx="5452">
                  <c:v>86.476200000000006</c:v>
                </c:pt>
                <c:pt idx="5453">
                  <c:v>86.459069999999997</c:v>
                </c:pt>
                <c:pt idx="5454">
                  <c:v>86.442019999999999</c:v>
                </c:pt>
                <c:pt idx="5455">
                  <c:v>86.424769999999995</c:v>
                </c:pt>
                <c:pt idx="5456">
                  <c:v>86.407399999999996</c:v>
                </c:pt>
                <c:pt idx="5457">
                  <c:v>86.390240000000006</c:v>
                </c:pt>
                <c:pt idx="5458">
                  <c:v>86.373760000000004</c:v>
                </c:pt>
                <c:pt idx="5459">
                  <c:v>86.358029999999999</c:v>
                </c:pt>
                <c:pt idx="5460">
                  <c:v>86.342879999999994</c:v>
                </c:pt>
                <c:pt idx="5461">
                  <c:v>86.327740000000006</c:v>
                </c:pt>
                <c:pt idx="5462">
                  <c:v>86.312119999999993</c:v>
                </c:pt>
                <c:pt idx="5463">
                  <c:v>86.295630000000003</c:v>
                </c:pt>
                <c:pt idx="5464">
                  <c:v>86.278509999999997</c:v>
                </c:pt>
                <c:pt idx="5465">
                  <c:v>86.261210000000005</c:v>
                </c:pt>
                <c:pt idx="5466">
                  <c:v>86.244399999999999</c:v>
                </c:pt>
                <c:pt idx="5467">
                  <c:v>86.228570000000005</c:v>
                </c:pt>
                <c:pt idx="5468">
                  <c:v>86.213790000000003</c:v>
                </c:pt>
                <c:pt idx="5469">
                  <c:v>86.199780000000004</c:v>
                </c:pt>
                <c:pt idx="5470">
                  <c:v>86.186189999999996</c:v>
                </c:pt>
                <c:pt idx="5471">
                  <c:v>86.172659999999993</c:v>
                </c:pt>
                <c:pt idx="5472">
                  <c:v>86.159229999999994</c:v>
                </c:pt>
                <c:pt idx="5473">
                  <c:v>86.146069999999995</c:v>
                </c:pt>
                <c:pt idx="5474">
                  <c:v>86.13355</c:v>
                </c:pt>
                <c:pt idx="5475">
                  <c:v>86.121729999999999</c:v>
                </c:pt>
                <c:pt idx="5476">
                  <c:v>86.110370000000003</c:v>
                </c:pt>
                <c:pt idx="5477">
                  <c:v>86.098929999999996</c:v>
                </c:pt>
                <c:pt idx="5478">
                  <c:v>86.086849999999998</c:v>
                </c:pt>
                <c:pt idx="5479">
                  <c:v>86.073779999999999</c:v>
                </c:pt>
                <c:pt idx="5480">
                  <c:v>86.059820000000002</c:v>
                </c:pt>
                <c:pt idx="5481">
                  <c:v>86.045330000000007</c:v>
                </c:pt>
                <c:pt idx="5482">
                  <c:v>86.030869999999993</c:v>
                </c:pt>
                <c:pt idx="5483">
                  <c:v>86.016850000000005</c:v>
                </c:pt>
                <c:pt idx="5484">
                  <c:v>86.003399999999999</c:v>
                </c:pt>
                <c:pt idx="5485">
                  <c:v>85.99033</c:v>
                </c:pt>
                <c:pt idx="5486">
                  <c:v>85.977369999999993</c:v>
                </c:pt>
                <c:pt idx="5487">
                  <c:v>85.964280000000002</c:v>
                </c:pt>
                <c:pt idx="5488">
                  <c:v>85.951030000000003</c:v>
                </c:pt>
                <c:pt idx="5489">
                  <c:v>85.937839999999994</c:v>
                </c:pt>
                <c:pt idx="5490">
                  <c:v>85.924819999999997</c:v>
                </c:pt>
                <c:pt idx="5491">
                  <c:v>85.912019999999998</c:v>
                </c:pt>
                <c:pt idx="5492">
                  <c:v>85.899259999999998</c:v>
                </c:pt>
                <c:pt idx="5493">
                  <c:v>85.886139999999997</c:v>
                </c:pt>
                <c:pt idx="5494">
                  <c:v>85.872489999999999</c:v>
                </c:pt>
                <c:pt idx="5495">
                  <c:v>85.858270000000005</c:v>
                </c:pt>
                <c:pt idx="5496">
                  <c:v>85.843969999999999</c:v>
                </c:pt>
                <c:pt idx="5497">
                  <c:v>85.830119999999994</c:v>
                </c:pt>
                <c:pt idx="5498">
                  <c:v>85.81729</c:v>
                </c:pt>
                <c:pt idx="5499">
                  <c:v>85.805689999999998</c:v>
                </c:pt>
                <c:pt idx="5500">
                  <c:v>85.795119999999997</c:v>
                </c:pt>
                <c:pt idx="5501">
                  <c:v>85.785079999999994</c:v>
                </c:pt>
                <c:pt idx="5502">
                  <c:v>85.775019999999998</c:v>
                </c:pt>
                <c:pt idx="5503">
                  <c:v>85.764629999999997</c:v>
                </c:pt>
                <c:pt idx="5504">
                  <c:v>85.754019999999997</c:v>
                </c:pt>
                <c:pt idx="5505">
                  <c:v>85.743470000000002</c:v>
                </c:pt>
                <c:pt idx="5506">
                  <c:v>85.733400000000003</c:v>
                </c:pt>
                <c:pt idx="5507">
                  <c:v>85.723920000000007</c:v>
                </c:pt>
                <c:pt idx="5508">
                  <c:v>85.714910000000003</c:v>
                </c:pt>
                <c:pt idx="5509">
                  <c:v>85.705860000000001</c:v>
                </c:pt>
                <c:pt idx="5510">
                  <c:v>85.696340000000006</c:v>
                </c:pt>
                <c:pt idx="5511">
                  <c:v>85.686120000000003</c:v>
                </c:pt>
                <c:pt idx="5512">
                  <c:v>85.675290000000004</c:v>
                </c:pt>
                <c:pt idx="5513">
                  <c:v>85.664109999999994</c:v>
                </c:pt>
                <c:pt idx="5514">
                  <c:v>85.652929999999998</c:v>
                </c:pt>
                <c:pt idx="5515">
                  <c:v>85.641769999999994</c:v>
                </c:pt>
                <c:pt idx="5516">
                  <c:v>85.630439999999993</c:v>
                </c:pt>
                <c:pt idx="5517">
                  <c:v>85.61842</c:v>
                </c:pt>
                <c:pt idx="5518">
                  <c:v>85.605419999999995</c:v>
                </c:pt>
                <c:pt idx="5519">
                  <c:v>85.591430000000003</c:v>
                </c:pt>
                <c:pt idx="5520">
                  <c:v>85.57687</c:v>
                </c:pt>
                <c:pt idx="5521">
                  <c:v>85.562449999999998</c:v>
                </c:pt>
                <c:pt idx="5522">
                  <c:v>85.548810000000003</c:v>
                </c:pt>
                <c:pt idx="5523">
                  <c:v>85.536259999999999</c:v>
                </c:pt>
                <c:pt idx="5524">
                  <c:v>85.524569999999997</c:v>
                </c:pt>
                <c:pt idx="5525">
                  <c:v>85.513189999999994</c:v>
                </c:pt>
                <c:pt idx="5526">
                  <c:v>85.501589999999993</c:v>
                </c:pt>
                <c:pt idx="5527">
                  <c:v>85.489360000000005</c:v>
                </c:pt>
                <c:pt idx="5528">
                  <c:v>85.476799999999997</c:v>
                </c:pt>
                <c:pt idx="5529">
                  <c:v>85.464179999999999</c:v>
                </c:pt>
                <c:pt idx="5530">
                  <c:v>85.452079999999995</c:v>
                </c:pt>
                <c:pt idx="5531">
                  <c:v>85.440629999999999</c:v>
                </c:pt>
                <c:pt idx="5532">
                  <c:v>85.429689999999994</c:v>
                </c:pt>
                <c:pt idx="5533">
                  <c:v>85.418719999999993</c:v>
                </c:pt>
                <c:pt idx="5534">
                  <c:v>85.407300000000006</c:v>
                </c:pt>
                <c:pt idx="5535">
                  <c:v>85.395179999999996</c:v>
                </c:pt>
                <c:pt idx="5536">
                  <c:v>85.382710000000003</c:v>
                </c:pt>
                <c:pt idx="5537">
                  <c:v>85.370360000000005</c:v>
                </c:pt>
                <c:pt idx="5538">
                  <c:v>85.358729999999994</c:v>
                </c:pt>
                <c:pt idx="5539">
                  <c:v>85.348079999999996</c:v>
                </c:pt>
                <c:pt idx="5540">
                  <c:v>85.338229999999996</c:v>
                </c:pt>
                <c:pt idx="5541">
                  <c:v>85.328699999999998</c:v>
                </c:pt>
                <c:pt idx="5542">
                  <c:v>85.319059999999993</c:v>
                </c:pt>
                <c:pt idx="5543">
                  <c:v>85.309010000000001</c:v>
                </c:pt>
                <c:pt idx="5544">
                  <c:v>85.298770000000005</c:v>
                </c:pt>
                <c:pt idx="5545">
                  <c:v>85.288740000000004</c:v>
                </c:pt>
                <c:pt idx="5546">
                  <c:v>85.279399999999995</c:v>
                </c:pt>
                <c:pt idx="5547">
                  <c:v>85.270830000000004</c:v>
                </c:pt>
                <c:pt idx="5548">
                  <c:v>85.262730000000005</c:v>
                </c:pt>
                <c:pt idx="5549">
                  <c:v>85.254360000000005</c:v>
                </c:pt>
                <c:pt idx="5550">
                  <c:v>85.24503</c:v>
                </c:pt>
                <c:pt idx="5551">
                  <c:v>85.234340000000003</c:v>
                </c:pt>
                <c:pt idx="5552">
                  <c:v>85.222309999999993</c:v>
                </c:pt>
                <c:pt idx="5553">
                  <c:v>85.209419999999994</c:v>
                </c:pt>
                <c:pt idx="5554">
                  <c:v>85.196290000000005</c:v>
                </c:pt>
                <c:pt idx="5555">
                  <c:v>85.183400000000006</c:v>
                </c:pt>
                <c:pt idx="5556">
                  <c:v>85.17089</c:v>
                </c:pt>
                <c:pt idx="5557">
                  <c:v>85.158640000000005</c:v>
                </c:pt>
                <c:pt idx="5558">
                  <c:v>85.146420000000006</c:v>
                </c:pt>
                <c:pt idx="5559">
                  <c:v>85.134180000000001</c:v>
                </c:pt>
                <c:pt idx="5560">
                  <c:v>85.122200000000007</c:v>
                </c:pt>
                <c:pt idx="5561">
                  <c:v>85.110860000000002</c:v>
                </c:pt>
                <c:pt idx="5562">
                  <c:v>85.1006</c:v>
                </c:pt>
                <c:pt idx="5563">
                  <c:v>85.091419999999999</c:v>
                </c:pt>
                <c:pt idx="5564">
                  <c:v>85.083110000000005</c:v>
                </c:pt>
                <c:pt idx="5565">
                  <c:v>85.075119999999998</c:v>
                </c:pt>
                <c:pt idx="5566">
                  <c:v>85.067019999999999</c:v>
                </c:pt>
                <c:pt idx="5567">
                  <c:v>85.058610000000002</c:v>
                </c:pt>
                <c:pt idx="5568">
                  <c:v>85.050049999999999</c:v>
                </c:pt>
                <c:pt idx="5569">
                  <c:v>85.041740000000004</c:v>
                </c:pt>
                <c:pt idx="5570">
                  <c:v>85.034080000000003</c:v>
                </c:pt>
                <c:pt idx="5571">
                  <c:v>85.027060000000006</c:v>
                </c:pt>
                <c:pt idx="5572">
                  <c:v>85.020250000000004</c:v>
                </c:pt>
                <c:pt idx="5573">
                  <c:v>85.012979999999999</c:v>
                </c:pt>
                <c:pt idx="5574">
                  <c:v>85.004630000000006</c:v>
                </c:pt>
                <c:pt idx="5575">
                  <c:v>84.995059999999995</c:v>
                </c:pt>
                <c:pt idx="5576">
                  <c:v>84.984629999999996</c:v>
                </c:pt>
                <c:pt idx="5577">
                  <c:v>84.974010000000007</c:v>
                </c:pt>
                <c:pt idx="5578">
                  <c:v>84.963989999999995</c:v>
                </c:pt>
                <c:pt idx="5579">
                  <c:v>84.954800000000006</c:v>
                </c:pt>
                <c:pt idx="5580">
                  <c:v>84.946349999999995</c:v>
                </c:pt>
                <c:pt idx="5581">
                  <c:v>84.938109999999995</c:v>
                </c:pt>
                <c:pt idx="5582">
                  <c:v>84.929670000000002</c:v>
                </c:pt>
                <c:pt idx="5583">
                  <c:v>84.920789999999997</c:v>
                </c:pt>
                <c:pt idx="5584">
                  <c:v>84.911680000000004</c:v>
                </c:pt>
                <c:pt idx="5585">
                  <c:v>84.902789999999996</c:v>
                </c:pt>
                <c:pt idx="5586">
                  <c:v>84.894580000000005</c:v>
                </c:pt>
                <c:pt idx="5587">
                  <c:v>84.887159999999994</c:v>
                </c:pt>
                <c:pt idx="5588">
                  <c:v>84.880240000000001</c:v>
                </c:pt>
                <c:pt idx="5589">
                  <c:v>84.873360000000005</c:v>
                </c:pt>
                <c:pt idx="5590">
                  <c:v>84.866</c:v>
                </c:pt>
                <c:pt idx="5591">
                  <c:v>84.858090000000004</c:v>
                </c:pt>
                <c:pt idx="5592">
                  <c:v>84.850049999999996</c:v>
                </c:pt>
                <c:pt idx="5593">
                  <c:v>84.842439999999996</c:v>
                </c:pt>
                <c:pt idx="5594">
                  <c:v>84.83587</c:v>
                </c:pt>
                <c:pt idx="5595">
                  <c:v>84.830600000000004</c:v>
                </c:pt>
                <c:pt idx="5596">
                  <c:v>84.826400000000007</c:v>
                </c:pt>
                <c:pt idx="5597">
                  <c:v>84.822659999999999</c:v>
                </c:pt>
                <c:pt idx="5598">
                  <c:v>84.818860000000001</c:v>
                </c:pt>
                <c:pt idx="5599">
                  <c:v>84.814670000000007</c:v>
                </c:pt>
                <c:pt idx="5600">
                  <c:v>84.810289999999995</c:v>
                </c:pt>
                <c:pt idx="5601">
                  <c:v>84.806190000000001</c:v>
                </c:pt>
                <c:pt idx="5602">
                  <c:v>84.80283</c:v>
                </c:pt>
                <c:pt idx="5603">
                  <c:v>84.800449999999998</c:v>
                </c:pt>
                <c:pt idx="5604">
                  <c:v>84.798820000000006</c:v>
                </c:pt>
                <c:pt idx="5605">
                  <c:v>84.797460000000001</c:v>
                </c:pt>
                <c:pt idx="5606">
                  <c:v>84.795969999999997</c:v>
                </c:pt>
                <c:pt idx="5607">
                  <c:v>84.794200000000004</c:v>
                </c:pt>
                <c:pt idx="5608">
                  <c:v>84.792320000000004</c:v>
                </c:pt>
                <c:pt idx="5609">
                  <c:v>84.790779999999998</c:v>
                </c:pt>
                <c:pt idx="5610">
                  <c:v>84.79</c:v>
                </c:pt>
                <c:pt idx="5611">
                  <c:v>84.790049999999994</c:v>
                </c:pt>
                <c:pt idx="5612">
                  <c:v>84.790710000000004</c:v>
                </c:pt>
                <c:pt idx="5613">
                  <c:v>84.791510000000002</c:v>
                </c:pt>
                <c:pt idx="5614">
                  <c:v>84.792180000000002</c:v>
                </c:pt>
                <c:pt idx="5615">
                  <c:v>84.792779999999993</c:v>
                </c:pt>
                <c:pt idx="5616">
                  <c:v>84.793850000000006</c:v>
                </c:pt>
                <c:pt idx="5617">
                  <c:v>84.796099999999996</c:v>
                </c:pt>
                <c:pt idx="5618">
                  <c:v>84.800030000000007</c:v>
                </c:pt>
                <c:pt idx="5619">
                  <c:v>84.80565</c:v>
                </c:pt>
                <c:pt idx="5620">
                  <c:v>84.812430000000006</c:v>
                </c:pt>
                <c:pt idx="5621">
                  <c:v>84.819590000000005</c:v>
                </c:pt>
                <c:pt idx="5622">
                  <c:v>84.826480000000004</c:v>
                </c:pt>
                <c:pt idx="5623">
                  <c:v>84.832819999999998</c:v>
                </c:pt>
                <c:pt idx="5624">
                  <c:v>84.838909999999998</c:v>
                </c:pt>
                <c:pt idx="5625">
                  <c:v>84.845370000000003</c:v>
                </c:pt>
                <c:pt idx="5626">
                  <c:v>84.852779999999996</c:v>
                </c:pt>
                <c:pt idx="5627">
                  <c:v>84.861339999999998</c:v>
                </c:pt>
                <c:pt idx="5628">
                  <c:v>84.870930000000001</c:v>
                </c:pt>
                <c:pt idx="5629">
                  <c:v>84.880939999999995</c:v>
                </c:pt>
                <c:pt idx="5630">
                  <c:v>84.890929999999997</c:v>
                </c:pt>
                <c:pt idx="5631">
                  <c:v>84.900790000000001</c:v>
                </c:pt>
                <c:pt idx="5632">
                  <c:v>84.910830000000004</c:v>
                </c:pt>
                <c:pt idx="5633">
                  <c:v>84.921589999999995</c:v>
                </c:pt>
                <c:pt idx="5634">
                  <c:v>84.93365</c:v>
                </c:pt>
                <c:pt idx="5635">
                  <c:v>84.947040000000001</c:v>
                </c:pt>
                <c:pt idx="5636">
                  <c:v>84.961389999999994</c:v>
                </c:pt>
                <c:pt idx="5637">
                  <c:v>84.975930000000005</c:v>
                </c:pt>
                <c:pt idx="5638">
                  <c:v>84.990080000000006</c:v>
                </c:pt>
                <c:pt idx="5639">
                  <c:v>85.003720000000001</c:v>
                </c:pt>
                <c:pt idx="5640">
                  <c:v>85.017300000000006</c:v>
                </c:pt>
                <c:pt idx="5641">
                  <c:v>85.031549999999996</c:v>
                </c:pt>
                <c:pt idx="5642">
                  <c:v>85.047210000000007</c:v>
                </c:pt>
                <c:pt idx="5643">
                  <c:v>85.064480000000003</c:v>
                </c:pt>
                <c:pt idx="5644">
                  <c:v>85.082949999999997</c:v>
                </c:pt>
                <c:pt idx="5645">
                  <c:v>85.101799999999997</c:v>
                </c:pt>
                <c:pt idx="5646">
                  <c:v>85.120289999999997</c:v>
                </c:pt>
                <c:pt idx="5647">
                  <c:v>85.137820000000005</c:v>
                </c:pt>
                <c:pt idx="5648">
                  <c:v>85.15455</c:v>
                </c:pt>
                <c:pt idx="5649">
                  <c:v>85.170879999999997</c:v>
                </c:pt>
                <c:pt idx="5650">
                  <c:v>85.1875</c:v>
                </c:pt>
                <c:pt idx="5651">
                  <c:v>85.204769999999996</c:v>
                </c:pt>
                <c:pt idx="5652">
                  <c:v>85.222719999999995</c:v>
                </c:pt>
                <c:pt idx="5653">
                  <c:v>85.241</c:v>
                </c:pt>
                <c:pt idx="5654">
                  <c:v>85.259320000000002</c:v>
                </c:pt>
                <c:pt idx="5655">
                  <c:v>85.277529999999999</c:v>
                </c:pt>
                <c:pt idx="5656">
                  <c:v>85.295910000000006</c:v>
                </c:pt>
                <c:pt idx="5657">
                  <c:v>85.314790000000002</c:v>
                </c:pt>
                <c:pt idx="5658">
                  <c:v>85.334559999999996</c:v>
                </c:pt>
                <c:pt idx="5659">
                  <c:v>85.355310000000003</c:v>
                </c:pt>
                <c:pt idx="5660">
                  <c:v>85.376679999999993</c:v>
                </c:pt>
                <c:pt idx="5661">
                  <c:v>85.398179999999996</c:v>
                </c:pt>
                <c:pt idx="5662">
                  <c:v>85.419430000000006</c:v>
                </c:pt>
                <c:pt idx="5663">
                  <c:v>85.440389999999994</c:v>
                </c:pt>
                <c:pt idx="5664">
                  <c:v>85.461429999999993</c:v>
                </c:pt>
                <c:pt idx="5665">
                  <c:v>85.483109999999996</c:v>
                </c:pt>
                <c:pt idx="5666">
                  <c:v>85.505849999999995</c:v>
                </c:pt>
                <c:pt idx="5667">
                  <c:v>85.529529999999994</c:v>
                </c:pt>
                <c:pt idx="5668">
                  <c:v>85.553629999999998</c:v>
                </c:pt>
                <c:pt idx="5669">
                  <c:v>85.577259999999995</c:v>
                </c:pt>
                <c:pt idx="5670">
                  <c:v>85.599720000000005</c:v>
                </c:pt>
                <c:pt idx="5671">
                  <c:v>85.620699999999999</c:v>
                </c:pt>
                <c:pt idx="5672">
                  <c:v>85.640429999999995</c:v>
                </c:pt>
                <c:pt idx="5673">
                  <c:v>85.659469999999999</c:v>
                </c:pt>
                <c:pt idx="5674">
                  <c:v>85.678359999999998</c:v>
                </c:pt>
                <c:pt idx="5675">
                  <c:v>85.697270000000003</c:v>
                </c:pt>
                <c:pt idx="5676">
                  <c:v>85.71602</c:v>
                </c:pt>
                <c:pt idx="5677">
                  <c:v>85.73415</c:v>
                </c:pt>
                <c:pt idx="5678">
                  <c:v>85.751480000000001</c:v>
                </c:pt>
                <c:pt idx="5679">
                  <c:v>85.768169999999998</c:v>
                </c:pt>
                <c:pt idx="5680">
                  <c:v>85.785049999999998</c:v>
                </c:pt>
                <c:pt idx="5681">
                  <c:v>85.803150000000002</c:v>
                </c:pt>
                <c:pt idx="5682">
                  <c:v>85.823340000000002</c:v>
                </c:pt>
                <c:pt idx="5683">
                  <c:v>85.845929999999996</c:v>
                </c:pt>
                <c:pt idx="5684">
                  <c:v>85.870480000000001</c:v>
                </c:pt>
                <c:pt idx="5685">
                  <c:v>85.895880000000005</c:v>
                </c:pt>
                <c:pt idx="5686">
                  <c:v>85.920969999999997</c:v>
                </c:pt>
                <c:pt idx="5687">
                  <c:v>85.944779999999994</c:v>
                </c:pt>
                <c:pt idx="5688">
                  <c:v>85.966800000000006</c:v>
                </c:pt>
                <c:pt idx="5689">
                  <c:v>85.987219999999994</c:v>
                </c:pt>
                <c:pt idx="5690">
                  <c:v>86.006450000000001</c:v>
                </c:pt>
                <c:pt idx="5691">
                  <c:v>86.024950000000004</c:v>
                </c:pt>
                <c:pt idx="5692">
                  <c:v>86.043180000000007</c:v>
                </c:pt>
                <c:pt idx="5693">
                  <c:v>86.061030000000002</c:v>
                </c:pt>
                <c:pt idx="5694">
                  <c:v>86.078580000000002</c:v>
                </c:pt>
                <c:pt idx="5695">
                  <c:v>86.095659999999995</c:v>
                </c:pt>
                <c:pt idx="5696">
                  <c:v>86.112340000000003</c:v>
                </c:pt>
                <c:pt idx="5697">
                  <c:v>86.128929999999997</c:v>
                </c:pt>
                <c:pt idx="5698">
                  <c:v>86.145610000000005</c:v>
                </c:pt>
                <c:pt idx="5699">
                  <c:v>86.162509999999997</c:v>
                </c:pt>
                <c:pt idx="5700">
                  <c:v>86.179599999999994</c:v>
                </c:pt>
                <c:pt idx="5701">
                  <c:v>86.196560000000005</c:v>
                </c:pt>
                <c:pt idx="5702">
                  <c:v>86.213449999999995</c:v>
                </c:pt>
                <c:pt idx="5703">
                  <c:v>86.230350000000001</c:v>
                </c:pt>
                <c:pt idx="5704">
                  <c:v>86.247699999999995</c:v>
                </c:pt>
                <c:pt idx="5705">
                  <c:v>86.265960000000007</c:v>
                </c:pt>
                <c:pt idx="5706">
                  <c:v>86.285409999999999</c:v>
                </c:pt>
                <c:pt idx="5707">
                  <c:v>86.305809999999994</c:v>
                </c:pt>
                <c:pt idx="5708">
                  <c:v>86.326719999999995</c:v>
                </c:pt>
                <c:pt idx="5709">
                  <c:v>86.347309999999993</c:v>
                </c:pt>
                <c:pt idx="5710">
                  <c:v>86.36703</c:v>
                </c:pt>
                <c:pt idx="5711">
                  <c:v>86.385720000000006</c:v>
                </c:pt>
                <c:pt idx="5712">
                  <c:v>86.403790000000001</c:v>
                </c:pt>
                <c:pt idx="5713">
                  <c:v>86.421809999999994</c:v>
                </c:pt>
                <c:pt idx="5714">
                  <c:v>86.440370000000001</c:v>
                </c:pt>
                <c:pt idx="5715">
                  <c:v>86.45966</c:v>
                </c:pt>
                <c:pt idx="5716">
                  <c:v>86.479389999999995</c:v>
                </c:pt>
                <c:pt idx="5717">
                  <c:v>86.499039999999994</c:v>
                </c:pt>
                <c:pt idx="5718">
                  <c:v>86.518199999999993</c:v>
                </c:pt>
                <c:pt idx="5719">
                  <c:v>86.536779999999993</c:v>
                </c:pt>
                <c:pt idx="5720">
                  <c:v>86.555179999999993</c:v>
                </c:pt>
                <c:pt idx="5721">
                  <c:v>86.573830000000001</c:v>
                </c:pt>
                <c:pt idx="5722">
                  <c:v>86.593220000000002</c:v>
                </c:pt>
                <c:pt idx="5723">
                  <c:v>86.61318</c:v>
                </c:pt>
                <c:pt idx="5724">
                  <c:v>86.633279999999999</c:v>
                </c:pt>
                <c:pt idx="5725">
                  <c:v>86.652720000000002</c:v>
                </c:pt>
                <c:pt idx="5726">
                  <c:v>86.670829999999995</c:v>
                </c:pt>
                <c:pt idx="5727">
                  <c:v>86.687749999999994</c:v>
                </c:pt>
                <c:pt idx="5728">
                  <c:v>86.704089999999994</c:v>
                </c:pt>
                <c:pt idx="5729">
                  <c:v>86.720650000000006</c:v>
                </c:pt>
                <c:pt idx="5730">
                  <c:v>86.738240000000005</c:v>
                </c:pt>
                <c:pt idx="5731">
                  <c:v>86.757140000000007</c:v>
                </c:pt>
                <c:pt idx="5732">
                  <c:v>86.777150000000006</c:v>
                </c:pt>
                <c:pt idx="5733">
                  <c:v>86.79768</c:v>
                </c:pt>
                <c:pt idx="5734">
                  <c:v>86.818219999999997</c:v>
                </c:pt>
                <c:pt idx="5735">
                  <c:v>86.838489999999993</c:v>
                </c:pt>
                <c:pt idx="5736">
                  <c:v>86.858699999999999</c:v>
                </c:pt>
                <c:pt idx="5737">
                  <c:v>86.879130000000004</c:v>
                </c:pt>
                <c:pt idx="5738">
                  <c:v>86.900049999999993</c:v>
                </c:pt>
                <c:pt idx="5739">
                  <c:v>86.921400000000006</c:v>
                </c:pt>
                <c:pt idx="5740">
                  <c:v>86.942939999999993</c:v>
                </c:pt>
                <c:pt idx="5741">
                  <c:v>86.964160000000007</c:v>
                </c:pt>
                <c:pt idx="5742">
                  <c:v>86.984920000000002</c:v>
                </c:pt>
                <c:pt idx="5743">
                  <c:v>87.005300000000005</c:v>
                </c:pt>
                <c:pt idx="5744">
                  <c:v>87.025580000000005</c:v>
                </c:pt>
                <c:pt idx="5745">
                  <c:v>87.046170000000004</c:v>
                </c:pt>
                <c:pt idx="5746">
                  <c:v>87.067149999999998</c:v>
                </c:pt>
                <c:pt idx="5747">
                  <c:v>87.088130000000007</c:v>
                </c:pt>
                <c:pt idx="5748">
                  <c:v>87.108519999999999</c:v>
                </c:pt>
                <c:pt idx="5749">
                  <c:v>87.127470000000002</c:v>
                </c:pt>
                <c:pt idx="5750">
                  <c:v>87.144800000000004</c:v>
                </c:pt>
                <c:pt idx="5751">
                  <c:v>87.160700000000006</c:v>
                </c:pt>
                <c:pt idx="5752">
                  <c:v>87.176079999999999</c:v>
                </c:pt>
                <c:pt idx="5753">
                  <c:v>87.191909999999993</c:v>
                </c:pt>
                <c:pt idx="5754">
                  <c:v>87.208920000000006</c:v>
                </c:pt>
                <c:pt idx="5755">
                  <c:v>87.227230000000006</c:v>
                </c:pt>
                <c:pt idx="5756">
                  <c:v>87.24633</c:v>
                </c:pt>
                <c:pt idx="5757">
                  <c:v>87.265330000000006</c:v>
                </c:pt>
                <c:pt idx="5758">
                  <c:v>87.283580000000001</c:v>
                </c:pt>
                <c:pt idx="5759">
                  <c:v>87.300799999999995</c:v>
                </c:pt>
                <c:pt idx="5760">
                  <c:v>87.317430000000002</c:v>
                </c:pt>
                <c:pt idx="5761">
                  <c:v>87.334130000000002</c:v>
                </c:pt>
                <c:pt idx="5762">
                  <c:v>87.351680000000002</c:v>
                </c:pt>
                <c:pt idx="5763">
                  <c:v>87.370480000000001</c:v>
                </c:pt>
                <c:pt idx="5764">
                  <c:v>87.390469999999993</c:v>
                </c:pt>
                <c:pt idx="5765">
                  <c:v>87.411119999999997</c:v>
                </c:pt>
                <c:pt idx="5766">
                  <c:v>87.431950000000001</c:v>
                </c:pt>
                <c:pt idx="5767">
                  <c:v>87.452579999999998</c:v>
                </c:pt>
                <c:pt idx="5768">
                  <c:v>87.473110000000005</c:v>
                </c:pt>
                <c:pt idx="5769">
                  <c:v>87.493669999999995</c:v>
                </c:pt>
                <c:pt idx="5770">
                  <c:v>87.514409999999998</c:v>
                </c:pt>
                <c:pt idx="5771">
                  <c:v>87.535259999999994</c:v>
                </c:pt>
                <c:pt idx="5772">
                  <c:v>87.555819999999997</c:v>
                </c:pt>
                <c:pt idx="5773">
                  <c:v>87.575680000000006</c:v>
                </c:pt>
                <c:pt idx="5774">
                  <c:v>87.594729999999998</c:v>
                </c:pt>
                <c:pt idx="5775">
                  <c:v>87.61327</c:v>
                </c:pt>
                <c:pt idx="5776">
                  <c:v>87.632040000000003</c:v>
                </c:pt>
                <c:pt idx="5777">
                  <c:v>87.651859999999999</c:v>
                </c:pt>
                <c:pt idx="5778">
                  <c:v>87.673330000000007</c:v>
                </c:pt>
                <c:pt idx="5779">
                  <c:v>87.696529999999996</c:v>
                </c:pt>
                <c:pt idx="5780">
                  <c:v>87.720960000000005</c:v>
                </c:pt>
                <c:pt idx="5781">
                  <c:v>87.745760000000004</c:v>
                </c:pt>
                <c:pt idx="5782">
                  <c:v>87.770340000000004</c:v>
                </c:pt>
                <c:pt idx="5783">
                  <c:v>87.794489999999996</c:v>
                </c:pt>
                <c:pt idx="5784">
                  <c:v>87.818629999999999</c:v>
                </c:pt>
                <c:pt idx="5785">
                  <c:v>87.843320000000006</c:v>
                </c:pt>
                <c:pt idx="5786">
                  <c:v>87.869169999999997</c:v>
                </c:pt>
                <c:pt idx="5787">
                  <c:v>87.896270000000001</c:v>
                </c:pt>
                <c:pt idx="5788">
                  <c:v>87.924310000000006</c:v>
                </c:pt>
                <c:pt idx="5789">
                  <c:v>87.952569999999994</c:v>
                </c:pt>
                <c:pt idx="5790">
                  <c:v>87.980419999999995</c:v>
                </c:pt>
                <c:pt idx="5791">
                  <c:v>88.007419999999996</c:v>
                </c:pt>
                <c:pt idx="5792">
                  <c:v>88.033450000000002</c:v>
                </c:pt>
                <c:pt idx="5793">
                  <c:v>88.058970000000002</c:v>
                </c:pt>
                <c:pt idx="5794">
                  <c:v>88.084419999999994</c:v>
                </c:pt>
                <c:pt idx="5795">
                  <c:v>88.110370000000003</c:v>
                </c:pt>
                <c:pt idx="5796">
                  <c:v>88.137289999999993</c:v>
                </c:pt>
                <c:pt idx="5797">
                  <c:v>88.165260000000004</c:v>
                </c:pt>
                <c:pt idx="5798">
                  <c:v>88.19462</c:v>
                </c:pt>
                <c:pt idx="5799">
                  <c:v>88.225229999999996</c:v>
                </c:pt>
                <c:pt idx="5800">
                  <c:v>88.256680000000003</c:v>
                </c:pt>
                <c:pt idx="5801">
                  <c:v>88.288290000000003</c:v>
                </c:pt>
                <c:pt idx="5802">
                  <c:v>88.318979999999996</c:v>
                </c:pt>
                <c:pt idx="5803">
                  <c:v>88.34769</c:v>
                </c:pt>
                <c:pt idx="5804">
                  <c:v>88.374020000000002</c:v>
                </c:pt>
                <c:pt idx="5805">
                  <c:v>88.397800000000004</c:v>
                </c:pt>
                <c:pt idx="5806">
                  <c:v>88.419759999999997</c:v>
                </c:pt>
                <c:pt idx="5807">
                  <c:v>88.440960000000004</c:v>
                </c:pt>
                <c:pt idx="5808">
                  <c:v>88.462620000000001</c:v>
                </c:pt>
                <c:pt idx="5809">
                  <c:v>88.485830000000007</c:v>
                </c:pt>
                <c:pt idx="5810">
                  <c:v>88.511070000000004</c:v>
                </c:pt>
                <c:pt idx="5811">
                  <c:v>88.538169999999994</c:v>
                </c:pt>
                <c:pt idx="5812">
                  <c:v>88.566410000000005</c:v>
                </c:pt>
                <c:pt idx="5813">
                  <c:v>88.594999999999999</c:v>
                </c:pt>
                <c:pt idx="5814">
                  <c:v>88.623379999999997</c:v>
                </c:pt>
                <c:pt idx="5815">
                  <c:v>88.651669999999996</c:v>
                </c:pt>
                <c:pt idx="5816">
                  <c:v>88.680459999999997</c:v>
                </c:pt>
                <c:pt idx="5817">
                  <c:v>88.710269999999994</c:v>
                </c:pt>
                <c:pt idx="5818">
                  <c:v>88.741399999999999</c:v>
                </c:pt>
                <c:pt idx="5819">
                  <c:v>88.773359999999997</c:v>
                </c:pt>
                <c:pt idx="5820">
                  <c:v>88.805210000000002</c:v>
                </c:pt>
                <c:pt idx="5821">
                  <c:v>88.835949999999997</c:v>
                </c:pt>
                <c:pt idx="5822">
                  <c:v>88.86497</c:v>
                </c:pt>
                <c:pt idx="5823">
                  <c:v>88.892470000000003</c:v>
                </c:pt>
                <c:pt idx="5824">
                  <c:v>88.919319999999999</c:v>
                </c:pt>
                <c:pt idx="5825">
                  <c:v>88.946700000000007</c:v>
                </c:pt>
                <c:pt idx="5826">
                  <c:v>88.975729999999999</c:v>
                </c:pt>
                <c:pt idx="5827">
                  <c:v>89.006900000000002</c:v>
                </c:pt>
                <c:pt idx="5828">
                  <c:v>89.04025</c:v>
                </c:pt>
                <c:pt idx="5829">
                  <c:v>89.075050000000005</c:v>
                </c:pt>
                <c:pt idx="5830">
                  <c:v>89.110619999999997</c:v>
                </c:pt>
                <c:pt idx="5831">
                  <c:v>89.146289999999993</c:v>
                </c:pt>
                <c:pt idx="5832">
                  <c:v>89.181749999999994</c:v>
                </c:pt>
                <c:pt idx="5833">
                  <c:v>89.216679999999997</c:v>
                </c:pt>
                <c:pt idx="5834">
                  <c:v>89.250929999999997</c:v>
                </c:pt>
                <c:pt idx="5835">
                  <c:v>89.284149999999997</c:v>
                </c:pt>
                <c:pt idx="5836">
                  <c:v>89.316180000000003</c:v>
                </c:pt>
                <c:pt idx="5837">
                  <c:v>89.347009999999997</c:v>
                </c:pt>
                <c:pt idx="5838">
                  <c:v>89.377139999999997</c:v>
                </c:pt>
                <c:pt idx="5839">
                  <c:v>89.407359999999997</c:v>
                </c:pt>
                <c:pt idx="5840">
                  <c:v>89.438609999999997</c:v>
                </c:pt>
                <c:pt idx="5841">
                  <c:v>89.471440000000001</c:v>
                </c:pt>
                <c:pt idx="5842">
                  <c:v>89.505880000000005</c:v>
                </c:pt>
                <c:pt idx="5843">
                  <c:v>89.541420000000002</c:v>
                </c:pt>
                <c:pt idx="5844">
                  <c:v>89.57714</c:v>
                </c:pt>
                <c:pt idx="5845">
                  <c:v>89.612300000000005</c:v>
                </c:pt>
                <c:pt idx="5846">
                  <c:v>89.646770000000004</c:v>
                </c:pt>
                <c:pt idx="5847">
                  <c:v>89.680930000000004</c:v>
                </c:pt>
                <c:pt idx="5848">
                  <c:v>89.715670000000003</c:v>
                </c:pt>
                <c:pt idx="5849">
                  <c:v>89.751649999999998</c:v>
                </c:pt>
                <c:pt idx="5850">
                  <c:v>89.789169999999999</c:v>
                </c:pt>
                <c:pt idx="5851">
                  <c:v>89.827839999999995</c:v>
                </c:pt>
                <c:pt idx="5852">
                  <c:v>89.866900000000001</c:v>
                </c:pt>
                <c:pt idx="5853">
                  <c:v>89.905500000000004</c:v>
                </c:pt>
                <c:pt idx="5854">
                  <c:v>89.943349999999995</c:v>
                </c:pt>
                <c:pt idx="5855">
                  <c:v>89.980689999999996</c:v>
                </c:pt>
                <c:pt idx="5856">
                  <c:v>90.018299999999996</c:v>
                </c:pt>
                <c:pt idx="5857">
                  <c:v>90.056790000000007</c:v>
                </c:pt>
                <c:pt idx="5858">
                  <c:v>90.096369999999993</c:v>
                </c:pt>
                <c:pt idx="5859">
                  <c:v>90.136449999999996</c:v>
                </c:pt>
                <c:pt idx="5860">
                  <c:v>90.175960000000003</c:v>
                </c:pt>
                <c:pt idx="5861">
                  <c:v>90.213809999999995</c:v>
                </c:pt>
                <c:pt idx="5862">
                  <c:v>90.249510000000001</c:v>
                </c:pt>
                <c:pt idx="5863">
                  <c:v>90.283429999999996</c:v>
                </c:pt>
                <c:pt idx="5864">
                  <c:v>90.316699999999997</c:v>
                </c:pt>
                <c:pt idx="5865">
                  <c:v>90.350589999999997</c:v>
                </c:pt>
                <c:pt idx="5866">
                  <c:v>90.386250000000004</c:v>
                </c:pt>
                <c:pt idx="5867">
                  <c:v>90.424099999999996</c:v>
                </c:pt>
                <c:pt idx="5868">
                  <c:v>90.463970000000003</c:v>
                </c:pt>
                <c:pt idx="5869">
                  <c:v>90.505309999999994</c:v>
                </c:pt>
                <c:pt idx="5870">
                  <c:v>90.547560000000004</c:v>
                </c:pt>
                <c:pt idx="5871">
                  <c:v>90.590389999999999</c:v>
                </c:pt>
                <c:pt idx="5872">
                  <c:v>90.633719999999997</c:v>
                </c:pt>
                <c:pt idx="5873">
                  <c:v>90.677189999999996</c:v>
                </c:pt>
                <c:pt idx="5874">
                  <c:v>90.720200000000006</c:v>
                </c:pt>
                <c:pt idx="5875">
                  <c:v>90.761769999999999</c:v>
                </c:pt>
                <c:pt idx="5876">
                  <c:v>90.80104</c:v>
                </c:pt>
                <c:pt idx="5877">
                  <c:v>90.837400000000002</c:v>
                </c:pt>
                <c:pt idx="5878">
                  <c:v>90.871250000000003</c:v>
                </c:pt>
                <c:pt idx="5879">
                  <c:v>90.903559999999999</c:v>
                </c:pt>
                <c:pt idx="5880">
                  <c:v>90.935699999999997</c:v>
                </c:pt>
                <c:pt idx="5881">
                  <c:v>90.969049999999996</c:v>
                </c:pt>
                <c:pt idx="5882">
                  <c:v>91.004220000000004</c:v>
                </c:pt>
                <c:pt idx="5883">
                  <c:v>91.041240000000002</c:v>
                </c:pt>
                <c:pt idx="5884">
                  <c:v>91.079279999999997</c:v>
                </c:pt>
                <c:pt idx="5885">
                  <c:v>91.117130000000003</c:v>
                </c:pt>
                <c:pt idx="5886">
                  <c:v>91.153829999999999</c:v>
                </c:pt>
                <c:pt idx="5887">
                  <c:v>91.188990000000004</c:v>
                </c:pt>
                <c:pt idx="5888">
                  <c:v>91.22296</c:v>
                </c:pt>
                <c:pt idx="5889">
                  <c:v>91.256379999999993</c:v>
                </c:pt>
                <c:pt idx="5890">
                  <c:v>91.290080000000003</c:v>
                </c:pt>
                <c:pt idx="5891">
                  <c:v>91.324259999999995</c:v>
                </c:pt>
                <c:pt idx="5892">
                  <c:v>91.358869999999996</c:v>
                </c:pt>
                <c:pt idx="5893">
                  <c:v>91.393619999999999</c:v>
                </c:pt>
                <c:pt idx="5894">
                  <c:v>91.428430000000006</c:v>
                </c:pt>
                <c:pt idx="5895">
                  <c:v>91.463620000000006</c:v>
                </c:pt>
                <c:pt idx="5896">
                  <c:v>91.499880000000005</c:v>
                </c:pt>
                <c:pt idx="5897">
                  <c:v>91.537670000000006</c:v>
                </c:pt>
                <c:pt idx="5898">
                  <c:v>91.577240000000003</c:v>
                </c:pt>
                <c:pt idx="5899">
                  <c:v>91.617990000000006</c:v>
                </c:pt>
                <c:pt idx="5900">
                  <c:v>91.658910000000006</c:v>
                </c:pt>
                <c:pt idx="5901">
                  <c:v>91.698849999999993</c:v>
                </c:pt>
                <c:pt idx="5902">
                  <c:v>91.737049999999996</c:v>
                </c:pt>
                <c:pt idx="5903">
                  <c:v>91.773229999999998</c:v>
                </c:pt>
                <c:pt idx="5904">
                  <c:v>91.807869999999994</c:v>
                </c:pt>
                <c:pt idx="5905">
                  <c:v>91.841579999999993</c:v>
                </c:pt>
                <c:pt idx="5906">
                  <c:v>91.874979999999994</c:v>
                </c:pt>
                <c:pt idx="5907">
                  <c:v>91.908460000000005</c:v>
                </c:pt>
                <c:pt idx="5908">
                  <c:v>91.942340000000002</c:v>
                </c:pt>
                <c:pt idx="5909">
                  <c:v>91.976789999999994</c:v>
                </c:pt>
                <c:pt idx="5910">
                  <c:v>92.012469999999993</c:v>
                </c:pt>
                <c:pt idx="5911">
                  <c:v>92.050039999999996</c:v>
                </c:pt>
                <c:pt idx="5912">
                  <c:v>92.090310000000002</c:v>
                </c:pt>
                <c:pt idx="5913">
                  <c:v>92.133610000000004</c:v>
                </c:pt>
                <c:pt idx="5914">
                  <c:v>92.179860000000005</c:v>
                </c:pt>
                <c:pt idx="5915">
                  <c:v>92.227649999999997</c:v>
                </c:pt>
                <c:pt idx="5916">
                  <c:v>92.274829999999994</c:v>
                </c:pt>
                <c:pt idx="5917">
                  <c:v>92.319209999999998</c:v>
                </c:pt>
                <c:pt idx="5918">
                  <c:v>92.359070000000003</c:v>
                </c:pt>
                <c:pt idx="5919">
                  <c:v>92.39425</c:v>
                </c:pt>
                <c:pt idx="5920">
                  <c:v>92.426119999999997</c:v>
                </c:pt>
                <c:pt idx="5921">
                  <c:v>92.456180000000003</c:v>
                </c:pt>
                <c:pt idx="5922">
                  <c:v>92.485969999999995</c:v>
                </c:pt>
                <c:pt idx="5923">
                  <c:v>92.516199999999998</c:v>
                </c:pt>
                <c:pt idx="5924">
                  <c:v>92.546959999999999</c:v>
                </c:pt>
                <c:pt idx="5925">
                  <c:v>92.578310000000002</c:v>
                </c:pt>
                <c:pt idx="5926">
                  <c:v>92.610690000000005</c:v>
                </c:pt>
                <c:pt idx="5927">
                  <c:v>92.644549999999995</c:v>
                </c:pt>
                <c:pt idx="5928">
                  <c:v>92.680449999999993</c:v>
                </c:pt>
                <c:pt idx="5929">
                  <c:v>92.718469999999996</c:v>
                </c:pt>
                <c:pt idx="5930">
                  <c:v>92.757999999999996</c:v>
                </c:pt>
                <c:pt idx="5931">
                  <c:v>92.797830000000005</c:v>
                </c:pt>
                <c:pt idx="5932">
                  <c:v>92.836529999999996</c:v>
                </c:pt>
                <c:pt idx="5933">
                  <c:v>92.872979999999998</c:v>
                </c:pt>
                <c:pt idx="5934">
                  <c:v>92.907030000000006</c:v>
                </c:pt>
                <c:pt idx="5935">
                  <c:v>92.939359999999994</c:v>
                </c:pt>
                <c:pt idx="5936">
                  <c:v>92.971199999999996</c:v>
                </c:pt>
                <c:pt idx="5937">
                  <c:v>93.003529999999998</c:v>
                </c:pt>
                <c:pt idx="5938">
                  <c:v>93.036959999999993</c:v>
                </c:pt>
                <c:pt idx="5939">
                  <c:v>93.071160000000006</c:v>
                </c:pt>
                <c:pt idx="5940">
                  <c:v>93.105419999999995</c:v>
                </c:pt>
                <c:pt idx="5941">
                  <c:v>93.139049999999997</c:v>
                </c:pt>
                <c:pt idx="5942">
                  <c:v>93.171989999999994</c:v>
                </c:pt>
                <c:pt idx="5943">
                  <c:v>93.204729999999998</c:v>
                </c:pt>
                <c:pt idx="5944">
                  <c:v>93.238370000000003</c:v>
                </c:pt>
                <c:pt idx="5945">
                  <c:v>93.273790000000005</c:v>
                </c:pt>
                <c:pt idx="5946">
                  <c:v>93.311430000000001</c:v>
                </c:pt>
                <c:pt idx="5947">
                  <c:v>93.350830000000002</c:v>
                </c:pt>
                <c:pt idx="5948">
                  <c:v>93.390829999999994</c:v>
                </c:pt>
                <c:pt idx="5949">
                  <c:v>93.430099999999996</c:v>
                </c:pt>
                <c:pt idx="5950">
                  <c:v>93.467830000000006</c:v>
                </c:pt>
                <c:pt idx="5951">
                  <c:v>93.504040000000003</c:v>
                </c:pt>
                <c:pt idx="5952">
                  <c:v>93.539689999999993</c:v>
                </c:pt>
                <c:pt idx="5953">
                  <c:v>93.576049999999995</c:v>
                </c:pt>
                <c:pt idx="5954">
                  <c:v>93.614189999999994</c:v>
                </c:pt>
                <c:pt idx="5955">
                  <c:v>93.654660000000007</c:v>
                </c:pt>
                <c:pt idx="5956">
                  <c:v>93.697220000000002</c:v>
                </c:pt>
                <c:pt idx="5957">
                  <c:v>93.740970000000004</c:v>
                </c:pt>
                <c:pt idx="5958">
                  <c:v>93.785079999999994</c:v>
                </c:pt>
                <c:pt idx="5959">
                  <c:v>93.828320000000005</c:v>
                </c:pt>
                <c:pt idx="5960">
                  <c:v>93.869910000000004</c:v>
                </c:pt>
                <c:pt idx="5961">
                  <c:v>93.909670000000006</c:v>
                </c:pt>
                <c:pt idx="5962">
                  <c:v>93.947450000000003</c:v>
                </c:pt>
                <c:pt idx="5963">
                  <c:v>93.983689999999996</c:v>
                </c:pt>
                <c:pt idx="5964">
                  <c:v>94.019019999999998</c:v>
                </c:pt>
                <c:pt idx="5965">
                  <c:v>94.053669999999997</c:v>
                </c:pt>
                <c:pt idx="5966">
                  <c:v>94.088070000000002</c:v>
                </c:pt>
                <c:pt idx="5967">
                  <c:v>94.122349999999997</c:v>
                </c:pt>
                <c:pt idx="5968">
                  <c:v>94.156440000000003</c:v>
                </c:pt>
                <c:pt idx="5969">
                  <c:v>94.190150000000003</c:v>
                </c:pt>
                <c:pt idx="5970">
                  <c:v>94.223079999999996</c:v>
                </c:pt>
                <c:pt idx="5971">
                  <c:v>94.2547</c:v>
                </c:pt>
                <c:pt idx="5972">
                  <c:v>94.284840000000003</c:v>
                </c:pt>
                <c:pt idx="5973">
                  <c:v>94.313329999999993</c:v>
                </c:pt>
                <c:pt idx="5974">
                  <c:v>94.340670000000003</c:v>
                </c:pt>
                <c:pt idx="5975">
                  <c:v>94.367410000000007</c:v>
                </c:pt>
                <c:pt idx="5976">
                  <c:v>94.394210000000001</c:v>
                </c:pt>
                <c:pt idx="5977">
                  <c:v>94.421710000000004</c:v>
                </c:pt>
                <c:pt idx="5978">
                  <c:v>94.450130000000001</c:v>
                </c:pt>
                <c:pt idx="5979">
                  <c:v>94.47963</c:v>
                </c:pt>
                <c:pt idx="5980">
                  <c:v>94.510450000000006</c:v>
                </c:pt>
                <c:pt idx="5981">
                  <c:v>94.542760000000001</c:v>
                </c:pt>
                <c:pt idx="5982">
                  <c:v>94.577129999999997</c:v>
                </c:pt>
                <c:pt idx="5983">
                  <c:v>94.613849999999999</c:v>
                </c:pt>
                <c:pt idx="5984">
                  <c:v>94.652799999999999</c:v>
                </c:pt>
                <c:pt idx="5985">
                  <c:v>94.693219999999997</c:v>
                </c:pt>
                <c:pt idx="5986">
                  <c:v>94.73348</c:v>
                </c:pt>
                <c:pt idx="5987">
                  <c:v>94.771720000000002</c:v>
                </c:pt>
                <c:pt idx="5988">
                  <c:v>94.806430000000006</c:v>
                </c:pt>
                <c:pt idx="5989">
                  <c:v>94.837029999999999</c:v>
                </c:pt>
                <c:pt idx="5990">
                  <c:v>94.864249999999998</c:v>
                </c:pt>
                <c:pt idx="5991">
                  <c:v>94.889629999999997</c:v>
                </c:pt>
                <c:pt idx="5992">
                  <c:v>94.915139999999994</c:v>
                </c:pt>
                <c:pt idx="5993">
                  <c:v>94.942499999999995</c:v>
                </c:pt>
                <c:pt idx="5994">
                  <c:v>94.972629999999995</c:v>
                </c:pt>
                <c:pt idx="5995">
                  <c:v>95.005759999999995</c:v>
                </c:pt>
                <c:pt idx="5996">
                  <c:v>95.041589999999999</c:v>
                </c:pt>
                <c:pt idx="5997">
                  <c:v>95.079509999999999</c:v>
                </c:pt>
                <c:pt idx="5998">
                  <c:v>95.11909</c:v>
                </c:pt>
                <c:pt idx="5999">
                  <c:v>95.160200000000003</c:v>
                </c:pt>
                <c:pt idx="6000">
                  <c:v>95.202699999999993</c:v>
                </c:pt>
                <c:pt idx="6001">
                  <c:v>95.246350000000007</c:v>
                </c:pt>
                <c:pt idx="6002">
                  <c:v>95.290629999999993</c:v>
                </c:pt>
                <c:pt idx="6003">
                  <c:v>95.334230000000005</c:v>
                </c:pt>
                <c:pt idx="6004">
                  <c:v>95.375429999999994</c:v>
                </c:pt>
                <c:pt idx="6005">
                  <c:v>95.412899999999993</c:v>
                </c:pt>
                <c:pt idx="6006">
                  <c:v>95.446010000000001</c:v>
                </c:pt>
                <c:pt idx="6007">
                  <c:v>95.475160000000002</c:v>
                </c:pt>
                <c:pt idx="6008">
                  <c:v>95.501559999999998</c:v>
                </c:pt>
                <c:pt idx="6009">
                  <c:v>95.526179999999997</c:v>
                </c:pt>
                <c:pt idx="6010">
                  <c:v>95.549549999999996</c:v>
                </c:pt>
                <c:pt idx="6011">
                  <c:v>95.572130000000001</c:v>
                </c:pt>
                <c:pt idx="6012">
                  <c:v>95.594459999999998</c:v>
                </c:pt>
                <c:pt idx="6013">
                  <c:v>95.617189999999994</c:v>
                </c:pt>
                <c:pt idx="6014">
                  <c:v>95.641800000000003</c:v>
                </c:pt>
                <c:pt idx="6015">
                  <c:v>95.669460000000001</c:v>
                </c:pt>
                <c:pt idx="6016">
                  <c:v>95.701009999999997</c:v>
                </c:pt>
                <c:pt idx="6017">
                  <c:v>95.736639999999994</c:v>
                </c:pt>
                <c:pt idx="6018">
                  <c:v>95.775260000000003</c:v>
                </c:pt>
                <c:pt idx="6019">
                  <c:v>95.81438</c:v>
                </c:pt>
                <c:pt idx="6020">
                  <c:v>95.851140000000001</c:v>
                </c:pt>
                <c:pt idx="6021">
                  <c:v>95.883300000000006</c:v>
                </c:pt>
                <c:pt idx="6022">
                  <c:v>95.910380000000004</c:v>
                </c:pt>
                <c:pt idx="6023">
                  <c:v>95.933570000000003</c:v>
                </c:pt>
                <c:pt idx="6024">
                  <c:v>95.955179999999999</c:v>
                </c:pt>
                <c:pt idx="6025">
                  <c:v>95.977109999999996</c:v>
                </c:pt>
                <c:pt idx="6026">
                  <c:v>96.000709999999998</c:v>
                </c:pt>
                <c:pt idx="6027">
                  <c:v>96.026179999999997</c:v>
                </c:pt>
                <c:pt idx="6028">
                  <c:v>96.053169999999994</c:v>
                </c:pt>
                <c:pt idx="6029">
                  <c:v>96.081149999999994</c:v>
                </c:pt>
                <c:pt idx="6030">
                  <c:v>96.109920000000002</c:v>
                </c:pt>
                <c:pt idx="6031">
                  <c:v>96.139690000000002</c:v>
                </c:pt>
                <c:pt idx="6032">
                  <c:v>96.170990000000003</c:v>
                </c:pt>
                <c:pt idx="6033">
                  <c:v>96.203990000000005</c:v>
                </c:pt>
                <c:pt idx="6034">
                  <c:v>96.238630000000001</c:v>
                </c:pt>
                <c:pt idx="6035">
                  <c:v>96.274060000000006</c:v>
                </c:pt>
                <c:pt idx="6036">
                  <c:v>96.309139999999999</c:v>
                </c:pt>
                <c:pt idx="6037">
                  <c:v>96.342929999999996</c:v>
                </c:pt>
                <c:pt idx="6038">
                  <c:v>96.375140000000002</c:v>
                </c:pt>
                <c:pt idx="6039">
                  <c:v>96.406210000000002</c:v>
                </c:pt>
                <c:pt idx="6040">
                  <c:v>96.437169999999995</c:v>
                </c:pt>
                <c:pt idx="6041">
                  <c:v>96.468779999999995</c:v>
                </c:pt>
                <c:pt idx="6042">
                  <c:v>96.501369999999994</c:v>
                </c:pt>
                <c:pt idx="6043">
                  <c:v>96.534930000000003</c:v>
                </c:pt>
                <c:pt idx="6044">
                  <c:v>96.569559999999996</c:v>
                </c:pt>
                <c:pt idx="6045">
                  <c:v>96.605369999999994</c:v>
                </c:pt>
                <c:pt idx="6046">
                  <c:v>96.643699999999995</c:v>
                </c:pt>
                <c:pt idx="6047">
                  <c:v>96.684759999999997</c:v>
                </c:pt>
                <c:pt idx="6048">
                  <c:v>96.727230000000006</c:v>
                </c:pt>
                <c:pt idx="6049">
                  <c:v>96.768050000000002</c:v>
                </c:pt>
                <c:pt idx="6050">
                  <c:v>96.801959999999994</c:v>
                </c:pt>
                <c:pt idx="6051">
                  <c:v>96.825289999999995</c:v>
                </c:pt>
                <c:pt idx="6052">
                  <c:v>96.83869</c:v>
                </c:pt>
                <c:pt idx="6053">
                  <c:v>96.845789999999994</c:v>
                </c:pt>
                <c:pt idx="6054">
                  <c:v>96.851709999999997</c:v>
                </c:pt>
                <c:pt idx="6055">
                  <c:v>96.860020000000006</c:v>
                </c:pt>
                <c:pt idx="6056">
                  <c:v>96.872489999999999</c:v>
                </c:pt>
                <c:pt idx="6057">
                  <c:v>96.889099999999999</c:v>
                </c:pt>
                <c:pt idx="6058">
                  <c:v>96.909400000000005</c:v>
                </c:pt>
                <c:pt idx="6059">
                  <c:v>96.932239999999993</c:v>
                </c:pt>
                <c:pt idx="6060">
                  <c:v>96.956649999999996</c:v>
                </c:pt>
                <c:pt idx="6061">
                  <c:v>96.982110000000006</c:v>
                </c:pt>
                <c:pt idx="6062">
                  <c:v>97.008740000000003</c:v>
                </c:pt>
                <c:pt idx="6063">
                  <c:v>97.036839999999998</c:v>
                </c:pt>
                <c:pt idx="6064">
                  <c:v>97.066760000000002</c:v>
                </c:pt>
                <c:pt idx="6065">
                  <c:v>97.098230000000001</c:v>
                </c:pt>
                <c:pt idx="6066">
                  <c:v>97.130439999999993</c:v>
                </c:pt>
                <c:pt idx="6067">
                  <c:v>97.16216</c:v>
                </c:pt>
                <c:pt idx="6068">
                  <c:v>97.192329999999998</c:v>
                </c:pt>
                <c:pt idx="6069">
                  <c:v>97.220320000000001</c:v>
                </c:pt>
                <c:pt idx="6070">
                  <c:v>97.246459999999999</c:v>
                </c:pt>
                <c:pt idx="6071">
                  <c:v>97.271609999999995</c:v>
                </c:pt>
                <c:pt idx="6072">
                  <c:v>97.29692</c:v>
                </c:pt>
                <c:pt idx="6073">
                  <c:v>97.323049999999995</c:v>
                </c:pt>
                <c:pt idx="6074">
                  <c:v>97.350200000000001</c:v>
                </c:pt>
                <c:pt idx="6075">
                  <c:v>97.377570000000006</c:v>
                </c:pt>
                <c:pt idx="6076">
                  <c:v>97.404219999999995</c:v>
                </c:pt>
                <c:pt idx="6077">
                  <c:v>97.429469999999995</c:v>
                </c:pt>
                <c:pt idx="6078">
                  <c:v>97.453320000000005</c:v>
                </c:pt>
                <c:pt idx="6079">
                  <c:v>97.476609999999994</c:v>
                </c:pt>
                <c:pt idx="6080">
                  <c:v>97.500519999999995</c:v>
                </c:pt>
                <c:pt idx="6081">
                  <c:v>97.525480000000002</c:v>
                </c:pt>
                <c:pt idx="6082">
                  <c:v>97.551379999999995</c:v>
                </c:pt>
                <c:pt idx="6083">
                  <c:v>97.576970000000003</c:v>
                </c:pt>
                <c:pt idx="6084">
                  <c:v>97.600949999999997</c:v>
                </c:pt>
                <c:pt idx="6085">
                  <c:v>97.622450000000001</c:v>
                </c:pt>
                <c:pt idx="6086">
                  <c:v>97.641959999999997</c:v>
                </c:pt>
                <c:pt idx="6087">
                  <c:v>97.661090000000002</c:v>
                </c:pt>
                <c:pt idx="6088">
                  <c:v>97.682559999999995</c:v>
                </c:pt>
                <c:pt idx="6089">
                  <c:v>97.708889999999997</c:v>
                </c:pt>
                <c:pt idx="6090">
                  <c:v>97.741439999999997</c:v>
                </c:pt>
                <c:pt idx="6091">
                  <c:v>97.778239999999997</c:v>
                </c:pt>
                <c:pt idx="6092">
                  <c:v>97.814390000000003</c:v>
                </c:pt>
                <c:pt idx="6093">
                  <c:v>97.844059999999999</c:v>
                </c:pt>
                <c:pt idx="6094">
                  <c:v>97.864509999999996</c:v>
                </c:pt>
                <c:pt idx="6095">
                  <c:v>97.877769999999998</c:v>
                </c:pt>
                <c:pt idx="6096">
                  <c:v>97.888900000000007</c:v>
                </c:pt>
                <c:pt idx="6097">
                  <c:v>97.901560000000003</c:v>
                </c:pt>
                <c:pt idx="6098">
                  <c:v>97.917429999999996</c:v>
                </c:pt>
                <c:pt idx="6099">
                  <c:v>97.936120000000003</c:v>
                </c:pt>
                <c:pt idx="6100">
                  <c:v>97.956699999999998</c:v>
                </c:pt>
                <c:pt idx="6101">
                  <c:v>97.978579999999994</c:v>
                </c:pt>
                <c:pt idx="6102">
                  <c:v>98.002330000000001</c:v>
                </c:pt>
                <c:pt idx="6103">
                  <c:v>98.028499999999994</c:v>
                </c:pt>
                <c:pt idx="6104">
                  <c:v>98.057659999999998</c:v>
                </c:pt>
                <c:pt idx="6105">
                  <c:v>98.089569999999995</c:v>
                </c:pt>
                <c:pt idx="6106">
                  <c:v>98.122990000000001</c:v>
                </c:pt>
                <c:pt idx="6107">
                  <c:v>98.155540000000002</c:v>
                </c:pt>
                <c:pt idx="6108">
                  <c:v>98.185140000000004</c:v>
                </c:pt>
                <c:pt idx="6109">
                  <c:v>98.210489999999993</c:v>
                </c:pt>
                <c:pt idx="6110">
                  <c:v>98.231750000000005</c:v>
                </c:pt>
                <c:pt idx="6111">
                  <c:v>98.250630000000001</c:v>
                </c:pt>
                <c:pt idx="6112">
                  <c:v>98.269689999999997</c:v>
                </c:pt>
                <c:pt idx="6113">
                  <c:v>98.290499999999994</c:v>
                </c:pt>
                <c:pt idx="6114">
                  <c:v>98.314089999999993</c:v>
                </c:pt>
                <c:pt idx="6115">
                  <c:v>98.339870000000005</c:v>
                </c:pt>
                <c:pt idx="6116">
                  <c:v>98.366320000000002</c:v>
                </c:pt>
                <c:pt idx="6117">
                  <c:v>98.391890000000004</c:v>
                </c:pt>
                <c:pt idx="6118">
                  <c:v>98.415409999999994</c:v>
                </c:pt>
                <c:pt idx="6119">
                  <c:v>98.436040000000006</c:v>
                </c:pt>
                <c:pt idx="6120">
                  <c:v>98.453789999999998</c:v>
                </c:pt>
                <c:pt idx="6121">
                  <c:v>98.468779999999995</c:v>
                </c:pt>
                <c:pt idx="6122">
                  <c:v>98.481440000000006</c:v>
                </c:pt>
                <c:pt idx="6123">
                  <c:v>98.492289999999997</c:v>
                </c:pt>
                <c:pt idx="6124">
                  <c:v>98.502200000000002</c:v>
                </c:pt>
                <c:pt idx="6125">
                  <c:v>98.511979999999994</c:v>
                </c:pt>
                <c:pt idx="6126">
                  <c:v>98.522589999999994</c:v>
                </c:pt>
                <c:pt idx="6127">
                  <c:v>98.535030000000006</c:v>
                </c:pt>
                <c:pt idx="6128">
                  <c:v>98.550129999999996</c:v>
                </c:pt>
                <c:pt idx="6129">
                  <c:v>98.568160000000006</c:v>
                </c:pt>
                <c:pt idx="6130">
                  <c:v>98.589420000000004</c:v>
                </c:pt>
                <c:pt idx="6131">
                  <c:v>98.613200000000006</c:v>
                </c:pt>
                <c:pt idx="6132">
                  <c:v>98.638270000000006</c:v>
                </c:pt>
                <c:pt idx="6133">
                  <c:v>98.663610000000006</c:v>
                </c:pt>
                <c:pt idx="6134">
                  <c:v>98.68835</c:v>
                </c:pt>
                <c:pt idx="6135">
                  <c:v>98.712069999999997</c:v>
                </c:pt>
                <c:pt idx="6136">
                  <c:v>98.734989999999996</c:v>
                </c:pt>
                <c:pt idx="6137">
                  <c:v>98.757189999999994</c:v>
                </c:pt>
                <c:pt idx="6138">
                  <c:v>98.778450000000007</c:v>
                </c:pt>
                <c:pt idx="6139">
                  <c:v>98.798879999999997</c:v>
                </c:pt>
                <c:pt idx="6140">
                  <c:v>98.818820000000002</c:v>
                </c:pt>
                <c:pt idx="6141">
                  <c:v>98.838920000000002</c:v>
                </c:pt>
                <c:pt idx="6142">
                  <c:v>98.861249999999998</c:v>
                </c:pt>
                <c:pt idx="6143">
                  <c:v>98.887219999999999</c:v>
                </c:pt>
                <c:pt idx="6144">
                  <c:v>98.917299999999997</c:v>
                </c:pt>
                <c:pt idx="6145">
                  <c:v>98.950490000000002</c:v>
                </c:pt>
                <c:pt idx="6146">
                  <c:v>98.983419999999995</c:v>
                </c:pt>
                <c:pt idx="6147">
                  <c:v>99.011880000000005</c:v>
                </c:pt>
                <c:pt idx="6148">
                  <c:v>99.033199999999994</c:v>
                </c:pt>
                <c:pt idx="6149">
                  <c:v>99.046499999999995</c:v>
                </c:pt>
                <c:pt idx="6150">
                  <c:v>99.053420000000003</c:v>
                </c:pt>
                <c:pt idx="6151">
                  <c:v>99.056920000000005</c:v>
                </c:pt>
                <c:pt idx="6152">
                  <c:v>99.060220000000001</c:v>
                </c:pt>
                <c:pt idx="6153">
                  <c:v>99.065839999999994</c:v>
                </c:pt>
                <c:pt idx="6154">
                  <c:v>99.075710000000001</c:v>
                </c:pt>
                <c:pt idx="6155">
                  <c:v>99.089519999999993</c:v>
                </c:pt>
                <c:pt idx="6156">
                  <c:v>99.105130000000003</c:v>
                </c:pt>
                <c:pt idx="6157">
                  <c:v>99.119339999999994</c:v>
                </c:pt>
                <c:pt idx="6158">
                  <c:v>99.129360000000005</c:v>
                </c:pt>
                <c:pt idx="6159">
                  <c:v>99.134590000000003</c:v>
                </c:pt>
                <c:pt idx="6160">
                  <c:v>99.137200000000007</c:v>
                </c:pt>
                <c:pt idx="6161">
                  <c:v>99.140010000000004</c:v>
                </c:pt>
                <c:pt idx="6162">
                  <c:v>99.144739999999999</c:v>
                </c:pt>
                <c:pt idx="6163">
                  <c:v>99.15137</c:v>
                </c:pt>
                <c:pt idx="6164">
                  <c:v>99.158990000000003</c:v>
                </c:pt>
                <c:pt idx="6165">
                  <c:v>99.166539999999998</c:v>
                </c:pt>
                <c:pt idx="6166">
                  <c:v>99.174160000000001</c:v>
                </c:pt>
                <c:pt idx="6167">
                  <c:v>99.182550000000006</c:v>
                </c:pt>
                <c:pt idx="6168">
                  <c:v>99.192790000000002</c:v>
                </c:pt>
                <c:pt idx="6169">
                  <c:v>99.205349999999996</c:v>
                </c:pt>
                <c:pt idx="6170">
                  <c:v>99.219579999999993</c:v>
                </c:pt>
                <c:pt idx="6171">
                  <c:v>99.233760000000004</c:v>
                </c:pt>
                <c:pt idx="6172">
                  <c:v>99.245710000000003</c:v>
                </c:pt>
                <c:pt idx="6173">
                  <c:v>99.254199999999997</c:v>
                </c:pt>
                <c:pt idx="6174">
                  <c:v>99.260440000000003</c:v>
                </c:pt>
                <c:pt idx="6175">
                  <c:v>99.267769999999999</c:v>
                </c:pt>
                <c:pt idx="6176">
                  <c:v>99.280649999999994</c:v>
                </c:pt>
                <c:pt idx="6177">
                  <c:v>99.301130000000001</c:v>
                </c:pt>
                <c:pt idx="6178">
                  <c:v>99.325199999999995</c:v>
                </c:pt>
                <c:pt idx="6179">
                  <c:v>99.344999999999999</c:v>
                </c:pt>
                <c:pt idx="6180">
                  <c:v>99.357159999999993</c:v>
                </c:pt>
                <c:pt idx="6181">
                  <c:v>99.365359999999995</c:v>
                </c:pt>
                <c:pt idx="6182">
                  <c:v>99.374539999999996</c:v>
                </c:pt>
                <c:pt idx="6183">
                  <c:v>99.386369999999999</c:v>
                </c:pt>
                <c:pt idx="6184">
                  <c:v>99.399720000000002</c:v>
                </c:pt>
                <c:pt idx="6185">
                  <c:v>99.412899999999993</c:v>
                </c:pt>
                <c:pt idx="6186">
                  <c:v>99.425730000000001</c:v>
                </c:pt>
                <c:pt idx="6187">
                  <c:v>99.437970000000007</c:v>
                </c:pt>
                <c:pt idx="6188">
                  <c:v>99.4495</c:v>
                </c:pt>
                <c:pt idx="6189">
                  <c:v>99.460560000000001</c:v>
                </c:pt>
                <c:pt idx="6190">
                  <c:v>99.47099</c:v>
                </c:pt>
                <c:pt idx="6191">
                  <c:v>99.48124</c:v>
                </c:pt>
                <c:pt idx="6192">
                  <c:v>99.492109999999997</c:v>
                </c:pt>
                <c:pt idx="6193">
                  <c:v>99.503640000000004</c:v>
                </c:pt>
                <c:pt idx="6194">
                  <c:v>99.515820000000005</c:v>
                </c:pt>
                <c:pt idx="6195">
                  <c:v>99.527979999999999</c:v>
                </c:pt>
                <c:pt idx="6196">
                  <c:v>99.539379999999994</c:v>
                </c:pt>
                <c:pt idx="6197">
                  <c:v>99.549769999999995</c:v>
                </c:pt>
                <c:pt idx="6198">
                  <c:v>99.559359999999998</c:v>
                </c:pt>
                <c:pt idx="6199">
                  <c:v>99.568899999999999</c:v>
                </c:pt>
                <c:pt idx="6200">
                  <c:v>99.579499999999996</c:v>
                </c:pt>
                <c:pt idx="6201">
                  <c:v>99.591750000000005</c:v>
                </c:pt>
                <c:pt idx="6202">
                  <c:v>99.605869999999996</c:v>
                </c:pt>
                <c:pt idx="6203">
                  <c:v>99.621139999999997</c:v>
                </c:pt>
                <c:pt idx="6204">
                  <c:v>99.636499999999998</c:v>
                </c:pt>
                <c:pt idx="6205">
                  <c:v>99.650819999999996</c:v>
                </c:pt>
                <c:pt idx="6206">
                  <c:v>99.663290000000003</c:v>
                </c:pt>
                <c:pt idx="6207">
                  <c:v>99.67398</c:v>
                </c:pt>
                <c:pt idx="6208">
                  <c:v>99.683620000000005</c:v>
                </c:pt>
                <c:pt idx="6209">
                  <c:v>99.692890000000006</c:v>
                </c:pt>
                <c:pt idx="6210">
                  <c:v>99.702330000000003</c:v>
                </c:pt>
                <c:pt idx="6211">
                  <c:v>99.712299999999999</c:v>
                </c:pt>
                <c:pt idx="6212">
                  <c:v>99.723259999999996</c:v>
                </c:pt>
                <c:pt idx="6213">
                  <c:v>99.735979999999998</c:v>
                </c:pt>
                <c:pt idx="6214">
                  <c:v>99.75224</c:v>
                </c:pt>
                <c:pt idx="6215">
                  <c:v>99.773139999999998</c:v>
                </c:pt>
                <c:pt idx="6216">
                  <c:v>99.799000000000007</c:v>
                </c:pt>
                <c:pt idx="6217">
                  <c:v>99.828680000000006</c:v>
                </c:pt>
                <c:pt idx="6218">
                  <c:v>99.858699999999999</c:v>
                </c:pt>
                <c:pt idx="6219">
                  <c:v>99.884349999999998</c:v>
                </c:pt>
                <c:pt idx="6220">
                  <c:v>99.900679999999994</c:v>
                </c:pt>
                <c:pt idx="6221">
                  <c:v>99.903279999999995</c:v>
                </c:pt>
                <c:pt idx="6222">
                  <c:v>99.891949999999994</c:v>
                </c:pt>
                <c:pt idx="6223">
                  <c:v>99.871350000000007</c:v>
                </c:pt>
                <c:pt idx="6224">
                  <c:v>99.850229999999996</c:v>
                </c:pt>
                <c:pt idx="6225">
                  <c:v>99.836389999999994</c:v>
                </c:pt>
                <c:pt idx="6226">
                  <c:v>99.832440000000005</c:v>
                </c:pt>
                <c:pt idx="6227">
                  <c:v>99.836569999999995</c:v>
                </c:pt>
                <c:pt idx="6228">
                  <c:v>99.844759999999994</c:v>
                </c:pt>
                <c:pt idx="6229">
                  <c:v>99.853070000000002</c:v>
                </c:pt>
                <c:pt idx="6230">
                  <c:v>99.859499999999997</c:v>
                </c:pt>
                <c:pt idx="6231">
                  <c:v>99.863519999999994</c:v>
                </c:pt>
                <c:pt idx="6232">
                  <c:v>99.865790000000004</c:v>
                </c:pt>
                <c:pt idx="6233">
                  <c:v>99.867509999999996</c:v>
                </c:pt>
                <c:pt idx="6234">
                  <c:v>99.869190000000003</c:v>
                </c:pt>
                <c:pt idx="6235">
                  <c:v>99.870509999999996</c:v>
                </c:pt>
                <c:pt idx="6236">
                  <c:v>99.871579999999994</c:v>
                </c:pt>
                <c:pt idx="6237">
                  <c:v>99.873500000000007</c:v>
                </c:pt>
                <c:pt idx="6238">
                  <c:v>99.877669999999995</c:v>
                </c:pt>
                <c:pt idx="6239">
                  <c:v>99.884829999999994</c:v>
                </c:pt>
                <c:pt idx="6240">
                  <c:v>99.894419999999997</c:v>
                </c:pt>
                <c:pt idx="6241">
                  <c:v>99.904949999999999</c:v>
                </c:pt>
                <c:pt idx="6242">
                  <c:v>99.91489</c:v>
                </c:pt>
                <c:pt idx="6243">
                  <c:v>99.923000000000002</c:v>
                </c:pt>
                <c:pt idx="6244">
                  <c:v>99.928600000000003</c:v>
                </c:pt>
                <c:pt idx="6245">
                  <c:v>99.931960000000004</c:v>
                </c:pt>
                <c:pt idx="6246">
                  <c:v>99.934160000000006</c:v>
                </c:pt>
                <c:pt idx="6247">
                  <c:v>99.936660000000003</c:v>
                </c:pt>
                <c:pt idx="6248">
                  <c:v>99.940939999999998</c:v>
                </c:pt>
                <c:pt idx="6249">
                  <c:v>99.947800000000001</c:v>
                </c:pt>
                <c:pt idx="6250">
                  <c:v>99.9572</c:v>
                </c:pt>
                <c:pt idx="6251">
                  <c:v>99.968260000000001</c:v>
                </c:pt>
                <c:pt idx="6252">
                  <c:v>99.979799999999997</c:v>
                </c:pt>
                <c:pt idx="6253">
                  <c:v>99.990549999999999</c:v>
                </c:pt>
                <c:pt idx="6254">
                  <c:v>99.999840000000006</c:v>
                </c:pt>
                <c:pt idx="6255">
                  <c:v>100.0076</c:v>
                </c:pt>
                <c:pt idx="6256">
                  <c:v>100.01430000000001</c:v>
                </c:pt>
                <c:pt idx="6257">
                  <c:v>100.02079999999999</c:v>
                </c:pt>
                <c:pt idx="6258">
                  <c:v>100.02809999999999</c:v>
                </c:pt>
                <c:pt idx="6259">
                  <c:v>100.0367</c:v>
                </c:pt>
                <c:pt idx="6260">
                  <c:v>100.0471</c:v>
                </c:pt>
                <c:pt idx="6261">
                  <c:v>100.0585</c:v>
                </c:pt>
                <c:pt idx="6262">
                  <c:v>100.0693</c:v>
                </c:pt>
                <c:pt idx="6263">
                  <c:v>100.07599999999999</c:v>
                </c:pt>
                <c:pt idx="6264">
                  <c:v>100.07729999999999</c:v>
                </c:pt>
                <c:pt idx="6265">
                  <c:v>100.07559999999999</c:v>
                </c:pt>
                <c:pt idx="6266">
                  <c:v>100.0746</c:v>
                </c:pt>
                <c:pt idx="6267">
                  <c:v>100.07640000000001</c:v>
                </c:pt>
                <c:pt idx="6268">
                  <c:v>100.0797</c:v>
                </c:pt>
                <c:pt idx="6269">
                  <c:v>100.08</c:v>
                </c:pt>
                <c:pt idx="6270">
                  <c:v>100.0757</c:v>
                </c:pt>
                <c:pt idx="6271">
                  <c:v>100.0667</c:v>
                </c:pt>
                <c:pt idx="6272">
                  <c:v>100.0562</c:v>
                </c:pt>
                <c:pt idx="6273">
                  <c:v>100.0497</c:v>
                </c:pt>
                <c:pt idx="6274">
                  <c:v>100.05110000000001</c:v>
                </c:pt>
                <c:pt idx="6275">
                  <c:v>100.0594</c:v>
                </c:pt>
                <c:pt idx="6276">
                  <c:v>100.0716</c:v>
                </c:pt>
                <c:pt idx="6277">
                  <c:v>100.08710000000001</c:v>
                </c:pt>
                <c:pt idx="6278">
                  <c:v>100.10680000000001</c:v>
                </c:pt>
                <c:pt idx="6279">
                  <c:v>100.1293</c:v>
                </c:pt>
                <c:pt idx="6280">
                  <c:v>100.15089999999999</c:v>
                </c:pt>
                <c:pt idx="6281">
                  <c:v>100.1678</c:v>
                </c:pt>
                <c:pt idx="6282">
                  <c:v>100.1784</c:v>
                </c:pt>
                <c:pt idx="6283">
                  <c:v>100.18300000000001</c:v>
                </c:pt>
                <c:pt idx="6284">
                  <c:v>100.18300000000001</c:v>
                </c:pt>
                <c:pt idx="6285">
                  <c:v>100.1808</c:v>
                </c:pt>
                <c:pt idx="6286">
                  <c:v>100.1782</c:v>
                </c:pt>
                <c:pt idx="6287">
                  <c:v>100.17659999999999</c:v>
                </c:pt>
                <c:pt idx="6288">
                  <c:v>100.17659999999999</c:v>
                </c:pt>
                <c:pt idx="6289">
                  <c:v>100.1781</c:v>
                </c:pt>
                <c:pt idx="6290">
                  <c:v>100.181</c:v>
                </c:pt>
                <c:pt idx="6291">
                  <c:v>100.1853</c:v>
                </c:pt>
                <c:pt idx="6292">
                  <c:v>100.1908</c:v>
                </c:pt>
                <c:pt idx="6293">
                  <c:v>100.19670000000001</c:v>
                </c:pt>
                <c:pt idx="6294">
                  <c:v>100.20180000000001</c:v>
                </c:pt>
                <c:pt idx="6295">
                  <c:v>100.20480000000001</c:v>
                </c:pt>
                <c:pt idx="6296">
                  <c:v>100.205</c:v>
                </c:pt>
                <c:pt idx="6297">
                  <c:v>100.2025</c:v>
                </c:pt>
                <c:pt idx="6298">
                  <c:v>100.1994</c:v>
                </c:pt>
                <c:pt idx="6299">
                  <c:v>100.19889999999999</c:v>
                </c:pt>
                <c:pt idx="6300">
                  <c:v>100.20480000000001</c:v>
                </c:pt>
                <c:pt idx="6301">
                  <c:v>100.21980000000001</c:v>
                </c:pt>
                <c:pt idx="6302">
                  <c:v>100.2435</c:v>
                </c:pt>
                <c:pt idx="6303">
                  <c:v>100.27160000000001</c:v>
                </c:pt>
                <c:pt idx="6304">
                  <c:v>100.2978</c:v>
                </c:pt>
                <c:pt idx="6305">
                  <c:v>100.3156</c:v>
                </c:pt>
                <c:pt idx="6306">
                  <c:v>100.322</c:v>
                </c:pt>
                <c:pt idx="6307">
                  <c:v>100.3176</c:v>
                </c:pt>
                <c:pt idx="6308">
                  <c:v>100.3052</c:v>
                </c:pt>
                <c:pt idx="6309">
                  <c:v>100.28959999999999</c:v>
                </c:pt>
                <c:pt idx="6310">
                  <c:v>100.27460000000001</c:v>
                </c:pt>
                <c:pt idx="6311">
                  <c:v>100.2629</c:v>
                </c:pt>
                <c:pt idx="6312">
                  <c:v>100.25539999999999</c:v>
                </c:pt>
                <c:pt idx="6313">
                  <c:v>100.25109999999999</c:v>
                </c:pt>
                <c:pt idx="6314">
                  <c:v>100.2484</c:v>
                </c:pt>
                <c:pt idx="6315">
                  <c:v>100.2458</c:v>
                </c:pt>
                <c:pt idx="6316">
                  <c:v>100.2427</c:v>
                </c:pt>
                <c:pt idx="6317">
                  <c:v>100.23909999999999</c:v>
                </c:pt>
                <c:pt idx="6318">
                  <c:v>100.236</c:v>
                </c:pt>
                <c:pt idx="6319">
                  <c:v>100.2343</c:v>
                </c:pt>
                <c:pt idx="6320">
                  <c:v>100.2345</c:v>
                </c:pt>
                <c:pt idx="6321">
                  <c:v>100.2366</c:v>
                </c:pt>
                <c:pt idx="6322">
                  <c:v>100.23950000000001</c:v>
                </c:pt>
                <c:pt idx="6323">
                  <c:v>100.2423</c:v>
                </c:pt>
                <c:pt idx="6324">
                  <c:v>100.2444</c:v>
                </c:pt>
                <c:pt idx="6325">
                  <c:v>100.246</c:v>
                </c:pt>
                <c:pt idx="6326">
                  <c:v>100.2482</c:v>
                </c:pt>
                <c:pt idx="6327">
                  <c:v>100.25149999999999</c:v>
                </c:pt>
                <c:pt idx="6328">
                  <c:v>100.25579999999999</c:v>
                </c:pt>
                <c:pt idx="6329">
                  <c:v>100.2602</c:v>
                </c:pt>
                <c:pt idx="6330">
                  <c:v>100.2628</c:v>
                </c:pt>
                <c:pt idx="6331">
                  <c:v>100.26300000000001</c:v>
                </c:pt>
                <c:pt idx="6332">
                  <c:v>100.2621</c:v>
                </c:pt>
                <c:pt idx="6333">
                  <c:v>100.2617</c:v>
                </c:pt>
                <c:pt idx="6334">
                  <c:v>100.26349999999999</c:v>
                </c:pt>
                <c:pt idx="6335">
                  <c:v>100.268</c:v>
                </c:pt>
                <c:pt idx="6336">
                  <c:v>100.2744</c:v>
                </c:pt>
                <c:pt idx="6337">
                  <c:v>100.28149999999999</c:v>
                </c:pt>
                <c:pt idx="6338">
                  <c:v>100.2878</c:v>
                </c:pt>
                <c:pt idx="6339">
                  <c:v>100.2924</c:v>
                </c:pt>
                <c:pt idx="6340">
                  <c:v>100.29510000000001</c:v>
                </c:pt>
                <c:pt idx="6341">
                  <c:v>100.2966</c:v>
                </c:pt>
                <c:pt idx="6342">
                  <c:v>100.2989</c:v>
                </c:pt>
                <c:pt idx="6343">
                  <c:v>100.304</c:v>
                </c:pt>
                <c:pt idx="6344">
                  <c:v>100.3135</c:v>
                </c:pt>
                <c:pt idx="6345">
                  <c:v>100.32810000000001</c:v>
                </c:pt>
                <c:pt idx="6346">
                  <c:v>100.3464</c:v>
                </c:pt>
                <c:pt idx="6347">
                  <c:v>100.3646</c:v>
                </c:pt>
                <c:pt idx="6348">
                  <c:v>100.37739999999999</c:v>
                </c:pt>
                <c:pt idx="6349">
                  <c:v>100.3805</c:v>
                </c:pt>
                <c:pt idx="6350">
                  <c:v>100.373</c:v>
                </c:pt>
                <c:pt idx="6351">
                  <c:v>100.35980000000001</c:v>
                </c:pt>
                <c:pt idx="6352">
                  <c:v>100.348</c:v>
                </c:pt>
                <c:pt idx="6353">
                  <c:v>100.34229999999999</c:v>
                </c:pt>
                <c:pt idx="6354">
                  <c:v>100.3439</c:v>
                </c:pt>
                <c:pt idx="6355">
                  <c:v>100.3502</c:v>
                </c:pt>
                <c:pt idx="6356">
                  <c:v>100.3574</c:v>
                </c:pt>
                <c:pt idx="6357">
                  <c:v>100.3627</c:v>
                </c:pt>
                <c:pt idx="6358">
                  <c:v>100.3647</c:v>
                </c:pt>
                <c:pt idx="6359">
                  <c:v>100.36369999999999</c:v>
                </c:pt>
                <c:pt idx="6360">
                  <c:v>100.3613</c:v>
                </c:pt>
                <c:pt idx="6361">
                  <c:v>100.3591</c:v>
                </c:pt>
                <c:pt idx="6362">
                  <c:v>100.3583</c:v>
                </c:pt>
                <c:pt idx="6363">
                  <c:v>100.35850000000001</c:v>
                </c:pt>
                <c:pt idx="6364">
                  <c:v>100.3583</c:v>
                </c:pt>
                <c:pt idx="6365">
                  <c:v>100.3565</c:v>
                </c:pt>
                <c:pt idx="6366">
                  <c:v>100.3522</c:v>
                </c:pt>
                <c:pt idx="6367">
                  <c:v>100.3464</c:v>
                </c:pt>
                <c:pt idx="6368">
                  <c:v>100.3413</c:v>
                </c:pt>
                <c:pt idx="6369">
                  <c:v>100.339</c:v>
                </c:pt>
                <c:pt idx="6370">
                  <c:v>100.3413</c:v>
                </c:pt>
                <c:pt idx="6371">
                  <c:v>100.3479</c:v>
                </c:pt>
                <c:pt idx="6372">
                  <c:v>100.357</c:v>
                </c:pt>
                <c:pt idx="6373">
                  <c:v>100.3661</c:v>
                </c:pt>
                <c:pt idx="6374">
                  <c:v>100.3729</c:v>
                </c:pt>
                <c:pt idx="6375">
                  <c:v>100.3764</c:v>
                </c:pt>
                <c:pt idx="6376">
                  <c:v>100.3768</c:v>
                </c:pt>
                <c:pt idx="6377">
                  <c:v>100.3746</c:v>
                </c:pt>
                <c:pt idx="6378">
                  <c:v>100.37050000000001</c:v>
                </c:pt>
                <c:pt idx="6379">
                  <c:v>100.36450000000001</c:v>
                </c:pt>
                <c:pt idx="6380">
                  <c:v>100.35680000000001</c:v>
                </c:pt>
                <c:pt idx="6381">
                  <c:v>100.3479</c:v>
                </c:pt>
                <c:pt idx="6382">
                  <c:v>100.3391</c:v>
                </c:pt>
                <c:pt idx="6383">
                  <c:v>100.3319</c:v>
                </c:pt>
                <c:pt idx="6384">
                  <c:v>100.32769999999999</c:v>
                </c:pt>
                <c:pt idx="6385">
                  <c:v>100.3261</c:v>
                </c:pt>
                <c:pt idx="6386">
                  <c:v>100.32599999999999</c:v>
                </c:pt>
                <c:pt idx="6387">
                  <c:v>100.32599999999999</c:v>
                </c:pt>
                <c:pt idx="6388">
                  <c:v>100.3254</c:v>
                </c:pt>
                <c:pt idx="6389">
                  <c:v>100.3248</c:v>
                </c:pt>
                <c:pt idx="6390">
                  <c:v>100.3261</c:v>
                </c:pt>
                <c:pt idx="6391">
                  <c:v>100.3314</c:v>
                </c:pt>
                <c:pt idx="6392">
                  <c:v>100.3425</c:v>
                </c:pt>
                <c:pt idx="6393">
                  <c:v>100.3591</c:v>
                </c:pt>
                <c:pt idx="6394">
                  <c:v>100.3806</c:v>
                </c:pt>
                <c:pt idx="6395">
                  <c:v>100.404</c:v>
                </c:pt>
                <c:pt idx="6396">
                  <c:v>100.42610000000001</c:v>
                </c:pt>
                <c:pt idx="6397">
                  <c:v>100.4442</c:v>
                </c:pt>
                <c:pt idx="6398">
                  <c:v>100.45480000000001</c:v>
                </c:pt>
                <c:pt idx="6399">
                  <c:v>100.4563</c:v>
                </c:pt>
                <c:pt idx="6400">
                  <c:v>100.4494</c:v>
                </c:pt>
                <c:pt idx="6401">
                  <c:v>100.4372</c:v>
                </c:pt>
                <c:pt idx="6402">
                  <c:v>100.4258</c:v>
                </c:pt>
                <c:pt idx="6403">
                  <c:v>100.4195</c:v>
                </c:pt>
                <c:pt idx="6404">
                  <c:v>100.4198</c:v>
                </c:pt>
                <c:pt idx="6405">
                  <c:v>100.4254</c:v>
                </c:pt>
                <c:pt idx="6406">
                  <c:v>100.4344</c:v>
                </c:pt>
                <c:pt idx="6407">
                  <c:v>100.4451</c:v>
                </c:pt>
                <c:pt idx="6408">
                  <c:v>100.4559</c:v>
                </c:pt>
                <c:pt idx="6409">
                  <c:v>100.4649</c:v>
                </c:pt>
                <c:pt idx="6410">
                  <c:v>100.4684</c:v>
                </c:pt>
                <c:pt idx="6411">
                  <c:v>100.46299999999999</c:v>
                </c:pt>
                <c:pt idx="6412">
                  <c:v>100.4455</c:v>
                </c:pt>
                <c:pt idx="6413">
                  <c:v>100.4141</c:v>
                </c:pt>
                <c:pt idx="6414">
                  <c:v>100.3721</c:v>
                </c:pt>
                <c:pt idx="6415">
                  <c:v>100.32429999999999</c:v>
                </c:pt>
                <c:pt idx="6416">
                  <c:v>100.2795</c:v>
                </c:pt>
                <c:pt idx="6417">
                  <c:v>100.24939999999999</c:v>
                </c:pt>
                <c:pt idx="6418">
                  <c:v>100.242</c:v>
                </c:pt>
                <c:pt idx="6419">
                  <c:v>100.26</c:v>
                </c:pt>
                <c:pt idx="6420">
                  <c:v>100.2996</c:v>
                </c:pt>
                <c:pt idx="6421">
                  <c:v>100.3489</c:v>
                </c:pt>
                <c:pt idx="6422">
                  <c:v>100.39830000000001</c:v>
                </c:pt>
                <c:pt idx="6423">
                  <c:v>100.4395</c:v>
                </c:pt>
                <c:pt idx="6424">
                  <c:v>100.46850000000001</c:v>
                </c:pt>
                <c:pt idx="6425">
                  <c:v>100.4866</c:v>
                </c:pt>
                <c:pt idx="6426">
                  <c:v>100.4982</c:v>
                </c:pt>
                <c:pt idx="6427">
                  <c:v>100.5089</c:v>
                </c:pt>
                <c:pt idx="6428">
                  <c:v>100.5226</c:v>
                </c:pt>
                <c:pt idx="6429">
                  <c:v>100.538</c:v>
                </c:pt>
                <c:pt idx="6430">
                  <c:v>100.5496</c:v>
                </c:pt>
                <c:pt idx="6431">
                  <c:v>100.5491</c:v>
                </c:pt>
                <c:pt idx="6432">
                  <c:v>100.5324</c:v>
                </c:pt>
                <c:pt idx="6433">
                  <c:v>100.50279999999999</c:v>
                </c:pt>
                <c:pt idx="6434">
                  <c:v>100.4689</c:v>
                </c:pt>
                <c:pt idx="6435">
                  <c:v>100.44119999999999</c:v>
                </c:pt>
                <c:pt idx="6436">
                  <c:v>100.4263</c:v>
                </c:pt>
                <c:pt idx="6437">
                  <c:v>100.4248</c:v>
                </c:pt>
                <c:pt idx="6438">
                  <c:v>100.4336</c:v>
                </c:pt>
                <c:pt idx="6439">
                  <c:v>100.4474</c:v>
                </c:pt>
                <c:pt idx="6440">
                  <c:v>100.46120000000001</c:v>
                </c:pt>
                <c:pt idx="6441">
                  <c:v>100.47199999999999</c:v>
                </c:pt>
                <c:pt idx="6442">
                  <c:v>100.4787</c:v>
                </c:pt>
                <c:pt idx="6443">
                  <c:v>100.4817</c:v>
                </c:pt>
                <c:pt idx="6444">
                  <c:v>100.4824</c:v>
                </c:pt>
                <c:pt idx="6445">
                  <c:v>100.48180000000001</c:v>
                </c:pt>
                <c:pt idx="6446">
                  <c:v>100.48050000000001</c:v>
                </c:pt>
                <c:pt idx="6447">
                  <c:v>100.47799999999999</c:v>
                </c:pt>
                <c:pt idx="6448">
                  <c:v>100.473</c:v>
                </c:pt>
                <c:pt idx="6449">
                  <c:v>100.4648</c:v>
                </c:pt>
                <c:pt idx="6450">
                  <c:v>100.4533</c:v>
                </c:pt>
                <c:pt idx="6451">
                  <c:v>100.44070000000001</c:v>
                </c:pt>
                <c:pt idx="6452">
                  <c:v>100.4299</c:v>
                </c:pt>
                <c:pt idx="6453">
                  <c:v>100.423</c:v>
                </c:pt>
                <c:pt idx="6454">
                  <c:v>100.42059999999999</c:v>
                </c:pt>
                <c:pt idx="6455">
                  <c:v>100.4212</c:v>
                </c:pt>
                <c:pt idx="6456">
                  <c:v>100.4228</c:v>
                </c:pt>
                <c:pt idx="6457">
                  <c:v>100.42400000000001</c:v>
                </c:pt>
                <c:pt idx="6458">
                  <c:v>100.4248</c:v>
                </c:pt>
                <c:pt idx="6459">
                  <c:v>100.4259</c:v>
                </c:pt>
                <c:pt idx="6460">
                  <c:v>100.428</c:v>
                </c:pt>
                <c:pt idx="6461">
                  <c:v>100.4312</c:v>
                </c:pt>
                <c:pt idx="6462">
                  <c:v>100.4345</c:v>
                </c:pt>
                <c:pt idx="6463">
                  <c:v>100.4375</c:v>
                </c:pt>
                <c:pt idx="6464">
                  <c:v>100.43989999999999</c:v>
                </c:pt>
                <c:pt idx="6465">
                  <c:v>100.44119999999999</c:v>
                </c:pt>
                <c:pt idx="6466">
                  <c:v>100.4417</c:v>
                </c:pt>
                <c:pt idx="6467">
                  <c:v>100.4414</c:v>
                </c:pt>
                <c:pt idx="6468">
                  <c:v>100.4402</c:v>
                </c:pt>
                <c:pt idx="6469">
                  <c:v>100.438</c:v>
                </c:pt>
                <c:pt idx="6470">
                  <c:v>100.4341</c:v>
                </c:pt>
                <c:pt idx="6471">
                  <c:v>100.4277</c:v>
                </c:pt>
                <c:pt idx="6472">
                  <c:v>100.4192</c:v>
                </c:pt>
                <c:pt idx="6473">
                  <c:v>100.4096</c:v>
                </c:pt>
                <c:pt idx="6474">
                  <c:v>100.4007</c:v>
                </c:pt>
                <c:pt idx="6475">
                  <c:v>100.3933</c:v>
                </c:pt>
                <c:pt idx="6476">
                  <c:v>100.3879</c:v>
                </c:pt>
                <c:pt idx="6477">
                  <c:v>100.38420000000001</c:v>
                </c:pt>
                <c:pt idx="6478">
                  <c:v>100.3826</c:v>
                </c:pt>
                <c:pt idx="6479">
                  <c:v>100.3828</c:v>
                </c:pt>
                <c:pt idx="6480">
                  <c:v>100.38509999999999</c:v>
                </c:pt>
                <c:pt idx="6481">
                  <c:v>100.3892</c:v>
                </c:pt>
                <c:pt idx="6482">
                  <c:v>100.3948</c:v>
                </c:pt>
                <c:pt idx="6483">
                  <c:v>100.4012</c:v>
                </c:pt>
                <c:pt idx="6484">
                  <c:v>100.4079</c:v>
                </c:pt>
                <c:pt idx="6485">
                  <c:v>100.4144</c:v>
                </c:pt>
                <c:pt idx="6486">
                  <c:v>100.4208</c:v>
                </c:pt>
                <c:pt idx="6487">
                  <c:v>100.4267</c:v>
                </c:pt>
                <c:pt idx="6488">
                  <c:v>100.43170000000001</c:v>
                </c:pt>
                <c:pt idx="6489">
                  <c:v>100.4346</c:v>
                </c:pt>
                <c:pt idx="6490">
                  <c:v>100.43429999999999</c:v>
                </c:pt>
                <c:pt idx="6491">
                  <c:v>100.4302</c:v>
                </c:pt>
                <c:pt idx="6492">
                  <c:v>100.4241</c:v>
                </c:pt>
                <c:pt idx="6493">
                  <c:v>100.41840000000001</c:v>
                </c:pt>
                <c:pt idx="6494">
                  <c:v>100.4156</c:v>
                </c:pt>
                <c:pt idx="6495">
                  <c:v>100.41679999999999</c:v>
                </c:pt>
                <c:pt idx="6496">
                  <c:v>100.4213</c:v>
                </c:pt>
                <c:pt idx="6497">
                  <c:v>100.428</c:v>
                </c:pt>
                <c:pt idx="6498">
                  <c:v>100.4359</c:v>
                </c:pt>
                <c:pt idx="6499">
                  <c:v>100.444</c:v>
                </c:pt>
                <c:pt idx="6500">
                  <c:v>100.4511</c:v>
                </c:pt>
                <c:pt idx="6501">
                  <c:v>100.4559</c:v>
                </c:pt>
                <c:pt idx="6502">
                  <c:v>100.4573</c:v>
                </c:pt>
                <c:pt idx="6503">
                  <c:v>100.45489999999999</c:v>
                </c:pt>
                <c:pt idx="6504">
                  <c:v>100.4491</c:v>
                </c:pt>
                <c:pt idx="6505">
                  <c:v>100.44070000000001</c:v>
                </c:pt>
                <c:pt idx="6506">
                  <c:v>100.4306</c:v>
                </c:pt>
                <c:pt idx="6507">
                  <c:v>100.4195</c:v>
                </c:pt>
                <c:pt idx="6508">
                  <c:v>100.4084</c:v>
                </c:pt>
                <c:pt idx="6509">
                  <c:v>100.3981</c:v>
                </c:pt>
                <c:pt idx="6510">
                  <c:v>100.3895</c:v>
                </c:pt>
                <c:pt idx="6511">
                  <c:v>100.38339999999999</c:v>
                </c:pt>
                <c:pt idx="6512">
                  <c:v>100.37990000000001</c:v>
                </c:pt>
                <c:pt idx="6513">
                  <c:v>100.3788</c:v>
                </c:pt>
                <c:pt idx="6514">
                  <c:v>100.3797</c:v>
                </c:pt>
                <c:pt idx="6515">
                  <c:v>100.3819</c:v>
                </c:pt>
                <c:pt idx="6516">
                  <c:v>100.38500000000001</c:v>
                </c:pt>
                <c:pt idx="6517">
                  <c:v>100.3884</c:v>
                </c:pt>
                <c:pt idx="6518">
                  <c:v>100.39190000000001</c:v>
                </c:pt>
                <c:pt idx="6519">
                  <c:v>100.3955</c:v>
                </c:pt>
                <c:pt idx="6520">
                  <c:v>100.3995</c:v>
                </c:pt>
                <c:pt idx="6521">
                  <c:v>100.40470000000001</c:v>
                </c:pt>
                <c:pt idx="6522">
                  <c:v>100.4123</c:v>
                </c:pt>
                <c:pt idx="6523">
                  <c:v>100.4233</c:v>
                </c:pt>
                <c:pt idx="6524">
                  <c:v>100.43770000000001</c:v>
                </c:pt>
                <c:pt idx="6525">
                  <c:v>100.45440000000001</c:v>
                </c:pt>
                <c:pt idx="6526">
                  <c:v>100.4705</c:v>
                </c:pt>
                <c:pt idx="6527">
                  <c:v>100.48350000000001</c:v>
                </c:pt>
                <c:pt idx="6528">
                  <c:v>100.492</c:v>
                </c:pt>
                <c:pt idx="6529">
                  <c:v>100.4954</c:v>
                </c:pt>
                <c:pt idx="6530">
                  <c:v>100.494</c:v>
                </c:pt>
                <c:pt idx="6531">
                  <c:v>100.48860000000001</c:v>
                </c:pt>
                <c:pt idx="6532">
                  <c:v>100.4808</c:v>
                </c:pt>
                <c:pt idx="6533">
                  <c:v>100.47329999999999</c:v>
                </c:pt>
                <c:pt idx="6534">
                  <c:v>100.46899999999999</c:v>
                </c:pt>
                <c:pt idx="6535">
                  <c:v>100.4686</c:v>
                </c:pt>
                <c:pt idx="6536">
                  <c:v>100.4691</c:v>
                </c:pt>
                <c:pt idx="6537">
                  <c:v>100.46639999999999</c:v>
                </c:pt>
                <c:pt idx="6538">
                  <c:v>100.4601</c:v>
                </c:pt>
                <c:pt idx="6539">
                  <c:v>100.4538</c:v>
                </c:pt>
                <c:pt idx="6540">
                  <c:v>100.45059999999999</c:v>
                </c:pt>
                <c:pt idx="6541">
                  <c:v>100.4496</c:v>
                </c:pt>
                <c:pt idx="6542">
                  <c:v>100.4483</c:v>
                </c:pt>
                <c:pt idx="6543">
                  <c:v>100.44450000000001</c:v>
                </c:pt>
                <c:pt idx="6544">
                  <c:v>100.4376</c:v>
                </c:pt>
                <c:pt idx="6545">
                  <c:v>100.429</c:v>
                </c:pt>
                <c:pt idx="6546">
                  <c:v>100.42019999999999</c:v>
                </c:pt>
                <c:pt idx="6547">
                  <c:v>100.4119</c:v>
                </c:pt>
                <c:pt idx="6548">
                  <c:v>100.40430000000001</c:v>
                </c:pt>
                <c:pt idx="6549">
                  <c:v>100.3978</c:v>
                </c:pt>
                <c:pt idx="6550">
                  <c:v>100.3938</c:v>
                </c:pt>
                <c:pt idx="6551">
                  <c:v>100.3934</c:v>
                </c:pt>
                <c:pt idx="6552">
                  <c:v>100.39619999999999</c:v>
                </c:pt>
                <c:pt idx="6553">
                  <c:v>100.4004</c:v>
                </c:pt>
                <c:pt idx="6554">
                  <c:v>100.4049</c:v>
                </c:pt>
                <c:pt idx="6555">
                  <c:v>100.4091</c:v>
                </c:pt>
                <c:pt idx="6556">
                  <c:v>100.41330000000001</c:v>
                </c:pt>
                <c:pt idx="6557">
                  <c:v>100.41759999999999</c:v>
                </c:pt>
                <c:pt idx="6558">
                  <c:v>100.4218</c:v>
                </c:pt>
                <c:pt idx="6559">
                  <c:v>100.4251</c:v>
                </c:pt>
                <c:pt idx="6560">
                  <c:v>100.4263</c:v>
                </c:pt>
                <c:pt idx="6561">
                  <c:v>100.4248</c:v>
                </c:pt>
                <c:pt idx="6562">
                  <c:v>100.4216</c:v>
                </c:pt>
                <c:pt idx="6563">
                  <c:v>100.4187</c:v>
                </c:pt>
                <c:pt idx="6564">
                  <c:v>100.41849999999999</c:v>
                </c:pt>
                <c:pt idx="6565">
                  <c:v>100.4235</c:v>
                </c:pt>
                <c:pt idx="6566">
                  <c:v>100.4336</c:v>
                </c:pt>
                <c:pt idx="6567">
                  <c:v>100.4478</c:v>
                </c:pt>
                <c:pt idx="6568">
                  <c:v>100.46559999999999</c:v>
                </c:pt>
                <c:pt idx="6569">
                  <c:v>100.4855</c:v>
                </c:pt>
                <c:pt idx="6570">
                  <c:v>100.5056</c:v>
                </c:pt>
                <c:pt idx="6571">
                  <c:v>100.5228</c:v>
                </c:pt>
                <c:pt idx="6572">
                  <c:v>100.53400000000001</c:v>
                </c:pt>
                <c:pt idx="6573">
                  <c:v>100.53789999999999</c:v>
                </c:pt>
                <c:pt idx="6574">
                  <c:v>100.5352</c:v>
                </c:pt>
                <c:pt idx="6575">
                  <c:v>100.5265</c:v>
                </c:pt>
                <c:pt idx="6576">
                  <c:v>100.5117</c:v>
                </c:pt>
                <c:pt idx="6577">
                  <c:v>100.49120000000001</c:v>
                </c:pt>
                <c:pt idx="6578">
                  <c:v>100.4682</c:v>
                </c:pt>
                <c:pt idx="6579">
                  <c:v>100.4502</c:v>
                </c:pt>
                <c:pt idx="6580">
                  <c:v>100.443</c:v>
                </c:pt>
                <c:pt idx="6581">
                  <c:v>100.44589999999999</c:v>
                </c:pt>
                <c:pt idx="6582">
                  <c:v>100.45440000000001</c:v>
                </c:pt>
                <c:pt idx="6583">
                  <c:v>100.4633</c:v>
                </c:pt>
                <c:pt idx="6584">
                  <c:v>100.4689</c:v>
                </c:pt>
                <c:pt idx="6585">
                  <c:v>100.47069999999999</c:v>
                </c:pt>
                <c:pt idx="6586">
                  <c:v>100.47</c:v>
                </c:pt>
                <c:pt idx="6587">
                  <c:v>100.4683</c:v>
                </c:pt>
                <c:pt idx="6588">
                  <c:v>100.4667</c:v>
                </c:pt>
                <c:pt idx="6589">
                  <c:v>100.4653</c:v>
                </c:pt>
                <c:pt idx="6590">
                  <c:v>100.4631</c:v>
                </c:pt>
                <c:pt idx="6591">
                  <c:v>100.45950000000001</c:v>
                </c:pt>
                <c:pt idx="6592">
                  <c:v>100.4545</c:v>
                </c:pt>
                <c:pt idx="6593">
                  <c:v>100.4482</c:v>
                </c:pt>
                <c:pt idx="6594">
                  <c:v>100.4419</c:v>
                </c:pt>
                <c:pt idx="6595">
                  <c:v>100.437</c:v>
                </c:pt>
                <c:pt idx="6596">
                  <c:v>100.43510000000001</c:v>
                </c:pt>
                <c:pt idx="6597">
                  <c:v>100.437</c:v>
                </c:pt>
                <c:pt idx="6598">
                  <c:v>100.4426</c:v>
                </c:pt>
                <c:pt idx="6599">
                  <c:v>100.4503</c:v>
                </c:pt>
                <c:pt idx="6600">
                  <c:v>100.4586</c:v>
                </c:pt>
                <c:pt idx="6601">
                  <c:v>100.46559999999999</c:v>
                </c:pt>
                <c:pt idx="6602">
                  <c:v>100.471</c:v>
                </c:pt>
                <c:pt idx="6603">
                  <c:v>100.4744</c:v>
                </c:pt>
                <c:pt idx="6604">
                  <c:v>100.47580000000001</c:v>
                </c:pt>
                <c:pt idx="6605">
                  <c:v>100.4755</c:v>
                </c:pt>
                <c:pt idx="6606">
                  <c:v>100.4736</c:v>
                </c:pt>
                <c:pt idx="6607">
                  <c:v>100.4708</c:v>
                </c:pt>
                <c:pt idx="6608">
                  <c:v>100.4687</c:v>
                </c:pt>
                <c:pt idx="6609">
                  <c:v>100.4686</c:v>
                </c:pt>
                <c:pt idx="6610">
                  <c:v>100.4725</c:v>
                </c:pt>
                <c:pt idx="6611">
                  <c:v>100.4812</c:v>
                </c:pt>
                <c:pt idx="6612">
                  <c:v>100.4941</c:v>
                </c:pt>
                <c:pt idx="6613">
                  <c:v>100.509</c:v>
                </c:pt>
                <c:pt idx="6614">
                  <c:v>100.5228</c:v>
                </c:pt>
                <c:pt idx="6615">
                  <c:v>100.5324</c:v>
                </c:pt>
                <c:pt idx="6616">
                  <c:v>100.5359</c:v>
                </c:pt>
                <c:pt idx="6617">
                  <c:v>100.5334</c:v>
                </c:pt>
                <c:pt idx="6618">
                  <c:v>100.52589999999999</c:v>
                </c:pt>
                <c:pt idx="6619">
                  <c:v>100.5151</c:v>
                </c:pt>
                <c:pt idx="6620">
                  <c:v>100.50360000000001</c:v>
                </c:pt>
                <c:pt idx="6621">
                  <c:v>100.4927</c:v>
                </c:pt>
                <c:pt idx="6622">
                  <c:v>100.4837</c:v>
                </c:pt>
                <c:pt idx="6623">
                  <c:v>100.4765</c:v>
                </c:pt>
                <c:pt idx="6624">
                  <c:v>100.47020000000001</c:v>
                </c:pt>
                <c:pt idx="6625">
                  <c:v>100.46420000000001</c:v>
                </c:pt>
                <c:pt idx="6626">
                  <c:v>100.45820000000001</c:v>
                </c:pt>
                <c:pt idx="6627">
                  <c:v>100.4526</c:v>
                </c:pt>
                <c:pt idx="6628">
                  <c:v>100.4483</c:v>
                </c:pt>
                <c:pt idx="6629">
                  <c:v>100.44589999999999</c:v>
                </c:pt>
                <c:pt idx="6630">
                  <c:v>100.446</c:v>
                </c:pt>
                <c:pt idx="6631">
                  <c:v>100.4483</c:v>
                </c:pt>
                <c:pt idx="6632">
                  <c:v>100.4528</c:v>
                </c:pt>
                <c:pt idx="6633">
                  <c:v>100.459</c:v>
                </c:pt>
                <c:pt idx="6634">
                  <c:v>100.4662</c:v>
                </c:pt>
                <c:pt idx="6635">
                  <c:v>100.4731</c:v>
                </c:pt>
                <c:pt idx="6636">
                  <c:v>100.47839999999999</c:v>
                </c:pt>
                <c:pt idx="6637">
                  <c:v>100.48050000000001</c:v>
                </c:pt>
                <c:pt idx="6638">
                  <c:v>100.4785</c:v>
                </c:pt>
                <c:pt idx="6639">
                  <c:v>100.4722</c:v>
                </c:pt>
                <c:pt idx="6640">
                  <c:v>100.46259999999999</c:v>
                </c:pt>
                <c:pt idx="6641">
                  <c:v>100.4512</c:v>
                </c:pt>
                <c:pt idx="6642">
                  <c:v>100.438</c:v>
                </c:pt>
                <c:pt idx="6643">
                  <c:v>100.4195</c:v>
                </c:pt>
                <c:pt idx="6644">
                  <c:v>100.3921</c:v>
                </c:pt>
                <c:pt idx="6645">
                  <c:v>100.36279999999999</c:v>
                </c:pt>
                <c:pt idx="6646">
                  <c:v>100.3458</c:v>
                </c:pt>
                <c:pt idx="6647">
                  <c:v>100.3502</c:v>
                </c:pt>
                <c:pt idx="6648">
                  <c:v>100.373</c:v>
                </c:pt>
                <c:pt idx="6649">
                  <c:v>100.40349999999999</c:v>
                </c:pt>
                <c:pt idx="6650">
                  <c:v>100.4331</c:v>
                </c:pt>
                <c:pt idx="6651">
                  <c:v>100.4554</c:v>
                </c:pt>
                <c:pt idx="6652">
                  <c:v>100.4678</c:v>
                </c:pt>
                <c:pt idx="6653">
                  <c:v>100.4716</c:v>
                </c:pt>
                <c:pt idx="6654">
                  <c:v>100.4697</c:v>
                </c:pt>
                <c:pt idx="6655">
                  <c:v>100.4652</c:v>
                </c:pt>
                <c:pt idx="6656">
                  <c:v>100.4614</c:v>
                </c:pt>
                <c:pt idx="6657">
                  <c:v>100.46</c:v>
                </c:pt>
                <c:pt idx="6658">
                  <c:v>100.46210000000001</c:v>
                </c:pt>
                <c:pt idx="6659">
                  <c:v>100.4676</c:v>
                </c:pt>
                <c:pt idx="6660">
                  <c:v>100.4757</c:v>
                </c:pt>
                <c:pt idx="6661">
                  <c:v>100.48520000000001</c:v>
                </c:pt>
                <c:pt idx="6662">
                  <c:v>100.4944</c:v>
                </c:pt>
                <c:pt idx="6663">
                  <c:v>100.5021</c:v>
                </c:pt>
                <c:pt idx="6664">
                  <c:v>100.5078</c:v>
                </c:pt>
                <c:pt idx="6665">
                  <c:v>100.5104</c:v>
                </c:pt>
                <c:pt idx="6666">
                  <c:v>100.5097</c:v>
                </c:pt>
                <c:pt idx="6667">
                  <c:v>100.5051</c:v>
                </c:pt>
                <c:pt idx="6668">
                  <c:v>100.49720000000001</c:v>
                </c:pt>
                <c:pt idx="6669">
                  <c:v>100.488</c:v>
                </c:pt>
                <c:pt idx="6670">
                  <c:v>100.4799</c:v>
                </c:pt>
                <c:pt idx="6671">
                  <c:v>100.474</c:v>
                </c:pt>
                <c:pt idx="6672">
                  <c:v>100.4705</c:v>
                </c:pt>
                <c:pt idx="6673">
                  <c:v>100.4686</c:v>
                </c:pt>
                <c:pt idx="6674">
                  <c:v>100.4692</c:v>
                </c:pt>
                <c:pt idx="6675">
                  <c:v>100.4734</c:v>
                </c:pt>
                <c:pt idx="6676">
                  <c:v>100.4817</c:v>
                </c:pt>
                <c:pt idx="6677">
                  <c:v>100.49299999999999</c:v>
                </c:pt>
                <c:pt idx="6678">
                  <c:v>100.502</c:v>
                </c:pt>
                <c:pt idx="6679">
                  <c:v>100.5046</c:v>
                </c:pt>
                <c:pt idx="6680">
                  <c:v>100.5017</c:v>
                </c:pt>
                <c:pt idx="6681">
                  <c:v>100.4966</c:v>
                </c:pt>
                <c:pt idx="6682">
                  <c:v>100.4928</c:v>
                </c:pt>
                <c:pt idx="6683">
                  <c:v>100.48990000000001</c:v>
                </c:pt>
                <c:pt idx="6684">
                  <c:v>100.48609999999999</c:v>
                </c:pt>
                <c:pt idx="6685">
                  <c:v>100.48009999999999</c:v>
                </c:pt>
                <c:pt idx="6686">
                  <c:v>100.47110000000001</c:v>
                </c:pt>
                <c:pt idx="6687">
                  <c:v>100.4597</c:v>
                </c:pt>
                <c:pt idx="6688">
                  <c:v>100.4479</c:v>
                </c:pt>
                <c:pt idx="6689">
                  <c:v>100.4378</c:v>
                </c:pt>
                <c:pt idx="6690">
                  <c:v>100.4314</c:v>
                </c:pt>
                <c:pt idx="6691">
                  <c:v>100.42870000000001</c:v>
                </c:pt>
                <c:pt idx="6692">
                  <c:v>100.4284</c:v>
                </c:pt>
                <c:pt idx="6693">
                  <c:v>100.4288</c:v>
                </c:pt>
                <c:pt idx="6694">
                  <c:v>100.42919999999999</c:v>
                </c:pt>
                <c:pt idx="6695">
                  <c:v>100.4295</c:v>
                </c:pt>
                <c:pt idx="6696">
                  <c:v>100.4308</c:v>
                </c:pt>
                <c:pt idx="6697">
                  <c:v>100.43429999999999</c:v>
                </c:pt>
                <c:pt idx="6698">
                  <c:v>100.4404</c:v>
                </c:pt>
                <c:pt idx="6699">
                  <c:v>100.4483</c:v>
                </c:pt>
                <c:pt idx="6700">
                  <c:v>100.4562</c:v>
                </c:pt>
                <c:pt idx="6701">
                  <c:v>100.4628</c:v>
                </c:pt>
                <c:pt idx="6702">
                  <c:v>100.4679</c:v>
                </c:pt>
                <c:pt idx="6703">
                  <c:v>100.4721</c:v>
                </c:pt>
                <c:pt idx="6704">
                  <c:v>100.4755</c:v>
                </c:pt>
                <c:pt idx="6705">
                  <c:v>100.4768</c:v>
                </c:pt>
                <c:pt idx="6706">
                  <c:v>100.47490000000001</c:v>
                </c:pt>
                <c:pt idx="6707">
                  <c:v>100.4688</c:v>
                </c:pt>
                <c:pt idx="6708">
                  <c:v>100.4588</c:v>
                </c:pt>
                <c:pt idx="6709">
                  <c:v>100.4457</c:v>
                </c:pt>
                <c:pt idx="6710">
                  <c:v>100.4311</c:v>
                </c:pt>
                <c:pt idx="6711">
                  <c:v>100.4174</c:v>
                </c:pt>
                <c:pt idx="6712">
                  <c:v>100.4076</c:v>
                </c:pt>
                <c:pt idx="6713">
                  <c:v>100.40389999999999</c:v>
                </c:pt>
                <c:pt idx="6714">
                  <c:v>100.4064</c:v>
                </c:pt>
                <c:pt idx="6715">
                  <c:v>100.4126</c:v>
                </c:pt>
                <c:pt idx="6716">
                  <c:v>100.41889999999999</c:v>
                </c:pt>
                <c:pt idx="6717">
                  <c:v>100.4229</c:v>
                </c:pt>
                <c:pt idx="6718">
                  <c:v>100.4248</c:v>
                </c:pt>
                <c:pt idx="6719">
                  <c:v>100.42610000000001</c:v>
                </c:pt>
                <c:pt idx="6720">
                  <c:v>100.429</c:v>
                </c:pt>
                <c:pt idx="6721">
                  <c:v>100.43510000000001</c:v>
                </c:pt>
                <c:pt idx="6722">
                  <c:v>100.4434</c:v>
                </c:pt>
                <c:pt idx="6723">
                  <c:v>100.4513</c:v>
                </c:pt>
                <c:pt idx="6724">
                  <c:v>100.45650000000001</c:v>
                </c:pt>
                <c:pt idx="6725">
                  <c:v>100.45740000000001</c:v>
                </c:pt>
                <c:pt idx="6726">
                  <c:v>100.4554</c:v>
                </c:pt>
                <c:pt idx="6727">
                  <c:v>100.4521</c:v>
                </c:pt>
                <c:pt idx="6728">
                  <c:v>100.449</c:v>
                </c:pt>
                <c:pt idx="6729">
                  <c:v>100.4469</c:v>
                </c:pt>
                <c:pt idx="6730">
                  <c:v>100.4456</c:v>
                </c:pt>
                <c:pt idx="6731">
                  <c:v>100.4451</c:v>
                </c:pt>
                <c:pt idx="6732">
                  <c:v>100.44499999999999</c:v>
                </c:pt>
                <c:pt idx="6733">
                  <c:v>100.4452</c:v>
                </c:pt>
                <c:pt idx="6734">
                  <c:v>100.4457</c:v>
                </c:pt>
                <c:pt idx="6735">
                  <c:v>100.4468</c:v>
                </c:pt>
                <c:pt idx="6736">
                  <c:v>100.44840000000001</c:v>
                </c:pt>
                <c:pt idx="6737">
                  <c:v>100.45050000000001</c:v>
                </c:pt>
                <c:pt idx="6738">
                  <c:v>100.4524</c:v>
                </c:pt>
                <c:pt idx="6739">
                  <c:v>100.4537</c:v>
                </c:pt>
                <c:pt idx="6740">
                  <c:v>100.4543</c:v>
                </c:pt>
                <c:pt idx="6741">
                  <c:v>100.4539</c:v>
                </c:pt>
                <c:pt idx="6742">
                  <c:v>100.45359999999999</c:v>
                </c:pt>
                <c:pt idx="6743">
                  <c:v>100.4541</c:v>
                </c:pt>
                <c:pt idx="6744">
                  <c:v>100.4558</c:v>
                </c:pt>
                <c:pt idx="6745">
                  <c:v>100.45910000000001</c:v>
                </c:pt>
                <c:pt idx="6746">
                  <c:v>100.464</c:v>
                </c:pt>
                <c:pt idx="6747">
                  <c:v>100.4696</c:v>
                </c:pt>
                <c:pt idx="6748">
                  <c:v>100.4743</c:v>
                </c:pt>
                <c:pt idx="6749">
                  <c:v>100.47629999999999</c:v>
                </c:pt>
                <c:pt idx="6750">
                  <c:v>100.474</c:v>
                </c:pt>
                <c:pt idx="6751">
                  <c:v>100.4674</c:v>
                </c:pt>
                <c:pt idx="6752">
                  <c:v>100.4577</c:v>
                </c:pt>
                <c:pt idx="6753">
                  <c:v>100.44629999999999</c:v>
                </c:pt>
                <c:pt idx="6754">
                  <c:v>100.4345</c:v>
                </c:pt>
                <c:pt idx="6755">
                  <c:v>100.4229</c:v>
                </c:pt>
                <c:pt idx="6756">
                  <c:v>100.4118</c:v>
                </c:pt>
                <c:pt idx="6757">
                  <c:v>100.40179999999999</c:v>
                </c:pt>
                <c:pt idx="6758">
                  <c:v>100.3934</c:v>
                </c:pt>
                <c:pt idx="6759">
                  <c:v>100.387</c:v>
                </c:pt>
                <c:pt idx="6760">
                  <c:v>100.38249999999999</c:v>
                </c:pt>
                <c:pt idx="6761">
                  <c:v>100.3796</c:v>
                </c:pt>
                <c:pt idx="6762">
                  <c:v>100.378</c:v>
                </c:pt>
                <c:pt idx="6763">
                  <c:v>100.3772</c:v>
                </c:pt>
                <c:pt idx="6764">
                  <c:v>100.3772</c:v>
                </c:pt>
                <c:pt idx="6765">
                  <c:v>100.37820000000001</c:v>
                </c:pt>
                <c:pt idx="6766">
                  <c:v>100.38039999999999</c:v>
                </c:pt>
                <c:pt idx="6767">
                  <c:v>100.3841</c:v>
                </c:pt>
                <c:pt idx="6768">
                  <c:v>100.3895</c:v>
                </c:pt>
                <c:pt idx="6769">
                  <c:v>100.3963</c:v>
                </c:pt>
                <c:pt idx="6770">
                  <c:v>100.4042</c:v>
                </c:pt>
                <c:pt idx="6771">
                  <c:v>100.4127</c:v>
                </c:pt>
                <c:pt idx="6772">
                  <c:v>100.42149999999999</c:v>
                </c:pt>
                <c:pt idx="6773">
                  <c:v>100.4298</c:v>
                </c:pt>
                <c:pt idx="6774">
                  <c:v>100.4366</c:v>
                </c:pt>
                <c:pt idx="6775">
                  <c:v>100.441</c:v>
                </c:pt>
                <c:pt idx="6776">
                  <c:v>100.44240000000001</c:v>
                </c:pt>
                <c:pt idx="6777">
                  <c:v>100.44029999999999</c:v>
                </c:pt>
                <c:pt idx="6778">
                  <c:v>100.43559999999999</c:v>
                </c:pt>
                <c:pt idx="6779">
                  <c:v>100.4293</c:v>
                </c:pt>
                <c:pt idx="6780">
                  <c:v>100.4225</c:v>
                </c:pt>
                <c:pt idx="6781">
                  <c:v>100.4165</c:v>
                </c:pt>
                <c:pt idx="6782">
                  <c:v>100.4119</c:v>
                </c:pt>
                <c:pt idx="6783">
                  <c:v>100.40940000000001</c:v>
                </c:pt>
                <c:pt idx="6784">
                  <c:v>100.4097</c:v>
                </c:pt>
                <c:pt idx="6785">
                  <c:v>100.41249999999999</c:v>
                </c:pt>
                <c:pt idx="6786">
                  <c:v>100.4175</c:v>
                </c:pt>
                <c:pt idx="6787">
                  <c:v>100.4238</c:v>
                </c:pt>
                <c:pt idx="6788">
                  <c:v>100.4298</c:v>
                </c:pt>
                <c:pt idx="6789">
                  <c:v>100.43429999999999</c:v>
                </c:pt>
                <c:pt idx="6790">
                  <c:v>100.4361</c:v>
                </c:pt>
                <c:pt idx="6791">
                  <c:v>100.4341</c:v>
                </c:pt>
                <c:pt idx="6792">
                  <c:v>100.42829999999999</c:v>
                </c:pt>
                <c:pt idx="6793">
                  <c:v>100.41930000000001</c:v>
                </c:pt>
                <c:pt idx="6794">
                  <c:v>100.4089</c:v>
                </c:pt>
                <c:pt idx="6795">
                  <c:v>100.3993</c:v>
                </c:pt>
                <c:pt idx="6796">
                  <c:v>100.3922</c:v>
                </c:pt>
                <c:pt idx="6797">
                  <c:v>100.3888</c:v>
                </c:pt>
                <c:pt idx="6798">
                  <c:v>100.3895</c:v>
                </c:pt>
                <c:pt idx="6799">
                  <c:v>100.3938</c:v>
                </c:pt>
                <c:pt idx="6800">
                  <c:v>100.4007</c:v>
                </c:pt>
                <c:pt idx="6801">
                  <c:v>100.40860000000001</c:v>
                </c:pt>
                <c:pt idx="6802">
                  <c:v>100.416</c:v>
                </c:pt>
                <c:pt idx="6803">
                  <c:v>100.4212</c:v>
                </c:pt>
                <c:pt idx="6804">
                  <c:v>100.4234</c:v>
                </c:pt>
                <c:pt idx="6805">
                  <c:v>100.4225</c:v>
                </c:pt>
                <c:pt idx="6806">
                  <c:v>100.4188</c:v>
                </c:pt>
                <c:pt idx="6807">
                  <c:v>100.41330000000001</c:v>
                </c:pt>
                <c:pt idx="6808">
                  <c:v>100.4066</c:v>
                </c:pt>
                <c:pt idx="6809">
                  <c:v>100.39919999999999</c:v>
                </c:pt>
                <c:pt idx="6810">
                  <c:v>100.39149999999999</c:v>
                </c:pt>
                <c:pt idx="6811">
                  <c:v>100.3839</c:v>
                </c:pt>
                <c:pt idx="6812">
                  <c:v>100.3767</c:v>
                </c:pt>
                <c:pt idx="6813">
                  <c:v>100.3704</c:v>
                </c:pt>
                <c:pt idx="6814">
                  <c:v>100.3656</c:v>
                </c:pt>
                <c:pt idx="6815">
                  <c:v>100.36239999999999</c:v>
                </c:pt>
                <c:pt idx="6816">
                  <c:v>100.3609</c:v>
                </c:pt>
                <c:pt idx="6817">
                  <c:v>100.3608</c:v>
                </c:pt>
                <c:pt idx="6818">
                  <c:v>100.36150000000001</c:v>
                </c:pt>
                <c:pt idx="6819">
                  <c:v>100.36239999999999</c:v>
                </c:pt>
                <c:pt idx="6820">
                  <c:v>100.3631</c:v>
                </c:pt>
                <c:pt idx="6821">
                  <c:v>100.3634</c:v>
                </c:pt>
                <c:pt idx="6822">
                  <c:v>100.3635</c:v>
                </c:pt>
                <c:pt idx="6823">
                  <c:v>100.364</c:v>
                </c:pt>
                <c:pt idx="6824">
                  <c:v>100.36539999999999</c:v>
                </c:pt>
                <c:pt idx="6825">
                  <c:v>100.3677</c:v>
                </c:pt>
                <c:pt idx="6826">
                  <c:v>100.37130000000001</c:v>
                </c:pt>
                <c:pt idx="6827">
                  <c:v>100.3751</c:v>
                </c:pt>
                <c:pt idx="6828">
                  <c:v>100.3779</c:v>
                </c:pt>
                <c:pt idx="6829">
                  <c:v>100.37860000000001</c:v>
                </c:pt>
                <c:pt idx="6830">
                  <c:v>100.37649999999999</c:v>
                </c:pt>
                <c:pt idx="6831">
                  <c:v>100.3725</c:v>
                </c:pt>
                <c:pt idx="6832">
                  <c:v>100.3685</c:v>
                </c:pt>
                <c:pt idx="6833">
                  <c:v>100.3656</c:v>
                </c:pt>
                <c:pt idx="6834">
                  <c:v>100.3651</c:v>
                </c:pt>
                <c:pt idx="6835">
                  <c:v>100.3669</c:v>
                </c:pt>
                <c:pt idx="6836">
                  <c:v>100.3703</c:v>
                </c:pt>
                <c:pt idx="6837">
                  <c:v>100.3747</c:v>
                </c:pt>
                <c:pt idx="6838">
                  <c:v>100.3794</c:v>
                </c:pt>
                <c:pt idx="6839">
                  <c:v>100.3837</c:v>
                </c:pt>
                <c:pt idx="6840">
                  <c:v>100.38720000000001</c:v>
                </c:pt>
                <c:pt idx="6841">
                  <c:v>100.3892</c:v>
                </c:pt>
                <c:pt idx="6842">
                  <c:v>100.38930000000001</c:v>
                </c:pt>
                <c:pt idx="6843">
                  <c:v>100.38720000000001</c:v>
                </c:pt>
                <c:pt idx="6844">
                  <c:v>100.383</c:v>
                </c:pt>
                <c:pt idx="6845">
                  <c:v>100.377</c:v>
                </c:pt>
                <c:pt idx="6846">
                  <c:v>100.3699</c:v>
                </c:pt>
                <c:pt idx="6847">
                  <c:v>100.36190000000001</c:v>
                </c:pt>
                <c:pt idx="6848">
                  <c:v>100.3537</c:v>
                </c:pt>
                <c:pt idx="6849">
                  <c:v>100.3454</c:v>
                </c:pt>
                <c:pt idx="6850">
                  <c:v>100.33759999999999</c:v>
                </c:pt>
                <c:pt idx="6851">
                  <c:v>100.33069999999999</c:v>
                </c:pt>
                <c:pt idx="6852">
                  <c:v>100.32550000000001</c:v>
                </c:pt>
                <c:pt idx="6853">
                  <c:v>100.3223</c:v>
                </c:pt>
                <c:pt idx="6854">
                  <c:v>100.3214</c:v>
                </c:pt>
                <c:pt idx="6855">
                  <c:v>100.3228</c:v>
                </c:pt>
                <c:pt idx="6856">
                  <c:v>100.3258</c:v>
                </c:pt>
                <c:pt idx="6857">
                  <c:v>100.3293</c:v>
                </c:pt>
                <c:pt idx="6858">
                  <c:v>100.3326</c:v>
                </c:pt>
                <c:pt idx="6859">
                  <c:v>100.3348</c:v>
                </c:pt>
                <c:pt idx="6860">
                  <c:v>100.3359</c:v>
                </c:pt>
                <c:pt idx="6861">
                  <c:v>100.33620000000001</c:v>
                </c:pt>
                <c:pt idx="6862">
                  <c:v>100.3364</c:v>
                </c:pt>
                <c:pt idx="6863">
                  <c:v>100.337</c:v>
                </c:pt>
                <c:pt idx="6864">
                  <c:v>100.3381</c:v>
                </c:pt>
                <c:pt idx="6865">
                  <c:v>100.3395</c:v>
                </c:pt>
                <c:pt idx="6866">
                  <c:v>100.34099999999999</c:v>
                </c:pt>
                <c:pt idx="6867">
                  <c:v>100.3421</c:v>
                </c:pt>
                <c:pt idx="6868">
                  <c:v>100.342</c:v>
                </c:pt>
                <c:pt idx="6869">
                  <c:v>100.3408</c:v>
                </c:pt>
                <c:pt idx="6870">
                  <c:v>100.3385</c:v>
                </c:pt>
                <c:pt idx="6871">
                  <c:v>100.3353</c:v>
                </c:pt>
                <c:pt idx="6872">
                  <c:v>100.3322</c:v>
                </c:pt>
                <c:pt idx="6873">
                  <c:v>100.3292</c:v>
                </c:pt>
                <c:pt idx="6874">
                  <c:v>100.3265</c:v>
                </c:pt>
                <c:pt idx="6875">
                  <c:v>100.32389999999999</c:v>
                </c:pt>
                <c:pt idx="6876">
                  <c:v>100.3214</c:v>
                </c:pt>
                <c:pt idx="6877">
                  <c:v>100.31910000000001</c:v>
                </c:pt>
                <c:pt idx="6878">
                  <c:v>100.3176</c:v>
                </c:pt>
                <c:pt idx="6879">
                  <c:v>100.31699999999999</c:v>
                </c:pt>
                <c:pt idx="6880">
                  <c:v>100.3176</c:v>
                </c:pt>
                <c:pt idx="6881">
                  <c:v>100.3188</c:v>
                </c:pt>
                <c:pt idx="6882">
                  <c:v>100.32</c:v>
                </c:pt>
                <c:pt idx="6883">
                  <c:v>100.3203</c:v>
                </c:pt>
                <c:pt idx="6884">
                  <c:v>100.31959999999999</c:v>
                </c:pt>
                <c:pt idx="6885">
                  <c:v>100.3177</c:v>
                </c:pt>
                <c:pt idx="6886">
                  <c:v>100.3154</c:v>
                </c:pt>
                <c:pt idx="6887">
                  <c:v>100.31319999999999</c:v>
                </c:pt>
                <c:pt idx="6888">
                  <c:v>100.3117</c:v>
                </c:pt>
                <c:pt idx="6889">
                  <c:v>100.3111</c:v>
                </c:pt>
                <c:pt idx="6890">
                  <c:v>100.3112</c:v>
                </c:pt>
                <c:pt idx="6891">
                  <c:v>100.3115</c:v>
                </c:pt>
                <c:pt idx="6892">
                  <c:v>100.3115</c:v>
                </c:pt>
                <c:pt idx="6893">
                  <c:v>100.3109</c:v>
                </c:pt>
                <c:pt idx="6894">
                  <c:v>100.31</c:v>
                </c:pt>
                <c:pt idx="6895">
                  <c:v>100.3085</c:v>
                </c:pt>
                <c:pt idx="6896">
                  <c:v>100.30629999999999</c:v>
                </c:pt>
                <c:pt idx="6897">
                  <c:v>100.3034</c:v>
                </c:pt>
                <c:pt idx="6898">
                  <c:v>100.2997</c:v>
                </c:pt>
                <c:pt idx="6899">
                  <c:v>100.29519999999999</c:v>
                </c:pt>
                <c:pt idx="6900">
                  <c:v>100.29089999999999</c:v>
                </c:pt>
                <c:pt idx="6901">
                  <c:v>100.2872</c:v>
                </c:pt>
                <c:pt idx="6902">
                  <c:v>100.28489999999999</c:v>
                </c:pt>
                <c:pt idx="6903">
                  <c:v>100.2843</c:v>
                </c:pt>
                <c:pt idx="6904">
                  <c:v>100.28489999999999</c:v>
                </c:pt>
                <c:pt idx="6905">
                  <c:v>100.2863</c:v>
                </c:pt>
                <c:pt idx="6906">
                  <c:v>100.2876</c:v>
                </c:pt>
                <c:pt idx="6907">
                  <c:v>100.2885</c:v>
                </c:pt>
                <c:pt idx="6908">
                  <c:v>100.2886</c:v>
                </c:pt>
                <c:pt idx="6909">
                  <c:v>100.2881</c:v>
                </c:pt>
                <c:pt idx="6910">
                  <c:v>100.2872</c:v>
                </c:pt>
                <c:pt idx="6911">
                  <c:v>100.2865</c:v>
                </c:pt>
                <c:pt idx="6912">
                  <c:v>100.286</c:v>
                </c:pt>
                <c:pt idx="6913">
                  <c:v>100.28579999999999</c:v>
                </c:pt>
                <c:pt idx="6914">
                  <c:v>100.2854</c:v>
                </c:pt>
                <c:pt idx="6915">
                  <c:v>100.28449999999999</c:v>
                </c:pt>
                <c:pt idx="6916">
                  <c:v>100.28279999999999</c:v>
                </c:pt>
                <c:pt idx="6917">
                  <c:v>100.2803</c:v>
                </c:pt>
                <c:pt idx="6918">
                  <c:v>100.2774</c:v>
                </c:pt>
                <c:pt idx="6919">
                  <c:v>100.2745</c:v>
                </c:pt>
                <c:pt idx="6920">
                  <c:v>100.27249999999999</c:v>
                </c:pt>
                <c:pt idx="6921">
                  <c:v>100.27160000000001</c:v>
                </c:pt>
                <c:pt idx="6922">
                  <c:v>100.2719</c:v>
                </c:pt>
                <c:pt idx="6923">
                  <c:v>100.2732</c:v>
                </c:pt>
                <c:pt idx="6924">
                  <c:v>100.27500000000001</c:v>
                </c:pt>
                <c:pt idx="6925">
                  <c:v>100.2769</c:v>
                </c:pt>
                <c:pt idx="6926">
                  <c:v>100.2784</c:v>
                </c:pt>
                <c:pt idx="6927">
                  <c:v>100.2792</c:v>
                </c:pt>
                <c:pt idx="6928">
                  <c:v>100.27930000000001</c:v>
                </c:pt>
                <c:pt idx="6929">
                  <c:v>100.2784</c:v>
                </c:pt>
                <c:pt idx="6930">
                  <c:v>100.2766</c:v>
                </c:pt>
                <c:pt idx="6931">
                  <c:v>100.274</c:v>
                </c:pt>
                <c:pt idx="6932">
                  <c:v>100.2713</c:v>
                </c:pt>
                <c:pt idx="6933">
                  <c:v>100.2688</c:v>
                </c:pt>
                <c:pt idx="6934">
                  <c:v>100.26739999999999</c:v>
                </c:pt>
                <c:pt idx="6935">
                  <c:v>100.2672</c:v>
                </c:pt>
                <c:pt idx="6936">
                  <c:v>100.26779999999999</c:v>
                </c:pt>
                <c:pt idx="6937">
                  <c:v>100.26860000000001</c:v>
                </c:pt>
                <c:pt idx="6938">
                  <c:v>100.2687</c:v>
                </c:pt>
                <c:pt idx="6939">
                  <c:v>100.2675</c:v>
                </c:pt>
                <c:pt idx="6940">
                  <c:v>100.26519999999999</c:v>
                </c:pt>
                <c:pt idx="6941">
                  <c:v>100.2621</c:v>
                </c:pt>
                <c:pt idx="6942">
                  <c:v>100.2589</c:v>
                </c:pt>
                <c:pt idx="6943">
                  <c:v>100.2564</c:v>
                </c:pt>
                <c:pt idx="6944">
                  <c:v>100.2548</c:v>
                </c:pt>
                <c:pt idx="6945">
                  <c:v>100.2538</c:v>
                </c:pt>
              </c:numCache>
            </c:numRef>
          </c:yVal>
          <c:smooth val="1"/>
          <c:extLst>
            <c:ext xmlns:c16="http://schemas.microsoft.com/office/drawing/2014/chart" uri="{C3380CC4-5D6E-409C-BE32-E72D297353CC}">
              <c16:uniqueId val="{00000001-C485-47CA-B57E-F9E2F502B718}"/>
            </c:ext>
          </c:extLst>
        </c:ser>
        <c:ser>
          <c:idx val="2"/>
          <c:order val="2"/>
          <c:tx>
            <c:strRef>
              <c:f>Sheet1!$D$1</c:f>
              <c:strCache>
                <c:ptCount val="1"/>
                <c:pt idx="0">
                  <c:v>MEA</c:v>
                </c:pt>
              </c:strCache>
            </c:strRef>
          </c:tx>
          <c:spPr>
            <a:ln w="19050" cap="rnd">
              <a:solidFill>
                <a:schemeClr val="accent6"/>
              </a:solidFill>
              <a:round/>
            </a:ln>
            <a:effectLst/>
          </c:spPr>
          <c:marker>
            <c:symbol val="none"/>
          </c:marker>
          <c:xVal>
            <c:numRef>
              <c:f>Sheet1!$A$3:$A$6948</c:f>
              <c:numCache>
                <c:formatCode>0.00</c:formatCode>
                <c:ptCount val="6946"/>
                <c:pt idx="0">
                  <c:v>649.89329999999995</c:v>
                </c:pt>
                <c:pt idx="1">
                  <c:v>650.37540000000001</c:v>
                </c:pt>
                <c:pt idx="2">
                  <c:v>650.85749999999996</c:v>
                </c:pt>
                <c:pt idx="3">
                  <c:v>651.33969999999999</c:v>
                </c:pt>
                <c:pt idx="4">
                  <c:v>651.82180000000005</c:v>
                </c:pt>
                <c:pt idx="5">
                  <c:v>652.3039</c:v>
                </c:pt>
                <c:pt idx="6">
                  <c:v>652.78599999999994</c:v>
                </c:pt>
                <c:pt idx="7">
                  <c:v>653.2681</c:v>
                </c:pt>
                <c:pt idx="8">
                  <c:v>653.75019999999995</c:v>
                </c:pt>
                <c:pt idx="9">
                  <c:v>654.23239999999998</c:v>
                </c:pt>
                <c:pt idx="10">
                  <c:v>654.71450000000004</c:v>
                </c:pt>
                <c:pt idx="11">
                  <c:v>655.19659999999999</c:v>
                </c:pt>
                <c:pt idx="12">
                  <c:v>655.67870000000005</c:v>
                </c:pt>
                <c:pt idx="13">
                  <c:v>656.16079999999999</c:v>
                </c:pt>
                <c:pt idx="14">
                  <c:v>656.64290000000005</c:v>
                </c:pt>
                <c:pt idx="15">
                  <c:v>657.12509999999997</c:v>
                </c:pt>
                <c:pt idx="16">
                  <c:v>657.60720000000003</c:v>
                </c:pt>
                <c:pt idx="17">
                  <c:v>658.08929999999998</c:v>
                </c:pt>
                <c:pt idx="18">
                  <c:v>658.57140000000004</c:v>
                </c:pt>
                <c:pt idx="19">
                  <c:v>659.05349999999999</c:v>
                </c:pt>
                <c:pt idx="20">
                  <c:v>659.53560000000004</c:v>
                </c:pt>
                <c:pt idx="21">
                  <c:v>660.01779999999997</c:v>
                </c:pt>
                <c:pt idx="22">
                  <c:v>660.49990000000003</c:v>
                </c:pt>
                <c:pt idx="23">
                  <c:v>660.98199999999997</c:v>
                </c:pt>
                <c:pt idx="24">
                  <c:v>661.46410000000003</c:v>
                </c:pt>
                <c:pt idx="25">
                  <c:v>661.94619999999998</c:v>
                </c:pt>
                <c:pt idx="26">
                  <c:v>662.42830000000004</c:v>
                </c:pt>
                <c:pt idx="27">
                  <c:v>662.91049999999996</c:v>
                </c:pt>
                <c:pt idx="28">
                  <c:v>663.39260000000002</c:v>
                </c:pt>
                <c:pt idx="29">
                  <c:v>663.87469999999996</c:v>
                </c:pt>
                <c:pt idx="30">
                  <c:v>664.35680000000002</c:v>
                </c:pt>
                <c:pt idx="31">
                  <c:v>664.83889999999997</c:v>
                </c:pt>
                <c:pt idx="32">
                  <c:v>665.32100000000003</c:v>
                </c:pt>
                <c:pt idx="33">
                  <c:v>665.80319999999995</c:v>
                </c:pt>
                <c:pt idx="34">
                  <c:v>666.28530000000001</c:v>
                </c:pt>
                <c:pt idx="35">
                  <c:v>666.76739999999995</c:v>
                </c:pt>
                <c:pt idx="36">
                  <c:v>667.24950000000001</c:v>
                </c:pt>
                <c:pt idx="37">
                  <c:v>667.73159999999996</c:v>
                </c:pt>
                <c:pt idx="38">
                  <c:v>668.21370000000002</c:v>
                </c:pt>
                <c:pt idx="39">
                  <c:v>668.69590000000005</c:v>
                </c:pt>
                <c:pt idx="40">
                  <c:v>669.178</c:v>
                </c:pt>
                <c:pt idx="41">
                  <c:v>669.66010000000006</c:v>
                </c:pt>
                <c:pt idx="42">
                  <c:v>670.1422</c:v>
                </c:pt>
                <c:pt idx="43">
                  <c:v>670.62429999999995</c:v>
                </c:pt>
                <c:pt idx="44">
                  <c:v>671.10640000000001</c:v>
                </c:pt>
                <c:pt idx="45">
                  <c:v>671.58860000000004</c:v>
                </c:pt>
                <c:pt idx="46">
                  <c:v>672.07069999999999</c:v>
                </c:pt>
                <c:pt idx="47">
                  <c:v>672.55280000000005</c:v>
                </c:pt>
                <c:pt idx="48">
                  <c:v>673.03489999999999</c:v>
                </c:pt>
                <c:pt idx="49">
                  <c:v>673.51700000000005</c:v>
                </c:pt>
                <c:pt idx="50">
                  <c:v>673.9991</c:v>
                </c:pt>
                <c:pt idx="51">
                  <c:v>674.48130000000003</c:v>
                </c:pt>
                <c:pt idx="52">
                  <c:v>674.96339999999998</c:v>
                </c:pt>
                <c:pt idx="53">
                  <c:v>675.44550000000004</c:v>
                </c:pt>
                <c:pt idx="54">
                  <c:v>675.92759999999998</c:v>
                </c:pt>
                <c:pt idx="55">
                  <c:v>676.40970000000004</c:v>
                </c:pt>
                <c:pt idx="56">
                  <c:v>676.89179999999999</c:v>
                </c:pt>
                <c:pt idx="57">
                  <c:v>677.37400000000002</c:v>
                </c:pt>
                <c:pt idx="58">
                  <c:v>677.85609999999997</c:v>
                </c:pt>
                <c:pt idx="59">
                  <c:v>678.33820000000003</c:v>
                </c:pt>
                <c:pt idx="60">
                  <c:v>678.82029999999997</c:v>
                </c:pt>
                <c:pt idx="61">
                  <c:v>679.30240000000003</c:v>
                </c:pt>
                <c:pt idx="62">
                  <c:v>679.78449999999998</c:v>
                </c:pt>
                <c:pt idx="63">
                  <c:v>680.26670000000001</c:v>
                </c:pt>
                <c:pt idx="64">
                  <c:v>680.74879999999996</c:v>
                </c:pt>
                <c:pt idx="65">
                  <c:v>681.23090000000002</c:v>
                </c:pt>
                <c:pt idx="66">
                  <c:v>681.71299999999997</c:v>
                </c:pt>
                <c:pt idx="67">
                  <c:v>682.19510000000002</c:v>
                </c:pt>
                <c:pt idx="68">
                  <c:v>682.67719999999997</c:v>
                </c:pt>
                <c:pt idx="69">
                  <c:v>683.15940000000001</c:v>
                </c:pt>
                <c:pt idx="70">
                  <c:v>683.64149999999995</c:v>
                </c:pt>
                <c:pt idx="71">
                  <c:v>684.12360000000001</c:v>
                </c:pt>
                <c:pt idx="72">
                  <c:v>684.60569999999996</c:v>
                </c:pt>
                <c:pt idx="73">
                  <c:v>685.08780000000002</c:v>
                </c:pt>
                <c:pt idx="74">
                  <c:v>685.56989999999996</c:v>
                </c:pt>
                <c:pt idx="75">
                  <c:v>686.0521</c:v>
                </c:pt>
                <c:pt idx="76">
                  <c:v>686.53420000000006</c:v>
                </c:pt>
                <c:pt idx="77">
                  <c:v>687.0163</c:v>
                </c:pt>
                <c:pt idx="78">
                  <c:v>687.49839999999995</c:v>
                </c:pt>
                <c:pt idx="79">
                  <c:v>687.98050000000001</c:v>
                </c:pt>
                <c:pt idx="80">
                  <c:v>688.46259999999995</c:v>
                </c:pt>
                <c:pt idx="81">
                  <c:v>688.94479999999999</c:v>
                </c:pt>
                <c:pt idx="82">
                  <c:v>689.42690000000005</c:v>
                </c:pt>
                <c:pt idx="83">
                  <c:v>689.90899999999999</c:v>
                </c:pt>
                <c:pt idx="84">
                  <c:v>690.39110000000005</c:v>
                </c:pt>
                <c:pt idx="85">
                  <c:v>690.8732</c:v>
                </c:pt>
                <c:pt idx="86">
                  <c:v>691.35530000000006</c:v>
                </c:pt>
                <c:pt idx="87">
                  <c:v>691.83749999999998</c:v>
                </c:pt>
                <c:pt idx="88">
                  <c:v>692.31960000000004</c:v>
                </c:pt>
                <c:pt idx="89">
                  <c:v>692.80169999999998</c:v>
                </c:pt>
                <c:pt idx="90">
                  <c:v>693.28380000000004</c:v>
                </c:pt>
                <c:pt idx="91">
                  <c:v>693.76589999999999</c:v>
                </c:pt>
                <c:pt idx="92">
                  <c:v>694.24800000000005</c:v>
                </c:pt>
                <c:pt idx="93">
                  <c:v>694.73019999999997</c:v>
                </c:pt>
                <c:pt idx="94">
                  <c:v>695.21230000000003</c:v>
                </c:pt>
                <c:pt idx="95">
                  <c:v>695.69439999999997</c:v>
                </c:pt>
                <c:pt idx="96">
                  <c:v>696.17650000000003</c:v>
                </c:pt>
                <c:pt idx="97">
                  <c:v>696.65859999999998</c:v>
                </c:pt>
                <c:pt idx="98">
                  <c:v>697.14070000000004</c:v>
                </c:pt>
                <c:pt idx="99">
                  <c:v>697.62289999999996</c:v>
                </c:pt>
                <c:pt idx="100">
                  <c:v>698.10500000000002</c:v>
                </c:pt>
                <c:pt idx="101">
                  <c:v>698.58709999999996</c:v>
                </c:pt>
                <c:pt idx="102">
                  <c:v>699.06920000000002</c:v>
                </c:pt>
                <c:pt idx="103">
                  <c:v>699.55129999999997</c:v>
                </c:pt>
                <c:pt idx="104">
                  <c:v>700.03340000000003</c:v>
                </c:pt>
                <c:pt idx="105">
                  <c:v>700.51559999999995</c:v>
                </c:pt>
                <c:pt idx="106">
                  <c:v>700.99770000000001</c:v>
                </c:pt>
                <c:pt idx="107">
                  <c:v>701.47979999999995</c:v>
                </c:pt>
                <c:pt idx="108">
                  <c:v>701.96190000000001</c:v>
                </c:pt>
                <c:pt idx="109">
                  <c:v>702.44399999999996</c:v>
                </c:pt>
                <c:pt idx="110">
                  <c:v>702.92610000000002</c:v>
                </c:pt>
                <c:pt idx="111">
                  <c:v>703.40830000000005</c:v>
                </c:pt>
                <c:pt idx="112">
                  <c:v>703.8904</c:v>
                </c:pt>
                <c:pt idx="113">
                  <c:v>704.37249999999995</c:v>
                </c:pt>
                <c:pt idx="114">
                  <c:v>704.8546</c:v>
                </c:pt>
                <c:pt idx="115">
                  <c:v>705.33669999999995</c:v>
                </c:pt>
                <c:pt idx="116">
                  <c:v>705.81880000000001</c:v>
                </c:pt>
                <c:pt idx="117">
                  <c:v>706.30100000000004</c:v>
                </c:pt>
                <c:pt idx="118">
                  <c:v>706.78309999999999</c:v>
                </c:pt>
                <c:pt idx="119">
                  <c:v>707.26520000000005</c:v>
                </c:pt>
                <c:pt idx="120">
                  <c:v>707.7473</c:v>
                </c:pt>
                <c:pt idx="121">
                  <c:v>708.22940000000006</c:v>
                </c:pt>
                <c:pt idx="122">
                  <c:v>708.7115</c:v>
                </c:pt>
                <c:pt idx="123">
                  <c:v>709.19370000000004</c:v>
                </c:pt>
                <c:pt idx="124">
                  <c:v>709.67579999999998</c:v>
                </c:pt>
                <c:pt idx="125">
                  <c:v>710.15790000000004</c:v>
                </c:pt>
                <c:pt idx="126">
                  <c:v>710.64</c:v>
                </c:pt>
                <c:pt idx="127">
                  <c:v>711.12210000000005</c:v>
                </c:pt>
                <c:pt idx="128">
                  <c:v>711.60419999999999</c:v>
                </c:pt>
                <c:pt idx="129">
                  <c:v>712.08640000000003</c:v>
                </c:pt>
                <c:pt idx="130">
                  <c:v>712.56849999999997</c:v>
                </c:pt>
                <c:pt idx="131">
                  <c:v>713.05060000000003</c:v>
                </c:pt>
                <c:pt idx="132">
                  <c:v>713.53269999999998</c:v>
                </c:pt>
                <c:pt idx="133">
                  <c:v>714.01480000000004</c:v>
                </c:pt>
                <c:pt idx="134">
                  <c:v>714.49689999999998</c:v>
                </c:pt>
                <c:pt idx="135">
                  <c:v>714.97910000000002</c:v>
                </c:pt>
                <c:pt idx="136">
                  <c:v>715.46119999999996</c:v>
                </c:pt>
                <c:pt idx="137">
                  <c:v>715.94330000000002</c:v>
                </c:pt>
                <c:pt idx="138">
                  <c:v>716.42539999999997</c:v>
                </c:pt>
                <c:pt idx="139">
                  <c:v>716.90750000000003</c:v>
                </c:pt>
                <c:pt idx="140">
                  <c:v>717.38959999999997</c:v>
                </c:pt>
                <c:pt idx="141">
                  <c:v>717.87180000000001</c:v>
                </c:pt>
                <c:pt idx="142">
                  <c:v>718.35389999999995</c:v>
                </c:pt>
                <c:pt idx="143">
                  <c:v>718.83600000000001</c:v>
                </c:pt>
                <c:pt idx="144">
                  <c:v>719.31809999999996</c:v>
                </c:pt>
                <c:pt idx="145">
                  <c:v>719.80020000000002</c:v>
                </c:pt>
                <c:pt idx="146">
                  <c:v>720.28229999999996</c:v>
                </c:pt>
                <c:pt idx="147">
                  <c:v>720.7645</c:v>
                </c:pt>
                <c:pt idx="148">
                  <c:v>721.24659999999994</c:v>
                </c:pt>
                <c:pt idx="149">
                  <c:v>721.7287</c:v>
                </c:pt>
                <c:pt idx="150">
                  <c:v>722.21079999999995</c:v>
                </c:pt>
                <c:pt idx="151">
                  <c:v>722.69290000000001</c:v>
                </c:pt>
                <c:pt idx="152">
                  <c:v>723.17499999999995</c:v>
                </c:pt>
                <c:pt idx="153">
                  <c:v>723.65719999999999</c:v>
                </c:pt>
                <c:pt idx="154">
                  <c:v>724.13930000000005</c:v>
                </c:pt>
                <c:pt idx="155">
                  <c:v>724.62139999999999</c:v>
                </c:pt>
                <c:pt idx="156">
                  <c:v>725.10350000000005</c:v>
                </c:pt>
                <c:pt idx="157">
                  <c:v>725.5856</c:v>
                </c:pt>
                <c:pt idx="158">
                  <c:v>726.06769999999995</c:v>
                </c:pt>
                <c:pt idx="159">
                  <c:v>726.54989999999998</c:v>
                </c:pt>
                <c:pt idx="160">
                  <c:v>727.03200000000004</c:v>
                </c:pt>
                <c:pt idx="161">
                  <c:v>727.51409999999998</c:v>
                </c:pt>
                <c:pt idx="162">
                  <c:v>727.99620000000004</c:v>
                </c:pt>
                <c:pt idx="163">
                  <c:v>728.47829999999999</c:v>
                </c:pt>
                <c:pt idx="164">
                  <c:v>728.96040000000005</c:v>
                </c:pt>
                <c:pt idx="165">
                  <c:v>729.44259999999997</c:v>
                </c:pt>
                <c:pt idx="166">
                  <c:v>729.92470000000003</c:v>
                </c:pt>
                <c:pt idx="167">
                  <c:v>730.40679999999998</c:v>
                </c:pt>
                <c:pt idx="168">
                  <c:v>730.88890000000004</c:v>
                </c:pt>
                <c:pt idx="169">
                  <c:v>731.37099999999998</c:v>
                </c:pt>
                <c:pt idx="170">
                  <c:v>731.85310000000004</c:v>
                </c:pt>
                <c:pt idx="171">
                  <c:v>732.33529999999996</c:v>
                </c:pt>
                <c:pt idx="172">
                  <c:v>732.81740000000002</c:v>
                </c:pt>
                <c:pt idx="173">
                  <c:v>733.29949999999997</c:v>
                </c:pt>
                <c:pt idx="174">
                  <c:v>733.78160000000003</c:v>
                </c:pt>
                <c:pt idx="175">
                  <c:v>734.26369999999997</c:v>
                </c:pt>
                <c:pt idx="176">
                  <c:v>734.74580000000003</c:v>
                </c:pt>
                <c:pt idx="177">
                  <c:v>735.22799999999995</c:v>
                </c:pt>
                <c:pt idx="178">
                  <c:v>735.71010000000001</c:v>
                </c:pt>
                <c:pt idx="179">
                  <c:v>736.19219999999996</c:v>
                </c:pt>
                <c:pt idx="180">
                  <c:v>736.67430000000002</c:v>
                </c:pt>
                <c:pt idx="181">
                  <c:v>737.15639999999996</c:v>
                </c:pt>
                <c:pt idx="182">
                  <c:v>737.63850000000002</c:v>
                </c:pt>
                <c:pt idx="183">
                  <c:v>738.12070000000006</c:v>
                </c:pt>
                <c:pt idx="184">
                  <c:v>738.6028</c:v>
                </c:pt>
                <c:pt idx="185">
                  <c:v>739.08489999999995</c:v>
                </c:pt>
                <c:pt idx="186">
                  <c:v>739.56700000000001</c:v>
                </c:pt>
                <c:pt idx="187">
                  <c:v>740.04909999999995</c:v>
                </c:pt>
                <c:pt idx="188">
                  <c:v>740.53129999999999</c:v>
                </c:pt>
                <c:pt idx="189">
                  <c:v>741.01340000000005</c:v>
                </c:pt>
                <c:pt idx="190">
                  <c:v>741.49549999999999</c:v>
                </c:pt>
                <c:pt idx="191">
                  <c:v>741.97760000000005</c:v>
                </c:pt>
                <c:pt idx="192">
                  <c:v>742.4597</c:v>
                </c:pt>
                <c:pt idx="193">
                  <c:v>742.94179999999994</c:v>
                </c:pt>
                <c:pt idx="194">
                  <c:v>743.42399999999998</c:v>
                </c:pt>
                <c:pt idx="195">
                  <c:v>743.90610000000004</c:v>
                </c:pt>
                <c:pt idx="196">
                  <c:v>744.38819999999998</c:v>
                </c:pt>
                <c:pt idx="197">
                  <c:v>744.87030000000004</c:v>
                </c:pt>
                <c:pt idx="198">
                  <c:v>745.35239999999999</c:v>
                </c:pt>
                <c:pt idx="199">
                  <c:v>745.83450000000005</c:v>
                </c:pt>
                <c:pt idx="200">
                  <c:v>746.31669999999997</c:v>
                </c:pt>
                <c:pt idx="201">
                  <c:v>746.79880000000003</c:v>
                </c:pt>
                <c:pt idx="202">
                  <c:v>747.28089999999997</c:v>
                </c:pt>
                <c:pt idx="203">
                  <c:v>747.76300000000003</c:v>
                </c:pt>
                <c:pt idx="204">
                  <c:v>748.24509999999998</c:v>
                </c:pt>
                <c:pt idx="205">
                  <c:v>748.72720000000004</c:v>
                </c:pt>
                <c:pt idx="206">
                  <c:v>749.20939999999996</c:v>
                </c:pt>
                <c:pt idx="207">
                  <c:v>749.69150000000002</c:v>
                </c:pt>
                <c:pt idx="208">
                  <c:v>750.17359999999996</c:v>
                </c:pt>
                <c:pt idx="209">
                  <c:v>750.65570000000002</c:v>
                </c:pt>
                <c:pt idx="210">
                  <c:v>751.13779999999997</c:v>
                </c:pt>
                <c:pt idx="211">
                  <c:v>751.61990000000003</c:v>
                </c:pt>
                <c:pt idx="212">
                  <c:v>752.10209999999995</c:v>
                </c:pt>
                <c:pt idx="213">
                  <c:v>752.58420000000001</c:v>
                </c:pt>
                <c:pt idx="214">
                  <c:v>753.06629999999996</c:v>
                </c:pt>
                <c:pt idx="215">
                  <c:v>753.54840000000002</c:v>
                </c:pt>
                <c:pt idx="216">
                  <c:v>754.03049999999996</c:v>
                </c:pt>
                <c:pt idx="217">
                  <c:v>754.51260000000002</c:v>
                </c:pt>
                <c:pt idx="218">
                  <c:v>754.99480000000005</c:v>
                </c:pt>
                <c:pt idx="219">
                  <c:v>755.4769</c:v>
                </c:pt>
                <c:pt idx="220">
                  <c:v>755.95899999999995</c:v>
                </c:pt>
                <c:pt idx="221">
                  <c:v>756.44110000000001</c:v>
                </c:pt>
                <c:pt idx="222">
                  <c:v>756.92319999999995</c:v>
                </c:pt>
                <c:pt idx="223">
                  <c:v>757.40530000000001</c:v>
                </c:pt>
                <c:pt idx="224">
                  <c:v>757.88750000000005</c:v>
                </c:pt>
                <c:pt idx="225">
                  <c:v>758.36959999999999</c:v>
                </c:pt>
                <c:pt idx="226">
                  <c:v>758.85170000000005</c:v>
                </c:pt>
                <c:pt idx="227">
                  <c:v>759.3338</c:v>
                </c:pt>
                <c:pt idx="228">
                  <c:v>759.81590000000006</c:v>
                </c:pt>
                <c:pt idx="229">
                  <c:v>760.298</c:v>
                </c:pt>
                <c:pt idx="230">
                  <c:v>760.78020000000004</c:v>
                </c:pt>
                <c:pt idx="231">
                  <c:v>761.26229999999998</c:v>
                </c:pt>
                <c:pt idx="232">
                  <c:v>761.74440000000004</c:v>
                </c:pt>
                <c:pt idx="233">
                  <c:v>762.22649999999999</c:v>
                </c:pt>
                <c:pt idx="234">
                  <c:v>762.70860000000005</c:v>
                </c:pt>
                <c:pt idx="235">
                  <c:v>763.19069999999999</c:v>
                </c:pt>
                <c:pt idx="236">
                  <c:v>763.67290000000003</c:v>
                </c:pt>
                <c:pt idx="237">
                  <c:v>764.15499999999997</c:v>
                </c:pt>
                <c:pt idx="238">
                  <c:v>764.63710000000003</c:v>
                </c:pt>
                <c:pt idx="239">
                  <c:v>765.11919999999998</c:v>
                </c:pt>
                <c:pt idx="240">
                  <c:v>765.60130000000004</c:v>
                </c:pt>
                <c:pt idx="241">
                  <c:v>766.08339999999998</c:v>
                </c:pt>
                <c:pt idx="242">
                  <c:v>766.56560000000002</c:v>
                </c:pt>
                <c:pt idx="243">
                  <c:v>767.04769999999996</c:v>
                </c:pt>
                <c:pt idx="244">
                  <c:v>767.52980000000002</c:v>
                </c:pt>
                <c:pt idx="245">
                  <c:v>768.01189999999997</c:v>
                </c:pt>
                <c:pt idx="246">
                  <c:v>768.49400000000003</c:v>
                </c:pt>
                <c:pt idx="247">
                  <c:v>768.97609999999997</c:v>
                </c:pt>
                <c:pt idx="248">
                  <c:v>769.45830000000001</c:v>
                </c:pt>
                <c:pt idx="249">
                  <c:v>769.94039999999995</c:v>
                </c:pt>
                <c:pt idx="250">
                  <c:v>770.42250000000001</c:v>
                </c:pt>
                <c:pt idx="251">
                  <c:v>770.90459999999996</c:v>
                </c:pt>
                <c:pt idx="252">
                  <c:v>771.38670000000002</c:v>
                </c:pt>
                <c:pt idx="253">
                  <c:v>771.86879999999996</c:v>
                </c:pt>
                <c:pt idx="254">
                  <c:v>772.351</c:v>
                </c:pt>
                <c:pt idx="255">
                  <c:v>772.83309999999994</c:v>
                </c:pt>
                <c:pt idx="256">
                  <c:v>773.3152</c:v>
                </c:pt>
                <c:pt idx="257">
                  <c:v>773.79729999999995</c:v>
                </c:pt>
                <c:pt idx="258">
                  <c:v>774.27940000000001</c:v>
                </c:pt>
                <c:pt idx="259">
                  <c:v>774.76149999999996</c:v>
                </c:pt>
                <c:pt idx="260">
                  <c:v>775.24369999999999</c:v>
                </c:pt>
                <c:pt idx="261">
                  <c:v>775.72580000000005</c:v>
                </c:pt>
                <c:pt idx="262">
                  <c:v>776.2079</c:v>
                </c:pt>
                <c:pt idx="263">
                  <c:v>776.69</c:v>
                </c:pt>
                <c:pt idx="264">
                  <c:v>777.1721</c:v>
                </c:pt>
                <c:pt idx="265">
                  <c:v>777.65419999999995</c:v>
                </c:pt>
                <c:pt idx="266">
                  <c:v>778.13639999999998</c:v>
                </c:pt>
                <c:pt idx="267">
                  <c:v>778.61850000000004</c:v>
                </c:pt>
                <c:pt idx="268">
                  <c:v>779.10059999999999</c:v>
                </c:pt>
                <c:pt idx="269">
                  <c:v>779.58270000000005</c:v>
                </c:pt>
                <c:pt idx="270">
                  <c:v>780.06479999999999</c:v>
                </c:pt>
                <c:pt idx="271">
                  <c:v>780.54690000000005</c:v>
                </c:pt>
                <c:pt idx="272">
                  <c:v>781.02909999999997</c:v>
                </c:pt>
                <c:pt idx="273">
                  <c:v>781.51120000000003</c:v>
                </c:pt>
                <c:pt idx="274">
                  <c:v>781.99329999999998</c:v>
                </c:pt>
                <c:pt idx="275">
                  <c:v>782.47540000000004</c:v>
                </c:pt>
                <c:pt idx="276">
                  <c:v>782.95749999999998</c:v>
                </c:pt>
                <c:pt idx="277">
                  <c:v>783.43960000000004</c:v>
                </c:pt>
                <c:pt idx="278">
                  <c:v>783.92179999999996</c:v>
                </c:pt>
                <c:pt idx="279">
                  <c:v>784.40390000000002</c:v>
                </c:pt>
                <c:pt idx="280">
                  <c:v>784.88599999999997</c:v>
                </c:pt>
                <c:pt idx="281">
                  <c:v>785.36810000000003</c:v>
                </c:pt>
                <c:pt idx="282">
                  <c:v>785.85019999999997</c:v>
                </c:pt>
                <c:pt idx="283">
                  <c:v>786.33230000000003</c:v>
                </c:pt>
                <c:pt idx="284">
                  <c:v>786.81449999999995</c:v>
                </c:pt>
                <c:pt idx="285">
                  <c:v>787.29660000000001</c:v>
                </c:pt>
                <c:pt idx="286">
                  <c:v>787.77869999999996</c:v>
                </c:pt>
                <c:pt idx="287">
                  <c:v>788.26080000000002</c:v>
                </c:pt>
                <c:pt idx="288">
                  <c:v>788.74289999999996</c:v>
                </c:pt>
                <c:pt idx="289">
                  <c:v>789.22500000000002</c:v>
                </c:pt>
                <c:pt idx="290">
                  <c:v>789.70719999999994</c:v>
                </c:pt>
                <c:pt idx="291">
                  <c:v>790.1893</c:v>
                </c:pt>
                <c:pt idx="292">
                  <c:v>790.67139999999995</c:v>
                </c:pt>
                <c:pt idx="293">
                  <c:v>791.15350000000001</c:v>
                </c:pt>
                <c:pt idx="294">
                  <c:v>791.63559999999995</c:v>
                </c:pt>
                <c:pt idx="295">
                  <c:v>792.11770000000001</c:v>
                </c:pt>
                <c:pt idx="296">
                  <c:v>792.59990000000005</c:v>
                </c:pt>
                <c:pt idx="297">
                  <c:v>793.08199999999999</c:v>
                </c:pt>
                <c:pt idx="298">
                  <c:v>793.56410000000005</c:v>
                </c:pt>
                <c:pt idx="299">
                  <c:v>794.0462</c:v>
                </c:pt>
                <c:pt idx="300">
                  <c:v>794.52829999999994</c:v>
                </c:pt>
                <c:pt idx="301">
                  <c:v>795.0104</c:v>
                </c:pt>
                <c:pt idx="302">
                  <c:v>795.49260000000004</c:v>
                </c:pt>
                <c:pt idx="303">
                  <c:v>795.97469999999998</c:v>
                </c:pt>
                <c:pt idx="304">
                  <c:v>796.45680000000004</c:v>
                </c:pt>
                <c:pt idx="305">
                  <c:v>796.93889999999999</c:v>
                </c:pt>
                <c:pt idx="306">
                  <c:v>797.42100000000005</c:v>
                </c:pt>
                <c:pt idx="307">
                  <c:v>797.90309999999999</c:v>
                </c:pt>
                <c:pt idx="308">
                  <c:v>798.38530000000003</c:v>
                </c:pt>
                <c:pt idx="309">
                  <c:v>798.86739999999998</c:v>
                </c:pt>
                <c:pt idx="310">
                  <c:v>799.34950000000003</c:v>
                </c:pt>
                <c:pt idx="311">
                  <c:v>799.83159999999998</c:v>
                </c:pt>
                <c:pt idx="312">
                  <c:v>800.31370000000004</c:v>
                </c:pt>
                <c:pt idx="313">
                  <c:v>800.79579999999999</c:v>
                </c:pt>
                <c:pt idx="314">
                  <c:v>801.27800000000002</c:v>
                </c:pt>
                <c:pt idx="315">
                  <c:v>801.76009999999997</c:v>
                </c:pt>
                <c:pt idx="316">
                  <c:v>802.24220000000003</c:v>
                </c:pt>
                <c:pt idx="317">
                  <c:v>802.72429999999997</c:v>
                </c:pt>
                <c:pt idx="318">
                  <c:v>803.20640000000003</c:v>
                </c:pt>
                <c:pt idx="319">
                  <c:v>803.68849999999998</c:v>
                </c:pt>
                <c:pt idx="320">
                  <c:v>804.17070000000001</c:v>
                </c:pt>
                <c:pt idx="321">
                  <c:v>804.65279999999996</c:v>
                </c:pt>
                <c:pt idx="322">
                  <c:v>805.13490000000002</c:v>
                </c:pt>
                <c:pt idx="323">
                  <c:v>805.61699999999996</c:v>
                </c:pt>
                <c:pt idx="324">
                  <c:v>806.09910000000002</c:v>
                </c:pt>
                <c:pt idx="325">
                  <c:v>806.58119999999997</c:v>
                </c:pt>
                <c:pt idx="326">
                  <c:v>807.0634</c:v>
                </c:pt>
                <c:pt idx="327">
                  <c:v>807.54549999999995</c:v>
                </c:pt>
                <c:pt idx="328">
                  <c:v>808.02760000000001</c:v>
                </c:pt>
                <c:pt idx="329">
                  <c:v>808.50969999999995</c:v>
                </c:pt>
                <c:pt idx="330">
                  <c:v>808.99180000000001</c:v>
                </c:pt>
                <c:pt idx="331">
                  <c:v>809.47389999999996</c:v>
                </c:pt>
                <c:pt idx="332">
                  <c:v>809.95609999999999</c:v>
                </c:pt>
                <c:pt idx="333">
                  <c:v>810.43820000000005</c:v>
                </c:pt>
                <c:pt idx="334">
                  <c:v>810.9203</c:v>
                </c:pt>
                <c:pt idx="335">
                  <c:v>811.40239999999994</c:v>
                </c:pt>
                <c:pt idx="336">
                  <c:v>811.8845</c:v>
                </c:pt>
                <c:pt idx="337">
                  <c:v>812.36659999999995</c:v>
                </c:pt>
                <c:pt idx="338">
                  <c:v>812.84879999999998</c:v>
                </c:pt>
                <c:pt idx="339">
                  <c:v>813.33090000000004</c:v>
                </c:pt>
                <c:pt idx="340">
                  <c:v>813.81299999999999</c:v>
                </c:pt>
                <c:pt idx="341">
                  <c:v>814.29510000000005</c:v>
                </c:pt>
                <c:pt idx="342">
                  <c:v>814.77719999999999</c:v>
                </c:pt>
                <c:pt idx="343">
                  <c:v>815.25930000000005</c:v>
                </c:pt>
                <c:pt idx="344">
                  <c:v>815.74149999999997</c:v>
                </c:pt>
                <c:pt idx="345">
                  <c:v>816.22360000000003</c:v>
                </c:pt>
                <c:pt idx="346">
                  <c:v>816.70569999999998</c:v>
                </c:pt>
                <c:pt idx="347">
                  <c:v>817.18780000000004</c:v>
                </c:pt>
                <c:pt idx="348">
                  <c:v>817.66989999999998</c:v>
                </c:pt>
                <c:pt idx="349">
                  <c:v>818.15200000000004</c:v>
                </c:pt>
                <c:pt idx="350">
                  <c:v>818.63419999999996</c:v>
                </c:pt>
                <c:pt idx="351">
                  <c:v>819.11630000000002</c:v>
                </c:pt>
                <c:pt idx="352">
                  <c:v>819.59839999999997</c:v>
                </c:pt>
                <c:pt idx="353">
                  <c:v>820.08050000000003</c:v>
                </c:pt>
                <c:pt idx="354">
                  <c:v>820.56259999999997</c:v>
                </c:pt>
                <c:pt idx="355">
                  <c:v>821.04470000000003</c:v>
                </c:pt>
                <c:pt idx="356">
                  <c:v>821.52689999999996</c:v>
                </c:pt>
                <c:pt idx="357">
                  <c:v>822.00900000000001</c:v>
                </c:pt>
                <c:pt idx="358">
                  <c:v>822.49109999999996</c:v>
                </c:pt>
                <c:pt idx="359">
                  <c:v>822.97320000000002</c:v>
                </c:pt>
                <c:pt idx="360">
                  <c:v>823.45529999999997</c:v>
                </c:pt>
                <c:pt idx="361">
                  <c:v>823.93740000000003</c:v>
                </c:pt>
                <c:pt idx="362">
                  <c:v>824.41959999999995</c:v>
                </c:pt>
                <c:pt idx="363">
                  <c:v>824.90170000000001</c:v>
                </c:pt>
                <c:pt idx="364">
                  <c:v>825.38379999999995</c:v>
                </c:pt>
                <c:pt idx="365">
                  <c:v>825.86590000000001</c:v>
                </c:pt>
                <c:pt idx="366">
                  <c:v>826.34799999999996</c:v>
                </c:pt>
                <c:pt idx="367">
                  <c:v>826.83010000000002</c:v>
                </c:pt>
                <c:pt idx="368">
                  <c:v>827.31230000000005</c:v>
                </c:pt>
                <c:pt idx="369">
                  <c:v>827.7944</c:v>
                </c:pt>
                <c:pt idx="370">
                  <c:v>828.27650000000006</c:v>
                </c:pt>
                <c:pt idx="371">
                  <c:v>828.7586</c:v>
                </c:pt>
                <c:pt idx="372">
                  <c:v>829.24069999999995</c:v>
                </c:pt>
                <c:pt idx="373">
                  <c:v>829.72280000000001</c:v>
                </c:pt>
                <c:pt idx="374">
                  <c:v>830.20500000000004</c:v>
                </c:pt>
                <c:pt idx="375">
                  <c:v>830.68709999999999</c:v>
                </c:pt>
                <c:pt idx="376">
                  <c:v>831.16920000000005</c:v>
                </c:pt>
                <c:pt idx="377">
                  <c:v>831.65129999999999</c:v>
                </c:pt>
                <c:pt idx="378">
                  <c:v>832.13340000000005</c:v>
                </c:pt>
                <c:pt idx="379">
                  <c:v>832.6155</c:v>
                </c:pt>
                <c:pt idx="380">
                  <c:v>833.09770000000003</c:v>
                </c:pt>
                <c:pt idx="381">
                  <c:v>833.57979999999998</c:v>
                </c:pt>
                <c:pt idx="382">
                  <c:v>834.06190000000004</c:v>
                </c:pt>
                <c:pt idx="383">
                  <c:v>834.54399999999998</c:v>
                </c:pt>
                <c:pt idx="384">
                  <c:v>835.02610000000004</c:v>
                </c:pt>
                <c:pt idx="385">
                  <c:v>835.50819999999999</c:v>
                </c:pt>
                <c:pt idx="386">
                  <c:v>835.99040000000002</c:v>
                </c:pt>
                <c:pt idx="387">
                  <c:v>836.47249999999997</c:v>
                </c:pt>
                <c:pt idx="388">
                  <c:v>836.95460000000003</c:v>
                </c:pt>
                <c:pt idx="389">
                  <c:v>837.43669999999997</c:v>
                </c:pt>
                <c:pt idx="390">
                  <c:v>837.91880000000003</c:v>
                </c:pt>
                <c:pt idx="391">
                  <c:v>838.40089999999998</c:v>
                </c:pt>
                <c:pt idx="392">
                  <c:v>838.88310000000001</c:v>
                </c:pt>
                <c:pt idx="393">
                  <c:v>839.36519999999996</c:v>
                </c:pt>
                <c:pt idx="394">
                  <c:v>839.84730000000002</c:v>
                </c:pt>
                <c:pt idx="395">
                  <c:v>840.32939999999996</c:v>
                </c:pt>
                <c:pt idx="396">
                  <c:v>840.81150000000002</c:v>
                </c:pt>
                <c:pt idx="397">
                  <c:v>841.29359999999997</c:v>
                </c:pt>
                <c:pt idx="398">
                  <c:v>841.7758</c:v>
                </c:pt>
                <c:pt idx="399">
                  <c:v>842.25789999999995</c:v>
                </c:pt>
                <c:pt idx="400">
                  <c:v>842.74</c:v>
                </c:pt>
                <c:pt idx="401">
                  <c:v>843.22209999999995</c:v>
                </c:pt>
                <c:pt idx="402">
                  <c:v>843.70420000000001</c:v>
                </c:pt>
                <c:pt idx="403">
                  <c:v>844.18629999999996</c:v>
                </c:pt>
                <c:pt idx="404">
                  <c:v>844.66849999999999</c:v>
                </c:pt>
                <c:pt idx="405">
                  <c:v>845.15060000000005</c:v>
                </c:pt>
                <c:pt idx="406">
                  <c:v>845.6327</c:v>
                </c:pt>
                <c:pt idx="407">
                  <c:v>846.11479999999995</c:v>
                </c:pt>
                <c:pt idx="408">
                  <c:v>846.59690000000001</c:v>
                </c:pt>
                <c:pt idx="409">
                  <c:v>847.07899999999995</c:v>
                </c:pt>
                <c:pt idx="410">
                  <c:v>847.56119999999999</c:v>
                </c:pt>
                <c:pt idx="411">
                  <c:v>848.04330000000004</c:v>
                </c:pt>
                <c:pt idx="412">
                  <c:v>848.52539999999999</c:v>
                </c:pt>
                <c:pt idx="413">
                  <c:v>849.00750000000005</c:v>
                </c:pt>
                <c:pt idx="414">
                  <c:v>849.4896</c:v>
                </c:pt>
                <c:pt idx="415">
                  <c:v>849.97170000000006</c:v>
                </c:pt>
                <c:pt idx="416">
                  <c:v>850.45389999999998</c:v>
                </c:pt>
                <c:pt idx="417">
                  <c:v>850.93600000000004</c:v>
                </c:pt>
                <c:pt idx="418">
                  <c:v>851.41809999999998</c:v>
                </c:pt>
                <c:pt idx="419">
                  <c:v>851.90020000000004</c:v>
                </c:pt>
                <c:pt idx="420">
                  <c:v>852.38229999999999</c:v>
                </c:pt>
                <c:pt idx="421">
                  <c:v>852.86440000000005</c:v>
                </c:pt>
                <c:pt idx="422">
                  <c:v>853.34659999999997</c:v>
                </c:pt>
                <c:pt idx="423">
                  <c:v>853.82870000000003</c:v>
                </c:pt>
                <c:pt idx="424">
                  <c:v>854.31079999999997</c:v>
                </c:pt>
                <c:pt idx="425">
                  <c:v>854.79290000000003</c:v>
                </c:pt>
                <c:pt idx="426">
                  <c:v>855.27499999999998</c:v>
                </c:pt>
                <c:pt idx="427">
                  <c:v>855.75710000000004</c:v>
                </c:pt>
                <c:pt idx="428">
                  <c:v>856.23929999999996</c:v>
                </c:pt>
                <c:pt idx="429">
                  <c:v>856.72140000000002</c:v>
                </c:pt>
                <c:pt idx="430">
                  <c:v>857.20349999999996</c:v>
                </c:pt>
                <c:pt idx="431">
                  <c:v>857.68560000000002</c:v>
                </c:pt>
                <c:pt idx="432">
                  <c:v>858.16769999999997</c:v>
                </c:pt>
                <c:pt idx="433">
                  <c:v>858.64980000000003</c:v>
                </c:pt>
                <c:pt idx="434">
                  <c:v>859.13199999999995</c:v>
                </c:pt>
                <c:pt idx="435">
                  <c:v>859.61410000000001</c:v>
                </c:pt>
                <c:pt idx="436">
                  <c:v>860.09619999999995</c:v>
                </c:pt>
                <c:pt idx="437">
                  <c:v>860.57830000000001</c:v>
                </c:pt>
                <c:pt idx="438">
                  <c:v>861.06039999999996</c:v>
                </c:pt>
                <c:pt idx="439">
                  <c:v>861.54250000000002</c:v>
                </c:pt>
                <c:pt idx="440">
                  <c:v>862.02470000000005</c:v>
                </c:pt>
                <c:pt idx="441">
                  <c:v>862.5068</c:v>
                </c:pt>
                <c:pt idx="442">
                  <c:v>862.98889999999994</c:v>
                </c:pt>
                <c:pt idx="443">
                  <c:v>863.471</c:v>
                </c:pt>
                <c:pt idx="444">
                  <c:v>863.95309999999995</c:v>
                </c:pt>
                <c:pt idx="445">
                  <c:v>864.43520000000001</c:v>
                </c:pt>
                <c:pt idx="446">
                  <c:v>864.91740000000004</c:v>
                </c:pt>
                <c:pt idx="447">
                  <c:v>865.39949999999999</c:v>
                </c:pt>
                <c:pt idx="448">
                  <c:v>865.88160000000005</c:v>
                </c:pt>
                <c:pt idx="449">
                  <c:v>866.36369999999999</c:v>
                </c:pt>
                <c:pt idx="450">
                  <c:v>866.84580000000005</c:v>
                </c:pt>
                <c:pt idx="451">
                  <c:v>867.3279</c:v>
                </c:pt>
                <c:pt idx="452">
                  <c:v>867.81010000000003</c:v>
                </c:pt>
                <c:pt idx="453">
                  <c:v>868.29219999999998</c:v>
                </c:pt>
                <c:pt idx="454">
                  <c:v>868.77430000000004</c:v>
                </c:pt>
                <c:pt idx="455">
                  <c:v>869.25639999999999</c:v>
                </c:pt>
                <c:pt idx="456">
                  <c:v>869.73850000000004</c:v>
                </c:pt>
                <c:pt idx="457">
                  <c:v>870.22059999999999</c:v>
                </c:pt>
                <c:pt idx="458">
                  <c:v>870.70280000000002</c:v>
                </c:pt>
                <c:pt idx="459">
                  <c:v>871.18489999999997</c:v>
                </c:pt>
                <c:pt idx="460">
                  <c:v>871.66700000000003</c:v>
                </c:pt>
                <c:pt idx="461">
                  <c:v>872.14909999999998</c:v>
                </c:pt>
                <c:pt idx="462">
                  <c:v>872.63120000000004</c:v>
                </c:pt>
                <c:pt idx="463">
                  <c:v>873.11329999999998</c:v>
                </c:pt>
                <c:pt idx="464">
                  <c:v>873.59550000000002</c:v>
                </c:pt>
                <c:pt idx="465">
                  <c:v>874.07759999999996</c:v>
                </c:pt>
                <c:pt idx="466">
                  <c:v>874.55970000000002</c:v>
                </c:pt>
                <c:pt idx="467">
                  <c:v>875.04179999999997</c:v>
                </c:pt>
                <c:pt idx="468">
                  <c:v>875.52390000000003</c:v>
                </c:pt>
                <c:pt idx="469">
                  <c:v>876.00599999999997</c:v>
                </c:pt>
                <c:pt idx="470">
                  <c:v>876.48820000000001</c:v>
                </c:pt>
                <c:pt idx="471">
                  <c:v>876.97029999999995</c:v>
                </c:pt>
                <c:pt idx="472">
                  <c:v>877.45240000000001</c:v>
                </c:pt>
                <c:pt idx="473">
                  <c:v>877.93449999999996</c:v>
                </c:pt>
                <c:pt idx="474">
                  <c:v>878.41660000000002</c:v>
                </c:pt>
                <c:pt idx="475">
                  <c:v>878.89869999999996</c:v>
                </c:pt>
                <c:pt idx="476">
                  <c:v>879.3809</c:v>
                </c:pt>
                <c:pt idx="477">
                  <c:v>879.86300000000006</c:v>
                </c:pt>
                <c:pt idx="478">
                  <c:v>880.3451</c:v>
                </c:pt>
                <c:pt idx="479">
                  <c:v>880.82719999999995</c:v>
                </c:pt>
                <c:pt idx="480">
                  <c:v>881.30930000000001</c:v>
                </c:pt>
                <c:pt idx="481">
                  <c:v>881.79139999999995</c:v>
                </c:pt>
                <c:pt idx="482">
                  <c:v>882.27359999999999</c:v>
                </c:pt>
                <c:pt idx="483">
                  <c:v>882.75570000000005</c:v>
                </c:pt>
                <c:pt idx="484">
                  <c:v>883.23779999999999</c:v>
                </c:pt>
                <c:pt idx="485">
                  <c:v>883.71990000000005</c:v>
                </c:pt>
                <c:pt idx="486">
                  <c:v>884.202</c:v>
                </c:pt>
                <c:pt idx="487">
                  <c:v>884.68409999999994</c:v>
                </c:pt>
                <c:pt idx="488">
                  <c:v>885.16629999999998</c:v>
                </c:pt>
                <c:pt idx="489">
                  <c:v>885.64840000000004</c:v>
                </c:pt>
                <c:pt idx="490">
                  <c:v>886.13049999999998</c:v>
                </c:pt>
                <c:pt idx="491">
                  <c:v>886.61260000000004</c:v>
                </c:pt>
                <c:pt idx="492">
                  <c:v>887.09469999999999</c:v>
                </c:pt>
                <c:pt idx="493">
                  <c:v>887.57680000000005</c:v>
                </c:pt>
                <c:pt idx="494">
                  <c:v>888.05899999999997</c:v>
                </c:pt>
                <c:pt idx="495">
                  <c:v>888.54110000000003</c:v>
                </c:pt>
                <c:pt idx="496">
                  <c:v>889.02319999999997</c:v>
                </c:pt>
                <c:pt idx="497">
                  <c:v>889.50530000000003</c:v>
                </c:pt>
                <c:pt idx="498">
                  <c:v>889.98739999999998</c:v>
                </c:pt>
                <c:pt idx="499">
                  <c:v>890.46950000000004</c:v>
                </c:pt>
                <c:pt idx="500">
                  <c:v>890.95169999999996</c:v>
                </c:pt>
                <c:pt idx="501">
                  <c:v>891.43380000000002</c:v>
                </c:pt>
                <c:pt idx="502">
                  <c:v>891.91589999999997</c:v>
                </c:pt>
                <c:pt idx="503">
                  <c:v>892.39800000000002</c:v>
                </c:pt>
                <c:pt idx="504">
                  <c:v>892.88009999999997</c:v>
                </c:pt>
                <c:pt idx="505">
                  <c:v>893.36220000000003</c:v>
                </c:pt>
                <c:pt idx="506">
                  <c:v>893.84439999999995</c:v>
                </c:pt>
                <c:pt idx="507">
                  <c:v>894.32650000000001</c:v>
                </c:pt>
                <c:pt idx="508">
                  <c:v>894.80859999999996</c:v>
                </c:pt>
                <c:pt idx="509">
                  <c:v>895.29070000000002</c:v>
                </c:pt>
                <c:pt idx="510">
                  <c:v>895.77279999999996</c:v>
                </c:pt>
                <c:pt idx="511">
                  <c:v>896.25490000000002</c:v>
                </c:pt>
                <c:pt idx="512">
                  <c:v>896.73710000000005</c:v>
                </c:pt>
                <c:pt idx="513">
                  <c:v>897.2192</c:v>
                </c:pt>
                <c:pt idx="514">
                  <c:v>897.70129999999995</c:v>
                </c:pt>
                <c:pt idx="515">
                  <c:v>898.18340000000001</c:v>
                </c:pt>
                <c:pt idx="516">
                  <c:v>898.66549999999995</c:v>
                </c:pt>
                <c:pt idx="517">
                  <c:v>899.14760000000001</c:v>
                </c:pt>
                <c:pt idx="518">
                  <c:v>899.62980000000005</c:v>
                </c:pt>
                <c:pt idx="519">
                  <c:v>900.11189999999999</c:v>
                </c:pt>
                <c:pt idx="520">
                  <c:v>900.59400000000005</c:v>
                </c:pt>
                <c:pt idx="521">
                  <c:v>901.0761</c:v>
                </c:pt>
                <c:pt idx="522">
                  <c:v>901.55820000000006</c:v>
                </c:pt>
                <c:pt idx="523">
                  <c:v>902.0403</c:v>
                </c:pt>
                <c:pt idx="524">
                  <c:v>902.52250000000004</c:v>
                </c:pt>
                <c:pt idx="525">
                  <c:v>903.00459999999998</c:v>
                </c:pt>
                <c:pt idx="526">
                  <c:v>903.48670000000004</c:v>
                </c:pt>
                <c:pt idx="527">
                  <c:v>903.96879999999999</c:v>
                </c:pt>
                <c:pt idx="528">
                  <c:v>904.45090000000005</c:v>
                </c:pt>
                <c:pt idx="529">
                  <c:v>904.93299999999999</c:v>
                </c:pt>
                <c:pt idx="530">
                  <c:v>905.41520000000003</c:v>
                </c:pt>
                <c:pt idx="531">
                  <c:v>905.89729999999997</c:v>
                </c:pt>
                <c:pt idx="532">
                  <c:v>906.37940000000003</c:v>
                </c:pt>
                <c:pt idx="533">
                  <c:v>906.86149999999998</c:v>
                </c:pt>
                <c:pt idx="534">
                  <c:v>907.34360000000004</c:v>
                </c:pt>
                <c:pt idx="535">
                  <c:v>907.82569999999998</c:v>
                </c:pt>
                <c:pt idx="536">
                  <c:v>908.30790000000002</c:v>
                </c:pt>
                <c:pt idx="537">
                  <c:v>908.79</c:v>
                </c:pt>
                <c:pt idx="538">
                  <c:v>909.27210000000002</c:v>
                </c:pt>
                <c:pt idx="539">
                  <c:v>909.75419999999997</c:v>
                </c:pt>
                <c:pt idx="540">
                  <c:v>910.23630000000003</c:v>
                </c:pt>
                <c:pt idx="541">
                  <c:v>910.71839999999997</c:v>
                </c:pt>
                <c:pt idx="542">
                  <c:v>911.20060000000001</c:v>
                </c:pt>
                <c:pt idx="543">
                  <c:v>911.68269999999995</c:v>
                </c:pt>
                <c:pt idx="544">
                  <c:v>912.16480000000001</c:v>
                </c:pt>
                <c:pt idx="545">
                  <c:v>912.64689999999996</c:v>
                </c:pt>
                <c:pt idx="546">
                  <c:v>913.12900000000002</c:v>
                </c:pt>
                <c:pt idx="547">
                  <c:v>913.61109999999996</c:v>
                </c:pt>
                <c:pt idx="548">
                  <c:v>914.0933</c:v>
                </c:pt>
                <c:pt idx="549">
                  <c:v>914.57539999999995</c:v>
                </c:pt>
                <c:pt idx="550">
                  <c:v>915.0575</c:v>
                </c:pt>
                <c:pt idx="551">
                  <c:v>915.53959999999995</c:v>
                </c:pt>
                <c:pt idx="552">
                  <c:v>916.02170000000001</c:v>
                </c:pt>
                <c:pt idx="553">
                  <c:v>916.50379999999996</c:v>
                </c:pt>
                <c:pt idx="554">
                  <c:v>916.98599999999999</c:v>
                </c:pt>
                <c:pt idx="555">
                  <c:v>917.46810000000005</c:v>
                </c:pt>
                <c:pt idx="556">
                  <c:v>917.9502</c:v>
                </c:pt>
                <c:pt idx="557">
                  <c:v>918.43230000000005</c:v>
                </c:pt>
                <c:pt idx="558">
                  <c:v>918.9144</c:v>
                </c:pt>
                <c:pt idx="559">
                  <c:v>919.39649999999995</c:v>
                </c:pt>
                <c:pt idx="560">
                  <c:v>919.87869999999998</c:v>
                </c:pt>
                <c:pt idx="561">
                  <c:v>920.36080000000004</c:v>
                </c:pt>
                <c:pt idx="562">
                  <c:v>920.84289999999999</c:v>
                </c:pt>
                <c:pt idx="563">
                  <c:v>921.32500000000005</c:v>
                </c:pt>
                <c:pt idx="564">
                  <c:v>921.80709999999999</c:v>
                </c:pt>
                <c:pt idx="565">
                  <c:v>922.28920000000005</c:v>
                </c:pt>
                <c:pt idx="566">
                  <c:v>922.77139999999997</c:v>
                </c:pt>
                <c:pt idx="567">
                  <c:v>923.25350000000003</c:v>
                </c:pt>
                <c:pt idx="568">
                  <c:v>923.73559999999998</c:v>
                </c:pt>
                <c:pt idx="569">
                  <c:v>924.21770000000004</c:v>
                </c:pt>
                <c:pt idx="570">
                  <c:v>924.69979999999998</c:v>
                </c:pt>
                <c:pt idx="571">
                  <c:v>925.18190000000004</c:v>
                </c:pt>
                <c:pt idx="572">
                  <c:v>925.66409999999996</c:v>
                </c:pt>
                <c:pt idx="573">
                  <c:v>926.14620000000002</c:v>
                </c:pt>
                <c:pt idx="574">
                  <c:v>926.62829999999997</c:v>
                </c:pt>
                <c:pt idx="575">
                  <c:v>927.11040000000003</c:v>
                </c:pt>
                <c:pt idx="576">
                  <c:v>927.59249999999997</c:v>
                </c:pt>
                <c:pt idx="577">
                  <c:v>928.07460000000003</c:v>
                </c:pt>
                <c:pt idx="578">
                  <c:v>928.55679999999995</c:v>
                </c:pt>
                <c:pt idx="579">
                  <c:v>929.03890000000001</c:v>
                </c:pt>
                <c:pt idx="580">
                  <c:v>929.52099999999996</c:v>
                </c:pt>
                <c:pt idx="581">
                  <c:v>930.00310000000002</c:v>
                </c:pt>
                <c:pt idx="582">
                  <c:v>930.48519999999996</c:v>
                </c:pt>
                <c:pt idx="583">
                  <c:v>930.96730000000002</c:v>
                </c:pt>
                <c:pt idx="584">
                  <c:v>931.44949999999994</c:v>
                </c:pt>
                <c:pt idx="585">
                  <c:v>931.9316</c:v>
                </c:pt>
                <c:pt idx="586">
                  <c:v>932.41369999999995</c:v>
                </c:pt>
                <c:pt idx="587">
                  <c:v>932.89580000000001</c:v>
                </c:pt>
                <c:pt idx="588">
                  <c:v>933.37789999999995</c:v>
                </c:pt>
                <c:pt idx="589">
                  <c:v>933.86</c:v>
                </c:pt>
                <c:pt idx="590">
                  <c:v>934.34220000000005</c:v>
                </c:pt>
                <c:pt idx="591">
                  <c:v>934.82429999999999</c:v>
                </c:pt>
                <c:pt idx="592">
                  <c:v>935.30640000000005</c:v>
                </c:pt>
                <c:pt idx="593">
                  <c:v>935.7885</c:v>
                </c:pt>
                <c:pt idx="594">
                  <c:v>936.27059999999994</c:v>
                </c:pt>
                <c:pt idx="595">
                  <c:v>936.7527</c:v>
                </c:pt>
                <c:pt idx="596">
                  <c:v>937.23490000000004</c:v>
                </c:pt>
                <c:pt idx="597">
                  <c:v>937.71699999999998</c:v>
                </c:pt>
                <c:pt idx="598">
                  <c:v>938.19910000000004</c:v>
                </c:pt>
                <c:pt idx="599">
                  <c:v>938.68119999999999</c:v>
                </c:pt>
                <c:pt idx="600">
                  <c:v>939.16330000000005</c:v>
                </c:pt>
                <c:pt idx="601">
                  <c:v>939.6454</c:v>
                </c:pt>
                <c:pt idx="602">
                  <c:v>940.12760000000003</c:v>
                </c:pt>
                <c:pt idx="603">
                  <c:v>940.60969999999998</c:v>
                </c:pt>
                <c:pt idx="604">
                  <c:v>941.09180000000003</c:v>
                </c:pt>
                <c:pt idx="605">
                  <c:v>941.57389999999998</c:v>
                </c:pt>
                <c:pt idx="606">
                  <c:v>942.05600000000004</c:v>
                </c:pt>
                <c:pt idx="607">
                  <c:v>942.53809999999999</c:v>
                </c:pt>
                <c:pt idx="608">
                  <c:v>943.02030000000002</c:v>
                </c:pt>
                <c:pt idx="609">
                  <c:v>943.50239999999997</c:v>
                </c:pt>
                <c:pt idx="610">
                  <c:v>943.98450000000003</c:v>
                </c:pt>
                <c:pt idx="611">
                  <c:v>944.46659999999997</c:v>
                </c:pt>
                <c:pt idx="612">
                  <c:v>944.94870000000003</c:v>
                </c:pt>
                <c:pt idx="613">
                  <c:v>945.43079999999998</c:v>
                </c:pt>
                <c:pt idx="614">
                  <c:v>945.91300000000001</c:v>
                </c:pt>
                <c:pt idx="615">
                  <c:v>946.39509999999996</c:v>
                </c:pt>
                <c:pt idx="616">
                  <c:v>946.87720000000002</c:v>
                </c:pt>
                <c:pt idx="617">
                  <c:v>947.35929999999996</c:v>
                </c:pt>
                <c:pt idx="618">
                  <c:v>947.84140000000002</c:v>
                </c:pt>
                <c:pt idx="619">
                  <c:v>948.32349999999997</c:v>
                </c:pt>
                <c:pt idx="620">
                  <c:v>948.8057</c:v>
                </c:pt>
                <c:pt idx="621">
                  <c:v>949.28779999999995</c:v>
                </c:pt>
                <c:pt idx="622">
                  <c:v>949.76990000000001</c:v>
                </c:pt>
                <c:pt idx="623">
                  <c:v>950.25199999999995</c:v>
                </c:pt>
                <c:pt idx="624">
                  <c:v>950.73410000000001</c:v>
                </c:pt>
                <c:pt idx="625">
                  <c:v>951.21619999999996</c:v>
                </c:pt>
                <c:pt idx="626">
                  <c:v>951.69839999999999</c:v>
                </c:pt>
                <c:pt idx="627">
                  <c:v>952.18050000000005</c:v>
                </c:pt>
                <c:pt idx="628">
                  <c:v>952.6626</c:v>
                </c:pt>
                <c:pt idx="629">
                  <c:v>953.14469999999994</c:v>
                </c:pt>
                <c:pt idx="630">
                  <c:v>953.6268</c:v>
                </c:pt>
                <c:pt idx="631">
                  <c:v>954.10889999999995</c:v>
                </c:pt>
                <c:pt idx="632">
                  <c:v>954.59109999999998</c:v>
                </c:pt>
                <c:pt idx="633">
                  <c:v>955.07320000000004</c:v>
                </c:pt>
                <c:pt idx="634">
                  <c:v>955.55529999999999</c:v>
                </c:pt>
                <c:pt idx="635">
                  <c:v>956.03740000000005</c:v>
                </c:pt>
                <c:pt idx="636">
                  <c:v>956.51949999999999</c:v>
                </c:pt>
                <c:pt idx="637">
                  <c:v>957.00160000000005</c:v>
                </c:pt>
                <c:pt idx="638">
                  <c:v>957.48379999999997</c:v>
                </c:pt>
                <c:pt idx="639">
                  <c:v>957.96590000000003</c:v>
                </c:pt>
                <c:pt idx="640">
                  <c:v>958.44799999999998</c:v>
                </c:pt>
                <c:pt idx="641">
                  <c:v>958.93010000000004</c:v>
                </c:pt>
                <c:pt idx="642">
                  <c:v>959.41219999999998</c:v>
                </c:pt>
                <c:pt idx="643">
                  <c:v>959.89430000000004</c:v>
                </c:pt>
                <c:pt idx="644">
                  <c:v>960.37649999999996</c:v>
                </c:pt>
                <c:pt idx="645">
                  <c:v>960.85860000000002</c:v>
                </c:pt>
                <c:pt idx="646">
                  <c:v>961.34069999999997</c:v>
                </c:pt>
                <c:pt idx="647">
                  <c:v>961.82280000000003</c:v>
                </c:pt>
                <c:pt idx="648">
                  <c:v>962.30489999999998</c:v>
                </c:pt>
                <c:pt idx="649">
                  <c:v>962.78700000000003</c:v>
                </c:pt>
                <c:pt idx="650">
                  <c:v>963.26919999999996</c:v>
                </c:pt>
                <c:pt idx="651">
                  <c:v>963.75130000000001</c:v>
                </c:pt>
                <c:pt idx="652">
                  <c:v>964.23339999999996</c:v>
                </c:pt>
                <c:pt idx="653">
                  <c:v>964.71550000000002</c:v>
                </c:pt>
                <c:pt idx="654">
                  <c:v>965.19759999999997</c:v>
                </c:pt>
                <c:pt idx="655">
                  <c:v>965.67970000000003</c:v>
                </c:pt>
                <c:pt idx="656">
                  <c:v>966.16189999999995</c:v>
                </c:pt>
                <c:pt idx="657">
                  <c:v>966.64400000000001</c:v>
                </c:pt>
                <c:pt idx="658">
                  <c:v>967.12609999999995</c:v>
                </c:pt>
                <c:pt idx="659">
                  <c:v>967.60820000000001</c:v>
                </c:pt>
                <c:pt idx="660">
                  <c:v>968.09029999999996</c:v>
                </c:pt>
                <c:pt idx="661">
                  <c:v>968.57240000000002</c:v>
                </c:pt>
                <c:pt idx="662">
                  <c:v>969.05460000000005</c:v>
                </c:pt>
                <c:pt idx="663">
                  <c:v>969.5367</c:v>
                </c:pt>
                <c:pt idx="664">
                  <c:v>970.01880000000006</c:v>
                </c:pt>
                <c:pt idx="665">
                  <c:v>970.5009</c:v>
                </c:pt>
                <c:pt idx="666">
                  <c:v>970.98299999999995</c:v>
                </c:pt>
                <c:pt idx="667">
                  <c:v>971.46510000000001</c:v>
                </c:pt>
                <c:pt idx="668">
                  <c:v>971.94730000000004</c:v>
                </c:pt>
                <c:pt idx="669">
                  <c:v>972.42939999999999</c:v>
                </c:pt>
                <c:pt idx="670">
                  <c:v>972.91150000000005</c:v>
                </c:pt>
                <c:pt idx="671">
                  <c:v>973.39359999999999</c:v>
                </c:pt>
                <c:pt idx="672">
                  <c:v>973.87570000000005</c:v>
                </c:pt>
                <c:pt idx="673">
                  <c:v>974.3578</c:v>
                </c:pt>
                <c:pt idx="674">
                  <c:v>974.84</c:v>
                </c:pt>
                <c:pt idx="675">
                  <c:v>975.32209999999998</c:v>
                </c:pt>
                <c:pt idx="676">
                  <c:v>975.80420000000004</c:v>
                </c:pt>
                <c:pt idx="677">
                  <c:v>976.28629999999998</c:v>
                </c:pt>
                <c:pt idx="678">
                  <c:v>976.76840000000004</c:v>
                </c:pt>
                <c:pt idx="679">
                  <c:v>977.25049999999999</c:v>
                </c:pt>
                <c:pt idx="680">
                  <c:v>977.73270000000002</c:v>
                </c:pt>
                <c:pt idx="681">
                  <c:v>978.21479999999997</c:v>
                </c:pt>
                <c:pt idx="682">
                  <c:v>978.69690000000003</c:v>
                </c:pt>
                <c:pt idx="683">
                  <c:v>979.17899999999997</c:v>
                </c:pt>
                <c:pt idx="684">
                  <c:v>979.66110000000003</c:v>
                </c:pt>
                <c:pt idx="685">
                  <c:v>980.14319999999998</c:v>
                </c:pt>
                <c:pt idx="686">
                  <c:v>980.62540000000001</c:v>
                </c:pt>
                <c:pt idx="687">
                  <c:v>981.10749999999996</c:v>
                </c:pt>
                <c:pt idx="688">
                  <c:v>981.58960000000002</c:v>
                </c:pt>
                <c:pt idx="689">
                  <c:v>982.07169999999996</c:v>
                </c:pt>
                <c:pt idx="690">
                  <c:v>982.55380000000002</c:v>
                </c:pt>
                <c:pt idx="691">
                  <c:v>983.03589999999997</c:v>
                </c:pt>
                <c:pt idx="692">
                  <c:v>983.5181</c:v>
                </c:pt>
                <c:pt idx="693">
                  <c:v>984.00019999999995</c:v>
                </c:pt>
                <c:pt idx="694">
                  <c:v>984.48230000000001</c:v>
                </c:pt>
                <c:pt idx="695">
                  <c:v>984.96439999999996</c:v>
                </c:pt>
                <c:pt idx="696">
                  <c:v>985.44650000000001</c:v>
                </c:pt>
                <c:pt idx="697">
                  <c:v>985.92859999999996</c:v>
                </c:pt>
                <c:pt idx="698">
                  <c:v>986.41079999999999</c:v>
                </c:pt>
                <c:pt idx="699">
                  <c:v>986.89290000000005</c:v>
                </c:pt>
                <c:pt idx="700">
                  <c:v>987.375</c:v>
                </c:pt>
                <c:pt idx="701">
                  <c:v>987.85709999999995</c:v>
                </c:pt>
                <c:pt idx="702">
                  <c:v>988.33920000000001</c:v>
                </c:pt>
                <c:pt idx="703">
                  <c:v>988.82140000000004</c:v>
                </c:pt>
                <c:pt idx="704">
                  <c:v>989.30349999999999</c:v>
                </c:pt>
                <c:pt idx="705">
                  <c:v>989.78560000000004</c:v>
                </c:pt>
                <c:pt idx="706">
                  <c:v>990.26769999999999</c:v>
                </c:pt>
                <c:pt idx="707">
                  <c:v>990.74980000000005</c:v>
                </c:pt>
                <c:pt idx="708">
                  <c:v>991.2319</c:v>
                </c:pt>
                <c:pt idx="709">
                  <c:v>991.71410000000003</c:v>
                </c:pt>
                <c:pt idx="710">
                  <c:v>992.19619999999998</c:v>
                </c:pt>
                <c:pt idx="711">
                  <c:v>992.67830000000004</c:v>
                </c:pt>
                <c:pt idx="712">
                  <c:v>993.16039999999998</c:v>
                </c:pt>
                <c:pt idx="713">
                  <c:v>993.64250000000004</c:v>
                </c:pt>
                <c:pt idx="714">
                  <c:v>994.12459999999999</c:v>
                </c:pt>
                <c:pt idx="715">
                  <c:v>994.60680000000002</c:v>
                </c:pt>
                <c:pt idx="716">
                  <c:v>995.08889999999997</c:v>
                </c:pt>
                <c:pt idx="717">
                  <c:v>995.57100000000003</c:v>
                </c:pt>
                <c:pt idx="718">
                  <c:v>996.05309999999997</c:v>
                </c:pt>
                <c:pt idx="719">
                  <c:v>996.53520000000003</c:v>
                </c:pt>
                <c:pt idx="720">
                  <c:v>997.01729999999998</c:v>
                </c:pt>
                <c:pt idx="721">
                  <c:v>997.49950000000001</c:v>
                </c:pt>
                <c:pt idx="722">
                  <c:v>997.98159999999996</c:v>
                </c:pt>
                <c:pt idx="723">
                  <c:v>998.46370000000002</c:v>
                </c:pt>
                <c:pt idx="724">
                  <c:v>998.94579999999996</c:v>
                </c:pt>
                <c:pt idx="725">
                  <c:v>999.42790000000002</c:v>
                </c:pt>
                <c:pt idx="726">
                  <c:v>999.91</c:v>
                </c:pt>
                <c:pt idx="727">
                  <c:v>1000.3920000000001</c:v>
                </c:pt>
                <c:pt idx="728">
                  <c:v>1000.874</c:v>
                </c:pt>
                <c:pt idx="729">
                  <c:v>1001.356</c:v>
                </c:pt>
                <c:pt idx="730">
                  <c:v>1001.8390000000001</c:v>
                </c:pt>
                <c:pt idx="731">
                  <c:v>1002.321</c:v>
                </c:pt>
                <c:pt idx="732">
                  <c:v>1002.803</c:v>
                </c:pt>
                <c:pt idx="733">
                  <c:v>1003.285</c:v>
                </c:pt>
                <c:pt idx="734">
                  <c:v>1003.7670000000001</c:v>
                </c:pt>
                <c:pt idx="735">
                  <c:v>1004.249</c:v>
                </c:pt>
                <c:pt idx="736">
                  <c:v>1004.731</c:v>
                </c:pt>
                <c:pt idx="737">
                  <c:v>1005.213</c:v>
                </c:pt>
                <c:pt idx="738">
                  <c:v>1005.6950000000001</c:v>
                </c:pt>
                <c:pt idx="739">
                  <c:v>1006.178</c:v>
                </c:pt>
                <c:pt idx="740">
                  <c:v>1006.66</c:v>
                </c:pt>
                <c:pt idx="741">
                  <c:v>1007.1420000000001</c:v>
                </c:pt>
                <c:pt idx="742">
                  <c:v>1007.624</c:v>
                </c:pt>
                <c:pt idx="743">
                  <c:v>1008.106</c:v>
                </c:pt>
                <c:pt idx="744">
                  <c:v>1008.588</c:v>
                </c:pt>
                <c:pt idx="745">
                  <c:v>1009.07</c:v>
                </c:pt>
                <c:pt idx="746">
                  <c:v>1009.552</c:v>
                </c:pt>
                <c:pt idx="747">
                  <c:v>1010.034</c:v>
                </c:pt>
                <c:pt idx="748">
                  <c:v>1010.5170000000001</c:v>
                </c:pt>
                <c:pt idx="749">
                  <c:v>1010.999</c:v>
                </c:pt>
                <c:pt idx="750">
                  <c:v>1011.481</c:v>
                </c:pt>
                <c:pt idx="751">
                  <c:v>1011.963</c:v>
                </c:pt>
                <c:pt idx="752">
                  <c:v>1012.4450000000001</c:v>
                </c:pt>
                <c:pt idx="753">
                  <c:v>1012.927</c:v>
                </c:pt>
                <c:pt idx="754">
                  <c:v>1013.409</c:v>
                </c:pt>
                <c:pt idx="755">
                  <c:v>1013.891</c:v>
                </c:pt>
                <c:pt idx="756">
                  <c:v>1014.374</c:v>
                </c:pt>
                <c:pt idx="757">
                  <c:v>1014.856</c:v>
                </c:pt>
                <c:pt idx="758">
                  <c:v>1015.338</c:v>
                </c:pt>
                <c:pt idx="759">
                  <c:v>1015.82</c:v>
                </c:pt>
                <c:pt idx="760">
                  <c:v>1016.302</c:v>
                </c:pt>
                <c:pt idx="761">
                  <c:v>1016.784</c:v>
                </c:pt>
                <c:pt idx="762">
                  <c:v>1017.266</c:v>
                </c:pt>
                <c:pt idx="763">
                  <c:v>1017.748</c:v>
                </c:pt>
                <c:pt idx="764">
                  <c:v>1018.23</c:v>
                </c:pt>
                <c:pt idx="765">
                  <c:v>1018.713</c:v>
                </c:pt>
                <c:pt idx="766">
                  <c:v>1019.1950000000001</c:v>
                </c:pt>
                <c:pt idx="767">
                  <c:v>1019.677</c:v>
                </c:pt>
                <c:pt idx="768">
                  <c:v>1020.159</c:v>
                </c:pt>
                <c:pt idx="769">
                  <c:v>1020.641</c:v>
                </c:pt>
                <c:pt idx="770">
                  <c:v>1021.123</c:v>
                </c:pt>
                <c:pt idx="771">
                  <c:v>1021.605</c:v>
                </c:pt>
                <c:pt idx="772">
                  <c:v>1022.087</c:v>
                </c:pt>
                <c:pt idx="773">
                  <c:v>1022.57</c:v>
                </c:pt>
                <c:pt idx="774">
                  <c:v>1023.052</c:v>
                </c:pt>
                <c:pt idx="775">
                  <c:v>1023.534</c:v>
                </c:pt>
                <c:pt idx="776">
                  <c:v>1024.0160000000001</c:v>
                </c:pt>
                <c:pt idx="777">
                  <c:v>1024.498</c:v>
                </c:pt>
                <c:pt idx="778">
                  <c:v>1024.98</c:v>
                </c:pt>
                <c:pt idx="779">
                  <c:v>1025.462</c:v>
                </c:pt>
                <c:pt idx="780">
                  <c:v>1025.944</c:v>
                </c:pt>
                <c:pt idx="781">
                  <c:v>1026.4259999999999</c:v>
                </c:pt>
                <c:pt idx="782">
                  <c:v>1026.9090000000001</c:v>
                </c:pt>
                <c:pt idx="783">
                  <c:v>1027.3910000000001</c:v>
                </c:pt>
                <c:pt idx="784">
                  <c:v>1027.873</c:v>
                </c:pt>
                <c:pt idx="785">
                  <c:v>1028.355</c:v>
                </c:pt>
                <c:pt idx="786">
                  <c:v>1028.837</c:v>
                </c:pt>
                <c:pt idx="787">
                  <c:v>1029.319</c:v>
                </c:pt>
                <c:pt idx="788">
                  <c:v>1029.8009999999999</c:v>
                </c:pt>
                <c:pt idx="789">
                  <c:v>1030.2829999999999</c:v>
                </c:pt>
                <c:pt idx="790">
                  <c:v>1030.7660000000001</c:v>
                </c:pt>
                <c:pt idx="791">
                  <c:v>1031.248</c:v>
                </c:pt>
                <c:pt idx="792">
                  <c:v>1031.73</c:v>
                </c:pt>
                <c:pt idx="793">
                  <c:v>1032.212</c:v>
                </c:pt>
                <c:pt idx="794">
                  <c:v>1032.694</c:v>
                </c:pt>
                <c:pt idx="795">
                  <c:v>1033.1759999999999</c:v>
                </c:pt>
                <c:pt idx="796">
                  <c:v>1033.6579999999999</c:v>
                </c:pt>
                <c:pt idx="797">
                  <c:v>1034.1400000000001</c:v>
                </c:pt>
                <c:pt idx="798">
                  <c:v>1034.6220000000001</c:v>
                </c:pt>
                <c:pt idx="799">
                  <c:v>1035.104</c:v>
                </c:pt>
                <c:pt idx="800">
                  <c:v>1035.587</c:v>
                </c:pt>
                <c:pt idx="801">
                  <c:v>1036.069</c:v>
                </c:pt>
                <c:pt idx="802">
                  <c:v>1036.5509999999999</c:v>
                </c:pt>
                <c:pt idx="803">
                  <c:v>1037.0329999999999</c:v>
                </c:pt>
                <c:pt idx="804">
                  <c:v>1037.5150000000001</c:v>
                </c:pt>
                <c:pt idx="805">
                  <c:v>1037.9970000000001</c:v>
                </c:pt>
                <c:pt idx="806">
                  <c:v>1038.479</c:v>
                </c:pt>
                <c:pt idx="807">
                  <c:v>1038.961</c:v>
                </c:pt>
                <c:pt idx="808">
                  <c:v>1039.444</c:v>
                </c:pt>
                <c:pt idx="809">
                  <c:v>1039.9259999999999</c:v>
                </c:pt>
                <c:pt idx="810">
                  <c:v>1040.4079999999999</c:v>
                </c:pt>
                <c:pt idx="811">
                  <c:v>1040.8900000000001</c:v>
                </c:pt>
                <c:pt idx="812">
                  <c:v>1041.3720000000001</c:v>
                </c:pt>
                <c:pt idx="813">
                  <c:v>1041.854</c:v>
                </c:pt>
                <c:pt idx="814">
                  <c:v>1042.336</c:v>
                </c:pt>
                <c:pt idx="815">
                  <c:v>1042.818</c:v>
                </c:pt>
                <c:pt idx="816">
                  <c:v>1043.3009999999999</c:v>
                </c:pt>
                <c:pt idx="817">
                  <c:v>1043.7829999999999</c:v>
                </c:pt>
                <c:pt idx="818">
                  <c:v>1044.2650000000001</c:v>
                </c:pt>
                <c:pt idx="819">
                  <c:v>1044.7470000000001</c:v>
                </c:pt>
                <c:pt idx="820">
                  <c:v>1045.229</c:v>
                </c:pt>
                <c:pt idx="821">
                  <c:v>1045.711</c:v>
                </c:pt>
                <c:pt idx="822">
                  <c:v>1046.193</c:v>
                </c:pt>
                <c:pt idx="823">
                  <c:v>1046.675</c:v>
                </c:pt>
                <c:pt idx="824">
                  <c:v>1047.1569999999999</c:v>
                </c:pt>
                <c:pt idx="825">
                  <c:v>1047.6400000000001</c:v>
                </c:pt>
                <c:pt idx="826">
                  <c:v>1048.1220000000001</c:v>
                </c:pt>
                <c:pt idx="827">
                  <c:v>1048.604</c:v>
                </c:pt>
                <c:pt idx="828">
                  <c:v>1049.086</c:v>
                </c:pt>
                <c:pt idx="829">
                  <c:v>1049.568</c:v>
                </c:pt>
                <c:pt idx="830">
                  <c:v>1050.05</c:v>
                </c:pt>
                <c:pt idx="831">
                  <c:v>1050.5319999999999</c:v>
                </c:pt>
                <c:pt idx="832">
                  <c:v>1051.0139999999999</c:v>
                </c:pt>
                <c:pt idx="833">
                  <c:v>1051.4960000000001</c:v>
                </c:pt>
                <c:pt idx="834">
                  <c:v>1051.979</c:v>
                </c:pt>
                <c:pt idx="835">
                  <c:v>1052.461</c:v>
                </c:pt>
                <c:pt idx="836">
                  <c:v>1052.943</c:v>
                </c:pt>
                <c:pt idx="837">
                  <c:v>1053.425</c:v>
                </c:pt>
                <c:pt idx="838">
                  <c:v>1053.9069999999999</c:v>
                </c:pt>
                <c:pt idx="839">
                  <c:v>1054.3889999999999</c:v>
                </c:pt>
                <c:pt idx="840">
                  <c:v>1054.8710000000001</c:v>
                </c:pt>
                <c:pt idx="841">
                  <c:v>1055.3530000000001</c:v>
                </c:pt>
                <c:pt idx="842">
                  <c:v>1055.836</c:v>
                </c:pt>
                <c:pt idx="843">
                  <c:v>1056.318</c:v>
                </c:pt>
                <c:pt idx="844">
                  <c:v>1056.8</c:v>
                </c:pt>
                <c:pt idx="845">
                  <c:v>1057.2819999999999</c:v>
                </c:pt>
                <c:pt idx="846">
                  <c:v>1057.7639999999999</c:v>
                </c:pt>
                <c:pt idx="847">
                  <c:v>1058.2460000000001</c:v>
                </c:pt>
                <c:pt idx="848">
                  <c:v>1058.7280000000001</c:v>
                </c:pt>
                <c:pt idx="849">
                  <c:v>1059.21</c:v>
                </c:pt>
                <c:pt idx="850">
                  <c:v>1059.693</c:v>
                </c:pt>
                <c:pt idx="851">
                  <c:v>1060.175</c:v>
                </c:pt>
                <c:pt idx="852">
                  <c:v>1060.6569999999999</c:v>
                </c:pt>
                <c:pt idx="853">
                  <c:v>1061.1389999999999</c:v>
                </c:pt>
                <c:pt idx="854">
                  <c:v>1061.6210000000001</c:v>
                </c:pt>
                <c:pt idx="855">
                  <c:v>1062.1030000000001</c:v>
                </c:pt>
                <c:pt idx="856">
                  <c:v>1062.585</c:v>
                </c:pt>
                <c:pt idx="857">
                  <c:v>1063.067</c:v>
                </c:pt>
                <c:pt idx="858">
                  <c:v>1063.549</c:v>
                </c:pt>
                <c:pt idx="859">
                  <c:v>1064.0309999999999</c:v>
                </c:pt>
                <c:pt idx="860">
                  <c:v>1064.5139999999999</c:v>
                </c:pt>
                <c:pt idx="861">
                  <c:v>1064.9960000000001</c:v>
                </c:pt>
                <c:pt idx="862">
                  <c:v>1065.4780000000001</c:v>
                </c:pt>
                <c:pt idx="863">
                  <c:v>1065.96</c:v>
                </c:pt>
                <c:pt idx="864">
                  <c:v>1066.442</c:v>
                </c:pt>
                <c:pt idx="865">
                  <c:v>1066.924</c:v>
                </c:pt>
                <c:pt idx="866">
                  <c:v>1067.4059999999999</c:v>
                </c:pt>
                <c:pt idx="867">
                  <c:v>1067.8879999999999</c:v>
                </c:pt>
                <c:pt idx="868">
                  <c:v>1068.3710000000001</c:v>
                </c:pt>
                <c:pt idx="869">
                  <c:v>1068.8530000000001</c:v>
                </c:pt>
                <c:pt idx="870">
                  <c:v>1069.335</c:v>
                </c:pt>
                <c:pt idx="871">
                  <c:v>1069.817</c:v>
                </c:pt>
                <c:pt idx="872">
                  <c:v>1070.299</c:v>
                </c:pt>
                <c:pt idx="873">
                  <c:v>1070.7809999999999</c:v>
                </c:pt>
                <c:pt idx="874">
                  <c:v>1071.2629999999999</c:v>
                </c:pt>
                <c:pt idx="875">
                  <c:v>1071.7449999999999</c:v>
                </c:pt>
                <c:pt idx="876">
                  <c:v>1072.2280000000001</c:v>
                </c:pt>
                <c:pt idx="877">
                  <c:v>1072.71</c:v>
                </c:pt>
                <c:pt idx="878">
                  <c:v>1073.192</c:v>
                </c:pt>
                <c:pt idx="879">
                  <c:v>1073.674</c:v>
                </c:pt>
                <c:pt idx="880">
                  <c:v>1074.1559999999999</c:v>
                </c:pt>
                <c:pt idx="881">
                  <c:v>1074.6379999999999</c:v>
                </c:pt>
                <c:pt idx="882">
                  <c:v>1075.1199999999999</c:v>
                </c:pt>
                <c:pt idx="883">
                  <c:v>1075.6020000000001</c:v>
                </c:pt>
                <c:pt idx="884">
                  <c:v>1076.0840000000001</c:v>
                </c:pt>
                <c:pt idx="885">
                  <c:v>1076.567</c:v>
                </c:pt>
                <c:pt idx="886">
                  <c:v>1077.049</c:v>
                </c:pt>
                <c:pt idx="887">
                  <c:v>1077.5309999999999</c:v>
                </c:pt>
                <c:pt idx="888">
                  <c:v>1078.0129999999999</c:v>
                </c:pt>
                <c:pt idx="889">
                  <c:v>1078.4949999999999</c:v>
                </c:pt>
                <c:pt idx="890">
                  <c:v>1078.9770000000001</c:v>
                </c:pt>
                <c:pt idx="891">
                  <c:v>1079.4590000000001</c:v>
                </c:pt>
                <c:pt idx="892">
                  <c:v>1079.941</c:v>
                </c:pt>
                <c:pt idx="893">
                  <c:v>1080.423</c:v>
                </c:pt>
                <c:pt idx="894">
                  <c:v>1080.9059999999999</c:v>
                </c:pt>
                <c:pt idx="895">
                  <c:v>1081.3879999999999</c:v>
                </c:pt>
                <c:pt idx="896">
                  <c:v>1081.8699999999999</c:v>
                </c:pt>
                <c:pt idx="897">
                  <c:v>1082.3520000000001</c:v>
                </c:pt>
                <c:pt idx="898">
                  <c:v>1082.8340000000001</c:v>
                </c:pt>
                <c:pt idx="899">
                  <c:v>1083.316</c:v>
                </c:pt>
                <c:pt idx="900">
                  <c:v>1083.798</c:v>
                </c:pt>
                <c:pt idx="901">
                  <c:v>1084.28</c:v>
                </c:pt>
                <c:pt idx="902">
                  <c:v>1084.7629999999999</c:v>
                </c:pt>
                <c:pt idx="903">
                  <c:v>1085.2449999999999</c:v>
                </c:pt>
                <c:pt idx="904">
                  <c:v>1085.7270000000001</c:v>
                </c:pt>
                <c:pt idx="905">
                  <c:v>1086.2090000000001</c:v>
                </c:pt>
                <c:pt idx="906">
                  <c:v>1086.691</c:v>
                </c:pt>
                <c:pt idx="907">
                  <c:v>1087.173</c:v>
                </c:pt>
                <c:pt idx="908">
                  <c:v>1087.655</c:v>
                </c:pt>
                <c:pt idx="909">
                  <c:v>1088.1369999999999</c:v>
                </c:pt>
                <c:pt idx="910">
                  <c:v>1088.6199999999999</c:v>
                </c:pt>
                <c:pt idx="911">
                  <c:v>1089.1020000000001</c:v>
                </c:pt>
                <c:pt idx="912">
                  <c:v>1089.5840000000001</c:v>
                </c:pt>
                <c:pt idx="913">
                  <c:v>1090.066</c:v>
                </c:pt>
                <c:pt idx="914">
                  <c:v>1090.548</c:v>
                </c:pt>
                <c:pt idx="915">
                  <c:v>1091.03</c:v>
                </c:pt>
                <c:pt idx="916">
                  <c:v>1091.5119999999999</c:v>
                </c:pt>
                <c:pt idx="917">
                  <c:v>1091.9939999999999</c:v>
                </c:pt>
                <c:pt idx="918">
                  <c:v>1092.4760000000001</c:v>
                </c:pt>
                <c:pt idx="919">
                  <c:v>1092.9580000000001</c:v>
                </c:pt>
                <c:pt idx="920">
                  <c:v>1093.441</c:v>
                </c:pt>
                <c:pt idx="921">
                  <c:v>1093.923</c:v>
                </c:pt>
                <c:pt idx="922">
                  <c:v>1094.405</c:v>
                </c:pt>
                <c:pt idx="923">
                  <c:v>1094.8869999999999</c:v>
                </c:pt>
                <c:pt idx="924">
                  <c:v>1095.3689999999999</c:v>
                </c:pt>
                <c:pt idx="925">
                  <c:v>1095.8510000000001</c:v>
                </c:pt>
                <c:pt idx="926">
                  <c:v>1096.3330000000001</c:v>
                </c:pt>
                <c:pt idx="927">
                  <c:v>1096.8150000000001</c:v>
                </c:pt>
                <c:pt idx="928">
                  <c:v>1097.298</c:v>
                </c:pt>
                <c:pt idx="929">
                  <c:v>1097.78</c:v>
                </c:pt>
                <c:pt idx="930">
                  <c:v>1098.2619999999999</c:v>
                </c:pt>
                <c:pt idx="931">
                  <c:v>1098.7439999999999</c:v>
                </c:pt>
                <c:pt idx="932">
                  <c:v>1099.2260000000001</c:v>
                </c:pt>
                <c:pt idx="933">
                  <c:v>1099.7080000000001</c:v>
                </c:pt>
                <c:pt idx="934">
                  <c:v>1100.19</c:v>
                </c:pt>
                <c:pt idx="935">
                  <c:v>1100.672</c:v>
                </c:pt>
                <c:pt idx="936">
                  <c:v>1101.155</c:v>
                </c:pt>
                <c:pt idx="937">
                  <c:v>1101.6369999999999</c:v>
                </c:pt>
                <c:pt idx="938">
                  <c:v>1102.1189999999999</c:v>
                </c:pt>
                <c:pt idx="939">
                  <c:v>1102.6010000000001</c:v>
                </c:pt>
                <c:pt idx="940">
                  <c:v>1103.0830000000001</c:v>
                </c:pt>
                <c:pt idx="941">
                  <c:v>1103.5650000000001</c:v>
                </c:pt>
                <c:pt idx="942">
                  <c:v>1104.047</c:v>
                </c:pt>
                <c:pt idx="943">
                  <c:v>1104.529</c:v>
                </c:pt>
                <c:pt idx="944">
                  <c:v>1105.011</c:v>
                </c:pt>
                <c:pt idx="945">
                  <c:v>1105.4939999999999</c:v>
                </c:pt>
                <c:pt idx="946">
                  <c:v>1105.9760000000001</c:v>
                </c:pt>
                <c:pt idx="947">
                  <c:v>1106.4580000000001</c:v>
                </c:pt>
                <c:pt idx="948">
                  <c:v>1106.94</c:v>
                </c:pt>
                <c:pt idx="949">
                  <c:v>1107.422</c:v>
                </c:pt>
                <c:pt idx="950">
                  <c:v>1107.904</c:v>
                </c:pt>
                <c:pt idx="951">
                  <c:v>1108.386</c:v>
                </c:pt>
                <c:pt idx="952">
                  <c:v>1108.8679999999999</c:v>
                </c:pt>
                <c:pt idx="953">
                  <c:v>1109.3499999999999</c:v>
                </c:pt>
                <c:pt idx="954">
                  <c:v>1109.8330000000001</c:v>
                </c:pt>
                <c:pt idx="955">
                  <c:v>1110.3150000000001</c:v>
                </c:pt>
                <c:pt idx="956">
                  <c:v>1110.797</c:v>
                </c:pt>
                <c:pt idx="957">
                  <c:v>1111.279</c:v>
                </c:pt>
                <c:pt idx="958">
                  <c:v>1111.761</c:v>
                </c:pt>
                <c:pt idx="959">
                  <c:v>1112.2429999999999</c:v>
                </c:pt>
                <c:pt idx="960">
                  <c:v>1112.7249999999999</c:v>
                </c:pt>
                <c:pt idx="961">
                  <c:v>1113.2070000000001</c:v>
                </c:pt>
                <c:pt idx="962">
                  <c:v>1113.69</c:v>
                </c:pt>
                <c:pt idx="963">
                  <c:v>1114.172</c:v>
                </c:pt>
                <c:pt idx="964">
                  <c:v>1114.654</c:v>
                </c:pt>
                <c:pt idx="965">
                  <c:v>1115.136</c:v>
                </c:pt>
                <c:pt idx="966">
                  <c:v>1115.6179999999999</c:v>
                </c:pt>
                <c:pt idx="967">
                  <c:v>1116.0999999999999</c:v>
                </c:pt>
                <c:pt idx="968">
                  <c:v>1116.5820000000001</c:v>
                </c:pt>
                <c:pt idx="969">
                  <c:v>1117.0640000000001</c:v>
                </c:pt>
                <c:pt idx="970">
                  <c:v>1117.547</c:v>
                </c:pt>
                <c:pt idx="971">
                  <c:v>1118.029</c:v>
                </c:pt>
                <c:pt idx="972">
                  <c:v>1118.511</c:v>
                </c:pt>
                <c:pt idx="973">
                  <c:v>1118.9929999999999</c:v>
                </c:pt>
                <c:pt idx="974">
                  <c:v>1119.4749999999999</c:v>
                </c:pt>
                <c:pt idx="975">
                  <c:v>1119.9570000000001</c:v>
                </c:pt>
                <c:pt idx="976">
                  <c:v>1120.4390000000001</c:v>
                </c:pt>
                <c:pt idx="977">
                  <c:v>1120.921</c:v>
                </c:pt>
                <c:pt idx="978">
                  <c:v>1121.403</c:v>
                </c:pt>
                <c:pt idx="979">
                  <c:v>1121.885</c:v>
                </c:pt>
                <c:pt idx="980">
                  <c:v>1122.3679999999999</c:v>
                </c:pt>
                <c:pt idx="981">
                  <c:v>1122.8499999999999</c:v>
                </c:pt>
                <c:pt idx="982">
                  <c:v>1123.3320000000001</c:v>
                </c:pt>
                <c:pt idx="983">
                  <c:v>1123.8140000000001</c:v>
                </c:pt>
                <c:pt idx="984">
                  <c:v>1124.296</c:v>
                </c:pt>
                <c:pt idx="985">
                  <c:v>1124.778</c:v>
                </c:pt>
                <c:pt idx="986">
                  <c:v>1125.26</c:v>
                </c:pt>
                <c:pt idx="987">
                  <c:v>1125.742</c:v>
                </c:pt>
                <c:pt idx="988">
                  <c:v>1126.2249999999999</c:v>
                </c:pt>
                <c:pt idx="989">
                  <c:v>1126.7070000000001</c:v>
                </c:pt>
                <c:pt idx="990">
                  <c:v>1127.1890000000001</c:v>
                </c:pt>
                <c:pt idx="991">
                  <c:v>1127.671</c:v>
                </c:pt>
                <c:pt idx="992">
                  <c:v>1128.153</c:v>
                </c:pt>
                <c:pt idx="993">
                  <c:v>1128.635</c:v>
                </c:pt>
                <c:pt idx="994">
                  <c:v>1129.117</c:v>
                </c:pt>
                <c:pt idx="995">
                  <c:v>1129.5989999999999</c:v>
                </c:pt>
                <c:pt idx="996">
                  <c:v>1130.0820000000001</c:v>
                </c:pt>
                <c:pt idx="997">
                  <c:v>1130.5640000000001</c:v>
                </c:pt>
                <c:pt idx="998">
                  <c:v>1131.046</c:v>
                </c:pt>
                <c:pt idx="999">
                  <c:v>1131.528</c:v>
                </c:pt>
                <c:pt idx="1000">
                  <c:v>1132.01</c:v>
                </c:pt>
                <c:pt idx="1001">
                  <c:v>1132.492</c:v>
                </c:pt>
                <c:pt idx="1002">
                  <c:v>1132.9739999999999</c:v>
                </c:pt>
                <c:pt idx="1003">
                  <c:v>1133.4559999999999</c:v>
                </c:pt>
                <c:pt idx="1004">
                  <c:v>1133.9380000000001</c:v>
                </c:pt>
                <c:pt idx="1005">
                  <c:v>1134.421</c:v>
                </c:pt>
                <c:pt idx="1006">
                  <c:v>1134.903</c:v>
                </c:pt>
                <c:pt idx="1007">
                  <c:v>1135.385</c:v>
                </c:pt>
                <c:pt idx="1008">
                  <c:v>1135.867</c:v>
                </c:pt>
                <c:pt idx="1009">
                  <c:v>1136.3489999999999</c:v>
                </c:pt>
                <c:pt idx="1010">
                  <c:v>1136.8309999999999</c:v>
                </c:pt>
                <c:pt idx="1011">
                  <c:v>1137.3130000000001</c:v>
                </c:pt>
                <c:pt idx="1012">
                  <c:v>1137.7950000000001</c:v>
                </c:pt>
                <c:pt idx="1013">
                  <c:v>1138.277</c:v>
                </c:pt>
                <c:pt idx="1014">
                  <c:v>1138.76</c:v>
                </c:pt>
                <c:pt idx="1015">
                  <c:v>1139.242</c:v>
                </c:pt>
                <c:pt idx="1016">
                  <c:v>1139.7239999999999</c:v>
                </c:pt>
                <c:pt idx="1017">
                  <c:v>1140.2059999999999</c:v>
                </c:pt>
                <c:pt idx="1018">
                  <c:v>1140.6880000000001</c:v>
                </c:pt>
                <c:pt idx="1019">
                  <c:v>1141.17</c:v>
                </c:pt>
                <c:pt idx="1020">
                  <c:v>1141.652</c:v>
                </c:pt>
                <c:pt idx="1021">
                  <c:v>1142.134</c:v>
                </c:pt>
                <c:pt idx="1022">
                  <c:v>1142.617</c:v>
                </c:pt>
                <c:pt idx="1023">
                  <c:v>1143.0989999999999</c:v>
                </c:pt>
                <c:pt idx="1024">
                  <c:v>1143.5809999999999</c:v>
                </c:pt>
                <c:pt idx="1025">
                  <c:v>1144.0630000000001</c:v>
                </c:pt>
                <c:pt idx="1026">
                  <c:v>1144.5450000000001</c:v>
                </c:pt>
                <c:pt idx="1027">
                  <c:v>1145.027</c:v>
                </c:pt>
                <c:pt idx="1028">
                  <c:v>1145.509</c:v>
                </c:pt>
                <c:pt idx="1029">
                  <c:v>1145.991</c:v>
                </c:pt>
                <c:pt idx="1030">
                  <c:v>1146.4739999999999</c:v>
                </c:pt>
                <c:pt idx="1031">
                  <c:v>1146.9559999999999</c:v>
                </c:pt>
                <c:pt idx="1032">
                  <c:v>1147.4380000000001</c:v>
                </c:pt>
                <c:pt idx="1033">
                  <c:v>1147.92</c:v>
                </c:pt>
                <c:pt idx="1034">
                  <c:v>1148.402</c:v>
                </c:pt>
                <c:pt idx="1035">
                  <c:v>1148.884</c:v>
                </c:pt>
                <c:pt idx="1036">
                  <c:v>1149.366</c:v>
                </c:pt>
                <c:pt idx="1037">
                  <c:v>1149.848</c:v>
                </c:pt>
                <c:pt idx="1038">
                  <c:v>1150.33</c:v>
                </c:pt>
                <c:pt idx="1039">
                  <c:v>1150.8130000000001</c:v>
                </c:pt>
                <c:pt idx="1040">
                  <c:v>1151.2950000000001</c:v>
                </c:pt>
                <c:pt idx="1041">
                  <c:v>1151.777</c:v>
                </c:pt>
                <c:pt idx="1042">
                  <c:v>1152.259</c:v>
                </c:pt>
                <c:pt idx="1043">
                  <c:v>1152.741</c:v>
                </c:pt>
                <c:pt idx="1044">
                  <c:v>1153.223</c:v>
                </c:pt>
                <c:pt idx="1045">
                  <c:v>1153.7049999999999</c:v>
                </c:pt>
                <c:pt idx="1046">
                  <c:v>1154.1869999999999</c:v>
                </c:pt>
                <c:pt idx="1047">
                  <c:v>1154.6690000000001</c:v>
                </c:pt>
                <c:pt idx="1048">
                  <c:v>1155.152</c:v>
                </c:pt>
                <c:pt idx="1049">
                  <c:v>1155.634</c:v>
                </c:pt>
                <c:pt idx="1050">
                  <c:v>1156.116</c:v>
                </c:pt>
                <c:pt idx="1051">
                  <c:v>1156.598</c:v>
                </c:pt>
                <c:pt idx="1052">
                  <c:v>1157.08</c:v>
                </c:pt>
                <c:pt idx="1053">
                  <c:v>1157.5619999999999</c:v>
                </c:pt>
                <c:pt idx="1054">
                  <c:v>1158.0440000000001</c:v>
                </c:pt>
                <c:pt idx="1055">
                  <c:v>1158.5260000000001</c:v>
                </c:pt>
                <c:pt idx="1056">
                  <c:v>1159.009</c:v>
                </c:pt>
                <c:pt idx="1057">
                  <c:v>1159.491</c:v>
                </c:pt>
                <c:pt idx="1058">
                  <c:v>1159.973</c:v>
                </c:pt>
                <c:pt idx="1059">
                  <c:v>1160.4549999999999</c:v>
                </c:pt>
                <c:pt idx="1060">
                  <c:v>1160.9369999999999</c:v>
                </c:pt>
                <c:pt idx="1061">
                  <c:v>1161.4190000000001</c:v>
                </c:pt>
                <c:pt idx="1062">
                  <c:v>1161.9010000000001</c:v>
                </c:pt>
                <c:pt idx="1063">
                  <c:v>1162.383</c:v>
                </c:pt>
                <c:pt idx="1064">
                  <c:v>1162.865</c:v>
                </c:pt>
                <c:pt idx="1065">
                  <c:v>1163.348</c:v>
                </c:pt>
                <c:pt idx="1066">
                  <c:v>1163.83</c:v>
                </c:pt>
                <c:pt idx="1067">
                  <c:v>1164.3119999999999</c:v>
                </c:pt>
                <c:pt idx="1068">
                  <c:v>1164.7940000000001</c:v>
                </c:pt>
                <c:pt idx="1069">
                  <c:v>1165.2760000000001</c:v>
                </c:pt>
                <c:pt idx="1070">
                  <c:v>1165.758</c:v>
                </c:pt>
                <c:pt idx="1071">
                  <c:v>1166.24</c:v>
                </c:pt>
                <c:pt idx="1072">
                  <c:v>1166.722</c:v>
                </c:pt>
                <c:pt idx="1073">
                  <c:v>1167.204</c:v>
                </c:pt>
                <c:pt idx="1074">
                  <c:v>1167.6869999999999</c:v>
                </c:pt>
                <c:pt idx="1075">
                  <c:v>1168.1690000000001</c:v>
                </c:pt>
                <c:pt idx="1076">
                  <c:v>1168.6510000000001</c:v>
                </c:pt>
                <c:pt idx="1077">
                  <c:v>1169.133</c:v>
                </c:pt>
                <c:pt idx="1078">
                  <c:v>1169.615</c:v>
                </c:pt>
                <c:pt idx="1079">
                  <c:v>1170.097</c:v>
                </c:pt>
                <c:pt idx="1080">
                  <c:v>1170.579</c:v>
                </c:pt>
                <c:pt idx="1081">
                  <c:v>1171.0609999999999</c:v>
                </c:pt>
                <c:pt idx="1082">
                  <c:v>1171.5440000000001</c:v>
                </c:pt>
                <c:pt idx="1083">
                  <c:v>1172.0260000000001</c:v>
                </c:pt>
                <c:pt idx="1084">
                  <c:v>1172.508</c:v>
                </c:pt>
                <c:pt idx="1085">
                  <c:v>1172.99</c:v>
                </c:pt>
                <c:pt idx="1086">
                  <c:v>1173.472</c:v>
                </c:pt>
                <c:pt idx="1087">
                  <c:v>1173.954</c:v>
                </c:pt>
                <c:pt idx="1088">
                  <c:v>1174.4359999999999</c:v>
                </c:pt>
                <c:pt idx="1089">
                  <c:v>1174.9179999999999</c:v>
                </c:pt>
                <c:pt idx="1090">
                  <c:v>1175.4010000000001</c:v>
                </c:pt>
                <c:pt idx="1091">
                  <c:v>1175.883</c:v>
                </c:pt>
                <c:pt idx="1092">
                  <c:v>1176.365</c:v>
                </c:pt>
                <c:pt idx="1093">
                  <c:v>1176.847</c:v>
                </c:pt>
                <c:pt idx="1094">
                  <c:v>1177.329</c:v>
                </c:pt>
                <c:pt idx="1095">
                  <c:v>1177.8109999999999</c:v>
                </c:pt>
                <c:pt idx="1096">
                  <c:v>1178.2929999999999</c:v>
                </c:pt>
                <c:pt idx="1097">
                  <c:v>1178.7750000000001</c:v>
                </c:pt>
                <c:pt idx="1098">
                  <c:v>1179.2570000000001</c:v>
                </c:pt>
                <c:pt idx="1099">
                  <c:v>1179.74</c:v>
                </c:pt>
                <c:pt idx="1100">
                  <c:v>1180.222</c:v>
                </c:pt>
                <c:pt idx="1101">
                  <c:v>1180.704</c:v>
                </c:pt>
                <c:pt idx="1102">
                  <c:v>1181.1859999999999</c:v>
                </c:pt>
                <c:pt idx="1103">
                  <c:v>1181.6679999999999</c:v>
                </c:pt>
                <c:pt idx="1104">
                  <c:v>1182.1500000000001</c:v>
                </c:pt>
                <c:pt idx="1105">
                  <c:v>1182.6320000000001</c:v>
                </c:pt>
                <c:pt idx="1106">
                  <c:v>1183.114</c:v>
                </c:pt>
                <c:pt idx="1107">
                  <c:v>1183.596</c:v>
                </c:pt>
                <c:pt idx="1108">
                  <c:v>1184.079</c:v>
                </c:pt>
                <c:pt idx="1109">
                  <c:v>1184.5609999999999</c:v>
                </c:pt>
                <c:pt idx="1110">
                  <c:v>1185.0429999999999</c:v>
                </c:pt>
                <c:pt idx="1111">
                  <c:v>1185.5250000000001</c:v>
                </c:pt>
                <c:pt idx="1112">
                  <c:v>1186.0070000000001</c:v>
                </c:pt>
                <c:pt idx="1113">
                  <c:v>1186.489</c:v>
                </c:pt>
                <c:pt idx="1114">
                  <c:v>1186.971</c:v>
                </c:pt>
                <c:pt idx="1115">
                  <c:v>1187.453</c:v>
                </c:pt>
                <c:pt idx="1116">
                  <c:v>1187.9359999999999</c:v>
                </c:pt>
                <c:pt idx="1117">
                  <c:v>1188.4179999999999</c:v>
                </c:pt>
                <c:pt idx="1118">
                  <c:v>1188.9000000000001</c:v>
                </c:pt>
                <c:pt idx="1119">
                  <c:v>1189.3820000000001</c:v>
                </c:pt>
                <c:pt idx="1120">
                  <c:v>1189.864</c:v>
                </c:pt>
                <c:pt idx="1121">
                  <c:v>1190.346</c:v>
                </c:pt>
                <c:pt idx="1122">
                  <c:v>1190.828</c:v>
                </c:pt>
                <c:pt idx="1123">
                  <c:v>1191.31</c:v>
                </c:pt>
                <c:pt idx="1124">
                  <c:v>1191.7919999999999</c:v>
                </c:pt>
                <c:pt idx="1125">
                  <c:v>1192.2750000000001</c:v>
                </c:pt>
                <c:pt idx="1126">
                  <c:v>1192.7570000000001</c:v>
                </c:pt>
                <c:pt idx="1127">
                  <c:v>1193.239</c:v>
                </c:pt>
                <c:pt idx="1128">
                  <c:v>1193.721</c:v>
                </c:pt>
                <c:pt idx="1129">
                  <c:v>1194.203</c:v>
                </c:pt>
                <c:pt idx="1130">
                  <c:v>1194.6849999999999</c:v>
                </c:pt>
                <c:pt idx="1131">
                  <c:v>1195.1669999999999</c:v>
                </c:pt>
                <c:pt idx="1132">
                  <c:v>1195.6489999999999</c:v>
                </c:pt>
                <c:pt idx="1133">
                  <c:v>1196.1310000000001</c:v>
                </c:pt>
                <c:pt idx="1134">
                  <c:v>1196.614</c:v>
                </c:pt>
                <c:pt idx="1135">
                  <c:v>1197.096</c:v>
                </c:pt>
                <c:pt idx="1136">
                  <c:v>1197.578</c:v>
                </c:pt>
                <c:pt idx="1137">
                  <c:v>1198.06</c:v>
                </c:pt>
                <c:pt idx="1138">
                  <c:v>1198.5419999999999</c:v>
                </c:pt>
                <c:pt idx="1139">
                  <c:v>1199.0239999999999</c:v>
                </c:pt>
                <c:pt idx="1140">
                  <c:v>1199.5060000000001</c:v>
                </c:pt>
                <c:pt idx="1141">
                  <c:v>1199.9880000000001</c:v>
                </c:pt>
                <c:pt idx="1142">
                  <c:v>1200.471</c:v>
                </c:pt>
                <c:pt idx="1143">
                  <c:v>1200.953</c:v>
                </c:pt>
                <c:pt idx="1144">
                  <c:v>1201.4349999999999</c:v>
                </c:pt>
                <c:pt idx="1145">
                  <c:v>1201.9169999999999</c:v>
                </c:pt>
                <c:pt idx="1146">
                  <c:v>1202.3989999999999</c:v>
                </c:pt>
                <c:pt idx="1147">
                  <c:v>1202.8810000000001</c:v>
                </c:pt>
                <c:pt idx="1148">
                  <c:v>1203.3630000000001</c:v>
                </c:pt>
                <c:pt idx="1149">
                  <c:v>1203.845</c:v>
                </c:pt>
                <c:pt idx="1150">
                  <c:v>1204.328</c:v>
                </c:pt>
                <c:pt idx="1151">
                  <c:v>1204.81</c:v>
                </c:pt>
                <c:pt idx="1152">
                  <c:v>1205.2919999999999</c:v>
                </c:pt>
                <c:pt idx="1153">
                  <c:v>1205.7739999999999</c:v>
                </c:pt>
                <c:pt idx="1154">
                  <c:v>1206.2560000000001</c:v>
                </c:pt>
                <c:pt idx="1155">
                  <c:v>1206.7380000000001</c:v>
                </c:pt>
                <c:pt idx="1156">
                  <c:v>1207.22</c:v>
                </c:pt>
                <c:pt idx="1157">
                  <c:v>1207.702</c:v>
                </c:pt>
                <c:pt idx="1158">
                  <c:v>1208.184</c:v>
                </c:pt>
                <c:pt idx="1159">
                  <c:v>1208.6669999999999</c:v>
                </c:pt>
                <c:pt idx="1160">
                  <c:v>1209.1489999999999</c:v>
                </c:pt>
                <c:pt idx="1161">
                  <c:v>1209.6310000000001</c:v>
                </c:pt>
                <c:pt idx="1162">
                  <c:v>1210.1130000000001</c:v>
                </c:pt>
                <c:pt idx="1163">
                  <c:v>1210.595</c:v>
                </c:pt>
                <c:pt idx="1164">
                  <c:v>1211.077</c:v>
                </c:pt>
                <c:pt idx="1165">
                  <c:v>1211.559</c:v>
                </c:pt>
                <c:pt idx="1166">
                  <c:v>1212.0409999999999</c:v>
                </c:pt>
                <c:pt idx="1167">
                  <c:v>1212.5229999999999</c:v>
                </c:pt>
                <c:pt idx="1168">
                  <c:v>1213.0060000000001</c:v>
                </c:pt>
                <c:pt idx="1169">
                  <c:v>1213.4880000000001</c:v>
                </c:pt>
                <c:pt idx="1170">
                  <c:v>1213.97</c:v>
                </c:pt>
                <c:pt idx="1171">
                  <c:v>1214.452</c:v>
                </c:pt>
                <c:pt idx="1172">
                  <c:v>1214.934</c:v>
                </c:pt>
                <c:pt idx="1173">
                  <c:v>1215.4159999999999</c:v>
                </c:pt>
                <c:pt idx="1174">
                  <c:v>1215.8979999999999</c:v>
                </c:pt>
                <c:pt idx="1175">
                  <c:v>1216.3800000000001</c:v>
                </c:pt>
                <c:pt idx="1176">
                  <c:v>1216.8630000000001</c:v>
                </c:pt>
                <c:pt idx="1177">
                  <c:v>1217.345</c:v>
                </c:pt>
                <c:pt idx="1178">
                  <c:v>1217.827</c:v>
                </c:pt>
                <c:pt idx="1179">
                  <c:v>1218.309</c:v>
                </c:pt>
                <c:pt idx="1180">
                  <c:v>1218.7909999999999</c:v>
                </c:pt>
                <c:pt idx="1181">
                  <c:v>1219.2729999999999</c:v>
                </c:pt>
                <c:pt idx="1182">
                  <c:v>1219.7550000000001</c:v>
                </c:pt>
                <c:pt idx="1183">
                  <c:v>1220.2370000000001</c:v>
                </c:pt>
                <c:pt idx="1184">
                  <c:v>1220.7190000000001</c:v>
                </c:pt>
                <c:pt idx="1185">
                  <c:v>1221.202</c:v>
                </c:pt>
                <c:pt idx="1186">
                  <c:v>1221.684</c:v>
                </c:pt>
                <c:pt idx="1187">
                  <c:v>1222.1659999999999</c:v>
                </c:pt>
                <c:pt idx="1188">
                  <c:v>1222.6479999999999</c:v>
                </c:pt>
                <c:pt idx="1189">
                  <c:v>1223.1300000000001</c:v>
                </c:pt>
                <c:pt idx="1190">
                  <c:v>1223.6120000000001</c:v>
                </c:pt>
                <c:pt idx="1191">
                  <c:v>1224.0940000000001</c:v>
                </c:pt>
                <c:pt idx="1192">
                  <c:v>1224.576</c:v>
                </c:pt>
                <c:pt idx="1193">
                  <c:v>1225.058</c:v>
                </c:pt>
                <c:pt idx="1194">
                  <c:v>1225.5409999999999</c:v>
                </c:pt>
                <c:pt idx="1195">
                  <c:v>1226.0229999999999</c:v>
                </c:pt>
                <c:pt idx="1196">
                  <c:v>1226.5050000000001</c:v>
                </c:pt>
                <c:pt idx="1197">
                  <c:v>1226.9870000000001</c:v>
                </c:pt>
                <c:pt idx="1198">
                  <c:v>1227.4690000000001</c:v>
                </c:pt>
                <c:pt idx="1199">
                  <c:v>1227.951</c:v>
                </c:pt>
                <c:pt idx="1200">
                  <c:v>1228.433</c:v>
                </c:pt>
                <c:pt idx="1201">
                  <c:v>1228.915</c:v>
                </c:pt>
                <c:pt idx="1202">
                  <c:v>1229.3979999999999</c:v>
                </c:pt>
                <c:pt idx="1203">
                  <c:v>1229.8800000000001</c:v>
                </c:pt>
                <c:pt idx="1204">
                  <c:v>1230.3620000000001</c:v>
                </c:pt>
                <c:pt idx="1205">
                  <c:v>1230.8440000000001</c:v>
                </c:pt>
                <c:pt idx="1206">
                  <c:v>1231.326</c:v>
                </c:pt>
                <c:pt idx="1207">
                  <c:v>1231.808</c:v>
                </c:pt>
                <c:pt idx="1208">
                  <c:v>1232.29</c:v>
                </c:pt>
                <c:pt idx="1209">
                  <c:v>1232.7719999999999</c:v>
                </c:pt>
                <c:pt idx="1210">
                  <c:v>1233.2550000000001</c:v>
                </c:pt>
                <c:pt idx="1211">
                  <c:v>1233.7370000000001</c:v>
                </c:pt>
                <c:pt idx="1212">
                  <c:v>1234.2190000000001</c:v>
                </c:pt>
                <c:pt idx="1213">
                  <c:v>1234.701</c:v>
                </c:pt>
                <c:pt idx="1214">
                  <c:v>1235.183</c:v>
                </c:pt>
                <c:pt idx="1215">
                  <c:v>1235.665</c:v>
                </c:pt>
                <c:pt idx="1216">
                  <c:v>1236.1469999999999</c:v>
                </c:pt>
                <c:pt idx="1217">
                  <c:v>1236.6289999999999</c:v>
                </c:pt>
                <c:pt idx="1218">
                  <c:v>1237.1110000000001</c:v>
                </c:pt>
                <c:pt idx="1219">
                  <c:v>1237.5940000000001</c:v>
                </c:pt>
                <c:pt idx="1220">
                  <c:v>1238.076</c:v>
                </c:pt>
                <c:pt idx="1221">
                  <c:v>1238.558</c:v>
                </c:pt>
                <c:pt idx="1222">
                  <c:v>1239.04</c:v>
                </c:pt>
                <c:pt idx="1223">
                  <c:v>1239.5219999999999</c:v>
                </c:pt>
                <c:pt idx="1224">
                  <c:v>1240.0039999999999</c:v>
                </c:pt>
                <c:pt idx="1225">
                  <c:v>1240.4860000000001</c:v>
                </c:pt>
                <c:pt idx="1226">
                  <c:v>1240.9680000000001</c:v>
                </c:pt>
                <c:pt idx="1227">
                  <c:v>1241.45</c:v>
                </c:pt>
                <c:pt idx="1228">
                  <c:v>1241.933</c:v>
                </c:pt>
                <c:pt idx="1229">
                  <c:v>1242.415</c:v>
                </c:pt>
                <c:pt idx="1230">
                  <c:v>1242.8969999999999</c:v>
                </c:pt>
                <c:pt idx="1231">
                  <c:v>1243.3789999999999</c:v>
                </c:pt>
                <c:pt idx="1232">
                  <c:v>1243.8610000000001</c:v>
                </c:pt>
                <c:pt idx="1233">
                  <c:v>1244.3430000000001</c:v>
                </c:pt>
                <c:pt idx="1234">
                  <c:v>1244.825</c:v>
                </c:pt>
                <c:pt idx="1235">
                  <c:v>1245.307</c:v>
                </c:pt>
                <c:pt idx="1236">
                  <c:v>1245.79</c:v>
                </c:pt>
                <c:pt idx="1237">
                  <c:v>1246.2719999999999</c:v>
                </c:pt>
                <c:pt idx="1238">
                  <c:v>1246.7539999999999</c:v>
                </c:pt>
                <c:pt idx="1239">
                  <c:v>1247.2360000000001</c:v>
                </c:pt>
                <c:pt idx="1240">
                  <c:v>1247.7180000000001</c:v>
                </c:pt>
                <c:pt idx="1241">
                  <c:v>1248.2</c:v>
                </c:pt>
                <c:pt idx="1242">
                  <c:v>1248.682</c:v>
                </c:pt>
                <c:pt idx="1243">
                  <c:v>1249.164</c:v>
                </c:pt>
                <c:pt idx="1244">
                  <c:v>1249.646</c:v>
                </c:pt>
                <c:pt idx="1245">
                  <c:v>1250.1289999999999</c:v>
                </c:pt>
                <c:pt idx="1246">
                  <c:v>1250.6110000000001</c:v>
                </c:pt>
                <c:pt idx="1247">
                  <c:v>1251.0930000000001</c:v>
                </c:pt>
                <c:pt idx="1248">
                  <c:v>1251.575</c:v>
                </c:pt>
                <c:pt idx="1249">
                  <c:v>1252.057</c:v>
                </c:pt>
                <c:pt idx="1250">
                  <c:v>1252.539</c:v>
                </c:pt>
                <c:pt idx="1251">
                  <c:v>1253.021</c:v>
                </c:pt>
                <c:pt idx="1252">
                  <c:v>1253.5029999999999</c:v>
                </c:pt>
                <c:pt idx="1253">
                  <c:v>1253.9849999999999</c:v>
                </c:pt>
                <c:pt idx="1254">
                  <c:v>1254.4680000000001</c:v>
                </c:pt>
                <c:pt idx="1255">
                  <c:v>1254.95</c:v>
                </c:pt>
                <c:pt idx="1256">
                  <c:v>1255.432</c:v>
                </c:pt>
                <c:pt idx="1257">
                  <c:v>1255.914</c:v>
                </c:pt>
                <c:pt idx="1258">
                  <c:v>1256.396</c:v>
                </c:pt>
                <c:pt idx="1259">
                  <c:v>1256.8779999999999</c:v>
                </c:pt>
                <c:pt idx="1260">
                  <c:v>1257.3599999999999</c:v>
                </c:pt>
                <c:pt idx="1261">
                  <c:v>1257.8420000000001</c:v>
                </c:pt>
                <c:pt idx="1262">
                  <c:v>1258.325</c:v>
                </c:pt>
                <c:pt idx="1263">
                  <c:v>1258.807</c:v>
                </c:pt>
                <c:pt idx="1264">
                  <c:v>1259.289</c:v>
                </c:pt>
                <c:pt idx="1265">
                  <c:v>1259.771</c:v>
                </c:pt>
                <c:pt idx="1266">
                  <c:v>1260.2529999999999</c:v>
                </c:pt>
                <c:pt idx="1267">
                  <c:v>1260.7349999999999</c:v>
                </c:pt>
                <c:pt idx="1268">
                  <c:v>1261.2170000000001</c:v>
                </c:pt>
                <c:pt idx="1269">
                  <c:v>1261.6990000000001</c:v>
                </c:pt>
                <c:pt idx="1270">
                  <c:v>1262.182</c:v>
                </c:pt>
                <c:pt idx="1271">
                  <c:v>1262.664</c:v>
                </c:pt>
                <c:pt idx="1272">
                  <c:v>1263.146</c:v>
                </c:pt>
                <c:pt idx="1273">
                  <c:v>1263.6279999999999</c:v>
                </c:pt>
                <c:pt idx="1274">
                  <c:v>1264.1099999999999</c:v>
                </c:pt>
                <c:pt idx="1275">
                  <c:v>1264.5920000000001</c:v>
                </c:pt>
                <c:pt idx="1276">
                  <c:v>1265.0740000000001</c:v>
                </c:pt>
                <c:pt idx="1277">
                  <c:v>1265.556</c:v>
                </c:pt>
                <c:pt idx="1278">
                  <c:v>1266.038</c:v>
                </c:pt>
                <c:pt idx="1279">
                  <c:v>1266.521</c:v>
                </c:pt>
                <c:pt idx="1280">
                  <c:v>1267.0029999999999</c:v>
                </c:pt>
                <c:pt idx="1281">
                  <c:v>1267.4849999999999</c:v>
                </c:pt>
                <c:pt idx="1282">
                  <c:v>1267.9670000000001</c:v>
                </c:pt>
                <c:pt idx="1283">
                  <c:v>1268.4490000000001</c:v>
                </c:pt>
                <c:pt idx="1284">
                  <c:v>1268.931</c:v>
                </c:pt>
                <c:pt idx="1285">
                  <c:v>1269.413</c:v>
                </c:pt>
                <c:pt idx="1286">
                  <c:v>1269.895</c:v>
                </c:pt>
                <c:pt idx="1287">
                  <c:v>1270.377</c:v>
                </c:pt>
                <c:pt idx="1288">
                  <c:v>1270.8599999999999</c:v>
                </c:pt>
                <c:pt idx="1289">
                  <c:v>1271.3420000000001</c:v>
                </c:pt>
                <c:pt idx="1290">
                  <c:v>1271.8240000000001</c:v>
                </c:pt>
                <c:pt idx="1291">
                  <c:v>1272.306</c:v>
                </c:pt>
                <c:pt idx="1292">
                  <c:v>1272.788</c:v>
                </c:pt>
                <c:pt idx="1293">
                  <c:v>1273.27</c:v>
                </c:pt>
                <c:pt idx="1294">
                  <c:v>1273.752</c:v>
                </c:pt>
                <c:pt idx="1295">
                  <c:v>1274.2339999999999</c:v>
                </c:pt>
                <c:pt idx="1296">
                  <c:v>1274.7170000000001</c:v>
                </c:pt>
                <c:pt idx="1297">
                  <c:v>1275.1990000000001</c:v>
                </c:pt>
                <c:pt idx="1298">
                  <c:v>1275.681</c:v>
                </c:pt>
                <c:pt idx="1299">
                  <c:v>1276.163</c:v>
                </c:pt>
                <c:pt idx="1300">
                  <c:v>1276.645</c:v>
                </c:pt>
                <c:pt idx="1301">
                  <c:v>1277.127</c:v>
                </c:pt>
                <c:pt idx="1302">
                  <c:v>1277.6089999999999</c:v>
                </c:pt>
                <c:pt idx="1303">
                  <c:v>1278.0909999999999</c:v>
                </c:pt>
                <c:pt idx="1304">
                  <c:v>1278.5730000000001</c:v>
                </c:pt>
                <c:pt idx="1305">
                  <c:v>1279.056</c:v>
                </c:pt>
                <c:pt idx="1306">
                  <c:v>1279.538</c:v>
                </c:pt>
                <c:pt idx="1307">
                  <c:v>1280.02</c:v>
                </c:pt>
                <c:pt idx="1308">
                  <c:v>1280.502</c:v>
                </c:pt>
                <c:pt idx="1309">
                  <c:v>1280.9839999999999</c:v>
                </c:pt>
                <c:pt idx="1310">
                  <c:v>1281.4659999999999</c:v>
                </c:pt>
                <c:pt idx="1311">
                  <c:v>1281.9480000000001</c:v>
                </c:pt>
                <c:pt idx="1312">
                  <c:v>1282.43</c:v>
                </c:pt>
                <c:pt idx="1313">
                  <c:v>1282.912</c:v>
                </c:pt>
                <c:pt idx="1314">
                  <c:v>1283.395</c:v>
                </c:pt>
                <c:pt idx="1315">
                  <c:v>1283.877</c:v>
                </c:pt>
                <c:pt idx="1316">
                  <c:v>1284.3589999999999</c:v>
                </c:pt>
                <c:pt idx="1317">
                  <c:v>1284.8409999999999</c:v>
                </c:pt>
                <c:pt idx="1318">
                  <c:v>1285.3230000000001</c:v>
                </c:pt>
                <c:pt idx="1319">
                  <c:v>1285.8050000000001</c:v>
                </c:pt>
                <c:pt idx="1320">
                  <c:v>1286.287</c:v>
                </c:pt>
                <c:pt idx="1321">
                  <c:v>1286.769</c:v>
                </c:pt>
                <c:pt idx="1322">
                  <c:v>1287.252</c:v>
                </c:pt>
                <c:pt idx="1323">
                  <c:v>1287.7339999999999</c:v>
                </c:pt>
                <c:pt idx="1324">
                  <c:v>1288.2159999999999</c:v>
                </c:pt>
                <c:pt idx="1325">
                  <c:v>1288.6980000000001</c:v>
                </c:pt>
                <c:pt idx="1326">
                  <c:v>1289.18</c:v>
                </c:pt>
                <c:pt idx="1327">
                  <c:v>1289.662</c:v>
                </c:pt>
                <c:pt idx="1328">
                  <c:v>1290.144</c:v>
                </c:pt>
                <c:pt idx="1329">
                  <c:v>1290.626</c:v>
                </c:pt>
                <c:pt idx="1330">
                  <c:v>1291.1089999999999</c:v>
                </c:pt>
                <c:pt idx="1331">
                  <c:v>1291.5909999999999</c:v>
                </c:pt>
                <c:pt idx="1332">
                  <c:v>1292.0730000000001</c:v>
                </c:pt>
                <c:pt idx="1333">
                  <c:v>1292.5550000000001</c:v>
                </c:pt>
                <c:pt idx="1334">
                  <c:v>1293.037</c:v>
                </c:pt>
                <c:pt idx="1335">
                  <c:v>1293.519</c:v>
                </c:pt>
                <c:pt idx="1336">
                  <c:v>1294.001</c:v>
                </c:pt>
                <c:pt idx="1337">
                  <c:v>1294.4829999999999</c:v>
                </c:pt>
                <c:pt idx="1338">
                  <c:v>1294.9649999999999</c:v>
                </c:pt>
                <c:pt idx="1339">
                  <c:v>1295.4480000000001</c:v>
                </c:pt>
                <c:pt idx="1340">
                  <c:v>1295.93</c:v>
                </c:pt>
                <c:pt idx="1341">
                  <c:v>1296.412</c:v>
                </c:pt>
                <c:pt idx="1342">
                  <c:v>1296.894</c:v>
                </c:pt>
                <c:pt idx="1343">
                  <c:v>1297.376</c:v>
                </c:pt>
                <c:pt idx="1344">
                  <c:v>1297.8579999999999</c:v>
                </c:pt>
                <c:pt idx="1345">
                  <c:v>1298.3399999999999</c:v>
                </c:pt>
                <c:pt idx="1346">
                  <c:v>1298.8219999999999</c:v>
                </c:pt>
                <c:pt idx="1347">
                  <c:v>1299.3040000000001</c:v>
                </c:pt>
                <c:pt idx="1348">
                  <c:v>1299.787</c:v>
                </c:pt>
                <c:pt idx="1349">
                  <c:v>1300.269</c:v>
                </c:pt>
                <c:pt idx="1350">
                  <c:v>1300.751</c:v>
                </c:pt>
                <c:pt idx="1351">
                  <c:v>1301.2329999999999</c:v>
                </c:pt>
                <c:pt idx="1352">
                  <c:v>1301.7149999999999</c:v>
                </c:pt>
                <c:pt idx="1353">
                  <c:v>1302.1969999999999</c:v>
                </c:pt>
                <c:pt idx="1354">
                  <c:v>1302.6790000000001</c:v>
                </c:pt>
                <c:pt idx="1355">
                  <c:v>1303.1610000000001</c:v>
                </c:pt>
                <c:pt idx="1356">
                  <c:v>1303.644</c:v>
                </c:pt>
                <c:pt idx="1357">
                  <c:v>1304.126</c:v>
                </c:pt>
                <c:pt idx="1358">
                  <c:v>1304.6079999999999</c:v>
                </c:pt>
                <c:pt idx="1359">
                  <c:v>1305.0899999999999</c:v>
                </c:pt>
                <c:pt idx="1360">
                  <c:v>1305.5719999999999</c:v>
                </c:pt>
                <c:pt idx="1361">
                  <c:v>1306.0540000000001</c:v>
                </c:pt>
                <c:pt idx="1362">
                  <c:v>1306.5360000000001</c:v>
                </c:pt>
                <c:pt idx="1363">
                  <c:v>1307.018</c:v>
                </c:pt>
                <c:pt idx="1364">
                  <c:v>1307.5</c:v>
                </c:pt>
                <c:pt idx="1365">
                  <c:v>1307.9829999999999</c:v>
                </c:pt>
                <c:pt idx="1366">
                  <c:v>1308.4649999999999</c:v>
                </c:pt>
                <c:pt idx="1367">
                  <c:v>1308.9469999999999</c:v>
                </c:pt>
                <c:pt idx="1368">
                  <c:v>1309.4290000000001</c:v>
                </c:pt>
                <c:pt idx="1369">
                  <c:v>1309.9110000000001</c:v>
                </c:pt>
                <c:pt idx="1370">
                  <c:v>1310.393</c:v>
                </c:pt>
                <c:pt idx="1371">
                  <c:v>1310.875</c:v>
                </c:pt>
                <c:pt idx="1372">
                  <c:v>1311.357</c:v>
                </c:pt>
                <c:pt idx="1373">
                  <c:v>1311.8389999999999</c:v>
                </c:pt>
                <c:pt idx="1374">
                  <c:v>1312.3219999999999</c:v>
                </c:pt>
                <c:pt idx="1375">
                  <c:v>1312.8040000000001</c:v>
                </c:pt>
                <c:pt idx="1376">
                  <c:v>1313.2860000000001</c:v>
                </c:pt>
                <c:pt idx="1377">
                  <c:v>1313.768</c:v>
                </c:pt>
                <c:pt idx="1378">
                  <c:v>1314.25</c:v>
                </c:pt>
                <c:pt idx="1379">
                  <c:v>1314.732</c:v>
                </c:pt>
                <c:pt idx="1380">
                  <c:v>1315.2139999999999</c:v>
                </c:pt>
                <c:pt idx="1381">
                  <c:v>1315.6959999999999</c:v>
                </c:pt>
                <c:pt idx="1382">
                  <c:v>1316.1790000000001</c:v>
                </c:pt>
                <c:pt idx="1383">
                  <c:v>1316.6610000000001</c:v>
                </c:pt>
                <c:pt idx="1384">
                  <c:v>1317.143</c:v>
                </c:pt>
                <c:pt idx="1385">
                  <c:v>1317.625</c:v>
                </c:pt>
                <c:pt idx="1386">
                  <c:v>1318.107</c:v>
                </c:pt>
                <c:pt idx="1387">
                  <c:v>1318.5889999999999</c:v>
                </c:pt>
                <c:pt idx="1388">
                  <c:v>1319.0709999999999</c:v>
                </c:pt>
                <c:pt idx="1389">
                  <c:v>1319.5530000000001</c:v>
                </c:pt>
                <c:pt idx="1390">
                  <c:v>1320.0360000000001</c:v>
                </c:pt>
                <c:pt idx="1391">
                  <c:v>1320.518</c:v>
                </c:pt>
                <c:pt idx="1392">
                  <c:v>1321</c:v>
                </c:pt>
                <c:pt idx="1393">
                  <c:v>1321.482</c:v>
                </c:pt>
                <c:pt idx="1394">
                  <c:v>1321.9639999999999</c:v>
                </c:pt>
                <c:pt idx="1395">
                  <c:v>1322.4459999999999</c:v>
                </c:pt>
                <c:pt idx="1396">
                  <c:v>1322.9280000000001</c:v>
                </c:pt>
                <c:pt idx="1397">
                  <c:v>1323.41</c:v>
                </c:pt>
                <c:pt idx="1398">
                  <c:v>1323.8920000000001</c:v>
                </c:pt>
                <c:pt idx="1399">
                  <c:v>1324.375</c:v>
                </c:pt>
                <c:pt idx="1400">
                  <c:v>1324.857</c:v>
                </c:pt>
                <c:pt idx="1401">
                  <c:v>1325.3389999999999</c:v>
                </c:pt>
                <c:pt idx="1402">
                  <c:v>1325.8209999999999</c:v>
                </c:pt>
                <c:pt idx="1403">
                  <c:v>1326.3030000000001</c:v>
                </c:pt>
                <c:pt idx="1404">
                  <c:v>1326.7850000000001</c:v>
                </c:pt>
                <c:pt idx="1405">
                  <c:v>1327.2670000000001</c:v>
                </c:pt>
                <c:pt idx="1406">
                  <c:v>1327.749</c:v>
                </c:pt>
                <c:pt idx="1407">
                  <c:v>1328.231</c:v>
                </c:pt>
                <c:pt idx="1408">
                  <c:v>1328.7139999999999</c:v>
                </c:pt>
                <c:pt idx="1409">
                  <c:v>1329.1959999999999</c:v>
                </c:pt>
                <c:pt idx="1410">
                  <c:v>1329.6780000000001</c:v>
                </c:pt>
                <c:pt idx="1411">
                  <c:v>1330.16</c:v>
                </c:pt>
                <c:pt idx="1412">
                  <c:v>1330.6420000000001</c:v>
                </c:pt>
                <c:pt idx="1413">
                  <c:v>1331.124</c:v>
                </c:pt>
                <c:pt idx="1414">
                  <c:v>1331.606</c:v>
                </c:pt>
                <c:pt idx="1415">
                  <c:v>1332.088</c:v>
                </c:pt>
                <c:pt idx="1416">
                  <c:v>1332.5709999999999</c:v>
                </c:pt>
                <c:pt idx="1417">
                  <c:v>1333.0530000000001</c:v>
                </c:pt>
                <c:pt idx="1418">
                  <c:v>1333.5350000000001</c:v>
                </c:pt>
                <c:pt idx="1419">
                  <c:v>1334.0170000000001</c:v>
                </c:pt>
                <c:pt idx="1420">
                  <c:v>1334.499</c:v>
                </c:pt>
                <c:pt idx="1421">
                  <c:v>1334.981</c:v>
                </c:pt>
                <c:pt idx="1422">
                  <c:v>1335.463</c:v>
                </c:pt>
                <c:pt idx="1423">
                  <c:v>1335.9449999999999</c:v>
                </c:pt>
                <c:pt idx="1424">
                  <c:v>1336.4269999999999</c:v>
                </c:pt>
                <c:pt idx="1425">
                  <c:v>1336.91</c:v>
                </c:pt>
                <c:pt idx="1426">
                  <c:v>1337.3920000000001</c:v>
                </c:pt>
                <c:pt idx="1427">
                  <c:v>1337.874</c:v>
                </c:pt>
                <c:pt idx="1428">
                  <c:v>1338.356</c:v>
                </c:pt>
                <c:pt idx="1429">
                  <c:v>1338.838</c:v>
                </c:pt>
                <c:pt idx="1430">
                  <c:v>1339.32</c:v>
                </c:pt>
                <c:pt idx="1431">
                  <c:v>1339.8019999999999</c:v>
                </c:pt>
                <c:pt idx="1432">
                  <c:v>1340.2840000000001</c:v>
                </c:pt>
                <c:pt idx="1433">
                  <c:v>1340.7660000000001</c:v>
                </c:pt>
                <c:pt idx="1434">
                  <c:v>1341.249</c:v>
                </c:pt>
                <c:pt idx="1435">
                  <c:v>1341.731</c:v>
                </c:pt>
                <c:pt idx="1436">
                  <c:v>1342.213</c:v>
                </c:pt>
                <c:pt idx="1437">
                  <c:v>1342.6949999999999</c:v>
                </c:pt>
                <c:pt idx="1438">
                  <c:v>1343.1769999999999</c:v>
                </c:pt>
                <c:pt idx="1439">
                  <c:v>1343.6590000000001</c:v>
                </c:pt>
                <c:pt idx="1440">
                  <c:v>1344.1410000000001</c:v>
                </c:pt>
                <c:pt idx="1441">
                  <c:v>1344.623</c:v>
                </c:pt>
                <c:pt idx="1442">
                  <c:v>1345.106</c:v>
                </c:pt>
                <c:pt idx="1443">
                  <c:v>1345.588</c:v>
                </c:pt>
                <c:pt idx="1444">
                  <c:v>1346.07</c:v>
                </c:pt>
                <c:pt idx="1445">
                  <c:v>1346.5519999999999</c:v>
                </c:pt>
                <c:pt idx="1446">
                  <c:v>1347.0340000000001</c:v>
                </c:pt>
                <c:pt idx="1447">
                  <c:v>1347.5160000000001</c:v>
                </c:pt>
                <c:pt idx="1448">
                  <c:v>1347.998</c:v>
                </c:pt>
                <c:pt idx="1449">
                  <c:v>1348.48</c:v>
                </c:pt>
                <c:pt idx="1450">
                  <c:v>1348.963</c:v>
                </c:pt>
                <c:pt idx="1451">
                  <c:v>1349.4449999999999</c:v>
                </c:pt>
                <c:pt idx="1452">
                  <c:v>1349.9269999999999</c:v>
                </c:pt>
                <c:pt idx="1453">
                  <c:v>1350.4090000000001</c:v>
                </c:pt>
                <c:pt idx="1454">
                  <c:v>1350.8910000000001</c:v>
                </c:pt>
                <c:pt idx="1455">
                  <c:v>1351.373</c:v>
                </c:pt>
                <c:pt idx="1456">
                  <c:v>1351.855</c:v>
                </c:pt>
                <c:pt idx="1457">
                  <c:v>1352.337</c:v>
                </c:pt>
                <c:pt idx="1458">
                  <c:v>1352.819</c:v>
                </c:pt>
                <c:pt idx="1459">
                  <c:v>1353.3019999999999</c:v>
                </c:pt>
                <c:pt idx="1460">
                  <c:v>1353.7840000000001</c:v>
                </c:pt>
                <c:pt idx="1461">
                  <c:v>1354.2660000000001</c:v>
                </c:pt>
                <c:pt idx="1462">
                  <c:v>1354.748</c:v>
                </c:pt>
                <c:pt idx="1463">
                  <c:v>1355.23</c:v>
                </c:pt>
                <c:pt idx="1464">
                  <c:v>1355.712</c:v>
                </c:pt>
                <c:pt idx="1465">
                  <c:v>1356.194</c:v>
                </c:pt>
                <c:pt idx="1466">
                  <c:v>1356.6759999999999</c:v>
                </c:pt>
                <c:pt idx="1467">
                  <c:v>1357.1579999999999</c:v>
                </c:pt>
                <c:pt idx="1468">
                  <c:v>1357.6410000000001</c:v>
                </c:pt>
                <c:pt idx="1469">
                  <c:v>1358.123</c:v>
                </c:pt>
                <c:pt idx="1470">
                  <c:v>1358.605</c:v>
                </c:pt>
                <c:pt idx="1471">
                  <c:v>1359.087</c:v>
                </c:pt>
                <c:pt idx="1472">
                  <c:v>1359.569</c:v>
                </c:pt>
                <c:pt idx="1473">
                  <c:v>1360.0509999999999</c:v>
                </c:pt>
                <c:pt idx="1474">
                  <c:v>1360.5329999999999</c:v>
                </c:pt>
                <c:pt idx="1475">
                  <c:v>1361.0150000000001</c:v>
                </c:pt>
                <c:pt idx="1476">
                  <c:v>1361.498</c:v>
                </c:pt>
                <c:pt idx="1477">
                  <c:v>1361.98</c:v>
                </c:pt>
                <c:pt idx="1478">
                  <c:v>1362.462</c:v>
                </c:pt>
                <c:pt idx="1479">
                  <c:v>1362.944</c:v>
                </c:pt>
                <c:pt idx="1480">
                  <c:v>1363.4259999999999</c:v>
                </c:pt>
                <c:pt idx="1481">
                  <c:v>1363.9079999999999</c:v>
                </c:pt>
                <c:pt idx="1482">
                  <c:v>1364.39</c:v>
                </c:pt>
                <c:pt idx="1483">
                  <c:v>1364.8720000000001</c:v>
                </c:pt>
                <c:pt idx="1484">
                  <c:v>1365.354</c:v>
                </c:pt>
                <c:pt idx="1485">
                  <c:v>1365.837</c:v>
                </c:pt>
                <c:pt idx="1486">
                  <c:v>1366.319</c:v>
                </c:pt>
                <c:pt idx="1487">
                  <c:v>1366.8009999999999</c:v>
                </c:pt>
                <c:pt idx="1488">
                  <c:v>1367.2829999999999</c:v>
                </c:pt>
                <c:pt idx="1489">
                  <c:v>1367.7650000000001</c:v>
                </c:pt>
                <c:pt idx="1490">
                  <c:v>1368.2470000000001</c:v>
                </c:pt>
                <c:pt idx="1491">
                  <c:v>1368.729</c:v>
                </c:pt>
                <c:pt idx="1492">
                  <c:v>1369.211</c:v>
                </c:pt>
                <c:pt idx="1493">
                  <c:v>1369.693</c:v>
                </c:pt>
                <c:pt idx="1494">
                  <c:v>1370.1759999999999</c:v>
                </c:pt>
                <c:pt idx="1495">
                  <c:v>1370.6579999999999</c:v>
                </c:pt>
                <c:pt idx="1496">
                  <c:v>1371.14</c:v>
                </c:pt>
                <c:pt idx="1497">
                  <c:v>1371.6220000000001</c:v>
                </c:pt>
                <c:pt idx="1498">
                  <c:v>1372.104</c:v>
                </c:pt>
                <c:pt idx="1499">
                  <c:v>1372.586</c:v>
                </c:pt>
                <c:pt idx="1500">
                  <c:v>1373.068</c:v>
                </c:pt>
                <c:pt idx="1501">
                  <c:v>1373.55</c:v>
                </c:pt>
                <c:pt idx="1502">
                  <c:v>1374.0329999999999</c:v>
                </c:pt>
                <c:pt idx="1503">
                  <c:v>1374.5150000000001</c:v>
                </c:pt>
                <c:pt idx="1504">
                  <c:v>1374.9970000000001</c:v>
                </c:pt>
                <c:pt idx="1505">
                  <c:v>1375.479</c:v>
                </c:pt>
                <c:pt idx="1506">
                  <c:v>1375.961</c:v>
                </c:pt>
                <c:pt idx="1507">
                  <c:v>1376.443</c:v>
                </c:pt>
                <c:pt idx="1508">
                  <c:v>1376.925</c:v>
                </c:pt>
                <c:pt idx="1509">
                  <c:v>1377.4069999999999</c:v>
                </c:pt>
                <c:pt idx="1510">
                  <c:v>1377.89</c:v>
                </c:pt>
                <c:pt idx="1511">
                  <c:v>1378.3720000000001</c:v>
                </c:pt>
                <c:pt idx="1512">
                  <c:v>1378.854</c:v>
                </c:pt>
                <c:pt idx="1513">
                  <c:v>1379.336</c:v>
                </c:pt>
                <c:pt idx="1514">
                  <c:v>1379.818</c:v>
                </c:pt>
                <c:pt idx="1515">
                  <c:v>1380.3</c:v>
                </c:pt>
                <c:pt idx="1516">
                  <c:v>1380.7819999999999</c:v>
                </c:pt>
                <c:pt idx="1517">
                  <c:v>1381.2639999999999</c:v>
                </c:pt>
                <c:pt idx="1518">
                  <c:v>1381.7460000000001</c:v>
                </c:pt>
                <c:pt idx="1519">
                  <c:v>1382.229</c:v>
                </c:pt>
                <c:pt idx="1520">
                  <c:v>1382.711</c:v>
                </c:pt>
                <c:pt idx="1521">
                  <c:v>1383.193</c:v>
                </c:pt>
                <c:pt idx="1522">
                  <c:v>1383.675</c:v>
                </c:pt>
                <c:pt idx="1523">
                  <c:v>1384.1569999999999</c:v>
                </c:pt>
                <c:pt idx="1524">
                  <c:v>1384.6389999999999</c:v>
                </c:pt>
                <c:pt idx="1525">
                  <c:v>1385.1210000000001</c:v>
                </c:pt>
                <c:pt idx="1526">
                  <c:v>1385.6030000000001</c:v>
                </c:pt>
                <c:pt idx="1527">
                  <c:v>1386.085</c:v>
                </c:pt>
                <c:pt idx="1528">
                  <c:v>1386.568</c:v>
                </c:pt>
                <c:pt idx="1529">
                  <c:v>1387.05</c:v>
                </c:pt>
                <c:pt idx="1530">
                  <c:v>1387.5319999999999</c:v>
                </c:pt>
                <c:pt idx="1531">
                  <c:v>1388.0139999999999</c:v>
                </c:pt>
                <c:pt idx="1532">
                  <c:v>1388.4960000000001</c:v>
                </c:pt>
                <c:pt idx="1533">
                  <c:v>1388.9780000000001</c:v>
                </c:pt>
                <c:pt idx="1534">
                  <c:v>1389.46</c:v>
                </c:pt>
                <c:pt idx="1535">
                  <c:v>1389.942</c:v>
                </c:pt>
                <c:pt idx="1536">
                  <c:v>1390.425</c:v>
                </c:pt>
                <c:pt idx="1537">
                  <c:v>1390.9069999999999</c:v>
                </c:pt>
                <c:pt idx="1538">
                  <c:v>1391.3889999999999</c:v>
                </c:pt>
                <c:pt idx="1539">
                  <c:v>1391.8710000000001</c:v>
                </c:pt>
                <c:pt idx="1540">
                  <c:v>1392.3530000000001</c:v>
                </c:pt>
                <c:pt idx="1541">
                  <c:v>1392.835</c:v>
                </c:pt>
                <c:pt idx="1542">
                  <c:v>1393.317</c:v>
                </c:pt>
                <c:pt idx="1543">
                  <c:v>1393.799</c:v>
                </c:pt>
                <c:pt idx="1544">
                  <c:v>1394.2809999999999</c:v>
                </c:pt>
                <c:pt idx="1545">
                  <c:v>1394.7639999999999</c:v>
                </c:pt>
                <c:pt idx="1546">
                  <c:v>1395.2460000000001</c:v>
                </c:pt>
                <c:pt idx="1547">
                  <c:v>1395.7280000000001</c:v>
                </c:pt>
                <c:pt idx="1548">
                  <c:v>1396.21</c:v>
                </c:pt>
                <c:pt idx="1549">
                  <c:v>1396.692</c:v>
                </c:pt>
                <c:pt idx="1550">
                  <c:v>1397.174</c:v>
                </c:pt>
                <c:pt idx="1551">
                  <c:v>1397.6559999999999</c:v>
                </c:pt>
                <c:pt idx="1552">
                  <c:v>1398.1379999999999</c:v>
                </c:pt>
                <c:pt idx="1553">
                  <c:v>1398.62</c:v>
                </c:pt>
                <c:pt idx="1554">
                  <c:v>1399.1030000000001</c:v>
                </c:pt>
                <c:pt idx="1555">
                  <c:v>1399.585</c:v>
                </c:pt>
                <c:pt idx="1556">
                  <c:v>1400.067</c:v>
                </c:pt>
                <c:pt idx="1557">
                  <c:v>1400.549</c:v>
                </c:pt>
                <c:pt idx="1558">
                  <c:v>1401.0309999999999</c:v>
                </c:pt>
                <c:pt idx="1559">
                  <c:v>1401.5129999999999</c:v>
                </c:pt>
                <c:pt idx="1560">
                  <c:v>1401.9949999999999</c:v>
                </c:pt>
                <c:pt idx="1561">
                  <c:v>1402.4770000000001</c:v>
                </c:pt>
                <c:pt idx="1562">
                  <c:v>1402.96</c:v>
                </c:pt>
                <c:pt idx="1563">
                  <c:v>1403.442</c:v>
                </c:pt>
                <c:pt idx="1564">
                  <c:v>1403.924</c:v>
                </c:pt>
                <c:pt idx="1565">
                  <c:v>1404.4059999999999</c:v>
                </c:pt>
                <c:pt idx="1566">
                  <c:v>1404.8879999999999</c:v>
                </c:pt>
                <c:pt idx="1567">
                  <c:v>1405.37</c:v>
                </c:pt>
                <c:pt idx="1568">
                  <c:v>1405.8520000000001</c:v>
                </c:pt>
                <c:pt idx="1569">
                  <c:v>1406.3340000000001</c:v>
                </c:pt>
                <c:pt idx="1570">
                  <c:v>1406.817</c:v>
                </c:pt>
                <c:pt idx="1571">
                  <c:v>1407.299</c:v>
                </c:pt>
                <c:pt idx="1572">
                  <c:v>1407.7809999999999</c:v>
                </c:pt>
                <c:pt idx="1573">
                  <c:v>1408.2629999999999</c:v>
                </c:pt>
                <c:pt idx="1574">
                  <c:v>1408.7449999999999</c:v>
                </c:pt>
                <c:pt idx="1575">
                  <c:v>1409.2270000000001</c:v>
                </c:pt>
                <c:pt idx="1576">
                  <c:v>1409.7090000000001</c:v>
                </c:pt>
                <c:pt idx="1577">
                  <c:v>1410.191</c:v>
                </c:pt>
                <c:pt idx="1578">
                  <c:v>1410.673</c:v>
                </c:pt>
                <c:pt idx="1579">
                  <c:v>1411.1559999999999</c:v>
                </c:pt>
                <c:pt idx="1580">
                  <c:v>1411.6379999999999</c:v>
                </c:pt>
                <c:pt idx="1581">
                  <c:v>1412.12</c:v>
                </c:pt>
                <c:pt idx="1582">
                  <c:v>1412.6020000000001</c:v>
                </c:pt>
                <c:pt idx="1583">
                  <c:v>1413.0840000000001</c:v>
                </c:pt>
                <c:pt idx="1584">
                  <c:v>1413.566</c:v>
                </c:pt>
                <c:pt idx="1585">
                  <c:v>1414.048</c:v>
                </c:pt>
                <c:pt idx="1586">
                  <c:v>1414.53</c:v>
                </c:pt>
                <c:pt idx="1587">
                  <c:v>1415.0119999999999</c:v>
                </c:pt>
                <c:pt idx="1588">
                  <c:v>1415.4949999999999</c:v>
                </c:pt>
                <c:pt idx="1589">
                  <c:v>1415.9770000000001</c:v>
                </c:pt>
                <c:pt idx="1590">
                  <c:v>1416.4590000000001</c:v>
                </c:pt>
                <c:pt idx="1591">
                  <c:v>1416.941</c:v>
                </c:pt>
                <c:pt idx="1592">
                  <c:v>1417.423</c:v>
                </c:pt>
                <c:pt idx="1593">
                  <c:v>1417.905</c:v>
                </c:pt>
                <c:pt idx="1594">
                  <c:v>1418.3869999999999</c:v>
                </c:pt>
                <c:pt idx="1595">
                  <c:v>1418.8689999999999</c:v>
                </c:pt>
                <c:pt idx="1596">
                  <c:v>1419.3520000000001</c:v>
                </c:pt>
                <c:pt idx="1597">
                  <c:v>1419.8340000000001</c:v>
                </c:pt>
                <c:pt idx="1598">
                  <c:v>1420.316</c:v>
                </c:pt>
                <c:pt idx="1599">
                  <c:v>1420.798</c:v>
                </c:pt>
                <c:pt idx="1600">
                  <c:v>1421.28</c:v>
                </c:pt>
                <c:pt idx="1601">
                  <c:v>1421.7619999999999</c:v>
                </c:pt>
                <c:pt idx="1602">
                  <c:v>1422.2439999999999</c:v>
                </c:pt>
                <c:pt idx="1603">
                  <c:v>1422.7260000000001</c:v>
                </c:pt>
                <c:pt idx="1604">
                  <c:v>1423.2080000000001</c:v>
                </c:pt>
                <c:pt idx="1605">
                  <c:v>1423.691</c:v>
                </c:pt>
                <c:pt idx="1606">
                  <c:v>1424.173</c:v>
                </c:pt>
                <c:pt idx="1607">
                  <c:v>1424.655</c:v>
                </c:pt>
                <c:pt idx="1608">
                  <c:v>1425.1369999999999</c:v>
                </c:pt>
                <c:pt idx="1609">
                  <c:v>1425.6189999999999</c:v>
                </c:pt>
                <c:pt idx="1610">
                  <c:v>1426.1010000000001</c:v>
                </c:pt>
                <c:pt idx="1611">
                  <c:v>1426.5830000000001</c:v>
                </c:pt>
                <c:pt idx="1612">
                  <c:v>1427.0650000000001</c:v>
                </c:pt>
                <c:pt idx="1613">
                  <c:v>1427.547</c:v>
                </c:pt>
                <c:pt idx="1614">
                  <c:v>1428.03</c:v>
                </c:pt>
                <c:pt idx="1615">
                  <c:v>1428.5119999999999</c:v>
                </c:pt>
                <c:pt idx="1616">
                  <c:v>1428.9939999999999</c:v>
                </c:pt>
                <c:pt idx="1617">
                  <c:v>1429.4760000000001</c:v>
                </c:pt>
                <c:pt idx="1618">
                  <c:v>1429.9580000000001</c:v>
                </c:pt>
                <c:pt idx="1619">
                  <c:v>1430.44</c:v>
                </c:pt>
                <c:pt idx="1620">
                  <c:v>1430.922</c:v>
                </c:pt>
                <c:pt idx="1621">
                  <c:v>1431.404</c:v>
                </c:pt>
                <c:pt idx="1622">
                  <c:v>1431.8869999999999</c:v>
                </c:pt>
                <c:pt idx="1623">
                  <c:v>1432.3689999999999</c:v>
                </c:pt>
                <c:pt idx="1624">
                  <c:v>1432.8510000000001</c:v>
                </c:pt>
                <c:pt idx="1625">
                  <c:v>1433.3330000000001</c:v>
                </c:pt>
                <c:pt idx="1626">
                  <c:v>1433.8150000000001</c:v>
                </c:pt>
                <c:pt idx="1627">
                  <c:v>1434.297</c:v>
                </c:pt>
                <c:pt idx="1628">
                  <c:v>1434.779</c:v>
                </c:pt>
                <c:pt idx="1629">
                  <c:v>1435.261</c:v>
                </c:pt>
                <c:pt idx="1630">
                  <c:v>1435.7439999999999</c:v>
                </c:pt>
                <c:pt idx="1631">
                  <c:v>1436.2260000000001</c:v>
                </c:pt>
                <c:pt idx="1632">
                  <c:v>1436.7080000000001</c:v>
                </c:pt>
                <c:pt idx="1633">
                  <c:v>1437.19</c:v>
                </c:pt>
                <c:pt idx="1634">
                  <c:v>1437.672</c:v>
                </c:pt>
                <c:pt idx="1635">
                  <c:v>1438.154</c:v>
                </c:pt>
                <c:pt idx="1636">
                  <c:v>1438.636</c:v>
                </c:pt>
                <c:pt idx="1637">
                  <c:v>1439.1179999999999</c:v>
                </c:pt>
                <c:pt idx="1638">
                  <c:v>1439.6</c:v>
                </c:pt>
                <c:pt idx="1639">
                  <c:v>1440.0830000000001</c:v>
                </c:pt>
                <c:pt idx="1640">
                  <c:v>1440.5650000000001</c:v>
                </c:pt>
                <c:pt idx="1641">
                  <c:v>1441.047</c:v>
                </c:pt>
                <c:pt idx="1642">
                  <c:v>1441.529</c:v>
                </c:pt>
                <c:pt idx="1643">
                  <c:v>1442.011</c:v>
                </c:pt>
                <c:pt idx="1644">
                  <c:v>1442.4929999999999</c:v>
                </c:pt>
                <c:pt idx="1645">
                  <c:v>1442.9749999999999</c:v>
                </c:pt>
                <c:pt idx="1646">
                  <c:v>1443.4570000000001</c:v>
                </c:pt>
                <c:pt idx="1647">
                  <c:v>1443.9390000000001</c:v>
                </c:pt>
                <c:pt idx="1648">
                  <c:v>1444.422</c:v>
                </c:pt>
                <c:pt idx="1649">
                  <c:v>1444.904</c:v>
                </c:pt>
                <c:pt idx="1650">
                  <c:v>1445.386</c:v>
                </c:pt>
                <c:pt idx="1651">
                  <c:v>1445.8679999999999</c:v>
                </c:pt>
                <c:pt idx="1652">
                  <c:v>1446.35</c:v>
                </c:pt>
                <c:pt idx="1653">
                  <c:v>1446.8320000000001</c:v>
                </c:pt>
                <c:pt idx="1654">
                  <c:v>1447.3140000000001</c:v>
                </c:pt>
                <c:pt idx="1655">
                  <c:v>1447.796</c:v>
                </c:pt>
                <c:pt idx="1656">
                  <c:v>1448.279</c:v>
                </c:pt>
                <c:pt idx="1657">
                  <c:v>1448.761</c:v>
                </c:pt>
                <c:pt idx="1658">
                  <c:v>1449.2429999999999</c:v>
                </c:pt>
                <c:pt idx="1659">
                  <c:v>1449.7249999999999</c:v>
                </c:pt>
                <c:pt idx="1660">
                  <c:v>1450.2070000000001</c:v>
                </c:pt>
                <c:pt idx="1661">
                  <c:v>1450.6890000000001</c:v>
                </c:pt>
                <c:pt idx="1662">
                  <c:v>1451.171</c:v>
                </c:pt>
                <c:pt idx="1663">
                  <c:v>1451.653</c:v>
                </c:pt>
                <c:pt idx="1664">
                  <c:v>1452.135</c:v>
                </c:pt>
                <c:pt idx="1665">
                  <c:v>1452.6179999999999</c:v>
                </c:pt>
                <c:pt idx="1666">
                  <c:v>1453.1</c:v>
                </c:pt>
                <c:pt idx="1667">
                  <c:v>1453.5820000000001</c:v>
                </c:pt>
                <c:pt idx="1668">
                  <c:v>1454.0640000000001</c:v>
                </c:pt>
                <c:pt idx="1669">
                  <c:v>1454.546</c:v>
                </c:pt>
                <c:pt idx="1670">
                  <c:v>1455.028</c:v>
                </c:pt>
                <c:pt idx="1671">
                  <c:v>1455.51</c:v>
                </c:pt>
                <c:pt idx="1672">
                  <c:v>1455.992</c:v>
                </c:pt>
                <c:pt idx="1673">
                  <c:v>1456.4739999999999</c:v>
                </c:pt>
                <c:pt idx="1674">
                  <c:v>1456.9570000000001</c:v>
                </c:pt>
                <c:pt idx="1675">
                  <c:v>1457.4390000000001</c:v>
                </c:pt>
                <c:pt idx="1676">
                  <c:v>1457.921</c:v>
                </c:pt>
                <c:pt idx="1677">
                  <c:v>1458.403</c:v>
                </c:pt>
                <c:pt idx="1678">
                  <c:v>1458.885</c:v>
                </c:pt>
                <c:pt idx="1679">
                  <c:v>1459.367</c:v>
                </c:pt>
                <c:pt idx="1680">
                  <c:v>1459.8489999999999</c:v>
                </c:pt>
                <c:pt idx="1681">
                  <c:v>1460.3309999999999</c:v>
                </c:pt>
                <c:pt idx="1682">
                  <c:v>1460.8140000000001</c:v>
                </c:pt>
                <c:pt idx="1683">
                  <c:v>1461.296</c:v>
                </c:pt>
                <c:pt idx="1684">
                  <c:v>1461.778</c:v>
                </c:pt>
                <c:pt idx="1685">
                  <c:v>1462.26</c:v>
                </c:pt>
                <c:pt idx="1686">
                  <c:v>1462.742</c:v>
                </c:pt>
                <c:pt idx="1687">
                  <c:v>1463.2239999999999</c:v>
                </c:pt>
                <c:pt idx="1688">
                  <c:v>1463.7059999999999</c:v>
                </c:pt>
                <c:pt idx="1689">
                  <c:v>1464.1880000000001</c:v>
                </c:pt>
                <c:pt idx="1690">
                  <c:v>1464.671</c:v>
                </c:pt>
                <c:pt idx="1691">
                  <c:v>1465.153</c:v>
                </c:pt>
                <c:pt idx="1692">
                  <c:v>1465.635</c:v>
                </c:pt>
                <c:pt idx="1693">
                  <c:v>1466.117</c:v>
                </c:pt>
                <c:pt idx="1694">
                  <c:v>1466.5989999999999</c:v>
                </c:pt>
                <c:pt idx="1695">
                  <c:v>1467.0809999999999</c:v>
                </c:pt>
                <c:pt idx="1696">
                  <c:v>1467.5630000000001</c:v>
                </c:pt>
                <c:pt idx="1697">
                  <c:v>1468.0450000000001</c:v>
                </c:pt>
                <c:pt idx="1698">
                  <c:v>1468.527</c:v>
                </c:pt>
                <c:pt idx="1699">
                  <c:v>1469.01</c:v>
                </c:pt>
                <c:pt idx="1700">
                  <c:v>1469.492</c:v>
                </c:pt>
                <c:pt idx="1701">
                  <c:v>1469.9739999999999</c:v>
                </c:pt>
                <c:pt idx="1702">
                  <c:v>1470.4559999999999</c:v>
                </c:pt>
                <c:pt idx="1703">
                  <c:v>1470.9380000000001</c:v>
                </c:pt>
                <c:pt idx="1704">
                  <c:v>1471.42</c:v>
                </c:pt>
                <c:pt idx="1705">
                  <c:v>1471.902</c:v>
                </c:pt>
                <c:pt idx="1706">
                  <c:v>1472.384</c:v>
                </c:pt>
                <c:pt idx="1707">
                  <c:v>1472.866</c:v>
                </c:pt>
                <c:pt idx="1708">
                  <c:v>1473.3489999999999</c:v>
                </c:pt>
                <c:pt idx="1709">
                  <c:v>1473.8309999999999</c:v>
                </c:pt>
                <c:pt idx="1710">
                  <c:v>1474.3130000000001</c:v>
                </c:pt>
                <c:pt idx="1711">
                  <c:v>1474.7950000000001</c:v>
                </c:pt>
                <c:pt idx="1712">
                  <c:v>1475.277</c:v>
                </c:pt>
                <c:pt idx="1713">
                  <c:v>1475.759</c:v>
                </c:pt>
                <c:pt idx="1714">
                  <c:v>1476.241</c:v>
                </c:pt>
                <c:pt idx="1715">
                  <c:v>1476.723</c:v>
                </c:pt>
                <c:pt idx="1716">
                  <c:v>1477.2059999999999</c:v>
                </c:pt>
                <c:pt idx="1717">
                  <c:v>1477.6880000000001</c:v>
                </c:pt>
                <c:pt idx="1718">
                  <c:v>1478.17</c:v>
                </c:pt>
                <c:pt idx="1719">
                  <c:v>1478.652</c:v>
                </c:pt>
                <c:pt idx="1720">
                  <c:v>1479.134</c:v>
                </c:pt>
                <c:pt idx="1721">
                  <c:v>1479.616</c:v>
                </c:pt>
                <c:pt idx="1722">
                  <c:v>1480.098</c:v>
                </c:pt>
                <c:pt idx="1723">
                  <c:v>1480.58</c:v>
                </c:pt>
                <c:pt idx="1724">
                  <c:v>1481.0630000000001</c:v>
                </c:pt>
                <c:pt idx="1725">
                  <c:v>1481.5450000000001</c:v>
                </c:pt>
                <c:pt idx="1726">
                  <c:v>1482.027</c:v>
                </c:pt>
                <c:pt idx="1727">
                  <c:v>1482.509</c:v>
                </c:pt>
                <c:pt idx="1728">
                  <c:v>1482.991</c:v>
                </c:pt>
                <c:pt idx="1729">
                  <c:v>1483.473</c:v>
                </c:pt>
                <c:pt idx="1730">
                  <c:v>1483.9549999999999</c:v>
                </c:pt>
                <c:pt idx="1731">
                  <c:v>1484.4369999999999</c:v>
                </c:pt>
                <c:pt idx="1732">
                  <c:v>1484.9190000000001</c:v>
                </c:pt>
                <c:pt idx="1733">
                  <c:v>1485.4010000000001</c:v>
                </c:pt>
                <c:pt idx="1734">
                  <c:v>1485.884</c:v>
                </c:pt>
                <c:pt idx="1735">
                  <c:v>1486.366</c:v>
                </c:pt>
                <c:pt idx="1736">
                  <c:v>1486.848</c:v>
                </c:pt>
                <c:pt idx="1737">
                  <c:v>1487.33</c:v>
                </c:pt>
                <c:pt idx="1738">
                  <c:v>1487.8119999999999</c:v>
                </c:pt>
                <c:pt idx="1739">
                  <c:v>1488.2940000000001</c:v>
                </c:pt>
                <c:pt idx="1740">
                  <c:v>1488.7760000000001</c:v>
                </c:pt>
                <c:pt idx="1741">
                  <c:v>1489.258</c:v>
                </c:pt>
                <c:pt idx="1742">
                  <c:v>1489.741</c:v>
                </c:pt>
                <c:pt idx="1743">
                  <c:v>1490.223</c:v>
                </c:pt>
                <c:pt idx="1744">
                  <c:v>1490.7049999999999</c:v>
                </c:pt>
                <c:pt idx="1745">
                  <c:v>1491.1869999999999</c:v>
                </c:pt>
                <c:pt idx="1746">
                  <c:v>1491.6690000000001</c:v>
                </c:pt>
                <c:pt idx="1747">
                  <c:v>1492.1510000000001</c:v>
                </c:pt>
                <c:pt idx="1748">
                  <c:v>1492.633</c:v>
                </c:pt>
                <c:pt idx="1749">
                  <c:v>1493.115</c:v>
                </c:pt>
                <c:pt idx="1750">
                  <c:v>1493.598</c:v>
                </c:pt>
                <c:pt idx="1751">
                  <c:v>1494.08</c:v>
                </c:pt>
                <c:pt idx="1752">
                  <c:v>1494.5619999999999</c:v>
                </c:pt>
                <c:pt idx="1753">
                  <c:v>1495.0440000000001</c:v>
                </c:pt>
                <c:pt idx="1754">
                  <c:v>1495.5260000000001</c:v>
                </c:pt>
                <c:pt idx="1755">
                  <c:v>1496.008</c:v>
                </c:pt>
                <c:pt idx="1756">
                  <c:v>1496.49</c:v>
                </c:pt>
                <c:pt idx="1757">
                  <c:v>1496.972</c:v>
                </c:pt>
                <c:pt idx="1758">
                  <c:v>1497.454</c:v>
                </c:pt>
                <c:pt idx="1759">
                  <c:v>1497.9369999999999</c:v>
                </c:pt>
                <c:pt idx="1760">
                  <c:v>1498.4190000000001</c:v>
                </c:pt>
                <c:pt idx="1761">
                  <c:v>1498.9010000000001</c:v>
                </c:pt>
                <c:pt idx="1762">
                  <c:v>1499.383</c:v>
                </c:pt>
                <c:pt idx="1763">
                  <c:v>1499.865</c:v>
                </c:pt>
                <c:pt idx="1764">
                  <c:v>1500.347</c:v>
                </c:pt>
                <c:pt idx="1765">
                  <c:v>1500.829</c:v>
                </c:pt>
                <c:pt idx="1766">
                  <c:v>1501.3109999999999</c:v>
                </c:pt>
                <c:pt idx="1767">
                  <c:v>1501.7929999999999</c:v>
                </c:pt>
                <c:pt idx="1768">
                  <c:v>1502.2760000000001</c:v>
                </c:pt>
                <c:pt idx="1769">
                  <c:v>1502.758</c:v>
                </c:pt>
                <c:pt idx="1770">
                  <c:v>1503.24</c:v>
                </c:pt>
                <c:pt idx="1771">
                  <c:v>1503.722</c:v>
                </c:pt>
                <c:pt idx="1772">
                  <c:v>1504.204</c:v>
                </c:pt>
                <c:pt idx="1773">
                  <c:v>1504.6859999999999</c:v>
                </c:pt>
                <c:pt idx="1774">
                  <c:v>1505.1679999999999</c:v>
                </c:pt>
                <c:pt idx="1775">
                  <c:v>1505.65</c:v>
                </c:pt>
                <c:pt idx="1776">
                  <c:v>1506.133</c:v>
                </c:pt>
                <c:pt idx="1777">
                  <c:v>1506.615</c:v>
                </c:pt>
                <c:pt idx="1778">
                  <c:v>1507.097</c:v>
                </c:pt>
                <c:pt idx="1779">
                  <c:v>1507.579</c:v>
                </c:pt>
                <c:pt idx="1780">
                  <c:v>1508.0609999999999</c:v>
                </c:pt>
                <c:pt idx="1781">
                  <c:v>1508.5429999999999</c:v>
                </c:pt>
                <c:pt idx="1782">
                  <c:v>1509.0250000000001</c:v>
                </c:pt>
                <c:pt idx="1783">
                  <c:v>1509.5070000000001</c:v>
                </c:pt>
                <c:pt idx="1784">
                  <c:v>1509.99</c:v>
                </c:pt>
                <c:pt idx="1785">
                  <c:v>1510.472</c:v>
                </c:pt>
                <c:pt idx="1786">
                  <c:v>1510.954</c:v>
                </c:pt>
                <c:pt idx="1787">
                  <c:v>1511.4359999999999</c:v>
                </c:pt>
                <c:pt idx="1788">
                  <c:v>1511.9179999999999</c:v>
                </c:pt>
                <c:pt idx="1789">
                  <c:v>1512.4</c:v>
                </c:pt>
                <c:pt idx="1790">
                  <c:v>1512.8820000000001</c:v>
                </c:pt>
                <c:pt idx="1791">
                  <c:v>1513.364</c:v>
                </c:pt>
                <c:pt idx="1792">
                  <c:v>1513.846</c:v>
                </c:pt>
                <c:pt idx="1793">
                  <c:v>1514.328</c:v>
                </c:pt>
                <c:pt idx="1794">
                  <c:v>1514.8109999999999</c:v>
                </c:pt>
                <c:pt idx="1795">
                  <c:v>1515.2929999999999</c:v>
                </c:pt>
                <c:pt idx="1796">
                  <c:v>1515.7750000000001</c:v>
                </c:pt>
                <c:pt idx="1797">
                  <c:v>1516.2570000000001</c:v>
                </c:pt>
                <c:pt idx="1798">
                  <c:v>1516.739</c:v>
                </c:pt>
                <c:pt idx="1799">
                  <c:v>1517.221</c:v>
                </c:pt>
                <c:pt idx="1800">
                  <c:v>1517.703</c:v>
                </c:pt>
                <c:pt idx="1801">
                  <c:v>1518.1849999999999</c:v>
                </c:pt>
                <c:pt idx="1802">
                  <c:v>1518.6679999999999</c:v>
                </c:pt>
                <c:pt idx="1803">
                  <c:v>1519.15</c:v>
                </c:pt>
                <c:pt idx="1804">
                  <c:v>1519.6320000000001</c:v>
                </c:pt>
                <c:pt idx="1805">
                  <c:v>1520.114</c:v>
                </c:pt>
                <c:pt idx="1806">
                  <c:v>1520.596</c:v>
                </c:pt>
                <c:pt idx="1807">
                  <c:v>1521.078</c:v>
                </c:pt>
                <c:pt idx="1808">
                  <c:v>1521.56</c:v>
                </c:pt>
                <c:pt idx="1809">
                  <c:v>1522.0419999999999</c:v>
                </c:pt>
                <c:pt idx="1810">
                  <c:v>1522.5250000000001</c:v>
                </c:pt>
                <c:pt idx="1811">
                  <c:v>1523.0070000000001</c:v>
                </c:pt>
                <c:pt idx="1812">
                  <c:v>1523.489</c:v>
                </c:pt>
                <c:pt idx="1813">
                  <c:v>1523.971</c:v>
                </c:pt>
                <c:pt idx="1814">
                  <c:v>1524.453</c:v>
                </c:pt>
                <c:pt idx="1815">
                  <c:v>1524.9349999999999</c:v>
                </c:pt>
                <c:pt idx="1816">
                  <c:v>1525.4169999999999</c:v>
                </c:pt>
                <c:pt idx="1817">
                  <c:v>1525.8989999999999</c:v>
                </c:pt>
                <c:pt idx="1818">
                  <c:v>1526.3810000000001</c:v>
                </c:pt>
                <c:pt idx="1819">
                  <c:v>1526.864</c:v>
                </c:pt>
                <c:pt idx="1820">
                  <c:v>1527.346</c:v>
                </c:pt>
                <c:pt idx="1821">
                  <c:v>1527.828</c:v>
                </c:pt>
                <c:pt idx="1822">
                  <c:v>1528.31</c:v>
                </c:pt>
                <c:pt idx="1823">
                  <c:v>1528.7919999999999</c:v>
                </c:pt>
                <c:pt idx="1824">
                  <c:v>1529.2739999999999</c:v>
                </c:pt>
                <c:pt idx="1825">
                  <c:v>1529.7560000000001</c:v>
                </c:pt>
                <c:pt idx="1826">
                  <c:v>1530.2380000000001</c:v>
                </c:pt>
                <c:pt idx="1827">
                  <c:v>1530.72</c:v>
                </c:pt>
                <c:pt idx="1828">
                  <c:v>1531.203</c:v>
                </c:pt>
                <c:pt idx="1829">
                  <c:v>1531.6849999999999</c:v>
                </c:pt>
                <c:pt idx="1830">
                  <c:v>1532.1669999999999</c:v>
                </c:pt>
                <c:pt idx="1831">
                  <c:v>1532.6489999999999</c:v>
                </c:pt>
                <c:pt idx="1832">
                  <c:v>1533.1310000000001</c:v>
                </c:pt>
                <c:pt idx="1833">
                  <c:v>1533.6130000000001</c:v>
                </c:pt>
                <c:pt idx="1834">
                  <c:v>1534.095</c:v>
                </c:pt>
                <c:pt idx="1835">
                  <c:v>1534.577</c:v>
                </c:pt>
                <c:pt idx="1836">
                  <c:v>1535.06</c:v>
                </c:pt>
                <c:pt idx="1837">
                  <c:v>1535.5419999999999</c:v>
                </c:pt>
                <c:pt idx="1838">
                  <c:v>1536.0239999999999</c:v>
                </c:pt>
                <c:pt idx="1839">
                  <c:v>1536.5060000000001</c:v>
                </c:pt>
                <c:pt idx="1840">
                  <c:v>1536.9880000000001</c:v>
                </c:pt>
                <c:pt idx="1841">
                  <c:v>1537.47</c:v>
                </c:pt>
                <c:pt idx="1842">
                  <c:v>1537.952</c:v>
                </c:pt>
                <c:pt idx="1843">
                  <c:v>1538.434</c:v>
                </c:pt>
                <c:pt idx="1844">
                  <c:v>1538.9169999999999</c:v>
                </c:pt>
                <c:pt idx="1845">
                  <c:v>1539.3989999999999</c:v>
                </c:pt>
                <c:pt idx="1846">
                  <c:v>1539.8810000000001</c:v>
                </c:pt>
                <c:pt idx="1847">
                  <c:v>1540.3630000000001</c:v>
                </c:pt>
                <c:pt idx="1848">
                  <c:v>1540.845</c:v>
                </c:pt>
                <c:pt idx="1849">
                  <c:v>1541.327</c:v>
                </c:pt>
                <c:pt idx="1850">
                  <c:v>1541.809</c:v>
                </c:pt>
                <c:pt idx="1851">
                  <c:v>1542.2909999999999</c:v>
                </c:pt>
                <c:pt idx="1852">
                  <c:v>1542.7729999999999</c:v>
                </c:pt>
                <c:pt idx="1853">
                  <c:v>1543.2550000000001</c:v>
                </c:pt>
                <c:pt idx="1854">
                  <c:v>1543.7380000000001</c:v>
                </c:pt>
                <c:pt idx="1855">
                  <c:v>1544.22</c:v>
                </c:pt>
                <c:pt idx="1856">
                  <c:v>1544.702</c:v>
                </c:pt>
                <c:pt idx="1857">
                  <c:v>1545.184</c:v>
                </c:pt>
                <c:pt idx="1858">
                  <c:v>1545.6659999999999</c:v>
                </c:pt>
                <c:pt idx="1859">
                  <c:v>1546.1479999999999</c:v>
                </c:pt>
                <c:pt idx="1860">
                  <c:v>1546.63</c:v>
                </c:pt>
                <c:pt idx="1861">
                  <c:v>1547.1120000000001</c:v>
                </c:pt>
                <c:pt idx="1862">
                  <c:v>1547.595</c:v>
                </c:pt>
                <c:pt idx="1863">
                  <c:v>1548.077</c:v>
                </c:pt>
                <c:pt idx="1864">
                  <c:v>1548.559</c:v>
                </c:pt>
                <c:pt idx="1865">
                  <c:v>1549.0409999999999</c:v>
                </c:pt>
                <c:pt idx="1866">
                  <c:v>1549.5229999999999</c:v>
                </c:pt>
                <c:pt idx="1867">
                  <c:v>1550.0050000000001</c:v>
                </c:pt>
                <c:pt idx="1868">
                  <c:v>1550.4870000000001</c:v>
                </c:pt>
                <c:pt idx="1869">
                  <c:v>1550.9690000000001</c:v>
                </c:pt>
                <c:pt idx="1870">
                  <c:v>1551.452</c:v>
                </c:pt>
                <c:pt idx="1871">
                  <c:v>1551.934</c:v>
                </c:pt>
                <c:pt idx="1872">
                  <c:v>1552.4159999999999</c:v>
                </c:pt>
                <c:pt idx="1873">
                  <c:v>1552.8979999999999</c:v>
                </c:pt>
                <c:pt idx="1874">
                  <c:v>1553.38</c:v>
                </c:pt>
                <c:pt idx="1875">
                  <c:v>1553.8620000000001</c:v>
                </c:pt>
                <c:pt idx="1876">
                  <c:v>1554.3440000000001</c:v>
                </c:pt>
                <c:pt idx="1877">
                  <c:v>1554.826</c:v>
                </c:pt>
                <c:pt idx="1878">
                  <c:v>1555.308</c:v>
                </c:pt>
                <c:pt idx="1879">
                  <c:v>1555.7909999999999</c:v>
                </c:pt>
                <c:pt idx="1880">
                  <c:v>1556.2729999999999</c:v>
                </c:pt>
                <c:pt idx="1881">
                  <c:v>1556.7550000000001</c:v>
                </c:pt>
                <c:pt idx="1882">
                  <c:v>1557.2370000000001</c:v>
                </c:pt>
                <c:pt idx="1883">
                  <c:v>1557.7190000000001</c:v>
                </c:pt>
                <c:pt idx="1884">
                  <c:v>1558.201</c:v>
                </c:pt>
                <c:pt idx="1885">
                  <c:v>1558.683</c:v>
                </c:pt>
                <c:pt idx="1886">
                  <c:v>1559.165</c:v>
                </c:pt>
                <c:pt idx="1887">
                  <c:v>1559.6469999999999</c:v>
                </c:pt>
                <c:pt idx="1888">
                  <c:v>1560.13</c:v>
                </c:pt>
                <c:pt idx="1889">
                  <c:v>1560.6120000000001</c:v>
                </c:pt>
                <c:pt idx="1890">
                  <c:v>1561.0940000000001</c:v>
                </c:pt>
                <c:pt idx="1891">
                  <c:v>1561.576</c:v>
                </c:pt>
                <c:pt idx="1892">
                  <c:v>1562.058</c:v>
                </c:pt>
                <c:pt idx="1893">
                  <c:v>1562.54</c:v>
                </c:pt>
                <c:pt idx="1894">
                  <c:v>1563.0219999999999</c:v>
                </c:pt>
                <c:pt idx="1895">
                  <c:v>1563.5039999999999</c:v>
                </c:pt>
                <c:pt idx="1896">
                  <c:v>1563.9870000000001</c:v>
                </c:pt>
                <c:pt idx="1897">
                  <c:v>1564.4690000000001</c:v>
                </c:pt>
                <c:pt idx="1898">
                  <c:v>1564.951</c:v>
                </c:pt>
                <c:pt idx="1899">
                  <c:v>1565.433</c:v>
                </c:pt>
                <c:pt idx="1900">
                  <c:v>1565.915</c:v>
                </c:pt>
                <c:pt idx="1901">
                  <c:v>1566.3969999999999</c:v>
                </c:pt>
                <c:pt idx="1902">
                  <c:v>1566.8789999999999</c:v>
                </c:pt>
                <c:pt idx="1903">
                  <c:v>1567.3610000000001</c:v>
                </c:pt>
                <c:pt idx="1904">
                  <c:v>1567.8440000000001</c:v>
                </c:pt>
                <c:pt idx="1905">
                  <c:v>1568.326</c:v>
                </c:pt>
                <c:pt idx="1906">
                  <c:v>1568.808</c:v>
                </c:pt>
                <c:pt idx="1907">
                  <c:v>1569.29</c:v>
                </c:pt>
                <c:pt idx="1908">
                  <c:v>1569.7719999999999</c:v>
                </c:pt>
                <c:pt idx="1909">
                  <c:v>1570.2539999999999</c:v>
                </c:pt>
                <c:pt idx="1910">
                  <c:v>1570.7360000000001</c:v>
                </c:pt>
                <c:pt idx="1911">
                  <c:v>1571.2180000000001</c:v>
                </c:pt>
                <c:pt idx="1912">
                  <c:v>1571.7</c:v>
                </c:pt>
                <c:pt idx="1913">
                  <c:v>1572.182</c:v>
                </c:pt>
                <c:pt idx="1914">
                  <c:v>1572.665</c:v>
                </c:pt>
                <c:pt idx="1915">
                  <c:v>1573.1469999999999</c:v>
                </c:pt>
                <c:pt idx="1916">
                  <c:v>1573.6289999999999</c:v>
                </c:pt>
                <c:pt idx="1917">
                  <c:v>1574.1110000000001</c:v>
                </c:pt>
                <c:pt idx="1918">
                  <c:v>1574.5930000000001</c:v>
                </c:pt>
                <c:pt idx="1919">
                  <c:v>1575.075</c:v>
                </c:pt>
                <c:pt idx="1920">
                  <c:v>1575.557</c:v>
                </c:pt>
                <c:pt idx="1921">
                  <c:v>1576.039</c:v>
                </c:pt>
                <c:pt idx="1922">
                  <c:v>1576.5219999999999</c:v>
                </c:pt>
                <c:pt idx="1923">
                  <c:v>1577.0039999999999</c:v>
                </c:pt>
                <c:pt idx="1924">
                  <c:v>1577.4860000000001</c:v>
                </c:pt>
                <c:pt idx="1925">
                  <c:v>1577.9680000000001</c:v>
                </c:pt>
                <c:pt idx="1926">
                  <c:v>1578.45</c:v>
                </c:pt>
                <c:pt idx="1927">
                  <c:v>1578.932</c:v>
                </c:pt>
                <c:pt idx="1928">
                  <c:v>1579.414</c:v>
                </c:pt>
                <c:pt idx="1929">
                  <c:v>1579.896</c:v>
                </c:pt>
                <c:pt idx="1930">
                  <c:v>1580.3789999999999</c:v>
                </c:pt>
                <c:pt idx="1931">
                  <c:v>1580.8610000000001</c:v>
                </c:pt>
                <c:pt idx="1932">
                  <c:v>1581.3430000000001</c:v>
                </c:pt>
                <c:pt idx="1933">
                  <c:v>1581.825</c:v>
                </c:pt>
                <c:pt idx="1934">
                  <c:v>1582.307</c:v>
                </c:pt>
                <c:pt idx="1935">
                  <c:v>1582.789</c:v>
                </c:pt>
                <c:pt idx="1936">
                  <c:v>1583.271</c:v>
                </c:pt>
                <c:pt idx="1937">
                  <c:v>1583.7529999999999</c:v>
                </c:pt>
                <c:pt idx="1938">
                  <c:v>1584.2349999999999</c:v>
                </c:pt>
                <c:pt idx="1939">
                  <c:v>1584.7180000000001</c:v>
                </c:pt>
                <c:pt idx="1940">
                  <c:v>1585.2</c:v>
                </c:pt>
                <c:pt idx="1941">
                  <c:v>1585.682</c:v>
                </c:pt>
                <c:pt idx="1942">
                  <c:v>1586.164</c:v>
                </c:pt>
                <c:pt idx="1943">
                  <c:v>1586.646</c:v>
                </c:pt>
                <c:pt idx="1944">
                  <c:v>1587.1279999999999</c:v>
                </c:pt>
                <c:pt idx="1945">
                  <c:v>1587.61</c:v>
                </c:pt>
                <c:pt idx="1946">
                  <c:v>1588.0920000000001</c:v>
                </c:pt>
                <c:pt idx="1947">
                  <c:v>1588.5740000000001</c:v>
                </c:pt>
                <c:pt idx="1948">
                  <c:v>1589.057</c:v>
                </c:pt>
                <c:pt idx="1949">
                  <c:v>1589.539</c:v>
                </c:pt>
                <c:pt idx="1950">
                  <c:v>1590.021</c:v>
                </c:pt>
                <c:pt idx="1951">
                  <c:v>1590.5029999999999</c:v>
                </c:pt>
                <c:pt idx="1952">
                  <c:v>1590.9849999999999</c:v>
                </c:pt>
                <c:pt idx="1953">
                  <c:v>1591.4670000000001</c:v>
                </c:pt>
                <c:pt idx="1954">
                  <c:v>1591.9490000000001</c:v>
                </c:pt>
                <c:pt idx="1955">
                  <c:v>1592.431</c:v>
                </c:pt>
                <c:pt idx="1956">
                  <c:v>1592.914</c:v>
                </c:pt>
                <c:pt idx="1957">
                  <c:v>1593.396</c:v>
                </c:pt>
                <c:pt idx="1958">
                  <c:v>1593.8779999999999</c:v>
                </c:pt>
                <c:pt idx="1959">
                  <c:v>1594.36</c:v>
                </c:pt>
                <c:pt idx="1960">
                  <c:v>1594.8420000000001</c:v>
                </c:pt>
                <c:pt idx="1961">
                  <c:v>1595.3240000000001</c:v>
                </c:pt>
                <c:pt idx="1962">
                  <c:v>1595.806</c:v>
                </c:pt>
                <c:pt idx="1963">
                  <c:v>1596.288</c:v>
                </c:pt>
                <c:pt idx="1964">
                  <c:v>1596.771</c:v>
                </c:pt>
                <c:pt idx="1965">
                  <c:v>1597.2529999999999</c:v>
                </c:pt>
                <c:pt idx="1966">
                  <c:v>1597.7349999999999</c:v>
                </c:pt>
                <c:pt idx="1967">
                  <c:v>1598.2170000000001</c:v>
                </c:pt>
                <c:pt idx="1968">
                  <c:v>1598.6990000000001</c:v>
                </c:pt>
                <c:pt idx="1969">
                  <c:v>1599.181</c:v>
                </c:pt>
                <c:pt idx="1970">
                  <c:v>1599.663</c:v>
                </c:pt>
                <c:pt idx="1971">
                  <c:v>1600.145</c:v>
                </c:pt>
                <c:pt idx="1972">
                  <c:v>1600.627</c:v>
                </c:pt>
                <c:pt idx="1973">
                  <c:v>1601.1089999999999</c:v>
                </c:pt>
                <c:pt idx="1974">
                  <c:v>1601.5920000000001</c:v>
                </c:pt>
                <c:pt idx="1975">
                  <c:v>1602.0740000000001</c:v>
                </c:pt>
                <c:pt idx="1976">
                  <c:v>1602.556</c:v>
                </c:pt>
                <c:pt idx="1977">
                  <c:v>1603.038</c:v>
                </c:pt>
                <c:pt idx="1978">
                  <c:v>1603.52</c:v>
                </c:pt>
                <c:pt idx="1979">
                  <c:v>1604.002</c:v>
                </c:pt>
                <c:pt idx="1980">
                  <c:v>1604.4839999999999</c:v>
                </c:pt>
                <c:pt idx="1981">
                  <c:v>1604.9659999999999</c:v>
                </c:pt>
                <c:pt idx="1982">
                  <c:v>1605.4490000000001</c:v>
                </c:pt>
                <c:pt idx="1983">
                  <c:v>1605.931</c:v>
                </c:pt>
                <c:pt idx="1984">
                  <c:v>1606.413</c:v>
                </c:pt>
                <c:pt idx="1985">
                  <c:v>1606.895</c:v>
                </c:pt>
                <c:pt idx="1986">
                  <c:v>1607.377</c:v>
                </c:pt>
                <c:pt idx="1987">
                  <c:v>1607.8589999999999</c:v>
                </c:pt>
                <c:pt idx="1988">
                  <c:v>1608.3409999999999</c:v>
                </c:pt>
                <c:pt idx="1989">
                  <c:v>1608.8230000000001</c:v>
                </c:pt>
                <c:pt idx="1990">
                  <c:v>1609.306</c:v>
                </c:pt>
                <c:pt idx="1991">
                  <c:v>1609.788</c:v>
                </c:pt>
                <c:pt idx="1992">
                  <c:v>1610.27</c:v>
                </c:pt>
                <c:pt idx="1993">
                  <c:v>1610.752</c:v>
                </c:pt>
                <c:pt idx="1994">
                  <c:v>1611.2339999999999</c:v>
                </c:pt>
                <c:pt idx="1995">
                  <c:v>1611.7159999999999</c:v>
                </c:pt>
                <c:pt idx="1996">
                  <c:v>1612.1980000000001</c:v>
                </c:pt>
                <c:pt idx="1997">
                  <c:v>1612.68</c:v>
                </c:pt>
                <c:pt idx="1998">
                  <c:v>1613.162</c:v>
                </c:pt>
                <c:pt idx="1999">
                  <c:v>1613.645</c:v>
                </c:pt>
                <c:pt idx="2000">
                  <c:v>1614.127</c:v>
                </c:pt>
                <c:pt idx="2001">
                  <c:v>1614.6089999999999</c:v>
                </c:pt>
                <c:pt idx="2002">
                  <c:v>1615.0909999999999</c:v>
                </c:pt>
                <c:pt idx="2003">
                  <c:v>1615.5730000000001</c:v>
                </c:pt>
                <c:pt idx="2004">
                  <c:v>1616.0550000000001</c:v>
                </c:pt>
                <c:pt idx="2005">
                  <c:v>1616.537</c:v>
                </c:pt>
                <c:pt idx="2006">
                  <c:v>1617.019</c:v>
                </c:pt>
                <c:pt idx="2007">
                  <c:v>1617.501</c:v>
                </c:pt>
                <c:pt idx="2008">
                  <c:v>1617.9839999999999</c:v>
                </c:pt>
                <c:pt idx="2009">
                  <c:v>1618.4659999999999</c:v>
                </c:pt>
                <c:pt idx="2010">
                  <c:v>1618.9480000000001</c:v>
                </c:pt>
                <c:pt idx="2011">
                  <c:v>1619.43</c:v>
                </c:pt>
                <c:pt idx="2012">
                  <c:v>1619.912</c:v>
                </c:pt>
                <c:pt idx="2013">
                  <c:v>1620.394</c:v>
                </c:pt>
                <c:pt idx="2014">
                  <c:v>1620.876</c:v>
                </c:pt>
                <c:pt idx="2015">
                  <c:v>1621.3579999999999</c:v>
                </c:pt>
                <c:pt idx="2016">
                  <c:v>1621.8409999999999</c:v>
                </c:pt>
                <c:pt idx="2017">
                  <c:v>1622.3230000000001</c:v>
                </c:pt>
                <c:pt idx="2018">
                  <c:v>1622.8050000000001</c:v>
                </c:pt>
                <c:pt idx="2019">
                  <c:v>1623.287</c:v>
                </c:pt>
                <c:pt idx="2020">
                  <c:v>1623.769</c:v>
                </c:pt>
                <c:pt idx="2021">
                  <c:v>1624.251</c:v>
                </c:pt>
                <c:pt idx="2022">
                  <c:v>1624.7329999999999</c:v>
                </c:pt>
                <c:pt idx="2023">
                  <c:v>1625.2149999999999</c:v>
                </c:pt>
                <c:pt idx="2024">
                  <c:v>1625.6980000000001</c:v>
                </c:pt>
                <c:pt idx="2025">
                  <c:v>1626.18</c:v>
                </c:pt>
                <c:pt idx="2026">
                  <c:v>1626.662</c:v>
                </c:pt>
                <c:pt idx="2027">
                  <c:v>1627.144</c:v>
                </c:pt>
                <c:pt idx="2028">
                  <c:v>1627.626</c:v>
                </c:pt>
                <c:pt idx="2029">
                  <c:v>1628.1079999999999</c:v>
                </c:pt>
                <c:pt idx="2030">
                  <c:v>1628.59</c:v>
                </c:pt>
                <c:pt idx="2031">
                  <c:v>1629.0719999999999</c:v>
                </c:pt>
                <c:pt idx="2032">
                  <c:v>1629.5540000000001</c:v>
                </c:pt>
                <c:pt idx="2033">
                  <c:v>1630.0360000000001</c:v>
                </c:pt>
                <c:pt idx="2034">
                  <c:v>1630.519</c:v>
                </c:pt>
                <c:pt idx="2035">
                  <c:v>1631.001</c:v>
                </c:pt>
                <c:pt idx="2036">
                  <c:v>1631.4829999999999</c:v>
                </c:pt>
                <c:pt idx="2037">
                  <c:v>1631.9649999999999</c:v>
                </c:pt>
                <c:pt idx="2038">
                  <c:v>1632.4469999999999</c:v>
                </c:pt>
                <c:pt idx="2039">
                  <c:v>1632.9290000000001</c:v>
                </c:pt>
                <c:pt idx="2040">
                  <c:v>1633.4110000000001</c:v>
                </c:pt>
                <c:pt idx="2041">
                  <c:v>1633.893</c:v>
                </c:pt>
                <c:pt idx="2042">
                  <c:v>1634.376</c:v>
                </c:pt>
                <c:pt idx="2043">
                  <c:v>1634.8579999999999</c:v>
                </c:pt>
                <c:pt idx="2044">
                  <c:v>1635.34</c:v>
                </c:pt>
                <c:pt idx="2045">
                  <c:v>1635.8219999999999</c:v>
                </c:pt>
                <c:pt idx="2046">
                  <c:v>1636.3040000000001</c:v>
                </c:pt>
                <c:pt idx="2047">
                  <c:v>1636.7860000000001</c:v>
                </c:pt>
                <c:pt idx="2048">
                  <c:v>1637.268</c:v>
                </c:pt>
                <c:pt idx="2049">
                  <c:v>1637.75</c:v>
                </c:pt>
                <c:pt idx="2050">
                  <c:v>1638.232</c:v>
                </c:pt>
                <c:pt idx="2051">
                  <c:v>1638.7149999999999</c:v>
                </c:pt>
                <c:pt idx="2052">
                  <c:v>1639.1969999999999</c:v>
                </c:pt>
                <c:pt idx="2053">
                  <c:v>1639.6790000000001</c:v>
                </c:pt>
                <c:pt idx="2054">
                  <c:v>1640.1610000000001</c:v>
                </c:pt>
                <c:pt idx="2055">
                  <c:v>1640.643</c:v>
                </c:pt>
                <c:pt idx="2056">
                  <c:v>1641.125</c:v>
                </c:pt>
                <c:pt idx="2057">
                  <c:v>1641.607</c:v>
                </c:pt>
                <c:pt idx="2058">
                  <c:v>1642.0889999999999</c:v>
                </c:pt>
                <c:pt idx="2059">
                  <c:v>1642.5719999999999</c:v>
                </c:pt>
                <c:pt idx="2060">
                  <c:v>1643.0540000000001</c:v>
                </c:pt>
                <c:pt idx="2061">
                  <c:v>1643.5360000000001</c:v>
                </c:pt>
                <c:pt idx="2062">
                  <c:v>1644.018</c:v>
                </c:pt>
                <c:pt idx="2063">
                  <c:v>1644.5</c:v>
                </c:pt>
                <c:pt idx="2064">
                  <c:v>1644.982</c:v>
                </c:pt>
                <c:pt idx="2065">
                  <c:v>1645.4639999999999</c:v>
                </c:pt>
                <c:pt idx="2066">
                  <c:v>1645.9459999999999</c:v>
                </c:pt>
                <c:pt idx="2067">
                  <c:v>1646.4280000000001</c:v>
                </c:pt>
                <c:pt idx="2068">
                  <c:v>1646.9110000000001</c:v>
                </c:pt>
                <c:pt idx="2069">
                  <c:v>1647.393</c:v>
                </c:pt>
                <c:pt idx="2070">
                  <c:v>1647.875</c:v>
                </c:pt>
                <c:pt idx="2071">
                  <c:v>1648.357</c:v>
                </c:pt>
                <c:pt idx="2072">
                  <c:v>1648.8389999999999</c:v>
                </c:pt>
                <c:pt idx="2073">
                  <c:v>1649.3209999999999</c:v>
                </c:pt>
                <c:pt idx="2074">
                  <c:v>1649.8030000000001</c:v>
                </c:pt>
                <c:pt idx="2075">
                  <c:v>1650.2850000000001</c:v>
                </c:pt>
                <c:pt idx="2076">
                  <c:v>1650.7670000000001</c:v>
                </c:pt>
                <c:pt idx="2077">
                  <c:v>1651.25</c:v>
                </c:pt>
                <c:pt idx="2078">
                  <c:v>1651.732</c:v>
                </c:pt>
                <c:pt idx="2079">
                  <c:v>1652.2139999999999</c:v>
                </c:pt>
                <c:pt idx="2080">
                  <c:v>1652.6959999999999</c:v>
                </c:pt>
                <c:pt idx="2081">
                  <c:v>1653.1780000000001</c:v>
                </c:pt>
                <c:pt idx="2082">
                  <c:v>1653.66</c:v>
                </c:pt>
                <c:pt idx="2083">
                  <c:v>1654.1420000000001</c:v>
                </c:pt>
                <c:pt idx="2084">
                  <c:v>1654.624</c:v>
                </c:pt>
                <c:pt idx="2085">
                  <c:v>1655.107</c:v>
                </c:pt>
                <c:pt idx="2086">
                  <c:v>1655.5889999999999</c:v>
                </c:pt>
                <c:pt idx="2087">
                  <c:v>1656.0709999999999</c:v>
                </c:pt>
                <c:pt idx="2088">
                  <c:v>1656.5530000000001</c:v>
                </c:pt>
                <c:pt idx="2089">
                  <c:v>1657.0350000000001</c:v>
                </c:pt>
                <c:pt idx="2090">
                  <c:v>1657.5170000000001</c:v>
                </c:pt>
                <c:pt idx="2091">
                  <c:v>1657.999</c:v>
                </c:pt>
                <c:pt idx="2092">
                  <c:v>1658.481</c:v>
                </c:pt>
                <c:pt idx="2093">
                  <c:v>1658.9639999999999</c:v>
                </c:pt>
                <c:pt idx="2094">
                  <c:v>1659.4459999999999</c:v>
                </c:pt>
                <c:pt idx="2095">
                  <c:v>1659.9280000000001</c:v>
                </c:pt>
                <c:pt idx="2096">
                  <c:v>1660.41</c:v>
                </c:pt>
                <c:pt idx="2097">
                  <c:v>1660.8920000000001</c:v>
                </c:pt>
                <c:pt idx="2098">
                  <c:v>1661.374</c:v>
                </c:pt>
                <c:pt idx="2099">
                  <c:v>1661.856</c:v>
                </c:pt>
                <c:pt idx="2100">
                  <c:v>1662.338</c:v>
                </c:pt>
                <c:pt idx="2101">
                  <c:v>1662.82</c:v>
                </c:pt>
                <c:pt idx="2102">
                  <c:v>1663.3019999999999</c:v>
                </c:pt>
                <c:pt idx="2103">
                  <c:v>1663.7850000000001</c:v>
                </c:pt>
                <c:pt idx="2104">
                  <c:v>1664.2670000000001</c:v>
                </c:pt>
                <c:pt idx="2105">
                  <c:v>1664.749</c:v>
                </c:pt>
                <c:pt idx="2106">
                  <c:v>1665.231</c:v>
                </c:pt>
                <c:pt idx="2107">
                  <c:v>1665.713</c:v>
                </c:pt>
                <c:pt idx="2108">
                  <c:v>1666.1949999999999</c:v>
                </c:pt>
                <c:pt idx="2109">
                  <c:v>1666.6769999999999</c:v>
                </c:pt>
                <c:pt idx="2110">
                  <c:v>1667.1590000000001</c:v>
                </c:pt>
                <c:pt idx="2111">
                  <c:v>1667.6420000000001</c:v>
                </c:pt>
                <c:pt idx="2112">
                  <c:v>1668.124</c:v>
                </c:pt>
                <c:pt idx="2113">
                  <c:v>1668.606</c:v>
                </c:pt>
                <c:pt idx="2114">
                  <c:v>1669.088</c:v>
                </c:pt>
                <c:pt idx="2115">
                  <c:v>1669.57</c:v>
                </c:pt>
                <c:pt idx="2116">
                  <c:v>1670.0519999999999</c:v>
                </c:pt>
                <c:pt idx="2117">
                  <c:v>1670.5340000000001</c:v>
                </c:pt>
                <c:pt idx="2118">
                  <c:v>1671.0160000000001</c:v>
                </c:pt>
                <c:pt idx="2119">
                  <c:v>1671.499</c:v>
                </c:pt>
                <c:pt idx="2120">
                  <c:v>1671.981</c:v>
                </c:pt>
                <c:pt idx="2121">
                  <c:v>1672.463</c:v>
                </c:pt>
                <c:pt idx="2122">
                  <c:v>1672.9449999999999</c:v>
                </c:pt>
                <c:pt idx="2123">
                  <c:v>1673.4269999999999</c:v>
                </c:pt>
                <c:pt idx="2124">
                  <c:v>1673.9090000000001</c:v>
                </c:pt>
                <c:pt idx="2125">
                  <c:v>1674.3910000000001</c:v>
                </c:pt>
                <c:pt idx="2126">
                  <c:v>1674.873</c:v>
                </c:pt>
                <c:pt idx="2127">
                  <c:v>1675.355</c:v>
                </c:pt>
                <c:pt idx="2128">
                  <c:v>1675.838</c:v>
                </c:pt>
                <c:pt idx="2129">
                  <c:v>1676.32</c:v>
                </c:pt>
                <c:pt idx="2130">
                  <c:v>1676.8019999999999</c:v>
                </c:pt>
                <c:pt idx="2131">
                  <c:v>1677.2840000000001</c:v>
                </c:pt>
                <c:pt idx="2132">
                  <c:v>1677.7660000000001</c:v>
                </c:pt>
                <c:pt idx="2133">
                  <c:v>1678.248</c:v>
                </c:pt>
                <c:pt idx="2134">
                  <c:v>1678.73</c:v>
                </c:pt>
                <c:pt idx="2135">
                  <c:v>1679.212</c:v>
                </c:pt>
                <c:pt idx="2136">
                  <c:v>1679.694</c:v>
                </c:pt>
                <c:pt idx="2137">
                  <c:v>1680.1769999999999</c:v>
                </c:pt>
                <c:pt idx="2138">
                  <c:v>1680.6590000000001</c:v>
                </c:pt>
                <c:pt idx="2139">
                  <c:v>1681.1410000000001</c:v>
                </c:pt>
                <c:pt idx="2140">
                  <c:v>1681.623</c:v>
                </c:pt>
                <c:pt idx="2141">
                  <c:v>1682.105</c:v>
                </c:pt>
                <c:pt idx="2142">
                  <c:v>1682.587</c:v>
                </c:pt>
                <c:pt idx="2143">
                  <c:v>1683.069</c:v>
                </c:pt>
                <c:pt idx="2144">
                  <c:v>1683.5509999999999</c:v>
                </c:pt>
                <c:pt idx="2145">
                  <c:v>1684.0340000000001</c:v>
                </c:pt>
                <c:pt idx="2146">
                  <c:v>1684.5160000000001</c:v>
                </c:pt>
                <c:pt idx="2147">
                  <c:v>1684.998</c:v>
                </c:pt>
                <c:pt idx="2148">
                  <c:v>1685.48</c:v>
                </c:pt>
                <c:pt idx="2149">
                  <c:v>1685.962</c:v>
                </c:pt>
                <c:pt idx="2150">
                  <c:v>1686.444</c:v>
                </c:pt>
                <c:pt idx="2151">
                  <c:v>1686.9259999999999</c:v>
                </c:pt>
                <c:pt idx="2152">
                  <c:v>1687.4079999999999</c:v>
                </c:pt>
                <c:pt idx="2153">
                  <c:v>1687.8910000000001</c:v>
                </c:pt>
                <c:pt idx="2154">
                  <c:v>1688.373</c:v>
                </c:pt>
                <c:pt idx="2155">
                  <c:v>1688.855</c:v>
                </c:pt>
                <c:pt idx="2156">
                  <c:v>1689.337</c:v>
                </c:pt>
                <c:pt idx="2157">
                  <c:v>1689.819</c:v>
                </c:pt>
                <c:pt idx="2158">
                  <c:v>1690.3009999999999</c:v>
                </c:pt>
                <c:pt idx="2159">
                  <c:v>1690.7829999999999</c:v>
                </c:pt>
                <c:pt idx="2160">
                  <c:v>1691.2650000000001</c:v>
                </c:pt>
                <c:pt idx="2161">
                  <c:v>1691.7470000000001</c:v>
                </c:pt>
                <c:pt idx="2162">
                  <c:v>1692.229</c:v>
                </c:pt>
                <c:pt idx="2163">
                  <c:v>1692.712</c:v>
                </c:pt>
                <c:pt idx="2164">
                  <c:v>1693.194</c:v>
                </c:pt>
                <c:pt idx="2165">
                  <c:v>1693.6759999999999</c:v>
                </c:pt>
                <c:pt idx="2166">
                  <c:v>1694.1579999999999</c:v>
                </c:pt>
                <c:pt idx="2167">
                  <c:v>1694.64</c:v>
                </c:pt>
                <c:pt idx="2168">
                  <c:v>1695.1220000000001</c:v>
                </c:pt>
                <c:pt idx="2169">
                  <c:v>1695.604</c:v>
                </c:pt>
                <c:pt idx="2170">
                  <c:v>1696.086</c:v>
                </c:pt>
                <c:pt idx="2171">
                  <c:v>1696.569</c:v>
                </c:pt>
                <c:pt idx="2172">
                  <c:v>1697.0509999999999</c:v>
                </c:pt>
                <c:pt idx="2173">
                  <c:v>1697.5329999999999</c:v>
                </c:pt>
                <c:pt idx="2174">
                  <c:v>1698.0150000000001</c:v>
                </c:pt>
                <c:pt idx="2175">
                  <c:v>1698.4970000000001</c:v>
                </c:pt>
                <c:pt idx="2176">
                  <c:v>1698.979</c:v>
                </c:pt>
                <c:pt idx="2177">
                  <c:v>1699.461</c:v>
                </c:pt>
                <c:pt idx="2178">
                  <c:v>1699.943</c:v>
                </c:pt>
                <c:pt idx="2179">
                  <c:v>1700.4259999999999</c:v>
                </c:pt>
                <c:pt idx="2180">
                  <c:v>1700.9079999999999</c:v>
                </c:pt>
                <c:pt idx="2181">
                  <c:v>1701.39</c:v>
                </c:pt>
                <c:pt idx="2182">
                  <c:v>1701.8720000000001</c:v>
                </c:pt>
                <c:pt idx="2183">
                  <c:v>1702.354</c:v>
                </c:pt>
                <c:pt idx="2184">
                  <c:v>1702.836</c:v>
                </c:pt>
                <c:pt idx="2185">
                  <c:v>1703.318</c:v>
                </c:pt>
                <c:pt idx="2186">
                  <c:v>1703.8</c:v>
                </c:pt>
                <c:pt idx="2187">
                  <c:v>1704.2819999999999</c:v>
                </c:pt>
                <c:pt idx="2188">
                  <c:v>1704.7650000000001</c:v>
                </c:pt>
                <c:pt idx="2189">
                  <c:v>1705.2470000000001</c:v>
                </c:pt>
                <c:pt idx="2190">
                  <c:v>1705.729</c:v>
                </c:pt>
                <c:pt idx="2191">
                  <c:v>1706.211</c:v>
                </c:pt>
                <c:pt idx="2192">
                  <c:v>1706.693</c:v>
                </c:pt>
                <c:pt idx="2193">
                  <c:v>1707.175</c:v>
                </c:pt>
                <c:pt idx="2194">
                  <c:v>1707.6569999999999</c:v>
                </c:pt>
                <c:pt idx="2195">
                  <c:v>1708.1389999999999</c:v>
                </c:pt>
                <c:pt idx="2196">
                  <c:v>1708.6210000000001</c:v>
                </c:pt>
                <c:pt idx="2197">
                  <c:v>1709.104</c:v>
                </c:pt>
                <c:pt idx="2198">
                  <c:v>1709.586</c:v>
                </c:pt>
                <c:pt idx="2199">
                  <c:v>1710.068</c:v>
                </c:pt>
                <c:pt idx="2200">
                  <c:v>1710.55</c:v>
                </c:pt>
                <c:pt idx="2201">
                  <c:v>1711.0319999999999</c:v>
                </c:pt>
                <c:pt idx="2202">
                  <c:v>1711.5139999999999</c:v>
                </c:pt>
                <c:pt idx="2203">
                  <c:v>1711.9960000000001</c:v>
                </c:pt>
                <c:pt idx="2204">
                  <c:v>1712.4780000000001</c:v>
                </c:pt>
                <c:pt idx="2205">
                  <c:v>1712.961</c:v>
                </c:pt>
                <c:pt idx="2206">
                  <c:v>1713.443</c:v>
                </c:pt>
                <c:pt idx="2207">
                  <c:v>1713.925</c:v>
                </c:pt>
                <c:pt idx="2208">
                  <c:v>1714.4069999999999</c:v>
                </c:pt>
                <c:pt idx="2209">
                  <c:v>1714.8889999999999</c:v>
                </c:pt>
                <c:pt idx="2210">
                  <c:v>1715.3710000000001</c:v>
                </c:pt>
                <c:pt idx="2211">
                  <c:v>1715.8530000000001</c:v>
                </c:pt>
                <c:pt idx="2212">
                  <c:v>1716.335</c:v>
                </c:pt>
                <c:pt idx="2213">
                  <c:v>1716.818</c:v>
                </c:pt>
                <c:pt idx="2214">
                  <c:v>1717.3</c:v>
                </c:pt>
                <c:pt idx="2215">
                  <c:v>1717.7819999999999</c:v>
                </c:pt>
                <c:pt idx="2216">
                  <c:v>1718.2639999999999</c:v>
                </c:pt>
                <c:pt idx="2217">
                  <c:v>1718.7460000000001</c:v>
                </c:pt>
                <c:pt idx="2218">
                  <c:v>1719.2280000000001</c:v>
                </c:pt>
                <c:pt idx="2219">
                  <c:v>1719.71</c:v>
                </c:pt>
                <c:pt idx="2220">
                  <c:v>1720.192</c:v>
                </c:pt>
                <c:pt idx="2221">
                  <c:v>1720.674</c:v>
                </c:pt>
                <c:pt idx="2222">
                  <c:v>1721.1559999999999</c:v>
                </c:pt>
                <c:pt idx="2223">
                  <c:v>1721.6389999999999</c:v>
                </c:pt>
                <c:pt idx="2224">
                  <c:v>1722.1210000000001</c:v>
                </c:pt>
                <c:pt idx="2225">
                  <c:v>1722.6030000000001</c:v>
                </c:pt>
                <c:pt idx="2226">
                  <c:v>1723.085</c:v>
                </c:pt>
                <c:pt idx="2227">
                  <c:v>1723.567</c:v>
                </c:pt>
                <c:pt idx="2228">
                  <c:v>1724.049</c:v>
                </c:pt>
                <c:pt idx="2229">
                  <c:v>1724.5309999999999</c:v>
                </c:pt>
                <c:pt idx="2230">
                  <c:v>1725.0129999999999</c:v>
                </c:pt>
                <c:pt idx="2231">
                  <c:v>1725.4960000000001</c:v>
                </c:pt>
                <c:pt idx="2232">
                  <c:v>1725.9780000000001</c:v>
                </c:pt>
                <c:pt idx="2233">
                  <c:v>1726.46</c:v>
                </c:pt>
                <c:pt idx="2234">
                  <c:v>1726.942</c:v>
                </c:pt>
                <c:pt idx="2235">
                  <c:v>1727.424</c:v>
                </c:pt>
                <c:pt idx="2236">
                  <c:v>1727.9059999999999</c:v>
                </c:pt>
                <c:pt idx="2237">
                  <c:v>1728.3879999999999</c:v>
                </c:pt>
                <c:pt idx="2238">
                  <c:v>1728.87</c:v>
                </c:pt>
                <c:pt idx="2239">
                  <c:v>1729.3530000000001</c:v>
                </c:pt>
                <c:pt idx="2240">
                  <c:v>1729.835</c:v>
                </c:pt>
                <c:pt idx="2241">
                  <c:v>1730.317</c:v>
                </c:pt>
                <c:pt idx="2242">
                  <c:v>1730.799</c:v>
                </c:pt>
                <c:pt idx="2243">
                  <c:v>1731.2809999999999</c:v>
                </c:pt>
                <c:pt idx="2244">
                  <c:v>1731.7629999999999</c:v>
                </c:pt>
                <c:pt idx="2245">
                  <c:v>1732.2449999999999</c:v>
                </c:pt>
                <c:pt idx="2246">
                  <c:v>1732.7270000000001</c:v>
                </c:pt>
                <c:pt idx="2247">
                  <c:v>1733.2090000000001</c:v>
                </c:pt>
                <c:pt idx="2248">
                  <c:v>1733.692</c:v>
                </c:pt>
                <c:pt idx="2249">
                  <c:v>1734.174</c:v>
                </c:pt>
                <c:pt idx="2250">
                  <c:v>1734.6559999999999</c:v>
                </c:pt>
                <c:pt idx="2251">
                  <c:v>1735.1379999999999</c:v>
                </c:pt>
                <c:pt idx="2252">
                  <c:v>1735.62</c:v>
                </c:pt>
                <c:pt idx="2253">
                  <c:v>1736.1020000000001</c:v>
                </c:pt>
                <c:pt idx="2254">
                  <c:v>1736.5840000000001</c:v>
                </c:pt>
                <c:pt idx="2255">
                  <c:v>1737.066</c:v>
                </c:pt>
                <c:pt idx="2256">
                  <c:v>1737.548</c:v>
                </c:pt>
                <c:pt idx="2257">
                  <c:v>1738.0309999999999</c:v>
                </c:pt>
                <c:pt idx="2258">
                  <c:v>1738.5129999999999</c:v>
                </c:pt>
                <c:pt idx="2259">
                  <c:v>1738.9949999999999</c:v>
                </c:pt>
                <c:pt idx="2260">
                  <c:v>1739.4770000000001</c:v>
                </c:pt>
                <c:pt idx="2261">
                  <c:v>1739.9590000000001</c:v>
                </c:pt>
                <c:pt idx="2262">
                  <c:v>1740.441</c:v>
                </c:pt>
                <c:pt idx="2263">
                  <c:v>1740.923</c:v>
                </c:pt>
                <c:pt idx="2264">
                  <c:v>1741.405</c:v>
                </c:pt>
                <c:pt idx="2265">
                  <c:v>1741.8879999999999</c:v>
                </c:pt>
                <c:pt idx="2266">
                  <c:v>1742.37</c:v>
                </c:pt>
                <c:pt idx="2267">
                  <c:v>1742.8520000000001</c:v>
                </c:pt>
                <c:pt idx="2268">
                  <c:v>1743.3340000000001</c:v>
                </c:pt>
                <c:pt idx="2269">
                  <c:v>1743.816</c:v>
                </c:pt>
                <c:pt idx="2270">
                  <c:v>1744.298</c:v>
                </c:pt>
                <c:pt idx="2271">
                  <c:v>1744.78</c:v>
                </c:pt>
                <c:pt idx="2272">
                  <c:v>1745.2619999999999</c:v>
                </c:pt>
                <c:pt idx="2273">
                  <c:v>1745.7449999999999</c:v>
                </c:pt>
                <c:pt idx="2274">
                  <c:v>1746.2270000000001</c:v>
                </c:pt>
                <c:pt idx="2275">
                  <c:v>1746.7090000000001</c:v>
                </c:pt>
                <c:pt idx="2276">
                  <c:v>1747.191</c:v>
                </c:pt>
                <c:pt idx="2277">
                  <c:v>1747.673</c:v>
                </c:pt>
                <c:pt idx="2278">
                  <c:v>1748.155</c:v>
                </c:pt>
                <c:pt idx="2279">
                  <c:v>1748.6369999999999</c:v>
                </c:pt>
                <c:pt idx="2280">
                  <c:v>1749.1189999999999</c:v>
                </c:pt>
                <c:pt idx="2281">
                  <c:v>1749.6010000000001</c:v>
                </c:pt>
                <c:pt idx="2282">
                  <c:v>1750.0830000000001</c:v>
                </c:pt>
                <c:pt idx="2283">
                  <c:v>1750.566</c:v>
                </c:pt>
                <c:pt idx="2284">
                  <c:v>1751.048</c:v>
                </c:pt>
                <c:pt idx="2285">
                  <c:v>1751.53</c:v>
                </c:pt>
                <c:pt idx="2286">
                  <c:v>1752.0119999999999</c:v>
                </c:pt>
                <c:pt idx="2287">
                  <c:v>1752.4939999999999</c:v>
                </c:pt>
                <c:pt idx="2288">
                  <c:v>1752.9760000000001</c:v>
                </c:pt>
                <c:pt idx="2289">
                  <c:v>1753.4580000000001</c:v>
                </c:pt>
                <c:pt idx="2290">
                  <c:v>1753.94</c:v>
                </c:pt>
                <c:pt idx="2291">
                  <c:v>1754.423</c:v>
                </c:pt>
                <c:pt idx="2292">
                  <c:v>1754.905</c:v>
                </c:pt>
                <c:pt idx="2293">
                  <c:v>1755.3869999999999</c:v>
                </c:pt>
                <c:pt idx="2294">
                  <c:v>1755.8689999999999</c:v>
                </c:pt>
                <c:pt idx="2295">
                  <c:v>1756.3510000000001</c:v>
                </c:pt>
                <c:pt idx="2296">
                  <c:v>1756.8330000000001</c:v>
                </c:pt>
                <c:pt idx="2297">
                  <c:v>1757.3150000000001</c:v>
                </c:pt>
                <c:pt idx="2298">
                  <c:v>1757.797</c:v>
                </c:pt>
                <c:pt idx="2299">
                  <c:v>1758.28</c:v>
                </c:pt>
                <c:pt idx="2300">
                  <c:v>1758.7619999999999</c:v>
                </c:pt>
                <c:pt idx="2301">
                  <c:v>1759.2439999999999</c:v>
                </c:pt>
                <c:pt idx="2302">
                  <c:v>1759.7260000000001</c:v>
                </c:pt>
                <c:pt idx="2303">
                  <c:v>1760.2080000000001</c:v>
                </c:pt>
                <c:pt idx="2304">
                  <c:v>1760.69</c:v>
                </c:pt>
                <c:pt idx="2305">
                  <c:v>1761.172</c:v>
                </c:pt>
                <c:pt idx="2306">
                  <c:v>1761.654</c:v>
                </c:pt>
                <c:pt idx="2307">
                  <c:v>1762.136</c:v>
                </c:pt>
                <c:pt idx="2308">
                  <c:v>1762.6189999999999</c:v>
                </c:pt>
                <c:pt idx="2309">
                  <c:v>1763.1010000000001</c:v>
                </c:pt>
                <c:pt idx="2310">
                  <c:v>1763.5830000000001</c:v>
                </c:pt>
                <c:pt idx="2311">
                  <c:v>1764.0650000000001</c:v>
                </c:pt>
                <c:pt idx="2312">
                  <c:v>1764.547</c:v>
                </c:pt>
                <c:pt idx="2313">
                  <c:v>1765.029</c:v>
                </c:pt>
                <c:pt idx="2314">
                  <c:v>1765.511</c:v>
                </c:pt>
                <c:pt idx="2315">
                  <c:v>1765.9929999999999</c:v>
                </c:pt>
                <c:pt idx="2316">
                  <c:v>1766.4749999999999</c:v>
                </c:pt>
                <c:pt idx="2317">
                  <c:v>1766.9580000000001</c:v>
                </c:pt>
                <c:pt idx="2318">
                  <c:v>1767.44</c:v>
                </c:pt>
                <c:pt idx="2319">
                  <c:v>1767.922</c:v>
                </c:pt>
                <c:pt idx="2320">
                  <c:v>1768.404</c:v>
                </c:pt>
                <c:pt idx="2321">
                  <c:v>1768.886</c:v>
                </c:pt>
                <c:pt idx="2322">
                  <c:v>1769.3679999999999</c:v>
                </c:pt>
                <c:pt idx="2323">
                  <c:v>1769.85</c:v>
                </c:pt>
                <c:pt idx="2324">
                  <c:v>1770.3320000000001</c:v>
                </c:pt>
                <c:pt idx="2325">
                  <c:v>1770.8150000000001</c:v>
                </c:pt>
                <c:pt idx="2326">
                  <c:v>1771.297</c:v>
                </c:pt>
                <c:pt idx="2327">
                  <c:v>1771.779</c:v>
                </c:pt>
                <c:pt idx="2328">
                  <c:v>1772.261</c:v>
                </c:pt>
                <c:pt idx="2329">
                  <c:v>1772.7429999999999</c:v>
                </c:pt>
                <c:pt idx="2330">
                  <c:v>1773.2249999999999</c:v>
                </c:pt>
                <c:pt idx="2331">
                  <c:v>1773.7070000000001</c:v>
                </c:pt>
                <c:pt idx="2332">
                  <c:v>1774.1890000000001</c:v>
                </c:pt>
                <c:pt idx="2333">
                  <c:v>1774.672</c:v>
                </c:pt>
                <c:pt idx="2334">
                  <c:v>1775.154</c:v>
                </c:pt>
                <c:pt idx="2335">
                  <c:v>1775.636</c:v>
                </c:pt>
                <c:pt idx="2336">
                  <c:v>1776.1179999999999</c:v>
                </c:pt>
                <c:pt idx="2337">
                  <c:v>1776.6</c:v>
                </c:pt>
                <c:pt idx="2338">
                  <c:v>1777.0820000000001</c:v>
                </c:pt>
                <c:pt idx="2339">
                  <c:v>1777.5640000000001</c:v>
                </c:pt>
                <c:pt idx="2340">
                  <c:v>1778.046</c:v>
                </c:pt>
                <c:pt idx="2341">
                  <c:v>1778.528</c:v>
                </c:pt>
                <c:pt idx="2342">
                  <c:v>1779.01</c:v>
                </c:pt>
                <c:pt idx="2343">
                  <c:v>1779.4929999999999</c:v>
                </c:pt>
                <c:pt idx="2344">
                  <c:v>1779.9749999999999</c:v>
                </c:pt>
                <c:pt idx="2345">
                  <c:v>1780.4570000000001</c:v>
                </c:pt>
                <c:pt idx="2346">
                  <c:v>1780.9390000000001</c:v>
                </c:pt>
                <c:pt idx="2347">
                  <c:v>1781.421</c:v>
                </c:pt>
                <c:pt idx="2348">
                  <c:v>1781.903</c:v>
                </c:pt>
                <c:pt idx="2349">
                  <c:v>1782.385</c:v>
                </c:pt>
                <c:pt idx="2350">
                  <c:v>1782.867</c:v>
                </c:pt>
                <c:pt idx="2351">
                  <c:v>1783.35</c:v>
                </c:pt>
                <c:pt idx="2352">
                  <c:v>1783.8320000000001</c:v>
                </c:pt>
                <c:pt idx="2353">
                  <c:v>1784.3140000000001</c:v>
                </c:pt>
                <c:pt idx="2354">
                  <c:v>1784.796</c:v>
                </c:pt>
                <c:pt idx="2355">
                  <c:v>1785.278</c:v>
                </c:pt>
                <c:pt idx="2356">
                  <c:v>1785.76</c:v>
                </c:pt>
                <c:pt idx="2357">
                  <c:v>1786.242</c:v>
                </c:pt>
                <c:pt idx="2358">
                  <c:v>1786.7239999999999</c:v>
                </c:pt>
                <c:pt idx="2359">
                  <c:v>1787.2070000000001</c:v>
                </c:pt>
                <c:pt idx="2360">
                  <c:v>1787.6890000000001</c:v>
                </c:pt>
                <c:pt idx="2361">
                  <c:v>1788.171</c:v>
                </c:pt>
                <c:pt idx="2362">
                  <c:v>1788.653</c:v>
                </c:pt>
                <c:pt idx="2363">
                  <c:v>1789.135</c:v>
                </c:pt>
                <c:pt idx="2364">
                  <c:v>1789.617</c:v>
                </c:pt>
                <c:pt idx="2365">
                  <c:v>1790.0989999999999</c:v>
                </c:pt>
                <c:pt idx="2366">
                  <c:v>1790.5809999999999</c:v>
                </c:pt>
                <c:pt idx="2367">
                  <c:v>1791.0630000000001</c:v>
                </c:pt>
                <c:pt idx="2368">
                  <c:v>1791.546</c:v>
                </c:pt>
                <c:pt idx="2369">
                  <c:v>1792.028</c:v>
                </c:pt>
                <c:pt idx="2370">
                  <c:v>1792.51</c:v>
                </c:pt>
                <c:pt idx="2371">
                  <c:v>1792.992</c:v>
                </c:pt>
                <c:pt idx="2372">
                  <c:v>1793.4739999999999</c:v>
                </c:pt>
                <c:pt idx="2373">
                  <c:v>1793.9559999999999</c:v>
                </c:pt>
                <c:pt idx="2374">
                  <c:v>1794.4380000000001</c:v>
                </c:pt>
                <c:pt idx="2375">
                  <c:v>1794.92</c:v>
                </c:pt>
                <c:pt idx="2376">
                  <c:v>1795.402</c:v>
                </c:pt>
                <c:pt idx="2377">
                  <c:v>1795.885</c:v>
                </c:pt>
                <c:pt idx="2378">
                  <c:v>1796.367</c:v>
                </c:pt>
                <c:pt idx="2379">
                  <c:v>1796.8489999999999</c:v>
                </c:pt>
                <c:pt idx="2380">
                  <c:v>1797.3309999999999</c:v>
                </c:pt>
                <c:pt idx="2381">
                  <c:v>1797.8130000000001</c:v>
                </c:pt>
                <c:pt idx="2382">
                  <c:v>1798.2950000000001</c:v>
                </c:pt>
                <c:pt idx="2383">
                  <c:v>1798.777</c:v>
                </c:pt>
                <c:pt idx="2384">
                  <c:v>1799.259</c:v>
                </c:pt>
                <c:pt idx="2385">
                  <c:v>1799.742</c:v>
                </c:pt>
                <c:pt idx="2386">
                  <c:v>1800.2239999999999</c:v>
                </c:pt>
                <c:pt idx="2387">
                  <c:v>1800.7059999999999</c:v>
                </c:pt>
                <c:pt idx="2388">
                  <c:v>1801.1880000000001</c:v>
                </c:pt>
                <c:pt idx="2389">
                  <c:v>1801.67</c:v>
                </c:pt>
                <c:pt idx="2390">
                  <c:v>1802.152</c:v>
                </c:pt>
                <c:pt idx="2391">
                  <c:v>1802.634</c:v>
                </c:pt>
                <c:pt idx="2392">
                  <c:v>1803.116</c:v>
                </c:pt>
                <c:pt idx="2393">
                  <c:v>1803.5989999999999</c:v>
                </c:pt>
                <c:pt idx="2394">
                  <c:v>1804.0809999999999</c:v>
                </c:pt>
                <c:pt idx="2395">
                  <c:v>1804.5630000000001</c:v>
                </c:pt>
                <c:pt idx="2396">
                  <c:v>1805.0450000000001</c:v>
                </c:pt>
                <c:pt idx="2397">
                  <c:v>1805.527</c:v>
                </c:pt>
                <c:pt idx="2398">
                  <c:v>1806.009</c:v>
                </c:pt>
                <c:pt idx="2399">
                  <c:v>1806.491</c:v>
                </c:pt>
                <c:pt idx="2400">
                  <c:v>1806.973</c:v>
                </c:pt>
                <c:pt idx="2401">
                  <c:v>1807.4549999999999</c:v>
                </c:pt>
                <c:pt idx="2402">
                  <c:v>1807.9380000000001</c:v>
                </c:pt>
                <c:pt idx="2403">
                  <c:v>1808.42</c:v>
                </c:pt>
                <c:pt idx="2404">
                  <c:v>1808.902</c:v>
                </c:pt>
                <c:pt idx="2405">
                  <c:v>1809.384</c:v>
                </c:pt>
                <c:pt idx="2406">
                  <c:v>1809.866</c:v>
                </c:pt>
                <c:pt idx="2407">
                  <c:v>1810.348</c:v>
                </c:pt>
                <c:pt idx="2408">
                  <c:v>1810.83</c:v>
                </c:pt>
                <c:pt idx="2409">
                  <c:v>1811.3119999999999</c:v>
                </c:pt>
                <c:pt idx="2410">
                  <c:v>1811.7940000000001</c:v>
                </c:pt>
                <c:pt idx="2411">
                  <c:v>1812.277</c:v>
                </c:pt>
                <c:pt idx="2412">
                  <c:v>1812.759</c:v>
                </c:pt>
                <c:pt idx="2413">
                  <c:v>1813.241</c:v>
                </c:pt>
                <c:pt idx="2414">
                  <c:v>1813.723</c:v>
                </c:pt>
                <c:pt idx="2415">
                  <c:v>1814.2049999999999</c:v>
                </c:pt>
                <c:pt idx="2416">
                  <c:v>1814.6869999999999</c:v>
                </c:pt>
                <c:pt idx="2417">
                  <c:v>1815.1690000000001</c:v>
                </c:pt>
                <c:pt idx="2418">
                  <c:v>1815.6510000000001</c:v>
                </c:pt>
                <c:pt idx="2419">
                  <c:v>1816.134</c:v>
                </c:pt>
                <c:pt idx="2420">
                  <c:v>1816.616</c:v>
                </c:pt>
                <c:pt idx="2421">
                  <c:v>1817.098</c:v>
                </c:pt>
                <c:pt idx="2422">
                  <c:v>1817.58</c:v>
                </c:pt>
                <c:pt idx="2423">
                  <c:v>1818.0619999999999</c:v>
                </c:pt>
                <c:pt idx="2424">
                  <c:v>1818.5440000000001</c:v>
                </c:pt>
                <c:pt idx="2425">
                  <c:v>1819.0260000000001</c:v>
                </c:pt>
                <c:pt idx="2426">
                  <c:v>1819.508</c:v>
                </c:pt>
                <c:pt idx="2427">
                  <c:v>1819.99</c:v>
                </c:pt>
                <c:pt idx="2428">
                  <c:v>1820.473</c:v>
                </c:pt>
                <c:pt idx="2429">
                  <c:v>1820.9549999999999</c:v>
                </c:pt>
                <c:pt idx="2430">
                  <c:v>1821.4369999999999</c:v>
                </c:pt>
                <c:pt idx="2431">
                  <c:v>1821.9190000000001</c:v>
                </c:pt>
                <c:pt idx="2432">
                  <c:v>1822.4010000000001</c:v>
                </c:pt>
                <c:pt idx="2433">
                  <c:v>1822.883</c:v>
                </c:pt>
                <c:pt idx="2434">
                  <c:v>1823.365</c:v>
                </c:pt>
                <c:pt idx="2435">
                  <c:v>1823.847</c:v>
                </c:pt>
                <c:pt idx="2436">
                  <c:v>1824.329</c:v>
                </c:pt>
                <c:pt idx="2437">
                  <c:v>1824.8119999999999</c:v>
                </c:pt>
                <c:pt idx="2438">
                  <c:v>1825.2940000000001</c:v>
                </c:pt>
                <c:pt idx="2439">
                  <c:v>1825.7760000000001</c:v>
                </c:pt>
                <c:pt idx="2440">
                  <c:v>1826.258</c:v>
                </c:pt>
                <c:pt idx="2441">
                  <c:v>1826.74</c:v>
                </c:pt>
                <c:pt idx="2442">
                  <c:v>1827.222</c:v>
                </c:pt>
                <c:pt idx="2443">
                  <c:v>1827.704</c:v>
                </c:pt>
                <c:pt idx="2444">
                  <c:v>1828.1859999999999</c:v>
                </c:pt>
                <c:pt idx="2445">
                  <c:v>1828.6690000000001</c:v>
                </c:pt>
                <c:pt idx="2446">
                  <c:v>1829.1510000000001</c:v>
                </c:pt>
                <c:pt idx="2447">
                  <c:v>1829.633</c:v>
                </c:pt>
                <c:pt idx="2448">
                  <c:v>1830.115</c:v>
                </c:pt>
                <c:pt idx="2449">
                  <c:v>1830.597</c:v>
                </c:pt>
                <c:pt idx="2450">
                  <c:v>1831.079</c:v>
                </c:pt>
                <c:pt idx="2451">
                  <c:v>1831.5609999999999</c:v>
                </c:pt>
                <c:pt idx="2452">
                  <c:v>1832.0429999999999</c:v>
                </c:pt>
                <c:pt idx="2453">
                  <c:v>1832.5260000000001</c:v>
                </c:pt>
                <c:pt idx="2454">
                  <c:v>1833.008</c:v>
                </c:pt>
                <c:pt idx="2455">
                  <c:v>1833.49</c:v>
                </c:pt>
                <c:pt idx="2456">
                  <c:v>1833.972</c:v>
                </c:pt>
                <c:pt idx="2457">
                  <c:v>1834.454</c:v>
                </c:pt>
                <c:pt idx="2458">
                  <c:v>1834.9359999999999</c:v>
                </c:pt>
                <c:pt idx="2459">
                  <c:v>1835.4179999999999</c:v>
                </c:pt>
                <c:pt idx="2460">
                  <c:v>1835.9</c:v>
                </c:pt>
                <c:pt idx="2461">
                  <c:v>1836.3820000000001</c:v>
                </c:pt>
                <c:pt idx="2462">
                  <c:v>1836.865</c:v>
                </c:pt>
                <c:pt idx="2463">
                  <c:v>1837.347</c:v>
                </c:pt>
                <c:pt idx="2464">
                  <c:v>1837.829</c:v>
                </c:pt>
                <c:pt idx="2465">
                  <c:v>1838.3109999999999</c:v>
                </c:pt>
                <c:pt idx="2466">
                  <c:v>1838.7929999999999</c:v>
                </c:pt>
                <c:pt idx="2467">
                  <c:v>1839.2750000000001</c:v>
                </c:pt>
                <c:pt idx="2468">
                  <c:v>1839.7570000000001</c:v>
                </c:pt>
                <c:pt idx="2469">
                  <c:v>1840.239</c:v>
                </c:pt>
                <c:pt idx="2470">
                  <c:v>1840.721</c:v>
                </c:pt>
                <c:pt idx="2471">
                  <c:v>1841.204</c:v>
                </c:pt>
                <c:pt idx="2472">
                  <c:v>1841.6859999999999</c:v>
                </c:pt>
                <c:pt idx="2473">
                  <c:v>1842.1679999999999</c:v>
                </c:pt>
                <c:pt idx="2474">
                  <c:v>1842.65</c:v>
                </c:pt>
                <c:pt idx="2475">
                  <c:v>1843.1320000000001</c:v>
                </c:pt>
                <c:pt idx="2476">
                  <c:v>1843.614</c:v>
                </c:pt>
                <c:pt idx="2477">
                  <c:v>1844.096</c:v>
                </c:pt>
                <c:pt idx="2478">
                  <c:v>1844.578</c:v>
                </c:pt>
                <c:pt idx="2479">
                  <c:v>1845.0609999999999</c:v>
                </c:pt>
                <c:pt idx="2480">
                  <c:v>1845.5429999999999</c:v>
                </c:pt>
                <c:pt idx="2481">
                  <c:v>1846.0250000000001</c:v>
                </c:pt>
                <c:pt idx="2482">
                  <c:v>1846.5070000000001</c:v>
                </c:pt>
                <c:pt idx="2483">
                  <c:v>1846.989</c:v>
                </c:pt>
                <c:pt idx="2484">
                  <c:v>1847.471</c:v>
                </c:pt>
                <c:pt idx="2485">
                  <c:v>1847.953</c:v>
                </c:pt>
                <c:pt idx="2486">
                  <c:v>1848.4349999999999</c:v>
                </c:pt>
                <c:pt idx="2487">
                  <c:v>1848.9169999999999</c:v>
                </c:pt>
                <c:pt idx="2488">
                  <c:v>1849.4</c:v>
                </c:pt>
                <c:pt idx="2489">
                  <c:v>1849.8820000000001</c:v>
                </c:pt>
                <c:pt idx="2490">
                  <c:v>1850.364</c:v>
                </c:pt>
                <c:pt idx="2491">
                  <c:v>1850.846</c:v>
                </c:pt>
                <c:pt idx="2492">
                  <c:v>1851.328</c:v>
                </c:pt>
                <c:pt idx="2493">
                  <c:v>1851.81</c:v>
                </c:pt>
                <c:pt idx="2494">
                  <c:v>1852.2919999999999</c:v>
                </c:pt>
                <c:pt idx="2495">
                  <c:v>1852.7739999999999</c:v>
                </c:pt>
                <c:pt idx="2496">
                  <c:v>1853.2560000000001</c:v>
                </c:pt>
                <c:pt idx="2497">
                  <c:v>1853.739</c:v>
                </c:pt>
                <c:pt idx="2498">
                  <c:v>1854.221</c:v>
                </c:pt>
                <c:pt idx="2499">
                  <c:v>1854.703</c:v>
                </c:pt>
                <c:pt idx="2500">
                  <c:v>1855.1849999999999</c:v>
                </c:pt>
                <c:pt idx="2501">
                  <c:v>1855.6669999999999</c:v>
                </c:pt>
                <c:pt idx="2502">
                  <c:v>1856.1489999999999</c:v>
                </c:pt>
                <c:pt idx="2503">
                  <c:v>1856.6310000000001</c:v>
                </c:pt>
                <c:pt idx="2504">
                  <c:v>1857.1130000000001</c:v>
                </c:pt>
                <c:pt idx="2505">
                  <c:v>1857.596</c:v>
                </c:pt>
                <c:pt idx="2506">
                  <c:v>1858.078</c:v>
                </c:pt>
                <c:pt idx="2507">
                  <c:v>1858.56</c:v>
                </c:pt>
                <c:pt idx="2508">
                  <c:v>1859.0419999999999</c:v>
                </c:pt>
                <c:pt idx="2509">
                  <c:v>1859.5239999999999</c:v>
                </c:pt>
                <c:pt idx="2510">
                  <c:v>1860.0060000000001</c:v>
                </c:pt>
                <c:pt idx="2511">
                  <c:v>1860.4880000000001</c:v>
                </c:pt>
                <c:pt idx="2512">
                  <c:v>1860.97</c:v>
                </c:pt>
                <c:pt idx="2513">
                  <c:v>1861.453</c:v>
                </c:pt>
                <c:pt idx="2514">
                  <c:v>1861.9349999999999</c:v>
                </c:pt>
                <c:pt idx="2515">
                  <c:v>1862.4169999999999</c:v>
                </c:pt>
                <c:pt idx="2516">
                  <c:v>1862.8989999999999</c:v>
                </c:pt>
                <c:pt idx="2517">
                  <c:v>1863.3810000000001</c:v>
                </c:pt>
                <c:pt idx="2518">
                  <c:v>1863.8630000000001</c:v>
                </c:pt>
                <c:pt idx="2519">
                  <c:v>1864.345</c:v>
                </c:pt>
                <c:pt idx="2520">
                  <c:v>1864.827</c:v>
                </c:pt>
                <c:pt idx="2521">
                  <c:v>1865.309</c:v>
                </c:pt>
                <c:pt idx="2522">
                  <c:v>1865.7919999999999</c:v>
                </c:pt>
                <c:pt idx="2523">
                  <c:v>1866.2739999999999</c:v>
                </c:pt>
                <c:pt idx="2524">
                  <c:v>1866.7560000000001</c:v>
                </c:pt>
                <c:pt idx="2525">
                  <c:v>1867.2380000000001</c:v>
                </c:pt>
                <c:pt idx="2526">
                  <c:v>1867.72</c:v>
                </c:pt>
                <c:pt idx="2527">
                  <c:v>1868.202</c:v>
                </c:pt>
                <c:pt idx="2528">
                  <c:v>1868.684</c:v>
                </c:pt>
                <c:pt idx="2529">
                  <c:v>1869.1659999999999</c:v>
                </c:pt>
                <c:pt idx="2530">
                  <c:v>1869.6479999999999</c:v>
                </c:pt>
                <c:pt idx="2531">
                  <c:v>1870.1310000000001</c:v>
                </c:pt>
                <c:pt idx="2532">
                  <c:v>1870.6130000000001</c:v>
                </c:pt>
                <c:pt idx="2533">
                  <c:v>1871.095</c:v>
                </c:pt>
                <c:pt idx="2534">
                  <c:v>1871.577</c:v>
                </c:pt>
                <c:pt idx="2535">
                  <c:v>1872.059</c:v>
                </c:pt>
                <c:pt idx="2536">
                  <c:v>1872.5409999999999</c:v>
                </c:pt>
                <c:pt idx="2537">
                  <c:v>1873.0229999999999</c:v>
                </c:pt>
                <c:pt idx="2538">
                  <c:v>1873.5050000000001</c:v>
                </c:pt>
                <c:pt idx="2539">
                  <c:v>1873.9880000000001</c:v>
                </c:pt>
                <c:pt idx="2540">
                  <c:v>1874.47</c:v>
                </c:pt>
                <c:pt idx="2541">
                  <c:v>1874.952</c:v>
                </c:pt>
                <c:pt idx="2542">
                  <c:v>1875.434</c:v>
                </c:pt>
                <c:pt idx="2543">
                  <c:v>1875.9159999999999</c:v>
                </c:pt>
                <c:pt idx="2544">
                  <c:v>1876.3979999999999</c:v>
                </c:pt>
                <c:pt idx="2545">
                  <c:v>1876.88</c:v>
                </c:pt>
                <c:pt idx="2546">
                  <c:v>1877.3620000000001</c:v>
                </c:pt>
                <c:pt idx="2547">
                  <c:v>1877.8440000000001</c:v>
                </c:pt>
                <c:pt idx="2548">
                  <c:v>1878.327</c:v>
                </c:pt>
                <c:pt idx="2549">
                  <c:v>1878.809</c:v>
                </c:pt>
                <c:pt idx="2550">
                  <c:v>1879.2909999999999</c:v>
                </c:pt>
                <c:pt idx="2551">
                  <c:v>1879.7729999999999</c:v>
                </c:pt>
                <c:pt idx="2552">
                  <c:v>1880.2550000000001</c:v>
                </c:pt>
                <c:pt idx="2553">
                  <c:v>1880.7370000000001</c:v>
                </c:pt>
                <c:pt idx="2554">
                  <c:v>1881.2190000000001</c:v>
                </c:pt>
                <c:pt idx="2555">
                  <c:v>1881.701</c:v>
                </c:pt>
                <c:pt idx="2556">
                  <c:v>1882.183</c:v>
                </c:pt>
                <c:pt idx="2557">
                  <c:v>1882.6659999999999</c:v>
                </c:pt>
                <c:pt idx="2558">
                  <c:v>1883.1479999999999</c:v>
                </c:pt>
                <c:pt idx="2559">
                  <c:v>1883.63</c:v>
                </c:pt>
                <c:pt idx="2560">
                  <c:v>1884.1120000000001</c:v>
                </c:pt>
                <c:pt idx="2561">
                  <c:v>1884.5940000000001</c:v>
                </c:pt>
                <c:pt idx="2562">
                  <c:v>1885.076</c:v>
                </c:pt>
                <c:pt idx="2563">
                  <c:v>1885.558</c:v>
                </c:pt>
                <c:pt idx="2564">
                  <c:v>1886.04</c:v>
                </c:pt>
                <c:pt idx="2565">
                  <c:v>1886.5229999999999</c:v>
                </c:pt>
                <c:pt idx="2566">
                  <c:v>1887.0050000000001</c:v>
                </c:pt>
                <c:pt idx="2567">
                  <c:v>1887.4870000000001</c:v>
                </c:pt>
                <c:pt idx="2568">
                  <c:v>1887.9690000000001</c:v>
                </c:pt>
                <c:pt idx="2569">
                  <c:v>1888.451</c:v>
                </c:pt>
                <c:pt idx="2570">
                  <c:v>1888.933</c:v>
                </c:pt>
                <c:pt idx="2571">
                  <c:v>1889.415</c:v>
                </c:pt>
                <c:pt idx="2572">
                  <c:v>1889.8969999999999</c:v>
                </c:pt>
                <c:pt idx="2573">
                  <c:v>1890.38</c:v>
                </c:pt>
                <c:pt idx="2574">
                  <c:v>1890.8620000000001</c:v>
                </c:pt>
                <c:pt idx="2575">
                  <c:v>1891.3440000000001</c:v>
                </c:pt>
                <c:pt idx="2576">
                  <c:v>1891.826</c:v>
                </c:pt>
                <c:pt idx="2577">
                  <c:v>1892.308</c:v>
                </c:pt>
                <c:pt idx="2578">
                  <c:v>1892.79</c:v>
                </c:pt>
                <c:pt idx="2579">
                  <c:v>1893.2719999999999</c:v>
                </c:pt>
                <c:pt idx="2580">
                  <c:v>1893.7539999999999</c:v>
                </c:pt>
                <c:pt idx="2581">
                  <c:v>1894.2360000000001</c:v>
                </c:pt>
                <c:pt idx="2582">
                  <c:v>1894.7190000000001</c:v>
                </c:pt>
                <c:pt idx="2583">
                  <c:v>1895.201</c:v>
                </c:pt>
                <c:pt idx="2584">
                  <c:v>1895.683</c:v>
                </c:pt>
                <c:pt idx="2585">
                  <c:v>1896.165</c:v>
                </c:pt>
                <c:pt idx="2586">
                  <c:v>1896.6469999999999</c:v>
                </c:pt>
                <c:pt idx="2587">
                  <c:v>1897.1289999999999</c:v>
                </c:pt>
                <c:pt idx="2588">
                  <c:v>1897.6110000000001</c:v>
                </c:pt>
                <c:pt idx="2589">
                  <c:v>1898.0930000000001</c:v>
                </c:pt>
                <c:pt idx="2590">
                  <c:v>1898.575</c:v>
                </c:pt>
                <c:pt idx="2591">
                  <c:v>1899.058</c:v>
                </c:pt>
                <c:pt idx="2592">
                  <c:v>1899.54</c:v>
                </c:pt>
                <c:pt idx="2593">
                  <c:v>1900.0219999999999</c:v>
                </c:pt>
                <c:pt idx="2594">
                  <c:v>1900.5039999999999</c:v>
                </c:pt>
                <c:pt idx="2595">
                  <c:v>1900.9860000000001</c:v>
                </c:pt>
                <c:pt idx="2596">
                  <c:v>1901.4680000000001</c:v>
                </c:pt>
                <c:pt idx="2597">
                  <c:v>1901.95</c:v>
                </c:pt>
                <c:pt idx="2598">
                  <c:v>1902.432</c:v>
                </c:pt>
                <c:pt idx="2599">
                  <c:v>1902.915</c:v>
                </c:pt>
                <c:pt idx="2600">
                  <c:v>1903.3969999999999</c:v>
                </c:pt>
                <c:pt idx="2601">
                  <c:v>1903.8789999999999</c:v>
                </c:pt>
                <c:pt idx="2602">
                  <c:v>1904.3610000000001</c:v>
                </c:pt>
                <c:pt idx="2603">
                  <c:v>1904.8430000000001</c:v>
                </c:pt>
                <c:pt idx="2604">
                  <c:v>1905.325</c:v>
                </c:pt>
                <c:pt idx="2605">
                  <c:v>1905.807</c:v>
                </c:pt>
                <c:pt idx="2606">
                  <c:v>1906.289</c:v>
                </c:pt>
                <c:pt idx="2607">
                  <c:v>1906.771</c:v>
                </c:pt>
                <c:pt idx="2608">
                  <c:v>1907.2539999999999</c:v>
                </c:pt>
                <c:pt idx="2609">
                  <c:v>1907.7360000000001</c:v>
                </c:pt>
                <c:pt idx="2610">
                  <c:v>1908.2180000000001</c:v>
                </c:pt>
                <c:pt idx="2611">
                  <c:v>1908.7</c:v>
                </c:pt>
                <c:pt idx="2612">
                  <c:v>1909.182</c:v>
                </c:pt>
                <c:pt idx="2613">
                  <c:v>1909.664</c:v>
                </c:pt>
                <c:pt idx="2614">
                  <c:v>1910.146</c:v>
                </c:pt>
                <c:pt idx="2615">
                  <c:v>1910.6279999999999</c:v>
                </c:pt>
                <c:pt idx="2616">
                  <c:v>1911.11</c:v>
                </c:pt>
                <c:pt idx="2617">
                  <c:v>1911.5930000000001</c:v>
                </c:pt>
                <c:pt idx="2618">
                  <c:v>1912.075</c:v>
                </c:pt>
                <c:pt idx="2619">
                  <c:v>1912.557</c:v>
                </c:pt>
                <c:pt idx="2620">
                  <c:v>1913.039</c:v>
                </c:pt>
                <c:pt idx="2621">
                  <c:v>1913.521</c:v>
                </c:pt>
                <c:pt idx="2622">
                  <c:v>1914.0029999999999</c:v>
                </c:pt>
                <c:pt idx="2623">
                  <c:v>1914.4849999999999</c:v>
                </c:pt>
                <c:pt idx="2624">
                  <c:v>1914.9670000000001</c:v>
                </c:pt>
                <c:pt idx="2625">
                  <c:v>1915.45</c:v>
                </c:pt>
                <c:pt idx="2626">
                  <c:v>1915.932</c:v>
                </c:pt>
                <c:pt idx="2627">
                  <c:v>1916.414</c:v>
                </c:pt>
                <c:pt idx="2628">
                  <c:v>1916.896</c:v>
                </c:pt>
                <c:pt idx="2629">
                  <c:v>1917.3779999999999</c:v>
                </c:pt>
                <c:pt idx="2630">
                  <c:v>1917.86</c:v>
                </c:pt>
                <c:pt idx="2631">
                  <c:v>1918.3420000000001</c:v>
                </c:pt>
                <c:pt idx="2632">
                  <c:v>1918.8240000000001</c:v>
                </c:pt>
                <c:pt idx="2633">
                  <c:v>1919.307</c:v>
                </c:pt>
                <c:pt idx="2634">
                  <c:v>1919.789</c:v>
                </c:pt>
                <c:pt idx="2635">
                  <c:v>1920.271</c:v>
                </c:pt>
                <c:pt idx="2636">
                  <c:v>1920.7529999999999</c:v>
                </c:pt>
                <c:pt idx="2637">
                  <c:v>1921.2349999999999</c:v>
                </c:pt>
                <c:pt idx="2638">
                  <c:v>1921.7170000000001</c:v>
                </c:pt>
                <c:pt idx="2639">
                  <c:v>1922.1990000000001</c:v>
                </c:pt>
                <c:pt idx="2640">
                  <c:v>1922.681</c:v>
                </c:pt>
                <c:pt idx="2641">
                  <c:v>1923.163</c:v>
                </c:pt>
                <c:pt idx="2642">
                  <c:v>1923.646</c:v>
                </c:pt>
                <c:pt idx="2643">
                  <c:v>1924.1279999999999</c:v>
                </c:pt>
                <c:pt idx="2644">
                  <c:v>1924.61</c:v>
                </c:pt>
                <c:pt idx="2645">
                  <c:v>1925.0920000000001</c:v>
                </c:pt>
                <c:pt idx="2646">
                  <c:v>1925.5740000000001</c:v>
                </c:pt>
                <c:pt idx="2647">
                  <c:v>1926.056</c:v>
                </c:pt>
                <c:pt idx="2648">
                  <c:v>1926.538</c:v>
                </c:pt>
                <c:pt idx="2649">
                  <c:v>1927.02</c:v>
                </c:pt>
                <c:pt idx="2650">
                  <c:v>1927.502</c:v>
                </c:pt>
                <c:pt idx="2651">
                  <c:v>1927.9849999999999</c:v>
                </c:pt>
                <c:pt idx="2652">
                  <c:v>1928.4670000000001</c:v>
                </c:pt>
                <c:pt idx="2653">
                  <c:v>1928.9490000000001</c:v>
                </c:pt>
                <c:pt idx="2654">
                  <c:v>1929.431</c:v>
                </c:pt>
                <c:pt idx="2655">
                  <c:v>1929.913</c:v>
                </c:pt>
                <c:pt idx="2656">
                  <c:v>1930.395</c:v>
                </c:pt>
                <c:pt idx="2657">
                  <c:v>1930.877</c:v>
                </c:pt>
                <c:pt idx="2658">
                  <c:v>1931.3589999999999</c:v>
                </c:pt>
                <c:pt idx="2659">
                  <c:v>1931.8420000000001</c:v>
                </c:pt>
                <c:pt idx="2660">
                  <c:v>1932.3240000000001</c:v>
                </c:pt>
                <c:pt idx="2661">
                  <c:v>1932.806</c:v>
                </c:pt>
                <c:pt idx="2662">
                  <c:v>1933.288</c:v>
                </c:pt>
                <c:pt idx="2663">
                  <c:v>1933.77</c:v>
                </c:pt>
                <c:pt idx="2664">
                  <c:v>1934.252</c:v>
                </c:pt>
                <c:pt idx="2665">
                  <c:v>1934.7339999999999</c:v>
                </c:pt>
                <c:pt idx="2666">
                  <c:v>1935.2159999999999</c:v>
                </c:pt>
                <c:pt idx="2667">
                  <c:v>1935.6980000000001</c:v>
                </c:pt>
                <c:pt idx="2668">
                  <c:v>1936.181</c:v>
                </c:pt>
                <c:pt idx="2669">
                  <c:v>1936.663</c:v>
                </c:pt>
                <c:pt idx="2670">
                  <c:v>1937.145</c:v>
                </c:pt>
                <c:pt idx="2671">
                  <c:v>1937.627</c:v>
                </c:pt>
                <c:pt idx="2672">
                  <c:v>1938.1089999999999</c:v>
                </c:pt>
                <c:pt idx="2673">
                  <c:v>1938.5909999999999</c:v>
                </c:pt>
                <c:pt idx="2674">
                  <c:v>1939.0730000000001</c:v>
                </c:pt>
                <c:pt idx="2675">
                  <c:v>1939.5550000000001</c:v>
                </c:pt>
                <c:pt idx="2676">
                  <c:v>1940.037</c:v>
                </c:pt>
                <c:pt idx="2677">
                  <c:v>1940.52</c:v>
                </c:pt>
                <c:pt idx="2678">
                  <c:v>1941.002</c:v>
                </c:pt>
                <c:pt idx="2679">
                  <c:v>1941.4839999999999</c:v>
                </c:pt>
                <c:pt idx="2680">
                  <c:v>1941.9659999999999</c:v>
                </c:pt>
                <c:pt idx="2681">
                  <c:v>1942.4480000000001</c:v>
                </c:pt>
                <c:pt idx="2682">
                  <c:v>1942.93</c:v>
                </c:pt>
                <c:pt idx="2683">
                  <c:v>1943.412</c:v>
                </c:pt>
                <c:pt idx="2684">
                  <c:v>1943.894</c:v>
                </c:pt>
                <c:pt idx="2685">
                  <c:v>1944.377</c:v>
                </c:pt>
                <c:pt idx="2686">
                  <c:v>1944.8589999999999</c:v>
                </c:pt>
                <c:pt idx="2687">
                  <c:v>1945.3409999999999</c:v>
                </c:pt>
                <c:pt idx="2688">
                  <c:v>1945.8230000000001</c:v>
                </c:pt>
                <c:pt idx="2689">
                  <c:v>1946.3050000000001</c:v>
                </c:pt>
                <c:pt idx="2690">
                  <c:v>1946.787</c:v>
                </c:pt>
                <c:pt idx="2691">
                  <c:v>1947.269</c:v>
                </c:pt>
                <c:pt idx="2692">
                  <c:v>1947.751</c:v>
                </c:pt>
                <c:pt idx="2693">
                  <c:v>1948.2339999999999</c:v>
                </c:pt>
                <c:pt idx="2694">
                  <c:v>1948.7159999999999</c:v>
                </c:pt>
                <c:pt idx="2695">
                  <c:v>1949.1980000000001</c:v>
                </c:pt>
                <c:pt idx="2696">
                  <c:v>1949.68</c:v>
                </c:pt>
                <c:pt idx="2697">
                  <c:v>1950.162</c:v>
                </c:pt>
                <c:pt idx="2698">
                  <c:v>1950.644</c:v>
                </c:pt>
                <c:pt idx="2699">
                  <c:v>1951.126</c:v>
                </c:pt>
                <c:pt idx="2700">
                  <c:v>1951.6079999999999</c:v>
                </c:pt>
                <c:pt idx="2701">
                  <c:v>1952.09</c:v>
                </c:pt>
                <c:pt idx="2702">
                  <c:v>1952.5730000000001</c:v>
                </c:pt>
                <c:pt idx="2703">
                  <c:v>1953.0550000000001</c:v>
                </c:pt>
                <c:pt idx="2704">
                  <c:v>1953.537</c:v>
                </c:pt>
                <c:pt idx="2705">
                  <c:v>1954.019</c:v>
                </c:pt>
                <c:pt idx="2706">
                  <c:v>1954.501</c:v>
                </c:pt>
                <c:pt idx="2707">
                  <c:v>1954.9829999999999</c:v>
                </c:pt>
                <c:pt idx="2708">
                  <c:v>1955.4649999999999</c:v>
                </c:pt>
                <c:pt idx="2709">
                  <c:v>1955.9469999999999</c:v>
                </c:pt>
                <c:pt idx="2710">
                  <c:v>1956.4290000000001</c:v>
                </c:pt>
                <c:pt idx="2711">
                  <c:v>1956.912</c:v>
                </c:pt>
                <c:pt idx="2712">
                  <c:v>1957.394</c:v>
                </c:pt>
                <c:pt idx="2713">
                  <c:v>1957.876</c:v>
                </c:pt>
                <c:pt idx="2714">
                  <c:v>1958.3579999999999</c:v>
                </c:pt>
                <c:pt idx="2715">
                  <c:v>1958.84</c:v>
                </c:pt>
                <c:pt idx="2716">
                  <c:v>1959.3219999999999</c:v>
                </c:pt>
                <c:pt idx="2717">
                  <c:v>1959.8040000000001</c:v>
                </c:pt>
                <c:pt idx="2718">
                  <c:v>1960.2860000000001</c:v>
                </c:pt>
                <c:pt idx="2719">
                  <c:v>1960.769</c:v>
                </c:pt>
                <c:pt idx="2720">
                  <c:v>1961.251</c:v>
                </c:pt>
                <c:pt idx="2721">
                  <c:v>1961.7329999999999</c:v>
                </c:pt>
                <c:pt idx="2722">
                  <c:v>1962.2149999999999</c:v>
                </c:pt>
                <c:pt idx="2723">
                  <c:v>1962.6969999999999</c:v>
                </c:pt>
                <c:pt idx="2724">
                  <c:v>1963.1790000000001</c:v>
                </c:pt>
                <c:pt idx="2725">
                  <c:v>1963.6610000000001</c:v>
                </c:pt>
                <c:pt idx="2726">
                  <c:v>1964.143</c:v>
                </c:pt>
                <c:pt idx="2727">
                  <c:v>1964.625</c:v>
                </c:pt>
                <c:pt idx="2728">
                  <c:v>1965.1079999999999</c:v>
                </c:pt>
                <c:pt idx="2729">
                  <c:v>1965.59</c:v>
                </c:pt>
                <c:pt idx="2730">
                  <c:v>1966.0719999999999</c:v>
                </c:pt>
                <c:pt idx="2731">
                  <c:v>1966.5540000000001</c:v>
                </c:pt>
                <c:pt idx="2732">
                  <c:v>1967.0360000000001</c:v>
                </c:pt>
                <c:pt idx="2733">
                  <c:v>1967.518</c:v>
                </c:pt>
                <c:pt idx="2734">
                  <c:v>1968</c:v>
                </c:pt>
                <c:pt idx="2735">
                  <c:v>1968.482</c:v>
                </c:pt>
                <c:pt idx="2736">
                  <c:v>1968.9639999999999</c:v>
                </c:pt>
                <c:pt idx="2737">
                  <c:v>1969.4469999999999</c:v>
                </c:pt>
                <c:pt idx="2738">
                  <c:v>1969.9290000000001</c:v>
                </c:pt>
                <c:pt idx="2739">
                  <c:v>1970.4110000000001</c:v>
                </c:pt>
                <c:pt idx="2740">
                  <c:v>1970.893</c:v>
                </c:pt>
                <c:pt idx="2741">
                  <c:v>1971.375</c:v>
                </c:pt>
                <c:pt idx="2742">
                  <c:v>1971.857</c:v>
                </c:pt>
                <c:pt idx="2743">
                  <c:v>1972.3389999999999</c:v>
                </c:pt>
                <c:pt idx="2744">
                  <c:v>1972.8209999999999</c:v>
                </c:pt>
                <c:pt idx="2745">
                  <c:v>1973.3040000000001</c:v>
                </c:pt>
                <c:pt idx="2746">
                  <c:v>1973.7860000000001</c:v>
                </c:pt>
                <c:pt idx="2747">
                  <c:v>1974.268</c:v>
                </c:pt>
                <c:pt idx="2748">
                  <c:v>1974.75</c:v>
                </c:pt>
                <c:pt idx="2749">
                  <c:v>1975.232</c:v>
                </c:pt>
                <c:pt idx="2750">
                  <c:v>1975.7139999999999</c:v>
                </c:pt>
                <c:pt idx="2751">
                  <c:v>1976.1959999999999</c:v>
                </c:pt>
                <c:pt idx="2752">
                  <c:v>1976.6780000000001</c:v>
                </c:pt>
                <c:pt idx="2753">
                  <c:v>1977.1610000000001</c:v>
                </c:pt>
                <c:pt idx="2754">
                  <c:v>1977.643</c:v>
                </c:pt>
                <c:pt idx="2755">
                  <c:v>1978.125</c:v>
                </c:pt>
                <c:pt idx="2756">
                  <c:v>1978.607</c:v>
                </c:pt>
                <c:pt idx="2757">
                  <c:v>1979.0889999999999</c:v>
                </c:pt>
                <c:pt idx="2758">
                  <c:v>1979.5709999999999</c:v>
                </c:pt>
                <c:pt idx="2759">
                  <c:v>1980.0530000000001</c:v>
                </c:pt>
                <c:pt idx="2760">
                  <c:v>1980.5350000000001</c:v>
                </c:pt>
                <c:pt idx="2761">
                  <c:v>1981.0170000000001</c:v>
                </c:pt>
                <c:pt idx="2762">
                  <c:v>1981.5</c:v>
                </c:pt>
                <c:pt idx="2763">
                  <c:v>1981.982</c:v>
                </c:pt>
                <c:pt idx="2764">
                  <c:v>1982.4639999999999</c:v>
                </c:pt>
                <c:pt idx="2765">
                  <c:v>1982.9459999999999</c:v>
                </c:pt>
                <c:pt idx="2766">
                  <c:v>1983.4280000000001</c:v>
                </c:pt>
                <c:pt idx="2767">
                  <c:v>1983.91</c:v>
                </c:pt>
                <c:pt idx="2768">
                  <c:v>1984.3920000000001</c:v>
                </c:pt>
                <c:pt idx="2769">
                  <c:v>1984.874</c:v>
                </c:pt>
                <c:pt idx="2770">
                  <c:v>1985.356</c:v>
                </c:pt>
                <c:pt idx="2771">
                  <c:v>1985.8389999999999</c:v>
                </c:pt>
                <c:pt idx="2772">
                  <c:v>1986.3209999999999</c:v>
                </c:pt>
                <c:pt idx="2773">
                  <c:v>1986.8030000000001</c:v>
                </c:pt>
                <c:pt idx="2774">
                  <c:v>1987.2850000000001</c:v>
                </c:pt>
                <c:pt idx="2775">
                  <c:v>1987.7670000000001</c:v>
                </c:pt>
                <c:pt idx="2776">
                  <c:v>1988.249</c:v>
                </c:pt>
                <c:pt idx="2777">
                  <c:v>1988.731</c:v>
                </c:pt>
                <c:pt idx="2778">
                  <c:v>1989.213</c:v>
                </c:pt>
                <c:pt idx="2779">
                  <c:v>1989.6959999999999</c:v>
                </c:pt>
                <c:pt idx="2780">
                  <c:v>1990.1780000000001</c:v>
                </c:pt>
                <c:pt idx="2781">
                  <c:v>1990.66</c:v>
                </c:pt>
                <c:pt idx="2782">
                  <c:v>1991.1420000000001</c:v>
                </c:pt>
                <c:pt idx="2783">
                  <c:v>1991.624</c:v>
                </c:pt>
                <c:pt idx="2784">
                  <c:v>1992.106</c:v>
                </c:pt>
                <c:pt idx="2785">
                  <c:v>1992.588</c:v>
                </c:pt>
                <c:pt idx="2786">
                  <c:v>1993.07</c:v>
                </c:pt>
                <c:pt idx="2787">
                  <c:v>1993.5519999999999</c:v>
                </c:pt>
                <c:pt idx="2788">
                  <c:v>1994.0350000000001</c:v>
                </c:pt>
                <c:pt idx="2789">
                  <c:v>1994.5170000000001</c:v>
                </c:pt>
                <c:pt idx="2790">
                  <c:v>1994.999</c:v>
                </c:pt>
                <c:pt idx="2791">
                  <c:v>1995.481</c:v>
                </c:pt>
                <c:pt idx="2792">
                  <c:v>1995.963</c:v>
                </c:pt>
                <c:pt idx="2793">
                  <c:v>1996.4449999999999</c:v>
                </c:pt>
                <c:pt idx="2794">
                  <c:v>1996.9269999999999</c:v>
                </c:pt>
                <c:pt idx="2795">
                  <c:v>1997.4090000000001</c:v>
                </c:pt>
                <c:pt idx="2796">
                  <c:v>1997.8910000000001</c:v>
                </c:pt>
                <c:pt idx="2797">
                  <c:v>1998.374</c:v>
                </c:pt>
                <c:pt idx="2798">
                  <c:v>1998.856</c:v>
                </c:pt>
                <c:pt idx="2799">
                  <c:v>1999.338</c:v>
                </c:pt>
                <c:pt idx="2800">
                  <c:v>1999.82</c:v>
                </c:pt>
                <c:pt idx="2801">
                  <c:v>2000.3019999999999</c:v>
                </c:pt>
                <c:pt idx="2802">
                  <c:v>2000.7840000000001</c:v>
                </c:pt>
                <c:pt idx="2803">
                  <c:v>2001.2660000000001</c:v>
                </c:pt>
                <c:pt idx="2804">
                  <c:v>2001.748</c:v>
                </c:pt>
                <c:pt idx="2805">
                  <c:v>2002.231</c:v>
                </c:pt>
                <c:pt idx="2806">
                  <c:v>2002.713</c:v>
                </c:pt>
                <c:pt idx="2807">
                  <c:v>2003.1949999999999</c:v>
                </c:pt>
                <c:pt idx="2808">
                  <c:v>2003.6769999999999</c:v>
                </c:pt>
                <c:pt idx="2809">
                  <c:v>2004.1590000000001</c:v>
                </c:pt>
                <c:pt idx="2810">
                  <c:v>2004.6410000000001</c:v>
                </c:pt>
                <c:pt idx="2811">
                  <c:v>2005.123</c:v>
                </c:pt>
                <c:pt idx="2812">
                  <c:v>2005.605</c:v>
                </c:pt>
                <c:pt idx="2813">
                  <c:v>2006.088</c:v>
                </c:pt>
                <c:pt idx="2814">
                  <c:v>2006.57</c:v>
                </c:pt>
                <c:pt idx="2815">
                  <c:v>2007.0519999999999</c:v>
                </c:pt>
                <c:pt idx="2816">
                  <c:v>2007.5340000000001</c:v>
                </c:pt>
                <c:pt idx="2817">
                  <c:v>2008.0160000000001</c:v>
                </c:pt>
                <c:pt idx="2818">
                  <c:v>2008.498</c:v>
                </c:pt>
                <c:pt idx="2819">
                  <c:v>2008.98</c:v>
                </c:pt>
                <c:pt idx="2820">
                  <c:v>2009.462</c:v>
                </c:pt>
                <c:pt idx="2821">
                  <c:v>2009.944</c:v>
                </c:pt>
                <c:pt idx="2822">
                  <c:v>2010.4269999999999</c:v>
                </c:pt>
                <c:pt idx="2823">
                  <c:v>2010.9090000000001</c:v>
                </c:pt>
                <c:pt idx="2824">
                  <c:v>2011.3910000000001</c:v>
                </c:pt>
                <c:pt idx="2825">
                  <c:v>2011.873</c:v>
                </c:pt>
                <c:pt idx="2826">
                  <c:v>2012.355</c:v>
                </c:pt>
                <c:pt idx="2827">
                  <c:v>2012.837</c:v>
                </c:pt>
                <c:pt idx="2828">
                  <c:v>2013.319</c:v>
                </c:pt>
                <c:pt idx="2829">
                  <c:v>2013.8009999999999</c:v>
                </c:pt>
                <c:pt idx="2830">
                  <c:v>2014.2829999999999</c:v>
                </c:pt>
                <c:pt idx="2831">
                  <c:v>2014.7660000000001</c:v>
                </c:pt>
                <c:pt idx="2832">
                  <c:v>2015.248</c:v>
                </c:pt>
                <c:pt idx="2833">
                  <c:v>2015.73</c:v>
                </c:pt>
                <c:pt idx="2834">
                  <c:v>2016.212</c:v>
                </c:pt>
                <c:pt idx="2835">
                  <c:v>2016.694</c:v>
                </c:pt>
                <c:pt idx="2836">
                  <c:v>2017.1759999999999</c:v>
                </c:pt>
                <c:pt idx="2837">
                  <c:v>2017.6579999999999</c:v>
                </c:pt>
                <c:pt idx="2838">
                  <c:v>2018.14</c:v>
                </c:pt>
                <c:pt idx="2839">
                  <c:v>2018.623</c:v>
                </c:pt>
                <c:pt idx="2840">
                  <c:v>2019.105</c:v>
                </c:pt>
                <c:pt idx="2841">
                  <c:v>2019.587</c:v>
                </c:pt>
                <c:pt idx="2842">
                  <c:v>2020.069</c:v>
                </c:pt>
                <c:pt idx="2843">
                  <c:v>2020.5509999999999</c:v>
                </c:pt>
                <c:pt idx="2844">
                  <c:v>2021.0329999999999</c:v>
                </c:pt>
                <c:pt idx="2845">
                  <c:v>2021.5150000000001</c:v>
                </c:pt>
                <c:pt idx="2846">
                  <c:v>2021.9970000000001</c:v>
                </c:pt>
                <c:pt idx="2847">
                  <c:v>2022.479</c:v>
                </c:pt>
                <c:pt idx="2848">
                  <c:v>2022.962</c:v>
                </c:pt>
                <c:pt idx="2849">
                  <c:v>2023.444</c:v>
                </c:pt>
                <c:pt idx="2850">
                  <c:v>2023.9259999999999</c:v>
                </c:pt>
                <c:pt idx="2851">
                  <c:v>2024.4079999999999</c:v>
                </c:pt>
                <c:pt idx="2852">
                  <c:v>2024.89</c:v>
                </c:pt>
                <c:pt idx="2853">
                  <c:v>2025.3720000000001</c:v>
                </c:pt>
                <c:pt idx="2854">
                  <c:v>2025.854</c:v>
                </c:pt>
                <c:pt idx="2855">
                  <c:v>2026.336</c:v>
                </c:pt>
                <c:pt idx="2856">
                  <c:v>2026.818</c:v>
                </c:pt>
                <c:pt idx="2857">
                  <c:v>2027.3009999999999</c:v>
                </c:pt>
                <c:pt idx="2858">
                  <c:v>2027.7829999999999</c:v>
                </c:pt>
                <c:pt idx="2859">
                  <c:v>2028.2650000000001</c:v>
                </c:pt>
                <c:pt idx="2860">
                  <c:v>2028.7470000000001</c:v>
                </c:pt>
                <c:pt idx="2861">
                  <c:v>2029.229</c:v>
                </c:pt>
                <c:pt idx="2862">
                  <c:v>2029.711</c:v>
                </c:pt>
                <c:pt idx="2863">
                  <c:v>2030.193</c:v>
                </c:pt>
                <c:pt idx="2864">
                  <c:v>2030.675</c:v>
                </c:pt>
                <c:pt idx="2865">
                  <c:v>2031.1579999999999</c:v>
                </c:pt>
                <c:pt idx="2866">
                  <c:v>2031.64</c:v>
                </c:pt>
                <c:pt idx="2867">
                  <c:v>2032.1220000000001</c:v>
                </c:pt>
                <c:pt idx="2868">
                  <c:v>2032.604</c:v>
                </c:pt>
                <c:pt idx="2869">
                  <c:v>2033.086</c:v>
                </c:pt>
                <c:pt idx="2870">
                  <c:v>2033.568</c:v>
                </c:pt>
                <c:pt idx="2871">
                  <c:v>2034.05</c:v>
                </c:pt>
                <c:pt idx="2872">
                  <c:v>2034.5319999999999</c:v>
                </c:pt>
                <c:pt idx="2873">
                  <c:v>2035.0150000000001</c:v>
                </c:pt>
                <c:pt idx="2874">
                  <c:v>2035.4970000000001</c:v>
                </c:pt>
                <c:pt idx="2875">
                  <c:v>2035.979</c:v>
                </c:pt>
                <c:pt idx="2876">
                  <c:v>2036.461</c:v>
                </c:pt>
                <c:pt idx="2877">
                  <c:v>2036.943</c:v>
                </c:pt>
                <c:pt idx="2878">
                  <c:v>2037.425</c:v>
                </c:pt>
                <c:pt idx="2879">
                  <c:v>2037.9069999999999</c:v>
                </c:pt>
                <c:pt idx="2880">
                  <c:v>2038.3889999999999</c:v>
                </c:pt>
                <c:pt idx="2881">
                  <c:v>2038.8710000000001</c:v>
                </c:pt>
                <c:pt idx="2882">
                  <c:v>2039.354</c:v>
                </c:pt>
                <c:pt idx="2883">
                  <c:v>2039.836</c:v>
                </c:pt>
                <c:pt idx="2884">
                  <c:v>2040.318</c:v>
                </c:pt>
                <c:pt idx="2885">
                  <c:v>2040.8</c:v>
                </c:pt>
                <c:pt idx="2886">
                  <c:v>2041.2819999999999</c:v>
                </c:pt>
                <c:pt idx="2887">
                  <c:v>2041.7639999999999</c:v>
                </c:pt>
                <c:pt idx="2888">
                  <c:v>2042.2460000000001</c:v>
                </c:pt>
                <c:pt idx="2889">
                  <c:v>2042.7280000000001</c:v>
                </c:pt>
                <c:pt idx="2890">
                  <c:v>2043.21</c:v>
                </c:pt>
                <c:pt idx="2891">
                  <c:v>2043.693</c:v>
                </c:pt>
                <c:pt idx="2892">
                  <c:v>2044.175</c:v>
                </c:pt>
                <c:pt idx="2893">
                  <c:v>2044.6569999999999</c:v>
                </c:pt>
                <c:pt idx="2894">
                  <c:v>2045.1389999999999</c:v>
                </c:pt>
                <c:pt idx="2895">
                  <c:v>2045.6210000000001</c:v>
                </c:pt>
                <c:pt idx="2896">
                  <c:v>2046.1030000000001</c:v>
                </c:pt>
                <c:pt idx="2897">
                  <c:v>2046.585</c:v>
                </c:pt>
                <c:pt idx="2898">
                  <c:v>2047.067</c:v>
                </c:pt>
                <c:pt idx="2899">
                  <c:v>2047.55</c:v>
                </c:pt>
                <c:pt idx="2900">
                  <c:v>2048.0320000000002</c:v>
                </c:pt>
                <c:pt idx="2901">
                  <c:v>2048.5140000000001</c:v>
                </c:pt>
                <c:pt idx="2902">
                  <c:v>2048.9960000000001</c:v>
                </c:pt>
                <c:pt idx="2903">
                  <c:v>2049.4780000000001</c:v>
                </c:pt>
                <c:pt idx="2904">
                  <c:v>2049.96</c:v>
                </c:pt>
                <c:pt idx="2905">
                  <c:v>2050.442</c:v>
                </c:pt>
                <c:pt idx="2906">
                  <c:v>2050.924</c:v>
                </c:pt>
                <c:pt idx="2907">
                  <c:v>2051.4059999999999</c:v>
                </c:pt>
                <c:pt idx="2908">
                  <c:v>2051.8890000000001</c:v>
                </c:pt>
                <c:pt idx="2909">
                  <c:v>2052.3710000000001</c:v>
                </c:pt>
                <c:pt idx="2910">
                  <c:v>2052.8530000000001</c:v>
                </c:pt>
                <c:pt idx="2911">
                  <c:v>2053.335</c:v>
                </c:pt>
                <c:pt idx="2912">
                  <c:v>2053.817</c:v>
                </c:pt>
                <c:pt idx="2913">
                  <c:v>2054.299</c:v>
                </c:pt>
                <c:pt idx="2914">
                  <c:v>2054.7809999999999</c:v>
                </c:pt>
                <c:pt idx="2915">
                  <c:v>2055.2629999999999</c:v>
                </c:pt>
                <c:pt idx="2916">
                  <c:v>2055.7460000000001</c:v>
                </c:pt>
                <c:pt idx="2917">
                  <c:v>2056.2280000000001</c:v>
                </c:pt>
                <c:pt idx="2918">
                  <c:v>2056.71</c:v>
                </c:pt>
                <c:pt idx="2919">
                  <c:v>2057.192</c:v>
                </c:pt>
                <c:pt idx="2920">
                  <c:v>2057.674</c:v>
                </c:pt>
                <c:pt idx="2921">
                  <c:v>2058.1559999999999</c:v>
                </c:pt>
                <c:pt idx="2922">
                  <c:v>2058.6379999999999</c:v>
                </c:pt>
                <c:pt idx="2923">
                  <c:v>2059.12</c:v>
                </c:pt>
                <c:pt idx="2924">
                  <c:v>2059.6030000000001</c:v>
                </c:pt>
                <c:pt idx="2925">
                  <c:v>2060.0839999999998</c:v>
                </c:pt>
                <c:pt idx="2926">
                  <c:v>2060.567</c:v>
                </c:pt>
                <c:pt idx="2927">
                  <c:v>2061.049</c:v>
                </c:pt>
                <c:pt idx="2928">
                  <c:v>2061.5309999999999</c:v>
                </c:pt>
                <c:pt idx="2929">
                  <c:v>2062.0129999999999</c:v>
                </c:pt>
                <c:pt idx="2930">
                  <c:v>2062.4949999999999</c:v>
                </c:pt>
                <c:pt idx="2931">
                  <c:v>2062.9769999999999</c:v>
                </c:pt>
                <c:pt idx="2932">
                  <c:v>2063.4589999999998</c:v>
                </c:pt>
                <c:pt idx="2933">
                  <c:v>2063.9409999999998</c:v>
                </c:pt>
                <c:pt idx="2934">
                  <c:v>2064.424</c:v>
                </c:pt>
                <c:pt idx="2935">
                  <c:v>2064.9059999999999</c:v>
                </c:pt>
                <c:pt idx="2936">
                  <c:v>2065.3879999999999</c:v>
                </c:pt>
                <c:pt idx="2937">
                  <c:v>2065.87</c:v>
                </c:pt>
                <c:pt idx="2938">
                  <c:v>2066.3519999999999</c:v>
                </c:pt>
                <c:pt idx="2939">
                  <c:v>2066.8339999999998</c:v>
                </c:pt>
                <c:pt idx="2940">
                  <c:v>2067.3159999999998</c:v>
                </c:pt>
                <c:pt idx="2941">
                  <c:v>2067.7979999999998</c:v>
                </c:pt>
                <c:pt idx="2942">
                  <c:v>2068.2809999999999</c:v>
                </c:pt>
                <c:pt idx="2943">
                  <c:v>2068.7629999999999</c:v>
                </c:pt>
                <c:pt idx="2944">
                  <c:v>2069.2449999999999</c:v>
                </c:pt>
                <c:pt idx="2945">
                  <c:v>2069.7269999999999</c:v>
                </c:pt>
                <c:pt idx="2946">
                  <c:v>2070.2089999999998</c:v>
                </c:pt>
                <c:pt idx="2947">
                  <c:v>2070.6909999999998</c:v>
                </c:pt>
                <c:pt idx="2948">
                  <c:v>2071.1729999999998</c:v>
                </c:pt>
                <c:pt idx="2949">
                  <c:v>2071.6550000000002</c:v>
                </c:pt>
                <c:pt idx="2950">
                  <c:v>2072.1370000000002</c:v>
                </c:pt>
                <c:pt idx="2951">
                  <c:v>2072.62</c:v>
                </c:pt>
                <c:pt idx="2952">
                  <c:v>2073.1019999999999</c:v>
                </c:pt>
                <c:pt idx="2953">
                  <c:v>2073.5839999999998</c:v>
                </c:pt>
                <c:pt idx="2954">
                  <c:v>2074.0659999999998</c:v>
                </c:pt>
                <c:pt idx="2955">
                  <c:v>2074.5479999999998</c:v>
                </c:pt>
                <c:pt idx="2956">
                  <c:v>2075.0300000000002</c:v>
                </c:pt>
                <c:pt idx="2957">
                  <c:v>2075.5120000000002</c:v>
                </c:pt>
                <c:pt idx="2958">
                  <c:v>2075.9940000000001</c:v>
                </c:pt>
                <c:pt idx="2959">
                  <c:v>2076.4769999999999</c:v>
                </c:pt>
                <c:pt idx="2960">
                  <c:v>2076.9589999999998</c:v>
                </c:pt>
                <c:pt idx="2961">
                  <c:v>2077.4409999999998</c:v>
                </c:pt>
                <c:pt idx="2962">
                  <c:v>2077.9229999999998</c:v>
                </c:pt>
                <c:pt idx="2963">
                  <c:v>2078.4050000000002</c:v>
                </c:pt>
                <c:pt idx="2964">
                  <c:v>2078.8870000000002</c:v>
                </c:pt>
                <c:pt idx="2965">
                  <c:v>2079.3690000000001</c:v>
                </c:pt>
                <c:pt idx="2966">
                  <c:v>2079.8510000000001</c:v>
                </c:pt>
                <c:pt idx="2967">
                  <c:v>2080.3330000000001</c:v>
                </c:pt>
                <c:pt idx="2968">
                  <c:v>2080.8159999999998</c:v>
                </c:pt>
                <c:pt idx="2969">
                  <c:v>2081.2979999999998</c:v>
                </c:pt>
                <c:pt idx="2970">
                  <c:v>2081.7800000000002</c:v>
                </c:pt>
                <c:pt idx="2971">
                  <c:v>2082.2620000000002</c:v>
                </c:pt>
                <c:pt idx="2972">
                  <c:v>2082.7440000000001</c:v>
                </c:pt>
                <c:pt idx="2973">
                  <c:v>2083.2260000000001</c:v>
                </c:pt>
                <c:pt idx="2974">
                  <c:v>2083.7080000000001</c:v>
                </c:pt>
                <c:pt idx="2975">
                  <c:v>2084.19</c:v>
                </c:pt>
                <c:pt idx="2976">
                  <c:v>2084.6729999999998</c:v>
                </c:pt>
                <c:pt idx="2977">
                  <c:v>2085.1550000000002</c:v>
                </c:pt>
                <c:pt idx="2978">
                  <c:v>2085.6370000000002</c:v>
                </c:pt>
                <c:pt idx="2979">
                  <c:v>2086.1190000000001</c:v>
                </c:pt>
                <c:pt idx="2980">
                  <c:v>2086.6010000000001</c:v>
                </c:pt>
                <c:pt idx="2981">
                  <c:v>2087.0830000000001</c:v>
                </c:pt>
                <c:pt idx="2982">
                  <c:v>2087.5650000000001</c:v>
                </c:pt>
                <c:pt idx="2983">
                  <c:v>2088.047</c:v>
                </c:pt>
                <c:pt idx="2984">
                  <c:v>2088.5300000000002</c:v>
                </c:pt>
                <c:pt idx="2985">
                  <c:v>2089.011</c:v>
                </c:pt>
                <c:pt idx="2986">
                  <c:v>2089.4940000000001</c:v>
                </c:pt>
                <c:pt idx="2987">
                  <c:v>2089.9760000000001</c:v>
                </c:pt>
                <c:pt idx="2988">
                  <c:v>2090.4580000000001</c:v>
                </c:pt>
                <c:pt idx="2989">
                  <c:v>2090.94</c:v>
                </c:pt>
                <c:pt idx="2990">
                  <c:v>2091.422</c:v>
                </c:pt>
                <c:pt idx="2991">
                  <c:v>2091.904</c:v>
                </c:pt>
                <c:pt idx="2992">
                  <c:v>2092.386</c:v>
                </c:pt>
                <c:pt idx="2993">
                  <c:v>2092.8679999999999</c:v>
                </c:pt>
                <c:pt idx="2994">
                  <c:v>2093.3510000000001</c:v>
                </c:pt>
                <c:pt idx="2995">
                  <c:v>2093.8330000000001</c:v>
                </c:pt>
                <c:pt idx="2996">
                  <c:v>2094.3150000000001</c:v>
                </c:pt>
                <c:pt idx="2997">
                  <c:v>2094.797</c:v>
                </c:pt>
                <c:pt idx="2998">
                  <c:v>2095.279</c:v>
                </c:pt>
                <c:pt idx="2999">
                  <c:v>2095.761</c:v>
                </c:pt>
                <c:pt idx="3000">
                  <c:v>2096.2429999999999</c:v>
                </c:pt>
                <c:pt idx="3001">
                  <c:v>2096.7249999999999</c:v>
                </c:pt>
                <c:pt idx="3002">
                  <c:v>2097.2080000000001</c:v>
                </c:pt>
                <c:pt idx="3003">
                  <c:v>2097.69</c:v>
                </c:pt>
                <c:pt idx="3004">
                  <c:v>2098.172</c:v>
                </c:pt>
                <c:pt idx="3005">
                  <c:v>2098.654</c:v>
                </c:pt>
                <c:pt idx="3006">
                  <c:v>2099.136</c:v>
                </c:pt>
                <c:pt idx="3007">
                  <c:v>2099.6179999999999</c:v>
                </c:pt>
                <c:pt idx="3008">
                  <c:v>2100.1</c:v>
                </c:pt>
                <c:pt idx="3009">
                  <c:v>2100.5819999999999</c:v>
                </c:pt>
                <c:pt idx="3010">
                  <c:v>2101.0639999999999</c:v>
                </c:pt>
                <c:pt idx="3011">
                  <c:v>2101.547</c:v>
                </c:pt>
                <c:pt idx="3012">
                  <c:v>2102.029</c:v>
                </c:pt>
                <c:pt idx="3013">
                  <c:v>2102.511</c:v>
                </c:pt>
                <c:pt idx="3014">
                  <c:v>2102.9929999999999</c:v>
                </c:pt>
                <c:pt idx="3015">
                  <c:v>2103.4749999999999</c:v>
                </c:pt>
                <c:pt idx="3016">
                  <c:v>2103.9569999999999</c:v>
                </c:pt>
                <c:pt idx="3017">
                  <c:v>2104.4389999999999</c:v>
                </c:pt>
                <c:pt idx="3018">
                  <c:v>2104.9209999999998</c:v>
                </c:pt>
                <c:pt idx="3019">
                  <c:v>2105.404</c:v>
                </c:pt>
                <c:pt idx="3020">
                  <c:v>2105.886</c:v>
                </c:pt>
                <c:pt idx="3021">
                  <c:v>2106.3679999999999</c:v>
                </c:pt>
                <c:pt idx="3022">
                  <c:v>2106.85</c:v>
                </c:pt>
                <c:pt idx="3023">
                  <c:v>2107.3319999999999</c:v>
                </c:pt>
                <c:pt idx="3024">
                  <c:v>2107.8139999999999</c:v>
                </c:pt>
                <c:pt idx="3025">
                  <c:v>2108.2959999999998</c:v>
                </c:pt>
                <c:pt idx="3026">
                  <c:v>2108.7779999999998</c:v>
                </c:pt>
                <c:pt idx="3027">
                  <c:v>2109.2600000000002</c:v>
                </c:pt>
                <c:pt idx="3028">
                  <c:v>2109.7429999999999</c:v>
                </c:pt>
                <c:pt idx="3029">
                  <c:v>2110.2249999999999</c:v>
                </c:pt>
                <c:pt idx="3030">
                  <c:v>2110.7069999999999</c:v>
                </c:pt>
                <c:pt idx="3031">
                  <c:v>2111.1889999999999</c:v>
                </c:pt>
                <c:pt idx="3032">
                  <c:v>2111.6709999999998</c:v>
                </c:pt>
                <c:pt idx="3033">
                  <c:v>2112.1529999999998</c:v>
                </c:pt>
                <c:pt idx="3034">
                  <c:v>2112.6350000000002</c:v>
                </c:pt>
                <c:pt idx="3035">
                  <c:v>2113.1170000000002</c:v>
                </c:pt>
                <c:pt idx="3036">
                  <c:v>2113.6</c:v>
                </c:pt>
                <c:pt idx="3037">
                  <c:v>2114.0819999999999</c:v>
                </c:pt>
                <c:pt idx="3038">
                  <c:v>2114.5639999999999</c:v>
                </c:pt>
                <c:pt idx="3039">
                  <c:v>2115.0459999999998</c:v>
                </c:pt>
                <c:pt idx="3040">
                  <c:v>2115.5279999999998</c:v>
                </c:pt>
                <c:pt idx="3041">
                  <c:v>2116.0100000000002</c:v>
                </c:pt>
                <c:pt idx="3042">
                  <c:v>2116.4920000000002</c:v>
                </c:pt>
                <c:pt idx="3043">
                  <c:v>2116.9740000000002</c:v>
                </c:pt>
                <c:pt idx="3044">
                  <c:v>2117.4569999999999</c:v>
                </c:pt>
                <c:pt idx="3045">
                  <c:v>2117.9380000000001</c:v>
                </c:pt>
                <c:pt idx="3046">
                  <c:v>2118.4209999999998</c:v>
                </c:pt>
                <c:pt idx="3047">
                  <c:v>2118.9029999999998</c:v>
                </c:pt>
                <c:pt idx="3048">
                  <c:v>2119.3850000000002</c:v>
                </c:pt>
                <c:pt idx="3049">
                  <c:v>2119.8670000000002</c:v>
                </c:pt>
                <c:pt idx="3050">
                  <c:v>2120.3490000000002</c:v>
                </c:pt>
                <c:pt idx="3051">
                  <c:v>2120.8310000000001</c:v>
                </c:pt>
                <c:pt idx="3052">
                  <c:v>2121.3130000000001</c:v>
                </c:pt>
                <c:pt idx="3053">
                  <c:v>2121.7950000000001</c:v>
                </c:pt>
                <c:pt idx="3054">
                  <c:v>2122.2779999999998</c:v>
                </c:pt>
                <c:pt idx="3055">
                  <c:v>2122.7600000000002</c:v>
                </c:pt>
                <c:pt idx="3056">
                  <c:v>2123.2420000000002</c:v>
                </c:pt>
                <c:pt idx="3057">
                  <c:v>2123.7240000000002</c:v>
                </c:pt>
                <c:pt idx="3058">
                  <c:v>2124.2060000000001</c:v>
                </c:pt>
                <c:pt idx="3059">
                  <c:v>2124.6880000000001</c:v>
                </c:pt>
                <c:pt idx="3060">
                  <c:v>2125.17</c:v>
                </c:pt>
                <c:pt idx="3061">
                  <c:v>2125.652</c:v>
                </c:pt>
                <c:pt idx="3062">
                  <c:v>2126.1350000000002</c:v>
                </c:pt>
                <c:pt idx="3063">
                  <c:v>2126.6170000000002</c:v>
                </c:pt>
                <c:pt idx="3064">
                  <c:v>2127.0990000000002</c:v>
                </c:pt>
                <c:pt idx="3065">
                  <c:v>2127.5810000000001</c:v>
                </c:pt>
                <c:pt idx="3066">
                  <c:v>2128.0630000000001</c:v>
                </c:pt>
                <c:pt idx="3067">
                  <c:v>2128.5450000000001</c:v>
                </c:pt>
                <c:pt idx="3068">
                  <c:v>2129.027</c:v>
                </c:pt>
                <c:pt idx="3069">
                  <c:v>2129.509</c:v>
                </c:pt>
                <c:pt idx="3070">
                  <c:v>2129.991</c:v>
                </c:pt>
                <c:pt idx="3071">
                  <c:v>2130.4740000000002</c:v>
                </c:pt>
                <c:pt idx="3072">
                  <c:v>2130.9560000000001</c:v>
                </c:pt>
                <c:pt idx="3073">
                  <c:v>2131.4380000000001</c:v>
                </c:pt>
                <c:pt idx="3074">
                  <c:v>2131.92</c:v>
                </c:pt>
                <c:pt idx="3075">
                  <c:v>2132.402</c:v>
                </c:pt>
                <c:pt idx="3076">
                  <c:v>2132.884</c:v>
                </c:pt>
                <c:pt idx="3077">
                  <c:v>2133.366</c:v>
                </c:pt>
                <c:pt idx="3078">
                  <c:v>2133.848</c:v>
                </c:pt>
                <c:pt idx="3079">
                  <c:v>2134.3310000000001</c:v>
                </c:pt>
                <c:pt idx="3080">
                  <c:v>2134.8130000000001</c:v>
                </c:pt>
                <c:pt idx="3081">
                  <c:v>2135.2950000000001</c:v>
                </c:pt>
                <c:pt idx="3082">
                  <c:v>2135.777</c:v>
                </c:pt>
                <c:pt idx="3083">
                  <c:v>2136.259</c:v>
                </c:pt>
                <c:pt idx="3084">
                  <c:v>2136.741</c:v>
                </c:pt>
                <c:pt idx="3085">
                  <c:v>2137.223</c:v>
                </c:pt>
                <c:pt idx="3086">
                  <c:v>2137.7049999999999</c:v>
                </c:pt>
                <c:pt idx="3087">
                  <c:v>2138.1880000000001</c:v>
                </c:pt>
                <c:pt idx="3088">
                  <c:v>2138.67</c:v>
                </c:pt>
                <c:pt idx="3089">
                  <c:v>2139.152</c:v>
                </c:pt>
                <c:pt idx="3090">
                  <c:v>2139.634</c:v>
                </c:pt>
                <c:pt idx="3091">
                  <c:v>2140.116</c:v>
                </c:pt>
                <c:pt idx="3092">
                  <c:v>2140.598</c:v>
                </c:pt>
                <c:pt idx="3093">
                  <c:v>2141.08</c:v>
                </c:pt>
                <c:pt idx="3094">
                  <c:v>2141.5619999999999</c:v>
                </c:pt>
                <c:pt idx="3095">
                  <c:v>2142.0439999999999</c:v>
                </c:pt>
                <c:pt idx="3096">
                  <c:v>2142.527</c:v>
                </c:pt>
                <c:pt idx="3097">
                  <c:v>2143.009</c:v>
                </c:pt>
                <c:pt idx="3098">
                  <c:v>2143.491</c:v>
                </c:pt>
                <c:pt idx="3099">
                  <c:v>2143.973</c:v>
                </c:pt>
                <c:pt idx="3100">
                  <c:v>2144.4549999999999</c:v>
                </c:pt>
                <c:pt idx="3101">
                  <c:v>2144.9369999999999</c:v>
                </c:pt>
                <c:pt idx="3102">
                  <c:v>2145.4189999999999</c:v>
                </c:pt>
                <c:pt idx="3103">
                  <c:v>2145.9009999999998</c:v>
                </c:pt>
                <c:pt idx="3104">
                  <c:v>2146.384</c:v>
                </c:pt>
                <c:pt idx="3105">
                  <c:v>2146.8649999999998</c:v>
                </c:pt>
                <c:pt idx="3106">
                  <c:v>2147.348</c:v>
                </c:pt>
                <c:pt idx="3107">
                  <c:v>2147.83</c:v>
                </c:pt>
                <c:pt idx="3108">
                  <c:v>2148.3119999999999</c:v>
                </c:pt>
                <c:pt idx="3109">
                  <c:v>2148.7939999999999</c:v>
                </c:pt>
                <c:pt idx="3110">
                  <c:v>2149.2759999999998</c:v>
                </c:pt>
                <c:pt idx="3111">
                  <c:v>2149.7579999999998</c:v>
                </c:pt>
                <c:pt idx="3112">
                  <c:v>2150.2399999999998</c:v>
                </c:pt>
                <c:pt idx="3113">
                  <c:v>2150.7220000000002</c:v>
                </c:pt>
                <c:pt idx="3114">
                  <c:v>2151.2049999999999</c:v>
                </c:pt>
                <c:pt idx="3115">
                  <c:v>2151.6869999999999</c:v>
                </c:pt>
                <c:pt idx="3116">
                  <c:v>2152.1689999999999</c:v>
                </c:pt>
                <c:pt idx="3117">
                  <c:v>2152.6509999999998</c:v>
                </c:pt>
                <c:pt idx="3118">
                  <c:v>2153.1329999999998</c:v>
                </c:pt>
                <c:pt idx="3119">
                  <c:v>2153.6149999999998</c:v>
                </c:pt>
                <c:pt idx="3120">
                  <c:v>2154.0970000000002</c:v>
                </c:pt>
                <c:pt idx="3121">
                  <c:v>2154.5790000000002</c:v>
                </c:pt>
                <c:pt idx="3122">
                  <c:v>2155.0619999999999</c:v>
                </c:pt>
                <c:pt idx="3123">
                  <c:v>2155.5439999999999</c:v>
                </c:pt>
                <c:pt idx="3124">
                  <c:v>2156.0259999999998</c:v>
                </c:pt>
                <c:pt idx="3125">
                  <c:v>2156.5079999999998</c:v>
                </c:pt>
                <c:pt idx="3126">
                  <c:v>2156.9899999999998</c:v>
                </c:pt>
                <c:pt idx="3127">
                  <c:v>2157.4720000000002</c:v>
                </c:pt>
                <c:pt idx="3128">
                  <c:v>2157.9540000000002</c:v>
                </c:pt>
                <c:pt idx="3129">
                  <c:v>2158.4360000000001</c:v>
                </c:pt>
                <c:pt idx="3130">
                  <c:v>2158.9180000000001</c:v>
                </c:pt>
                <c:pt idx="3131">
                  <c:v>2159.4009999999998</c:v>
                </c:pt>
                <c:pt idx="3132">
                  <c:v>2159.8829999999998</c:v>
                </c:pt>
                <c:pt idx="3133">
                  <c:v>2160.3649999999998</c:v>
                </c:pt>
                <c:pt idx="3134">
                  <c:v>2160.8470000000002</c:v>
                </c:pt>
                <c:pt idx="3135">
                  <c:v>2161.3290000000002</c:v>
                </c:pt>
                <c:pt idx="3136">
                  <c:v>2161.8110000000001</c:v>
                </c:pt>
                <c:pt idx="3137">
                  <c:v>2162.2930000000001</c:v>
                </c:pt>
                <c:pt idx="3138">
                  <c:v>2162.7750000000001</c:v>
                </c:pt>
                <c:pt idx="3139">
                  <c:v>2163.2579999999998</c:v>
                </c:pt>
                <c:pt idx="3140">
                  <c:v>2163.7399999999998</c:v>
                </c:pt>
                <c:pt idx="3141">
                  <c:v>2164.2220000000002</c:v>
                </c:pt>
                <c:pt idx="3142">
                  <c:v>2164.7040000000002</c:v>
                </c:pt>
                <c:pt idx="3143">
                  <c:v>2165.1860000000001</c:v>
                </c:pt>
                <c:pt idx="3144">
                  <c:v>2165.6680000000001</c:v>
                </c:pt>
                <c:pt idx="3145">
                  <c:v>2166.15</c:v>
                </c:pt>
                <c:pt idx="3146">
                  <c:v>2166.6320000000001</c:v>
                </c:pt>
                <c:pt idx="3147">
                  <c:v>2167.1149999999998</c:v>
                </c:pt>
                <c:pt idx="3148">
                  <c:v>2167.5970000000002</c:v>
                </c:pt>
                <c:pt idx="3149">
                  <c:v>2168.0790000000002</c:v>
                </c:pt>
                <c:pt idx="3150">
                  <c:v>2168.5610000000001</c:v>
                </c:pt>
                <c:pt idx="3151">
                  <c:v>2169.0430000000001</c:v>
                </c:pt>
                <c:pt idx="3152">
                  <c:v>2169.5250000000001</c:v>
                </c:pt>
                <c:pt idx="3153">
                  <c:v>2170.0070000000001</c:v>
                </c:pt>
                <c:pt idx="3154">
                  <c:v>2170.489</c:v>
                </c:pt>
                <c:pt idx="3155">
                  <c:v>2170.971</c:v>
                </c:pt>
                <c:pt idx="3156">
                  <c:v>2171.4540000000002</c:v>
                </c:pt>
                <c:pt idx="3157">
                  <c:v>2171.9360000000001</c:v>
                </c:pt>
                <c:pt idx="3158">
                  <c:v>2172.4180000000001</c:v>
                </c:pt>
                <c:pt idx="3159">
                  <c:v>2172.9</c:v>
                </c:pt>
                <c:pt idx="3160">
                  <c:v>2173.3820000000001</c:v>
                </c:pt>
                <c:pt idx="3161">
                  <c:v>2173.864</c:v>
                </c:pt>
                <c:pt idx="3162">
                  <c:v>2174.346</c:v>
                </c:pt>
                <c:pt idx="3163">
                  <c:v>2174.828</c:v>
                </c:pt>
                <c:pt idx="3164">
                  <c:v>2175.3110000000001</c:v>
                </c:pt>
                <c:pt idx="3165">
                  <c:v>2175.7919999999999</c:v>
                </c:pt>
                <c:pt idx="3166">
                  <c:v>2176.2750000000001</c:v>
                </c:pt>
                <c:pt idx="3167">
                  <c:v>2176.7570000000001</c:v>
                </c:pt>
                <c:pt idx="3168">
                  <c:v>2177.239</c:v>
                </c:pt>
                <c:pt idx="3169">
                  <c:v>2177.721</c:v>
                </c:pt>
                <c:pt idx="3170">
                  <c:v>2178.203</c:v>
                </c:pt>
                <c:pt idx="3171">
                  <c:v>2178.6849999999999</c:v>
                </c:pt>
                <c:pt idx="3172">
                  <c:v>2179.1669999999999</c:v>
                </c:pt>
                <c:pt idx="3173">
                  <c:v>2179.6489999999999</c:v>
                </c:pt>
                <c:pt idx="3174">
                  <c:v>2180.1320000000001</c:v>
                </c:pt>
                <c:pt idx="3175">
                  <c:v>2180.614</c:v>
                </c:pt>
                <c:pt idx="3176">
                  <c:v>2181.096</c:v>
                </c:pt>
                <c:pt idx="3177">
                  <c:v>2181.578</c:v>
                </c:pt>
                <c:pt idx="3178">
                  <c:v>2182.06</c:v>
                </c:pt>
                <c:pt idx="3179">
                  <c:v>2182.5419999999999</c:v>
                </c:pt>
                <c:pt idx="3180">
                  <c:v>2183.0239999999999</c:v>
                </c:pt>
                <c:pt idx="3181">
                  <c:v>2183.5059999999999</c:v>
                </c:pt>
                <c:pt idx="3182">
                  <c:v>2183.989</c:v>
                </c:pt>
                <c:pt idx="3183">
                  <c:v>2184.471</c:v>
                </c:pt>
                <c:pt idx="3184">
                  <c:v>2184.953</c:v>
                </c:pt>
                <c:pt idx="3185">
                  <c:v>2185.4349999999999</c:v>
                </c:pt>
                <c:pt idx="3186">
                  <c:v>2185.9169999999999</c:v>
                </c:pt>
                <c:pt idx="3187">
                  <c:v>2186.3989999999999</c:v>
                </c:pt>
                <c:pt idx="3188">
                  <c:v>2186.8809999999999</c:v>
                </c:pt>
                <c:pt idx="3189">
                  <c:v>2187.3629999999998</c:v>
                </c:pt>
                <c:pt idx="3190">
                  <c:v>2187.8449999999998</c:v>
                </c:pt>
                <c:pt idx="3191">
                  <c:v>2188.328</c:v>
                </c:pt>
                <c:pt idx="3192">
                  <c:v>2188.81</c:v>
                </c:pt>
                <c:pt idx="3193">
                  <c:v>2189.2919999999999</c:v>
                </c:pt>
                <c:pt idx="3194">
                  <c:v>2189.7739999999999</c:v>
                </c:pt>
                <c:pt idx="3195">
                  <c:v>2190.2559999999999</c:v>
                </c:pt>
                <c:pt idx="3196">
                  <c:v>2190.7379999999998</c:v>
                </c:pt>
                <c:pt idx="3197">
                  <c:v>2191.2199999999998</c:v>
                </c:pt>
                <c:pt idx="3198">
                  <c:v>2191.7020000000002</c:v>
                </c:pt>
                <c:pt idx="3199">
                  <c:v>2192.1849999999999</c:v>
                </c:pt>
                <c:pt idx="3200">
                  <c:v>2192.6669999999999</c:v>
                </c:pt>
                <c:pt idx="3201">
                  <c:v>2193.1489999999999</c:v>
                </c:pt>
                <c:pt idx="3202">
                  <c:v>2193.6309999999999</c:v>
                </c:pt>
                <c:pt idx="3203">
                  <c:v>2194.1129999999998</c:v>
                </c:pt>
                <c:pt idx="3204">
                  <c:v>2194.5949999999998</c:v>
                </c:pt>
                <c:pt idx="3205">
                  <c:v>2195.0770000000002</c:v>
                </c:pt>
                <c:pt idx="3206">
                  <c:v>2195.5590000000002</c:v>
                </c:pt>
                <c:pt idx="3207">
                  <c:v>2196.0419999999999</c:v>
                </c:pt>
                <c:pt idx="3208">
                  <c:v>2196.5239999999999</c:v>
                </c:pt>
                <c:pt idx="3209">
                  <c:v>2197.0059999999999</c:v>
                </c:pt>
                <c:pt idx="3210">
                  <c:v>2197.4879999999998</c:v>
                </c:pt>
                <c:pt idx="3211">
                  <c:v>2197.9699999999998</c:v>
                </c:pt>
                <c:pt idx="3212">
                  <c:v>2198.4520000000002</c:v>
                </c:pt>
                <c:pt idx="3213">
                  <c:v>2198.9340000000002</c:v>
                </c:pt>
                <c:pt idx="3214">
                  <c:v>2199.4160000000002</c:v>
                </c:pt>
                <c:pt idx="3215">
                  <c:v>2199.8980000000001</c:v>
                </c:pt>
                <c:pt idx="3216">
                  <c:v>2200.3809999999999</c:v>
                </c:pt>
                <c:pt idx="3217">
                  <c:v>2200.8629999999998</c:v>
                </c:pt>
                <c:pt idx="3218">
                  <c:v>2201.3449999999998</c:v>
                </c:pt>
                <c:pt idx="3219">
                  <c:v>2201.8270000000002</c:v>
                </c:pt>
                <c:pt idx="3220">
                  <c:v>2202.3090000000002</c:v>
                </c:pt>
                <c:pt idx="3221">
                  <c:v>2202.7910000000002</c:v>
                </c:pt>
                <c:pt idx="3222">
                  <c:v>2203.2730000000001</c:v>
                </c:pt>
                <c:pt idx="3223">
                  <c:v>2203.7550000000001</c:v>
                </c:pt>
                <c:pt idx="3224">
                  <c:v>2204.2379999999998</c:v>
                </c:pt>
                <c:pt idx="3225">
                  <c:v>2204.7190000000001</c:v>
                </c:pt>
                <c:pt idx="3226">
                  <c:v>2205.2020000000002</c:v>
                </c:pt>
                <c:pt idx="3227">
                  <c:v>2205.6840000000002</c:v>
                </c:pt>
                <c:pt idx="3228">
                  <c:v>2206.1660000000002</c:v>
                </c:pt>
                <c:pt idx="3229">
                  <c:v>2206.6480000000001</c:v>
                </c:pt>
                <c:pt idx="3230">
                  <c:v>2207.13</c:v>
                </c:pt>
                <c:pt idx="3231">
                  <c:v>2207.6120000000001</c:v>
                </c:pt>
                <c:pt idx="3232">
                  <c:v>2208.0940000000001</c:v>
                </c:pt>
                <c:pt idx="3233">
                  <c:v>2208.576</c:v>
                </c:pt>
                <c:pt idx="3234">
                  <c:v>2209.0590000000002</c:v>
                </c:pt>
                <c:pt idx="3235">
                  <c:v>2209.5410000000002</c:v>
                </c:pt>
                <c:pt idx="3236">
                  <c:v>2210.0230000000001</c:v>
                </c:pt>
                <c:pt idx="3237">
                  <c:v>2210.5050000000001</c:v>
                </c:pt>
                <c:pt idx="3238">
                  <c:v>2210.9870000000001</c:v>
                </c:pt>
                <c:pt idx="3239">
                  <c:v>2211.4690000000001</c:v>
                </c:pt>
                <c:pt idx="3240">
                  <c:v>2211.951</c:v>
                </c:pt>
                <c:pt idx="3241">
                  <c:v>2212.433</c:v>
                </c:pt>
                <c:pt idx="3242">
                  <c:v>2212.9160000000002</c:v>
                </c:pt>
                <c:pt idx="3243">
                  <c:v>2213.3980000000001</c:v>
                </c:pt>
                <c:pt idx="3244">
                  <c:v>2213.88</c:v>
                </c:pt>
                <c:pt idx="3245">
                  <c:v>2214.3620000000001</c:v>
                </c:pt>
                <c:pt idx="3246">
                  <c:v>2214.8440000000001</c:v>
                </c:pt>
                <c:pt idx="3247">
                  <c:v>2215.326</c:v>
                </c:pt>
                <c:pt idx="3248">
                  <c:v>2215.808</c:v>
                </c:pt>
                <c:pt idx="3249">
                  <c:v>2216.29</c:v>
                </c:pt>
                <c:pt idx="3250">
                  <c:v>2216.7719999999999</c:v>
                </c:pt>
                <c:pt idx="3251">
                  <c:v>2217.2550000000001</c:v>
                </c:pt>
                <c:pt idx="3252">
                  <c:v>2217.7370000000001</c:v>
                </c:pt>
                <c:pt idx="3253">
                  <c:v>2218.2190000000001</c:v>
                </c:pt>
                <c:pt idx="3254">
                  <c:v>2218.701</c:v>
                </c:pt>
                <c:pt idx="3255">
                  <c:v>2219.183</c:v>
                </c:pt>
                <c:pt idx="3256">
                  <c:v>2219.665</c:v>
                </c:pt>
                <c:pt idx="3257">
                  <c:v>2220.1469999999999</c:v>
                </c:pt>
                <c:pt idx="3258">
                  <c:v>2220.6289999999999</c:v>
                </c:pt>
                <c:pt idx="3259">
                  <c:v>2221.1120000000001</c:v>
                </c:pt>
                <c:pt idx="3260">
                  <c:v>2221.5940000000001</c:v>
                </c:pt>
                <c:pt idx="3261">
                  <c:v>2222.076</c:v>
                </c:pt>
                <c:pt idx="3262">
                  <c:v>2222.558</c:v>
                </c:pt>
                <c:pt idx="3263">
                  <c:v>2223.04</c:v>
                </c:pt>
                <c:pt idx="3264">
                  <c:v>2223.5219999999999</c:v>
                </c:pt>
                <c:pt idx="3265">
                  <c:v>2224.0039999999999</c:v>
                </c:pt>
                <c:pt idx="3266">
                  <c:v>2224.4859999999999</c:v>
                </c:pt>
                <c:pt idx="3267">
                  <c:v>2224.9690000000001</c:v>
                </c:pt>
                <c:pt idx="3268">
                  <c:v>2225.451</c:v>
                </c:pt>
                <c:pt idx="3269">
                  <c:v>2225.933</c:v>
                </c:pt>
                <c:pt idx="3270">
                  <c:v>2226.415</c:v>
                </c:pt>
                <c:pt idx="3271">
                  <c:v>2226.8969999999999</c:v>
                </c:pt>
                <c:pt idx="3272">
                  <c:v>2227.3789999999999</c:v>
                </c:pt>
                <c:pt idx="3273">
                  <c:v>2227.8609999999999</c:v>
                </c:pt>
                <c:pt idx="3274">
                  <c:v>2228.3429999999998</c:v>
                </c:pt>
                <c:pt idx="3275">
                  <c:v>2228.8249999999998</c:v>
                </c:pt>
                <c:pt idx="3276">
                  <c:v>2229.308</c:v>
                </c:pt>
                <c:pt idx="3277">
                  <c:v>2229.79</c:v>
                </c:pt>
                <c:pt idx="3278">
                  <c:v>2230.2719999999999</c:v>
                </c:pt>
                <c:pt idx="3279">
                  <c:v>2230.7539999999999</c:v>
                </c:pt>
                <c:pt idx="3280">
                  <c:v>2231.2359999999999</c:v>
                </c:pt>
                <c:pt idx="3281">
                  <c:v>2231.7179999999998</c:v>
                </c:pt>
                <c:pt idx="3282">
                  <c:v>2232.1999999999998</c:v>
                </c:pt>
                <c:pt idx="3283">
                  <c:v>2232.6819999999998</c:v>
                </c:pt>
                <c:pt idx="3284">
                  <c:v>2233.165</c:v>
                </c:pt>
                <c:pt idx="3285">
                  <c:v>2233.6460000000002</c:v>
                </c:pt>
                <c:pt idx="3286">
                  <c:v>2234.1289999999999</c:v>
                </c:pt>
                <c:pt idx="3287">
                  <c:v>2234.6109999999999</c:v>
                </c:pt>
                <c:pt idx="3288">
                  <c:v>2235.0929999999998</c:v>
                </c:pt>
                <c:pt idx="3289">
                  <c:v>2235.5749999999998</c:v>
                </c:pt>
                <c:pt idx="3290">
                  <c:v>2236.0569999999998</c:v>
                </c:pt>
                <c:pt idx="3291">
                  <c:v>2236.5390000000002</c:v>
                </c:pt>
                <c:pt idx="3292">
                  <c:v>2237.0210000000002</c:v>
                </c:pt>
                <c:pt idx="3293">
                  <c:v>2237.5030000000002</c:v>
                </c:pt>
                <c:pt idx="3294">
                  <c:v>2237.9859999999999</c:v>
                </c:pt>
                <c:pt idx="3295">
                  <c:v>2238.4679999999998</c:v>
                </c:pt>
                <c:pt idx="3296">
                  <c:v>2238.9499999999998</c:v>
                </c:pt>
                <c:pt idx="3297">
                  <c:v>2239.4319999999998</c:v>
                </c:pt>
                <c:pt idx="3298">
                  <c:v>2239.9140000000002</c:v>
                </c:pt>
                <c:pt idx="3299">
                  <c:v>2240.3960000000002</c:v>
                </c:pt>
                <c:pt idx="3300">
                  <c:v>2240.8780000000002</c:v>
                </c:pt>
                <c:pt idx="3301">
                  <c:v>2241.36</c:v>
                </c:pt>
                <c:pt idx="3302">
                  <c:v>2241.8429999999998</c:v>
                </c:pt>
                <c:pt idx="3303">
                  <c:v>2242.3249999999998</c:v>
                </c:pt>
                <c:pt idx="3304">
                  <c:v>2242.8069999999998</c:v>
                </c:pt>
                <c:pt idx="3305">
                  <c:v>2243.2890000000002</c:v>
                </c:pt>
                <c:pt idx="3306">
                  <c:v>2243.7710000000002</c:v>
                </c:pt>
                <c:pt idx="3307">
                  <c:v>2244.2530000000002</c:v>
                </c:pt>
                <c:pt idx="3308">
                  <c:v>2244.7350000000001</c:v>
                </c:pt>
                <c:pt idx="3309">
                  <c:v>2245.2170000000001</c:v>
                </c:pt>
                <c:pt idx="3310">
                  <c:v>2245.6990000000001</c:v>
                </c:pt>
                <c:pt idx="3311">
                  <c:v>2246.1819999999998</c:v>
                </c:pt>
                <c:pt idx="3312">
                  <c:v>2246.6640000000002</c:v>
                </c:pt>
                <c:pt idx="3313">
                  <c:v>2247.1460000000002</c:v>
                </c:pt>
                <c:pt idx="3314">
                  <c:v>2247.6280000000002</c:v>
                </c:pt>
                <c:pt idx="3315">
                  <c:v>2248.11</c:v>
                </c:pt>
                <c:pt idx="3316">
                  <c:v>2248.5920000000001</c:v>
                </c:pt>
                <c:pt idx="3317">
                  <c:v>2249.0740000000001</c:v>
                </c:pt>
                <c:pt idx="3318">
                  <c:v>2249.556</c:v>
                </c:pt>
                <c:pt idx="3319">
                  <c:v>2250.0390000000002</c:v>
                </c:pt>
                <c:pt idx="3320">
                  <c:v>2250.5210000000002</c:v>
                </c:pt>
                <c:pt idx="3321">
                  <c:v>2251.0030000000002</c:v>
                </c:pt>
                <c:pt idx="3322">
                  <c:v>2251.4850000000001</c:v>
                </c:pt>
                <c:pt idx="3323">
                  <c:v>2251.9670000000001</c:v>
                </c:pt>
                <c:pt idx="3324">
                  <c:v>2252.4490000000001</c:v>
                </c:pt>
                <c:pt idx="3325">
                  <c:v>2252.931</c:v>
                </c:pt>
                <c:pt idx="3326">
                  <c:v>2253.413</c:v>
                </c:pt>
                <c:pt idx="3327">
                  <c:v>2253.8960000000002</c:v>
                </c:pt>
                <c:pt idx="3328">
                  <c:v>2254.3780000000002</c:v>
                </c:pt>
                <c:pt idx="3329">
                  <c:v>2254.86</c:v>
                </c:pt>
                <c:pt idx="3330">
                  <c:v>2255.3420000000001</c:v>
                </c:pt>
                <c:pt idx="3331">
                  <c:v>2255.8240000000001</c:v>
                </c:pt>
                <c:pt idx="3332">
                  <c:v>2256.306</c:v>
                </c:pt>
                <c:pt idx="3333">
                  <c:v>2256.788</c:v>
                </c:pt>
                <c:pt idx="3334">
                  <c:v>2257.27</c:v>
                </c:pt>
                <c:pt idx="3335">
                  <c:v>2257.752</c:v>
                </c:pt>
                <c:pt idx="3336">
                  <c:v>2258.2350000000001</c:v>
                </c:pt>
                <c:pt idx="3337">
                  <c:v>2258.7170000000001</c:v>
                </c:pt>
                <c:pt idx="3338">
                  <c:v>2259.1990000000001</c:v>
                </c:pt>
                <c:pt idx="3339">
                  <c:v>2259.681</c:v>
                </c:pt>
                <c:pt idx="3340">
                  <c:v>2260.163</c:v>
                </c:pt>
                <c:pt idx="3341">
                  <c:v>2260.645</c:v>
                </c:pt>
                <c:pt idx="3342">
                  <c:v>2261.127</c:v>
                </c:pt>
                <c:pt idx="3343">
                  <c:v>2261.6089999999999</c:v>
                </c:pt>
                <c:pt idx="3344">
                  <c:v>2262.0920000000001</c:v>
                </c:pt>
                <c:pt idx="3345">
                  <c:v>2262.5729999999999</c:v>
                </c:pt>
                <c:pt idx="3346">
                  <c:v>2263.056</c:v>
                </c:pt>
                <c:pt idx="3347">
                  <c:v>2263.538</c:v>
                </c:pt>
                <c:pt idx="3348">
                  <c:v>2264.02</c:v>
                </c:pt>
                <c:pt idx="3349">
                  <c:v>2264.502</c:v>
                </c:pt>
                <c:pt idx="3350">
                  <c:v>2264.9839999999999</c:v>
                </c:pt>
                <c:pt idx="3351">
                  <c:v>2265.4659999999999</c:v>
                </c:pt>
                <c:pt idx="3352">
                  <c:v>2265.9479999999999</c:v>
                </c:pt>
                <c:pt idx="3353">
                  <c:v>2266.4299999999998</c:v>
                </c:pt>
                <c:pt idx="3354">
                  <c:v>2266.913</c:v>
                </c:pt>
                <c:pt idx="3355">
                  <c:v>2267.395</c:v>
                </c:pt>
                <c:pt idx="3356">
                  <c:v>2267.877</c:v>
                </c:pt>
                <c:pt idx="3357">
                  <c:v>2268.3589999999999</c:v>
                </c:pt>
                <c:pt idx="3358">
                  <c:v>2268.8409999999999</c:v>
                </c:pt>
                <c:pt idx="3359">
                  <c:v>2269.3229999999999</c:v>
                </c:pt>
                <c:pt idx="3360">
                  <c:v>2269.8049999999998</c:v>
                </c:pt>
                <c:pt idx="3361">
                  <c:v>2270.2869999999998</c:v>
                </c:pt>
                <c:pt idx="3362">
                  <c:v>2270.77</c:v>
                </c:pt>
                <c:pt idx="3363">
                  <c:v>2271.252</c:v>
                </c:pt>
                <c:pt idx="3364">
                  <c:v>2271.7339999999999</c:v>
                </c:pt>
                <c:pt idx="3365">
                  <c:v>2272.2159999999999</c:v>
                </c:pt>
                <c:pt idx="3366">
                  <c:v>2272.6979999999999</c:v>
                </c:pt>
                <c:pt idx="3367">
                  <c:v>2273.1799999999998</c:v>
                </c:pt>
                <c:pt idx="3368">
                  <c:v>2273.6619999999998</c:v>
                </c:pt>
                <c:pt idx="3369">
                  <c:v>2274.1439999999998</c:v>
                </c:pt>
                <c:pt idx="3370">
                  <c:v>2274.6260000000002</c:v>
                </c:pt>
                <c:pt idx="3371">
                  <c:v>2275.1089999999999</c:v>
                </c:pt>
                <c:pt idx="3372">
                  <c:v>2275.5909999999999</c:v>
                </c:pt>
                <c:pt idx="3373">
                  <c:v>2276.0729999999999</c:v>
                </c:pt>
                <c:pt idx="3374">
                  <c:v>2276.5549999999998</c:v>
                </c:pt>
                <c:pt idx="3375">
                  <c:v>2277.0369999999998</c:v>
                </c:pt>
                <c:pt idx="3376">
                  <c:v>2277.5189999999998</c:v>
                </c:pt>
                <c:pt idx="3377">
                  <c:v>2278.0010000000002</c:v>
                </c:pt>
                <c:pt idx="3378">
                  <c:v>2278.4830000000002</c:v>
                </c:pt>
                <c:pt idx="3379">
                  <c:v>2278.9659999999999</c:v>
                </c:pt>
                <c:pt idx="3380">
                  <c:v>2279.4479999999999</c:v>
                </c:pt>
                <c:pt idx="3381">
                  <c:v>2279.9299999999998</c:v>
                </c:pt>
                <c:pt idx="3382">
                  <c:v>2280.4119999999998</c:v>
                </c:pt>
                <c:pt idx="3383">
                  <c:v>2280.8939999999998</c:v>
                </c:pt>
                <c:pt idx="3384">
                  <c:v>2281.3760000000002</c:v>
                </c:pt>
                <c:pt idx="3385">
                  <c:v>2281.8580000000002</c:v>
                </c:pt>
                <c:pt idx="3386">
                  <c:v>2282.34</c:v>
                </c:pt>
                <c:pt idx="3387">
                  <c:v>2282.8229999999999</c:v>
                </c:pt>
                <c:pt idx="3388">
                  <c:v>2283.3049999999998</c:v>
                </c:pt>
                <c:pt idx="3389">
                  <c:v>2283.7869999999998</c:v>
                </c:pt>
                <c:pt idx="3390">
                  <c:v>2284.2689999999998</c:v>
                </c:pt>
                <c:pt idx="3391">
                  <c:v>2284.7510000000002</c:v>
                </c:pt>
                <c:pt idx="3392">
                  <c:v>2285.2330000000002</c:v>
                </c:pt>
                <c:pt idx="3393">
                  <c:v>2285.7150000000001</c:v>
                </c:pt>
                <c:pt idx="3394">
                  <c:v>2286.1970000000001</c:v>
                </c:pt>
                <c:pt idx="3395">
                  <c:v>2286.6790000000001</c:v>
                </c:pt>
                <c:pt idx="3396">
                  <c:v>2287.1619999999998</c:v>
                </c:pt>
                <c:pt idx="3397">
                  <c:v>2287.6439999999998</c:v>
                </c:pt>
                <c:pt idx="3398">
                  <c:v>2288.1260000000002</c:v>
                </c:pt>
                <c:pt idx="3399">
                  <c:v>2288.6080000000002</c:v>
                </c:pt>
                <c:pt idx="3400">
                  <c:v>2289.09</c:v>
                </c:pt>
                <c:pt idx="3401">
                  <c:v>2289.5720000000001</c:v>
                </c:pt>
                <c:pt idx="3402">
                  <c:v>2290.0540000000001</c:v>
                </c:pt>
                <c:pt idx="3403">
                  <c:v>2290.5360000000001</c:v>
                </c:pt>
                <c:pt idx="3404">
                  <c:v>2291.0189999999998</c:v>
                </c:pt>
                <c:pt idx="3405">
                  <c:v>2291.5</c:v>
                </c:pt>
                <c:pt idx="3406">
                  <c:v>2291.9830000000002</c:v>
                </c:pt>
                <c:pt idx="3407">
                  <c:v>2292.4650000000001</c:v>
                </c:pt>
                <c:pt idx="3408">
                  <c:v>2292.9470000000001</c:v>
                </c:pt>
                <c:pt idx="3409">
                  <c:v>2293.4290000000001</c:v>
                </c:pt>
                <c:pt idx="3410">
                  <c:v>2293.9110000000001</c:v>
                </c:pt>
                <c:pt idx="3411">
                  <c:v>2294.393</c:v>
                </c:pt>
                <c:pt idx="3412">
                  <c:v>2294.875</c:v>
                </c:pt>
                <c:pt idx="3413">
                  <c:v>2295.357</c:v>
                </c:pt>
                <c:pt idx="3414">
                  <c:v>2295.84</c:v>
                </c:pt>
                <c:pt idx="3415">
                  <c:v>2296.3220000000001</c:v>
                </c:pt>
                <c:pt idx="3416">
                  <c:v>2296.8040000000001</c:v>
                </c:pt>
                <c:pt idx="3417">
                  <c:v>2297.2860000000001</c:v>
                </c:pt>
                <c:pt idx="3418">
                  <c:v>2297.768</c:v>
                </c:pt>
                <c:pt idx="3419">
                  <c:v>2298.25</c:v>
                </c:pt>
                <c:pt idx="3420">
                  <c:v>2298.732</c:v>
                </c:pt>
                <c:pt idx="3421">
                  <c:v>2299.2139999999999</c:v>
                </c:pt>
                <c:pt idx="3422">
                  <c:v>2299.6970000000001</c:v>
                </c:pt>
                <c:pt idx="3423">
                  <c:v>2300.1790000000001</c:v>
                </c:pt>
                <c:pt idx="3424">
                  <c:v>2300.6610000000001</c:v>
                </c:pt>
                <c:pt idx="3425">
                  <c:v>2301.143</c:v>
                </c:pt>
                <c:pt idx="3426">
                  <c:v>2301.625</c:v>
                </c:pt>
                <c:pt idx="3427">
                  <c:v>2302.107</c:v>
                </c:pt>
                <c:pt idx="3428">
                  <c:v>2302.5889999999999</c:v>
                </c:pt>
                <c:pt idx="3429">
                  <c:v>2303.0709999999999</c:v>
                </c:pt>
                <c:pt idx="3430">
                  <c:v>2303.5529999999999</c:v>
                </c:pt>
                <c:pt idx="3431">
                  <c:v>2304.0360000000001</c:v>
                </c:pt>
                <c:pt idx="3432">
                  <c:v>2304.518</c:v>
                </c:pt>
                <c:pt idx="3433">
                  <c:v>2305</c:v>
                </c:pt>
                <c:pt idx="3434">
                  <c:v>2305.482</c:v>
                </c:pt>
                <c:pt idx="3435">
                  <c:v>2305.9639999999999</c:v>
                </c:pt>
                <c:pt idx="3436">
                  <c:v>2306.4459999999999</c:v>
                </c:pt>
                <c:pt idx="3437">
                  <c:v>2306.9279999999999</c:v>
                </c:pt>
                <c:pt idx="3438">
                  <c:v>2307.41</c:v>
                </c:pt>
                <c:pt idx="3439">
                  <c:v>2307.893</c:v>
                </c:pt>
                <c:pt idx="3440">
                  <c:v>2308.375</c:v>
                </c:pt>
                <c:pt idx="3441">
                  <c:v>2308.857</c:v>
                </c:pt>
                <c:pt idx="3442">
                  <c:v>2309.3389999999999</c:v>
                </c:pt>
                <c:pt idx="3443">
                  <c:v>2309.8209999999999</c:v>
                </c:pt>
                <c:pt idx="3444">
                  <c:v>2310.3029999999999</c:v>
                </c:pt>
                <c:pt idx="3445">
                  <c:v>2310.7849999999999</c:v>
                </c:pt>
                <c:pt idx="3446">
                  <c:v>2311.2669999999998</c:v>
                </c:pt>
                <c:pt idx="3447">
                  <c:v>2311.75</c:v>
                </c:pt>
                <c:pt idx="3448">
                  <c:v>2312.232</c:v>
                </c:pt>
                <c:pt idx="3449">
                  <c:v>2312.7139999999999</c:v>
                </c:pt>
                <c:pt idx="3450">
                  <c:v>2313.1959999999999</c:v>
                </c:pt>
                <c:pt idx="3451">
                  <c:v>2313.6779999999999</c:v>
                </c:pt>
                <c:pt idx="3452">
                  <c:v>2314.16</c:v>
                </c:pt>
                <c:pt idx="3453">
                  <c:v>2314.6419999999998</c:v>
                </c:pt>
                <c:pt idx="3454">
                  <c:v>2315.1239999999998</c:v>
                </c:pt>
                <c:pt idx="3455">
                  <c:v>2315.6060000000002</c:v>
                </c:pt>
                <c:pt idx="3456">
                  <c:v>2316.0889999999999</c:v>
                </c:pt>
                <c:pt idx="3457">
                  <c:v>2316.5709999999999</c:v>
                </c:pt>
                <c:pt idx="3458">
                  <c:v>2317.0529999999999</c:v>
                </c:pt>
                <c:pt idx="3459">
                  <c:v>2317.5349999999999</c:v>
                </c:pt>
                <c:pt idx="3460">
                  <c:v>2318.0169999999998</c:v>
                </c:pt>
                <c:pt idx="3461">
                  <c:v>2318.4989999999998</c:v>
                </c:pt>
                <c:pt idx="3462">
                  <c:v>2318.9810000000002</c:v>
                </c:pt>
                <c:pt idx="3463">
                  <c:v>2319.4630000000002</c:v>
                </c:pt>
                <c:pt idx="3464">
                  <c:v>2319.9459999999999</c:v>
                </c:pt>
                <c:pt idx="3465">
                  <c:v>2320.4270000000001</c:v>
                </c:pt>
                <c:pt idx="3466">
                  <c:v>2320.91</c:v>
                </c:pt>
                <c:pt idx="3467">
                  <c:v>2321.3919999999998</c:v>
                </c:pt>
                <c:pt idx="3468">
                  <c:v>2321.8739999999998</c:v>
                </c:pt>
                <c:pt idx="3469">
                  <c:v>2322.3560000000002</c:v>
                </c:pt>
                <c:pt idx="3470">
                  <c:v>2322.8380000000002</c:v>
                </c:pt>
                <c:pt idx="3471">
                  <c:v>2323.3200000000002</c:v>
                </c:pt>
                <c:pt idx="3472">
                  <c:v>2323.8020000000001</c:v>
                </c:pt>
                <c:pt idx="3473">
                  <c:v>2324.2840000000001</c:v>
                </c:pt>
                <c:pt idx="3474">
                  <c:v>2324.7669999999998</c:v>
                </c:pt>
                <c:pt idx="3475">
                  <c:v>2325.2489999999998</c:v>
                </c:pt>
                <c:pt idx="3476">
                  <c:v>2325.7310000000002</c:v>
                </c:pt>
                <c:pt idx="3477">
                  <c:v>2326.2130000000002</c:v>
                </c:pt>
                <c:pt idx="3478">
                  <c:v>2326.6950000000002</c:v>
                </c:pt>
                <c:pt idx="3479">
                  <c:v>2327.1770000000001</c:v>
                </c:pt>
                <c:pt idx="3480">
                  <c:v>2327.6590000000001</c:v>
                </c:pt>
                <c:pt idx="3481">
                  <c:v>2328.1410000000001</c:v>
                </c:pt>
                <c:pt idx="3482">
                  <c:v>2328.6239999999998</c:v>
                </c:pt>
                <c:pt idx="3483">
                  <c:v>2329.1060000000002</c:v>
                </c:pt>
                <c:pt idx="3484">
                  <c:v>2329.5880000000002</c:v>
                </c:pt>
                <c:pt idx="3485">
                  <c:v>2330.0700000000002</c:v>
                </c:pt>
                <c:pt idx="3486">
                  <c:v>2330.5520000000001</c:v>
                </c:pt>
                <c:pt idx="3487">
                  <c:v>2331.0340000000001</c:v>
                </c:pt>
                <c:pt idx="3488">
                  <c:v>2331.5160000000001</c:v>
                </c:pt>
                <c:pt idx="3489">
                  <c:v>2331.998</c:v>
                </c:pt>
                <c:pt idx="3490">
                  <c:v>2332.48</c:v>
                </c:pt>
                <c:pt idx="3491">
                  <c:v>2332.9630000000002</c:v>
                </c:pt>
                <c:pt idx="3492">
                  <c:v>2333.4450000000002</c:v>
                </c:pt>
                <c:pt idx="3493">
                  <c:v>2333.9270000000001</c:v>
                </c:pt>
                <c:pt idx="3494">
                  <c:v>2334.4090000000001</c:v>
                </c:pt>
                <c:pt idx="3495">
                  <c:v>2334.8910000000001</c:v>
                </c:pt>
                <c:pt idx="3496">
                  <c:v>2335.373</c:v>
                </c:pt>
                <c:pt idx="3497">
                  <c:v>2335.855</c:v>
                </c:pt>
                <c:pt idx="3498">
                  <c:v>2336.337</c:v>
                </c:pt>
                <c:pt idx="3499">
                  <c:v>2336.8200000000002</c:v>
                </c:pt>
                <c:pt idx="3500">
                  <c:v>2337.3020000000001</c:v>
                </c:pt>
                <c:pt idx="3501">
                  <c:v>2337.7840000000001</c:v>
                </c:pt>
                <c:pt idx="3502">
                  <c:v>2338.2660000000001</c:v>
                </c:pt>
                <c:pt idx="3503">
                  <c:v>2338.748</c:v>
                </c:pt>
                <c:pt idx="3504">
                  <c:v>2339.23</c:v>
                </c:pt>
                <c:pt idx="3505">
                  <c:v>2339.712</c:v>
                </c:pt>
                <c:pt idx="3506">
                  <c:v>2340.194</c:v>
                </c:pt>
                <c:pt idx="3507">
                  <c:v>2340.6770000000001</c:v>
                </c:pt>
                <c:pt idx="3508">
                  <c:v>2341.1590000000001</c:v>
                </c:pt>
                <c:pt idx="3509">
                  <c:v>2341.6410000000001</c:v>
                </c:pt>
                <c:pt idx="3510">
                  <c:v>2342.123</c:v>
                </c:pt>
                <c:pt idx="3511">
                  <c:v>2342.605</c:v>
                </c:pt>
                <c:pt idx="3512">
                  <c:v>2343.087</c:v>
                </c:pt>
                <c:pt idx="3513">
                  <c:v>2343.569</c:v>
                </c:pt>
                <c:pt idx="3514">
                  <c:v>2344.0509999999999</c:v>
                </c:pt>
                <c:pt idx="3515">
                  <c:v>2344.5329999999999</c:v>
                </c:pt>
                <c:pt idx="3516">
                  <c:v>2345.0160000000001</c:v>
                </c:pt>
                <c:pt idx="3517">
                  <c:v>2345.498</c:v>
                </c:pt>
                <c:pt idx="3518">
                  <c:v>2345.98</c:v>
                </c:pt>
                <c:pt idx="3519">
                  <c:v>2346.462</c:v>
                </c:pt>
                <c:pt idx="3520">
                  <c:v>2346.944</c:v>
                </c:pt>
                <c:pt idx="3521">
                  <c:v>2347.4259999999999</c:v>
                </c:pt>
                <c:pt idx="3522">
                  <c:v>2347.9079999999999</c:v>
                </c:pt>
                <c:pt idx="3523">
                  <c:v>2348.39</c:v>
                </c:pt>
                <c:pt idx="3524">
                  <c:v>2348.873</c:v>
                </c:pt>
                <c:pt idx="3525">
                  <c:v>2349.3539999999998</c:v>
                </c:pt>
                <c:pt idx="3526">
                  <c:v>2349.837</c:v>
                </c:pt>
                <c:pt idx="3527">
                  <c:v>2350.319</c:v>
                </c:pt>
                <c:pt idx="3528">
                  <c:v>2350.8009999999999</c:v>
                </c:pt>
                <c:pt idx="3529">
                  <c:v>2351.2829999999999</c:v>
                </c:pt>
                <c:pt idx="3530">
                  <c:v>2351.7649999999999</c:v>
                </c:pt>
                <c:pt idx="3531">
                  <c:v>2352.2469999999998</c:v>
                </c:pt>
                <c:pt idx="3532">
                  <c:v>2352.7289999999998</c:v>
                </c:pt>
                <c:pt idx="3533">
                  <c:v>2353.2109999999998</c:v>
                </c:pt>
                <c:pt idx="3534">
                  <c:v>2353.694</c:v>
                </c:pt>
                <c:pt idx="3535">
                  <c:v>2354.1759999999999</c:v>
                </c:pt>
                <c:pt idx="3536">
                  <c:v>2354.6579999999999</c:v>
                </c:pt>
                <c:pt idx="3537">
                  <c:v>2355.14</c:v>
                </c:pt>
                <c:pt idx="3538">
                  <c:v>2355.6219999999998</c:v>
                </c:pt>
                <c:pt idx="3539">
                  <c:v>2356.1039999999998</c:v>
                </c:pt>
                <c:pt idx="3540">
                  <c:v>2356.5859999999998</c:v>
                </c:pt>
                <c:pt idx="3541">
                  <c:v>2357.0680000000002</c:v>
                </c:pt>
                <c:pt idx="3542">
                  <c:v>2357.5509999999999</c:v>
                </c:pt>
                <c:pt idx="3543">
                  <c:v>2358.0329999999999</c:v>
                </c:pt>
                <c:pt idx="3544">
                  <c:v>2358.5149999999999</c:v>
                </c:pt>
                <c:pt idx="3545">
                  <c:v>2358.9969999999998</c:v>
                </c:pt>
                <c:pt idx="3546">
                  <c:v>2359.4789999999998</c:v>
                </c:pt>
                <c:pt idx="3547">
                  <c:v>2359.9609999999998</c:v>
                </c:pt>
                <c:pt idx="3548">
                  <c:v>2360.4430000000002</c:v>
                </c:pt>
                <c:pt idx="3549">
                  <c:v>2360.9250000000002</c:v>
                </c:pt>
                <c:pt idx="3550">
                  <c:v>2361.4070000000002</c:v>
                </c:pt>
                <c:pt idx="3551">
                  <c:v>2361.89</c:v>
                </c:pt>
                <c:pt idx="3552">
                  <c:v>2362.3719999999998</c:v>
                </c:pt>
                <c:pt idx="3553">
                  <c:v>2362.8539999999998</c:v>
                </c:pt>
                <c:pt idx="3554">
                  <c:v>2363.3359999999998</c:v>
                </c:pt>
                <c:pt idx="3555">
                  <c:v>2363.8180000000002</c:v>
                </c:pt>
                <c:pt idx="3556">
                  <c:v>2364.3000000000002</c:v>
                </c:pt>
                <c:pt idx="3557">
                  <c:v>2364.7820000000002</c:v>
                </c:pt>
                <c:pt idx="3558">
                  <c:v>2365.2640000000001</c:v>
                </c:pt>
                <c:pt idx="3559">
                  <c:v>2365.7469999999998</c:v>
                </c:pt>
                <c:pt idx="3560">
                  <c:v>2366.2289999999998</c:v>
                </c:pt>
                <c:pt idx="3561">
                  <c:v>2366.7109999999998</c:v>
                </c:pt>
                <c:pt idx="3562">
                  <c:v>2367.1930000000002</c:v>
                </c:pt>
                <c:pt idx="3563">
                  <c:v>2367.6750000000002</c:v>
                </c:pt>
                <c:pt idx="3564">
                  <c:v>2368.1570000000002</c:v>
                </c:pt>
                <c:pt idx="3565">
                  <c:v>2368.6390000000001</c:v>
                </c:pt>
                <c:pt idx="3566">
                  <c:v>2369.1210000000001</c:v>
                </c:pt>
                <c:pt idx="3567">
                  <c:v>2369.6039999999998</c:v>
                </c:pt>
                <c:pt idx="3568">
                  <c:v>2370.0859999999998</c:v>
                </c:pt>
                <c:pt idx="3569">
                  <c:v>2370.5680000000002</c:v>
                </c:pt>
                <c:pt idx="3570">
                  <c:v>2371.0500000000002</c:v>
                </c:pt>
                <c:pt idx="3571">
                  <c:v>2371.5320000000002</c:v>
                </c:pt>
                <c:pt idx="3572">
                  <c:v>2372.0140000000001</c:v>
                </c:pt>
                <c:pt idx="3573">
                  <c:v>2372.4960000000001</c:v>
                </c:pt>
                <c:pt idx="3574">
                  <c:v>2372.9780000000001</c:v>
                </c:pt>
                <c:pt idx="3575">
                  <c:v>2373.46</c:v>
                </c:pt>
                <c:pt idx="3576">
                  <c:v>2373.9430000000002</c:v>
                </c:pt>
                <c:pt idx="3577">
                  <c:v>2374.4250000000002</c:v>
                </c:pt>
                <c:pt idx="3578">
                  <c:v>2374.9070000000002</c:v>
                </c:pt>
                <c:pt idx="3579">
                  <c:v>2375.3890000000001</c:v>
                </c:pt>
                <c:pt idx="3580">
                  <c:v>2375.8710000000001</c:v>
                </c:pt>
                <c:pt idx="3581">
                  <c:v>2376.3530000000001</c:v>
                </c:pt>
                <c:pt idx="3582">
                  <c:v>2376.835</c:v>
                </c:pt>
                <c:pt idx="3583">
                  <c:v>2377.317</c:v>
                </c:pt>
                <c:pt idx="3584">
                  <c:v>2377.8000000000002</c:v>
                </c:pt>
                <c:pt idx="3585">
                  <c:v>2378.2809999999999</c:v>
                </c:pt>
                <c:pt idx="3586">
                  <c:v>2378.7640000000001</c:v>
                </c:pt>
                <c:pt idx="3587">
                  <c:v>2379.2460000000001</c:v>
                </c:pt>
                <c:pt idx="3588">
                  <c:v>2379.7280000000001</c:v>
                </c:pt>
                <c:pt idx="3589">
                  <c:v>2380.21</c:v>
                </c:pt>
                <c:pt idx="3590">
                  <c:v>2380.692</c:v>
                </c:pt>
                <c:pt idx="3591">
                  <c:v>2381.174</c:v>
                </c:pt>
                <c:pt idx="3592">
                  <c:v>2381.6559999999999</c:v>
                </c:pt>
                <c:pt idx="3593">
                  <c:v>2382.1379999999999</c:v>
                </c:pt>
                <c:pt idx="3594">
                  <c:v>2382.6210000000001</c:v>
                </c:pt>
                <c:pt idx="3595">
                  <c:v>2383.1030000000001</c:v>
                </c:pt>
                <c:pt idx="3596">
                  <c:v>2383.585</c:v>
                </c:pt>
                <c:pt idx="3597">
                  <c:v>2384.067</c:v>
                </c:pt>
                <c:pt idx="3598">
                  <c:v>2384.549</c:v>
                </c:pt>
                <c:pt idx="3599">
                  <c:v>2385.0309999999999</c:v>
                </c:pt>
                <c:pt idx="3600">
                  <c:v>2385.5129999999999</c:v>
                </c:pt>
                <c:pt idx="3601">
                  <c:v>2385.9949999999999</c:v>
                </c:pt>
                <c:pt idx="3602">
                  <c:v>2386.4780000000001</c:v>
                </c:pt>
                <c:pt idx="3603">
                  <c:v>2386.96</c:v>
                </c:pt>
                <c:pt idx="3604">
                  <c:v>2387.442</c:v>
                </c:pt>
                <c:pt idx="3605">
                  <c:v>2387.924</c:v>
                </c:pt>
                <c:pt idx="3606">
                  <c:v>2388.4059999999999</c:v>
                </c:pt>
                <c:pt idx="3607">
                  <c:v>2388.8879999999999</c:v>
                </c:pt>
                <c:pt idx="3608">
                  <c:v>2389.37</c:v>
                </c:pt>
                <c:pt idx="3609">
                  <c:v>2389.8519999999999</c:v>
                </c:pt>
                <c:pt idx="3610">
                  <c:v>2390.3339999999998</c:v>
                </c:pt>
                <c:pt idx="3611">
                  <c:v>2390.817</c:v>
                </c:pt>
                <c:pt idx="3612">
                  <c:v>2391.299</c:v>
                </c:pt>
                <c:pt idx="3613">
                  <c:v>2391.7809999999999</c:v>
                </c:pt>
                <c:pt idx="3614">
                  <c:v>2392.2629999999999</c:v>
                </c:pt>
                <c:pt idx="3615">
                  <c:v>2392.7449999999999</c:v>
                </c:pt>
                <c:pt idx="3616">
                  <c:v>2393.2269999999999</c:v>
                </c:pt>
                <c:pt idx="3617">
                  <c:v>2393.7089999999998</c:v>
                </c:pt>
                <c:pt idx="3618">
                  <c:v>2394.1909999999998</c:v>
                </c:pt>
                <c:pt idx="3619">
                  <c:v>2394.674</c:v>
                </c:pt>
                <c:pt idx="3620">
                  <c:v>2395.1559999999999</c:v>
                </c:pt>
                <c:pt idx="3621">
                  <c:v>2395.6379999999999</c:v>
                </c:pt>
                <c:pt idx="3622">
                  <c:v>2396.12</c:v>
                </c:pt>
                <c:pt idx="3623">
                  <c:v>2396.6019999999999</c:v>
                </c:pt>
                <c:pt idx="3624">
                  <c:v>2397.0839999999998</c:v>
                </c:pt>
                <c:pt idx="3625">
                  <c:v>2397.5659999999998</c:v>
                </c:pt>
                <c:pt idx="3626">
                  <c:v>2398.0479999999998</c:v>
                </c:pt>
                <c:pt idx="3627">
                  <c:v>2398.5309999999999</c:v>
                </c:pt>
                <c:pt idx="3628">
                  <c:v>2399.0129999999999</c:v>
                </c:pt>
                <c:pt idx="3629">
                  <c:v>2399.4949999999999</c:v>
                </c:pt>
                <c:pt idx="3630">
                  <c:v>2399.9769999999999</c:v>
                </c:pt>
                <c:pt idx="3631">
                  <c:v>2400.4589999999998</c:v>
                </c:pt>
                <c:pt idx="3632">
                  <c:v>2400.9409999999998</c:v>
                </c:pt>
                <c:pt idx="3633">
                  <c:v>2401.4229999999998</c:v>
                </c:pt>
                <c:pt idx="3634">
                  <c:v>2401.9050000000002</c:v>
                </c:pt>
                <c:pt idx="3635">
                  <c:v>2402.3870000000002</c:v>
                </c:pt>
                <c:pt idx="3636">
                  <c:v>2402.87</c:v>
                </c:pt>
                <c:pt idx="3637">
                  <c:v>2403.3519999999999</c:v>
                </c:pt>
                <c:pt idx="3638">
                  <c:v>2403.8339999999998</c:v>
                </c:pt>
                <c:pt idx="3639">
                  <c:v>2404.3159999999998</c:v>
                </c:pt>
                <c:pt idx="3640">
                  <c:v>2404.7979999999998</c:v>
                </c:pt>
                <c:pt idx="3641">
                  <c:v>2405.2800000000002</c:v>
                </c:pt>
                <c:pt idx="3642">
                  <c:v>2405.7620000000002</c:v>
                </c:pt>
                <c:pt idx="3643">
                  <c:v>2406.2440000000001</c:v>
                </c:pt>
                <c:pt idx="3644">
                  <c:v>2406.7269999999999</c:v>
                </c:pt>
                <c:pt idx="3645">
                  <c:v>2407.2080000000001</c:v>
                </c:pt>
                <c:pt idx="3646">
                  <c:v>2407.6909999999998</c:v>
                </c:pt>
                <c:pt idx="3647">
                  <c:v>2408.1729999999998</c:v>
                </c:pt>
                <c:pt idx="3648">
                  <c:v>2408.6550000000002</c:v>
                </c:pt>
                <c:pt idx="3649">
                  <c:v>2409.1370000000002</c:v>
                </c:pt>
                <c:pt idx="3650">
                  <c:v>2409.6190000000001</c:v>
                </c:pt>
                <c:pt idx="3651">
                  <c:v>2410.1010000000001</c:v>
                </c:pt>
                <c:pt idx="3652">
                  <c:v>2410.5830000000001</c:v>
                </c:pt>
                <c:pt idx="3653">
                  <c:v>2411.0650000000001</c:v>
                </c:pt>
                <c:pt idx="3654">
                  <c:v>2411.5479999999998</c:v>
                </c:pt>
                <c:pt idx="3655">
                  <c:v>2412.0300000000002</c:v>
                </c:pt>
                <c:pt idx="3656">
                  <c:v>2412.5120000000002</c:v>
                </c:pt>
                <c:pt idx="3657">
                  <c:v>2412.9940000000001</c:v>
                </c:pt>
                <c:pt idx="3658">
                  <c:v>2413.4760000000001</c:v>
                </c:pt>
                <c:pt idx="3659">
                  <c:v>2413.9580000000001</c:v>
                </c:pt>
                <c:pt idx="3660">
                  <c:v>2414.44</c:v>
                </c:pt>
                <c:pt idx="3661">
                  <c:v>2414.922</c:v>
                </c:pt>
                <c:pt idx="3662">
                  <c:v>2415.4050000000002</c:v>
                </c:pt>
                <c:pt idx="3663">
                  <c:v>2415.8870000000002</c:v>
                </c:pt>
                <c:pt idx="3664">
                  <c:v>2416.3690000000001</c:v>
                </c:pt>
                <c:pt idx="3665">
                  <c:v>2416.8510000000001</c:v>
                </c:pt>
                <c:pt idx="3666">
                  <c:v>2417.3330000000001</c:v>
                </c:pt>
                <c:pt idx="3667">
                  <c:v>2417.8150000000001</c:v>
                </c:pt>
                <c:pt idx="3668">
                  <c:v>2418.297</c:v>
                </c:pt>
                <c:pt idx="3669">
                  <c:v>2418.779</c:v>
                </c:pt>
                <c:pt idx="3670">
                  <c:v>2419.261</c:v>
                </c:pt>
                <c:pt idx="3671">
                  <c:v>2419.7440000000001</c:v>
                </c:pt>
                <c:pt idx="3672">
                  <c:v>2420.2260000000001</c:v>
                </c:pt>
                <c:pt idx="3673">
                  <c:v>2420.7080000000001</c:v>
                </c:pt>
                <c:pt idx="3674">
                  <c:v>2421.19</c:v>
                </c:pt>
                <c:pt idx="3675">
                  <c:v>2421.672</c:v>
                </c:pt>
                <c:pt idx="3676">
                  <c:v>2422.154</c:v>
                </c:pt>
                <c:pt idx="3677">
                  <c:v>2422.636</c:v>
                </c:pt>
                <c:pt idx="3678">
                  <c:v>2423.1179999999999</c:v>
                </c:pt>
                <c:pt idx="3679">
                  <c:v>2423.6010000000001</c:v>
                </c:pt>
                <c:pt idx="3680">
                  <c:v>2424.0830000000001</c:v>
                </c:pt>
                <c:pt idx="3681">
                  <c:v>2424.5650000000001</c:v>
                </c:pt>
                <c:pt idx="3682">
                  <c:v>2425.047</c:v>
                </c:pt>
                <c:pt idx="3683">
                  <c:v>2425.529</c:v>
                </c:pt>
                <c:pt idx="3684">
                  <c:v>2426.011</c:v>
                </c:pt>
                <c:pt idx="3685">
                  <c:v>2426.4929999999999</c:v>
                </c:pt>
                <c:pt idx="3686">
                  <c:v>2426.9749999999999</c:v>
                </c:pt>
                <c:pt idx="3687">
                  <c:v>2427.4580000000001</c:v>
                </c:pt>
                <c:pt idx="3688">
                  <c:v>2427.94</c:v>
                </c:pt>
                <c:pt idx="3689">
                  <c:v>2428.422</c:v>
                </c:pt>
                <c:pt idx="3690">
                  <c:v>2428.904</c:v>
                </c:pt>
                <c:pt idx="3691">
                  <c:v>2429.386</c:v>
                </c:pt>
                <c:pt idx="3692">
                  <c:v>2429.8679999999999</c:v>
                </c:pt>
                <c:pt idx="3693">
                  <c:v>2430.35</c:v>
                </c:pt>
                <c:pt idx="3694">
                  <c:v>2430.8319999999999</c:v>
                </c:pt>
                <c:pt idx="3695">
                  <c:v>2431.3139999999999</c:v>
                </c:pt>
                <c:pt idx="3696">
                  <c:v>2431.797</c:v>
                </c:pt>
                <c:pt idx="3697">
                  <c:v>2432.279</c:v>
                </c:pt>
                <c:pt idx="3698">
                  <c:v>2432.761</c:v>
                </c:pt>
                <c:pt idx="3699">
                  <c:v>2433.2429999999999</c:v>
                </c:pt>
                <c:pt idx="3700">
                  <c:v>2433.7249999999999</c:v>
                </c:pt>
                <c:pt idx="3701">
                  <c:v>2434.2069999999999</c:v>
                </c:pt>
                <c:pt idx="3702">
                  <c:v>2434.6889999999999</c:v>
                </c:pt>
                <c:pt idx="3703">
                  <c:v>2435.1709999999998</c:v>
                </c:pt>
                <c:pt idx="3704">
                  <c:v>2435.654</c:v>
                </c:pt>
                <c:pt idx="3705">
                  <c:v>2436.1350000000002</c:v>
                </c:pt>
                <c:pt idx="3706">
                  <c:v>2436.6179999999999</c:v>
                </c:pt>
                <c:pt idx="3707">
                  <c:v>2437.1</c:v>
                </c:pt>
                <c:pt idx="3708">
                  <c:v>2437.5819999999999</c:v>
                </c:pt>
                <c:pt idx="3709">
                  <c:v>2438.0639999999999</c:v>
                </c:pt>
                <c:pt idx="3710">
                  <c:v>2438.5459999999998</c:v>
                </c:pt>
                <c:pt idx="3711">
                  <c:v>2439.0279999999998</c:v>
                </c:pt>
                <c:pt idx="3712">
                  <c:v>2439.5100000000002</c:v>
                </c:pt>
                <c:pt idx="3713">
                  <c:v>2439.9920000000002</c:v>
                </c:pt>
                <c:pt idx="3714">
                  <c:v>2440.4749999999999</c:v>
                </c:pt>
                <c:pt idx="3715">
                  <c:v>2440.9569999999999</c:v>
                </c:pt>
                <c:pt idx="3716">
                  <c:v>2441.4389999999999</c:v>
                </c:pt>
                <c:pt idx="3717">
                  <c:v>2441.9209999999998</c:v>
                </c:pt>
                <c:pt idx="3718">
                  <c:v>2442.4029999999998</c:v>
                </c:pt>
                <c:pt idx="3719">
                  <c:v>2442.8850000000002</c:v>
                </c:pt>
                <c:pt idx="3720">
                  <c:v>2443.3670000000002</c:v>
                </c:pt>
                <c:pt idx="3721">
                  <c:v>2443.8490000000002</c:v>
                </c:pt>
                <c:pt idx="3722">
                  <c:v>2444.3319999999999</c:v>
                </c:pt>
                <c:pt idx="3723">
                  <c:v>2444.8139999999999</c:v>
                </c:pt>
                <c:pt idx="3724">
                  <c:v>2445.2959999999998</c:v>
                </c:pt>
                <c:pt idx="3725">
                  <c:v>2445.7779999999998</c:v>
                </c:pt>
                <c:pt idx="3726">
                  <c:v>2446.2600000000002</c:v>
                </c:pt>
                <c:pt idx="3727">
                  <c:v>2446.7420000000002</c:v>
                </c:pt>
                <c:pt idx="3728">
                  <c:v>2447.2240000000002</c:v>
                </c:pt>
                <c:pt idx="3729">
                  <c:v>2447.7060000000001</c:v>
                </c:pt>
                <c:pt idx="3730">
                  <c:v>2448.1880000000001</c:v>
                </c:pt>
                <c:pt idx="3731">
                  <c:v>2448.6709999999998</c:v>
                </c:pt>
                <c:pt idx="3732">
                  <c:v>2449.1529999999998</c:v>
                </c:pt>
                <c:pt idx="3733">
                  <c:v>2449.6350000000002</c:v>
                </c:pt>
                <c:pt idx="3734">
                  <c:v>2450.1170000000002</c:v>
                </c:pt>
                <c:pt idx="3735">
                  <c:v>2450.5990000000002</c:v>
                </c:pt>
                <c:pt idx="3736">
                  <c:v>2451.0810000000001</c:v>
                </c:pt>
                <c:pt idx="3737">
                  <c:v>2451.5630000000001</c:v>
                </c:pt>
                <c:pt idx="3738">
                  <c:v>2452.0450000000001</c:v>
                </c:pt>
                <c:pt idx="3739">
                  <c:v>2452.5279999999998</c:v>
                </c:pt>
                <c:pt idx="3740">
                  <c:v>2453.0100000000002</c:v>
                </c:pt>
                <c:pt idx="3741">
                  <c:v>2453.4920000000002</c:v>
                </c:pt>
                <c:pt idx="3742">
                  <c:v>2453.9740000000002</c:v>
                </c:pt>
                <c:pt idx="3743">
                  <c:v>2454.4560000000001</c:v>
                </c:pt>
                <c:pt idx="3744">
                  <c:v>2454.9380000000001</c:v>
                </c:pt>
                <c:pt idx="3745">
                  <c:v>2455.42</c:v>
                </c:pt>
                <c:pt idx="3746">
                  <c:v>2455.902</c:v>
                </c:pt>
                <c:pt idx="3747">
                  <c:v>2456.3850000000002</c:v>
                </c:pt>
                <c:pt idx="3748">
                  <c:v>2456.8670000000002</c:v>
                </c:pt>
                <c:pt idx="3749">
                  <c:v>2457.3490000000002</c:v>
                </c:pt>
                <c:pt idx="3750">
                  <c:v>2457.8310000000001</c:v>
                </c:pt>
                <c:pt idx="3751">
                  <c:v>2458.3130000000001</c:v>
                </c:pt>
                <c:pt idx="3752">
                  <c:v>2458.7950000000001</c:v>
                </c:pt>
                <c:pt idx="3753">
                  <c:v>2459.277</c:v>
                </c:pt>
                <c:pt idx="3754">
                  <c:v>2459.759</c:v>
                </c:pt>
                <c:pt idx="3755">
                  <c:v>2460.241</c:v>
                </c:pt>
                <c:pt idx="3756">
                  <c:v>2460.7240000000002</c:v>
                </c:pt>
                <c:pt idx="3757">
                  <c:v>2461.2060000000001</c:v>
                </c:pt>
                <c:pt idx="3758">
                  <c:v>2461.6880000000001</c:v>
                </c:pt>
                <c:pt idx="3759">
                  <c:v>2462.17</c:v>
                </c:pt>
                <c:pt idx="3760">
                  <c:v>2462.652</c:v>
                </c:pt>
                <c:pt idx="3761">
                  <c:v>2463.134</c:v>
                </c:pt>
                <c:pt idx="3762">
                  <c:v>2463.616</c:v>
                </c:pt>
                <c:pt idx="3763">
                  <c:v>2464.098</c:v>
                </c:pt>
                <c:pt idx="3764">
                  <c:v>2464.5810000000001</c:v>
                </c:pt>
                <c:pt idx="3765">
                  <c:v>2465.0630000000001</c:v>
                </c:pt>
                <c:pt idx="3766">
                  <c:v>2465.5450000000001</c:v>
                </c:pt>
                <c:pt idx="3767">
                  <c:v>2466.027</c:v>
                </c:pt>
                <c:pt idx="3768">
                  <c:v>2466.509</c:v>
                </c:pt>
                <c:pt idx="3769">
                  <c:v>2466.991</c:v>
                </c:pt>
                <c:pt idx="3770">
                  <c:v>2467.473</c:v>
                </c:pt>
                <c:pt idx="3771">
                  <c:v>2467.9549999999999</c:v>
                </c:pt>
                <c:pt idx="3772">
                  <c:v>2468.4380000000001</c:v>
                </c:pt>
                <c:pt idx="3773">
                  <c:v>2468.9189999999999</c:v>
                </c:pt>
                <c:pt idx="3774">
                  <c:v>2469.402</c:v>
                </c:pt>
                <c:pt idx="3775">
                  <c:v>2469.884</c:v>
                </c:pt>
                <c:pt idx="3776">
                  <c:v>2470.366</c:v>
                </c:pt>
                <c:pt idx="3777">
                  <c:v>2470.848</c:v>
                </c:pt>
                <c:pt idx="3778">
                  <c:v>2471.33</c:v>
                </c:pt>
                <c:pt idx="3779">
                  <c:v>2471.8119999999999</c:v>
                </c:pt>
                <c:pt idx="3780">
                  <c:v>2472.2939999999999</c:v>
                </c:pt>
                <c:pt idx="3781">
                  <c:v>2472.7759999999998</c:v>
                </c:pt>
                <c:pt idx="3782">
                  <c:v>2473.259</c:v>
                </c:pt>
                <c:pt idx="3783">
                  <c:v>2473.741</c:v>
                </c:pt>
                <c:pt idx="3784">
                  <c:v>2474.223</c:v>
                </c:pt>
                <c:pt idx="3785">
                  <c:v>2474.7049999999999</c:v>
                </c:pt>
                <c:pt idx="3786">
                  <c:v>2475.1869999999999</c:v>
                </c:pt>
                <c:pt idx="3787">
                  <c:v>2475.6689999999999</c:v>
                </c:pt>
                <c:pt idx="3788">
                  <c:v>2476.1509999999998</c:v>
                </c:pt>
                <c:pt idx="3789">
                  <c:v>2476.6329999999998</c:v>
                </c:pt>
                <c:pt idx="3790">
                  <c:v>2477.1149999999998</c:v>
                </c:pt>
                <c:pt idx="3791">
                  <c:v>2477.598</c:v>
                </c:pt>
                <c:pt idx="3792">
                  <c:v>2478.08</c:v>
                </c:pt>
                <c:pt idx="3793">
                  <c:v>2478.5619999999999</c:v>
                </c:pt>
                <c:pt idx="3794">
                  <c:v>2479.0439999999999</c:v>
                </c:pt>
                <c:pt idx="3795">
                  <c:v>2479.5259999999998</c:v>
                </c:pt>
                <c:pt idx="3796">
                  <c:v>2480.0079999999998</c:v>
                </c:pt>
                <c:pt idx="3797">
                  <c:v>2480.4899999999998</c:v>
                </c:pt>
                <c:pt idx="3798">
                  <c:v>2480.9720000000002</c:v>
                </c:pt>
                <c:pt idx="3799">
                  <c:v>2481.4549999999999</c:v>
                </c:pt>
                <c:pt idx="3800">
                  <c:v>2481.9369999999999</c:v>
                </c:pt>
                <c:pt idx="3801">
                  <c:v>2482.4189999999999</c:v>
                </c:pt>
                <c:pt idx="3802">
                  <c:v>2482.9009999999998</c:v>
                </c:pt>
                <c:pt idx="3803">
                  <c:v>2483.3829999999998</c:v>
                </c:pt>
                <c:pt idx="3804">
                  <c:v>2483.8649999999998</c:v>
                </c:pt>
                <c:pt idx="3805">
                  <c:v>2484.3470000000002</c:v>
                </c:pt>
                <c:pt idx="3806">
                  <c:v>2484.8290000000002</c:v>
                </c:pt>
                <c:pt idx="3807">
                  <c:v>2485.3119999999999</c:v>
                </c:pt>
                <c:pt idx="3808">
                  <c:v>2485.7939999999999</c:v>
                </c:pt>
                <c:pt idx="3809">
                  <c:v>2486.2759999999998</c:v>
                </c:pt>
                <c:pt idx="3810">
                  <c:v>2486.7579999999998</c:v>
                </c:pt>
                <c:pt idx="3811">
                  <c:v>2487.2399999999998</c:v>
                </c:pt>
                <c:pt idx="3812">
                  <c:v>2487.7220000000002</c:v>
                </c:pt>
                <c:pt idx="3813">
                  <c:v>2488.2040000000002</c:v>
                </c:pt>
                <c:pt idx="3814">
                  <c:v>2488.6860000000001</c:v>
                </c:pt>
                <c:pt idx="3815">
                  <c:v>2489.1680000000001</c:v>
                </c:pt>
                <c:pt idx="3816">
                  <c:v>2489.6509999999998</c:v>
                </c:pt>
                <c:pt idx="3817">
                  <c:v>2490.1329999999998</c:v>
                </c:pt>
                <c:pt idx="3818">
                  <c:v>2490.6149999999998</c:v>
                </c:pt>
                <c:pt idx="3819">
                  <c:v>2491.0970000000002</c:v>
                </c:pt>
                <c:pt idx="3820">
                  <c:v>2491.5790000000002</c:v>
                </c:pt>
                <c:pt idx="3821">
                  <c:v>2492.0610000000001</c:v>
                </c:pt>
                <c:pt idx="3822">
                  <c:v>2492.5430000000001</c:v>
                </c:pt>
                <c:pt idx="3823">
                  <c:v>2493.0250000000001</c:v>
                </c:pt>
                <c:pt idx="3824">
                  <c:v>2493.5079999999998</c:v>
                </c:pt>
                <c:pt idx="3825">
                  <c:v>2493.9899999999998</c:v>
                </c:pt>
                <c:pt idx="3826">
                  <c:v>2494.4720000000002</c:v>
                </c:pt>
                <c:pt idx="3827">
                  <c:v>2494.9540000000002</c:v>
                </c:pt>
                <c:pt idx="3828">
                  <c:v>2495.4360000000001</c:v>
                </c:pt>
                <c:pt idx="3829">
                  <c:v>2495.9180000000001</c:v>
                </c:pt>
                <c:pt idx="3830">
                  <c:v>2496.4</c:v>
                </c:pt>
                <c:pt idx="3831">
                  <c:v>2496.8820000000001</c:v>
                </c:pt>
                <c:pt idx="3832">
                  <c:v>2497.3649999999998</c:v>
                </c:pt>
                <c:pt idx="3833">
                  <c:v>2497.846</c:v>
                </c:pt>
                <c:pt idx="3834">
                  <c:v>2498.3290000000002</c:v>
                </c:pt>
                <c:pt idx="3835">
                  <c:v>2498.8110000000001</c:v>
                </c:pt>
                <c:pt idx="3836">
                  <c:v>2499.2930000000001</c:v>
                </c:pt>
                <c:pt idx="3837">
                  <c:v>2499.7750000000001</c:v>
                </c:pt>
                <c:pt idx="3838">
                  <c:v>2500.2570000000001</c:v>
                </c:pt>
                <c:pt idx="3839">
                  <c:v>2500.739</c:v>
                </c:pt>
                <c:pt idx="3840">
                  <c:v>2501.221</c:v>
                </c:pt>
                <c:pt idx="3841">
                  <c:v>2501.703</c:v>
                </c:pt>
                <c:pt idx="3842">
                  <c:v>2502.1860000000001</c:v>
                </c:pt>
                <c:pt idx="3843">
                  <c:v>2502.6680000000001</c:v>
                </c:pt>
                <c:pt idx="3844">
                  <c:v>2503.15</c:v>
                </c:pt>
                <c:pt idx="3845">
                  <c:v>2503.6320000000001</c:v>
                </c:pt>
                <c:pt idx="3846">
                  <c:v>2504.114</c:v>
                </c:pt>
                <c:pt idx="3847">
                  <c:v>2504.596</c:v>
                </c:pt>
                <c:pt idx="3848">
                  <c:v>2505.078</c:v>
                </c:pt>
                <c:pt idx="3849">
                  <c:v>2505.56</c:v>
                </c:pt>
                <c:pt idx="3850">
                  <c:v>2506.0419999999999</c:v>
                </c:pt>
                <c:pt idx="3851">
                  <c:v>2506.5250000000001</c:v>
                </c:pt>
                <c:pt idx="3852">
                  <c:v>2507.0070000000001</c:v>
                </c:pt>
                <c:pt idx="3853">
                  <c:v>2507.489</c:v>
                </c:pt>
                <c:pt idx="3854">
                  <c:v>2507.971</c:v>
                </c:pt>
                <c:pt idx="3855">
                  <c:v>2508.453</c:v>
                </c:pt>
                <c:pt idx="3856">
                  <c:v>2508.9349999999999</c:v>
                </c:pt>
                <c:pt idx="3857">
                  <c:v>2509.4169999999999</c:v>
                </c:pt>
                <c:pt idx="3858">
                  <c:v>2509.8989999999999</c:v>
                </c:pt>
                <c:pt idx="3859">
                  <c:v>2510.3820000000001</c:v>
                </c:pt>
                <c:pt idx="3860">
                  <c:v>2510.864</c:v>
                </c:pt>
                <c:pt idx="3861">
                  <c:v>2511.346</c:v>
                </c:pt>
                <c:pt idx="3862">
                  <c:v>2511.828</c:v>
                </c:pt>
                <c:pt idx="3863">
                  <c:v>2512.31</c:v>
                </c:pt>
                <c:pt idx="3864">
                  <c:v>2512.7919999999999</c:v>
                </c:pt>
                <c:pt idx="3865">
                  <c:v>2513.2739999999999</c:v>
                </c:pt>
                <c:pt idx="3866">
                  <c:v>2513.7559999999999</c:v>
                </c:pt>
                <c:pt idx="3867">
                  <c:v>2514.239</c:v>
                </c:pt>
                <c:pt idx="3868">
                  <c:v>2514.721</c:v>
                </c:pt>
                <c:pt idx="3869">
                  <c:v>2515.203</c:v>
                </c:pt>
                <c:pt idx="3870">
                  <c:v>2515.6849999999999</c:v>
                </c:pt>
                <c:pt idx="3871">
                  <c:v>2516.1669999999999</c:v>
                </c:pt>
                <c:pt idx="3872">
                  <c:v>2516.6489999999999</c:v>
                </c:pt>
                <c:pt idx="3873">
                  <c:v>2517.1309999999999</c:v>
                </c:pt>
                <c:pt idx="3874">
                  <c:v>2517.6129999999998</c:v>
                </c:pt>
                <c:pt idx="3875">
                  <c:v>2518.0949999999998</c:v>
                </c:pt>
                <c:pt idx="3876">
                  <c:v>2518.578</c:v>
                </c:pt>
                <c:pt idx="3877">
                  <c:v>2519.06</c:v>
                </c:pt>
                <c:pt idx="3878">
                  <c:v>2519.5419999999999</c:v>
                </c:pt>
                <c:pt idx="3879">
                  <c:v>2520.0239999999999</c:v>
                </c:pt>
                <c:pt idx="3880">
                  <c:v>2520.5059999999999</c:v>
                </c:pt>
                <c:pt idx="3881">
                  <c:v>2520.9879999999998</c:v>
                </c:pt>
                <c:pt idx="3882">
                  <c:v>2521.4699999999998</c:v>
                </c:pt>
                <c:pt idx="3883">
                  <c:v>2521.9520000000002</c:v>
                </c:pt>
                <c:pt idx="3884">
                  <c:v>2522.4349999999999</c:v>
                </c:pt>
                <c:pt idx="3885">
                  <c:v>2522.9169999999999</c:v>
                </c:pt>
                <c:pt idx="3886">
                  <c:v>2523.3989999999999</c:v>
                </c:pt>
                <c:pt idx="3887">
                  <c:v>2523.8809999999999</c:v>
                </c:pt>
                <c:pt idx="3888">
                  <c:v>2524.3629999999998</c:v>
                </c:pt>
                <c:pt idx="3889">
                  <c:v>2524.8449999999998</c:v>
                </c:pt>
                <c:pt idx="3890">
                  <c:v>2525.3270000000002</c:v>
                </c:pt>
                <c:pt idx="3891">
                  <c:v>2525.8090000000002</c:v>
                </c:pt>
                <c:pt idx="3892">
                  <c:v>2526.2919999999999</c:v>
                </c:pt>
                <c:pt idx="3893">
                  <c:v>2526.7730000000001</c:v>
                </c:pt>
                <c:pt idx="3894">
                  <c:v>2527.2559999999999</c:v>
                </c:pt>
                <c:pt idx="3895">
                  <c:v>2527.7379999999998</c:v>
                </c:pt>
                <c:pt idx="3896">
                  <c:v>2528.2199999999998</c:v>
                </c:pt>
                <c:pt idx="3897">
                  <c:v>2528.7020000000002</c:v>
                </c:pt>
                <c:pt idx="3898">
                  <c:v>2529.1840000000002</c:v>
                </c:pt>
                <c:pt idx="3899">
                  <c:v>2529.6660000000002</c:v>
                </c:pt>
                <c:pt idx="3900">
                  <c:v>2530.1480000000001</c:v>
                </c:pt>
                <c:pt idx="3901">
                  <c:v>2530.63</c:v>
                </c:pt>
                <c:pt idx="3902">
                  <c:v>2531.1129999999998</c:v>
                </c:pt>
                <c:pt idx="3903">
                  <c:v>2531.5949999999998</c:v>
                </c:pt>
                <c:pt idx="3904">
                  <c:v>2532.0770000000002</c:v>
                </c:pt>
                <c:pt idx="3905">
                  <c:v>2532.5590000000002</c:v>
                </c:pt>
                <c:pt idx="3906">
                  <c:v>2533.0410000000002</c:v>
                </c:pt>
                <c:pt idx="3907">
                  <c:v>2533.5230000000001</c:v>
                </c:pt>
                <c:pt idx="3908">
                  <c:v>2534.0050000000001</c:v>
                </c:pt>
                <c:pt idx="3909">
                  <c:v>2534.4870000000001</c:v>
                </c:pt>
                <c:pt idx="3910">
                  <c:v>2534.9690000000001</c:v>
                </c:pt>
                <c:pt idx="3911">
                  <c:v>2535.4520000000002</c:v>
                </c:pt>
                <c:pt idx="3912">
                  <c:v>2535.9340000000002</c:v>
                </c:pt>
                <c:pt idx="3913">
                  <c:v>2536.4160000000002</c:v>
                </c:pt>
                <c:pt idx="3914">
                  <c:v>2536.8980000000001</c:v>
                </c:pt>
                <c:pt idx="3915">
                  <c:v>2537.38</c:v>
                </c:pt>
                <c:pt idx="3916">
                  <c:v>2537.8620000000001</c:v>
                </c:pt>
                <c:pt idx="3917">
                  <c:v>2538.3440000000001</c:v>
                </c:pt>
                <c:pt idx="3918">
                  <c:v>2538.826</c:v>
                </c:pt>
                <c:pt idx="3919">
                  <c:v>2539.3090000000002</c:v>
                </c:pt>
                <c:pt idx="3920">
                  <c:v>2539.7910000000002</c:v>
                </c:pt>
                <c:pt idx="3921">
                  <c:v>2540.2730000000001</c:v>
                </c:pt>
                <c:pt idx="3922">
                  <c:v>2540.7550000000001</c:v>
                </c:pt>
                <c:pt idx="3923">
                  <c:v>2541.2370000000001</c:v>
                </c:pt>
                <c:pt idx="3924">
                  <c:v>2541.7190000000001</c:v>
                </c:pt>
                <c:pt idx="3925">
                  <c:v>2542.201</c:v>
                </c:pt>
                <c:pt idx="3926">
                  <c:v>2542.683</c:v>
                </c:pt>
                <c:pt idx="3927">
                  <c:v>2543.1660000000002</c:v>
                </c:pt>
                <c:pt idx="3928">
                  <c:v>2543.6480000000001</c:v>
                </c:pt>
                <c:pt idx="3929">
                  <c:v>2544.13</c:v>
                </c:pt>
                <c:pt idx="3930">
                  <c:v>2544.6120000000001</c:v>
                </c:pt>
                <c:pt idx="3931">
                  <c:v>2545.0940000000001</c:v>
                </c:pt>
                <c:pt idx="3932">
                  <c:v>2545.576</c:v>
                </c:pt>
                <c:pt idx="3933">
                  <c:v>2546.058</c:v>
                </c:pt>
                <c:pt idx="3934">
                  <c:v>2546.54</c:v>
                </c:pt>
                <c:pt idx="3935">
                  <c:v>2547.0219999999999</c:v>
                </c:pt>
                <c:pt idx="3936">
                  <c:v>2547.5050000000001</c:v>
                </c:pt>
                <c:pt idx="3937">
                  <c:v>2547.9870000000001</c:v>
                </c:pt>
                <c:pt idx="3938">
                  <c:v>2548.4690000000001</c:v>
                </c:pt>
                <c:pt idx="3939">
                  <c:v>2548.951</c:v>
                </c:pt>
                <c:pt idx="3940">
                  <c:v>2549.433</c:v>
                </c:pt>
                <c:pt idx="3941">
                  <c:v>2549.915</c:v>
                </c:pt>
                <c:pt idx="3942">
                  <c:v>2550.3969999999999</c:v>
                </c:pt>
                <c:pt idx="3943">
                  <c:v>2550.8789999999999</c:v>
                </c:pt>
                <c:pt idx="3944">
                  <c:v>2551.3620000000001</c:v>
                </c:pt>
                <c:pt idx="3945">
                  <c:v>2551.8440000000001</c:v>
                </c:pt>
                <c:pt idx="3946">
                  <c:v>2552.326</c:v>
                </c:pt>
                <c:pt idx="3947">
                  <c:v>2552.808</c:v>
                </c:pt>
                <c:pt idx="3948">
                  <c:v>2553.29</c:v>
                </c:pt>
                <c:pt idx="3949">
                  <c:v>2553.7719999999999</c:v>
                </c:pt>
                <c:pt idx="3950">
                  <c:v>2554.2539999999999</c:v>
                </c:pt>
                <c:pt idx="3951">
                  <c:v>2554.7359999999999</c:v>
                </c:pt>
                <c:pt idx="3952">
                  <c:v>2555.2190000000001</c:v>
                </c:pt>
                <c:pt idx="3953">
                  <c:v>2555.6999999999998</c:v>
                </c:pt>
                <c:pt idx="3954">
                  <c:v>2556.183</c:v>
                </c:pt>
                <c:pt idx="3955">
                  <c:v>2556.665</c:v>
                </c:pt>
                <c:pt idx="3956">
                  <c:v>2557.1469999999999</c:v>
                </c:pt>
                <c:pt idx="3957">
                  <c:v>2557.6289999999999</c:v>
                </c:pt>
                <c:pt idx="3958">
                  <c:v>2558.1109999999999</c:v>
                </c:pt>
                <c:pt idx="3959">
                  <c:v>2558.5929999999998</c:v>
                </c:pt>
                <c:pt idx="3960">
                  <c:v>2559.0749999999998</c:v>
                </c:pt>
                <c:pt idx="3961">
                  <c:v>2559.5569999999998</c:v>
                </c:pt>
                <c:pt idx="3962">
                  <c:v>2560.04</c:v>
                </c:pt>
                <c:pt idx="3963">
                  <c:v>2560.5219999999999</c:v>
                </c:pt>
                <c:pt idx="3964">
                  <c:v>2561.0039999999999</c:v>
                </c:pt>
                <c:pt idx="3965">
                  <c:v>2561.4859999999999</c:v>
                </c:pt>
                <c:pt idx="3966">
                  <c:v>2561.9679999999998</c:v>
                </c:pt>
                <c:pt idx="3967">
                  <c:v>2562.4499999999998</c:v>
                </c:pt>
                <c:pt idx="3968">
                  <c:v>2562.9319999999998</c:v>
                </c:pt>
                <c:pt idx="3969">
                  <c:v>2563.4140000000002</c:v>
                </c:pt>
                <c:pt idx="3970">
                  <c:v>2563.8960000000002</c:v>
                </c:pt>
                <c:pt idx="3971">
                  <c:v>2564.3789999999999</c:v>
                </c:pt>
                <c:pt idx="3972">
                  <c:v>2564.8609999999999</c:v>
                </c:pt>
                <c:pt idx="3973">
                  <c:v>2565.3429999999998</c:v>
                </c:pt>
                <c:pt idx="3974">
                  <c:v>2565.8249999999998</c:v>
                </c:pt>
                <c:pt idx="3975">
                  <c:v>2566.3069999999998</c:v>
                </c:pt>
                <c:pt idx="3976">
                  <c:v>2566.7890000000002</c:v>
                </c:pt>
                <c:pt idx="3977">
                  <c:v>2567.2710000000002</c:v>
                </c:pt>
                <c:pt idx="3978">
                  <c:v>2567.7530000000002</c:v>
                </c:pt>
                <c:pt idx="3979">
                  <c:v>2568.2359999999999</c:v>
                </c:pt>
                <c:pt idx="3980">
                  <c:v>2568.7179999999998</c:v>
                </c:pt>
                <c:pt idx="3981">
                  <c:v>2569.1999999999998</c:v>
                </c:pt>
                <c:pt idx="3982">
                  <c:v>2569.6819999999998</c:v>
                </c:pt>
                <c:pt idx="3983">
                  <c:v>2570.1640000000002</c:v>
                </c:pt>
                <c:pt idx="3984">
                  <c:v>2570.6460000000002</c:v>
                </c:pt>
                <c:pt idx="3985">
                  <c:v>2571.1280000000002</c:v>
                </c:pt>
                <c:pt idx="3986">
                  <c:v>2571.61</c:v>
                </c:pt>
                <c:pt idx="3987">
                  <c:v>2572.0929999999998</c:v>
                </c:pt>
                <c:pt idx="3988">
                  <c:v>2572.5749999999998</c:v>
                </c:pt>
                <c:pt idx="3989">
                  <c:v>2573.0569999999998</c:v>
                </c:pt>
                <c:pt idx="3990">
                  <c:v>2573.5390000000002</c:v>
                </c:pt>
                <c:pt idx="3991">
                  <c:v>2574.0210000000002</c:v>
                </c:pt>
                <c:pt idx="3992">
                  <c:v>2574.5030000000002</c:v>
                </c:pt>
                <c:pt idx="3993">
                  <c:v>2574.9850000000001</c:v>
                </c:pt>
                <c:pt idx="3994">
                  <c:v>2575.4670000000001</c:v>
                </c:pt>
                <c:pt idx="3995">
                  <c:v>2575.9490000000001</c:v>
                </c:pt>
                <c:pt idx="3996">
                  <c:v>2576.4319999999998</c:v>
                </c:pt>
                <c:pt idx="3997">
                  <c:v>2576.9140000000002</c:v>
                </c:pt>
                <c:pt idx="3998">
                  <c:v>2577.3960000000002</c:v>
                </c:pt>
                <c:pt idx="3999">
                  <c:v>2577.8780000000002</c:v>
                </c:pt>
                <c:pt idx="4000">
                  <c:v>2578.36</c:v>
                </c:pt>
                <c:pt idx="4001">
                  <c:v>2578.8420000000001</c:v>
                </c:pt>
                <c:pt idx="4002">
                  <c:v>2579.3240000000001</c:v>
                </c:pt>
                <c:pt idx="4003">
                  <c:v>2579.806</c:v>
                </c:pt>
                <c:pt idx="4004">
                  <c:v>2580.2890000000002</c:v>
                </c:pt>
                <c:pt idx="4005">
                  <c:v>2580.7710000000002</c:v>
                </c:pt>
                <c:pt idx="4006">
                  <c:v>2581.2530000000002</c:v>
                </c:pt>
                <c:pt idx="4007">
                  <c:v>2581.7350000000001</c:v>
                </c:pt>
                <c:pt idx="4008">
                  <c:v>2582.2170000000001</c:v>
                </c:pt>
                <c:pt idx="4009">
                  <c:v>2582.6990000000001</c:v>
                </c:pt>
                <c:pt idx="4010">
                  <c:v>2583.181</c:v>
                </c:pt>
                <c:pt idx="4011">
                  <c:v>2583.663</c:v>
                </c:pt>
                <c:pt idx="4012">
                  <c:v>2584.1460000000002</c:v>
                </c:pt>
                <c:pt idx="4013">
                  <c:v>2584.627</c:v>
                </c:pt>
                <c:pt idx="4014">
                  <c:v>2585.11</c:v>
                </c:pt>
                <c:pt idx="4015">
                  <c:v>2585.5920000000001</c:v>
                </c:pt>
                <c:pt idx="4016">
                  <c:v>2586.0740000000001</c:v>
                </c:pt>
                <c:pt idx="4017">
                  <c:v>2586.556</c:v>
                </c:pt>
                <c:pt idx="4018">
                  <c:v>2587.038</c:v>
                </c:pt>
                <c:pt idx="4019">
                  <c:v>2587.52</c:v>
                </c:pt>
                <c:pt idx="4020">
                  <c:v>2588.002</c:v>
                </c:pt>
                <c:pt idx="4021">
                  <c:v>2588.4839999999999</c:v>
                </c:pt>
                <c:pt idx="4022">
                  <c:v>2588.9670000000001</c:v>
                </c:pt>
                <c:pt idx="4023">
                  <c:v>2589.4490000000001</c:v>
                </c:pt>
                <c:pt idx="4024">
                  <c:v>2589.931</c:v>
                </c:pt>
                <c:pt idx="4025">
                  <c:v>2590.413</c:v>
                </c:pt>
                <c:pt idx="4026">
                  <c:v>2590.895</c:v>
                </c:pt>
                <c:pt idx="4027">
                  <c:v>2591.377</c:v>
                </c:pt>
                <c:pt idx="4028">
                  <c:v>2591.8589999999999</c:v>
                </c:pt>
                <c:pt idx="4029">
                  <c:v>2592.3409999999999</c:v>
                </c:pt>
                <c:pt idx="4030">
                  <c:v>2592.8229999999999</c:v>
                </c:pt>
                <c:pt idx="4031">
                  <c:v>2593.306</c:v>
                </c:pt>
                <c:pt idx="4032">
                  <c:v>2593.788</c:v>
                </c:pt>
                <c:pt idx="4033">
                  <c:v>2594.27</c:v>
                </c:pt>
                <c:pt idx="4034">
                  <c:v>2594.752</c:v>
                </c:pt>
                <c:pt idx="4035">
                  <c:v>2595.2339999999999</c:v>
                </c:pt>
                <c:pt idx="4036">
                  <c:v>2595.7159999999999</c:v>
                </c:pt>
                <c:pt idx="4037">
                  <c:v>2596.1979999999999</c:v>
                </c:pt>
                <c:pt idx="4038">
                  <c:v>2596.6799999999998</c:v>
                </c:pt>
                <c:pt idx="4039">
                  <c:v>2597.163</c:v>
                </c:pt>
                <c:pt idx="4040">
                  <c:v>2597.645</c:v>
                </c:pt>
                <c:pt idx="4041">
                  <c:v>2598.127</c:v>
                </c:pt>
                <c:pt idx="4042">
                  <c:v>2598.6089999999999</c:v>
                </c:pt>
                <c:pt idx="4043">
                  <c:v>2599.0909999999999</c:v>
                </c:pt>
                <c:pt idx="4044">
                  <c:v>2599.5729999999999</c:v>
                </c:pt>
                <c:pt idx="4045">
                  <c:v>2600.0549999999998</c:v>
                </c:pt>
                <c:pt idx="4046">
                  <c:v>2600.5369999999998</c:v>
                </c:pt>
                <c:pt idx="4047">
                  <c:v>2601.02</c:v>
                </c:pt>
                <c:pt idx="4048">
                  <c:v>2601.502</c:v>
                </c:pt>
                <c:pt idx="4049">
                  <c:v>2601.9839999999999</c:v>
                </c:pt>
                <c:pt idx="4050">
                  <c:v>2602.4659999999999</c:v>
                </c:pt>
                <c:pt idx="4051">
                  <c:v>2602.9479999999999</c:v>
                </c:pt>
                <c:pt idx="4052">
                  <c:v>2603.4299999999998</c:v>
                </c:pt>
                <c:pt idx="4053">
                  <c:v>2603.9119999999998</c:v>
                </c:pt>
                <c:pt idx="4054">
                  <c:v>2604.3939999999998</c:v>
                </c:pt>
                <c:pt idx="4055">
                  <c:v>2604.8760000000002</c:v>
                </c:pt>
                <c:pt idx="4056">
                  <c:v>2605.3589999999999</c:v>
                </c:pt>
                <c:pt idx="4057">
                  <c:v>2605.8409999999999</c:v>
                </c:pt>
                <c:pt idx="4058">
                  <c:v>2606.3229999999999</c:v>
                </c:pt>
                <c:pt idx="4059">
                  <c:v>2606.8049999999998</c:v>
                </c:pt>
                <c:pt idx="4060">
                  <c:v>2607.2869999999998</c:v>
                </c:pt>
                <c:pt idx="4061">
                  <c:v>2607.7689999999998</c:v>
                </c:pt>
                <c:pt idx="4062">
                  <c:v>2608.2510000000002</c:v>
                </c:pt>
                <c:pt idx="4063">
                  <c:v>2608.7330000000002</c:v>
                </c:pt>
                <c:pt idx="4064">
                  <c:v>2609.2159999999999</c:v>
                </c:pt>
                <c:pt idx="4065">
                  <c:v>2609.6979999999999</c:v>
                </c:pt>
                <c:pt idx="4066">
                  <c:v>2610.1799999999998</c:v>
                </c:pt>
                <c:pt idx="4067">
                  <c:v>2610.6619999999998</c:v>
                </c:pt>
                <c:pt idx="4068">
                  <c:v>2611.1439999999998</c:v>
                </c:pt>
                <c:pt idx="4069">
                  <c:v>2611.6260000000002</c:v>
                </c:pt>
                <c:pt idx="4070">
                  <c:v>2612.1080000000002</c:v>
                </c:pt>
                <c:pt idx="4071">
                  <c:v>2612.59</c:v>
                </c:pt>
                <c:pt idx="4072">
                  <c:v>2613.0729999999999</c:v>
                </c:pt>
                <c:pt idx="4073">
                  <c:v>2613.5540000000001</c:v>
                </c:pt>
                <c:pt idx="4074">
                  <c:v>2614.0369999999998</c:v>
                </c:pt>
                <c:pt idx="4075">
                  <c:v>2614.5189999999998</c:v>
                </c:pt>
                <c:pt idx="4076">
                  <c:v>2615.0010000000002</c:v>
                </c:pt>
                <c:pt idx="4077">
                  <c:v>2615.4830000000002</c:v>
                </c:pt>
                <c:pt idx="4078">
                  <c:v>2615.9650000000001</c:v>
                </c:pt>
                <c:pt idx="4079">
                  <c:v>2616.4470000000001</c:v>
                </c:pt>
                <c:pt idx="4080">
                  <c:v>2616.9290000000001</c:v>
                </c:pt>
                <c:pt idx="4081">
                  <c:v>2617.4110000000001</c:v>
                </c:pt>
                <c:pt idx="4082">
                  <c:v>2617.8939999999998</c:v>
                </c:pt>
                <c:pt idx="4083">
                  <c:v>2618.3760000000002</c:v>
                </c:pt>
                <c:pt idx="4084">
                  <c:v>2618.8580000000002</c:v>
                </c:pt>
                <c:pt idx="4085">
                  <c:v>2619.34</c:v>
                </c:pt>
                <c:pt idx="4086">
                  <c:v>2619.8220000000001</c:v>
                </c:pt>
                <c:pt idx="4087">
                  <c:v>2620.3040000000001</c:v>
                </c:pt>
                <c:pt idx="4088">
                  <c:v>2620.7860000000001</c:v>
                </c:pt>
                <c:pt idx="4089">
                  <c:v>2621.268</c:v>
                </c:pt>
                <c:pt idx="4090">
                  <c:v>2621.75</c:v>
                </c:pt>
                <c:pt idx="4091">
                  <c:v>2622.2330000000002</c:v>
                </c:pt>
                <c:pt idx="4092">
                  <c:v>2622.7150000000001</c:v>
                </c:pt>
                <c:pt idx="4093">
                  <c:v>2623.1970000000001</c:v>
                </c:pt>
                <c:pt idx="4094">
                  <c:v>2623.6790000000001</c:v>
                </c:pt>
                <c:pt idx="4095">
                  <c:v>2624.1610000000001</c:v>
                </c:pt>
                <c:pt idx="4096">
                  <c:v>2624.643</c:v>
                </c:pt>
                <c:pt idx="4097">
                  <c:v>2625.125</c:v>
                </c:pt>
                <c:pt idx="4098">
                  <c:v>2625.607</c:v>
                </c:pt>
                <c:pt idx="4099">
                  <c:v>2626.09</c:v>
                </c:pt>
                <c:pt idx="4100">
                  <c:v>2626.5720000000001</c:v>
                </c:pt>
                <c:pt idx="4101">
                  <c:v>2627.0540000000001</c:v>
                </c:pt>
                <c:pt idx="4102">
                  <c:v>2627.5360000000001</c:v>
                </c:pt>
                <c:pt idx="4103">
                  <c:v>2628.018</c:v>
                </c:pt>
                <c:pt idx="4104">
                  <c:v>2628.5</c:v>
                </c:pt>
                <c:pt idx="4105">
                  <c:v>2628.982</c:v>
                </c:pt>
                <c:pt idx="4106">
                  <c:v>2629.4639999999999</c:v>
                </c:pt>
                <c:pt idx="4107">
                  <c:v>2629.9470000000001</c:v>
                </c:pt>
                <c:pt idx="4108">
                  <c:v>2630.4279999999999</c:v>
                </c:pt>
                <c:pt idx="4109">
                  <c:v>2630.9110000000001</c:v>
                </c:pt>
                <c:pt idx="4110">
                  <c:v>2631.393</c:v>
                </c:pt>
                <c:pt idx="4111">
                  <c:v>2631.875</c:v>
                </c:pt>
                <c:pt idx="4112">
                  <c:v>2632.357</c:v>
                </c:pt>
                <c:pt idx="4113">
                  <c:v>2632.8389999999999</c:v>
                </c:pt>
                <c:pt idx="4114">
                  <c:v>2633.3209999999999</c:v>
                </c:pt>
                <c:pt idx="4115">
                  <c:v>2633.8029999999999</c:v>
                </c:pt>
                <c:pt idx="4116">
                  <c:v>2634.2849999999999</c:v>
                </c:pt>
                <c:pt idx="4117">
                  <c:v>2634.768</c:v>
                </c:pt>
                <c:pt idx="4118">
                  <c:v>2635.25</c:v>
                </c:pt>
                <c:pt idx="4119">
                  <c:v>2635.732</c:v>
                </c:pt>
                <c:pt idx="4120">
                  <c:v>2636.2139999999999</c:v>
                </c:pt>
                <c:pt idx="4121">
                  <c:v>2636.6959999999999</c:v>
                </c:pt>
                <c:pt idx="4122">
                  <c:v>2637.1779999999999</c:v>
                </c:pt>
                <c:pt idx="4123">
                  <c:v>2637.66</c:v>
                </c:pt>
                <c:pt idx="4124">
                  <c:v>2638.1419999999998</c:v>
                </c:pt>
                <c:pt idx="4125">
                  <c:v>2638.625</c:v>
                </c:pt>
                <c:pt idx="4126">
                  <c:v>2639.107</c:v>
                </c:pt>
                <c:pt idx="4127">
                  <c:v>2639.5889999999999</c:v>
                </c:pt>
                <c:pt idx="4128">
                  <c:v>2640.0709999999999</c:v>
                </c:pt>
                <c:pt idx="4129">
                  <c:v>2640.5529999999999</c:v>
                </c:pt>
                <c:pt idx="4130">
                  <c:v>2641.0349999999999</c:v>
                </c:pt>
                <c:pt idx="4131">
                  <c:v>2641.5169999999998</c:v>
                </c:pt>
                <c:pt idx="4132">
                  <c:v>2641.9989999999998</c:v>
                </c:pt>
                <c:pt idx="4133">
                  <c:v>2642.4810000000002</c:v>
                </c:pt>
                <c:pt idx="4134">
                  <c:v>2642.9639999999999</c:v>
                </c:pt>
                <c:pt idx="4135">
                  <c:v>2643.4459999999999</c:v>
                </c:pt>
                <c:pt idx="4136">
                  <c:v>2643.9279999999999</c:v>
                </c:pt>
                <c:pt idx="4137">
                  <c:v>2644.41</c:v>
                </c:pt>
                <c:pt idx="4138">
                  <c:v>2644.8919999999998</c:v>
                </c:pt>
                <c:pt idx="4139">
                  <c:v>2645.3739999999998</c:v>
                </c:pt>
                <c:pt idx="4140">
                  <c:v>2645.8560000000002</c:v>
                </c:pt>
                <c:pt idx="4141">
                  <c:v>2646.3380000000002</c:v>
                </c:pt>
                <c:pt idx="4142">
                  <c:v>2646.8209999999999</c:v>
                </c:pt>
                <c:pt idx="4143">
                  <c:v>2647.3029999999999</c:v>
                </c:pt>
                <c:pt idx="4144">
                  <c:v>2647.7849999999999</c:v>
                </c:pt>
                <c:pt idx="4145">
                  <c:v>2648.2669999999998</c:v>
                </c:pt>
                <c:pt idx="4146">
                  <c:v>2648.7489999999998</c:v>
                </c:pt>
                <c:pt idx="4147">
                  <c:v>2649.2310000000002</c:v>
                </c:pt>
                <c:pt idx="4148">
                  <c:v>2649.7130000000002</c:v>
                </c:pt>
                <c:pt idx="4149">
                  <c:v>2650.1950000000002</c:v>
                </c:pt>
                <c:pt idx="4150">
                  <c:v>2650.6770000000001</c:v>
                </c:pt>
                <c:pt idx="4151">
                  <c:v>2651.16</c:v>
                </c:pt>
                <c:pt idx="4152">
                  <c:v>2651.6419999999998</c:v>
                </c:pt>
                <c:pt idx="4153">
                  <c:v>2652.1239999999998</c:v>
                </c:pt>
                <c:pt idx="4154">
                  <c:v>2652.6060000000002</c:v>
                </c:pt>
                <c:pt idx="4155">
                  <c:v>2653.0880000000002</c:v>
                </c:pt>
                <c:pt idx="4156">
                  <c:v>2653.57</c:v>
                </c:pt>
                <c:pt idx="4157">
                  <c:v>2654.0520000000001</c:v>
                </c:pt>
                <c:pt idx="4158">
                  <c:v>2654.5340000000001</c:v>
                </c:pt>
                <c:pt idx="4159">
                  <c:v>2655.0169999999998</c:v>
                </c:pt>
                <c:pt idx="4160">
                  <c:v>2655.4989999999998</c:v>
                </c:pt>
                <c:pt idx="4161">
                  <c:v>2655.9810000000002</c:v>
                </c:pt>
                <c:pt idx="4162">
                  <c:v>2656.4630000000002</c:v>
                </c:pt>
                <c:pt idx="4163">
                  <c:v>2656.9450000000002</c:v>
                </c:pt>
                <c:pt idx="4164">
                  <c:v>2657.4270000000001</c:v>
                </c:pt>
                <c:pt idx="4165">
                  <c:v>2657.9090000000001</c:v>
                </c:pt>
                <c:pt idx="4166">
                  <c:v>2658.3910000000001</c:v>
                </c:pt>
                <c:pt idx="4167">
                  <c:v>2658.8739999999998</c:v>
                </c:pt>
                <c:pt idx="4168">
                  <c:v>2659.355</c:v>
                </c:pt>
                <c:pt idx="4169">
                  <c:v>2659.8380000000002</c:v>
                </c:pt>
                <c:pt idx="4170">
                  <c:v>2660.32</c:v>
                </c:pt>
                <c:pt idx="4171">
                  <c:v>2660.8020000000001</c:v>
                </c:pt>
                <c:pt idx="4172">
                  <c:v>2661.2840000000001</c:v>
                </c:pt>
                <c:pt idx="4173">
                  <c:v>2661.7660000000001</c:v>
                </c:pt>
                <c:pt idx="4174">
                  <c:v>2662.248</c:v>
                </c:pt>
                <c:pt idx="4175">
                  <c:v>2662.73</c:v>
                </c:pt>
                <c:pt idx="4176">
                  <c:v>2663.212</c:v>
                </c:pt>
                <c:pt idx="4177">
                  <c:v>2663.6950000000002</c:v>
                </c:pt>
                <c:pt idx="4178">
                  <c:v>2664.1770000000001</c:v>
                </c:pt>
                <c:pt idx="4179">
                  <c:v>2664.6590000000001</c:v>
                </c:pt>
                <c:pt idx="4180">
                  <c:v>2665.1410000000001</c:v>
                </c:pt>
                <c:pt idx="4181">
                  <c:v>2665.623</c:v>
                </c:pt>
                <c:pt idx="4182">
                  <c:v>2666.105</c:v>
                </c:pt>
                <c:pt idx="4183">
                  <c:v>2666.587</c:v>
                </c:pt>
                <c:pt idx="4184">
                  <c:v>2667.069</c:v>
                </c:pt>
                <c:pt idx="4185">
                  <c:v>2667.5520000000001</c:v>
                </c:pt>
                <c:pt idx="4186">
                  <c:v>2668.0340000000001</c:v>
                </c:pt>
                <c:pt idx="4187">
                  <c:v>2668.5160000000001</c:v>
                </c:pt>
                <c:pt idx="4188">
                  <c:v>2668.998</c:v>
                </c:pt>
                <c:pt idx="4189">
                  <c:v>2669.48</c:v>
                </c:pt>
                <c:pt idx="4190">
                  <c:v>2669.962</c:v>
                </c:pt>
                <c:pt idx="4191">
                  <c:v>2670.444</c:v>
                </c:pt>
                <c:pt idx="4192">
                  <c:v>2670.9259999999999</c:v>
                </c:pt>
                <c:pt idx="4193">
                  <c:v>2671.4079999999999</c:v>
                </c:pt>
                <c:pt idx="4194">
                  <c:v>2671.8910000000001</c:v>
                </c:pt>
                <c:pt idx="4195">
                  <c:v>2672.373</c:v>
                </c:pt>
                <c:pt idx="4196">
                  <c:v>2672.855</c:v>
                </c:pt>
                <c:pt idx="4197">
                  <c:v>2673.337</c:v>
                </c:pt>
                <c:pt idx="4198">
                  <c:v>2673.819</c:v>
                </c:pt>
                <c:pt idx="4199">
                  <c:v>2674.3009999999999</c:v>
                </c:pt>
                <c:pt idx="4200">
                  <c:v>2674.7829999999999</c:v>
                </c:pt>
                <c:pt idx="4201">
                  <c:v>2675.2649999999999</c:v>
                </c:pt>
                <c:pt idx="4202">
                  <c:v>2675.748</c:v>
                </c:pt>
                <c:pt idx="4203">
                  <c:v>2676.23</c:v>
                </c:pt>
                <c:pt idx="4204">
                  <c:v>2676.712</c:v>
                </c:pt>
                <c:pt idx="4205">
                  <c:v>2677.194</c:v>
                </c:pt>
                <c:pt idx="4206">
                  <c:v>2677.6759999999999</c:v>
                </c:pt>
                <c:pt idx="4207">
                  <c:v>2678.1579999999999</c:v>
                </c:pt>
                <c:pt idx="4208">
                  <c:v>2678.64</c:v>
                </c:pt>
                <c:pt idx="4209">
                  <c:v>2679.1219999999998</c:v>
                </c:pt>
                <c:pt idx="4210">
                  <c:v>2679.6039999999998</c:v>
                </c:pt>
                <c:pt idx="4211">
                  <c:v>2680.087</c:v>
                </c:pt>
                <c:pt idx="4212">
                  <c:v>2680.569</c:v>
                </c:pt>
                <c:pt idx="4213">
                  <c:v>2681.0509999999999</c:v>
                </c:pt>
                <c:pt idx="4214">
                  <c:v>2681.5329999999999</c:v>
                </c:pt>
                <c:pt idx="4215">
                  <c:v>2682.0149999999999</c:v>
                </c:pt>
                <c:pt idx="4216">
                  <c:v>2682.4969999999998</c:v>
                </c:pt>
                <c:pt idx="4217">
                  <c:v>2682.9789999999998</c:v>
                </c:pt>
                <c:pt idx="4218">
                  <c:v>2683.4609999999998</c:v>
                </c:pt>
                <c:pt idx="4219">
                  <c:v>2683.944</c:v>
                </c:pt>
                <c:pt idx="4220">
                  <c:v>2684.4259999999999</c:v>
                </c:pt>
                <c:pt idx="4221">
                  <c:v>2684.9079999999999</c:v>
                </c:pt>
                <c:pt idx="4222">
                  <c:v>2685.39</c:v>
                </c:pt>
                <c:pt idx="4223">
                  <c:v>2685.8719999999998</c:v>
                </c:pt>
                <c:pt idx="4224">
                  <c:v>2686.3539999999998</c:v>
                </c:pt>
                <c:pt idx="4225">
                  <c:v>2686.8359999999998</c:v>
                </c:pt>
                <c:pt idx="4226">
                  <c:v>2687.3180000000002</c:v>
                </c:pt>
                <c:pt idx="4227">
                  <c:v>2687.8009999999999</c:v>
                </c:pt>
                <c:pt idx="4228">
                  <c:v>2688.2820000000002</c:v>
                </c:pt>
                <c:pt idx="4229">
                  <c:v>2688.7649999999999</c:v>
                </c:pt>
                <c:pt idx="4230">
                  <c:v>2689.2469999999998</c:v>
                </c:pt>
                <c:pt idx="4231">
                  <c:v>2689.7289999999998</c:v>
                </c:pt>
                <c:pt idx="4232">
                  <c:v>2690.2109999999998</c:v>
                </c:pt>
                <c:pt idx="4233">
                  <c:v>2690.6930000000002</c:v>
                </c:pt>
                <c:pt idx="4234">
                  <c:v>2691.1750000000002</c:v>
                </c:pt>
                <c:pt idx="4235">
                  <c:v>2691.6570000000002</c:v>
                </c:pt>
                <c:pt idx="4236">
                  <c:v>2692.1390000000001</c:v>
                </c:pt>
                <c:pt idx="4237">
                  <c:v>2692.6219999999998</c:v>
                </c:pt>
                <c:pt idx="4238">
                  <c:v>2693.1039999999998</c:v>
                </c:pt>
                <c:pt idx="4239">
                  <c:v>2693.5859999999998</c:v>
                </c:pt>
                <c:pt idx="4240">
                  <c:v>2694.0680000000002</c:v>
                </c:pt>
                <c:pt idx="4241">
                  <c:v>2694.55</c:v>
                </c:pt>
                <c:pt idx="4242">
                  <c:v>2695.0320000000002</c:v>
                </c:pt>
                <c:pt idx="4243">
                  <c:v>2695.5140000000001</c:v>
                </c:pt>
                <c:pt idx="4244">
                  <c:v>2695.9960000000001</c:v>
                </c:pt>
                <c:pt idx="4245">
                  <c:v>2696.4789999999998</c:v>
                </c:pt>
                <c:pt idx="4246">
                  <c:v>2696.9609999999998</c:v>
                </c:pt>
                <c:pt idx="4247">
                  <c:v>2697.4430000000002</c:v>
                </c:pt>
                <c:pt idx="4248">
                  <c:v>2697.9250000000002</c:v>
                </c:pt>
                <c:pt idx="4249">
                  <c:v>2698.4070000000002</c:v>
                </c:pt>
                <c:pt idx="4250">
                  <c:v>2698.8890000000001</c:v>
                </c:pt>
                <c:pt idx="4251">
                  <c:v>2699.3710000000001</c:v>
                </c:pt>
                <c:pt idx="4252">
                  <c:v>2699.8530000000001</c:v>
                </c:pt>
                <c:pt idx="4253">
                  <c:v>2700.335</c:v>
                </c:pt>
                <c:pt idx="4254">
                  <c:v>2700.8180000000002</c:v>
                </c:pt>
                <c:pt idx="4255">
                  <c:v>2701.3</c:v>
                </c:pt>
                <c:pt idx="4256">
                  <c:v>2701.7820000000002</c:v>
                </c:pt>
                <c:pt idx="4257">
                  <c:v>2702.2640000000001</c:v>
                </c:pt>
                <c:pt idx="4258">
                  <c:v>2702.7460000000001</c:v>
                </c:pt>
                <c:pt idx="4259">
                  <c:v>2703.2280000000001</c:v>
                </c:pt>
                <c:pt idx="4260">
                  <c:v>2703.71</c:v>
                </c:pt>
                <c:pt idx="4261">
                  <c:v>2704.192</c:v>
                </c:pt>
                <c:pt idx="4262">
                  <c:v>2704.6750000000002</c:v>
                </c:pt>
                <c:pt idx="4263">
                  <c:v>2705.1570000000002</c:v>
                </c:pt>
                <c:pt idx="4264">
                  <c:v>2705.6390000000001</c:v>
                </c:pt>
                <c:pt idx="4265">
                  <c:v>2706.1210000000001</c:v>
                </c:pt>
                <c:pt idx="4266">
                  <c:v>2706.6030000000001</c:v>
                </c:pt>
                <c:pt idx="4267">
                  <c:v>2707.085</c:v>
                </c:pt>
                <c:pt idx="4268">
                  <c:v>2707.567</c:v>
                </c:pt>
                <c:pt idx="4269">
                  <c:v>2708.049</c:v>
                </c:pt>
                <c:pt idx="4270">
                  <c:v>2708.5309999999999</c:v>
                </c:pt>
                <c:pt idx="4271">
                  <c:v>2709.0140000000001</c:v>
                </c:pt>
                <c:pt idx="4272">
                  <c:v>2709.4960000000001</c:v>
                </c:pt>
                <c:pt idx="4273">
                  <c:v>2709.9780000000001</c:v>
                </c:pt>
                <c:pt idx="4274">
                  <c:v>2710.46</c:v>
                </c:pt>
                <c:pt idx="4275">
                  <c:v>2710.942</c:v>
                </c:pt>
                <c:pt idx="4276">
                  <c:v>2711.424</c:v>
                </c:pt>
                <c:pt idx="4277">
                  <c:v>2711.9059999999999</c:v>
                </c:pt>
                <c:pt idx="4278">
                  <c:v>2712.3879999999999</c:v>
                </c:pt>
                <c:pt idx="4279">
                  <c:v>2712.8710000000001</c:v>
                </c:pt>
                <c:pt idx="4280">
                  <c:v>2713.3530000000001</c:v>
                </c:pt>
                <c:pt idx="4281">
                  <c:v>2713.835</c:v>
                </c:pt>
                <c:pt idx="4282">
                  <c:v>2714.317</c:v>
                </c:pt>
                <c:pt idx="4283">
                  <c:v>2714.799</c:v>
                </c:pt>
                <c:pt idx="4284">
                  <c:v>2715.2809999999999</c:v>
                </c:pt>
                <c:pt idx="4285">
                  <c:v>2715.7629999999999</c:v>
                </c:pt>
                <c:pt idx="4286">
                  <c:v>2716.2449999999999</c:v>
                </c:pt>
                <c:pt idx="4287">
                  <c:v>2716.7280000000001</c:v>
                </c:pt>
                <c:pt idx="4288">
                  <c:v>2717.2089999999998</c:v>
                </c:pt>
                <c:pt idx="4289">
                  <c:v>2717.692</c:v>
                </c:pt>
                <c:pt idx="4290">
                  <c:v>2718.174</c:v>
                </c:pt>
                <c:pt idx="4291">
                  <c:v>2718.6559999999999</c:v>
                </c:pt>
                <c:pt idx="4292">
                  <c:v>2719.1379999999999</c:v>
                </c:pt>
                <c:pt idx="4293">
                  <c:v>2719.62</c:v>
                </c:pt>
                <c:pt idx="4294">
                  <c:v>2720.1019999999999</c:v>
                </c:pt>
                <c:pt idx="4295">
                  <c:v>2720.5839999999998</c:v>
                </c:pt>
                <c:pt idx="4296">
                  <c:v>2721.0659999999998</c:v>
                </c:pt>
                <c:pt idx="4297">
                  <c:v>2721.549</c:v>
                </c:pt>
                <c:pt idx="4298">
                  <c:v>2722.0309999999999</c:v>
                </c:pt>
                <c:pt idx="4299">
                  <c:v>2722.5129999999999</c:v>
                </c:pt>
                <c:pt idx="4300">
                  <c:v>2722.9949999999999</c:v>
                </c:pt>
                <c:pt idx="4301">
                  <c:v>2723.4769999999999</c:v>
                </c:pt>
                <c:pt idx="4302">
                  <c:v>2723.9589999999998</c:v>
                </c:pt>
                <c:pt idx="4303">
                  <c:v>2724.4409999999998</c:v>
                </c:pt>
                <c:pt idx="4304">
                  <c:v>2724.9229999999998</c:v>
                </c:pt>
                <c:pt idx="4305">
                  <c:v>2725.4059999999999</c:v>
                </c:pt>
                <c:pt idx="4306">
                  <c:v>2725.8879999999999</c:v>
                </c:pt>
                <c:pt idx="4307">
                  <c:v>2726.37</c:v>
                </c:pt>
                <c:pt idx="4308">
                  <c:v>2726.8519999999999</c:v>
                </c:pt>
                <c:pt idx="4309">
                  <c:v>2727.3339999999998</c:v>
                </c:pt>
                <c:pt idx="4310">
                  <c:v>2727.8159999999998</c:v>
                </c:pt>
                <c:pt idx="4311">
                  <c:v>2728.2979999999998</c:v>
                </c:pt>
                <c:pt idx="4312">
                  <c:v>2728.78</c:v>
                </c:pt>
                <c:pt idx="4313">
                  <c:v>2729.2620000000002</c:v>
                </c:pt>
                <c:pt idx="4314">
                  <c:v>2729.7449999999999</c:v>
                </c:pt>
                <c:pt idx="4315">
                  <c:v>2730.2269999999999</c:v>
                </c:pt>
                <c:pt idx="4316">
                  <c:v>2730.7089999999998</c:v>
                </c:pt>
                <c:pt idx="4317">
                  <c:v>2731.1909999999998</c:v>
                </c:pt>
                <c:pt idx="4318">
                  <c:v>2731.6729999999998</c:v>
                </c:pt>
                <c:pt idx="4319">
                  <c:v>2732.1550000000002</c:v>
                </c:pt>
                <c:pt idx="4320">
                  <c:v>2732.6370000000002</c:v>
                </c:pt>
                <c:pt idx="4321">
                  <c:v>2733.1190000000001</c:v>
                </c:pt>
                <c:pt idx="4322">
                  <c:v>2733.6019999999999</c:v>
                </c:pt>
                <c:pt idx="4323">
                  <c:v>2734.0839999999998</c:v>
                </c:pt>
                <c:pt idx="4324">
                  <c:v>2734.5659999999998</c:v>
                </c:pt>
                <c:pt idx="4325">
                  <c:v>2735.0479999999998</c:v>
                </c:pt>
                <c:pt idx="4326">
                  <c:v>2735.53</c:v>
                </c:pt>
                <c:pt idx="4327">
                  <c:v>2736.0120000000002</c:v>
                </c:pt>
                <c:pt idx="4328">
                  <c:v>2736.4940000000001</c:v>
                </c:pt>
                <c:pt idx="4329">
                  <c:v>2736.9760000000001</c:v>
                </c:pt>
                <c:pt idx="4330">
                  <c:v>2737.4580000000001</c:v>
                </c:pt>
                <c:pt idx="4331">
                  <c:v>2737.9409999999998</c:v>
                </c:pt>
                <c:pt idx="4332">
                  <c:v>2738.4229999999998</c:v>
                </c:pt>
                <c:pt idx="4333">
                  <c:v>2738.9050000000002</c:v>
                </c:pt>
                <c:pt idx="4334">
                  <c:v>2739.3870000000002</c:v>
                </c:pt>
                <c:pt idx="4335">
                  <c:v>2739.8690000000001</c:v>
                </c:pt>
                <c:pt idx="4336">
                  <c:v>2740.3510000000001</c:v>
                </c:pt>
                <c:pt idx="4337">
                  <c:v>2740.8330000000001</c:v>
                </c:pt>
                <c:pt idx="4338">
                  <c:v>2741.3150000000001</c:v>
                </c:pt>
                <c:pt idx="4339">
                  <c:v>2741.7979999999998</c:v>
                </c:pt>
                <c:pt idx="4340">
                  <c:v>2742.28</c:v>
                </c:pt>
                <c:pt idx="4341">
                  <c:v>2742.7620000000002</c:v>
                </c:pt>
                <c:pt idx="4342">
                  <c:v>2743.2440000000001</c:v>
                </c:pt>
                <c:pt idx="4343">
                  <c:v>2743.7260000000001</c:v>
                </c:pt>
                <c:pt idx="4344">
                  <c:v>2744.2080000000001</c:v>
                </c:pt>
                <c:pt idx="4345">
                  <c:v>2744.69</c:v>
                </c:pt>
                <c:pt idx="4346">
                  <c:v>2745.172</c:v>
                </c:pt>
                <c:pt idx="4347">
                  <c:v>2745.6550000000002</c:v>
                </c:pt>
                <c:pt idx="4348">
                  <c:v>2746.136</c:v>
                </c:pt>
                <c:pt idx="4349">
                  <c:v>2746.6190000000001</c:v>
                </c:pt>
                <c:pt idx="4350">
                  <c:v>2747.1010000000001</c:v>
                </c:pt>
                <c:pt idx="4351">
                  <c:v>2747.5830000000001</c:v>
                </c:pt>
                <c:pt idx="4352">
                  <c:v>2748.0650000000001</c:v>
                </c:pt>
                <c:pt idx="4353">
                  <c:v>2748.547</c:v>
                </c:pt>
                <c:pt idx="4354">
                  <c:v>2749.029</c:v>
                </c:pt>
                <c:pt idx="4355">
                  <c:v>2749.511</c:v>
                </c:pt>
                <c:pt idx="4356">
                  <c:v>2749.9929999999999</c:v>
                </c:pt>
                <c:pt idx="4357">
                  <c:v>2750.4760000000001</c:v>
                </c:pt>
                <c:pt idx="4358">
                  <c:v>2750.9580000000001</c:v>
                </c:pt>
                <c:pt idx="4359">
                  <c:v>2751.44</c:v>
                </c:pt>
                <c:pt idx="4360">
                  <c:v>2751.922</c:v>
                </c:pt>
                <c:pt idx="4361">
                  <c:v>2752.404</c:v>
                </c:pt>
                <c:pt idx="4362">
                  <c:v>2752.886</c:v>
                </c:pt>
                <c:pt idx="4363">
                  <c:v>2753.3679999999999</c:v>
                </c:pt>
                <c:pt idx="4364">
                  <c:v>2753.85</c:v>
                </c:pt>
                <c:pt idx="4365">
                  <c:v>2754.3330000000001</c:v>
                </c:pt>
                <c:pt idx="4366">
                  <c:v>2754.8150000000001</c:v>
                </c:pt>
                <c:pt idx="4367">
                  <c:v>2755.297</c:v>
                </c:pt>
                <c:pt idx="4368">
                  <c:v>2755.779</c:v>
                </c:pt>
                <c:pt idx="4369">
                  <c:v>2756.261</c:v>
                </c:pt>
                <c:pt idx="4370">
                  <c:v>2756.7429999999999</c:v>
                </c:pt>
                <c:pt idx="4371">
                  <c:v>2757.2249999999999</c:v>
                </c:pt>
                <c:pt idx="4372">
                  <c:v>2757.7069999999999</c:v>
                </c:pt>
                <c:pt idx="4373">
                  <c:v>2758.1889999999999</c:v>
                </c:pt>
                <c:pt idx="4374">
                  <c:v>2758.672</c:v>
                </c:pt>
                <c:pt idx="4375">
                  <c:v>2759.154</c:v>
                </c:pt>
                <c:pt idx="4376">
                  <c:v>2759.636</c:v>
                </c:pt>
                <c:pt idx="4377">
                  <c:v>2760.1179999999999</c:v>
                </c:pt>
                <c:pt idx="4378">
                  <c:v>2760.6</c:v>
                </c:pt>
                <c:pt idx="4379">
                  <c:v>2761.0819999999999</c:v>
                </c:pt>
                <c:pt idx="4380">
                  <c:v>2761.5639999999999</c:v>
                </c:pt>
                <c:pt idx="4381">
                  <c:v>2762.0459999999998</c:v>
                </c:pt>
                <c:pt idx="4382">
                  <c:v>2762.529</c:v>
                </c:pt>
                <c:pt idx="4383">
                  <c:v>2763.011</c:v>
                </c:pt>
                <c:pt idx="4384">
                  <c:v>2763.4929999999999</c:v>
                </c:pt>
                <c:pt idx="4385">
                  <c:v>2763.9749999999999</c:v>
                </c:pt>
                <c:pt idx="4386">
                  <c:v>2764.4569999999999</c:v>
                </c:pt>
                <c:pt idx="4387">
                  <c:v>2764.9389999999999</c:v>
                </c:pt>
                <c:pt idx="4388">
                  <c:v>2765.4209999999998</c:v>
                </c:pt>
                <c:pt idx="4389">
                  <c:v>2765.9029999999998</c:v>
                </c:pt>
                <c:pt idx="4390">
                  <c:v>2766.3850000000002</c:v>
                </c:pt>
                <c:pt idx="4391">
                  <c:v>2766.8679999999999</c:v>
                </c:pt>
                <c:pt idx="4392">
                  <c:v>2767.35</c:v>
                </c:pt>
                <c:pt idx="4393">
                  <c:v>2767.8319999999999</c:v>
                </c:pt>
                <c:pt idx="4394">
                  <c:v>2768.3139999999999</c:v>
                </c:pt>
                <c:pt idx="4395">
                  <c:v>2768.7959999999998</c:v>
                </c:pt>
                <c:pt idx="4396">
                  <c:v>2769.2779999999998</c:v>
                </c:pt>
                <c:pt idx="4397">
                  <c:v>2769.76</c:v>
                </c:pt>
                <c:pt idx="4398">
                  <c:v>2770.2420000000002</c:v>
                </c:pt>
                <c:pt idx="4399">
                  <c:v>2770.7249999999999</c:v>
                </c:pt>
                <c:pt idx="4400">
                  <c:v>2771.2069999999999</c:v>
                </c:pt>
                <c:pt idx="4401">
                  <c:v>2771.6889999999999</c:v>
                </c:pt>
                <c:pt idx="4402">
                  <c:v>2772.1709999999998</c:v>
                </c:pt>
                <c:pt idx="4403">
                  <c:v>2772.6529999999998</c:v>
                </c:pt>
                <c:pt idx="4404">
                  <c:v>2773.1350000000002</c:v>
                </c:pt>
                <c:pt idx="4405">
                  <c:v>2773.6170000000002</c:v>
                </c:pt>
                <c:pt idx="4406">
                  <c:v>2774.0990000000002</c:v>
                </c:pt>
                <c:pt idx="4407">
                  <c:v>2774.5819999999999</c:v>
                </c:pt>
                <c:pt idx="4408">
                  <c:v>2775.0630000000001</c:v>
                </c:pt>
                <c:pt idx="4409">
                  <c:v>2775.5459999999998</c:v>
                </c:pt>
                <c:pt idx="4410">
                  <c:v>2776.0279999999998</c:v>
                </c:pt>
                <c:pt idx="4411">
                  <c:v>2776.51</c:v>
                </c:pt>
                <c:pt idx="4412">
                  <c:v>2776.9920000000002</c:v>
                </c:pt>
                <c:pt idx="4413">
                  <c:v>2777.4740000000002</c:v>
                </c:pt>
                <c:pt idx="4414">
                  <c:v>2777.9560000000001</c:v>
                </c:pt>
                <c:pt idx="4415">
                  <c:v>2778.4380000000001</c:v>
                </c:pt>
                <c:pt idx="4416">
                  <c:v>2778.92</c:v>
                </c:pt>
                <c:pt idx="4417">
                  <c:v>2779.4029999999998</c:v>
                </c:pt>
                <c:pt idx="4418">
                  <c:v>2779.8850000000002</c:v>
                </c:pt>
                <c:pt idx="4419">
                  <c:v>2780.3670000000002</c:v>
                </c:pt>
                <c:pt idx="4420">
                  <c:v>2780.8490000000002</c:v>
                </c:pt>
                <c:pt idx="4421">
                  <c:v>2781.3310000000001</c:v>
                </c:pt>
                <c:pt idx="4422">
                  <c:v>2781.8130000000001</c:v>
                </c:pt>
                <c:pt idx="4423">
                  <c:v>2782.2950000000001</c:v>
                </c:pt>
                <c:pt idx="4424">
                  <c:v>2782.777</c:v>
                </c:pt>
                <c:pt idx="4425">
                  <c:v>2783.26</c:v>
                </c:pt>
                <c:pt idx="4426">
                  <c:v>2783.7420000000002</c:v>
                </c:pt>
                <c:pt idx="4427">
                  <c:v>2784.2240000000002</c:v>
                </c:pt>
                <c:pt idx="4428">
                  <c:v>2784.7060000000001</c:v>
                </c:pt>
                <c:pt idx="4429">
                  <c:v>2785.1880000000001</c:v>
                </c:pt>
                <c:pt idx="4430">
                  <c:v>2785.67</c:v>
                </c:pt>
                <c:pt idx="4431">
                  <c:v>2786.152</c:v>
                </c:pt>
                <c:pt idx="4432">
                  <c:v>2786.634</c:v>
                </c:pt>
                <c:pt idx="4433">
                  <c:v>2787.116</c:v>
                </c:pt>
                <c:pt idx="4434">
                  <c:v>2787.5990000000002</c:v>
                </c:pt>
                <c:pt idx="4435">
                  <c:v>2788.0810000000001</c:v>
                </c:pt>
                <c:pt idx="4436">
                  <c:v>2788.5630000000001</c:v>
                </c:pt>
                <c:pt idx="4437">
                  <c:v>2789.0450000000001</c:v>
                </c:pt>
                <c:pt idx="4438">
                  <c:v>2789.527</c:v>
                </c:pt>
                <c:pt idx="4439">
                  <c:v>2790.009</c:v>
                </c:pt>
                <c:pt idx="4440">
                  <c:v>2790.491</c:v>
                </c:pt>
                <c:pt idx="4441">
                  <c:v>2790.973</c:v>
                </c:pt>
                <c:pt idx="4442">
                  <c:v>2791.4560000000001</c:v>
                </c:pt>
                <c:pt idx="4443">
                  <c:v>2791.9380000000001</c:v>
                </c:pt>
                <c:pt idx="4444">
                  <c:v>2792.42</c:v>
                </c:pt>
                <c:pt idx="4445">
                  <c:v>2792.902</c:v>
                </c:pt>
                <c:pt idx="4446">
                  <c:v>2793.384</c:v>
                </c:pt>
                <c:pt idx="4447">
                  <c:v>2793.866</c:v>
                </c:pt>
                <c:pt idx="4448">
                  <c:v>2794.348</c:v>
                </c:pt>
                <c:pt idx="4449">
                  <c:v>2794.83</c:v>
                </c:pt>
                <c:pt idx="4450">
                  <c:v>2795.3130000000001</c:v>
                </c:pt>
                <c:pt idx="4451">
                  <c:v>2795.7950000000001</c:v>
                </c:pt>
                <c:pt idx="4452">
                  <c:v>2796.277</c:v>
                </c:pt>
                <c:pt idx="4453">
                  <c:v>2796.759</c:v>
                </c:pt>
                <c:pt idx="4454">
                  <c:v>2797.241</c:v>
                </c:pt>
                <c:pt idx="4455">
                  <c:v>2797.723</c:v>
                </c:pt>
                <c:pt idx="4456">
                  <c:v>2798.2049999999999</c:v>
                </c:pt>
                <c:pt idx="4457">
                  <c:v>2798.6869999999999</c:v>
                </c:pt>
                <c:pt idx="4458">
                  <c:v>2799.1689999999999</c:v>
                </c:pt>
                <c:pt idx="4459">
                  <c:v>2799.652</c:v>
                </c:pt>
                <c:pt idx="4460">
                  <c:v>2800.134</c:v>
                </c:pt>
                <c:pt idx="4461">
                  <c:v>2800.616</c:v>
                </c:pt>
                <c:pt idx="4462">
                  <c:v>2801.098</c:v>
                </c:pt>
                <c:pt idx="4463">
                  <c:v>2801.58</c:v>
                </c:pt>
                <c:pt idx="4464">
                  <c:v>2802.0619999999999</c:v>
                </c:pt>
                <c:pt idx="4465">
                  <c:v>2802.5439999999999</c:v>
                </c:pt>
                <c:pt idx="4466">
                  <c:v>2803.0259999999998</c:v>
                </c:pt>
                <c:pt idx="4467">
                  <c:v>2803.509</c:v>
                </c:pt>
                <c:pt idx="4468">
                  <c:v>2803.99</c:v>
                </c:pt>
                <c:pt idx="4469">
                  <c:v>2804.473</c:v>
                </c:pt>
                <c:pt idx="4470">
                  <c:v>2804.9549999999999</c:v>
                </c:pt>
                <c:pt idx="4471">
                  <c:v>2805.4369999999999</c:v>
                </c:pt>
                <c:pt idx="4472">
                  <c:v>2805.9189999999999</c:v>
                </c:pt>
                <c:pt idx="4473">
                  <c:v>2806.4009999999998</c:v>
                </c:pt>
                <c:pt idx="4474">
                  <c:v>2806.8829999999998</c:v>
                </c:pt>
                <c:pt idx="4475">
                  <c:v>2807.3649999999998</c:v>
                </c:pt>
                <c:pt idx="4476">
                  <c:v>2807.8470000000002</c:v>
                </c:pt>
                <c:pt idx="4477">
                  <c:v>2808.33</c:v>
                </c:pt>
                <c:pt idx="4478">
                  <c:v>2808.8119999999999</c:v>
                </c:pt>
                <c:pt idx="4479">
                  <c:v>2809.2939999999999</c:v>
                </c:pt>
                <c:pt idx="4480">
                  <c:v>2809.7759999999998</c:v>
                </c:pt>
                <c:pt idx="4481">
                  <c:v>2810.2579999999998</c:v>
                </c:pt>
                <c:pt idx="4482">
                  <c:v>2810.74</c:v>
                </c:pt>
                <c:pt idx="4483">
                  <c:v>2811.2220000000002</c:v>
                </c:pt>
                <c:pt idx="4484">
                  <c:v>2811.7040000000002</c:v>
                </c:pt>
                <c:pt idx="4485">
                  <c:v>2812.1869999999999</c:v>
                </c:pt>
                <c:pt idx="4486">
                  <c:v>2812.6689999999999</c:v>
                </c:pt>
                <c:pt idx="4487">
                  <c:v>2813.1509999999998</c:v>
                </c:pt>
                <c:pt idx="4488">
                  <c:v>2813.6329999999998</c:v>
                </c:pt>
                <c:pt idx="4489">
                  <c:v>2814.1149999999998</c:v>
                </c:pt>
                <c:pt idx="4490">
                  <c:v>2814.5970000000002</c:v>
                </c:pt>
                <c:pt idx="4491">
                  <c:v>2815.0790000000002</c:v>
                </c:pt>
                <c:pt idx="4492">
                  <c:v>2815.5610000000001</c:v>
                </c:pt>
                <c:pt idx="4493">
                  <c:v>2816.0430000000001</c:v>
                </c:pt>
                <c:pt idx="4494">
                  <c:v>2816.5259999999998</c:v>
                </c:pt>
                <c:pt idx="4495">
                  <c:v>2817.0079999999998</c:v>
                </c:pt>
                <c:pt idx="4496">
                  <c:v>2817.49</c:v>
                </c:pt>
                <c:pt idx="4497">
                  <c:v>2817.9720000000002</c:v>
                </c:pt>
                <c:pt idx="4498">
                  <c:v>2818.4540000000002</c:v>
                </c:pt>
                <c:pt idx="4499">
                  <c:v>2818.9360000000001</c:v>
                </c:pt>
                <c:pt idx="4500">
                  <c:v>2819.4180000000001</c:v>
                </c:pt>
                <c:pt idx="4501">
                  <c:v>2819.9</c:v>
                </c:pt>
                <c:pt idx="4502">
                  <c:v>2820.3829999999998</c:v>
                </c:pt>
                <c:pt idx="4503">
                  <c:v>2820.8649999999998</c:v>
                </c:pt>
                <c:pt idx="4504">
                  <c:v>2821.3470000000002</c:v>
                </c:pt>
                <c:pt idx="4505">
                  <c:v>2821.8290000000002</c:v>
                </c:pt>
                <c:pt idx="4506">
                  <c:v>2822.3110000000001</c:v>
                </c:pt>
                <c:pt idx="4507">
                  <c:v>2822.7930000000001</c:v>
                </c:pt>
                <c:pt idx="4508">
                  <c:v>2823.2750000000001</c:v>
                </c:pt>
                <c:pt idx="4509">
                  <c:v>2823.7570000000001</c:v>
                </c:pt>
                <c:pt idx="4510">
                  <c:v>2824.24</c:v>
                </c:pt>
                <c:pt idx="4511">
                  <c:v>2824.7220000000002</c:v>
                </c:pt>
                <c:pt idx="4512">
                  <c:v>2825.2040000000002</c:v>
                </c:pt>
                <c:pt idx="4513">
                  <c:v>2825.6860000000001</c:v>
                </c:pt>
                <c:pt idx="4514">
                  <c:v>2826.1680000000001</c:v>
                </c:pt>
                <c:pt idx="4515">
                  <c:v>2826.65</c:v>
                </c:pt>
                <c:pt idx="4516">
                  <c:v>2827.1320000000001</c:v>
                </c:pt>
                <c:pt idx="4517">
                  <c:v>2827.614</c:v>
                </c:pt>
                <c:pt idx="4518">
                  <c:v>2828.096</c:v>
                </c:pt>
                <c:pt idx="4519">
                  <c:v>2828.5790000000002</c:v>
                </c:pt>
                <c:pt idx="4520">
                  <c:v>2829.0610000000001</c:v>
                </c:pt>
                <c:pt idx="4521">
                  <c:v>2829.5430000000001</c:v>
                </c:pt>
                <c:pt idx="4522">
                  <c:v>2830.0250000000001</c:v>
                </c:pt>
                <c:pt idx="4523">
                  <c:v>2830.5070000000001</c:v>
                </c:pt>
                <c:pt idx="4524">
                  <c:v>2830.989</c:v>
                </c:pt>
                <c:pt idx="4525">
                  <c:v>2831.471</c:v>
                </c:pt>
                <c:pt idx="4526">
                  <c:v>2831.953</c:v>
                </c:pt>
                <c:pt idx="4527">
                  <c:v>2832.4360000000001</c:v>
                </c:pt>
                <c:pt idx="4528">
                  <c:v>2832.9169999999999</c:v>
                </c:pt>
                <c:pt idx="4529">
                  <c:v>2833.4</c:v>
                </c:pt>
                <c:pt idx="4530">
                  <c:v>2833.8820000000001</c:v>
                </c:pt>
                <c:pt idx="4531">
                  <c:v>2834.364</c:v>
                </c:pt>
                <c:pt idx="4532">
                  <c:v>2834.846</c:v>
                </c:pt>
                <c:pt idx="4533">
                  <c:v>2835.328</c:v>
                </c:pt>
                <c:pt idx="4534">
                  <c:v>2835.81</c:v>
                </c:pt>
                <c:pt idx="4535">
                  <c:v>2836.2919999999999</c:v>
                </c:pt>
                <c:pt idx="4536">
                  <c:v>2836.7739999999999</c:v>
                </c:pt>
                <c:pt idx="4537">
                  <c:v>2837.2570000000001</c:v>
                </c:pt>
                <c:pt idx="4538">
                  <c:v>2837.739</c:v>
                </c:pt>
                <c:pt idx="4539">
                  <c:v>2838.221</c:v>
                </c:pt>
                <c:pt idx="4540">
                  <c:v>2838.703</c:v>
                </c:pt>
                <c:pt idx="4541">
                  <c:v>2839.1849999999999</c:v>
                </c:pt>
                <c:pt idx="4542">
                  <c:v>2839.6669999999999</c:v>
                </c:pt>
                <c:pt idx="4543">
                  <c:v>2840.1489999999999</c:v>
                </c:pt>
                <c:pt idx="4544">
                  <c:v>2840.6309999999999</c:v>
                </c:pt>
                <c:pt idx="4545">
                  <c:v>2841.114</c:v>
                </c:pt>
                <c:pt idx="4546">
                  <c:v>2841.596</c:v>
                </c:pt>
                <c:pt idx="4547">
                  <c:v>2842.078</c:v>
                </c:pt>
                <c:pt idx="4548">
                  <c:v>2842.56</c:v>
                </c:pt>
                <c:pt idx="4549">
                  <c:v>2843.0419999999999</c:v>
                </c:pt>
                <c:pt idx="4550">
                  <c:v>2843.5239999999999</c:v>
                </c:pt>
                <c:pt idx="4551">
                  <c:v>2844.0059999999999</c:v>
                </c:pt>
                <c:pt idx="4552">
                  <c:v>2844.4879999999998</c:v>
                </c:pt>
                <c:pt idx="4553">
                  <c:v>2844.97</c:v>
                </c:pt>
                <c:pt idx="4554">
                  <c:v>2845.453</c:v>
                </c:pt>
                <c:pt idx="4555">
                  <c:v>2845.9349999999999</c:v>
                </c:pt>
                <c:pt idx="4556">
                  <c:v>2846.4169999999999</c:v>
                </c:pt>
                <c:pt idx="4557">
                  <c:v>2846.8989999999999</c:v>
                </c:pt>
                <c:pt idx="4558">
                  <c:v>2847.3809999999999</c:v>
                </c:pt>
                <c:pt idx="4559">
                  <c:v>2847.8629999999998</c:v>
                </c:pt>
                <c:pt idx="4560">
                  <c:v>2848.3449999999998</c:v>
                </c:pt>
                <c:pt idx="4561">
                  <c:v>2848.8270000000002</c:v>
                </c:pt>
                <c:pt idx="4562">
                  <c:v>2849.31</c:v>
                </c:pt>
                <c:pt idx="4563">
                  <c:v>2849.7919999999999</c:v>
                </c:pt>
                <c:pt idx="4564">
                  <c:v>2850.2739999999999</c:v>
                </c:pt>
                <c:pt idx="4565">
                  <c:v>2850.7559999999999</c:v>
                </c:pt>
                <c:pt idx="4566">
                  <c:v>2851.2379999999998</c:v>
                </c:pt>
                <c:pt idx="4567">
                  <c:v>2851.72</c:v>
                </c:pt>
                <c:pt idx="4568">
                  <c:v>2852.2020000000002</c:v>
                </c:pt>
                <c:pt idx="4569">
                  <c:v>2852.6840000000002</c:v>
                </c:pt>
                <c:pt idx="4570">
                  <c:v>2853.1669999999999</c:v>
                </c:pt>
                <c:pt idx="4571">
                  <c:v>2853.6489999999999</c:v>
                </c:pt>
                <c:pt idx="4572">
                  <c:v>2854.1309999999999</c:v>
                </c:pt>
                <c:pt idx="4573">
                  <c:v>2854.6129999999998</c:v>
                </c:pt>
                <c:pt idx="4574">
                  <c:v>2855.0949999999998</c:v>
                </c:pt>
                <c:pt idx="4575">
                  <c:v>2855.5770000000002</c:v>
                </c:pt>
                <c:pt idx="4576">
                  <c:v>2856.0590000000002</c:v>
                </c:pt>
                <c:pt idx="4577">
                  <c:v>2856.5410000000002</c:v>
                </c:pt>
                <c:pt idx="4578">
                  <c:v>2857.0230000000001</c:v>
                </c:pt>
                <c:pt idx="4579">
                  <c:v>2857.5059999999999</c:v>
                </c:pt>
                <c:pt idx="4580">
                  <c:v>2857.9879999999998</c:v>
                </c:pt>
                <c:pt idx="4581">
                  <c:v>2858.47</c:v>
                </c:pt>
                <c:pt idx="4582">
                  <c:v>2858.9520000000002</c:v>
                </c:pt>
                <c:pt idx="4583">
                  <c:v>2859.4340000000002</c:v>
                </c:pt>
                <c:pt idx="4584">
                  <c:v>2859.9160000000002</c:v>
                </c:pt>
                <c:pt idx="4585">
                  <c:v>2860.3980000000001</c:v>
                </c:pt>
                <c:pt idx="4586">
                  <c:v>2860.88</c:v>
                </c:pt>
                <c:pt idx="4587">
                  <c:v>2861.3629999999998</c:v>
                </c:pt>
                <c:pt idx="4588">
                  <c:v>2861.8440000000001</c:v>
                </c:pt>
                <c:pt idx="4589">
                  <c:v>2862.3270000000002</c:v>
                </c:pt>
                <c:pt idx="4590">
                  <c:v>2862.8090000000002</c:v>
                </c:pt>
                <c:pt idx="4591">
                  <c:v>2863.2910000000002</c:v>
                </c:pt>
                <c:pt idx="4592">
                  <c:v>2863.7730000000001</c:v>
                </c:pt>
                <c:pt idx="4593">
                  <c:v>2864.2550000000001</c:v>
                </c:pt>
                <c:pt idx="4594">
                  <c:v>2864.7370000000001</c:v>
                </c:pt>
                <c:pt idx="4595">
                  <c:v>2865.2190000000001</c:v>
                </c:pt>
                <c:pt idx="4596">
                  <c:v>2865.701</c:v>
                </c:pt>
                <c:pt idx="4597">
                  <c:v>2866.1840000000002</c:v>
                </c:pt>
                <c:pt idx="4598">
                  <c:v>2866.6660000000002</c:v>
                </c:pt>
                <c:pt idx="4599">
                  <c:v>2867.1480000000001</c:v>
                </c:pt>
                <c:pt idx="4600">
                  <c:v>2867.63</c:v>
                </c:pt>
                <c:pt idx="4601">
                  <c:v>2868.1120000000001</c:v>
                </c:pt>
                <c:pt idx="4602">
                  <c:v>2868.5940000000001</c:v>
                </c:pt>
                <c:pt idx="4603">
                  <c:v>2869.076</c:v>
                </c:pt>
                <c:pt idx="4604">
                  <c:v>2869.558</c:v>
                </c:pt>
                <c:pt idx="4605">
                  <c:v>2870.0410000000002</c:v>
                </c:pt>
                <c:pt idx="4606">
                  <c:v>2870.5230000000001</c:v>
                </c:pt>
                <c:pt idx="4607">
                  <c:v>2871.0050000000001</c:v>
                </c:pt>
                <c:pt idx="4608">
                  <c:v>2871.4870000000001</c:v>
                </c:pt>
                <c:pt idx="4609">
                  <c:v>2871.9690000000001</c:v>
                </c:pt>
                <c:pt idx="4610">
                  <c:v>2872.451</c:v>
                </c:pt>
                <c:pt idx="4611">
                  <c:v>2872.933</c:v>
                </c:pt>
                <c:pt idx="4612">
                  <c:v>2873.415</c:v>
                </c:pt>
                <c:pt idx="4613">
                  <c:v>2873.8969999999999</c:v>
                </c:pt>
                <c:pt idx="4614">
                  <c:v>2874.38</c:v>
                </c:pt>
                <c:pt idx="4615">
                  <c:v>2874.8620000000001</c:v>
                </c:pt>
                <c:pt idx="4616">
                  <c:v>2875.3440000000001</c:v>
                </c:pt>
                <c:pt idx="4617">
                  <c:v>2875.826</c:v>
                </c:pt>
                <c:pt idx="4618">
                  <c:v>2876.308</c:v>
                </c:pt>
                <c:pt idx="4619">
                  <c:v>2876.79</c:v>
                </c:pt>
                <c:pt idx="4620">
                  <c:v>2877.2719999999999</c:v>
                </c:pt>
                <c:pt idx="4621">
                  <c:v>2877.7539999999999</c:v>
                </c:pt>
                <c:pt idx="4622">
                  <c:v>2878.2370000000001</c:v>
                </c:pt>
                <c:pt idx="4623">
                  <c:v>2878.7190000000001</c:v>
                </c:pt>
                <c:pt idx="4624">
                  <c:v>2879.201</c:v>
                </c:pt>
                <c:pt idx="4625">
                  <c:v>2879.683</c:v>
                </c:pt>
                <c:pt idx="4626">
                  <c:v>2880.165</c:v>
                </c:pt>
                <c:pt idx="4627">
                  <c:v>2880.6469999999999</c:v>
                </c:pt>
                <c:pt idx="4628">
                  <c:v>2881.1289999999999</c:v>
                </c:pt>
                <c:pt idx="4629">
                  <c:v>2881.6109999999999</c:v>
                </c:pt>
                <c:pt idx="4630">
                  <c:v>2882.0940000000001</c:v>
                </c:pt>
                <c:pt idx="4631">
                  <c:v>2882.576</c:v>
                </c:pt>
                <c:pt idx="4632">
                  <c:v>2883.058</c:v>
                </c:pt>
                <c:pt idx="4633">
                  <c:v>2883.54</c:v>
                </c:pt>
                <c:pt idx="4634">
                  <c:v>2884.0219999999999</c:v>
                </c:pt>
                <c:pt idx="4635">
                  <c:v>2884.5039999999999</c:v>
                </c:pt>
                <c:pt idx="4636">
                  <c:v>2884.9859999999999</c:v>
                </c:pt>
                <c:pt idx="4637">
                  <c:v>2885.4679999999998</c:v>
                </c:pt>
                <c:pt idx="4638">
                  <c:v>2885.95</c:v>
                </c:pt>
                <c:pt idx="4639">
                  <c:v>2886.433</c:v>
                </c:pt>
                <c:pt idx="4640">
                  <c:v>2886.915</c:v>
                </c:pt>
                <c:pt idx="4641">
                  <c:v>2887.3969999999999</c:v>
                </c:pt>
                <c:pt idx="4642">
                  <c:v>2887.8789999999999</c:v>
                </c:pt>
                <c:pt idx="4643">
                  <c:v>2888.3609999999999</c:v>
                </c:pt>
                <c:pt idx="4644">
                  <c:v>2888.8429999999998</c:v>
                </c:pt>
                <c:pt idx="4645">
                  <c:v>2889.3249999999998</c:v>
                </c:pt>
                <c:pt idx="4646">
                  <c:v>2889.8069999999998</c:v>
                </c:pt>
                <c:pt idx="4647">
                  <c:v>2890.29</c:v>
                </c:pt>
                <c:pt idx="4648">
                  <c:v>2890.7710000000002</c:v>
                </c:pt>
                <c:pt idx="4649">
                  <c:v>2891.2539999999999</c:v>
                </c:pt>
                <c:pt idx="4650">
                  <c:v>2891.7359999999999</c:v>
                </c:pt>
                <c:pt idx="4651">
                  <c:v>2892.2179999999998</c:v>
                </c:pt>
                <c:pt idx="4652">
                  <c:v>2892.7</c:v>
                </c:pt>
                <c:pt idx="4653">
                  <c:v>2893.1819999999998</c:v>
                </c:pt>
                <c:pt idx="4654">
                  <c:v>2893.6640000000002</c:v>
                </c:pt>
                <c:pt idx="4655">
                  <c:v>2894.1460000000002</c:v>
                </c:pt>
                <c:pt idx="4656">
                  <c:v>2894.6280000000002</c:v>
                </c:pt>
                <c:pt idx="4657">
                  <c:v>2895.1109999999999</c:v>
                </c:pt>
                <c:pt idx="4658">
                  <c:v>2895.5929999999998</c:v>
                </c:pt>
                <c:pt idx="4659">
                  <c:v>2896.0749999999998</c:v>
                </c:pt>
                <c:pt idx="4660">
                  <c:v>2896.5569999999998</c:v>
                </c:pt>
                <c:pt idx="4661">
                  <c:v>2897.0390000000002</c:v>
                </c:pt>
                <c:pt idx="4662">
                  <c:v>2897.5210000000002</c:v>
                </c:pt>
                <c:pt idx="4663">
                  <c:v>2898.0030000000002</c:v>
                </c:pt>
                <c:pt idx="4664">
                  <c:v>2898.4850000000001</c:v>
                </c:pt>
                <c:pt idx="4665">
                  <c:v>2898.9679999999998</c:v>
                </c:pt>
                <c:pt idx="4666">
                  <c:v>2899.45</c:v>
                </c:pt>
                <c:pt idx="4667">
                  <c:v>2899.9319999999998</c:v>
                </c:pt>
                <c:pt idx="4668">
                  <c:v>2900.4140000000002</c:v>
                </c:pt>
                <c:pt idx="4669">
                  <c:v>2900.8960000000002</c:v>
                </c:pt>
                <c:pt idx="4670">
                  <c:v>2901.3780000000002</c:v>
                </c:pt>
                <c:pt idx="4671">
                  <c:v>2901.86</c:v>
                </c:pt>
                <c:pt idx="4672">
                  <c:v>2902.3420000000001</c:v>
                </c:pt>
                <c:pt idx="4673">
                  <c:v>2902.8240000000001</c:v>
                </c:pt>
                <c:pt idx="4674">
                  <c:v>2903.3069999999998</c:v>
                </c:pt>
                <c:pt idx="4675">
                  <c:v>2903.7890000000002</c:v>
                </c:pt>
                <c:pt idx="4676">
                  <c:v>2904.2710000000002</c:v>
                </c:pt>
                <c:pt idx="4677">
                  <c:v>2904.7530000000002</c:v>
                </c:pt>
                <c:pt idx="4678">
                  <c:v>2905.2350000000001</c:v>
                </c:pt>
                <c:pt idx="4679">
                  <c:v>2905.7170000000001</c:v>
                </c:pt>
                <c:pt idx="4680">
                  <c:v>2906.1990000000001</c:v>
                </c:pt>
                <c:pt idx="4681">
                  <c:v>2906.681</c:v>
                </c:pt>
                <c:pt idx="4682">
                  <c:v>2907.1640000000002</c:v>
                </c:pt>
                <c:pt idx="4683">
                  <c:v>2907.6460000000002</c:v>
                </c:pt>
                <c:pt idx="4684">
                  <c:v>2908.1280000000002</c:v>
                </c:pt>
                <c:pt idx="4685">
                  <c:v>2908.61</c:v>
                </c:pt>
                <c:pt idx="4686">
                  <c:v>2909.0920000000001</c:v>
                </c:pt>
                <c:pt idx="4687">
                  <c:v>2909.5740000000001</c:v>
                </c:pt>
                <c:pt idx="4688">
                  <c:v>2910.056</c:v>
                </c:pt>
                <c:pt idx="4689">
                  <c:v>2910.538</c:v>
                </c:pt>
                <c:pt idx="4690">
                  <c:v>2911.0210000000002</c:v>
                </c:pt>
                <c:pt idx="4691">
                  <c:v>2911.5030000000002</c:v>
                </c:pt>
                <c:pt idx="4692">
                  <c:v>2911.9850000000001</c:v>
                </c:pt>
                <c:pt idx="4693">
                  <c:v>2912.4670000000001</c:v>
                </c:pt>
                <c:pt idx="4694">
                  <c:v>2912.9490000000001</c:v>
                </c:pt>
                <c:pt idx="4695">
                  <c:v>2913.431</c:v>
                </c:pt>
                <c:pt idx="4696">
                  <c:v>2913.913</c:v>
                </c:pt>
                <c:pt idx="4697">
                  <c:v>2914.395</c:v>
                </c:pt>
                <c:pt idx="4698">
                  <c:v>2914.877</c:v>
                </c:pt>
                <c:pt idx="4699">
                  <c:v>2915.36</c:v>
                </c:pt>
                <c:pt idx="4700">
                  <c:v>2915.8420000000001</c:v>
                </c:pt>
                <c:pt idx="4701">
                  <c:v>2916.3240000000001</c:v>
                </c:pt>
                <c:pt idx="4702">
                  <c:v>2916.806</c:v>
                </c:pt>
                <c:pt idx="4703">
                  <c:v>2917.288</c:v>
                </c:pt>
                <c:pt idx="4704">
                  <c:v>2917.77</c:v>
                </c:pt>
                <c:pt idx="4705">
                  <c:v>2918.252</c:v>
                </c:pt>
                <c:pt idx="4706">
                  <c:v>2918.7339999999999</c:v>
                </c:pt>
                <c:pt idx="4707">
                  <c:v>2919.2170000000001</c:v>
                </c:pt>
                <c:pt idx="4708">
                  <c:v>2919.6979999999999</c:v>
                </c:pt>
                <c:pt idx="4709">
                  <c:v>2920.181</c:v>
                </c:pt>
                <c:pt idx="4710">
                  <c:v>2920.663</c:v>
                </c:pt>
                <c:pt idx="4711">
                  <c:v>2921.145</c:v>
                </c:pt>
                <c:pt idx="4712">
                  <c:v>2921.627</c:v>
                </c:pt>
                <c:pt idx="4713">
                  <c:v>2922.1089999999999</c:v>
                </c:pt>
                <c:pt idx="4714">
                  <c:v>2922.5909999999999</c:v>
                </c:pt>
                <c:pt idx="4715">
                  <c:v>2923.0729999999999</c:v>
                </c:pt>
                <c:pt idx="4716">
                  <c:v>2923.5549999999998</c:v>
                </c:pt>
                <c:pt idx="4717">
                  <c:v>2924.038</c:v>
                </c:pt>
                <c:pt idx="4718">
                  <c:v>2924.52</c:v>
                </c:pt>
                <c:pt idx="4719">
                  <c:v>2925.002</c:v>
                </c:pt>
                <c:pt idx="4720">
                  <c:v>2925.4839999999999</c:v>
                </c:pt>
                <c:pt idx="4721">
                  <c:v>2925.9659999999999</c:v>
                </c:pt>
                <c:pt idx="4722">
                  <c:v>2926.4479999999999</c:v>
                </c:pt>
                <c:pt idx="4723">
                  <c:v>2926.93</c:v>
                </c:pt>
                <c:pt idx="4724">
                  <c:v>2927.4119999999998</c:v>
                </c:pt>
                <c:pt idx="4725">
                  <c:v>2927.895</c:v>
                </c:pt>
                <c:pt idx="4726">
                  <c:v>2928.377</c:v>
                </c:pt>
                <c:pt idx="4727">
                  <c:v>2928.8589999999999</c:v>
                </c:pt>
                <c:pt idx="4728">
                  <c:v>2929.3409999999999</c:v>
                </c:pt>
                <c:pt idx="4729">
                  <c:v>2929.8229999999999</c:v>
                </c:pt>
                <c:pt idx="4730">
                  <c:v>2930.3049999999998</c:v>
                </c:pt>
                <c:pt idx="4731">
                  <c:v>2930.7869999999998</c:v>
                </c:pt>
                <c:pt idx="4732">
                  <c:v>2931.2689999999998</c:v>
                </c:pt>
                <c:pt idx="4733">
                  <c:v>2931.7510000000002</c:v>
                </c:pt>
                <c:pt idx="4734">
                  <c:v>2932.2339999999999</c:v>
                </c:pt>
                <c:pt idx="4735">
                  <c:v>2932.7159999999999</c:v>
                </c:pt>
                <c:pt idx="4736">
                  <c:v>2933.1979999999999</c:v>
                </c:pt>
                <c:pt idx="4737">
                  <c:v>2933.68</c:v>
                </c:pt>
                <c:pt idx="4738">
                  <c:v>2934.1619999999998</c:v>
                </c:pt>
                <c:pt idx="4739">
                  <c:v>2934.6439999999998</c:v>
                </c:pt>
                <c:pt idx="4740">
                  <c:v>2935.1260000000002</c:v>
                </c:pt>
                <c:pt idx="4741">
                  <c:v>2935.6080000000002</c:v>
                </c:pt>
                <c:pt idx="4742">
                  <c:v>2936.0909999999999</c:v>
                </c:pt>
                <c:pt idx="4743">
                  <c:v>2936.5729999999999</c:v>
                </c:pt>
                <c:pt idx="4744">
                  <c:v>2937.0549999999998</c:v>
                </c:pt>
                <c:pt idx="4745">
                  <c:v>2937.5369999999998</c:v>
                </c:pt>
                <c:pt idx="4746">
                  <c:v>2938.0189999999998</c:v>
                </c:pt>
                <c:pt idx="4747">
                  <c:v>2938.5010000000002</c:v>
                </c:pt>
                <c:pt idx="4748">
                  <c:v>2938.9830000000002</c:v>
                </c:pt>
                <c:pt idx="4749">
                  <c:v>2939.4650000000001</c:v>
                </c:pt>
                <c:pt idx="4750">
                  <c:v>2939.9479999999999</c:v>
                </c:pt>
                <c:pt idx="4751">
                  <c:v>2940.43</c:v>
                </c:pt>
                <c:pt idx="4752">
                  <c:v>2940.9119999999998</c:v>
                </c:pt>
                <c:pt idx="4753">
                  <c:v>2941.3939999999998</c:v>
                </c:pt>
                <c:pt idx="4754">
                  <c:v>2941.8760000000002</c:v>
                </c:pt>
                <c:pt idx="4755">
                  <c:v>2942.3580000000002</c:v>
                </c:pt>
                <c:pt idx="4756">
                  <c:v>2942.84</c:v>
                </c:pt>
                <c:pt idx="4757">
                  <c:v>2943.3220000000001</c:v>
                </c:pt>
                <c:pt idx="4758">
                  <c:v>2943.8040000000001</c:v>
                </c:pt>
                <c:pt idx="4759">
                  <c:v>2944.2869999999998</c:v>
                </c:pt>
                <c:pt idx="4760">
                  <c:v>2944.7689999999998</c:v>
                </c:pt>
                <c:pt idx="4761">
                  <c:v>2945.2510000000002</c:v>
                </c:pt>
                <c:pt idx="4762">
                  <c:v>2945.7330000000002</c:v>
                </c:pt>
                <c:pt idx="4763">
                  <c:v>2946.2150000000001</c:v>
                </c:pt>
                <c:pt idx="4764">
                  <c:v>2946.6970000000001</c:v>
                </c:pt>
                <c:pt idx="4765">
                  <c:v>2947.1790000000001</c:v>
                </c:pt>
                <c:pt idx="4766">
                  <c:v>2947.6610000000001</c:v>
                </c:pt>
                <c:pt idx="4767">
                  <c:v>2948.1439999999998</c:v>
                </c:pt>
                <c:pt idx="4768">
                  <c:v>2948.625</c:v>
                </c:pt>
                <c:pt idx="4769">
                  <c:v>2949.1080000000002</c:v>
                </c:pt>
                <c:pt idx="4770">
                  <c:v>2949.59</c:v>
                </c:pt>
                <c:pt idx="4771">
                  <c:v>2950.0720000000001</c:v>
                </c:pt>
                <c:pt idx="4772">
                  <c:v>2950.5540000000001</c:v>
                </c:pt>
                <c:pt idx="4773">
                  <c:v>2951.0360000000001</c:v>
                </c:pt>
                <c:pt idx="4774">
                  <c:v>2951.518</c:v>
                </c:pt>
                <c:pt idx="4775">
                  <c:v>2952</c:v>
                </c:pt>
                <c:pt idx="4776">
                  <c:v>2952.482</c:v>
                </c:pt>
                <c:pt idx="4777">
                  <c:v>2952.9650000000001</c:v>
                </c:pt>
                <c:pt idx="4778">
                  <c:v>2953.4470000000001</c:v>
                </c:pt>
                <c:pt idx="4779">
                  <c:v>2953.9290000000001</c:v>
                </c:pt>
                <c:pt idx="4780">
                  <c:v>2954.4110000000001</c:v>
                </c:pt>
                <c:pt idx="4781">
                  <c:v>2954.893</c:v>
                </c:pt>
                <c:pt idx="4782">
                  <c:v>2955.375</c:v>
                </c:pt>
                <c:pt idx="4783">
                  <c:v>2955.857</c:v>
                </c:pt>
                <c:pt idx="4784">
                  <c:v>2956.3389999999999</c:v>
                </c:pt>
                <c:pt idx="4785">
                  <c:v>2956.8220000000001</c:v>
                </c:pt>
                <c:pt idx="4786">
                  <c:v>2957.3040000000001</c:v>
                </c:pt>
                <c:pt idx="4787">
                  <c:v>2957.7860000000001</c:v>
                </c:pt>
                <c:pt idx="4788">
                  <c:v>2958.268</c:v>
                </c:pt>
                <c:pt idx="4789">
                  <c:v>2958.75</c:v>
                </c:pt>
                <c:pt idx="4790">
                  <c:v>2959.232</c:v>
                </c:pt>
                <c:pt idx="4791">
                  <c:v>2959.7139999999999</c:v>
                </c:pt>
                <c:pt idx="4792">
                  <c:v>2960.1959999999999</c:v>
                </c:pt>
                <c:pt idx="4793">
                  <c:v>2960.6779999999999</c:v>
                </c:pt>
                <c:pt idx="4794">
                  <c:v>2961.1610000000001</c:v>
                </c:pt>
                <c:pt idx="4795">
                  <c:v>2961.643</c:v>
                </c:pt>
                <c:pt idx="4796">
                  <c:v>2962.125</c:v>
                </c:pt>
                <c:pt idx="4797">
                  <c:v>2962.607</c:v>
                </c:pt>
                <c:pt idx="4798">
                  <c:v>2963.0889999999999</c:v>
                </c:pt>
                <c:pt idx="4799">
                  <c:v>2963.5709999999999</c:v>
                </c:pt>
                <c:pt idx="4800">
                  <c:v>2964.0529999999999</c:v>
                </c:pt>
                <c:pt idx="4801">
                  <c:v>2964.5349999999999</c:v>
                </c:pt>
                <c:pt idx="4802">
                  <c:v>2965.018</c:v>
                </c:pt>
                <c:pt idx="4803">
                  <c:v>2965.5</c:v>
                </c:pt>
                <c:pt idx="4804">
                  <c:v>2965.982</c:v>
                </c:pt>
                <c:pt idx="4805">
                  <c:v>2966.4639999999999</c:v>
                </c:pt>
                <c:pt idx="4806">
                  <c:v>2966.9459999999999</c:v>
                </c:pt>
                <c:pt idx="4807">
                  <c:v>2967.4279999999999</c:v>
                </c:pt>
                <c:pt idx="4808">
                  <c:v>2967.91</c:v>
                </c:pt>
                <c:pt idx="4809">
                  <c:v>2968.3919999999998</c:v>
                </c:pt>
                <c:pt idx="4810">
                  <c:v>2968.875</c:v>
                </c:pt>
                <c:pt idx="4811">
                  <c:v>2969.357</c:v>
                </c:pt>
                <c:pt idx="4812">
                  <c:v>2969.8389999999999</c:v>
                </c:pt>
                <c:pt idx="4813">
                  <c:v>2970.3209999999999</c:v>
                </c:pt>
                <c:pt idx="4814">
                  <c:v>2970.8029999999999</c:v>
                </c:pt>
                <c:pt idx="4815">
                  <c:v>2971.2849999999999</c:v>
                </c:pt>
                <c:pt idx="4816">
                  <c:v>2971.7669999999998</c:v>
                </c:pt>
                <c:pt idx="4817">
                  <c:v>2972.2489999999998</c:v>
                </c:pt>
                <c:pt idx="4818">
                  <c:v>2972.7310000000002</c:v>
                </c:pt>
                <c:pt idx="4819">
                  <c:v>2973.2139999999999</c:v>
                </c:pt>
                <c:pt idx="4820">
                  <c:v>2973.6959999999999</c:v>
                </c:pt>
                <c:pt idx="4821">
                  <c:v>2974.1779999999999</c:v>
                </c:pt>
                <c:pt idx="4822">
                  <c:v>2974.66</c:v>
                </c:pt>
                <c:pt idx="4823">
                  <c:v>2975.1419999999998</c:v>
                </c:pt>
                <c:pt idx="4824">
                  <c:v>2975.6239999999998</c:v>
                </c:pt>
                <c:pt idx="4825">
                  <c:v>2976.1060000000002</c:v>
                </c:pt>
                <c:pt idx="4826">
                  <c:v>2976.5880000000002</c:v>
                </c:pt>
                <c:pt idx="4827">
                  <c:v>2977.0709999999999</c:v>
                </c:pt>
                <c:pt idx="4828">
                  <c:v>2977.5520000000001</c:v>
                </c:pt>
                <c:pt idx="4829">
                  <c:v>2978.0349999999999</c:v>
                </c:pt>
                <c:pt idx="4830">
                  <c:v>2978.5169999999998</c:v>
                </c:pt>
                <c:pt idx="4831">
                  <c:v>2978.9989999999998</c:v>
                </c:pt>
                <c:pt idx="4832">
                  <c:v>2979.4810000000002</c:v>
                </c:pt>
                <c:pt idx="4833">
                  <c:v>2979.9630000000002</c:v>
                </c:pt>
                <c:pt idx="4834">
                  <c:v>2980.4450000000002</c:v>
                </c:pt>
                <c:pt idx="4835">
                  <c:v>2980.9270000000001</c:v>
                </c:pt>
                <c:pt idx="4836">
                  <c:v>2981.4090000000001</c:v>
                </c:pt>
                <c:pt idx="4837">
                  <c:v>2981.8919999999998</c:v>
                </c:pt>
                <c:pt idx="4838">
                  <c:v>2982.3739999999998</c:v>
                </c:pt>
                <c:pt idx="4839">
                  <c:v>2982.8560000000002</c:v>
                </c:pt>
                <c:pt idx="4840">
                  <c:v>2983.3380000000002</c:v>
                </c:pt>
                <c:pt idx="4841">
                  <c:v>2983.82</c:v>
                </c:pt>
                <c:pt idx="4842">
                  <c:v>2984.3020000000001</c:v>
                </c:pt>
                <c:pt idx="4843">
                  <c:v>2984.7840000000001</c:v>
                </c:pt>
                <c:pt idx="4844">
                  <c:v>2985.2660000000001</c:v>
                </c:pt>
                <c:pt idx="4845">
                  <c:v>2985.7489999999998</c:v>
                </c:pt>
                <c:pt idx="4846">
                  <c:v>2986.2310000000002</c:v>
                </c:pt>
                <c:pt idx="4847">
                  <c:v>2986.7130000000002</c:v>
                </c:pt>
                <c:pt idx="4848">
                  <c:v>2987.1950000000002</c:v>
                </c:pt>
                <c:pt idx="4849">
                  <c:v>2987.6770000000001</c:v>
                </c:pt>
                <c:pt idx="4850">
                  <c:v>2988.1590000000001</c:v>
                </c:pt>
                <c:pt idx="4851">
                  <c:v>2988.6410000000001</c:v>
                </c:pt>
                <c:pt idx="4852">
                  <c:v>2989.123</c:v>
                </c:pt>
                <c:pt idx="4853">
                  <c:v>2989.605</c:v>
                </c:pt>
                <c:pt idx="4854">
                  <c:v>2990.0880000000002</c:v>
                </c:pt>
                <c:pt idx="4855">
                  <c:v>2990.57</c:v>
                </c:pt>
                <c:pt idx="4856">
                  <c:v>2991.0520000000001</c:v>
                </c:pt>
                <c:pt idx="4857">
                  <c:v>2991.5340000000001</c:v>
                </c:pt>
                <c:pt idx="4858">
                  <c:v>2992.0160000000001</c:v>
                </c:pt>
                <c:pt idx="4859">
                  <c:v>2992.498</c:v>
                </c:pt>
                <c:pt idx="4860">
                  <c:v>2992.98</c:v>
                </c:pt>
                <c:pt idx="4861">
                  <c:v>2993.462</c:v>
                </c:pt>
                <c:pt idx="4862">
                  <c:v>2993.9450000000002</c:v>
                </c:pt>
                <c:pt idx="4863">
                  <c:v>2994.4270000000001</c:v>
                </c:pt>
                <c:pt idx="4864">
                  <c:v>2994.9090000000001</c:v>
                </c:pt>
                <c:pt idx="4865">
                  <c:v>2995.3910000000001</c:v>
                </c:pt>
                <c:pt idx="4866">
                  <c:v>2995.873</c:v>
                </c:pt>
                <c:pt idx="4867">
                  <c:v>2996.355</c:v>
                </c:pt>
                <c:pt idx="4868">
                  <c:v>2996.837</c:v>
                </c:pt>
                <c:pt idx="4869">
                  <c:v>2997.319</c:v>
                </c:pt>
                <c:pt idx="4870">
                  <c:v>2997.8020000000001</c:v>
                </c:pt>
                <c:pt idx="4871">
                  <c:v>2998.2840000000001</c:v>
                </c:pt>
                <c:pt idx="4872">
                  <c:v>2998.7660000000001</c:v>
                </c:pt>
                <c:pt idx="4873">
                  <c:v>2999.248</c:v>
                </c:pt>
                <c:pt idx="4874">
                  <c:v>2999.73</c:v>
                </c:pt>
                <c:pt idx="4875">
                  <c:v>3000.212</c:v>
                </c:pt>
                <c:pt idx="4876">
                  <c:v>3000.694</c:v>
                </c:pt>
                <c:pt idx="4877">
                  <c:v>3001.1759999999999</c:v>
                </c:pt>
                <c:pt idx="4878">
                  <c:v>3001.6579999999999</c:v>
                </c:pt>
                <c:pt idx="4879">
                  <c:v>3002.1410000000001</c:v>
                </c:pt>
                <c:pt idx="4880">
                  <c:v>3002.623</c:v>
                </c:pt>
                <c:pt idx="4881">
                  <c:v>3003.105</c:v>
                </c:pt>
                <c:pt idx="4882">
                  <c:v>3003.587</c:v>
                </c:pt>
                <c:pt idx="4883">
                  <c:v>3004.069</c:v>
                </c:pt>
                <c:pt idx="4884">
                  <c:v>3004.5509999999999</c:v>
                </c:pt>
                <c:pt idx="4885">
                  <c:v>3005.0329999999999</c:v>
                </c:pt>
                <c:pt idx="4886">
                  <c:v>3005.5149999999999</c:v>
                </c:pt>
                <c:pt idx="4887">
                  <c:v>3005.998</c:v>
                </c:pt>
                <c:pt idx="4888">
                  <c:v>3006.4789999999998</c:v>
                </c:pt>
                <c:pt idx="4889">
                  <c:v>3006.962</c:v>
                </c:pt>
                <c:pt idx="4890">
                  <c:v>3007.444</c:v>
                </c:pt>
                <c:pt idx="4891">
                  <c:v>3007.9259999999999</c:v>
                </c:pt>
                <c:pt idx="4892">
                  <c:v>3008.4079999999999</c:v>
                </c:pt>
                <c:pt idx="4893">
                  <c:v>3008.89</c:v>
                </c:pt>
                <c:pt idx="4894">
                  <c:v>3009.3719999999998</c:v>
                </c:pt>
                <c:pt idx="4895">
                  <c:v>3009.8539999999998</c:v>
                </c:pt>
                <c:pt idx="4896">
                  <c:v>3010.3359999999998</c:v>
                </c:pt>
                <c:pt idx="4897">
                  <c:v>3010.819</c:v>
                </c:pt>
                <c:pt idx="4898">
                  <c:v>3011.3009999999999</c:v>
                </c:pt>
                <c:pt idx="4899">
                  <c:v>3011.7829999999999</c:v>
                </c:pt>
                <c:pt idx="4900">
                  <c:v>3012.2649999999999</c:v>
                </c:pt>
                <c:pt idx="4901">
                  <c:v>3012.7469999999998</c:v>
                </c:pt>
                <c:pt idx="4902">
                  <c:v>3013.2289999999998</c:v>
                </c:pt>
                <c:pt idx="4903">
                  <c:v>3013.7109999999998</c:v>
                </c:pt>
                <c:pt idx="4904">
                  <c:v>3014.1930000000002</c:v>
                </c:pt>
                <c:pt idx="4905">
                  <c:v>3014.6759999999999</c:v>
                </c:pt>
                <c:pt idx="4906">
                  <c:v>3015.1579999999999</c:v>
                </c:pt>
                <c:pt idx="4907">
                  <c:v>3015.64</c:v>
                </c:pt>
                <c:pt idx="4908">
                  <c:v>3016.1219999999998</c:v>
                </c:pt>
                <c:pt idx="4909">
                  <c:v>3016.6039999999998</c:v>
                </c:pt>
                <c:pt idx="4910">
                  <c:v>3017.0859999999998</c:v>
                </c:pt>
                <c:pt idx="4911">
                  <c:v>3017.5680000000002</c:v>
                </c:pt>
                <c:pt idx="4912">
                  <c:v>3018.05</c:v>
                </c:pt>
                <c:pt idx="4913">
                  <c:v>3018.5320000000002</c:v>
                </c:pt>
                <c:pt idx="4914">
                  <c:v>3019.0149999999999</c:v>
                </c:pt>
                <c:pt idx="4915">
                  <c:v>3019.4969999999998</c:v>
                </c:pt>
                <c:pt idx="4916">
                  <c:v>3019.9789999999998</c:v>
                </c:pt>
                <c:pt idx="4917">
                  <c:v>3020.4609999999998</c:v>
                </c:pt>
                <c:pt idx="4918">
                  <c:v>3020.9430000000002</c:v>
                </c:pt>
                <c:pt idx="4919">
                  <c:v>3021.4250000000002</c:v>
                </c:pt>
                <c:pt idx="4920">
                  <c:v>3021.9070000000002</c:v>
                </c:pt>
                <c:pt idx="4921">
                  <c:v>3022.3890000000001</c:v>
                </c:pt>
                <c:pt idx="4922">
                  <c:v>3022.8719999999998</c:v>
                </c:pt>
                <c:pt idx="4923">
                  <c:v>3023.3539999999998</c:v>
                </c:pt>
                <c:pt idx="4924">
                  <c:v>3023.8359999999998</c:v>
                </c:pt>
                <c:pt idx="4925">
                  <c:v>3024.3180000000002</c:v>
                </c:pt>
                <c:pt idx="4926">
                  <c:v>3024.8</c:v>
                </c:pt>
                <c:pt idx="4927">
                  <c:v>3025.2820000000002</c:v>
                </c:pt>
                <c:pt idx="4928">
                  <c:v>3025.7640000000001</c:v>
                </c:pt>
                <c:pt idx="4929">
                  <c:v>3026.2460000000001</c:v>
                </c:pt>
                <c:pt idx="4930">
                  <c:v>3026.7289999999998</c:v>
                </c:pt>
                <c:pt idx="4931">
                  <c:v>3027.2109999999998</c:v>
                </c:pt>
                <c:pt idx="4932">
                  <c:v>3027.6930000000002</c:v>
                </c:pt>
                <c:pt idx="4933">
                  <c:v>3028.1750000000002</c:v>
                </c:pt>
                <c:pt idx="4934">
                  <c:v>3028.6570000000002</c:v>
                </c:pt>
                <c:pt idx="4935">
                  <c:v>3029.1390000000001</c:v>
                </c:pt>
                <c:pt idx="4936">
                  <c:v>3029.6210000000001</c:v>
                </c:pt>
                <c:pt idx="4937">
                  <c:v>3030.1030000000001</c:v>
                </c:pt>
                <c:pt idx="4938">
                  <c:v>3030.585</c:v>
                </c:pt>
                <c:pt idx="4939">
                  <c:v>3031.0680000000002</c:v>
                </c:pt>
                <c:pt idx="4940">
                  <c:v>3031.55</c:v>
                </c:pt>
                <c:pt idx="4941">
                  <c:v>3032.0320000000002</c:v>
                </c:pt>
                <c:pt idx="4942">
                  <c:v>3032.5140000000001</c:v>
                </c:pt>
                <c:pt idx="4943">
                  <c:v>3032.9960000000001</c:v>
                </c:pt>
                <c:pt idx="4944">
                  <c:v>3033.4780000000001</c:v>
                </c:pt>
                <c:pt idx="4945">
                  <c:v>3033.96</c:v>
                </c:pt>
                <c:pt idx="4946">
                  <c:v>3034.442</c:v>
                </c:pt>
                <c:pt idx="4947">
                  <c:v>3034.9250000000002</c:v>
                </c:pt>
                <c:pt idx="4948">
                  <c:v>3035.4059999999999</c:v>
                </c:pt>
                <c:pt idx="4949">
                  <c:v>3035.8890000000001</c:v>
                </c:pt>
                <c:pt idx="4950">
                  <c:v>3036.3710000000001</c:v>
                </c:pt>
                <c:pt idx="4951">
                  <c:v>3036.8530000000001</c:v>
                </c:pt>
                <c:pt idx="4952">
                  <c:v>3037.335</c:v>
                </c:pt>
                <c:pt idx="4953">
                  <c:v>3037.817</c:v>
                </c:pt>
                <c:pt idx="4954">
                  <c:v>3038.299</c:v>
                </c:pt>
                <c:pt idx="4955">
                  <c:v>3038.7809999999999</c:v>
                </c:pt>
                <c:pt idx="4956">
                  <c:v>3039.2629999999999</c:v>
                </c:pt>
                <c:pt idx="4957">
                  <c:v>3039.7460000000001</c:v>
                </c:pt>
                <c:pt idx="4958">
                  <c:v>3040.2280000000001</c:v>
                </c:pt>
                <c:pt idx="4959">
                  <c:v>3040.71</c:v>
                </c:pt>
                <c:pt idx="4960">
                  <c:v>3041.192</c:v>
                </c:pt>
                <c:pt idx="4961">
                  <c:v>3041.674</c:v>
                </c:pt>
                <c:pt idx="4962">
                  <c:v>3042.1559999999999</c:v>
                </c:pt>
                <c:pt idx="4963">
                  <c:v>3042.6379999999999</c:v>
                </c:pt>
                <c:pt idx="4964">
                  <c:v>3043.12</c:v>
                </c:pt>
                <c:pt idx="4965">
                  <c:v>3043.6030000000001</c:v>
                </c:pt>
                <c:pt idx="4966">
                  <c:v>3044.085</c:v>
                </c:pt>
                <c:pt idx="4967">
                  <c:v>3044.567</c:v>
                </c:pt>
                <c:pt idx="4968">
                  <c:v>3045.049</c:v>
                </c:pt>
                <c:pt idx="4969">
                  <c:v>3045.5309999999999</c:v>
                </c:pt>
                <c:pt idx="4970">
                  <c:v>3046.0129999999999</c:v>
                </c:pt>
                <c:pt idx="4971">
                  <c:v>3046.4949999999999</c:v>
                </c:pt>
                <c:pt idx="4972">
                  <c:v>3046.9769999999999</c:v>
                </c:pt>
                <c:pt idx="4973">
                  <c:v>3047.4589999999998</c:v>
                </c:pt>
                <c:pt idx="4974">
                  <c:v>3047.942</c:v>
                </c:pt>
                <c:pt idx="4975">
                  <c:v>3048.424</c:v>
                </c:pt>
                <c:pt idx="4976">
                  <c:v>3048.9059999999999</c:v>
                </c:pt>
                <c:pt idx="4977">
                  <c:v>3049.3879999999999</c:v>
                </c:pt>
                <c:pt idx="4978">
                  <c:v>3049.87</c:v>
                </c:pt>
                <c:pt idx="4979">
                  <c:v>3050.3519999999999</c:v>
                </c:pt>
                <c:pt idx="4980">
                  <c:v>3050.8339999999998</c:v>
                </c:pt>
                <c:pt idx="4981">
                  <c:v>3051.3159999999998</c:v>
                </c:pt>
                <c:pt idx="4982">
                  <c:v>3051.799</c:v>
                </c:pt>
                <c:pt idx="4983">
                  <c:v>3052.2809999999999</c:v>
                </c:pt>
                <c:pt idx="4984">
                  <c:v>3052.7629999999999</c:v>
                </c:pt>
                <c:pt idx="4985">
                  <c:v>3053.2449999999999</c:v>
                </c:pt>
                <c:pt idx="4986">
                  <c:v>3053.7269999999999</c:v>
                </c:pt>
                <c:pt idx="4987">
                  <c:v>3054.2089999999998</c:v>
                </c:pt>
                <c:pt idx="4988">
                  <c:v>3054.6909999999998</c:v>
                </c:pt>
                <c:pt idx="4989">
                  <c:v>3055.1729999999998</c:v>
                </c:pt>
                <c:pt idx="4990">
                  <c:v>3055.6559999999999</c:v>
                </c:pt>
                <c:pt idx="4991">
                  <c:v>3056.1379999999999</c:v>
                </c:pt>
                <c:pt idx="4992">
                  <c:v>3056.62</c:v>
                </c:pt>
                <c:pt idx="4993">
                  <c:v>3057.1019999999999</c:v>
                </c:pt>
                <c:pt idx="4994">
                  <c:v>3057.5839999999998</c:v>
                </c:pt>
                <c:pt idx="4995">
                  <c:v>3058.0659999999998</c:v>
                </c:pt>
                <c:pt idx="4996">
                  <c:v>3058.5479999999998</c:v>
                </c:pt>
                <c:pt idx="4997">
                  <c:v>3059.03</c:v>
                </c:pt>
                <c:pt idx="4998">
                  <c:v>3059.5120000000002</c:v>
                </c:pt>
                <c:pt idx="4999">
                  <c:v>3059.9949999999999</c:v>
                </c:pt>
                <c:pt idx="5000">
                  <c:v>3060.4769999999999</c:v>
                </c:pt>
                <c:pt idx="5001">
                  <c:v>3060.9589999999998</c:v>
                </c:pt>
                <c:pt idx="5002">
                  <c:v>3061.4409999999998</c:v>
                </c:pt>
                <c:pt idx="5003">
                  <c:v>3061.9229999999998</c:v>
                </c:pt>
                <c:pt idx="5004">
                  <c:v>3062.4050000000002</c:v>
                </c:pt>
                <c:pt idx="5005">
                  <c:v>3062.8870000000002</c:v>
                </c:pt>
                <c:pt idx="5006">
                  <c:v>3063.3690000000001</c:v>
                </c:pt>
                <c:pt idx="5007">
                  <c:v>3063.8519999999999</c:v>
                </c:pt>
                <c:pt idx="5008">
                  <c:v>3064.3330000000001</c:v>
                </c:pt>
                <c:pt idx="5009">
                  <c:v>3064.8159999999998</c:v>
                </c:pt>
                <c:pt idx="5010">
                  <c:v>3065.2979999999998</c:v>
                </c:pt>
                <c:pt idx="5011">
                  <c:v>3065.78</c:v>
                </c:pt>
                <c:pt idx="5012">
                  <c:v>3066.2620000000002</c:v>
                </c:pt>
                <c:pt idx="5013">
                  <c:v>3066.7440000000001</c:v>
                </c:pt>
                <c:pt idx="5014">
                  <c:v>3067.2260000000001</c:v>
                </c:pt>
                <c:pt idx="5015">
                  <c:v>3067.7080000000001</c:v>
                </c:pt>
                <c:pt idx="5016">
                  <c:v>3068.19</c:v>
                </c:pt>
                <c:pt idx="5017">
                  <c:v>3068.6729999999998</c:v>
                </c:pt>
                <c:pt idx="5018">
                  <c:v>3069.1550000000002</c:v>
                </c:pt>
                <c:pt idx="5019">
                  <c:v>3069.6370000000002</c:v>
                </c:pt>
                <c:pt idx="5020">
                  <c:v>3070.1190000000001</c:v>
                </c:pt>
                <c:pt idx="5021">
                  <c:v>3070.6010000000001</c:v>
                </c:pt>
                <c:pt idx="5022">
                  <c:v>3071.0830000000001</c:v>
                </c:pt>
                <c:pt idx="5023">
                  <c:v>3071.5650000000001</c:v>
                </c:pt>
                <c:pt idx="5024">
                  <c:v>3072.047</c:v>
                </c:pt>
                <c:pt idx="5025">
                  <c:v>3072.53</c:v>
                </c:pt>
                <c:pt idx="5026">
                  <c:v>3073.0120000000002</c:v>
                </c:pt>
                <c:pt idx="5027">
                  <c:v>3073.4940000000001</c:v>
                </c:pt>
                <c:pt idx="5028">
                  <c:v>3073.9760000000001</c:v>
                </c:pt>
                <c:pt idx="5029">
                  <c:v>3074.4580000000001</c:v>
                </c:pt>
                <c:pt idx="5030">
                  <c:v>3074.94</c:v>
                </c:pt>
                <c:pt idx="5031">
                  <c:v>3075.422</c:v>
                </c:pt>
                <c:pt idx="5032">
                  <c:v>3075.904</c:v>
                </c:pt>
                <c:pt idx="5033">
                  <c:v>3076.386</c:v>
                </c:pt>
                <c:pt idx="5034">
                  <c:v>3076.8690000000001</c:v>
                </c:pt>
                <c:pt idx="5035">
                  <c:v>3077.3510000000001</c:v>
                </c:pt>
                <c:pt idx="5036">
                  <c:v>3077.8330000000001</c:v>
                </c:pt>
                <c:pt idx="5037">
                  <c:v>3078.3150000000001</c:v>
                </c:pt>
                <c:pt idx="5038">
                  <c:v>3078.797</c:v>
                </c:pt>
                <c:pt idx="5039">
                  <c:v>3079.279</c:v>
                </c:pt>
                <c:pt idx="5040">
                  <c:v>3079.761</c:v>
                </c:pt>
                <c:pt idx="5041">
                  <c:v>3080.2429999999999</c:v>
                </c:pt>
                <c:pt idx="5042">
                  <c:v>3080.7260000000001</c:v>
                </c:pt>
                <c:pt idx="5043">
                  <c:v>3081.2080000000001</c:v>
                </c:pt>
                <c:pt idx="5044">
                  <c:v>3081.69</c:v>
                </c:pt>
                <c:pt idx="5045">
                  <c:v>3082.172</c:v>
                </c:pt>
                <c:pt idx="5046">
                  <c:v>3082.654</c:v>
                </c:pt>
                <c:pt idx="5047">
                  <c:v>3083.136</c:v>
                </c:pt>
                <c:pt idx="5048">
                  <c:v>3083.6179999999999</c:v>
                </c:pt>
                <c:pt idx="5049">
                  <c:v>3084.1</c:v>
                </c:pt>
                <c:pt idx="5050">
                  <c:v>3084.5830000000001</c:v>
                </c:pt>
                <c:pt idx="5051">
                  <c:v>3085.0650000000001</c:v>
                </c:pt>
                <c:pt idx="5052">
                  <c:v>3085.547</c:v>
                </c:pt>
                <c:pt idx="5053">
                  <c:v>3086.029</c:v>
                </c:pt>
                <c:pt idx="5054">
                  <c:v>3086.511</c:v>
                </c:pt>
                <c:pt idx="5055">
                  <c:v>3086.9929999999999</c:v>
                </c:pt>
                <c:pt idx="5056">
                  <c:v>3087.4749999999999</c:v>
                </c:pt>
                <c:pt idx="5057">
                  <c:v>3087.9569999999999</c:v>
                </c:pt>
                <c:pt idx="5058">
                  <c:v>3088.4389999999999</c:v>
                </c:pt>
                <c:pt idx="5059">
                  <c:v>3088.922</c:v>
                </c:pt>
                <c:pt idx="5060">
                  <c:v>3089.404</c:v>
                </c:pt>
                <c:pt idx="5061">
                  <c:v>3089.886</c:v>
                </c:pt>
                <c:pt idx="5062">
                  <c:v>3090.3679999999999</c:v>
                </c:pt>
                <c:pt idx="5063">
                  <c:v>3090.85</c:v>
                </c:pt>
                <c:pt idx="5064">
                  <c:v>3091.3319999999999</c:v>
                </c:pt>
                <c:pt idx="5065">
                  <c:v>3091.8139999999999</c:v>
                </c:pt>
                <c:pt idx="5066">
                  <c:v>3092.2959999999998</c:v>
                </c:pt>
                <c:pt idx="5067">
                  <c:v>3092.779</c:v>
                </c:pt>
                <c:pt idx="5068">
                  <c:v>3093.26</c:v>
                </c:pt>
                <c:pt idx="5069">
                  <c:v>3093.7429999999999</c:v>
                </c:pt>
                <c:pt idx="5070">
                  <c:v>3094.2249999999999</c:v>
                </c:pt>
                <c:pt idx="5071">
                  <c:v>3094.7069999999999</c:v>
                </c:pt>
                <c:pt idx="5072">
                  <c:v>3095.1889999999999</c:v>
                </c:pt>
                <c:pt idx="5073">
                  <c:v>3095.6709999999998</c:v>
                </c:pt>
                <c:pt idx="5074">
                  <c:v>3096.1529999999998</c:v>
                </c:pt>
                <c:pt idx="5075">
                  <c:v>3096.6350000000002</c:v>
                </c:pt>
                <c:pt idx="5076">
                  <c:v>3097.1170000000002</c:v>
                </c:pt>
                <c:pt idx="5077">
                  <c:v>3097.6</c:v>
                </c:pt>
                <c:pt idx="5078">
                  <c:v>3098.0819999999999</c:v>
                </c:pt>
                <c:pt idx="5079">
                  <c:v>3098.5639999999999</c:v>
                </c:pt>
                <c:pt idx="5080">
                  <c:v>3099.0459999999998</c:v>
                </c:pt>
                <c:pt idx="5081">
                  <c:v>3099.5279999999998</c:v>
                </c:pt>
                <c:pt idx="5082">
                  <c:v>3100.01</c:v>
                </c:pt>
                <c:pt idx="5083">
                  <c:v>3100.4920000000002</c:v>
                </c:pt>
                <c:pt idx="5084">
                  <c:v>3100.9740000000002</c:v>
                </c:pt>
                <c:pt idx="5085">
                  <c:v>3101.4569999999999</c:v>
                </c:pt>
                <c:pt idx="5086">
                  <c:v>3101.9389999999999</c:v>
                </c:pt>
                <c:pt idx="5087">
                  <c:v>3102.4209999999998</c:v>
                </c:pt>
                <c:pt idx="5088">
                  <c:v>3102.9029999999998</c:v>
                </c:pt>
                <c:pt idx="5089">
                  <c:v>3103.3850000000002</c:v>
                </c:pt>
                <c:pt idx="5090">
                  <c:v>3103.8670000000002</c:v>
                </c:pt>
                <c:pt idx="5091">
                  <c:v>3104.3490000000002</c:v>
                </c:pt>
                <c:pt idx="5092">
                  <c:v>3104.8310000000001</c:v>
                </c:pt>
                <c:pt idx="5093">
                  <c:v>3105.3130000000001</c:v>
                </c:pt>
                <c:pt idx="5094">
                  <c:v>3105.7959999999998</c:v>
                </c:pt>
                <c:pt idx="5095">
                  <c:v>3106.2779999999998</c:v>
                </c:pt>
                <c:pt idx="5096">
                  <c:v>3106.76</c:v>
                </c:pt>
                <c:pt idx="5097">
                  <c:v>3107.2420000000002</c:v>
                </c:pt>
                <c:pt idx="5098">
                  <c:v>3107.7240000000002</c:v>
                </c:pt>
                <c:pt idx="5099">
                  <c:v>3108.2060000000001</c:v>
                </c:pt>
                <c:pt idx="5100">
                  <c:v>3108.6880000000001</c:v>
                </c:pt>
                <c:pt idx="5101">
                  <c:v>3109.17</c:v>
                </c:pt>
                <c:pt idx="5102">
                  <c:v>3109.6529999999998</c:v>
                </c:pt>
                <c:pt idx="5103">
                  <c:v>3110.1350000000002</c:v>
                </c:pt>
                <c:pt idx="5104">
                  <c:v>3110.6170000000002</c:v>
                </c:pt>
                <c:pt idx="5105">
                  <c:v>3111.0990000000002</c:v>
                </c:pt>
                <c:pt idx="5106">
                  <c:v>3111.5810000000001</c:v>
                </c:pt>
                <c:pt idx="5107">
                  <c:v>3112.0630000000001</c:v>
                </c:pt>
                <c:pt idx="5108">
                  <c:v>3112.5450000000001</c:v>
                </c:pt>
                <c:pt idx="5109">
                  <c:v>3113.027</c:v>
                </c:pt>
                <c:pt idx="5110">
                  <c:v>3113.51</c:v>
                </c:pt>
                <c:pt idx="5111">
                  <c:v>3113.9920000000002</c:v>
                </c:pt>
                <c:pt idx="5112">
                  <c:v>3114.4740000000002</c:v>
                </c:pt>
                <c:pt idx="5113">
                  <c:v>3114.9560000000001</c:v>
                </c:pt>
                <c:pt idx="5114">
                  <c:v>3115.4380000000001</c:v>
                </c:pt>
                <c:pt idx="5115">
                  <c:v>3115.92</c:v>
                </c:pt>
                <c:pt idx="5116">
                  <c:v>3116.402</c:v>
                </c:pt>
                <c:pt idx="5117">
                  <c:v>3116.884</c:v>
                </c:pt>
                <c:pt idx="5118">
                  <c:v>3117.366</c:v>
                </c:pt>
                <c:pt idx="5119">
                  <c:v>3117.8490000000002</c:v>
                </c:pt>
                <c:pt idx="5120">
                  <c:v>3118.3310000000001</c:v>
                </c:pt>
                <c:pt idx="5121">
                  <c:v>3118.8130000000001</c:v>
                </c:pt>
                <c:pt idx="5122">
                  <c:v>3119.2950000000001</c:v>
                </c:pt>
                <c:pt idx="5123">
                  <c:v>3119.777</c:v>
                </c:pt>
                <c:pt idx="5124">
                  <c:v>3120.259</c:v>
                </c:pt>
                <c:pt idx="5125">
                  <c:v>3120.741</c:v>
                </c:pt>
                <c:pt idx="5126">
                  <c:v>3121.223</c:v>
                </c:pt>
                <c:pt idx="5127">
                  <c:v>3121.7060000000001</c:v>
                </c:pt>
                <c:pt idx="5128">
                  <c:v>3122.1880000000001</c:v>
                </c:pt>
                <c:pt idx="5129">
                  <c:v>3122.67</c:v>
                </c:pt>
                <c:pt idx="5130">
                  <c:v>3123.152</c:v>
                </c:pt>
                <c:pt idx="5131">
                  <c:v>3123.634</c:v>
                </c:pt>
                <c:pt idx="5132">
                  <c:v>3124.116</c:v>
                </c:pt>
                <c:pt idx="5133">
                  <c:v>3124.598</c:v>
                </c:pt>
                <c:pt idx="5134">
                  <c:v>3125.08</c:v>
                </c:pt>
                <c:pt idx="5135">
                  <c:v>3125.5630000000001</c:v>
                </c:pt>
                <c:pt idx="5136">
                  <c:v>3126.0439999999999</c:v>
                </c:pt>
                <c:pt idx="5137">
                  <c:v>3126.527</c:v>
                </c:pt>
                <c:pt idx="5138">
                  <c:v>3127.009</c:v>
                </c:pt>
                <c:pt idx="5139">
                  <c:v>3127.491</c:v>
                </c:pt>
                <c:pt idx="5140">
                  <c:v>3127.973</c:v>
                </c:pt>
                <c:pt idx="5141">
                  <c:v>3128.4549999999999</c:v>
                </c:pt>
                <c:pt idx="5142">
                  <c:v>3128.9369999999999</c:v>
                </c:pt>
                <c:pt idx="5143">
                  <c:v>3129.4189999999999</c:v>
                </c:pt>
                <c:pt idx="5144">
                  <c:v>3129.9009999999998</c:v>
                </c:pt>
                <c:pt idx="5145">
                  <c:v>3130.384</c:v>
                </c:pt>
                <c:pt idx="5146">
                  <c:v>3130.866</c:v>
                </c:pt>
                <c:pt idx="5147">
                  <c:v>3131.348</c:v>
                </c:pt>
                <c:pt idx="5148">
                  <c:v>3131.83</c:v>
                </c:pt>
                <c:pt idx="5149">
                  <c:v>3132.3119999999999</c:v>
                </c:pt>
                <c:pt idx="5150">
                  <c:v>3132.7939999999999</c:v>
                </c:pt>
                <c:pt idx="5151">
                  <c:v>3133.2759999999998</c:v>
                </c:pt>
                <c:pt idx="5152">
                  <c:v>3133.7579999999998</c:v>
                </c:pt>
                <c:pt idx="5153">
                  <c:v>3134.24</c:v>
                </c:pt>
                <c:pt idx="5154">
                  <c:v>3134.723</c:v>
                </c:pt>
                <c:pt idx="5155">
                  <c:v>3135.2049999999999</c:v>
                </c:pt>
                <c:pt idx="5156">
                  <c:v>3135.6869999999999</c:v>
                </c:pt>
                <c:pt idx="5157">
                  <c:v>3136.1689999999999</c:v>
                </c:pt>
                <c:pt idx="5158">
                  <c:v>3136.6509999999998</c:v>
                </c:pt>
                <c:pt idx="5159">
                  <c:v>3137.1329999999998</c:v>
                </c:pt>
                <c:pt idx="5160">
                  <c:v>3137.6149999999998</c:v>
                </c:pt>
                <c:pt idx="5161">
                  <c:v>3138.0970000000002</c:v>
                </c:pt>
                <c:pt idx="5162">
                  <c:v>3138.58</c:v>
                </c:pt>
                <c:pt idx="5163">
                  <c:v>3139.0619999999999</c:v>
                </c:pt>
                <c:pt idx="5164">
                  <c:v>3139.5439999999999</c:v>
                </c:pt>
                <c:pt idx="5165">
                  <c:v>3140.0259999999998</c:v>
                </c:pt>
                <c:pt idx="5166">
                  <c:v>3140.5079999999998</c:v>
                </c:pt>
                <c:pt idx="5167">
                  <c:v>3140.99</c:v>
                </c:pt>
                <c:pt idx="5168">
                  <c:v>3141.4720000000002</c:v>
                </c:pt>
                <c:pt idx="5169">
                  <c:v>3141.9540000000002</c:v>
                </c:pt>
                <c:pt idx="5170">
                  <c:v>3142.4369999999999</c:v>
                </c:pt>
                <c:pt idx="5171">
                  <c:v>3142.9189999999999</c:v>
                </c:pt>
                <c:pt idx="5172">
                  <c:v>3143.4009999999998</c:v>
                </c:pt>
                <c:pt idx="5173">
                  <c:v>3143.8829999999998</c:v>
                </c:pt>
                <c:pt idx="5174">
                  <c:v>3144.3649999999998</c:v>
                </c:pt>
                <c:pt idx="5175">
                  <c:v>3144.8470000000002</c:v>
                </c:pt>
                <c:pt idx="5176">
                  <c:v>3145.3290000000002</c:v>
                </c:pt>
                <c:pt idx="5177">
                  <c:v>3145.8110000000001</c:v>
                </c:pt>
                <c:pt idx="5178">
                  <c:v>3146.2930000000001</c:v>
                </c:pt>
                <c:pt idx="5179">
                  <c:v>3146.7759999999998</c:v>
                </c:pt>
                <c:pt idx="5180">
                  <c:v>3147.2579999999998</c:v>
                </c:pt>
                <c:pt idx="5181">
                  <c:v>3147.74</c:v>
                </c:pt>
                <c:pt idx="5182">
                  <c:v>3148.2220000000002</c:v>
                </c:pt>
                <c:pt idx="5183">
                  <c:v>3148.7040000000002</c:v>
                </c:pt>
                <c:pt idx="5184">
                  <c:v>3149.1860000000001</c:v>
                </c:pt>
                <c:pt idx="5185">
                  <c:v>3149.6680000000001</c:v>
                </c:pt>
                <c:pt idx="5186">
                  <c:v>3150.15</c:v>
                </c:pt>
                <c:pt idx="5187">
                  <c:v>3150.6329999999998</c:v>
                </c:pt>
                <c:pt idx="5188">
                  <c:v>3151.1149999999998</c:v>
                </c:pt>
                <c:pt idx="5189">
                  <c:v>3151.5970000000002</c:v>
                </c:pt>
                <c:pt idx="5190">
                  <c:v>3152.0790000000002</c:v>
                </c:pt>
                <c:pt idx="5191">
                  <c:v>3152.5610000000001</c:v>
                </c:pt>
                <c:pt idx="5192">
                  <c:v>3153.0430000000001</c:v>
                </c:pt>
                <c:pt idx="5193">
                  <c:v>3153.5250000000001</c:v>
                </c:pt>
                <c:pt idx="5194">
                  <c:v>3154.0070000000001</c:v>
                </c:pt>
                <c:pt idx="5195">
                  <c:v>3154.49</c:v>
                </c:pt>
                <c:pt idx="5196">
                  <c:v>3154.971</c:v>
                </c:pt>
                <c:pt idx="5197">
                  <c:v>3155.4540000000002</c:v>
                </c:pt>
                <c:pt idx="5198">
                  <c:v>3155.9360000000001</c:v>
                </c:pt>
                <c:pt idx="5199">
                  <c:v>3156.4180000000001</c:v>
                </c:pt>
                <c:pt idx="5200">
                  <c:v>3156.9</c:v>
                </c:pt>
                <c:pt idx="5201">
                  <c:v>3157.3820000000001</c:v>
                </c:pt>
                <c:pt idx="5202">
                  <c:v>3157.864</c:v>
                </c:pt>
                <c:pt idx="5203">
                  <c:v>3158.346</c:v>
                </c:pt>
                <c:pt idx="5204">
                  <c:v>3158.828</c:v>
                </c:pt>
                <c:pt idx="5205">
                  <c:v>3159.3110000000001</c:v>
                </c:pt>
                <c:pt idx="5206">
                  <c:v>3159.7930000000001</c:v>
                </c:pt>
                <c:pt idx="5207">
                  <c:v>3160.2750000000001</c:v>
                </c:pt>
                <c:pt idx="5208">
                  <c:v>3160.7570000000001</c:v>
                </c:pt>
                <c:pt idx="5209">
                  <c:v>3161.239</c:v>
                </c:pt>
                <c:pt idx="5210">
                  <c:v>3161.721</c:v>
                </c:pt>
                <c:pt idx="5211">
                  <c:v>3162.203</c:v>
                </c:pt>
                <c:pt idx="5212">
                  <c:v>3162.6849999999999</c:v>
                </c:pt>
                <c:pt idx="5213">
                  <c:v>3163.1669999999999</c:v>
                </c:pt>
                <c:pt idx="5214">
                  <c:v>3163.65</c:v>
                </c:pt>
                <c:pt idx="5215">
                  <c:v>3164.1320000000001</c:v>
                </c:pt>
                <c:pt idx="5216">
                  <c:v>3164.614</c:v>
                </c:pt>
                <c:pt idx="5217">
                  <c:v>3165.096</c:v>
                </c:pt>
                <c:pt idx="5218">
                  <c:v>3165.578</c:v>
                </c:pt>
                <c:pt idx="5219">
                  <c:v>3166.06</c:v>
                </c:pt>
                <c:pt idx="5220">
                  <c:v>3166.5419999999999</c:v>
                </c:pt>
                <c:pt idx="5221">
                  <c:v>3167.0239999999999</c:v>
                </c:pt>
                <c:pt idx="5222">
                  <c:v>3167.5070000000001</c:v>
                </c:pt>
                <c:pt idx="5223">
                  <c:v>3167.989</c:v>
                </c:pt>
                <c:pt idx="5224">
                  <c:v>3168.471</c:v>
                </c:pt>
                <c:pt idx="5225">
                  <c:v>3168.953</c:v>
                </c:pt>
                <c:pt idx="5226">
                  <c:v>3169.4349999999999</c:v>
                </c:pt>
                <c:pt idx="5227">
                  <c:v>3169.9169999999999</c:v>
                </c:pt>
                <c:pt idx="5228">
                  <c:v>3170.3989999999999</c:v>
                </c:pt>
                <c:pt idx="5229">
                  <c:v>3170.8809999999999</c:v>
                </c:pt>
                <c:pt idx="5230">
                  <c:v>3171.364</c:v>
                </c:pt>
                <c:pt idx="5231">
                  <c:v>3171.846</c:v>
                </c:pt>
                <c:pt idx="5232">
                  <c:v>3172.328</c:v>
                </c:pt>
                <c:pt idx="5233">
                  <c:v>3172.81</c:v>
                </c:pt>
                <c:pt idx="5234">
                  <c:v>3173.2919999999999</c:v>
                </c:pt>
                <c:pt idx="5235">
                  <c:v>3173.7739999999999</c:v>
                </c:pt>
                <c:pt idx="5236">
                  <c:v>3174.2559999999999</c:v>
                </c:pt>
                <c:pt idx="5237">
                  <c:v>3174.7379999999998</c:v>
                </c:pt>
                <c:pt idx="5238">
                  <c:v>3175.22</c:v>
                </c:pt>
                <c:pt idx="5239">
                  <c:v>3175.703</c:v>
                </c:pt>
                <c:pt idx="5240">
                  <c:v>3176.1849999999999</c:v>
                </c:pt>
                <c:pt idx="5241">
                  <c:v>3176.6669999999999</c:v>
                </c:pt>
                <c:pt idx="5242">
                  <c:v>3177.1489999999999</c:v>
                </c:pt>
                <c:pt idx="5243">
                  <c:v>3177.6309999999999</c:v>
                </c:pt>
                <c:pt idx="5244">
                  <c:v>3178.1129999999998</c:v>
                </c:pt>
                <c:pt idx="5245">
                  <c:v>3178.5949999999998</c:v>
                </c:pt>
                <c:pt idx="5246">
                  <c:v>3179.0770000000002</c:v>
                </c:pt>
                <c:pt idx="5247">
                  <c:v>3179.56</c:v>
                </c:pt>
                <c:pt idx="5248">
                  <c:v>3180.0419999999999</c:v>
                </c:pt>
                <c:pt idx="5249">
                  <c:v>3180.5239999999999</c:v>
                </c:pt>
                <c:pt idx="5250">
                  <c:v>3181.0059999999999</c:v>
                </c:pt>
                <c:pt idx="5251">
                  <c:v>3181.4879999999998</c:v>
                </c:pt>
                <c:pt idx="5252">
                  <c:v>3181.97</c:v>
                </c:pt>
                <c:pt idx="5253">
                  <c:v>3182.4520000000002</c:v>
                </c:pt>
                <c:pt idx="5254">
                  <c:v>3182.9340000000002</c:v>
                </c:pt>
                <c:pt idx="5255">
                  <c:v>3183.4169999999999</c:v>
                </c:pt>
                <c:pt idx="5256">
                  <c:v>3183.8980000000001</c:v>
                </c:pt>
                <c:pt idx="5257">
                  <c:v>3184.3809999999999</c:v>
                </c:pt>
                <c:pt idx="5258">
                  <c:v>3184.8629999999998</c:v>
                </c:pt>
                <c:pt idx="5259">
                  <c:v>3185.3449999999998</c:v>
                </c:pt>
                <c:pt idx="5260">
                  <c:v>3185.8270000000002</c:v>
                </c:pt>
                <c:pt idx="5261">
                  <c:v>3186.3090000000002</c:v>
                </c:pt>
                <c:pt idx="5262">
                  <c:v>3186.7910000000002</c:v>
                </c:pt>
                <c:pt idx="5263">
                  <c:v>3187.2730000000001</c:v>
                </c:pt>
                <c:pt idx="5264">
                  <c:v>3187.7550000000001</c:v>
                </c:pt>
                <c:pt idx="5265">
                  <c:v>3188.2379999999998</c:v>
                </c:pt>
                <c:pt idx="5266">
                  <c:v>3188.72</c:v>
                </c:pt>
                <c:pt idx="5267">
                  <c:v>3189.2020000000002</c:v>
                </c:pt>
                <c:pt idx="5268">
                  <c:v>3189.6840000000002</c:v>
                </c:pt>
                <c:pt idx="5269">
                  <c:v>3190.1660000000002</c:v>
                </c:pt>
                <c:pt idx="5270">
                  <c:v>3190.6480000000001</c:v>
                </c:pt>
                <c:pt idx="5271">
                  <c:v>3191.13</c:v>
                </c:pt>
                <c:pt idx="5272">
                  <c:v>3191.6120000000001</c:v>
                </c:pt>
                <c:pt idx="5273">
                  <c:v>3192.0940000000001</c:v>
                </c:pt>
                <c:pt idx="5274">
                  <c:v>3192.5770000000002</c:v>
                </c:pt>
                <c:pt idx="5275">
                  <c:v>3193.0590000000002</c:v>
                </c:pt>
                <c:pt idx="5276">
                  <c:v>3193.5410000000002</c:v>
                </c:pt>
                <c:pt idx="5277">
                  <c:v>3194.0230000000001</c:v>
                </c:pt>
                <c:pt idx="5278">
                  <c:v>3194.5050000000001</c:v>
                </c:pt>
                <c:pt idx="5279">
                  <c:v>3194.9870000000001</c:v>
                </c:pt>
                <c:pt idx="5280">
                  <c:v>3195.4690000000001</c:v>
                </c:pt>
                <c:pt idx="5281">
                  <c:v>3195.951</c:v>
                </c:pt>
                <c:pt idx="5282">
                  <c:v>3196.4340000000002</c:v>
                </c:pt>
                <c:pt idx="5283">
                  <c:v>3196.9160000000002</c:v>
                </c:pt>
                <c:pt idx="5284">
                  <c:v>3197.3980000000001</c:v>
                </c:pt>
                <c:pt idx="5285">
                  <c:v>3197.88</c:v>
                </c:pt>
                <c:pt idx="5286">
                  <c:v>3198.3620000000001</c:v>
                </c:pt>
                <c:pt idx="5287">
                  <c:v>3198.8440000000001</c:v>
                </c:pt>
                <c:pt idx="5288">
                  <c:v>3199.326</c:v>
                </c:pt>
                <c:pt idx="5289">
                  <c:v>3199.808</c:v>
                </c:pt>
                <c:pt idx="5290">
                  <c:v>3200.2910000000002</c:v>
                </c:pt>
                <c:pt idx="5291">
                  <c:v>3200.7730000000001</c:v>
                </c:pt>
                <c:pt idx="5292">
                  <c:v>3201.2550000000001</c:v>
                </c:pt>
                <c:pt idx="5293">
                  <c:v>3201.7370000000001</c:v>
                </c:pt>
                <c:pt idx="5294">
                  <c:v>3202.2190000000001</c:v>
                </c:pt>
                <c:pt idx="5295">
                  <c:v>3202.701</c:v>
                </c:pt>
                <c:pt idx="5296">
                  <c:v>3203.183</c:v>
                </c:pt>
                <c:pt idx="5297">
                  <c:v>3203.665</c:v>
                </c:pt>
                <c:pt idx="5298">
                  <c:v>3204.1469999999999</c:v>
                </c:pt>
                <c:pt idx="5299">
                  <c:v>3204.63</c:v>
                </c:pt>
                <c:pt idx="5300">
                  <c:v>3205.1120000000001</c:v>
                </c:pt>
                <c:pt idx="5301">
                  <c:v>3205.5940000000001</c:v>
                </c:pt>
                <c:pt idx="5302">
                  <c:v>3206.076</c:v>
                </c:pt>
                <c:pt idx="5303">
                  <c:v>3206.558</c:v>
                </c:pt>
                <c:pt idx="5304">
                  <c:v>3207.04</c:v>
                </c:pt>
                <c:pt idx="5305">
                  <c:v>3207.5219999999999</c:v>
                </c:pt>
                <c:pt idx="5306">
                  <c:v>3208.0039999999999</c:v>
                </c:pt>
                <c:pt idx="5307">
                  <c:v>3208.4870000000001</c:v>
                </c:pt>
                <c:pt idx="5308">
                  <c:v>3208.9690000000001</c:v>
                </c:pt>
                <c:pt idx="5309">
                  <c:v>3209.451</c:v>
                </c:pt>
                <c:pt idx="5310">
                  <c:v>3209.933</c:v>
                </c:pt>
                <c:pt idx="5311">
                  <c:v>3210.415</c:v>
                </c:pt>
                <c:pt idx="5312">
                  <c:v>3210.8969999999999</c:v>
                </c:pt>
                <c:pt idx="5313">
                  <c:v>3211.3789999999999</c:v>
                </c:pt>
                <c:pt idx="5314">
                  <c:v>3211.8609999999999</c:v>
                </c:pt>
                <c:pt idx="5315">
                  <c:v>3212.3440000000001</c:v>
                </c:pt>
                <c:pt idx="5316">
                  <c:v>3212.8249999999998</c:v>
                </c:pt>
                <c:pt idx="5317">
                  <c:v>3213.308</c:v>
                </c:pt>
                <c:pt idx="5318">
                  <c:v>3213.79</c:v>
                </c:pt>
                <c:pt idx="5319">
                  <c:v>3214.2719999999999</c:v>
                </c:pt>
                <c:pt idx="5320">
                  <c:v>3214.7539999999999</c:v>
                </c:pt>
                <c:pt idx="5321">
                  <c:v>3215.2359999999999</c:v>
                </c:pt>
                <c:pt idx="5322">
                  <c:v>3215.7179999999998</c:v>
                </c:pt>
                <c:pt idx="5323">
                  <c:v>3216.2</c:v>
                </c:pt>
                <c:pt idx="5324">
                  <c:v>3216.6819999999998</c:v>
                </c:pt>
                <c:pt idx="5325">
                  <c:v>3217.165</c:v>
                </c:pt>
                <c:pt idx="5326">
                  <c:v>3217.6469999999999</c:v>
                </c:pt>
                <c:pt idx="5327">
                  <c:v>3218.1289999999999</c:v>
                </c:pt>
                <c:pt idx="5328">
                  <c:v>3218.6109999999999</c:v>
                </c:pt>
                <c:pt idx="5329">
                  <c:v>3219.0929999999998</c:v>
                </c:pt>
                <c:pt idx="5330">
                  <c:v>3219.5749999999998</c:v>
                </c:pt>
                <c:pt idx="5331">
                  <c:v>3220.0569999999998</c:v>
                </c:pt>
                <c:pt idx="5332">
                  <c:v>3220.5390000000002</c:v>
                </c:pt>
                <c:pt idx="5333">
                  <c:v>3221.0210000000002</c:v>
                </c:pt>
                <c:pt idx="5334">
                  <c:v>3221.5039999999999</c:v>
                </c:pt>
                <c:pt idx="5335">
                  <c:v>3221.9859999999999</c:v>
                </c:pt>
                <c:pt idx="5336">
                  <c:v>3222.4679999999998</c:v>
                </c:pt>
                <c:pt idx="5337">
                  <c:v>3222.95</c:v>
                </c:pt>
                <c:pt idx="5338">
                  <c:v>3223.4319999999998</c:v>
                </c:pt>
                <c:pt idx="5339">
                  <c:v>3223.9140000000002</c:v>
                </c:pt>
                <c:pt idx="5340">
                  <c:v>3224.3960000000002</c:v>
                </c:pt>
                <c:pt idx="5341">
                  <c:v>3224.8780000000002</c:v>
                </c:pt>
                <c:pt idx="5342">
                  <c:v>3225.3609999999999</c:v>
                </c:pt>
                <c:pt idx="5343">
                  <c:v>3225.8429999999998</c:v>
                </c:pt>
                <c:pt idx="5344">
                  <c:v>3226.3249999999998</c:v>
                </c:pt>
                <c:pt idx="5345">
                  <c:v>3226.8069999999998</c:v>
                </c:pt>
                <c:pt idx="5346">
                  <c:v>3227.2890000000002</c:v>
                </c:pt>
                <c:pt idx="5347">
                  <c:v>3227.7710000000002</c:v>
                </c:pt>
                <c:pt idx="5348">
                  <c:v>3228.2530000000002</c:v>
                </c:pt>
                <c:pt idx="5349">
                  <c:v>3228.7350000000001</c:v>
                </c:pt>
                <c:pt idx="5350">
                  <c:v>3229.2179999999998</c:v>
                </c:pt>
                <c:pt idx="5351">
                  <c:v>3229.7</c:v>
                </c:pt>
                <c:pt idx="5352">
                  <c:v>3230.1819999999998</c:v>
                </c:pt>
                <c:pt idx="5353">
                  <c:v>3230.6640000000002</c:v>
                </c:pt>
                <c:pt idx="5354">
                  <c:v>3231.1460000000002</c:v>
                </c:pt>
                <c:pt idx="5355">
                  <c:v>3231.6280000000002</c:v>
                </c:pt>
                <c:pt idx="5356">
                  <c:v>3232.11</c:v>
                </c:pt>
                <c:pt idx="5357">
                  <c:v>3232.5920000000001</c:v>
                </c:pt>
                <c:pt idx="5358">
                  <c:v>3233.0740000000001</c:v>
                </c:pt>
                <c:pt idx="5359">
                  <c:v>3233.5569999999998</c:v>
                </c:pt>
                <c:pt idx="5360">
                  <c:v>3234.0390000000002</c:v>
                </c:pt>
                <c:pt idx="5361">
                  <c:v>3234.5210000000002</c:v>
                </c:pt>
                <c:pt idx="5362">
                  <c:v>3235.0030000000002</c:v>
                </c:pt>
                <c:pt idx="5363">
                  <c:v>3235.4850000000001</c:v>
                </c:pt>
                <c:pt idx="5364">
                  <c:v>3235.9670000000001</c:v>
                </c:pt>
                <c:pt idx="5365">
                  <c:v>3236.4490000000001</c:v>
                </c:pt>
                <c:pt idx="5366">
                  <c:v>3236.931</c:v>
                </c:pt>
                <c:pt idx="5367">
                  <c:v>3237.4140000000002</c:v>
                </c:pt>
                <c:pt idx="5368">
                  <c:v>3237.8960000000002</c:v>
                </c:pt>
                <c:pt idx="5369">
                  <c:v>3238.3780000000002</c:v>
                </c:pt>
                <c:pt idx="5370">
                  <c:v>3238.86</c:v>
                </c:pt>
                <c:pt idx="5371">
                  <c:v>3239.3420000000001</c:v>
                </c:pt>
                <c:pt idx="5372">
                  <c:v>3239.8240000000001</c:v>
                </c:pt>
                <c:pt idx="5373">
                  <c:v>3240.306</c:v>
                </c:pt>
                <c:pt idx="5374">
                  <c:v>3240.788</c:v>
                </c:pt>
                <c:pt idx="5375">
                  <c:v>3241.2710000000002</c:v>
                </c:pt>
                <c:pt idx="5376">
                  <c:v>3241.752</c:v>
                </c:pt>
                <c:pt idx="5377">
                  <c:v>3242.2350000000001</c:v>
                </c:pt>
                <c:pt idx="5378">
                  <c:v>3242.7170000000001</c:v>
                </c:pt>
                <c:pt idx="5379">
                  <c:v>3243.1990000000001</c:v>
                </c:pt>
                <c:pt idx="5380">
                  <c:v>3243.681</c:v>
                </c:pt>
                <c:pt idx="5381">
                  <c:v>3244.163</c:v>
                </c:pt>
                <c:pt idx="5382">
                  <c:v>3244.645</c:v>
                </c:pt>
                <c:pt idx="5383">
                  <c:v>3245.127</c:v>
                </c:pt>
                <c:pt idx="5384">
                  <c:v>3245.6089999999999</c:v>
                </c:pt>
                <c:pt idx="5385">
                  <c:v>3246.0920000000001</c:v>
                </c:pt>
                <c:pt idx="5386">
                  <c:v>3246.5740000000001</c:v>
                </c:pt>
                <c:pt idx="5387">
                  <c:v>3247.056</c:v>
                </c:pt>
                <c:pt idx="5388">
                  <c:v>3247.538</c:v>
                </c:pt>
                <c:pt idx="5389">
                  <c:v>3248.02</c:v>
                </c:pt>
                <c:pt idx="5390">
                  <c:v>3248.502</c:v>
                </c:pt>
                <c:pt idx="5391">
                  <c:v>3248.9839999999999</c:v>
                </c:pt>
                <c:pt idx="5392">
                  <c:v>3249.4659999999999</c:v>
                </c:pt>
                <c:pt idx="5393">
                  <c:v>3249.9479999999999</c:v>
                </c:pt>
                <c:pt idx="5394">
                  <c:v>3250.431</c:v>
                </c:pt>
                <c:pt idx="5395">
                  <c:v>3250.913</c:v>
                </c:pt>
                <c:pt idx="5396">
                  <c:v>3251.395</c:v>
                </c:pt>
                <c:pt idx="5397">
                  <c:v>3251.877</c:v>
                </c:pt>
                <c:pt idx="5398">
                  <c:v>3252.3589999999999</c:v>
                </c:pt>
                <c:pt idx="5399">
                  <c:v>3252.8409999999999</c:v>
                </c:pt>
                <c:pt idx="5400">
                  <c:v>3253.3229999999999</c:v>
                </c:pt>
                <c:pt idx="5401">
                  <c:v>3253.8049999999998</c:v>
                </c:pt>
                <c:pt idx="5402">
                  <c:v>3254.288</c:v>
                </c:pt>
                <c:pt idx="5403">
                  <c:v>3254.77</c:v>
                </c:pt>
                <c:pt idx="5404">
                  <c:v>3255.252</c:v>
                </c:pt>
                <c:pt idx="5405">
                  <c:v>3255.7339999999999</c:v>
                </c:pt>
                <c:pt idx="5406">
                  <c:v>3256.2159999999999</c:v>
                </c:pt>
                <c:pt idx="5407">
                  <c:v>3256.6979999999999</c:v>
                </c:pt>
                <c:pt idx="5408">
                  <c:v>3257.18</c:v>
                </c:pt>
                <c:pt idx="5409">
                  <c:v>3257.6619999999998</c:v>
                </c:pt>
                <c:pt idx="5410">
                  <c:v>3258.145</c:v>
                </c:pt>
                <c:pt idx="5411">
                  <c:v>3258.627</c:v>
                </c:pt>
                <c:pt idx="5412">
                  <c:v>3259.1089999999999</c:v>
                </c:pt>
                <c:pt idx="5413">
                  <c:v>3259.5909999999999</c:v>
                </c:pt>
                <c:pt idx="5414">
                  <c:v>3260.0729999999999</c:v>
                </c:pt>
                <c:pt idx="5415">
                  <c:v>3260.5549999999998</c:v>
                </c:pt>
                <c:pt idx="5416">
                  <c:v>3261.0369999999998</c:v>
                </c:pt>
                <c:pt idx="5417">
                  <c:v>3261.5189999999998</c:v>
                </c:pt>
                <c:pt idx="5418">
                  <c:v>3262.0010000000002</c:v>
                </c:pt>
                <c:pt idx="5419">
                  <c:v>3262.4839999999999</c:v>
                </c:pt>
                <c:pt idx="5420">
                  <c:v>3262.9659999999999</c:v>
                </c:pt>
                <c:pt idx="5421">
                  <c:v>3263.4479999999999</c:v>
                </c:pt>
                <c:pt idx="5422">
                  <c:v>3263.93</c:v>
                </c:pt>
                <c:pt idx="5423">
                  <c:v>3264.4119999999998</c:v>
                </c:pt>
                <c:pt idx="5424">
                  <c:v>3264.8939999999998</c:v>
                </c:pt>
                <c:pt idx="5425">
                  <c:v>3265.3760000000002</c:v>
                </c:pt>
                <c:pt idx="5426">
                  <c:v>3265.8580000000002</c:v>
                </c:pt>
                <c:pt idx="5427">
                  <c:v>3266.3409999999999</c:v>
                </c:pt>
                <c:pt idx="5428">
                  <c:v>3266.8229999999999</c:v>
                </c:pt>
                <c:pt idx="5429">
                  <c:v>3267.3049999999998</c:v>
                </c:pt>
                <c:pt idx="5430">
                  <c:v>3267.7869999999998</c:v>
                </c:pt>
                <c:pt idx="5431">
                  <c:v>3268.2689999999998</c:v>
                </c:pt>
                <c:pt idx="5432">
                  <c:v>3268.7510000000002</c:v>
                </c:pt>
                <c:pt idx="5433">
                  <c:v>3269.2330000000002</c:v>
                </c:pt>
                <c:pt idx="5434">
                  <c:v>3269.7150000000001</c:v>
                </c:pt>
                <c:pt idx="5435">
                  <c:v>3270.1979999999999</c:v>
                </c:pt>
                <c:pt idx="5436">
                  <c:v>3270.6790000000001</c:v>
                </c:pt>
                <c:pt idx="5437">
                  <c:v>3271.1619999999998</c:v>
                </c:pt>
                <c:pt idx="5438">
                  <c:v>3271.6439999999998</c:v>
                </c:pt>
                <c:pt idx="5439">
                  <c:v>3272.1260000000002</c:v>
                </c:pt>
                <c:pt idx="5440">
                  <c:v>3272.6080000000002</c:v>
                </c:pt>
                <c:pt idx="5441">
                  <c:v>3273.09</c:v>
                </c:pt>
                <c:pt idx="5442">
                  <c:v>3273.5720000000001</c:v>
                </c:pt>
                <c:pt idx="5443">
                  <c:v>3274.0540000000001</c:v>
                </c:pt>
                <c:pt idx="5444">
                  <c:v>3274.5360000000001</c:v>
                </c:pt>
                <c:pt idx="5445">
                  <c:v>3275.0189999999998</c:v>
                </c:pt>
                <c:pt idx="5446">
                  <c:v>3275.5010000000002</c:v>
                </c:pt>
                <c:pt idx="5447">
                  <c:v>3275.9830000000002</c:v>
                </c:pt>
                <c:pt idx="5448">
                  <c:v>3276.4650000000001</c:v>
                </c:pt>
                <c:pt idx="5449">
                  <c:v>3276.9470000000001</c:v>
                </c:pt>
                <c:pt idx="5450">
                  <c:v>3277.4290000000001</c:v>
                </c:pt>
                <c:pt idx="5451">
                  <c:v>3277.9110000000001</c:v>
                </c:pt>
                <c:pt idx="5452">
                  <c:v>3278.393</c:v>
                </c:pt>
                <c:pt idx="5453">
                  <c:v>3278.875</c:v>
                </c:pt>
                <c:pt idx="5454">
                  <c:v>3279.3580000000002</c:v>
                </c:pt>
                <c:pt idx="5455">
                  <c:v>3279.84</c:v>
                </c:pt>
                <c:pt idx="5456">
                  <c:v>3280.3220000000001</c:v>
                </c:pt>
                <c:pt idx="5457">
                  <c:v>3280.8040000000001</c:v>
                </c:pt>
                <c:pt idx="5458">
                  <c:v>3281.2860000000001</c:v>
                </c:pt>
                <c:pt idx="5459">
                  <c:v>3281.768</c:v>
                </c:pt>
                <c:pt idx="5460">
                  <c:v>3282.25</c:v>
                </c:pt>
                <c:pt idx="5461">
                  <c:v>3282.732</c:v>
                </c:pt>
                <c:pt idx="5462">
                  <c:v>3283.2150000000001</c:v>
                </c:pt>
                <c:pt idx="5463">
                  <c:v>3283.6970000000001</c:v>
                </c:pt>
                <c:pt idx="5464">
                  <c:v>3284.1790000000001</c:v>
                </c:pt>
                <c:pt idx="5465">
                  <c:v>3284.6610000000001</c:v>
                </c:pt>
                <c:pt idx="5466">
                  <c:v>3285.143</c:v>
                </c:pt>
                <c:pt idx="5467">
                  <c:v>3285.625</c:v>
                </c:pt>
                <c:pt idx="5468">
                  <c:v>3286.107</c:v>
                </c:pt>
                <c:pt idx="5469">
                  <c:v>3286.5889999999999</c:v>
                </c:pt>
                <c:pt idx="5470">
                  <c:v>3287.0720000000001</c:v>
                </c:pt>
                <c:pt idx="5471">
                  <c:v>3287.5540000000001</c:v>
                </c:pt>
                <c:pt idx="5472">
                  <c:v>3288.0360000000001</c:v>
                </c:pt>
                <c:pt idx="5473">
                  <c:v>3288.518</c:v>
                </c:pt>
                <c:pt idx="5474">
                  <c:v>3289</c:v>
                </c:pt>
                <c:pt idx="5475">
                  <c:v>3289.482</c:v>
                </c:pt>
                <c:pt idx="5476">
                  <c:v>3289.9639999999999</c:v>
                </c:pt>
                <c:pt idx="5477">
                  <c:v>3290.4459999999999</c:v>
                </c:pt>
                <c:pt idx="5478">
                  <c:v>3290.9279999999999</c:v>
                </c:pt>
                <c:pt idx="5479">
                  <c:v>3291.4110000000001</c:v>
                </c:pt>
                <c:pt idx="5480">
                  <c:v>3291.893</c:v>
                </c:pt>
                <c:pt idx="5481">
                  <c:v>3292.375</c:v>
                </c:pt>
                <c:pt idx="5482">
                  <c:v>3292.857</c:v>
                </c:pt>
                <c:pt idx="5483">
                  <c:v>3293.3389999999999</c:v>
                </c:pt>
                <c:pt idx="5484">
                  <c:v>3293.8209999999999</c:v>
                </c:pt>
                <c:pt idx="5485">
                  <c:v>3294.3029999999999</c:v>
                </c:pt>
                <c:pt idx="5486">
                  <c:v>3294.7849999999999</c:v>
                </c:pt>
                <c:pt idx="5487">
                  <c:v>3295.268</c:v>
                </c:pt>
                <c:pt idx="5488">
                  <c:v>3295.75</c:v>
                </c:pt>
                <c:pt idx="5489">
                  <c:v>3296.232</c:v>
                </c:pt>
                <c:pt idx="5490">
                  <c:v>3296.7139999999999</c:v>
                </c:pt>
                <c:pt idx="5491">
                  <c:v>3297.1959999999999</c:v>
                </c:pt>
                <c:pt idx="5492">
                  <c:v>3297.6779999999999</c:v>
                </c:pt>
                <c:pt idx="5493">
                  <c:v>3298.16</c:v>
                </c:pt>
                <c:pt idx="5494">
                  <c:v>3298.6419999999998</c:v>
                </c:pt>
                <c:pt idx="5495">
                  <c:v>3299.125</c:v>
                </c:pt>
                <c:pt idx="5496">
                  <c:v>3299.6060000000002</c:v>
                </c:pt>
                <c:pt idx="5497">
                  <c:v>3300.0889999999999</c:v>
                </c:pt>
                <c:pt idx="5498">
                  <c:v>3300.5709999999999</c:v>
                </c:pt>
                <c:pt idx="5499">
                  <c:v>3301.0529999999999</c:v>
                </c:pt>
                <c:pt idx="5500">
                  <c:v>3301.5349999999999</c:v>
                </c:pt>
                <c:pt idx="5501">
                  <c:v>3302.0169999999998</c:v>
                </c:pt>
                <c:pt idx="5502">
                  <c:v>3302.4989999999998</c:v>
                </c:pt>
                <c:pt idx="5503">
                  <c:v>3302.9810000000002</c:v>
                </c:pt>
                <c:pt idx="5504">
                  <c:v>3303.4630000000002</c:v>
                </c:pt>
                <c:pt idx="5505">
                  <c:v>3303.9459999999999</c:v>
                </c:pt>
                <c:pt idx="5506">
                  <c:v>3304.4279999999999</c:v>
                </c:pt>
                <c:pt idx="5507">
                  <c:v>3304.91</c:v>
                </c:pt>
                <c:pt idx="5508">
                  <c:v>3305.3919999999998</c:v>
                </c:pt>
                <c:pt idx="5509">
                  <c:v>3305.8739999999998</c:v>
                </c:pt>
                <c:pt idx="5510">
                  <c:v>3306.3560000000002</c:v>
                </c:pt>
                <c:pt idx="5511">
                  <c:v>3306.8380000000002</c:v>
                </c:pt>
                <c:pt idx="5512">
                  <c:v>3307.32</c:v>
                </c:pt>
                <c:pt idx="5513">
                  <c:v>3307.8020000000001</c:v>
                </c:pt>
                <c:pt idx="5514">
                  <c:v>3308.2849999999999</c:v>
                </c:pt>
                <c:pt idx="5515">
                  <c:v>3308.7669999999998</c:v>
                </c:pt>
                <c:pt idx="5516">
                  <c:v>3309.2489999999998</c:v>
                </c:pt>
                <c:pt idx="5517">
                  <c:v>3309.7310000000002</c:v>
                </c:pt>
                <c:pt idx="5518">
                  <c:v>3310.2130000000002</c:v>
                </c:pt>
                <c:pt idx="5519">
                  <c:v>3310.6950000000002</c:v>
                </c:pt>
                <c:pt idx="5520">
                  <c:v>3311.1770000000001</c:v>
                </c:pt>
                <c:pt idx="5521">
                  <c:v>3311.6590000000001</c:v>
                </c:pt>
                <c:pt idx="5522">
                  <c:v>3312.1419999999998</c:v>
                </c:pt>
                <c:pt idx="5523">
                  <c:v>3312.6239999999998</c:v>
                </c:pt>
                <c:pt idx="5524">
                  <c:v>3313.1060000000002</c:v>
                </c:pt>
                <c:pt idx="5525">
                  <c:v>3313.5880000000002</c:v>
                </c:pt>
                <c:pt idx="5526">
                  <c:v>3314.07</c:v>
                </c:pt>
                <c:pt idx="5527">
                  <c:v>3314.5520000000001</c:v>
                </c:pt>
                <c:pt idx="5528">
                  <c:v>3315.0340000000001</c:v>
                </c:pt>
                <c:pt idx="5529">
                  <c:v>3315.5160000000001</c:v>
                </c:pt>
                <c:pt idx="5530">
                  <c:v>3315.9989999999998</c:v>
                </c:pt>
                <c:pt idx="5531">
                  <c:v>3316.4810000000002</c:v>
                </c:pt>
                <c:pt idx="5532">
                  <c:v>3316.9630000000002</c:v>
                </c:pt>
                <c:pt idx="5533">
                  <c:v>3317.4450000000002</c:v>
                </c:pt>
                <c:pt idx="5534">
                  <c:v>3317.9270000000001</c:v>
                </c:pt>
                <c:pt idx="5535">
                  <c:v>3318.4090000000001</c:v>
                </c:pt>
                <c:pt idx="5536">
                  <c:v>3318.8910000000001</c:v>
                </c:pt>
                <c:pt idx="5537">
                  <c:v>3319.373</c:v>
                </c:pt>
                <c:pt idx="5538">
                  <c:v>3319.855</c:v>
                </c:pt>
                <c:pt idx="5539">
                  <c:v>3320.3380000000002</c:v>
                </c:pt>
                <c:pt idx="5540">
                  <c:v>3320.82</c:v>
                </c:pt>
                <c:pt idx="5541">
                  <c:v>3321.3020000000001</c:v>
                </c:pt>
                <c:pt idx="5542">
                  <c:v>3321.7840000000001</c:v>
                </c:pt>
                <c:pt idx="5543">
                  <c:v>3322.2660000000001</c:v>
                </c:pt>
                <c:pt idx="5544">
                  <c:v>3322.748</c:v>
                </c:pt>
                <c:pt idx="5545">
                  <c:v>3323.23</c:v>
                </c:pt>
                <c:pt idx="5546">
                  <c:v>3323.712</c:v>
                </c:pt>
                <c:pt idx="5547">
                  <c:v>3324.1950000000002</c:v>
                </c:pt>
                <c:pt idx="5548">
                  <c:v>3324.6770000000001</c:v>
                </c:pt>
                <c:pt idx="5549">
                  <c:v>3325.1590000000001</c:v>
                </c:pt>
                <c:pt idx="5550">
                  <c:v>3325.6410000000001</c:v>
                </c:pt>
                <c:pt idx="5551">
                  <c:v>3326.123</c:v>
                </c:pt>
                <c:pt idx="5552">
                  <c:v>3326.605</c:v>
                </c:pt>
                <c:pt idx="5553">
                  <c:v>3327.087</c:v>
                </c:pt>
                <c:pt idx="5554">
                  <c:v>3327.569</c:v>
                </c:pt>
                <c:pt idx="5555">
                  <c:v>3328.0520000000001</c:v>
                </c:pt>
                <c:pt idx="5556">
                  <c:v>3328.5329999999999</c:v>
                </c:pt>
                <c:pt idx="5557">
                  <c:v>3329.0160000000001</c:v>
                </c:pt>
                <c:pt idx="5558">
                  <c:v>3329.498</c:v>
                </c:pt>
                <c:pt idx="5559">
                  <c:v>3329.98</c:v>
                </c:pt>
                <c:pt idx="5560">
                  <c:v>3330.462</c:v>
                </c:pt>
                <c:pt idx="5561">
                  <c:v>3330.944</c:v>
                </c:pt>
                <c:pt idx="5562">
                  <c:v>3331.4259999999999</c:v>
                </c:pt>
                <c:pt idx="5563">
                  <c:v>3331.9079999999999</c:v>
                </c:pt>
                <c:pt idx="5564">
                  <c:v>3332.39</c:v>
                </c:pt>
                <c:pt idx="5565">
                  <c:v>3332.873</c:v>
                </c:pt>
                <c:pt idx="5566">
                  <c:v>3333.355</c:v>
                </c:pt>
                <c:pt idx="5567">
                  <c:v>3333.837</c:v>
                </c:pt>
                <c:pt idx="5568">
                  <c:v>3334.319</c:v>
                </c:pt>
                <c:pt idx="5569">
                  <c:v>3334.8009999999999</c:v>
                </c:pt>
                <c:pt idx="5570">
                  <c:v>3335.2829999999999</c:v>
                </c:pt>
                <c:pt idx="5571">
                  <c:v>3335.7649999999999</c:v>
                </c:pt>
                <c:pt idx="5572">
                  <c:v>3336.2469999999998</c:v>
                </c:pt>
                <c:pt idx="5573">
                  <c:v>3336.7289999999998</c:v>
                </c:pt>
                <c:pt idx="5574">
                  <c:v>3337.212</c:v>
                </c:pt>
                <c:pt idx="5575">
                  <c:v>3337.694</c:v>
                </c:pt>
                <c:pt idx="5576">
                  <c:v>3338.1759999999999</c:v>
                </c:pt>
                <c:pt idx="5577">
                  <c:v>3338.6579999999999</c:v>
                </c:pt>
                <c:pt idx="5578">
                  <c:v>3339.14</c:v>
                </c:pt>
                <c:pt idx="5579">
                  <c:v>3339.6219999999998</c:v>
                </c:pt>
                <c:pt idx="5580">
                  <c:v>3340.1039999999998</c:v>
                </c:pt>
                <c:pt idx="5581">
                  <c:v>3340.5859999999998</c:v>
                </c:pt>
                <c:pt idx="5582">
                  <c:v>3341.069</c:v>
                </c:pt>
                <c:pt idx="5583">
                  <c:v>3341.5509999999999</c:v>
                </c:pt>
                <c:pt idx="5584">
                  <c:v>3342.0329999999999</c:v>
                </c:pt>
                <c:pt idx="5585">
                  <c:v>3342.5149999999999</c:v>
                </c:pt>
                <c:pt idx="5586">
                  <c:v>3342.9969999999998</c:v>
                </c:pt>
                <c:pt idx="5587">
                  <c:v>3343.4789999999998</c:v>
                </c:pt>
                <c:pt idx="5588">
                  <c:v>3343.9609999999998</c:v>
                </c:pt>
                <c:pt idx="5589">
                  <c:v>3344.4430000000002</c:v>
                </c:pt>
                <c:pt idx="5590">
                  <c:v>3344.9259999999999</c:v>
                </c:pt>
                <c:pt idx="5591">
                  <c:v>3345.4079999999999</c:v>
                </c:pt>
                <c:pt idx="5592">
                  <c:v>3345.89</c:v>
                </c:pt>
                <c:pt idx="5593">
                  <c:v>3346.3719999999998</c:v>
                </c:pt>
                <c:pt idx="5594">
                  <c:v>3346.8539999999998</c:v>
                </c:pt>
                <c:pt idx="5595">
                  <c:v>3347.3359999999998</c:v>
                </c:pt>
                <c:pt idx="5596">
                  <c:v>3347.8180000000002</c:v>
                </c:pt>
                <c:pt idx="5597">
                  <c:v>3348.3</c:v>
                </c:pt>
                <c:pt idx="5598">
                  <c:v>3348.7820000000002</c:v>
                </c:pt>
                <c:pt idx="5599">
                  <c:v>3349.2649999999999</c:v>
                </c:pt>
                <c:pt idx="5600">
                  <c:v>3349.7469999999998</c:v>
                </c:pt>
                <c:pt idx="5601">
                  <c:v>3350.2289999999998</c:v>
                </c:pt>
                <c:pt idx="5602">
                  <c:v>3350.7109999999998</c:v>
                </c:pt>
                <c:pt idx="5603">
                  <c:v>3351.1930000000002</c:v>
                </c:pt>
                <c:pt idx="5604">
                  <c:v>3351.6750000000002</c:v>
                </c:pt>
                <c:pt idx="5605">
                  <c:v>3352.1570000000002</c:v>
                </c:pt>
                <c:pt idx="5606">
                  <c:v>3352.6390000000001</c:v>
                </c:pt>
                <c:pt idx="5607">
                  <c:v>3353.1219999999998</c:v>
                </c:pt>
                <c:pt idx="5608">
                  <c:v>3353.6039999999998</c:v>
                </c:pt>
                <c:pt idx="5609">
                  <c:v>3354.0859999999998</c:v>
                </c:pt>
                <c:pt idx="5610">
                  <c:v>3354.5680000000002</c:v>
                </c:pt>
                <c:pt idx="5611">
                  <c:v>3355.05</c:v>
                </c:pt>
                <c:pt idx="5612">
                  <c:v>3355.5320000000002</c:v>
                </c:pt>
                <c:pt idx="5613">
                  <c:v>3356.0140000000001</c:v>
                </c:pt>
                <c:pt idx="5614">
                  <c:v>3356.4960000000001</c:v>
                </c:pt>
                <c:pt idx="5615">
                  <c:v>3356.9789999999998</c:v>
                </c:pt>
                <c:pt idx="5616">
                  <c:v>3357.46</c:v>
                </c:pt>
                <c:pt idx="5617">
                  <c:v>3357.9430000000002</c:v>
                </c:pt>
                <c:pt idx="5618">
                  <c:v>3358.4250000000002</c:v>
                </c:pt>
                <c:pt idx="5619">
                  <c:v>3358.9070000000002</c:v>
                </c:pt>
                <c:pt idx="5620">
                  <c:v>3359.3890000000001</c:v>
                </c:pt>
                <c:pt idx="5621">
                  <c:v>3359.8710000000001</c:v>
                </c:pt>
                <c:pt idx="5622">
                  <c:v>3360.3530000000001</c:v>
                </c:pt>
                <c:pt idx="5623">
                  <c:v>3360.835</c:v>
                </c:pt>
                <c:pt idx="5624">
                  <c:v>3361.317</c:v>
                </c:pt>
                <c:pt idx="5625">
                  <c:v>3361.8</c:v>
                </c:pt>
                <c:pt idx="5626">
                  <c:v>3362.2820000000002</c:v>
                </c:pt>
                <c:pt idx="5627">
                  <c:v>3362.7640000000001</c:v>
                </c:pt>
                <c:pt idx="5628">
                  <c:v>3363.2460000000001</c:v>
                </c:pt>
                <c:pt idx="5629">
                  <c:v>3363.7280000000001</c:v>
                </c:pt>
                <c:pt idx="5630">
                  <c:v>3364.21</c:v>
                </c:pt>
                <c:pt idx="5631">
                  <c:v>3364.692</c:v>
                </c:pt>
                <c:pt idx="5632">
                  <c:v>3365.174</c:v>
                </c:pt>
                <c:pt idx="5633">
                  <c:v>3365.6559999999999</c:v>
                </c:pt>
                <c:pt idx="5634">
                  <c:v>3366.1390000000001</c:v>
                </c:pt>
                <c:pt idx="5635">
                  <c:v>3366.6210000000001</c:v>
                </c:pt>
                <c:pt idx="5636">
                  <c:v>3367.1030000000001</c:v>
                </c:pt>
                <c:pt idx="5637">
                  <c:v>3367.585</c:v>
                </c:pt>
                <c:pt idx="5638">
                  <c:v>3368.067</c:v>
                </c:pt>
                <c:pt idx="5639">
                  <c:v>3368.549</c:v>
                </c:pt>
                <c:pt idx="5640">
                  <c:v>3369.0309999999999</c:v>
                </c:pt>
                <c:pt idx="5641">
                  <c:v>3369.5129999999999</c:v>
                </c:pt>
                <c:pt idx="5642">
                  <c:v>3369.9960000000001</c:v>
                </c:pt>
                <c:pt idx="5643">
                  <c:v>3370.4780000000001</c:v>
                </c:pt>
                <c:pt idx="5644">
                  <c:v>3370.96</c:v>
                </c:pt>
                <c:pt idx="5645">
                  <c:v>3371.442</c:v>
                </c:pt>
                <c:pt idx="5646">
                  <c:v>3371.924</c:v>
                </c:pt>
                <c:pt idx="5647">
                  <c:v>3372.4059999999999</c:v>
                </c:pt>
                <c:pt idx="5648">
                  <c:v>3372.8879999999999</c:v>
                </c:pt>
                <c:pt idx="5649">
                  <c:v>3373.37</c:v>
                </c:pt>
                <c:pt idx="5650">
                  <c:v>3373.8530000000001</c:v>
                </c:pt>
                <c:pt idx="5651">
                  <c:v>3374.335</c:v>
                </c:pt>
                <c:pt idx="5652">
                  <c:v>3374.817</c:v>
                </c:pt>
                <c:pt idx="5653">
                  <c:v>3375.299</c:v>
                </c:pt>
                <c:pt idx="5654">
                  <c:v>3375.7809999999999</c:v>
                </c:pt>
                <c:pt idx="5655">
                  <c:v>3376.2629999999999</c:v>
                </c:pt>
                <c:pt idx="5656">
                  <c:v>3376.7449999999999</c:v>
                </c:pt>
                <c:pt idx="5657">
                  <c:v>3377.2269999999999</c:v>
                </c:pt>
                <c:pt idx="5658">
                  <c:v>3377.7089999999998</c:v>
                </c:pt>
                <c:pt idx="5659">
                  <c:v>3378.192</c:v>
                </c:pt>
                <c:pt idx="5660">
                  <c:v>3378.674</c:v>
                </c:pt>
                <c:pt idx="5661">
                  <c:v>3379.1559999999999</c:v>
                </c:pt>
                <c:pt idx="5662">
                  <c:v>3379.6379999999999</c:v>
                </c:pt>
                <c:pt idx="5663">
                  <c:v>3380.12</c:v>
                </c:pt>
                <c:pt idx="5664">
                  <c:v>3380.6019999999999</c:v>
                </c:pt>
                <c:pt idx="5665">
                  <c:v>3381.0839999999998</c:v>
                </c:pt>
                <c:pt idx="5666">
                  <c:v>3381.5659999999998</c:v>
                </c:pt>
                <c:pt idx="5667">
                  <c:v>3382.049</c:v>
                </c:pt>
                <c:pt idx="5668">
                  <c:v>3382.5309999999999</c:v>
                </c:pt>
                <c:pt idx="5669">
                  <c:v>3383.0129999999999</c:v>
                </c:pt>
                <c:pt idx="5670">
                  <c:v>3383.4949999999999</c:v>
                </c:pt>
                <c:pt idx="5671">
                  <c:v>3383.9769999999999</c:v>
                </c:pt>
                <c:pt idx="5672">
                  <c:v>3384.4589999999998</c:v>
                </c:pt>
                <c:pt idx="5673">
                  <c:v>3384.9409999999998</c:v>
                </c:pt>
                <c:pt idx="5674">
                  <c:v>3385.4229999999998</c:v>
                </c:pt>
                <c:pt idx="5675">
                  <c:v>3385.9059999999999</c:v>
                </c:pt>
                <c:pt idx="5676">
                  <c:v>3386.3870000000002</c:v>
                </c:pt>
                <c:pt idx="5677">
                  <c:v>3386.87</c:v>
                </c:pt>
                <c:pt idx="5678">
                  <c:v>3387.3519999999999</c:v>
                </c:pt>
                <c:pt idx="5679">
                  <c:v>3387.8339999999998</c:v>
                </c:pt>
                <c:pt idx="5680">
                  <c:v>3388.3159999999998</c:v>
                </c:pt>
                <c:pt idx="5681">
                  <c:v>3388.7979999999998</c:v>
                </c:pt>
                <c:pt idx="5682">
                  <c:v>3389.28</c:v>
                </c:pt>
                <c:pt idx="5683">
                  <c:v>3389.7620000000002</c:v>
                </c:pt>
                <c:pt idx="5684">
                  <c:v>3390.2440000000001</c:v>
                </c:pt>
                <c:pt idx="5685">
                  <c:v>3390.7269999999999</c:v>
                </c:pt>
                <c:pt idx="5686">
                  <c:v>3391.2089999999998</c:v>
                </c:pt>
                <c:pt idx="5687">
                  <c:v>3391.6909999999998</c:v>
                </c:pt>
                <c:pt idx="5688">
                  <c:v>3392.1729999999998</c:v>
                </c:pt>
                <c:pt idx="5689">
                  <c:v>3392.6550000000002</c:v>
                </c:pt>
                <c:pt idx="5690">
                  <c:v>3393.1370000000002</c:v>
                </c:pt>
                <c:pt idx="5691">
                  <c:v>3393.6190000000001</c:v>
                </c:pt>
                <c:pt idx="5692">
                  <c:v>3394.1010000000001</c:v>
                </c:pt>
                <c:pt idx="5693">
                  <c:v>3394.5830000000001</c:v>
                </c:pt>
                <c:pt idx="5694">
                  <c:v>3395.0659999999998</c:v>
                </c:pt>
                <c:pt idx="5695">
                  <c:v>3395.5479999999998</c:v>
                </c:pt>
                <c:pt idx="5696">
                  <c:v>3396.03</c:v>
                </c:pt>
                <c:pt idx="5697">
                  <c:v>3396.5120000000002</c:v>
                </c:pt>
                <c:pt idx="5698">
                  <c:v>3396.9940000000001</c:v>
                </c:pt>
                <c:pt idx="5699">
                  <c:v>3397.4760000000001</c:v>
                </c:pt>
                <c:pt idx="5700">
                  <c:v>3397.9580000000001</c:v>
                </c:pt>
                <c:pt idx="5701">
                  <c:v>3398.44</c:v>
                </c:pt>
                <c:pt idx="5702">
                  <c:v>3398.9229999999998</c:v>
                </c:pt>
                <c:pt idx="5703">
                  <c:v>3399.4050000000002</c:v>
                </c:pt>
                <c:pt idx="5704">
                  <c:v>3399.8870000000002</c:v>
                </c:pt>
                <c:pt idx="5705">
                  <c:v>3400.3690000000001</c:v>
                </c:pt>
                <c:pt idx="5706">
                  <c:v>3400.8510000000001</c:v>
                </c:pt>
                <c:pt idx="5707">
                  <c:v>3401.3330000000001</c:v>
                </c:pt>
                <c:pt idx="5708">
                  <c:v>3401.8150000000001</c:v>
                </c:pt>
                <c:pt idx="5709">
                  <c:v>3402.297</c:v>
                </c:pt>
                <c:pt idx="5710">
                  <c:v>3402.78</c:v>
                </c:pt>
                <c:pt idx="5711">
                  <c:v>3403.2620000000002</c:v>
                </c:pt>
                <c:pt idx="5712">
                  <c:v>3403.7440000000001</c:v>
                </c:pt>
                <c:pt idx="5713">
                  <c:v>3404.2260000000001</c:v>
                </c:pt>
                <c:pt idx="5714">
                  <c:v>3404.7080000000001</c:v>
                </c:pt>
                <c:pt idx="5715">
                  <c:v>3405.19</c:v>
                </c:pt>
                <c:pt idx="5716">
                  <c:v>3405.672</c:v>
                </c:pt>
                <c:pt idx="5717">
                  <c:v>3406.154</c:v>
                </c:pt>
                <c:pt idx="5718">
                  <c:v>3406.636</c:v>
                </c:pt>
                <c:pt idx="5719">
                  <c:v>3407.1190000000001</c:v>
                </c:pt>
                <c:pt idx="5720">
                  <c:v>3407.6010000000001</c:v>
                </c:pt>
                <c:pt idx="5721">
                  <c:v>3408.0830000000001</c:v>
                </c:pt>
                <c:pt idx="5722">
                  <c:v>3408.5650000000001</c:v>
                </c:pt>
                <c:pt idx="5723">
                  <c:v>3409.047</c:v>
                </c:pt>
                <c:pt idx="5724">
                  <c:v>3409.529</c:v>
                </c:pt>
                <c:pt idx="5725">
                  <c:v>3410.011</c:v>
                </c:pt>
                <c:pt idx="5726">
                  <c:v>3410.4929999999999</c:v>
                </c:pt>
                <c:pt idx="5727">
                  <c:v>3410.9760000000001</c:v>
                </c:pt>
                <c:pt idx="5728">
                  <c:v>3411.4580000000001</c:v>
                </c:pt>
                <c:pt idx="5729">
                  <c:v>3411.94</c:v>
                </c:pt>
                <c:pt idx="5730">
                  <c:v>3412.422</c:v>
                </c:pt>
                <c:pt idx="5731">
                  <c:v>3412.904</c:v>
                </c:pt>
                <c:pt idx="5732">
                  <c:v>3413.386</c:v>
                </c:pt>
                <c:pt idx="5733">
                  <c:v>3413.8679999999999</c:v>
                </c:pt>
                <c:pt idx="5734">
                  <c:v>3414.35</c:v>
                </c:pt>
                <c:pt idx="5735">
                  <c:v>3414.8330000000001</c:v>
                </c:pt>
                <c:pt idx="5736">
                  <c:v>3415.3139999999999</c:v>
                </c:pt>
                <c:pt idx="5737">
                  <c:v>3415.797</c:v>
                </c:pt>
                <c:pt idx="5738">
                  <c:v>3416.279</c:v>
                </c:pt>
                <c:pt idx="5739">
                  <c:v>3416.761</c:v>
                </c:pt>
                <c:pt idx="5740">
                  <c:v>3417.2429999999999</c:v>
                </c:pt>
                <c:pt idx="5741">
                  <c:v>3417.7249999999999</c:v>
                </c:pt>
                <c:pt idx="5742">
                  <c:v>3418.2069999999999</c:v>
                </c:pt>
                <c:pt idx="5743">
                  <c:v>3418.6889999999999</c:v>
                </c:pt>
                <c:pt idx="5744">
                  <c:v>3419.1709999999998</c:v>
                </c:pt>
                <c:pt idx="5745">
                  <c:v>3419.654</c:v>
                </c:pt>
                <c:pt idx="5746">
                  <c:v>3420.136</c:v>
                </c:pt>
                <c:pt idx="5747">
                  <c:v>3420.6179999999999</c:v>
                </c:pt>
                <c:pt idx="5748">
                  <c:v>3421.1</c:v>
                </c:pt>
                <c:pt idx="5749">
                  <c:v>3421.5819999999999</c:v>
                </c:pt>
                <c:pt idx="5750">
                  <c:v>3422.0639999999999</c:v>
                </c:pt>
                <c:pt idx="5751">
                  <c:v>3422.5459999999998</c:v>
                </c:pt>
                <c:pt idx="5752">
                  <c:v>3423.0279999999998</c:v>
                </c:pt>
                <c:pt idx="5753">
                  <c:v>3423.51</c:v>
                </c:pt>
                <c:pt idx="5754">
                  <c:v>3423.9929999999999</c:v>
                </c:pt>
                <c:pt idx="5755">
                  <c:v>3424.4749999999999</c:v>
                </c:pt>
                <c:pt idx="5756">
                  <c:v>3424.9569999999999</c:v>
                </c:pt>
                <c:pt idx="5757">
                  <c:v>3425.4389999999999</c:v>
                </c:pt>
                <c:pt idx="5758">
                  <c:v>3425.9209999999998</c:v>
                </c:pt>
                <c:pt idx="5759">
                  <c:v>3426.4029999999998</c:v>
                </c:pt>
                <c:pt idx="5760">
                  <c:v>3426.8850000000002</c:v>
                </c:pt>
                <c:pt idx="5761">
                  <c:v>3427.3670000000002</c:v>
                </c:pt>
                <c:pt idx="5762">
                  <c:v>3427.85</c:v>
                </c:pt>
                <c:pt idx="5763">
                  <c:v>3428.3319999999999</c:v>
                </c:pt>
                <c:pt idx="5764">
                  <c:v>3428.8139999999999</c:v>
                </c:pt>
                <c:pt idx="5765">
                  <c:v>3429.2959999999998</c:v>
                </c:pt>
                <c:pt idx="5766">
                  <c:v>3429.7779999999998</c:v>
                </c:pt>
                <c:pt idx="5767">
                  <c:v>3430.26</c:v>
                </c:pt>
                <c:pt idx="5768">
                  <c:v>3430.7420000000002</c:v>
                </c:pt>
                <c:pt idx="5769">
                  <c:v>3431.2240000000002</c:v>
                </c:pt>
                <c:pt idx="5770">
                  <c:v>3431.7069999999999</c:v>
                </c:pt>
                <c:pt idx="5771">
                  <c:v>3432.1889999999999</c:v>
                </c:pt>
                <c:pt idx="5772">
                  <c:v>3432.6709999999998</c:v>
                </c:pt>
                <c:pt idx="5773">
                  <c:v>3433.1529999999998</c:v>
                </c:pt>
                <c:pt idx="5774">
                  <c:v>3433.6350000000002</c:v>
                </c:pt>
                <c:pt idx="5775">
                  <c:v>3434.1170000000002</c:v>
                </c:pt>
                <c:pt idx="5776">
                  <c:v>3434.5990000000002</c:v>
                </c:pt>
                <c:pt idx="5777">
                  <c:v>3435.0810000000001</c:v>
                </c:pt>
                <c:pt idx="5778">
                  <c:v>3435.5630000000001</c:v>
                </c:pt>
                <c:pt idx="5779">
                  <c:v>3436.0459999999998</c:v>
                </c:pt>
                <c:pt idx="5780">
                  <c:v>3436.5279999999998</c:v>
                </c:pt>
                <c:pt idx="5781">
                  <c:v>3437.01</c:v>
                </c:pt>
                <c:pt idx="5782">
                  <c:v>3437.4920000000002</c:v>
                </c:pt>
                <c:pt idx="5783">
                  <c:v>3437.9740000000002</c:v>
                </c:pt>
                <c:pt idx="5784">
                  <c:v>3438.4560000000001</c:v>
                </c:pt>
                <c:pt idx="5785">
                  <c:v>3438.9380000000001</c:v>
                </c:pt>
                <c:pt idx="5786">
                  <c:v>3439.42</c:v>
                </c:pt>
                <c:pt idx="5787">
                  <c:v>3439.9029999999998</c:v>
                </c:pt>
                <c:pt idx="5788">
                  <c:v>3440.3850000000002</c:v>
                </c:pt>
                <c:pt idx="5789">
                  <c:v>3440.8670000000002</c:v>
                </c:pt>
                <c:pt idx="5790">
                  <c:v>3441.3490000000002</c:v>
                </c:pt>
                <c:pt idx="5791">
                  <c:v>3441.8310000000001</c:v>
                </c:pt>
                <c:pt idx="5792">
                  <c:v>3442.3130000000001</c:v>
                </c:pt>
                <c:pt idx="5793">
                  <c:v>3442.7950000000001</c:v>
                </c:pt>
                <c:pt idx="5794">
                  <c:v>3443.277</c:v>
                </c:pt>
                <c:pt idx="5795">
                  <c:v>3443.76</c:v>
                </c:pt>
                <c:pt idx="5796">
                  <c:v>3444.241</c:v>
                </c:pt>
                <c:pt idx="5797">
                  <c:v>3444.7240000000002</c:v>
                </c:pt>
                <c:pt idx="5798">
                  <c:v>3445.2060000000001</c:v>
                </c:pt>
                <c:pt idx="5799">
                  <c:v>3445.6880000000001</c:v>
                </c:pt>
                <c:pt idx="5800">
                  <c:v>3446.17</c:v>
                </c:pt>
                <c:pt idx="5801">
                  <c:v>3446.652</c:v>
                </c:pt>
                <c:pt idx="5802">
                  <c:v>3447.134</c:v>
                </c:pt>
                <c:pt idx="5803">
                  <c:v>3447.616</c:v>
                </c:pt>
                <c:pt idx="5804">
                  <c:v>3448.098</c:v>
                </c:pt>
                <c:pt idx="5805">
                  <c:v>3448.5810000000001</c:v>
                </c:pt>
                <c:pt idx="5806">
                  <c:v>3449.0630000000001</c:v>
                </c:pt>
                <c:pt idx="5807">
                  <c:v>3449.5450000000001</c:v>
                </c:pt>
                <c:pt idx="5808">
                  <c:v>3450.027</c:v>
                </c:pt>
                <c:pt idx="5809">
                  <c:v>3450.509</c:v>
                </c:pt>
                <c:pt idx="5810">
                  <c:v>3450.991</c:v>
                </c:pt>
                <c:pt idx="5811">
                  <c:v>3451.473</c:v>
                </c:pt>
                <c:pt idx="5812">
                  <c:v>3451.9549999999999</c:v>
                </c:pt>
                <c:pt idx="5813">
                  <c:v>3452.4380000000001</c:v>
                </c:pt>
                <c:pt idx="5814">
                  <c:v>3452.92</c:v>
                </c:pt>
                <c:pt idx="5815">
                  <c:v>3453.402</c:v>
                </c:pt>
                <c:pt idx="5816">
                  <c:v>3453.884</c:v>
                </c:pt>
                <c:pt idx="5817">
                  <c:v>3454.366</c:v>
                </c:pt>
                <c:pt idx="5818">
                  <c:v>3454.848</c:v>
                </c:pt>
                <c:pt idx="5819">
                  <c:v>3455.33</c:v>
                </c:pt>
                <c:pt idx="5820">
                  <c:v>3455.8119999999999</c:v>
                </c:pt>
                <c:pt idx="5821">
                  <c:v>3456.2939999999999</c:v>
                </c:pt>
                <c:pt idx="5822">
                  <c:v>3456.777</c:v>
                </c:pt>
                <c:pt idx="5823">
                  <c:v>3457.259</c:v>
                </c:pt>
                <c:pt idx="5824">
                  <c:v>3457.741</c:v>
                </c:pt>
                <c:pt idx="5825">
                  <c:v>3458.223</c:v>
                </c:pt>
                <c:pt idx="5826">
                  <c:v>3458.7049999999999</c:v>
                </c:pt>
                <c:pt idx="5827">
                  <c:v>3459.1869999999999</c:v>
                </c:pt>
                <c:pt idx="5828">
                  <c:v>3459.6689999999999</c:v>
                </c:pt>
                <c:pt idx="5829">
                  <c:v>3460.1509999999998</c:v>
                </c:pt>
                <c:pt idx="5830">
                  <c:v>3460.634</c:v>
                </c:pt>
                <c:pt idx="5831">
                  <c:v>3461.116</c:v>
                </c:pt>
                <c:pt idx="5832">
                  <c:v>3461.598</c:v>
                </c:pt>
                <c:pt idx="5833">
                  <c:v>3462.08</c:v>
                </c:pt>
                <c:pt idx="5834">
                  <c:v>3462.5619999999999</c:v>
                </c:pt>
                <c:pt idx="5835">
                  <c:v>3463.0439999999999</c:v>
                </c:pt>
                <c:pt idx="5836">
                  <c:v>3463.5259999999998</c:v>
                </c:pt>
                <c:pt idx="5837">
                  <c:v>3464.0079999999998</c:v>
                </c:pt>
                <c:pt idx="5838">
                  <c:v>3464.49</c:v>
                </c:pt>
                <c:pt idx="5839">
                  <c:v>3464.973</c:v>
                </c:pt>
                <c:pt idx="5840">
                  <c:v>3465.4549999999999</c:v>
                </c:pt>
                <c:pt idx="5841">
                  <c:v>3465.9369999999999</c:v>
                </c:pt>
                <c:pt idx="5842">
                  <c:v>3466.4189999999999</c:v>
                </c:pt>
                <c:pt idx="5843">
                  <c:v>3466.9009999999998</c:v>
                </c:pt>
                <c:pt idx="5844">
                  <c:v>3467.3829999999998</c:v>
                </c:pt>
                <c:pt idx="5845">
                  <c:v>3467.8649999999998</c:v>
                </c:pt>
                <c:pt idx="5846">
                  <c:v>3468.3470000000002</c:v>
                </c:pt>
                <c:pt idx="5847">
                  <c:v>3468.83</c:v>
                </c:pt>
                <c:pt idx="5848">
                  <c:v>3469.3119999999999</c:v>
                </c:pt>
                <c:pt idx="5849">
                  <c:v>3469.7939999999999</c:v>
                </c:pt>
                <c:pt idx="5850">
                  <c:v>3470.2759999999998</c:v>
                </c:pt>
                <c:pt idx="5851">
                  <c:v>3470.7579999999998</c:v>
                </c:pt>
                <c:pt idx="5852">
                  <c:v>3471.24</c:v>
                </c:pt>
                <c:pt idx="5853">
                  <c:v>3471.7220000000002</c:v>
                </c:pt>
                <c:pt idx="5854">
                  <c:v>3472.2040000000002</c:v>
                </c:pt>
                <c:pt idx="5855">
                  <c:v>3472.6869999999999</c:v>
                </c:pt>
                <c:pt idx="5856">
                  <c:v>3473.1680000000001</c:v>
                </c:pt>
                <c:pt idx="5857">
                  <c:v>3473.6509999999998</c:v>
                </c:pt>
                <c:pt idx="5858">
                  <c:v>3474.1329999999998</c:v>
                </c:pt>
                <c:pt idx="5859">
                  <c:v>3474.6149999999998</c:v>
                </c:pt>
                <c:pt idx="5860">
                  <c:v>3475.0970000000002</c:v>
                </c:pt>
                <c:pt idx="5861">
                  <c:v>3475.5790000000002</c:v>
                </c:pt>
                <c:pt idx="5862">
                  <c:v>3476.0610000000001</c:v>
                </c:pt>
                <c:pt idx="5863">
                  <c:v>3476.5430000000001</c:v>
                </c:pt>
                <c:pt idx="5864">
                  <c:v>3477.0250000000001</c:v>
                </c:pt>
                <c:pt idx="5865">
                  <c:v>3477.5079999999998</c:v>
                </c:pt>
                <c:pt idx="5866">
                  <c:v>3477.99</c:v>
                </c:pt>
                <c:pt idx="5867">
                  <c:v>3478.4720000000002</c:v>
                </c:pt>
                <c:pt idx="5868">
                  <c:v>3478.9540000000002</c:v>
                </c:pt>
                <c:pt idx="5869">
                  <c:v>3479.4360000000001</c:v>
                </c:pt>
                <c:pt idx="5870">
                  <c:v>3479.9180000000001</c:v>
                </c:pt>
                <c:pt idx="5871">
                  <c:v>3480.4</c:v>
                </c:pt>
                <c:pt idx="5872">
                  <c:v>3480.8820000000001</c:v>
                </c:pt>
                <c:pt idx="5873">
                  <c:v>3481.3649999999998</c:v>
                </c:pt>
                <c:pt idx="5874">
                  <c:v>3481.8470000000002</c:v>
                </c:pt>
                <c:pt idx="5875">
                  <c:v>3482.3290000000002</c:v>
                </c:pt>
                <c:pt idx="5876">
                  <c:v>3482.8110000000001</c:v>
                </c:pt>
                <c:pt idx="5877">
                  <c:v>3483.2930000000001</c:v>
                </c:pt>
                <c:pt idx="5878">
                  <c:v>3483.7750000000001</c:v>
                </c:pt>
                <c:pt idx="5879">
                  <c:v>3484.2570000000001</c:v>
                </c:pt>
                <c:pt idx="5880">
                  <c:v>3484.739</c:v>
                </c:pt>
                <c:pt idx="5881">
                  <c:v>3485.221</c:v>
                </c:pt>
                <c:pt idx="5882">
                  <c:v>3485.7040000000002</c:v>
                </c:pt>
                <c:pt idx="5883">
                  <c:v>3486.1860000000001</c:v>
                </c:pt>
                <c:pt idx="5884">
                  <c:v>3486.6680000000001</c:v>
                </c:pt>
                <c:pt idx="5885">
                  <c:v>3487.15</c:v>
                </c:pt>
                <c:pt idx="5886">
                  <c:v>3487.6320000000001</c:v>
                </c:pt>
                <c:pt idx="5887">
                  <c:v>3488.114</c:v>
                </c:pt>
                <c:pt idx="5888">
                  <c:v>3488.596</c:v>
                </c:pt>
                <c:pt idx="5889">
                  <c:v>3489.078</c:v>
                </c:pt>
                <c:pt idx="5890">
                  <c:v>3489.5610000000001</c:v>
                </c:pt>
                <c:pt idx="5891">
                  <c:v>3490.0430000000001</c:v>
                </c:pt>
                <c:pt idx="5892">
                  <c:v>3490.5250000000001</c:v>
                </c:pt>
                <c:pt idx="5893">
                  <c:v>3491.0070000000001</c:v>
                </c:pt>
                <c:pt idx="5894">
                  <c:v>3491.489</c:v>
                </c:pt>
                <c:pt idx="5895">
                  <c:v>3491.971</c:v>
                </c:pt>
                <c:pt idx="5896">
                  <c:v>3492.453</c:v>
                </c:pt>
                <c:pt idx="5897">
                  <c:v>3492.9349999999999</c:v>
                </c:pt>
                <c:pt idx="5898">
                  <c:v>3493.4169999999999</c:v>
                </c:pt>
                <c:pt idx="5899">
                  <c:v>3493.9</c:v>
                </c:pt>
                <c:pt idx="5900">
                  <c:v>3494.3820000000001</c:v>
                </c:pt>
                <c:pt idx="5901">
                  <c:v>3494.864</c:v>
                </c:pt>
                <c:pt idx="5902">
                  <c:v>3495.346</c:v>
                </c:pt>
                <c:pt idx="5903">
                  <c:v>3495.828</c:v>
                </c:pt>
                <c:pt idx="5904">
                  <c:v>3496.31</c:v>
                </c:pt>
                <c:pt idx="5905">
                  <c:v>3496.7919999999999</c:v>
                </c:pt>
                <c:pt idx="5906">
                  <c:v>3497.2739999999999</c:v>
                </c:pt>
                <c:pt idx="5907">
                  <c:v>3497.7570000000001</c:v>
                </c:pt>
                <c:pt idx="5908">
                  <c:v>3498.239</c:v>
                </c:pt>
                <c:pt idx="5909">
                  <c:v>3498.721</c:v>
                </c:pt>
                <c:pt idx="5910">
                  <c:v>3499.203</c:v>
                </c:pt>
                <c:pt idx="5911">
                  <c:v>3499.6849999999999</c:v>
                </c:pt>
                <c:pt idx="5912">
                  <c:v>3500.1669999999999</c:v>
                </c:pt>
                <c:pt idx="5913">
                  <c:v>3500.6489999999999</c:v>
                </c:pt>
                <c:pt idx="5914">
                  <c:v>3501.1309999999999</c:v>
                </c:pt>
                <c:pt idx="5915">
                  <c:v>3501.614</c:v>
                </c:pt>
                <c:pt idx="5916">
                  <c:v>3502.0949999999998</c:v>
                </c:pt>
                <c:pt idx="5917">
                  <c:v>3502.578</c:v>
                </c:pt>
                <c:pt idx="5918">
                  <c:v>3503.06</c:v>
                </c:pt>
                <c:pt idx="5919">
                  <c:v>3503.5419999999999</c:v>
                </c:pt>
                <c:pt idx="5920">
                  <c:v>3504.0239999999999</c:v>
                </c:pt>
                <c:pt idx="5921">
                  <c:v>3504.5059999999999</c:v>
                </c:pt>
                <c:pt idx="5922">
                  <c:v>3504.9879999999998</c:v>
                </c:pt>
                <c:pt idx="5923">
                  <c:v>3505.47</c:v>
                </c:pt>
                <c:pt idx="5924">
                  <c:v>3505.9520000000002</c:v>
                </c:pt>
                <c:pt idx="5925">
                  <c:v>3506.4349999999999</c:v>
                </c:pt>
                <c:pt idx="5926">
                  <c:v>3506.9169999999999</c:v>
                </c:pt>
                <c:pt idx="5927">
                  <c:v>3507.3989999999999</c:v>
                </c:pt>
                <c:pt idx="5928">
                  <c:v>3507.8809999999999</c:v>
                </c:pt>
                <c:pt idx="5929">
                  <c:v>3508.3629999999998</c:v>
                </c:pt>
                <c:pt idx="5930">
                  <c:v>3508.8449999999998</c:v>
                </c:pt>
                <c:pt idx="5931">
                  <c:v>3509.3270000000002</c:v>
                </c:pt>
                <c:pt idx="5932">
                  <c:v>3509.8090000000002</c:v>
                </c:pt>
                <c:pt idx="5933">
                  <c:v>3510.2919999999999</c:v>
                </c:pt>
                <c:pt idx="5934">
                  <c:v>3510.7739999999999</c:v>
                </c:pt>
                <c:pt idx="5935">
                  <c:v>3511.2559999999999</c:v>
                </c:pt>
                <c:pt idx="5936">
                  <c:v>3511.7379999999998</c:v>
                </c:pt>
                <c:pt idx="5937">
                  <c:v>3512.22</c:v>
                </c:pt>
                <c:pt idx="5938">
                  <c:v>3512.7020000000002</c:v>
                </c:pt>
                <c:pt idx="5939">
                  <c:v>3513.1840000000002</c:v>
                </c:pt>
                <c:pt idx="5940">
                  <c:v>3513.6660000000002</c:v>
                </c:pt>
                <c:pt idx="5941">
                  <c:v>3514.1480000000001</c:v>
                </c:pt>
                <c:pt idx="5942">
                  <c:v>3514.6309999999999</c:v>
                </c:pt>
                <c:pt idx="5943">
                  <c:v>3515.1129999999998</c:v>
                </c:pt>
                <c:pt idx="5944">
                  <c:v>3515.5949999999998</c:v>
                </c:pt>
                <c:pt idx="5945">
                  <c:v>3516.0770000000002</c:v>
                </c:pt>
                <c:pt idx="5946">
                  <c:v>3516.5590000000002</c:v>
                </c:pt>
                <c:pt idx="5947">
                  <c:v>3517.0410000000002</c:v>
                </c:pt>
                <c:pt idx="5948">
                  <c:v>3517.5230000000001</c:v>
                </c:pt>
                <c:pt idx="5949">
                  <c:v>3518.0050000000001</c:v>
                </c:pt>
                <c:pt idx="5950">
                  <c:v>3518.4879999999998</c:v>
                </c:pt>
                <c:pt idx="5951">
                  <c:v>3518.97</c:v>
                </c:pt>
                <c:pt idx="5952">
                  <c:v>3519.4520000000002</c:v>
                </c:pt>
                <c:pt idx="5953">
                  <c:v>3519.9340000000002</c:v>
                </c:pt>
                <c:pt idx="5954">
                  <c:v>3520.4160000000002</c:v>
                </c:pt>
                <c:pt idx="5955">
                  <c:v>3520.8980000000001</c:v>
                </c:pt>
                <c:pt idx="5956">
                  <c:v>3521.38</c:v>
                </c:pt>
                <c:pt idx="5957">
                  <c:v>3521.8620000000001</c:v>
                </c:pt>
                <c:pt idx="5958">
                  <c:v>3522.3440000000001</c:v>
                </c:pt>
                <c:pt idx="5959">
                  <c:v>3522.8270000000002</c:v>
                </c:pt>
                <c:pt idx="5960">
                  <c:v>3523.3090000000002</c:v>
                </c:pt>
                <c:pt idx="5961">
                  <c:v>3523.7910000000002</c:v>
                </c:pt>
                <c:pt idx="5962">
                  <c:v>3524.2730000000001</c:v>
                </c:pt>
                <c:pt idx="5963">
                  <c:v>3524.7550000000001</c:v>
                </c:pt>
                <c:pt idx="5964">
                  <c:v>3525.2370000000001</c:v>
                </c:pt>
                <c:pt idx="5965">
                  <c:v>3525.7190000000001</c:v>
                </c:pt>
                <c:pt idx="5966">
                  <c:v>3526.201</c:v>
                </c:pt>
                <c:pt idx="5967">
                  <c:v>3526.6840000000002</c:v>
                </c:pt>
                <c:pt idx="5968">
                  <c:v>3527.1660000000002</c:v>
                </c:pt>
                <c:pt idx="5969">
                  <c:v>3527.6480000000001</c:v>
                </c:pt>
                <c:pt idx="5970">
                  <c:v>3528.13</c:v>
                </c:pt>
                <c:pt idx="5971">
                  <c:v>3528.6120000000001</c:v>
                </c:pt>
                <c:pt idx="5972">
                  <c:v>3529.0940000000001</c:v>
                </c:pt>
                <c:pt idx="5973">
                  <c:v>3529.576</c:v>
                </c:pt>
                <c:pt idx="5974">
                  <c:v>3530.058</c:v>
                </c:pt>
                <c:pt idx="5975">
                  <c:v>3530.5410000000002</c:v>
                </c:pt>
                <c:pt idx="5976">
                  <c:v>3531.0219999999999</c:v>
                </c:pt>
                <c:pt idx="5977">
                  <c:v>3531.5050000000001</c:v>
                </c:pt>
                <c:pt idx="5978">
                  <c:v>3531.9870000000001</c:v>
                </c:pt>
                <c:pt idx="5979">
                  <c:v>3532.4690000000001</c:v>
                </c:pt>
                <c:pt idx="5980">
                  <c:v>3532.951</c:v>
                </c:pt>
                <c:pt idx="5981">
                  <c:v>3533.433</c:v>
                </c:pt>
                <c:pt idx="5982">
                  <c:v>3533.915</c:v>
                </c:pt>
                <c:pt idx="5983">
                  <c:v>3534.3969999999999</c:v>
                </c:pt>
                <c:pt idx="5984">
                  <c:v>3534.8789999999999</c:v>
                </c:pt>
                <c:pt idx="5985">
                  <c:v>3535.3620000000001</c:v>
                </c:pt>
                <c:pt idx="5986">
                  <c:v>3535.8440000000001</c:v>
                </c:pt>
                <c:pt idx="5987">
                  <c:v>3536.326</c:v>
                </c:pt>
                <c:pt idx="5988">
                  <c:v>3536.808</c:v>
                </c:pt>
                <c:pt idx="5989">
                  <c:v>3537.29</c:v>
                </c:pt>
                <c:pt idx="5990">
                  <c:v>3537.7719999999999</c:v>
                </c:pt>
                <c:pt idx="5991">
                  <c:v>3538.2539999999999</c:v>
                </c:pt>
                <c:pt idx="5992">
                  <c:v>3538.7359999999999</c:v>
                </c:pt>
                <c:pt idx="5993">
                  <c:v>3539.2190000000001</c:v>
                </c:pt>
                <c:pt idx="5994">
                  <c:v>3539.701</c:v>
                </c:pt>
                <c:pt idx="5995">
                  <c:v>3540.183</c:v>
                </c:pt>
                <c:pt idx="5996">
                  <c:v>3540.665</c:v>
                </c:pt>
                <c:pt idx="5997">
                  <c:v>3541.1469999999999</c:v>
                </c:pt>
                <c:pt idx="5998">
                  <c:v>3541.6289999999999</c:v>
                </c:pt>
                <c:pt idx="5999">
                  <c:v>3542.1109999999999</c:v>
                </c:pt>
                <c:pt idx="6000">
                  <c:v>3542.5929999999998</c:v>
                </c:pt>
                <c:pt idx="6001">
                  <c:v>3543.0749999999998</c:v>
                </c:pt>
                <c:pt idx="6002">
                  <c:v>3543.558</c:v>
                </c:pt>
                <c:pt idx="6003">
                  <c:v>3544.04</c:v>
                </c:pt>
                <c:pt idx="6004">
                  <c:v>3544.5219999999999</c:v>
                </c:pt>
                <c:pt idx="6005">
                  <c:v>3545.0039999999999</c:v>
                </c:pt>
                <c:pt idx="6006">
                  <c:v>3545.4859999999999</c:v>
                </c:pt>
                <c:pt idx="6007">
                  <c:v>3545.9679999999998</c:v>
                </c:pt>
                <c:pt idx="6008">
                  <c:v>3546.45</c:v>
                </c:pt>
                <c:pt idx="6009">
                  <c:v>3546.9319999999998</c:v>
                </c:pt>
                <c:pt idx="6010">
                  <c:v>3547.415</c:v>
                </c:pt>
                <c:pt idx="6011">
                  <c:v>3547.8969999999999</c:v>
                </c:pt>
                <c:pt idx="6012">
                  <c:v>3548.3789999999999</c:v>
                </c:pt>
                <c:pt idx="6013">
                  <c:v>3548.8609999999999</c:v>
                </c:pt>
                <c:pt idx="6014">
                  <c:v>3549.3429999999998</c:v>
                </c:pt>
                <c:pt idx="6015">
                  <c:v>3549.8249999999998</c:v>
                </c:pt>
                <c:pt idx="6016">
                  <c:v>3550.3069999999998</c:v>
                </c:pt>
                <c:pt idx="6017">
                  <c:v>3550.7890000000002</c:v>
                </c:pt>
                <c:pt idx="6018">
                  <c:v>3551.2710000000002</c:v>
                </c:pt>
                <c:pt idx="6019">
                  <c:v>3551.7539999999999</c:v>
                </c:pt>
                <c:pt idx="6020">
                  <c:v>3552.2359999999999</c:v>
                </c:pt>
                <c:pt idx="6021">
                  <c:v>3552.7179999999998</c:v>
                </c:pt>
                <c:pt idx="6022">
                  <c:v>3553.2</c:v>
                </c:pt>
                <c:pt idx="6023">
                  <c:v>3553.6819999999998</c:v>
                </c:pt>
                <c:pt idx="6024">
                  <c:v>3554.1640000000002</c:v>
                </c:pt>
                <c:pt idx="6025">
                  <c:v>3554.6460000000002</c:v>
                </c:pt>
                <c:pt idx="6026">
                  <c:v>3555.1280000000002</c:v>
                </c:pt>
                <c:pt idx="6027">
                  <c:v>3555.6109999999999</c:v>
                </c:pt>
                <c:pt idx="6028">
                  <c:v>3556.0929999999998</c:v>
                </c:pt>
                <c:pt idx="6029">
                  <c:v>3556.5749999999998</c:v>
                </c:pt>
                <c:pt idx="6030">
                  <c:v>3557.0569999999998</c:v>
                </c:pt>
                <c:pt idx="6031">
                  <c:v>3557.5390000000002</c:v>
                </c:pt>
                <c:pt idx="6032">
                  <c:v>3558.0210000000002</c:v>
                </c:pt>
                <c:pt idx="6033">
                  <c:v>3558.5030000000002</c:v>
                </c:pt>
                <c:pt idx="6034">
                  <c:v>3558.9850000000001</c:v>
                </c:pt>
                <c:pt idx="6035">
                  <c:v>3559.4679999999998</c:v>
                </c:pt>
                <c:pt idx="6036">
                  <c:v>3559.9490000000001</c:v>
                </c:pt>
                <c:pt idx="6037">
                  <c:v>3560.4319999999998</c:v>
                </c:pt>
                <c:pt idx="6038">
                  <c:v>3560.9140000000002</c:v>
                </c:pt>
                <c:pt idx="6039">
                  <c:v>3561.3960000000002</c:v>
                </c:pt>
                <c:pt idx="6040">
                  <c:v>3561.8780000000002</c:v>
                </c:pt>
                <c:pt idx="6041">
                  <c:v>3562.36</c:v>
                </c:pt>
                <c:pt idx="6042">
                  <c:v>3562.8420000000001</c:v>
                </c:pt>
                <c:pt idx="6043">
                  <c:v>3563.3240000000001</c:v>
                </c:pt>
                <c:pt idx="6044">
                  <c:v>3563.806</c:v>
                </c:pt>
                <c:pt idx="6045">
                  <c:v>3564.2890000000002</c:v>
                </c:pt>
                <c:pt idx="6046">
                  <c:v>3564.7710000000002</c:v>
                </c:pt>
                <c:pt idx="6047">
                  <c:v>3565.2530000000002</c:v>
                </c:pt>
                <c:pt idx="6048">
                  <c:v>3565.7350000000001</c:v>
                </c:pt>
                <c:pt idx="6049">
                  <c:v>3566.2170000000001</c:v>
                </c:pt>
                <c:pt idx="6050">
                  <c:v>3566.6990000000001</c:v>
                </c:pt>
                <c:pt idx="6051">
                  <c:v>3567.181</c:v>
                </c:pt>
                <c:pt idx="6052">
                  <c:v>3567.663</c:v>
                </c:pt>
                <c:pt idx="6053">
                  <c:v>3568.1460000000002</c:v>
                </c:pt>
                <c:pt idx="6054">
                  <c:v>3568.6280000000002</c:v>
                </c:pt>
                <c:pt idx="6055">
                  <c:v>3569.11</c:v>
                </c:pt>
                <c:pt idx="6056">
                  <c:v>3569.5920000000001</c:v>
                </c:pt>
                <c:pt idx="6057">
                  <c:v>3570.0740000000001</c:v>
                </c:pt>
                <c:pt idx="6058">
                  <c:v>3570.556</c:v>
                </c:pt>
                <c:pt idx="6059">
                  <c:v>3571.038</c:v>
                </c:pt>
                <c:pt idx="6060">
                  <c:v>3571.52</c:v>
                </c:pt>
                <c:pt idx="6061">
                  <c:v>3572.002</c:v>
                </c:pt>
                <c:pt idx="6062">
                  <c:v>3572.4850000000001</c:v>
                </c:pt>
                <c:pt idx="6063">
                  <c:v>3572.9670000000001</c:v>
                </c:pt>
                <c:pt idx="6064">
                  <c:v>3573.4490000000001</c:v>
                </c:pt>
                <c:pt idx="6065">
                  <c:v>3573.931</c:v>
                </c:pt>
                <c:pt idx="6066">
                  <c:v>3574.413</c:v>
                </c:pt>
                <c:pt idx="6067">
                  <c:v>3574.895</c:v>
                </c:pt>
                <c:pt idx="6068">
                  <c:v>3575.377</c:v>
                </c:pt>
                <c:pt idx="6069">
                  <c:v>3575.8589999999999</c:v>
                </c:pt>
                <c:pt idx="6070">
                  <c:v>3576.3420000000001</c:v>
                </c:pt>
                <c:pt idx="6071">
                  <c:v>3576.8240000000001</c:v>
                </c:pt>
                <c:pt idx="6072">
                  <c:v>3577.306</c:v>
                </c:pt>
                <c:pt idx="6073">
                  <c:v>3577.788</c:v>
                </c:pt>
                <c:pt idx="6074">
                  <c:v>3578.27</c:v>
                </c:pt>
                <c:pt idx="6075">
                  <c:v>3578.752</c:v>
                </c:pt>
                <c:pt idx="6076">
                  <c:v>3579.2339999999999</c:v>
                </c:pt>
                <c:pt idx="6077">
                  <c:v>3579.7159999999999</c:v>
                </c:pt>
                <c:pt idx="6078">
                  <c:v>3580.1979999999999</c:v>
                </c:pt>
                <c:pt idx="6079">
                  <c:v>3580.681</c:v>
                </c:pt>
                <c:pt idx="6080">
                  <c:v>3581.163</c:v>
                </c:pt>
                <c:pt idx="6081">
                  <c:v>3581.645</c:v>
                </c:pt>
                <c:pt idx="6082">
                  <c:v>3582.127</c:v>
                </c:pt>
                <c:pt idx="6083">
                  <c:v>3582.6089999999999</c:v>
                </c:pt>
                <c:pt idx="6084">
                  <c:v>3583.0909999999999</c:v>
                </c:pt>
                <c:pt idx="6085">
                  <c:v>3583.5729999999999</c:v>
                </c:pt>
                <c:pt idx="6086">
                  <c:v>3584.0549999999998</c:v>
                </c:pt>
                <c:pt idx="6087">
                  <c:v>3584.538</c:v>
                </c:pt>
                <c:pt idx="6088">
                  <c:v>3585.02</c:v>
                </c:pt>
                <c:pt idx="6089">
                  <c:v>3585.502</c:v>
                </c:pt>
                <c:pt idx="6090">
                  <c:v>3585.9839999999999</c:v>
                </c:pt>
                <c:pt idx="6091">
                  <c:v>3586.4659999999999</c:v>
                </c:pt>
                <c:pt idx="6092">
                  <c:v>3586.9479999999999</c:v>
                </c:pt>
                <c:pt idx="6093">
                  <c:v>3587.43</c:v>
                </c:pt>
                <c:pt idx="6094">
                  <c:v>3587.9119999999998</c:v>
                </c:pt>
                <c:pt idx="6095">
                  <c:v>3588.395</c:v>
                </c:pt>
                <c:pt idx="6096">
                  <c:v>3588.8760000000002</c:v>
                </c:pt>
                <c:pt idx="6097">
                  <c:v>3589.3589999999999</c:v>
                </c:pt>
                <c:pt idx="6098">
                  <c:v>3589.8409999999999</c:v>
                </c:pt>
                <c:pt idx="6099">
                  <c:v>3590.3229999999999</c:v>
                </c:pt>
                <c:pt idx="6100">
                  <c:v>3590.8049999999998</c:v>
                </c:pt>
                <c:pt idx="6101">
                  <c:v>3591.2869999999998</c:v>
                </c:pt>
                <c:pt idx="6102">
                  <c:v>3591.7689999999998</c:v>
                </c:pt>
                <c:pt idx="6103">
                  <c:v>3592.2510000000002</c:v>
                </c:pt>
                <c:pt idx="6104">
                  <c:v>3592.7330000000002</c:v>
                </c:pt>
                <c:pt idx="6105">
                  <c:v>3593.2159999999999</c:v>
                </c:pt>
                <c:pt idx="6106">
                  <c:v>3593.6979999999999</c:v>
                </c:pt>
                <c:pt idx="6107">
                  <c:v>3594.18</c:v>
                </c:pt>
                <c:pt idx="6108">
                  <c:v>3594.6619999999998</c:v>
                </c:pt>
                <c:pt idx="6109">
                  <c:v>3595.1439999999998</c:v>
                </c:pt>
                <c:pt idx="6110">
                  <c:v>3595.6260000000002</c:v>
                </c:pt>
                <c:pt idx="6111">
                  <c:v>3596.1080000000002</c:v>
                </c:pt>
                <c:pt idx="6112">
                  <c:v>3596.59</c:v>
                </c:pt>
                <c:pt idx="6113">
                  <c:v>3597.0729999999999</c:v>
                </c:pt>
                <c:pt idx="6114">
                  <c:v>3597.5549999999998</c:v>
                </c:pt>
                <c:pt idx="6115">
                  <c:v>3598.0369999999998</c:v>
                </c:pt>
                <c:pt idx="6116">
                  <c:v>3598.5189999999998</c:v>
                </c:pt>
                <c:pt idx="6117">
                  <c:v>3599.0010000000002</c:v>
                </c:pt>
                <c:pt idx="6118">
                  <c:v>3599.4830000000002</c:v>
                </c:pt>
                <c:pt idx="6119">
                  <c:v>3599.9650000000001</c:v>
                </c:pt>
                <c:pt idx="6120">
                  <c:v>3600.4470000000001</c:v>
                </c:pt>
                <c:pt idx="6121">
                  <c:v>3600.9290000000001</c:v>
                </c:pt>
                <c:pt idx="6122">
                  <c:v>3601.4119999999998</c:v>
                </c:pt>
                <c:pt idx="6123">
                  <c:v>3601.8939999999998</c:v>
                </c:pt>
                <c:pt idx="6124">
                  <c:v>3602.3760000000002</c:v>
                </c:pt>
                <c:pt idx="6125">
                  <c:v>3602.8580000000002</c:v>
                </c:pt>
                <c:pt idx="6126">
                  <c:v>3603.34</c:v>
                </c:pt>
                <c:pt idx="6127">
                  <c:v>3603.8220000000001</c:v>
                </c:pt>
                <c:pt idx="6128">
                  <c:v>3604.3040000000001</c:v>
                </c:pt>
                <c:pt idx="6129">
                  <c:v>3604.7860000000001</c:v>
                </c:pt>
                <c:pt idx="6130">
                  <c:v>3605.2689999999998</c:v>
                </c:pt>
                <c:pt idx="6131">
                  <c:v>3605.7510000000002</c:v>
                </c:pt>
                <c:pt idx="6132">
                  <c:v>3606.2330000000002</c:v>
                </c:pt>
                <c:pt idx="6133">
                  <c:v>3606.7150000000001</c:v>
                </c:pt>
                <c:pt idx="6134">
                  <c:v>3607.1970000000001</c:v>
                </c:pt>
                <c:pt idx="6135">
                  <c:v>3607.6790000000001</c:v>
                </c:pt>
                <c:pt idx="6136">
                  <c:v>3608.1610000000001</c:v>
                </c:pt>
                <c:pt idx="6137">
                  <c:v>3608.643</c:v>
                </c:pt>
                <c:pt idx="6138">
                  <c:v>3609.125</c:v>
                </c:pt>
                <c:pt idx="6139">
                  <c:v>3609.6080000000002</c:v>
                </c:pt>
                <c:pt idx="6140">
                  <c:v>3610.09</c:v>
                </c:pt>
                <c:pt idx="6141">
                  <c:v>3610.5720000000001</c:v>
                </c:pt>
                <c:pt idx="6142">
                  <c:v>3611.0540000000001</c:v>
                </c:pt>
                <c:pt idx="6143">
                  <c:v>3611.5360000000001</c:v>
                </c:pt>
                <c:pt idx="6144">
                  <c:v>3612.018</c:v>
                </c:pt>
                <c:pt idx="6145">
                  <c:v>3612.5</c:v>
                </c:pt>
                <c:pt idx="6146">
                  <c:v>3612.982</c:v>
                </c:pt>
                <c:pt idx="6147">
                  <c:v>3613.4639999999999</c:v>
                </c:pt>
                <c:pt idx="6148">
                  <c:v>3613.9470000000001</c:v>
                </c:pt>
                <c:pt idx="6149">
                  <c:v>3614.4290000000001</c:v>
                </c:pt>
                <c:pt idx="6150">
                  <c:v>3614.9110000000001</c:v>
                </c:pt>
                <c:pt idx="6151">
                  <c:v>3615.393</c:v>
                </c:pt>
                <c:pt idx="6152">
                  <c:v>3615.875</c:v>
                </c:pt>
                <c:pt idx="6153">
                  <c:v>3616.357</c:v>
                </c:pt>
                <c:pt idx="6154">
                  <c:v>3616.8389999999999</c:v>
                </c:pt>
                <c:pt idx="6155">
                  <c:v>3617.3209999999999</c:v>
                </c:pt>
                <c:pt idx="6156">
                  <c:v>3617.8029999999999</c:v>
                </c:pt>
                <c:pt idx="6157">
                  <c:v>3618.2860000000001</c:v>
                </c:pt>
                <c:pt idx="6158">
                  <c:v>3618.768</c:v>
                </c:pt>
                <c:pt idx="6159">
                  <c:v>3619.25</c:v>
                </c:pt>
                <c:pt idx="6160">
                  <c:v>3619.732</c:v>
                </c:pt>
                <c:pt idx="6161">
                  <c:v>3620.2139999999999</c:v>
                </c:pt>
                <c:pt idx="6162">
                  <c:v>3620.6959999999999</c:v>
                </c:pt>
                <c:pt idx="6163">
                  <c:v>3621.1779999999999</c:v>
                </c:pt>
                <c:pt idx="6164">
                  <c:v>3621.66</c:v>
                </c:pt>
                <c:pt idx="6165">
                  <c:v>3622.143</c:v>
                </c:pt>
                <c:pt idx="6166">
                  <c:v>3622.625</c:v>
                </c:pt>
                <c:pt idx="6167">
                  <c:v>3623.107</c:v>
                </c:pt>
                <c:pt idx="6168">
                  <c:v>3623.5889999999999</c:v>
                </c:pt>
                <c:pt idx="6169">
                  <c:v>3624.0709999999999</c:v>
                </c:pt>
                <c:pt idx="6170">
                  <c:v>3624.5529999999999</c:v>
                </c:pt>
                <c:pt idx="6171">
                  <c:v>3625.0349999999999</c:v>
                </c:pt>
                <c:pt idx="6172">
                  <c:v>3625.5169999999998</c:v>
                </c:pt>
                <c:pt idx="6173">
                  <c:v>3626</c:v>
                </c:pt>
                <c:pt idx="6174">
                  <c:v>3626.482</c:v>
                </c:pt>
                <c:pt idx="6175">
                  <c:v>3626.9639999999999</c:v>
                </c:pt>
                <c:pt idx="6176">
                  <c:v>3627.4459999999999</c:v>
                </c:pt>
                <c:pt idx="6177">
                  <c:v>3627.9279999999999</c:v>
                </c:pt>
                <c:pt idx="6178">
                  <c:v>3628.41</c:v>
                </c:pt>
                <c:pt idx="6179">
                  <c:v>3628.8919999999998</c:v>
                </c:pt>
                <c:pt idx="6180">
                  <c:v>3629.3739999999998</c:v>
                </c:pt>
                <c:pt idx="6181">
                  <c:v>3629.8560000000002</c:v>
                </c:pt>
                <c:pt idx="6182">
                  <c:v>3630.3389999999999</c:v>
                </c:pt>
                <c:pt idx="6183">
                  <c:v>3630.8209999999999</c:v>
                </c:pt>
                <c:pt idx="6184">
                  <c:v>3631.3029999999999</c:v>
                </c:pt>
                <c:pt idx="6185">
                  <c:v>3631.7849999999999</c:v>
                </c:pt>
                <c:pt idx="6186">
                  <c:v>3632.2669999999998</c:v>
                </c:pt>
                <c:pt idx="6187">
                  <c:v>3632.7489999999998</c:v>
                </c:pt>
                <c:pt idx="6188">
                  <c:v>3633.2310000000002</c:v>
                </c:pt>
                <c:pt idx="6189">
                  <c:v>3633.7130000000002</c:v>
                </c:pt>
                <c:pt idx="6190">
                  <c:v>3634.1959999999999</c:v>
                </c:pt>
                <c:pt idx="6191">
                  <c:v>3634.6770000000001</c:v>
                </c:pt>
                <c:pt idx="6192">
                  <c:v>3635.16</c:v>
                </c:pt>
                <c:pt idx="6193">
                  <c:v>3635.6419999999998</c:v>
                </c:pt>
                <c:pt idx="6194">
                  <c:v>3636.1239999999998</c:v>
                </c:pt>
                <c:pt idx="6195">
                  <c:v>3636.6060000000002</c:v>
                </c:pt>
                <c:pt idx="6196">
                  <c:v>3637.0880000000002</c:v>
                </c:pt>
                <c:pt idx="6197">
                  <c:v>3637.57</c:v>
                </c:pt>
                <c:pt idx="6198">
                  <c:v>3638.0520000000001</c:v>
                </c:pt>
                <c:pt idx="6199">
                  <c:v>3638.5340000000001</c:v>
                </c:pt>
                <c:pt idx="6200">
                  <c:v>3639.0169999999998</c:v>
                </c:pt>
                <c:pt idx="6201">
                  <c:v>3639.4989999999998</c:v>
                </c:pt>
                <c:pt idx="6202">
                  <c:v>3639.9810000000002</c:v>
                </c:pt>
                <c:pt idx="6203">
                  <c:v>3640.4630000000002</c:v>
                </c:pt>
                <c:pt idx="6204">
                  <c:v>3640.9450000000002</c:v>
                </c:pt>
                <c:pt idx="6205">
                  <c:v>3641.4270000000001</c:v>
                </c:pt>
                <c:pt idx="6206">
                  <c:v>3641.9090000000001</c:v>
                </c:pt>
                <c:pt idx="6207">
                  <c:v>3642.3910000000001</c:v>
                </c:pt>
                <c:pt idx="6208">
                  <c:v>3642.8739999999998</c:v>
                </c:pt>
                <c:pt idx="6209">
                  <c:v>3643.3560000000002</c:v>
                </c:pt>
                <c:pt idx="6210">
                  <c:v>3643.8380000000002</c:v>
                </c:pt>
                <c:pt idx="6211">
                  <c:v>3644.32</c:v>
                </c:pt>
                <c:pt idx="6212">
                  <c:v>3644.8020000000001</c:v>
                </c:pt>
                <c:pt idx="6213">
                  <c:v>3645.2840000000001</c:v>
                </c:pt>
                <c:pt idx="6214">
                  <c:v>3645.7660000000001</c:v>
                </c:pt>
                <c:pt idx="6215">
                  <c:v>3646.248</c:v>
                </c:pt>
                <c:pt idx="6216">
                  <c:v>3646.73</c:v>
                </c:pt>
                <c:pt idx="6217">
                  <c:v>3647.2130000000002</c:v>
                </c:pt>
                <c:pt idx="6218">
                  <c:v>3647.6950000000002</c:v>
                </c:pt>
                <c:pt idx="6219">
                  <c:v>3648.1770000000001</c:v>
                </c:pt>
                <c:pt idx="6220">
                  <c:v>3648.6590000000001</c:v>
                </c:pt>
                <c:pt idx="6221">
                  <c:v>3649.1410000000001</c:v>
                </c:pt>
                <c:pt idx="6222">
                  <c:v>3649.623</c:v>
                </c:pt>
                <c:pt idx="6223">
                  <c:v>3650.105</c:v>
                </c:pt>
                <c:pt idx="6224">
                  <c:v>3650.587</c:v>
                </c:pt>
                <c:pt idx="6225">
                  <c:v>3651.07</c:v>
                </c:pt>
                <c:pt idx="6226">
                  <c:v>3651.5520000000001</c:v>
                </c:pt>
                <c:pt idx="6227">
                  <c:v>3652.0340000000001</c:v>
                </c:pt>
                <c:pt idx="6228">
                  <c:v>3652.5160000000001</c:v>
                </c:pt>
                <c:pt idx="6229">
                  <c:v>3652.998</c:v>
                </c:pt>
                <c:pt idx="6230">
                  <c:v>3653.48</c:v>
                </c:pt>
                <c:pt idx="6231">
                  <c:v>3653.962</c:v>
                </c:pt>
                <c:pt idx="6232">
                  <c:v>3654.444</c:v>
                </c:pt>
                <c:pt idx="6233">
                  <c:v>3654.9270000000001</c:v>
                </c:pt>
                <c:pt idx="6234">
                  <c:v>3655.4090000000001</c:v>
                </c:pt>
                <c:pt idx="6235">
                  <c:v>3655.8910000000001</c:v>
                </c:pt>
                <c:pt idx="6236">
                  <c:v>3656.373</c:v>
                </c:pt>
                <c:pt idx="6237">
                  <c:v>3656.855</c:v>
                </c:pt>
                <c:pt idx="6238">
                  <c:v>3657.337</c:v>
                </c:pt>
                <c:pt idx="6239">
                  <c:v>3657.819</c:v>
                </c:pt>
                <c:pt idx="6240">
                  <c:v>3658.3009999999999</c:v>
                </c:pt>
                <c:pt idx="6241">
                  <c:v>3658.7829999999999</c:v>
                </c:pt>
                <c:pt idx="6242">
                  <c:v>3659.2660000000001</c:v>
                </c:pt>
                <c:pt idx="6243">
                  <c:v>3659.748</c:v>
                </c:pt>
                <c:pt idx="6244">
                  <c:v>3660.23</c:v>
                </c:pt>
                <c:pt idx="6245">
                  <c:v>3660.712</c:v>
                </c:pt>
                <c:pt idx="6246">
                  <c:v>3661.194</c:v>
                </c:pt>
                <c:pt idx="6247">
                  <c:v>3661.6759999999999</c:v>
                </c:pt>
                <c:pt idx="6248">
                  <c:v>3662.1579999999999</c:v>
                </c:pt>
                <c:pt idx="6249">
                  <c:v>3662.64</c:v>
                </c:pt>
                <c:pt idx="6250">
                  <c:v>3663.123</c:v>
                </c:pt>
                <c:pt idx="6251">
                  <c:v>3663.6039999999998</c:v>
                </c:pt>
                <c:pt idx="6252">
                  <c:v>3664.087</c:v>
                </c:pt>
                <c:pt idx="6253">
                  <c:v>3664.569</c:v>
                </c:pt>
                <c:pt idx="6254">
                  <c:v>3665.0509999999999</c:v>
                </c:pt>
                <c:pt idx="6255">
                  <c:v>3665.5329999999999</c:v>
                </c:pt>
                <c:pt idx="6256">
                  <c:v>3666.0149999999999</c:v>
                </c:pt>
                <c:pt idx="6257">
                  <c:v>3666.4969999999998</c:v>
                </c:pt>
                <c:pt idx="6258">
                  <c:v>3666.9789999999998</c:v>
                </c:pt>
                <c:pt idx="6259">
                  <c:v>3667.4609999999998</c:v>
                </c:pt>
                <c:pt idx="6260">
                  <c:v>3667.944</c:v>
                </c:pt>
                <c:pt idx="6261">
                  <c:v>3668.4259999999999</c:v>
                </c:pt>
                <c:pt idx="6262">
                  <c:v>3668.9079999999999</c:v>
                </c:pt>
                <c:pt idx="6263">
                  <c:v>3669.39</c:v>
                </c:pt>
                <c:pt idx="6264">
                  <c:v>3669.8719999999998</c:v>
                </c:pt>
                <c:pt idx="6265">
                  <c:v>3670.3539999999998</c:v>
                </c:pt>
                <c:pt idx="6266">
                  <c:v>3670.8359999999998</c:v>
                </c:pt>
                <c:pt idx="6267">
                  <c:v>3671.3180000000002</c:v>
                </c:pt>
                <c:pt idx="6268">
                  <c:v>3671.8009999999999</c:v>
                </c:pt>
                <c:pt idx="6269">
                  <c:v>3672.2829999999999</c:v>
                </c:pt>
                <c:pt idx="6270">
                  <c:v>3672.7649999999999</c:v>
                </c:pt>
                <c:pt idx="6271">
                  <c:v>3673.2469999999998</c:v>
                </c:pt>
                <c:pt idx="6272">
                  <c:v>3673.7289999999998</c:v>
                </c:pt>
                <c:pt idx="6273">
                  <c:v>3674.2109999999998</c:v>
                </c:pt>
                <c:pt idx="6274">
                  <c:v>3674.6930000000002</c:v>
                </c:pt>
                <c:pt idx="6275">
                  <c:v>3675.1750000000002</c:v>
                </c:pt>
                <c:pt idx="6276">
                  <c:v>3675.6570000000002</c:v>
                </c:pt>
                <c:pt idx="6277">
                  <c:v>3676.14</c:v>
                </c:pt>
                <c:pt idx="6278">
                  <c:v>3676.6219999999998</c:v>
                </c:pt>
                <c:pt idx="6279">
                  <c:v>3677.1039999999998</c:v>
                </c:pt>
                <c:pt idx="6280">
                  <c:v>3677.5859999999998</c:v>
                </c:pt>
                <c:pt idx="6281">
                  <c:v>3678.0680000000002</c:v>
                </c:pt>
                <c:pt idx="6282">
                  <c:v>3678.55</c:v>
                </c:pt>
                <c:pt idx="6283">
                  <c:v>3679.0320000000002</c:v>
                </c:pt>
                <c:pt idx="6284">
                  <c:v>3679.5140000000001</c:v>
                </c:pt>
                <c:pt idx="6285">
                  <c:v>3679.9969999999998</c:v>
                </c:pt>
                <c:pt idx="6286">
                  <c:v>3680.4789999999998</c:v>
                </c:pt>
                <c:pt idx="6287">
                  <c:v>3680.9609999999998</c:v>
                </c:pt>
                <c:pt idx="6288">
                  <c:v>3681.4430000000002</c:v>
                </c:pt>
                <c:pt idx="6289">
                  <c:v>3681.9250000000002</c:v>
                </c:pt>
                <c:pt idx="6290">
                  <c:v>3682.4070000000002</c:v>
                </c:pt>
                <c:pt idx="6291">
                  <c:v>3682.8890000000001</c:v>
                </c:pt>
                <c:pt idx="6292">
                  <c:v>3683.3710000000001</c:v>
                </c:pt>
                <c:pt idx="6293">
                  <c:v>3683.8539999999998</c:v>
                </c:pt>
                <c:pt idx="6294">
                  <c:v>3684.3359999999998</c:v>
                </c:pt>
                <c:pt idx="6295">
                  <c:v>3684.8180000000002</c:v>
                </c:pt>
                <c:pt idx="6296">
                  <c:v>3685.3</c:v>
                </c:pt>
                <c:pt idx="6297">
                  <c:v>3685.7820000000002</c:v>
                </c:pt>
                <c:pt idx="6298">
                  <c:v>3686.2640000000001</c:v>
                </c:pt>
                <c:pt idx="6299">
                  <c:v>3686.7460000000001</c:v>
                </c:pt>
                <c:pt idx="6300">
                  <c:v>3687.2280000000001</c:v>
                </c:pt>
                <c:pt idx="6301">
                  <c:v>3687.71</c:v>
                </c:pt>
                <c:pt idx="6302">
                  <c:v>3688.1930000000002</c:v>
                </c:pt>
                <c:pt idx="6303">
                  <c:v>3688.6750000000002</c:v>
                </c:pt>
                <c:pt idx="6304">
                  <c:v>3689.1570000000002</c:v>
                </c:pt>
                <c:pt idx="6305">
                  <c:v>3689.6390000000001</c:v>
                </c:pt>
                <c:pt idx="6306">
                  <c:v>3690.1210000000001</c:v>
                </c:pt>
                <c:pt idx="6307">
                  <c:v>3690.6030000000001</c:v>
                </c:pt>
                <c:pt idx="6308">
                  <c:v>3691.085</c:v>
                </c:pt>
                <c:pt idx="6309">
                  <c:v>3691.567</c:v>
                </c:pt>
                <c:pt idx="6310">
                  <c:v>3692.05</c:v>
                </c:pt>
                <c:pt idx="6311">
                  <c:v>3692.5309999999999</c:v>
                </c:pt>
                <c:pt idx="6312">
                  <c:v>3693.0140000000001</c:v>
                </c:pt>
                <c:pt idx="6313">
                  <c:v>3693.4960000000001</c:v>
                </c:pt>
                <c:pt idx="6314">
                  <c:v>3693.9780000000001</c:v>
                </c:pt>
                <c:pt idx="6315">
                  <c:v>3694.46</c:v>
                </c:pt>
                <c:pt idx="6316">
                  <c:v>3694.942</c:v>
                </c:pt>
                <c:pt idx="6317">
                  <c:v>3695.424</c:v>
                </c:pt>
                <c:pt idx="6318">
                  <c:v>3695.9059999999999</c:v>
                </c:pt>
                <c:pt idx="6319">
                  <c:v>3696.3879999999999</c:v>
                </c:pt>
                <c:pt idx="6320">
                  <c:v>3696.8710000000001</c:v>
                </c:pt>
                <c:pt idx="6321">
                  <c:v>3697.3530000000001</c:v>
                </c:pt>
                <c:pt idx="6322">
                  <c:v>3697.835</c:v>
                </c:pt>
                <c:pt idx="6323">
                  <c:v>3698.317</c:v>
                </c:pt>
                <c:pt idx="6324">
                  <c:v>3698.799</c:v>
                </c:pt>
                <c:pt idx="6325">
                  <c:v>3699.2809999999999</c:v>
                </c:pt>
                <c:pt idx="6326">
                  <c:v>3699.7629999999999</c:v>
                </c:pt>
                <c:pt idx="6327">
                  <c:v>3700.2449999999999</c:v>
                </c:pt>
                <c:pt idx="6328">
                  <c:v>3700.7280000000001</c:v>
                </c:pt>
                <c:pt idx="6329">
                  <c:v>3701.21</c:v>
                </c:pt>
                <c:pt idx="6330">
                  <c:v>3701.692</c:v>
                </c:pt>
                <c:pt idx="6331">
                  <c:v>3702.174</c:v>
                </c:pt>
                <c:pt idx="6332">
                  <c:v>3702.6559999999999</c:v>
                </c:pt>
                <c:pt idx="6333">
                  <c:v>3703.1379999999999</c:v>
                </c:pt>
                <c:pt idx="6334">
                  <c:v>3703.62</c:v>
                </c:pt>
                <c:pt idx="6335">
                  <c:v>3704.1019999999999</c:v>
                </c:pt>
                <c:pt idx="6336">
                  <c:v>3704.5839999999998</c:v>
                </c:pt>
                <c:pt idx="6337">
                  <c:v>3705.067</c:v>
                </c:pt>
                <c:pt idx="6338">
                  <c:v>3705.549</c:v>
                </c:pt>
                <c:pt idx="6339">
                  <c:v>3706.0309999999999</c:v>
                </c:pt>
                <c:pt idx="6340">
                  <c:v>3706.5129999999999</c:v>
                </c:pt>
                <c:pt idx="6341">
                  <c:v>3706.9949999999999</c:v>
                </c:pt>
                <c:pt idx="6342">
                  <c:v>3707.4769999999999</c:v>
                </c:pt>
                <c:pt idx="6343">
                  <c:v>3707.9589999999998</c:v>
                </c:pt>
                <c:pt idx="6344">
                  <c:v>3708.4409999999998</c:v>
                </c:pt>
                <c:pt idx="6345">
                  <c:v>3708.924</c:v>
                </c:pt>
                <c:pt idx="6346">
                  <c:v>3709.4059999999999</c:v>
                </c:pt>
                <c:pt idx="6347">
                  <c:v>3709.8879999999999</c:v>
                </c:pt>
                <c:pt idx="6348">
                  <c:v>3710.37</c:v>
                </c:pt>
                <c:pt idx="6349">
                  <c:v>3710.8519999999999</c:v>
                </c:pt>
                <c:pt idx="6350">
                  <c:v>3711.3339999999998</c:v>
                </c:pt>
                <c:pt idx="6351">
                  <c:v>3711.8159999999998</c:v>
                </c:pt>
                <c:pt idx="6352">
                  <c:v>3712.2979999999998</c:v>
                </c:pt>
                <c:pt idx="6353">
                  <c:v>3712.7809999999999</c:v>
                </c:pt>
                <c:pt idx="6354">
                  <c:v>3713.2629999999999</c:v>
                </c:pt>
                <c:pt idx="6355">
                  <c:v>3713.7449999999999</c:v>
                </c:pt>
                <c:pt idx="6356">
                  <c:v>3714.2269999999999</c:v>
                </c:pt>
                <c:pt idx="6357">
                  <c:v>3714.7089999999998</c:v>
                </c:pt>
                <c:pt idx="6358">
                  <c:v>3715.1909999999998</c:v>
                </c:pt>
                <c:pt idx="6359">
                  <c:v>3715.6729999999998</c:v>
                </c:pt>
                <c:pt idx="6360">
                  <c:v>3716.1550000000002</c:v>
                </c:pt>
                <c:pt idx="6361">
                  <c:v>3716.6370000000002</c:v>
                </c:pt>
                <c:pt idx="6362">
                  <c:v>3717.12</c:v>
                </c:pt>
                <c:pt idx="6363">
                  <c:v>3717.6019999999999</c:v>
                </c:pt>
                <c:pt idx="6364">
                  <c:v>3718.0839999999998</c:v>
                </c:pt>
                <c:pt idx="6365">
                  <c:v>3718.5659999999998</c:v>
                </c:pt>
                <c:pt idx="6366">
                  <c:v>3719.0479999999998</c:v>
                </c:pt>
                <c:pt idx="6367">
                  <c:v>3719.53</c:v>
                </c:pt>
                <c:pt idx="6368">
                  <c:v>3720.0120000000002</c:v>
                </c:pt>
                <c:pt idx="6369">
                  <c:v>3720.4940000000001</c:v>
                </c:pt>
                <c:pt idx="6370">
                  <c:v>3720.9769999999999</c:v>
                </c:pt>
                <c:pt idx="6371">
                  <c:v>3721.4580000000001</c:v>
                </c:pt>
                <c:pt idx="6372">
                  <c:v>3721.9409999999998</c:v>
                </c:pt>
                <c:pt idx="6373">
                  <c:v>3722.4229999999998</c:v>
                </c:pt>
                <c:pt idx="6374">
                  <c:v>3722.9050000000002</c:v>
                </c:pt>
                <c:pt idx="6375">
                  <c:v>3723.3870000000002</c:v>
                </c:pt>
                <c:pt idx="6376">
                  <c:v>3723.8690000000001</c:v>
                </c:pt>
                <c:pt idx="6377">
                  <c:v>3724.3510000000001</c:v>
                </c:pt>
                <c:pt idx="6378">
                  <c:v>3724.8330000000001</c:v>
                </c:pt>
                <c:pt idx="6379">
                  <c:v>3725.3150000000001</c:v>
                </c:pt>
                <c:pt idx="6380">
                  <c:v>3725.7979999999998</c:v>
                </c:pt>
                <c:pt idx="6381">
                  <c:v>3726.28</c:v>
                </c:pt>
                <c:pt idx="6382">
                  <c:v>3726.7620000000002</c:v>
                </c:pt>
                <c:pt idx="6383">
                  <c:v>3727.2440000000001</c:v>
                </c:pt>
                <c:pt idx="6384">
                  <c:v>3727.7260000000001</c:v>
                </c:pt>
                <c:pt idx="6385">
                  <c:v>3728.2080000000001</c:v>
                </c:pt>
                <c:pt idx="6386">
                  <c:v>3728.69</c:v>
                </c:pt>
                <c:pt idx="6387">
                  <c:v>3729.172</c:v>
                </c:pt>
                <c:pt idx="6388">
                  <c:v>3729.6550000000002</c:v>
                </c:pt>
                <c:pt idx="6389">
                  <c:v>3730.1370000000002</c:v>
                </c:pt>
                <c:pt idx="6390">
                  <c:v>3730.6190000000001</c:v>
                </c:pt>
                <c:pt idx="6391">
                  <c:v>3731.1010000000001</c:v>
                </c:pt>
                <c:pt idx="6392">
                  <c:v>3731.5830000000001</c:v>
                </c:pt>
                <c:pt idx="6393">
                  <c:v>3732.0650000000001</c:v>
                </c:pt>
                <c:pt idx="6394">
                  <c:v>3732.547</c:v>
                </c:pt>
                <c:pt idx="6395">
                  <c:v>3733.029</c:v>
                </c:pt>
                <c:pt idx="6396">
                  <c:v>3733.511</c:v>
                </c:pt>
                <c:pt idx="6397">
                  <c:v>3733.9940000000001</c:v>
                </c:pt>
                <c:pt idx="6398">
                  <c:v>3734.4760000000001</c:v>
                </c:pt>
                <c:pt idx="6399">
                  <c:v>3734.9580000000001</c:v>
                </c:pt>
                <c:pt idx="6400">
                  <c:v>3735.44</c:v>
                </c:pt>
                <c:pt idx="6401">
                  <c:v>3735.922</c:v>
                </c:pt>
                <c:pt idx="6402">
                  <c:v>3736.404</c:v>
                </c:pt>
                <c:pt idx="6403">
                  <c:v>3736.886</c:v>
                </c:pt>
                <c:pt idx="6404">
                  <c:v>3737.3679999999999</c:v>
                </c:pt>
                <c:pt idx="6405">
                  <c:v>3737.8510000000001</c:v>
                </c:pt>
                <c:pt idx="6406">
                  <c:v>3738.3330000000001</c:v>
                </c:pt>
                <c:pt idx="6407">
                  <c:v>3738.8150000000001</c:v>
                </c:pt>
                <c:pt idx="6408">
                  <c:v>3739.297</c:v>
                </c:pt>
                <c:pt idx="6409">
                  <c:v>3739.779</c:v>
                </c:pt>
                <c:pt idx="6410">
                  <c:v>3740.261</c:v>
                </c:pt>
                <c:pt idx="6411">
                  <c:v>3740.7429999999999</c:v>
                </c:pt>
                <c:pt idx="6412">
                  <c:v>3741.2249999999999</c:v>
                </c:pt>
                <c:pt idx="6413">
                  <c:v>3741.7080000000001</c:v>
                </c:pt>
                <c:pt idx="6414">
                  <c:v>3742.19</c:v>
                </c:pt>
                <c:pt idx="6415">
                  <c:v>3742.672</c:v>
                </c:pt>
                <c:pt idx="6416">
                  <c:v>3743.154</c:v>
                </c:pt>
                <c:pt idx="6417">
                  <c:v>3743.636</c:v>
                </c:pt>
                <c:pt idx="6418">
                  <c:v>3744.1179999999999</c:v>
                </c:pt>
                <c:pt idx="6419">
                  <c:v>3744.6</c:v>
                </c:pt>
                <c:pt idx="6420">
                  <c:v>3745.0819999999999</c:v>
                </c:pt>
                <c:pt idx="6421">
                  <c:v>3745.5639999999999</c:v>
                </c:pt>
                <c:pt idx="6422">
                  <c:v>3746.047</c:v>
                </c:pt>
                <c:pt idx="6423">
                  <c:v>3746.529</c:v>
                </c:pt>
                <c:pt idx="6424">
                  <c:v>3747.011</c:v>
                </c:pt>
                <c:pt idx="6425">
                  <c:v>3747.4929999999999</c:v>
                </c:pt>
                <c:pt idx="6426">
                  <c:v>3747.9749999999999</c:v>
                </c:pt>
                <c:pt idx="6427">
                  <c:v>3748.4569999999999</c:v>
                </c:pt>
                <c:pt idx="6428">
                  <c:v>3748.9389999999999</c:v>
                </c:pt>
                <c:pt idx="6429">
                  <c:v>3749.4209999999998</c:v>
                </c:pt>
                <c:pt idx="6430">
                  <c:v>3749.904</c:v>
                </c:pt>
                <c:pt idx="6431">
                  <c:v>3750.3850000000002</c:v>
                </c:pt>
                <c:pt idx="6432">
                  <c:v>3750.8679999999999</c:v>
                </c:pt>
                <c:pt idx="6433">
                  <c:v>3751.35</c:v>
                </c:pt>
                <c:pt idx="6434">
                  <c:v>3751.8319999999999</c:v>
                </c:pt>
                <c:pt idx="6435">
                  <c:v>3752.3139999999999</c:v>
                </c:pt>
                <c:pt idx="6436">
                  <c:v>3752.7959999999998</c:v>
                </c:pt>
                <c:pt idx="6437">
                  <c:v>3753.2779999999998</c:v>
                </c:pt>
                <c:pt idx="6438">
                  <c:v>3753.76</c:v>
                </c:pt>
                <c:pt idx="6439">
                  <c:v>3754.2420000000002</c:v>
                </c:pt>
                <c:pt idx="6440">
                  <c:v>3754.7249999999999</c:v>
                </c:pt>
                <c:pt idx="6441">
                  <c:v>3755.2069999999999</c:v>
                </c:pt>
                <c:pt idx="6442">
                  <c:v>3755.6889999999999</c:v>
                </c:pt>
                <c:pt idx="6443">
                  <c:v>3756.1709999999998</c:v>
                </c:pt>
                <c:pt idx="6444">
                  <c:v>3756.6529999999998</c:v>
                </c:pt>
                <c:pt idx="6445">
                  <c:v>3757.1350000000002</c:v>
                </c:pt>
                <c:pt idx="6446">
                  <c:v>3757.6170000000002</c:v>
                </c:pt>
                <c:pt idx="6447">
                  <c:v>3758.0990000000002</c:v>
                </c:pt>
                <c:pt idx="6448">
                  <c:v>3758.5819999999999</c:v>
                </c:pt>
                <c:pt idx="6449">
                  <c:v>3759.0639999999999</c:v>
                </c:pt>
                <c:pt idx="6450">
                  <c:v>3759.5459999999998</c:v>
                </c:pt>
                <c:pt idx="6451">
                  <c:v>3760.0279999999998</c:v>
                </c:pt>
                <c:pt idx="6452">
                  <c:v>3760.51</c:v>
                </c:pt>
                <c:pt idx="6453">
                  <c:v>3760.9920000000002</c:v>
                </c:pt>
                <c:pt idx="6454">
                  <c:v>3761.4740000000002</c:v>
                </c:pt>
                <c:pt idx="6455">
                  <c:v>3761.9560000000001</c:v>
                </c:pt>
                <c:pt idx="6456">
                  <c:v>3762.4380000000001</c:v>
                </c:pt>
                <c:pt idx="6457">
                  <c:v>3762.9209999999998</c:v>
                </c:pt>
                <c:pt idx="6458">
                  <c:v>3763.4029999999998</c:v>
                </c:pt>
                <c:pt idx="6459">
                  <c:v>3763.8850000000002</c:v>
                </c:pt>
                <c:pt idx="6460">
                  <c:v>3764.3670000000002</c:v>
                </c:pt>
                <c:pt idx="6461">
                  <c:v>3764.8490000000002</c:v>
                </c:pt>
                <c:pt idx="6462">
                  <c:v>3765.3310000000001</c:v>
                </c:pt>
                <c:pt idx="6463">
                  <c:v>3765.8130000000001</c:v>
                </c:pt>
                <c:pt idx="6464">
                  <c:v>3766.2950000000001</c:v>
                </c:pt>
                <c:pt idx="6465">
                  <c:v>3766.7779999999998</c:v>
                </c:pt>
                <c:pt idx="6466">
                  <c:v>3767.26</c:v>
                </c:pt>
                <c:pt idx="6467">
                  <c:v>3767.7420000000002</c:v>
                </c:pt>
                <c:pt idx="6468">
                  <c:v>3768.2240000000002</c:v>
                </c:pt>
                <c:pt idx="6469">
                  <c:v>3768.7060000000001</c:v>
                </c:pt>
                <c:pt idx="6470">
                  <c:v>3769.1880000000001</c:v>
                </c:pt>
                <c:pt idx="6471">
                  <c:v>3769.67</c:v>
                </c:pt>
                <c:pt idx="6472">
                  <c:v>3770.152</c:v>
                </c:pt>
                <c:pt idx="6473">
                  <c:v>3770.6350000000002</c:v>
                </c:pt>
                <c:pt idx="6474">
                  <c:v>3771.1170000000002</c:v>
                </c:pt>
                <c:pt idx="6475">
                  <c:v>3771.5990000000002</c:v>
                </c:pt>
                <c:pt idx="6476">
                  <c:v>3772.0810000000001</c:v>
                </c:pt>
                <c:pt idx="6477">
                  <c:v>3772.5630000000001</c:v>
                </c:pt>
                <c:pt idx="6478">
                  <c:v>3773.0450000000001</c:v>
                </c:pt>
                <c:pt idx="6479">
                  <c:v>3773.527</c:v>
                </c:pt>
                <c:pt idx="6480">
                  <c:v>3774.009</c:v>
                </c:pt>
                <c:pt idx="6481">
                  <c:v>3774.491</c:v>
                </c:pt>
                <c:pt idx="6482">
                  <c:v>3774.9740000000002</c:v>
                </c:pt>
                <c:pt idx="6483">
                  <c:v>3775.4560000000001</c:v>
                </c:pt>
                <c:pt idx="6484">
                  <c:v>3775.9380000000001</c:v>
                </c:pt>
                <c:pt idx="6485">
                  <c:v>3776.42</c:v>
                </c:pt>
                <c:pt idx="6486">
                  <c:v>3776.902</c:v>
                </c:pt>
                <c:pt idx="6487">
                  <c:v>3777.384</c:v>
                </c:pt>
                <c:pt idx="6488">
                  <c:v>3777.866</c:v>
                </c:pt>
                <c:pt idx="6489">
                  <c:v>3778.348</c:v>
                </c:pt>
                <c:pt idx="6490">
                  <c:v>3778.8310000000001</c:v>
                </c:pt>
                <c:pt idx="6491">
                  <c:v>3779.3130000000001</c:v>
                </c:pt>
                <c:pt idx="6492">
                  <c:v>3779.7950000000001</c:v>
                </c:pt>
                <c:pt idx="6493">
                  <c:v>3780.277</c:v>
                </c:pt>
                <c:pt idx="6494">
                  <c:v>3780.759</c:v>
                </c:pt>
                <c:pt idx="6495">
                  <c:v>3781.241</c:v>
                </c:pt>
                <c:pt idx="6496">
                  <c:v>3781.723</c:v>
                </c:pt>
                <c:pt idx="6497">
                  <c:v>3782.2049999999999</c:v>
                </c:pt>
                <c:pt idx="6498">
                  <c:v>3782.6880000000001</c:v>
                </c:pt>
                <c:pt idx="6499">
                  <c:v>3783.1689999999999</c:v>
                </c:pt>
                <c:pt idx="6500">
                  <c:v>3783.652</c:v>
                </c:pt>
                <c:pt idx="6501">
                  <c:v>3784.134</c:v>
                </c:pt>
                <c:pt idx="6502">
                  <c:v>3784.616</c:v>
                </c:pt>
                <c:pt idx="6503">
                  <c:v>3785.098</c:v>
                </c:pt>
                <c:pt idx="6504">
                  <c:v>3785.58</c:v>
                </c:pt>
                <c:pt idx="6505">
                  <c:v>3786.0619999999999</c:v>
                </c:pt>
                <c:pt idx="6506">
                  <c:v>3786.5439999999999</c:v>
                </c:pt>
                <c:pt idx="6507">
                  <c:v>3787.0259999999998</c:v>
                </c:pt>
                <c:pt idx="6508">
                  <c:v>3787.509</c:v>
                </c:pt>
                <c:pt idx="6509">
                  <c:v>3787.991</c:v>
                </c:pt>
                <c:pt idx="6510">
                  <c:v>3788.473</c:v>
                </c:pt>
                <c:pt idx="6511">
                  <c:v>3788.9549999999999</c:v>
                </c:pt>
                <c:pt idx="6512">
                  <c:v>3789.4369999999999</c:v>
                </c:pt>
                <c:pt idx="6513">
                  <c:v>3789.9189999999999</c:v>
                </c:pt>
                <c:pt idx="6514">
                  <c:v>3790.4009999999998</c:v>
                </c:pt>
                <c:pt idx="6515">
                  <c:v>3790.8829999999998</c:v>
                </c:pt>
                <c:pt idx="6516">
                  <c:v>3791.3649999999998</c:v>
                </c:pt>
                <c:pt idx="6517">
                  <c:v>3791.848</c:v>
                </c:pt>
                <c:pt idx="6518">
                  <c:v>3792.33</c:v>
                </c:pt>
                <c:pt idx="6519">
                  <c:v>3792.8119999999999</c:v>
                </c:pt>
                <c:pt idx="6520">
                  <c:v>3793.2939999999999</c:v>
                </c:pt>
                <c:pt idx="6521">
                  <c:v>3793.7759999999998</c:v>
                </c:pt>
                <c:pt idx="6522">
                  <c:v>3794.2579999999998</c:v>
                </c:pt>
                <c:pt idx="6523">
                  <c:v>3794.74</c:v>
                </c:pt>
                <c:pt idx="6524">
                  <c:v>3795.2220000000002</c:v>
                </c:pt>
                <c:pt idx="6525">
                  <c:v>3795.7049999999999</c:v>
                </c:pt>
                <c:pt idx="6526">
                  <c:v>3796.1869999999999</c:v>
                </c:pt>
                <c:pt idx="6527">
                  <c:v>3796.6689999999999</c:v>
                </c:pt>
                <c:pt idx="6528">
                  <c:v>3797.1509999999998</c:v>
                </c:pt>
                <c:pt idx="6529">
                  <c:v>3797.6329999999998</c:v>
                </c:pt>
                <c:pt idx="6530">
                  <c:v>3798.1149999999998</c:v>
                </c:pt>
                <c:pt idx="6531">
                  <c:v>3798.5970000000002</c:v>
                </c:pt>
                <c:pt idx="6532">
                  <c:v>3799.0790000000002</c:v>
                </c:pt>
                <c:pt idx="6533">
                  <c:v>3799.5619999999999</c:v>
                </c:pt>
                <c:pt idx="6534">
                  <c:v>3800.0439999999999</c:v>
                </c:pt>
                <c:pt idx="6535">
                  <c:v>3800.5259999999998</c:v>
                </c:pt>
                <c:pt idx="6536">
                  <c:v>3801.0079999999998</c:v>
                </c:pt>
                <c:pt idx="6537">
                  <c:v>3801.49</c:v>
                </c:pt>
                <c:pt idx="6538">
                  <c:v>3801.9720000000002</c:v>
                </c:pt>
                <c:pt idx="6539">
                  <c:v>3802.4540000000002</c:v>
                </c:pt>
                <c:pt idx="6540">
                  <c:v>3802.9360000000001</c:v>
                </c:pt>
                <c:pt idx="6541">
                  <c:v>3803.4180000000001</c:v>
                </c:pt>
                <c:pt idx="6542">
                  <c:v>3803.9009999999998</c:v>
                </c:pt>
                <c:pt idx="6543">
                  <c:v>3804.3829999999998</c:v>
                </c:pt>
                <c:pt idx="6544">
                  <c:v>3804.8649999999998</c:v>
                </c:pt>
                <c:pt idx="6545">
                  <c:v>3805.3470000000002</c:v>
                </c:pt>
                <c:pt idx="6546">
                  <c:v>3805.8290000000002</c:v>
                </c:pt>
                <c:pt idx="6547">
                  <c:v>3806.3110000000001</c:v>
                </c:pt>
                <c:pt idx="6548">
                  <c:v>3806.7930000000001</c:v>
                </c:pt>
                <c:pt idx="6549">
                  <c:v>3807.2750000000001</c:v>
                </c:pt>
                <c:pt idx="6550">
                  <c:v>3807.7579999999998</c:v>
                </c:pt>
                <c:pt idx="6551">
                  <c:v>3808.24</c:v>
                </c:pt>
                <c:pt idx="6552">
                  <c:v>3808.7220000000002</c:v>
                </c:pt>
                <c:pt idx="6553">
                  <c:v>3809.2040000000002</c:v>
                </c:pt>
                <c:pt idx="6554">
                  <c:v>3809.6860000000001</c:v>
                </c:pt>
                <c:pt idx="6555">
                  <c:v>3810.1680000000001</c:v>
                </c:pt>
                <c:pt idx="6556">
                  <c:v>3810.65</c:v>
                </c:pt>
                <c:pt idx="6557">
                  <c:v>3811.1320000000001</c:v>
                </c:pt>
                <c:pt idx="6558">
                  <c:v>3811.6149999999998</c:v>
                </c:pt>
                <c:pt idx="6559">
                  <c:v>3812.096</c:v>
                </c:pt>
                <c:pt idx="6560">
                  <c:v>3812.5790000000002</c:v>
                </c:pt>
                <c:pt idx="6561">
                  <c:v>3813.0610000000001</c:v>
                </c:pt>
                <c:pt idx="6562">
                  <c:v>3813.5430000000001</c:v>
                </c:pt>
                <c:pt idx="6563">
                  <c:v>3814.0250000000001</c:v>
                </c:pt>
                <c:pt idx="6564">
                  <c:v>3814.5070000000001</c:v>
                </c:pt>
                <c:pt idx="6565">
                  <c:v>3814.989</c:v>
                </c:pt>
                <c:pt idx="6566">
                  <c:v>3815.471</c:v>
                </c:pt>
                <c:pt idx="6567">
                  <c:v>3815.953</c:v>
                </c:pt>
                <c:pt idx="6568">
                  <c:v>3816.4360000000001</c:v>
                </c:pt>
                <c:pt idx="6569">
                  <c:v>3816.9180000000001</c:v>
                </c:pt>
                <c:pt idx="6570">
                  <c:v>3817.4</c:v>
                </c:pt>
                <c:pt idx="6571">
                  <c:v>3817.8820000000001</c:v>
                </c:pt>
                <c:pt idx="6572">
                  <c:v>3818.364</c:v>
                </c:pt>
                <c:pt idx="6573">
                  <c:v>3818.846</c:v>
                </c:pt>
                <c:pt idx="6574">
                  <c:v>3819.328</c:v>
                </c:pt>
                <c:pt idx="6575">
                  <c:v>3819.81</c:v>
                </c:pt>
                <c:pt idx="6576">
                  <c:v>3820.2919999999999</c:v>
                </c:pt>
                <c:pt idx="6577">
                  <c:v>3820.7750000000001</c:v>
                </c:pt>
                <c:pt idx="6578">
                  <c:v>3821.2570000000001</c:v>
                </c:pt>
                <c:pt idx="6579">
                  <c:v>3821.739</c:v>
                </c:pt>
                <c:pt idx="6580">
                  <c:v>3822.221</c:v>
                </c:pt>
                <c:pt idx="6581">
                  <c:v>3822.703</c:v>
                </c:pt>
                <c:pt idx="6582">
                  <c:v>3823.1849999999999</c:v>
                </c:pt>
                <c:pt idx="6583">
                  <c:v>3823.6669999999999</c:v>
                </c:pt>
                <c:pt idx="6584">
                  <c:v>3824.1489999999999</c:v>
                </c:pt>
                <c:pt idx="6585">
                  <c:v>3824.6320000000001</c:v>
                </c:pt>
                <c:pt idx="6586">
                  <c:v>3825.114</c:v>
                </c:pt>
                <c:pt idx="6587">
                  <c:v>3825.596</c:v>
                </c:pt>
                <c:pt idx="6588">
                  <c:v>3826.078</c:v>
                </c:pt>
                <c:pt idx="6589">
                  <c:v>3826.56</c:v>
                </c:pt>
                <c:pt idx="6590">
                  <c:v>3827.0419999999999</c:v>
                </c:pt>
                <c:pt idx="6591">
                  <c:v>3827.5239999999999</c:v>
                </c:pt>
                <c:pt idx="6592">
                  <c:v>3828.0059999999999</c:v>
                </c:pt>
                <c:pt idx="6593">
                  <c:v>3828.489</c:v>
                </c:pt>
                <c:pt idx="6594">
                  <c:v>3828.971</c:v>
                </c:pt>
                <c:pt idx="6595">
                  <c:v>3829.453</c:v>
                </c:pt>
                <c:pt idx="6596">
                  <c:v>3829.9349999999999</c:v>
                </c:pt>
                <c:pt idx="6597">
                  <c:v>3830.4169999999999</c:v>
                </c:pt>
                <c:pt idx="6598">
                  <c:v>3830.8989999999999</c:v>
                </c:pt>
                <c:pt idx="6599">
                  <c:v>3831.3809999999999</c:v>
                </c:pt>
                <c:pt idx="6600">
                  <c:v>3831.8629999999998</c:v>
                </c:pt>
                <c:pt idx="6601">
                  <c:v>3832.3449999999998</c:v>
                </c:pt>
                <c:pt idx="6602">
                  <c:v>3832.828</c:v>
                </c:pt>
                <c:pt idx="6603">
                  <c:v>3833.31</c:v>
                </c:pt>
                <c:pt idx="6604">
                  <c:v>3833.7919999999999</c:v>
                </c:pt>
                <c:pt idx="6605">
                  <c:v>3834.2739999999999</c:v>
                </c:pt>
                <c:pt idx="6606">
                  <c:v>3834.7559999999999</c:v>
                </c:pt>
                <c:pt idx="6607">
                  <c:v>3835.2379999999998</c:v>
                </c:pt>
                <c:pt idx="6608">
                  <c:v>3835.72</c:v>
                </c:pt>
                <c:pt idx="6609">
                  <c:v>3836.2020000000002</c:v>
                </c:pt>
                <c:pt idx="6610">
                  <c:v>3836.6849999999999</c:v>
                </c:pt>
                <c:pt idx="6611">
                  <c:v>3837.1669999999999</c:v>
                </c:pt>
                <c:pt idx="6612">
                  <c:v>3837.6489999999999</c:v>
                </c:pt>
                <c:pt idx="6613">
                  <c:v>3838.1309999999999</c:v>
                </c:pt>
                <c:pt idx="6614">
                  <c:v>3838.6129999999998</c:v>
                </c:pt>
                <c:pt idx="6615">
                  <c:v>3839.0949999999998</c:v>
                </c:pt>
                <c:pt idx="6616">
                  <c:v>3839.5770000000002</c:v>
                </c:pt>
                <c:pt idx="6617">
                  <c:v>3840.0590000000002</c:v>
                </c:pt>
                <c:pt idx="6618">
                  <c:v>3840.5419999999999</c:v>
                </c:pt>
                <c:pt idx="6619">
                  <c:v>3841.0230000000001</c:v>
                </c:pt>
                <c:pt idx="6620">
                  <c:v>3841.5059999999999</c:v>
                </c:pt>
                <c:pt idx="6621">
                  <c:v>3841.9879999999998</c:v>
                </c:pt>
                <c:pt idx="6622">
                  <c:v>3842.47</c:v>
                </c:pt>
                <c:pt idx="6623">
                  <c:v>3842.9520000000002</c:v>
                </c:pt>
                <c:pt idx="6624">
                  <c:v>3843.4340000000002</c:v>
                </c:pt>
                <c:pt idx="6625">
                  <c:v>3843.9160000000002</c:v>
                </c:pt>
                <c:pt idx="6626">
                  <c:v>3844.3980000000001</c:v>
                </c:pt>
                <c:pt idx="6627">
                  <c:v>3844.88</c:v>
                </c:pt>
                <c:pt idx="6628">
                  <c:v>3845.3629999999998</c:v>
                </c:pt>
                <c:pt idx="6629">
                  <c:v>3845.8449999999998</c:v>
                </c:pt>
                <c:pt idx="6630">
                  <c:v>3846.3270000000002</c:v>
                </c:pt>
                <c:pt idx="6631">
                  <c:v>3846.8090000000002</c:v>
                </c:pt>
                <c:pt idx="6632">
                  <c:v>3847.2910000000002</c:v>
                </c:pt>
                <c:pt idx="6633">
                  <c:v>3847.7730000000001</c:v>
                </c:pt>
                <c:pt idx="6634">
                  <c:v>3848.2550000000001</c:v>
                </c:pt>
                <c:pt idx="6635">
                  <c:v>3848.7370000000001</c:v>
                </c:pt>
                <c:pt idx="6636">
                  <c:v>3849.2190000000001</c:v>
                </c:pt>
                <c:pt idx="6637">
                  <c:v>3849.7020000000002</c:v>
                </c:pt>
                <c:pt idx="6638">
                  <c:v>3850.1840000000002</c:v>
                </c:pt>
                <c:pt idx="6639">
                  <c:v>3850.6660000000002</c:v>
                </c:pt>
                <c:pt idx="6640">
                  <c:v>3851.1480000000001</c:v>
                </c:pt>
                <c:pt idx="6641">
                  <c:v>3851.63</c:v>
                </c:pt>
                <c:pt idx="6642">
                  <c:v>3852.1120000000001</c:v>
                </c:pt>
                <c:pt idx="6643">
                  <c:v>3852.5940000000001</c:v>
                </c:pt>
                <c:pt idx="6644">
                  <c:v>3853.076</c:v>
                </c:pt>
                <c:pt idx="6645">
                  <c:v>3853.5590000000002</c:v>
                </c:pt>
                <c:pt idx="6646">
                  <c:v>3854.0410000000002</c:v>
                </c:pt>
                <c:pt idx="6647">
                  <c:v>3854.5230000000001</c:v>
                </c:pt>
                <c:pt idx="6648">
                  <c:v>3855.0050000000001</c:v>
                </c:pt>
                <c:pt idx="6649">
                  <c:v>3855.4870000000001</c:v>
                </c:pt>
                <c:pt idx="6650">
                  <c:v>3855.9690000000001</c:v>
                </c:pt>
                <c:pt idx="6651">
                  <c:v>3856.451</c:v>
                </c:pt>
                <c:pt idx="6652">
                  <c:v>3856.933</c:v>
                </c:pt>
                <c:pt idx="6653">
                  <c:v>3857.4160000000002</c:v>
                </c:pt>
                <c:pt idx="6654">
                  <c:v>3857.8980000000001</c:v>
                </c:pt>
                <c:pt idx="6655">
                  <c:v>3858.38</c:v>
                </c:pt>
                <c:pt idx="6656">
                  <c:v>3858.8620000000001</c:v>
                </c:pt>
                <c:pt idx="6657">
                  <c:v>3859.3440000000001</c:v>
                </c:pt>
                <c:pt idx="6658">
                  <c:v>3859.826</c:v>
                </c:pt>
                <c:pt idx="6659">
                  <c:v>3860.308</c:v>
                </c:pt>
                <c:pt idx="6660">
                  <c:v>3860.79</c:v>
                </c:pt>
                <c:pt idx="6661">
                  <c:v>3861.2719999999999</c:v>
                </c:pt>
                <c:pt idx="6662">
                  <c:v>3861.7550000000001</c:v>
                </c:pt>
                <c:pt idx="6663">
                  <c:v>3862.2370000000001</c:v>
                </c:pt>
                <c:pt idx="6664">
                  <c:v>3862.7190000000001</c:v>
                </c:pt>
                <c:pt idx="6665">
                  <c:v>3863.201</c:v>
                </c:pt>
                <c:pt idx="6666">
                  <c:v>3863.683</c:v>
                </c:pt>
                <c:pt idx="6667">
                  <c:v>3864.165</c:v>
                </c:pt>
                <c:pt idx="6668">
                  <c:v>3864.6469999999999</c:v>
                </c:pt>
                <c:pt idx="6669">
                  <c:v>3865.1289999999999</c:v>
                </c:pt>
                <c:pt idx="6670">
                  <c:v>3865.6120000000001</c:v>
                </c:pt>
                <c:pt idx="6671">
                  <c:v>3866.0940000000001</c:v>
                </c:pt>
                <c:pt idx="6672">
                  <c:v>3866.576</c:v>
                </c:pt>
                <c:pt idx="6673">
                  <c:v>3867.058</c:v>
                </c:pt>
                <c:pt idx="6674">
                  <c:v>3867.54</c:v>
                </c:pt>
                <c:pt idx="6675">
                  <c:v>3868.0219999999999</c:v>
                </c:pt>
                <c:pt idx="6676">
                  <c:v>3868.5039999999999</c:v>
                </c:pt>
                <c:pt idx="6677">
                  <c:v>3868.9859999999999</c:v>
                </c:pt>
                <c:pt idx="6678">
                  <c:v>3869.4690000000001</c:v>
                </c:pt>
                <c:pt idx="6679">
                  <c:v>3869.95</c:v>
                </c:pt>
                <c:pt idx="6680">
                  <c:v>3870.433</c:v>
                </c:pt>
                <c:pt idx="6681">
                  <c:v>3870.915</c:v>
                </c:pt>
                <c:pt idx="6682">
                  <c:v>3871.3969999999999</c:v>
                </c:pt>
                <c:pt idx="6683">
                  <c:v>3871.8789999999999</c:v>
                </c:pt>
                <c:pt idx="6684">
                  <c:v>3872.3609999999999</c:v>
                </c:pt>
                <c:pt idx="6685">
                  <c:v>3872.8429999999998</c:v>
                </c:pt>
                <c:pt idx="6686">
                  <c:v>3873.3249999999998</c:v>
                </c:pt>
                <c:pt idx="6687">
                  <c:v>3873.8069999999998</c:v>
                </c:pt>
                <c:pt idx="6688">
                  <c:v>3874.29</c:v>
                </c:pt>
                <c:pt idx="6689">
                  <c:v>3874.7719999999999</c:v>
                </c:pt>
                <c:pt idx="6690">
                  <c:v>3875.2539999999999</c:v>
                </c:pt>
                <c:pt idx="6691">
                  <c:v>3875.7359999999999</c:v>
                </c:pt>
                <c:pt idx="6692">
                  <c:v>3876.2179999999998</c:v>
                </c:pt>
                <c:pt idx="6693">
                  <c:v>3876.7</c:v>
                </c:pt>
                <c:pt idx="6694">
                  <c:v>3877.1819999999998</c:v>
                </c:pt>
                <c:pt idx="6695">
                  <c:v>3877.6640000000002</c:v>
                </c:pt>
                <c:pt idx="6696">
                  <c:v>3878.1460000000002</c:v>
                </c:pt>
                <c:pt idx="6697">
                  <c:v>3878.6289999999999</c:v>
                </c:pt>
                <c:pt idx="6698">
                  <c:v>3879.1109999999999</c:v>
                </c:pt>
                <c:pt idx="6699">
                  <c:v>3879.5929999999998</c:v>
                </c:pt>
                <c:pt idx="6700">
                  <c:v>3880.0749999999998</c:v>
                </c:pt>
                <c:pt idx="6701">
                  <c:v>3880.5569999999998</c:v>
                </c:pt>
                <c:pt idx="6702">
                  <c:v>3881.0390000000002</c:v>
                </c:pt>
                <c:pt idx="6703">
                  <c:v>3881.5210000000002</c:v>
                </c:pt>
                <c:pt idx="6704">
                  <c:v>3882.0030000000002</c:v>
                </c:pt>
                <c:pt idx="6705">
                  <c:v>3882.4859999999999</c:v>
                </c:pt>
                <c:pt idx="6706">
                  <c:v>3882.9679999999998</c:v>
                </c:pt>
                <c:pt idx="6707">
                  <c:v>3883.45</c:v>
                </c:pt>
                <c:pt idx="6708">
                  <c:v>3883.9319999999998</c:v>
                </c:pt>
                <c:pt idx="6709">
                  <c:v>3884.4140000000002</c:v>
                </c:pt>
                <c:pt idx="6710">
                  <c:v>3884.8960000000002</c:v>
                </c:pt>
                <c:pt idx="6711">
                  <c:v>3885.3780000000002</c:v>
                </c:pt>
                <c:pt idx="6712">
                  <c:v>3885.86</c:v>
                </c:pt>
                <c:pt idx="6713">
                  <c:v>3886.3429999999998</c:v>
                </c:pt>
                <c:pt idx="6714">
                  <c:v>3886.8249999999998</c:v>
                </c:pt>
                <c:pt idx="6715">
                  <c:v>3887.3069999999998</c:v>
                </c:pt>
                <c:pt idx="6716">
                  <c:v>3887.7890000000002</c:v>
                </c:pt>
                <c:pt idx="6717">
                  <c:v>3888.2710000000002</c:v>
                </c:pt>
                <c:pt idx="6718">
                  <c:v>3888.7530000000002</c:v>
                </c:pt>
                <c:pt idx="6719">
                  <c:v>3889.2350000000001</c:v>
                </c:pt>
                <c:pt idx="6720">
                  <c:v>3889.7170000000001</c:v>
                </c:pt>
                <c:pt idx="6721">
                  <c:v>3890.1990000000001</c:v>
                </c:pt>
                <c:pt idx="6722">
                  <c:v>3890.6819999999998</c:v>
                </c:pt>
                <c:pt idx="6723">
                  <c:v>3891.1640000000002</c:v>
                </c:pt>
                <c:pt idx="6724">
                  <c:v>3891.6460000000002</c:v>
                </c:pt>
                <c:pt idx="6725">
                  <c:v>3892.1280000000002</c:v>
                </c:pt>
                <c:pt idx="6726">
                  <c:v>3892.61</c:v>
                </c:pt>
                <c:pt idx="6727">
                  <c:v>3893.0920000000001</c:v>
                </c:pt>
                <c:pt idx="6728">
                  <c:v>3893.5740000000001</c:v>
                </c:pt>
                <c:pt idx="6729">
                  <c:v>3894.056</c:v>
                </c:pt>
                <c:pt idx="6730">
                  <c:v>3894.5390000000002</c:v>
                </c:pt>
                <c:pt idx="6731">
                  <c:v>3895.0210000000002</c:v>
                </c:pt>
                <c:pt idx="6732">
                  <c:v>3895.5030000000002</c:v>
                </c:pt>
                <c:pt idx="6733">
                  <c:v>3895.9850000000001</c:v>
                </c:pt>
                <c:pt idx="6734">
                  <c:v>3896.4670000000001</c:v>
                </c:pt>
                <c:pt idx="6735">
                  <c:v>3896.9490000000001</c:v>
                </c:pt>
                <c:pt idx="6736">
                  <c:v>3897.431</c:v>
                </c:pt>
                <c:pt idx="6737">
                  <c:v>3897.913</c:v>
                </c:pt>
                <c:pt idx="6738">
                  <c:v>3898.3960000000002</c:v>
                </c:pt>
                <c:pt idx="6739">
                  <c:v>3898.877</c:v>
                </c:pt>
                <c:pt idx="6740">
                  <c:v>3899.36</c:v>
                </c:pt>
                <c:pt idx="6741">
                  <c:v>3899.8420000000001</c:v>
                </c:pt>
                <c:pt idx="6742">
                  <c:v>3900.3240000000001</c:v>
                </c:pt>
                <c:pt idx="6743">
                  <c:v>3900.806</c:v>
                </c:pt>
                <c:pt idx="6744">
                  <c:v>3901.288</c:v>
                </c:pt>
                <c:pt idx="6745">
                  <c:v>3901.77</c:v>
                </c:pt>
                <c:pt idx="6746">
                  <c:v>3902.252</c:v>
                </c:pt>
                <c:pt idx="6747">
                  <c:v>3902.7339999999999</c:v>
                </c:pt>
                <c:pt idx="6748">
                  <c:v>3903.2170000000001</c:v>
                </c:pt>
                <c:pt idx="6749">
                  <c:v>3903.6990000000001</c:v>
                </c:pt>
                <c:pt idx="6750">
                  <c:v>3904.181</c:v>
                </c:pt>
                <c:pt idx="6751">
                  <c:v>3904.663</c:v>
                </c:pt>
                <c:pt idx="6752">
                  <c:v>3905.145</c:v>
                </c:pt>
                <c:pt idx="6753">
                  <c:v>3905.627</c:v>
                </c:pt>
                <c:pt idx="6754">
                  <c:v>3906.1089999999999</c:v>
                </c:pt>
                <c:pt idx="6755">
                  <c:v>3906.5909999999999</c:v>
                </c:pt>
                <c:pt idx="6756">
                  <c:v>3907.0729999999999</c:v>
                </c:pt>
                <c:pt idx="6757">
                  <c:v>3907.556</c:v>
                </c:pt>
                <c:pt idx="6758">
                  <c:v>3908.038</c:v>
                </c:pt>
                <c:pt idx="6759">
                  <c:v>3908.52</c:v>
                </c:pt>
                <c:pt idx="6760">
                  <c:v>3909.002</c:v>
                </c:pt>
                <c:pt idx="6761">
                  <c:v>3909.4839999999999</c:v>
                </c:pt>
                <c:pt idx="6762">
                  <c:v>3909.9659999999999</c:v>
                </c:pt>
                <c:pt idx="6763">
                  <c:v>3910.4479999999999</c:v>
                </c:pt>
                <c:pt idx="6764">
                  <c:v>3910.93</c:v>
                </c:pt>
                <c:pt idx="6765">
                  <c:v>3911.413</c:v>
                </c:pt>
                <c:pt idx="6766">
                  <c:v>3911.895</c:v>
                </c:pt>
                <c:pt idx="6767">
                  <c:v>3912.377</c:v>
                </c:pt>
                <c:pt idx="6768">
                  <c:v>3912.8589999999999</c:v>
                </c:pt>
                <c:pt idx="6769">
                  <c:v>3913.3409999999999</c:v>
                </c:pt>
                <c:pt idx="6770">
                  <c:v>3913.8229999999999</c:v>
                </c:pt>
                <c:pt idx="6771">
                  <c:v>3914.3049999999998</c:v>
                </c:pt>
                <c:pt idx="6772">
                  <c:v>3914.7869999999998</c:v>
                </c:pt>
                <c:pt idx="6773">
                  <c:v>3915.27</c:v>
                </c:pt>
                <c:pt idx="6774">
                  <c:v>3915.752</c:v>
                </c:pt>
                <c:pt idx="6775">
                  <c:v>3916.2339999999999</c:v>
                </c:pt>
                <c:pt idx="6776">
                  <c:v>3916.7159999999999</c:v>
                </c:pt>
                <c:pt idx="6777">
                  <c:v>3917.1979999999999</c:v>
                </c:pt>
                <c:pt idx="6778">
                  <c:v>3917.68</c:v>
                </c:pt>
                <c:pt idx="6779">
                  <c:v>3918.1619999999998</c:v>
                </c:pt>
                <c:pt idx="6780">
                  <c:v>3918.6439999999998</c:v>
                </c:pt>
                <c:pt idx="6781">
                  <c:v>3919.1260000000002</c:v>
                </c:pt>
                <c:pt idx="6782">
                  <c:v>3919.6089999999999</c:v>
                </c:pt>
                <c:pt idx="6783">
                  <c:v>3920.0909999999999</c:v>
                </c:pt>
                <c:pt idx="6784">
                  <c:v>3920.5729999999999</c:v>
                </c:pt>
                <c:pt idx="6785">
                  <c:v>3921.0549999999998</c:v>
                </c:pt>
                <c:pt idx="6786">
                  <c:v>3921.5369999999998</c:v>
                </c:pt>
                <c:pt idx="6787">
                  <c:v>3922.0189999999998</c:v>
                </c:pt>
                <c:pt idx="6788">
                  <c:v>3922.5010000000002</c:v>
                </c:pt>
                <c:pt idx="6789">
                  <c:v>3922.9830000000002</c:v>
                </c:pt>
                <c:pt idx="6790">
                  <c:v>3923.4659999999999</c:v>
                </c:pt>
                <c:pt idx="6791">
                  <c:v>3923.9479999999999</c:v>
                </c:pt>
                <c:pt idx="6792">
                  <c:v>3924.43</c:v>
                </c:pt>
                <c:pt idx="6793">
                  <c:v>3924.9119999999998</c:v>
                </c:pt>
                <c:pt idx="6794">
                  <c:v>3925.3939999999998</c:v>
                </c:pt>
                <c:pt idx="6795">
                  <c:v>3925.8760000000002</c:v>
                </c:pt>
                <c:pt idx="6796">
                  <c:v>3926.3580000000002</c:v>
                </c:pt>
                <c:pt idx="6797">
                  <c:v>3926.84</c:v>
                </c:pt>
                <c:pt idx="6798">
                  <c:v>3927.3229999999999</c:v>
                </c:pt>
                <c:pt idx="6799">
                  <c:v>3927.8040000000001</c:v>
                </c:pt>
                <c:pt idx="6800">
                  <c:v>3928.2869999999998</c:v>
                </c:pt>
                <c:pt idx="6801">
                  <c:v>3928.7689999999998</c:v>
                </c:pt>
                <c:pt idx="6802">
                  <c:v>3929.2510000000002</c:v>
                </c:pt>
                <c:pt idx="6803">
                  <c:v>3929.7330000000002</c:v>
                </c:pt>
                <c:pt idx="6804">
                  <c:v>3930.2150000000001</c:v>
                </c:pt>
                <c:pt idx="6805">
                  <c:v>3930.6970000000001</c:v>
                </c:pt>
                <c:pt idx="6806">
                  <c:v>3931.1790000000001</c:v>
                </c:pt>
                <c:pt idx="6807">
                  <c:v>3931.6610000000001</c:v>
                </c:pt>
                <c:pt idx="6808">
                  <c:v>3932.1439999999998</c:v>
                </c:pt>
                <c:pt idx="6809">
                  <c:v>3932.6260000000002</c:v>
                </c:pt>
                <c:pt idx="6810">
                  <c:v>3933.1080000000002</c:v>
                </c:pt>
                <c:pt idx="6811">
                  <c:v>3933.59</c:v>
                </c:pt>
                <c:pt idx="6812">
                  <c:v>3934.0720000000001</c:v>
                </c:pt>
                <c:pt idx="6813">
                  <c:v>3934.5540000000001</c:v>
                </c:pt>
                <c:pt idx="6814">
                  <c:v>3935.0360000000001</c:v>
                </c:pt>
                <c:pt idx="6815">
                  <c:v>3935.518</c:v>
                </c:pt>
                <c:pt idx="6816">
                  <c:v>3936</c:v>
                </c:pt>
                <c:pt idx="6817">
                  <c:v>3936.4830000000002</c:v>
                </c:pt>
                <c:pt idx="6818">
                  <c:v>3936.9650000000001</c:v>
                </c:pt>
                <c:pt idx="6819">
                  <c:v>3937.4470000000001</c:v>
                </c:pt>
                <c:pt idx="6820">
                  <c:v>3937.9290000000001</c:v>
                </c:pt>
                <c:pt idx="6821">
                  <c:v>3938.4110000000001</c:v>
                </c:pt>
                <c:pt idx="6822">
                  <c:v>3938.893</c:v>
                </c:pt>
                <c:pt idx="6823">
                  <c:v>3939.375</c:v>
                </c:pt>
                <c:pt idx="6824">
                  <c:v>3939.857</c:v>
                </c:pt>
                <c:pt idx="6825">
                  <c:v>3940.34</c:v>
                </c:pt>
                <c:pt idx="6826">
                  <c:v>3940.8220000000001</c:v>
                </c:pt>
                <c:pt idx="6827">
                  <c:v>3941.3040000000001</c:v>
                </c:pt>
                <c:pt idx="6828">
                  <c:v>3941.7860000000001</c:v>
                </c:pt>
                <c:pt idx="6829">
                  <c:v>3942.268</c:v>
                </c:pt>
                <c:pt idx="6830">
                  <c:v>3942.75</c:v>
                </c:pt>
                <c:pt idx="6831">
                  <c:v>3943.232</c:v>
                </c:pt>
                <c:pt idx="6832">
                  <c:v>3943.7139999999999</c:v>
                </c:pt>
                <c:pt idx="6833">
                  <c:v>3944.1970000000001</c:v>
                </c:pt>
                <c:pt idx="6834">
                  <c:v>3944.6790000000001</c:v>
                </c:pt>
                <c:pt idx="6835">
                  <c:v>3945.1610000000001</c:v>
                </c:pt>
                <c:pt idx="6836">
                  <c:v>3945.643</c:v>
                </c:pt>
                <c:pt idx="6837">
                  <c:v>3946.125</c:v>
                </c:pt>
                <c:pt idx="6838">
                  <c:v>3946.607</c:v>
                </c:pt>
                <c:pt idx="6839">
                  <c:v>3947.0889999999999</c:v>
                </c:pt>
                <c:pt idx="6840">
                  <c:v>3947.5709999999999</c:v>
                </c:pt>
                <c:pt idx="6841">
                  <c:v>3948.0529999999999</c:v>
                </c:pt>
                <c:pt idx="6842">
                  <c:v>3948.5360000000001</c:v>
                </c:pt>
                <c:pt idx="6843">
                  <c:v>3949.018</c:v>
                </c:pt>
                <c:pt idx="6844">
                  <c:v>3949.5</c:v>
                </c:pt>
                <c:pt idx="6845">
                  <c:v>3949.982</c:v>
                </c:pt>
                <c:pt idx="6846">
                  <c:v>3950.4639999999999</c:v>
                </c:pt>
                <c:pt idx="6847">
                  <c:v>3950.9459999999999</c:v>
                </c:pt>
                <c:pt idx="6848">
                  <c:v>3951.4279999999999</c:v>
                </c:pt>
                <c:pt idx="6849">
                  <c:v>3951.91</c:v>
                </c:pt>
                <c:pt idx="6850">
                  <c:v>3952.393</c:v>
                </c:pt>
                <c:pt idx="6851">
                  <c:v>3952.875</c:v>
                </c:pt>
                <c:pt idx="6852">
                  <c:v>3953.357</c:v>
                </c:pt>
                <c:pt idx="6853">
                  <c:v>3953.8389999999999</c:v>
                </c:pt>
                <c:pt idx="6854">
                  <c:v>3954.3209999999999</c:v>
                </c:pt>
                <c:pt idx="6855">
                  <c:v>3954.8029999999999</c:v>
                </c:pt>
                <c:pt idx="6856">
                  <c:v>3955.2849999999999</c:v>
                </c:pt>
                <c:pt idx="6857">
                  <c:v>3955.7669999999998</c:v>
                </c:pt>
                <c:pt idx="6858">
                  <c:v>3956.25</c:v>
                </c:pt>
                <c:pt idx="6859">
                  <c:v>3956.7310000000002</c:v>
                </c:pt>
                <c:pt idx="6860">
                  <c:v>3957.2139999999999</c:v>
                </c:pt>
                <c:pt idx="6861">
                  <c:v>3957.6959999999999</c:v>
                </c:pt>
                <c:pt idx="6862">
                  <c:v>3958.1779999999999</c:v>
                </c:pt>
                <c:pt idx="6863">
                  <c:v>3958.66</c:v>
                </c:pt>
                <c:pt idx="6864">
                  <c:v>3959.1419999999998</c:v>
                </c:pt>
                <c:pt idx="6865">
                  <c:v>3959.6239999999998</c:v>
                </c:pt>
                <c:pt idx="6866">
                  <c:v>3960.1060000000002</c:v>
                </c:pt>
                <c:pt idx="6867">
                  <c:v>3960.5880000000002</c:v>
                </c:pt>
                <c:pt idx="6868">
                  <c:v>3961.0709999999999</c:v>
                </c:pt>
                <c:pt idx="6869">
                  <c:v>3961.5529999999999</c:v>
                </c:pt>
                <c:pt idx="6870">
                  <c:v>3962.0349999999999</c:v>
                </c:pt>
                <c:pt idx="6871">
                  <c:v>3962.5169999999998</c:v>
                </c:pt>
                <c:pt idx="6872">
                  <c:v>3962.9989999999998</c:v>
                </c:pt>
                <c:pt idx="6873">
                  <c:v>3963.4810000000002</c:v>
                </c:pt>
                <c:pt idx="6874">
                  <c:v>3963.9630000000002</c:v>
                </c:pt>
                <c:pt idx="6875">
                  <c:v>3964.4450000000002</c:v>
                </c:pt>
                <c:pt idx="6876">
                  <c:v>3964.9270000000001</c:v>
                </c:pt>
                <c:pt idx="6877">
                  <c:v>3965.41</c:v>
                </c:pt>
                <c:pt idx="6878">
                  <c:v>3965.8919999999998</c:v>
                </c:pt>
                <c:pt idx="6879">
                  <c:v>3966.3739999999998</c:v>
                </c:pt>
                <c:pt idx="6880">
                  <c:v>3966.8560000000002</c:v>
                </c:pt>
                <c:pt idx="6881">
                  <c:v>3967.3380000000002</c:v>
                </c:pt>
                <c:pt idx="6882">
                  <c:v>3967.82</c:v>
                </c:pt>
                <c:pt idx="6883">
                  <c:v>3968.3020000000001</c:v>
                </c:pt>
                <c:pt idx="6884">
                  <c:v>3968.7840000000001</c:v>
                </c:pt>
                <c:pt idx="6885">
                  <c:v>3969.2669999999998</c:v>
                </c:pt>
                <c:pt idx="6886">
                  <c:v>3969.7489999999998</c:v>
                </c:pt>
                <c:pt idx="6887">
                  <c:v>3970.2310000000002</c:v>
                </c:pt>
                <c:pt idx="6888">
                  <c:v>3970.7130000000002</c:v>
                </c:pt>
                <c:pt idx="6889">
                  <c:v>3971.1950000000002</c:v>
                </c:pt>
                <c:pt idx="6890">
                  <c:v>3971.6770000000001</c:v>
                </c:pt>
                <c:pt idx="6891">
                  <c:v>3972.1590000000001</c:v>
                </c:pt>
                <c:pt idx="6892">
                  <c:v>3972.6410000000001</c:v>
                </c:pt>
                <c:pt idx="6893">
                  <c:v>3973.1239999999998</c:v>
                </c:pt>
                <c:pt idx="6894">
                  <c:v>3973.6060000000002</c:v>
                </c:pt>
                <c:pt idx="6895">
                  <c:v>3974.0880000000002</c:v>
                </c:pt>
                <c:pt idx="6896">
                  <c:v>3974.57</c:v>
                </c:pt>
                <c:pt idx="6897">
                  <c:v>3975.0520000000001</c:v>
                </c:pt>
                <c:pt idx="6898">
                  <c:v>3975.5340000000001</c:v>
                </c:pt>
                <c:pt idx="6899">
                  <c:v>3976.0160000000001</c:v>
                </c:pt>
                <c:pt idx="6900">
                  <c:v>3976.498</c:v>
                </c:pt>
                <c:pt idx="6901">
                  <c:v>3976.98</c:v>
                </c:pt>
                <c:pt idx="6902">
                  <c:v>3977.4630000000002</c:v>
                </c:pt>
                <c:pt idx="6903">
                  <c:v>3977.9450000000002</c:v>
                </c:pt>
                <c:pt idx="6904">
                  <c:v>3978.4270000000001</c:v>
                </c:pt>
                <c:pt idx="6905">
                  <c:v>3978.9090000000001</c:v>
                </c:pt>
                <c:pt idx="6906">
                  <c:v>3979.3910000000001</c:v>
                </c:pt>
                <c:pt idx="6907">
                  <c:v>3979.873</c:v>
                </c:pt>
                <c:pt idx="6908">
                  <c:v>3980.355</c:v>
                </c:pt>
                <c:pt idx="6909">
                  <c:v>3980.837</c:v>
                </c:pt>
                <c:pt idx="6910">
                  <c:v>3981.32</c:v>
                </c:pt>
                <c:pt idx="6911">
                  <c:v>3981.8020000000001</c:v>
                </c:pt>
                <c:pt idx="6912">
                  <c:v>3982.2840000000001</c:v>
                </c:pt>
                <c:pt idx="6913">
                  <c:v>3982.7660000000001</c:v>
                </c:pt>
                <c:pt idx="6914">
                  <c:v>3983.248</c:v>
                </c:pt>
                <c:pt idx="6915">
                  <c:v>3983.73</c:v>
                </c:pt>
                <c:pt idx="6916">
                  <c:v>3984.212</c:v>
                </c:pt>
                <c:pt idx="6917">
                  <c:v>3984.694</c:v>
                </c:pt>
                <c:pt idx="6918">
                  <c:v>3985.1770000000001</c:v>
                </c:pt>
                <c:pt idx="6919">
                  <c:v>3985.6579999999999</c:v>
                </c:pt>
                <c:pt idx="6920">
                  <c:v>3986.1410000000001</c:v>
                </c:pt>
                <c:pt idx="6921">
                  <c:v>3986.623</c:v>
                </c:pt>
                <c:pt idx="6922">
                  <c:v>3987.105</c:v>
                </c:pt>
                <c:pt idx="6923">
                  <c:v>3987.587</c:v>
                </c:pt>
                <c:pt idx="6924">
                  <c:v>3988.069</c:v>
                </c:pt>
                <c:pt idx="6925">
                  <c:v>3988.5509999999999</c:v>
                </c:pt>
                <c:pt idx="6926">
                  <c:v>3989.0329999999999</c:v>
                </c:pt>
                <c:pt idx="6927">
                  <c:v>3989.5149999999999</c:v>
                </c:pt>
                <c:pt idx="6928">
                  <c:v>3989.998</c:v>
                </c:pt>
                <c:pt idx="6929">
                  <c:v>3990.48</c:v>
                </c:pt>
                <c:pt idx="6930">
                  <c:v>3990.962</c:v>
                </c:pt>
                <c:pt idx="6931">
                  <c:v>3991.444</c:v>
                </c:pt>
                <c:pt idx="6932">
                  <c:v>3991.9259999999999</c:v>
                </c:pt>
                <c:pt idx="6933">
                  <c:v>3992.4079999999999</c:v>
                </c:pt>
                <c:pt idx="6934">
                  <c:v>3992.89</c:v>
                </c:pt>
                <c:pt idx="6935">
                  <c:v>3993.3719999999998</c:v>
                </c:pt>
                <c:pt idx="6936">
                  <c:v>3993.8539999999998</c:v>
                </c:pt>
                <c:pt idx="6937">
                  <c:v>3994.337</c:v>
                </c:pt>
                <c:pt idx="6938">
                  <c:v>3994.819</c:v>
                </c:pt>
                <c:pt idx="6939">
                  <c:v>3995.3009999999999</c:v>
                </c:pt>
                <c:pt idx="6940">
                  <c:v>3995.7829999999999</c:v>
                </c:pt>
                <c:pt idx="6941">
                  <c:v>3996.2649999999999</c:v>
                </c:pt>
                <c:pt idx="6942">
                  <c:v>3996.7469999999998</c:v>
                </c:pt>
                <c:pt idx="6943">
                  <c:v>3997.2289999999998</c:v>
                </c:pt>
                <c:pt idx="6944">
                  <c:v>3997.7109999999998</c:v>
                </c:pt>
                <c:pt idx="6945">
                  <c:v>3998.194</c:v>
                </c:pt>
              </c:numCache>
            </c:numRef>
          </c:xVal>
          <c:yVal>
            <c:numRef>
              <c:f>Sheet1!$D$3:$D$6948</c:f>
              <c:numCache>
                <c:formatCode>0.00</c:formatCode>
                <c:ptCount val="6946"/>
                <c:pt idx="0">
                  <c:v>67.462010000000006</c:v>
                </c:pt>
                <c:pt idx="1">
                  <c:v>67.481759999999994</c:v>
                </c:pt>
                <c:pt idx="2">
                  <c:v>67.506219999999999</c:v>
                </c:pt>
                <c:pt idx="3">
                  <c:v>67.528850000000006</c:v>
                </c:pt>
                <c:pt idx="4">
                  <c:v>67.547399999999996</c:v>
                </c:pt>
                <c:pt idx="5">
                  <c:v>67.56429</c:v>
                </c:pt>
                <c:pt idx="6">
                  <c:v>67.58426</c:v>
                </c:pt>
                <c:pt idx="7">
                  <c:v>67.610979999999998</c:v>
                </c:pt>
                <c:pt idx="8">
                  <c:v>67.64443</c:v>
                </c:pt>
                <c:pt idx="9">
                  <c:v>67.680660000000003</c:v>
                </c:pt>
                <c:pt idx="10">
                  <c:v>67.713999999999999</c:v>
                </c:pt>
                <c:pt idx="11">
                  <c:v>67.740179999999995</c:v>
                </c:pt>
                <c:pt idx="12">
                  <c:v>67.758690000000001</c:v>
                </c:pt>
                <c:pt idx="13">
                  <c:v>67.772890000000004</c:v>
                </c:pt>
                <c:pt idx="14">
                  <c:v>67.787899999999993</c:v>
                </c:pt>
                <c:pt idx="15">
                  <c:v>67.807320000000004</c:v>
                </c:pt>
                <c:pt idx="16">
                  <c:v>67.831379999999996</c:v>
                </c:pt>
                <c:pt idx="17">
                  <c:v>67.856499999999997</c:v>
                </c:pt>
                <c:pt idx="18">
                  <c:v>67.877750000000006</c:v>
                </c:pt>
                <c:pt idx="19">
                  <c:v>67.891649999999998</c:v>
                </c:pt>
                <c:pt idx="20">
                  <c:v>67.898300000000006</c:v>
                </c:pt>
                <c:pt idx="21">
                  <c:v>67.901539999999997</c:v>
                </c:pt>
                <c:pt idx="22">
                  <c:v>67.906540000000007</c:v>
                </c:pt>
                <c:pt idx="23">
                  <c:v>67.916979999999995</c:v>
                </c:pt>
                <c:pt idx="24">
                  <c:v>67.932929999999999</c:v>
                </c:pt>
                <c:pt idx="25">
                  <c:v>67.950779999999995</c:v>
                </c:pt>
                <c:pt idx="26">
                  <c:v>67.965230000000005</c:v>
                </c:pt>
                <c:pt idx="27">
                  <c:v>67.972329999999999</c:v>
                </c:pt>
                <c:pt idx="28">
                  <c:v>67.971379999999996</c:v>
                </c:pt>
                <c:pt idx="29">
                  <c:v>67.965280000000007</c:v>
                </c:pt>
                <c:pt idx="30">
                  <c:v>67.958839999999995</c:v>
                </c:pt>
                <c:pt idx="31">
                  <c:v>67.956689999999995</c:v>
                </c:pt>
                <c:pt idx="32">
                  <c:v>67.961950000000002</c:v>
                </c:pt>
                <c:pt idx="33">
                  <c:v>67.976420000000005</c:v>
                </c:pt>
                <c:pt idx="34">
                  <c:v>68.00197</c:v>
                </c:pt>
                <c:pt idx="35">
                  <c:v>68.042159999999996</c:v>
                </c:pt>
                <c:pt idx="36">
                  <c:v>68.102950000000007</c:v>
                </c:pt>
                <c:pt idx="37">
                  <c:v>68.189329999999998</c:v>
                </c:pt>
                <c:pt idx="38">
                  <c:v>68.29759</c:v>
                </c:pt>
                <c:pt idx="39">
                  <c:v>68.411869999999993</c:v>
                </c:pt>
                <c:pt idx="40">
                  <c:v>68.513310000000004</c:v>
                </c:pt>
                <c:pt idx="41">
                  <c:v>68.591949999999997</c:v>
                </c:pt>
                <c:pt idx="42">
                  <c:v>68.648669999999996</c:v>
                </c:pt>
                <c:pt idx="43">
                  <c:v>68.690020000000004</c:v>
                </c:pt>
                <c:pt idx="44">
                  <c:v>68.723969999999994</c:v>
                </c:pt>
                <c:pt idx="45">
                  <c:v>68.757720000000006</c:v>
                </c:pt>
                <c:pt idx="46">
                  <c:v>68.796629999999993</c:v>
                </c:pt>
                <c:pt idx="47">
                  <c:v>68.843029999999999</c:v>
                </c:pt>
                <c:pt idx="48">
                  <c:v>68.895870000000002</c:v>
                </c:pt>
                <c:pt idx="49">
                  <c:v>68.951189999999997</c:v>
                </c:pt>
                <c:pt idx="50">
                  <c:v>69.004180000000005</c:v>
                </c:pt>
                <c:pt idx="51">
                  <c:v>69.051450000000003</c:v>
                </c:pt>
                <c:pt idx="52">
                  <c:v>69.092429999999993</c:v>
                </c:pt>
                <c:pt idx="53">
                  <c:v>69.129429999999999</c:v>
                </c:pt>
                <c:pt idx="54">
                  <c:v>69.16601</c:v>
                </c:pt>
                <c:pt idx="55">
                  <c:v>69.204750000000004</c:v>
                </c:pt>
                <c:pt idx="56">
                  <c:v>69.24588</c:v>
                </c:pt>
                <c:pt idx="57">
                  <c:v>69.287139999999994</c:v>
                </c:pt>
                <c:pt idx="58">
                  <c:v>69.325190000000006</c:v>
                </c:pt>
                <c:pt idx="59">
                  <c:v>69.357529999999997</c:v>
                </c:pt>
                <c:pt idx="60">
                  <c:v>69.383849999999995</c:v>
                </c:pt>
                <c:pt idx="61">
                  <c:v>69.406130000000005</c:v>
                </c:pt>
                <c:pt idx="62">
                  <c:v>69.427369999999996</c:v>
                </c:pt>
                <c:pt idx="63">
                  <c:v>69.449870000000004</c:v>
                </c:pt>
                <c:pt idx="64">
                  <c:v>69.473960000000005</c:v>
                </c:pt>
                <c:pt idx="65">
                  <c:v>69.497879999999995</c:v>
                </c:pt>
                <c:pt idx="66">
                  <c:v>69.519000000000005</c:v>
                </c:pt>
                <c:pt idx="67">
                  <c:v>69.535409999999999</c:v>
                </c:pt>
                <c:pt idx="68">
                  <c:v>69.546999999999997</c:v>
                </c:pt>
                <c:pt idx="69">
                  <c:v>69.555539999999993</c:v>
                </c:pt>
                <c:pt idx="70">
                  <c:v>69.563500000000005</c:v>
                </c:pt>
                <c:pt idx="71">
                  <c:v>69.572339999999997</c:v>
                </c:pt>
                <c:pt idx="72">
                  <c:v>69.581670000000003</c:v>
                </c:pt>
                <c:pt idx="73">
                  <c:v>69.588890000000006</c:v>
                </c:pt>
                <c:pt idx="74">
                  <c:v>69.590850000000003</c:v>
                </c:pt>
                <c:pt idx="75">
                  <c:v>69.585120000000003</c:v>
                </c:pt>
                <c:pt idx="76">
                  <c:v>69.571449999999999</c:v>
                </c:pt>
                <c:pt idx="77">
                  <c:v>69.551540000000003</c:v>
                </c:pt>
                <c:pt idx="78">
                  <c:v>69.528440000000003</c:v>
                </c:pt>
                <c:pt idx="79">
                  <c:v>69.504630000000006</c:v>
                </c:pt>
                <c:pt idx="80">
                  <c:v>69.481189999999998</c:v>
                </c:pt>
                <c:pt idx="81">
                  <c:v>69.457470000000001</c:v>
                </c:pt>
                <c:pt idx="82">
                  <c:v>69.432220000000001</c:v>
                </c:pt>
                <c:pt idx="83">
                  <c:v>69.405100000000004</c:v>
                </c:pt>
                <c:pt idx="84">
                  <c:v>69.377700000000004</c:v>
                </c:pt>
                <c:pt idx="85">
                  <c:v>69.353449999999995</c:v>
                </c:pt>
                <c:pt idx="86">
                  <c:v>69.336359999999999</c:v>
                </c:pt>
                <c:pt idx="87">
                  <c:v>69.329350000000005</c:v>
                </c:pt>
                <c:pt idx="88">
                  <c:v>69.332849999999993</c:v>
                </c:pt>
                <c:pt idx="89">
                  <c:v>69.344800000000006</c:v>
                </c:pt>
                <c:pt idx="90">
                  <c:v>69.361720000000005</c:v>
                </c:pt>
                <c:pt idx="91">
                  <c:v>69.380420000000001</c:v>
                </c:pt>
                <c:pt idx="92">
                  <c:v>69.399330000000006</c:v>
                </c:pt>
                <c:pt idx="93">
                  <c:v>69.418809999999993</c:v>
                </c:pt>
                <c:pt idx="94">
                  <c:v>69.440200000000004</c:v>
                </c:pt>
                <c:pt idx="95">
                  <c:v>69.464449999999999</c:v>
                </c:pt>
                <c:pt idx="96">
                  <c:v>69.490939999999995</c:v>
                </c:pt>
                <c:pt idx="97">
                  <c:v>69.517300000000006</c:v>
                </c:pt>
                <c:pt idx="98">
                  <c:v>69.540369999999996</c:v>
                </c:pt>
                <c:pt idx="99">
                  <c:v>69.557540000000003</c:v>
                </c:pt>
                <c:pt idx="100">
                  <c:v>69.567930000000004</c:v>
                </c:pt>
                <c:pt idx="101">
                  <c:v>69.572460000000007</c:v>
                </c:pt>
                <c:pt idx="102">
                  <c:v>69.5732</c:v>
                </c:pt>
                <c:pt idx="103">
                  <c:v>69.571809999999999</c:v>
                </c:pt>
                <c:pt idx="104">
                  <c:v>69.568879999999993</c:v>
                </c:pt>
                <c:pt idx="105">
                  <c:v>69.563550000000006</c:v>
                </c:pt>
                <c:pt idx="106">
                  <c:v>69.554670000000002</c:v>
                </c:pt>
                <c:pt idx="107">
                  <c:v>69.541759999999996</c:v>
                </c:pt>
                <c:pt idx="108">
                  <c:v>69.526060000000001</c:v>
                </c:pt>
                <c:pt idx="109">
                  <c:v>69.510660000000001</c:v>
                </c:pt>
                <c:pt idx="110">
                  <c:v>69.499359999999996</c:v>
                </c:pt>
                <c:pt idx="111">
                  <c:v>69.495410000000007</c:v>
                </c:pt>
                <c:pt idx="112">
                  <c:v>69.500399999999999</c:v>
                </c:pt>
                <c:pt idx="113">
                  <c:v>69.513980000000004</c:v>
                </c:pt>
                <c:pt idx="114">
                  <c:v>69.534769999999995</c:v>
                </c:pt>
                <c:pt idx="115">
                  <c:v>69.561589999999995</c:v>
                </c:pt>
                <c:pt idx="116">
                  <c:v>69.59451</c:v>
                </c:pt>
                <c:pt idx="117">
                  <c:v>69.634739999999994</c:v>
                </c:pt>
                <c:pt idx="118">
                  <c:v>69.683800000000005</c:v>
                </c:pt>
                <c:pt idx="119">
                  <c:v>69.742159999999998</c:v>
                </c:pt>
                <c:pt idx="120">
                  <c:v>69.808430000000001</c:v>
                </c:pt>
                <c:pt idx="121">
                  <c:v>69.879300000000001</c:v>
                </c:pt>
                <c:pt idx="122">
                  <c:v>69.950869999999995</c:v>
                </c:pt>
                <c:pt idx="123">
                  <c:v>70.019900000000007</c:v>
                </c:pt>
                <c:pt idx="124">
                  <c:v>70.084900000000005</c:v>
                </c:pt>
                <c:pt idx="125">
                  <c:v>70.146299999999997</c:v>
                </c:pt>
                <c:pt idx="126">
                  <c:v>70.205349999999996</c:v>
                </c:pt>
                <c:pt idx="127">
                  <c:v>70.262870000000007</c:v>
                </c:pt>
                <c:pt idx="128">
                  <c:v>70.318309999999997</c:v>
                </c:pt>
                <c:pt idx="129">
                  <c:v>70.369669999999999</c:v>
                </c:pt>
                <c:pt idx="130">
                  <c:v>70.414230000000003</c:v>
                </c:pt>
                <c:pt idx="131">
                  <c:v>70.449950000000001</c:v>
                </c:pt>
                <c:pt idx="132">
                  <c:v>70.476299999999995</c:v>
                </c:pt>
                <c:pt idx="133">
                  <c:v>70.494489999999999</c:v>
                </c:pt>
                <c:pt idx="134">
                  <c:v>70.506730000000005</c:v>
                </c:pt>
                <c:pt idx="135">
                  <c:v>70.514989999999997</c:v>
                </c:pt>
                <c:pt idx="136">
                  <c:v>70.520139999999998</c:v>
                </c:pt>
                <c:pt idx="137">
                  <c:v>70.521680000000003</c:v>
                </c:pt>
                <c:pt idx="138">
                  <c:v>70.518559999999994</c:v>
                </c:pt>
                <c:pt idx="139">
                  <c:v>70.510090000000005</c:v>
                </c:pt>
                <c:pt idx="140">
                  <c:v>70.497060000000005</c:v>
                </c:pt>
                <c:pt idx="141">
                  <c:v>70.481750000000005</c:v>
                </c:pt>
                <c:pt idx="142">
                  <c:v>70.467330000000004</c:v>
                </c:pt>
                <c:pt idx="143">
                  <c:v>70.456729999999993</c:v>
                </c:pt>
                <c:pt idx="144">
                  <c:v>70.451840000000004</c:v>
                </c:pt>
                <c:pt idx="145">
                  <c:v>70.45299</c:v>
                </c:pt>
                <c:pt idx="146">
                  <c:v>70.459760000000003</c:v>
                </c:pt>
                <c:pt idx="147">
                  <c:v>70.471969999999999</c:v>
                </c:pt>
                <c:pt idx="148">
                  <c:v>70.490539999999996</c:v>
                </c:pt>
                <c:pt idx="149">
                  <c:v>70.517529999999994</c:v>
                </c:pt>
                <c:pt idx="150">
                  <c:v>70.555419999999998</c:v>
                </c:pt>
                <c:pt idx="151">
                  <c:v>70.605770000000007</c:v>
                </c:pt>
                <c:pt idx="152">
                  <c:v>70.668480000000002</c:v>
                </c:pt>
                <c:pt idx="153">
                  <c:v>70.741600000000005</c:v>
                </c:pt>
                <c:pt idx="154">
                  <c:v>70.82199</c:v>
                </c:pt>
                <c:pt idx="155">
                  <c:v>70.906570000000002</c:v>
                </c:pt>
                <c:pt idx="156">
                  <c:v>70.993179999999995</c:v>
                </c:pt>
                <c:pt idx="157">
                  <c:v>71.080709999999996</c:v>
                </c:pt>
                <c:pt idx="158">
                  <c:v>71.168850000000006</c:v>
                </c:pt>
                <c:pt idx="159">
                  <c:v>71.257000000000005</c:v>
                </c:pt>
                <c:pt idx="160">
                  <c:v>71.34375</c:v>
                </c:pt>
                <c:pt idx="161">
                  <c:v>71.426730000000006</c:v>
                </c:pt>
                <c:pt idx="162">
                  <c:v>71.503309999999999</c:v>
                </c:pt>
                <c:pt idx="163">
                  <c:v>71.571420000000003</c:v>
                </c:pt>
                <c:pt idx="164">
                  <c:v>71.630350000000007</c:v>
                </c:pt>
                <c:pt idx="165">
                  <c:v>71.68065</c:v>
                </c:pt>
                <c:pt idx="166">
                  <c:v>71.723460000000003</c:v>
                </c:pt>
                <c:pt idx="167">
                  <c:v>71.759569999999997</c:v>
                </c:pt>
                <c:pt idx="168">
                  <c:v>71.788550000000001</c:v>
                </c:pt>
                <c:pt idx="169">
                  <c:v>71.808689999999999</c:v>
                </c:pt>
                <c:pt idx="170">
                  <c:v>71.817760000000007</c:v>
                </c:pt>
                <c:pt idx="171">
                  <c:v>71.813929999999999</c:v>
                </c:pt>
                <c:pt idx="172">
                  <c:v>71.79665</c:v>
                </c:pt>
                <c:pt idx="173">
                  <c:v>71.766779999999997</c:v>
                </c:pt>
                <c:pt idx="174">
                  <c:v>71.725939999999994</c:v>
                </c:pt>
                <c:pt idx="175">
                  <c:v>71.675619999999995</c:v>
                </c:pt>
                <c:pt idx="176">
                  <c:v>71.616159999999994</c:v>
                </c:pt>
                <c:pt idx="177">
                  <c:v>71.546710000000004</c:v>
                </c:pt>
                <c:pt idx="178">
                  <c:v>71.465710000000001</c:v>
                </c:pt>
                <c:pt idx="179">
                  <c:v>71.371930000000006</c:v>
                </c:pt>
                <c:pt idx="180">
                  <c:v>71.265410000000003</c:v>
                </c:pt>
                <c:pt idx="181">
                  <c:v>71.147649999999999</c:v>
                </c:pt>
                <c:pt idx="182">
                  <c:v>71.021100000000004</c:v>
                </c:pt>
                <c:pt idx="183">
                  <c:v>70.888099999999994</c:v>
                </c:pt>
                <c:pt idx="184">
                  <c:v>70.75</c:v>
                </c:pt>
                <c:pt idx="185">
                  <c:v>70.606870000000001</c:v>
                </c:pt>
                <c:pt idx="186">
                  <c:v>70.458179999999999</c:v>
                </c:pt>
                <c:pt idx="187">
                  <c:v>70.303759999999997</c:v>
                </c:pt>
                <c:pt idx="188">
                  <c:v>70.144869999999997</c:v>
                </c:pt>
                <c:pt idx="189">
                  <c:v>69.984610000000004</c:v>
                </c:pt>
                <c:pt idx="190">
                  <c:v>69.82687</c:v>
                </c:pt>
                <c:pt idx="191">
                  <c:v>69.675539999999998</c:v>
                </c:pt>
                <c:pt idx="192">
                  <c:v>69.533240000000006</c:v>
                </c:pt>
                <c:pt idx="193">
                  <c:v>69.400890000000004</c:v>
                </c:pt>
                <c:pt idx="194">
                  <c:v>69.278559999999999</c:v>
                </c:pt>
                <c:pt idx="195">
                  <c:v>69.166399999999996</c:v>
                </c:pt>
                <c:pt idx="196">
                  <c:v>69.065700000000007</c:v>
                </c:pt>
                <c:pt idx="197">
                  <c:v>68.979140000000001</c:v>
                </c:pt>
                <c:pt idx="198">
                  <c:v>68.909890000000004</c:v>
                </c:pt>
                <c:pt idx="199">
                  <c:v>68.860399999999998</c:v>
                </c:pt>
                <c:pt idx="200">
                  <c:v>68.831209999999999</c:v>
                </c:pt>
                <c:pt idx="201">
                  <c:v>68.820639999999997</c:v>
                </c:pt>
                <c:pt idx="202">
                  <c:v>68.825699999999998</c:v>
                </c:pt>
                <c:pt idx="203">
                  <c:v>68.843310000000002</c:v>
                </c:pt>
                <c:pt idx="204">
                  <c:v>68.871539999999996</c:v>
                </c:pt>
                <c:pt idx="205">
                  <c:v>68.909790000000001</c:v>
                </c:pt>
                <c:pt idx="206">
                  <c:v>68.958309999999997</c:v>
                </c:pt>
                <c:pt idx="207">
                  <c:v>69.016980000000004</c:v>
                </c:pt>
                <c:pt idx="208">
                  <c:v>69.084559999999996</c:v>
                </c:pt>
                <c:pt idx="209">
                  <c:v>69.158349999999999</c:v>
                </c:pt>
                <c:pt idx="210">
                  <c:v>69.235159999999993</c:v>
                </c:pt>
                <c:pt idx="211">
                  <c:v>69.312269999999998</c:v>
                </c:pt>
                <c:pt idx="212">
                  <c:v>69.388319999999993</c:v>
                </c:pt>
                <c:pt idx="213">
                  <c:v>69.463380000000001</c:v>
                </c:pt>
                <c:pt idx="214">
                  <c:v>69.538269999999997</c:v>
                </c:pt>
                <c:pt idx="215">
                  <c:v>69.61336</c:v>
                </c:pt>
                <c:pt idx="216">
                  <c:v>69.687820000000002</c:v>
                </c:pt>
                <c:pt idx="217">
                  <c:v>69.759379999999993</c:v>
                </c:pt>
                <c:pt idx="218">
                  <c:v>69.825209999999998</c:v>
                </c:pt>
                <c:pt idx="219">
                  <c:v>69.88279</c:v>
                </c:pt>
                <c:pt idx="220">
                  <c:v>69.930819999999997</c:v>
                </c:pt>
                <c:pt idx="221">
                  <c:v>69.969139999999996</c:v>
                </c:pt>
                <c:pt idx="222">
                  <c:v>69.998090000000005</c:v>
                </c:pt>
                <c:pt idx="223">
                  <c:v>70.017359999999996</c:v>
                </c:pt>
                <c:pt idx="224">
                  <c:v>70.025310000000005</c:v>
                </c:pt>
                <c:pt idx="225">
                  <c:v>70.018829999999994</c:v>
                </c:pt>
                <c:pt idx="226">
                  <c:v>69.994320000000002</c:v>
                </c:pt>
                <c:pt idx="227">
                  <c:v>69.948840000000004</c:v>
                </c:pt>
                <c:pt idx="228">
                  <c:v>69.881150000000005</c:v>
                </c:pt>
                <c:pt idx="229">
                  <c:v>69.79195</c:v>
                </c:pt>
                <c:pt idx="230">
                  <c:v>69.683300000000003</c:v>
                </c:pt>
                <c:pt idx="231">
                  <c:v>69.55753</c:v>
                </c:pt>
                <c:pt idx="232">
                  <c:v>69.416359999999997</c:v>
                </c:pt>
                <c:pt idx="233">
                  <c:v>69.26061</c:v>
                </c:pt>
                <c:pt idx="234">
                  <c:v>69.090940000000003</c:v>
                </c:pt>
                <c:pt idx="235">
                  <c:v>68.908869999999993</c:v>
                </c:pt>
                <c:pt idx="236">
                  <c:v>68.718029999999999</c:v>
                </c:pt>
                <c:pt idx="237">
                  <c:v>68.524259999999998</c:v>
                </c:pt>
                <c:pt idx="238">
                  <c:v>68.33502</c:v>
                </c:pt>
                <c:pt idx="239">
                  <c:v>68.157929999999993</c:v>
                </c:pt>
                <c:pt idx="240">
                  <c:v>67.999579999999995</c:v>
                </c:pt>
                <c:pt idx="241">
                  <c:v>67.864909999999995</c:v>
                </c:pt>
                <c:pt idx="242">
                  <c:v>67.757769999999994</c:v>
                </c:pt>
                <c:pt idx="243">
                  <c:v>67.681920000000005</c:v>
                </c:pt>
                <c:pt idx="244">
                  <c:v>67.642009999999999</c:v>
                </c:pt>
                <c:pt idx="245">
                  <c:v>67.643529999999998</c:v>
                </c:pt>
                <c:pt idx="246">
                  <c:v>67.691680000000005</c:v>
                </c:pt>
                <c:pt idx="247">
                  <c:v>67.789919999999995</c:v>
                </c:pt>
                <c:pt idx="248">
                  <c:v>67.938599999999994</c:v>
                </c:pt>
                <c:pt idx="249">
                  <c:v>68.134699999999995</c:v>
                </c:pt>
                <c:pt idx="250">
                  <c:v>68.37276</c:v>
                </c:pt>
                <c:pt idx="251">
                  <c:v>68.64631</c:v>
                </c:pt>
                <c:pt idx="252">
                  <c:v>68.949010000000001</c:v>
                </c:pt>
                <c:pt idx="253">
                  <c:v>69.275080000000003</c:v>
                </c:pt>
                <c:pt idx="254">
                  <c:v>69.618650000000002</c:v>
                </c:pt>
                <c:pt idx="255">
                  <c:v>69.973320000000001</c:v>
                </c:pt>
                <c:pt idx="256">
                  <c:v>70.331699999999998</c:v>
                </c:pt>
                <c:pt idx="257">
                  <c:v>70.685969999999998</c:v>
                </c:pt>
                <c:pt idx="258">
                  <c:v>71.029139999999998</c:v>
                </c:pt>
                <c:pt idx="259">
                  <c:v>71.356189999999998</c:v>
                </c:pt>
                <c:pt idx="260">
                  <c:v>71.664860000000004</c:v>
                </c:pt>
                <c:pt idx="261">
                  <c:v>71.955479999999994</c:v>
                </c:pt>
                <c:pt idx="262">
                  <c:v>72.230130000000003</c:v>
                </c:pt>
                <c:pt idx="263">
                  <c:v>72.491230000000002</c:v>
                </c:pt>
                <c:pt idx="264">
                  <c:v>72.740650000000002</c:v>
                </c:pt>
                <c:pt idx="265">
                  <c:v>72.979290000000006</c:v>
                </c:pt>
                <c:pt idx="266">
                  <c:v>73.207570000000004</c:v>
                </c:pt>
                <c:pt idx="267">
                  <c:v>73.425960000000003</c:v>
                </c:pt>
                <c:pt idx="268">
                  <c:v>73.635530000000003</c:v>
                </c:pt>
                <c:pt idx="269">
                  <c:v>73.838229999999996</c:v>
                </c:pt>
                <c:pt idx="270">
                  <c:v>74.036069999999995</c:v>
                </c:pt>
                <c:pt idx="271">
                  <c:v>74.230559999999997</c:v>
                </c:pt>
                <c:pt idx="272">
                  <c:v>74.422070000000005</c:v>
                </c:pt>
                <c:pt idx="273">
                  <c:v>74.6096</c:v>
                </c:pt>
                <c:pt idx="274">
                  <c:v>74.791470000000004</c:v>
                </c:pt>
                <c:pt idx="275">
                  <c:v>74.965800000000002</c:v>
                </c:pt>
                <c:pt idx="276">
                  <c:v>75.131280000000004</c:v>
                </c:pt>
                <c:pt idx="277">
                  <c:v>75.287450000000007</c:v>
                </c:pt>
                <c:pt idx="278">
                  <c:v>75.434399999999997</c:v>
                </c:pt>
                <c:pt idx="279">
                  <c:v>75.572280000000006</c:v>
                </c:pt>
                <c:pt idx="280">
                  <c:v>75.700879999999998</c:v>
                </c:pt>
                <c:pt idx="281">
                  <c:v>75.81944</c:v>
                </c:pt>
                <c:pt idx="282">
                  <c:v>75.926850000000002</c:v>
                </c:pt>
                <c:pt idx="283">
                  <c:v>76.022220000000004</c:v>
                </c:pt>
                <c:pt idx="284">
                  <c:v>76.105220000000003</c:v>
                </c:pt>
                <c:pt idx="285">
                  <c:v>76.176199999999994</c:v>
                </c:pt>
                <c:pt idx="286">
                  <c:v>76.236170000000001</c:v>
                </c:pt>
                <c:pt idx="287">
                  <c:v>76.286079999999998</c:v>
                </c:pt>
                <c:pt idx="288">
                  <c:v>76.326580000000007</c:v>
                </c:pt>
                <c:pt idx="289">
                  <c:v>76.357640000000004</c:v>
                </c:pt>
                <c:pt idx="290">
                  <c:v>76.378860000000003</c:v>
                </c:pt>
                <c:pt idx="291">
                  <c:v>76.389870000000002</c:v>
                </c:pt>
                <c:pt idx="292">
                  <c:v>76.390659999999997</c:v>
                </c:pt>
                <c:pt idx="293">
                  <c:v>76.38194</c:v>
                </c:pt>
                <c:pt idx="294">
                  <c:v>76.364829999999998</c:v>
                </c:pt>
                <c:pt idx="295">
                  <c:v>76.340500000000006</c:v>
                </c:pt>
                <c:pt idx="296">
                  <c:v>76.309569999999994</c:v>
                </c:pt>
                <c:pt idx="297">
                  <c:v>76.271919999999994</c:v>
                </c:pt>
                <c:pt idx="298">
                  <c:v>76.226789999999994</c:v>
                </c:pt>
                <c:pt idx="299">
                  <c:v>76.173330000000007</c:v>
                </c:pt>
                <c:pt idx="300">
                  <c:v>76.111050000000006</c:v>
                </c:pt>
                <c:pt idx="301">
                  <c:v>76.040260000000004</c:v>
                </c:pt>
                <c:pt idx="302">
                  <c:v>75.961939999999998</c:v>
                </c:pt>
                <c:pt idx="303">
                  <c:v>75.877200000000002</c:v>
                </c:pt>
                <c:pt idx="304">
                  <c:v>75.786820000000006</c:v>
                </c:pt>
                <c:pt idx="305">
                  <c:v>75.690700000000007</c:v>
                </c:pt>
                <c:pt idx="306">
                  <c:v>75.588099999999997</c:v>
                </c:pt>
                <c:pt idx="307">
                  <c:v>75.477940000000004</c:v>
                </c:pt>
                <c:pt idx="308">
                  <c:v>75.359390000000005</c:v>
                </c:pt>
                <c:pt idx="309">
                  <c:v>75.232140000000001</c:v>
                </c:pt>
                <c:pt idx="310">
                  <c:v>75.096419999999995</c:v>
                </c:pt>
                <c:pt idx="311">
                  <c:v>74.952489999999997</c:v>
                </c:pt>
                <c:pt idx="312">
                  <c:v>74.800259999999994</c:v>
                </c:pt>
                <c:pt idx="313">
                  <c:v>74.638800000000003</c:v>
                </c:pt>
                <c:pt idx="314">
                  <c:v>74.466819999999998</c:v>
                </c:pt>
                <c:pt idx="315">
                  <c:v>74.282910000000001</c:v>
                </c:pt>
                <c:pt idx="316">
                  <c:v>74.086330000000004</c:v>
                </c:pt>
                <c:pt idx="317">
                  <c:v>73.877319999999997</c:v>
                </c:pt>
                <c:pt idx="318">
                  <c:v>73.656760000000006</c:v>
                </c:pt>
                <c:pt idx="319">
                  <c:v>73.425799999999995</c:v>
                </c:pt>
                <c:pt idx="320">
                  <c:v>73.185130000000001</c:v>
                </c:pt>
                <c:pt idx="321">
                  <c:v>72.93468</c:v>
                </c:pt>
                <c:pt idx="322">
                  <c:v>72.674059999999997</c:v>
                </c:pt>
                <c:pt idx="323">
                  <c:v>72.403109999999998</c:v>
                </c:pt>
                <c:pt idx="324">
                  <c:v>72.122699999999995</c:v>
                </c:pt>
                <c:pt idx="325">
                  <c:v>71.834940000000003</c:v>
                </c:pt>
                <c:pt idx="326">
                  <c:v>71.54289</c:v>
                </c:pt>
                <c:pt idx="327">
                  <c:v>71.249459999999999</c:v>
                </c:pt>
                <c:pt idx="328">
                  <c:v>70.956710000000001</c:v>
                </c:pt>
                <c:pt idx="329">
                  <c:v>70.665300000000002</c:v>
                </c:pt>
                <c:pt idx="330">
                  <c:v>70.37518</c:v>
                </c:pt>
                <c:pt idx="331">
                  <c:v>70.086550000000003</c:v>
                </c:pt>
                <c:pt idx="332">
                  <c:v>69.800929999999994</c:v>
                </c:pt>
                <c:pt idx="333">
                  <c:v>69.521619999999999</c:v>
                </c:pt>
                <c:pt idx="334">
                  <c:v>69.25309</c:v>
                </c:pt>
                <c:pt idx="335">
                  <c:v>68.999769999999998</c:v>
                </c:pt>
                <c:pt idx="336">
                  <c:v>68.764859999999999</c:v>
                </c:pt>
                <c:pt idx="337">
                  <c:v>68.549660000000003</c:v>
                </c:pt>
                <c:pt idx="338">
                  <c:v>68.354069999999993</c:v>
                </c:pt>
                <c:pt idx="339">
                  <c:v>68.177670000000006</c:v>
                </c:pt>
                <c:pt idx="340">
                  <c:v>68.020840000000007</c:v>
                </c:pt>
                <c:pt idx="341">
                  <c:v>67.885120000000001</c:v>
                </c:pt>
                <c:pt idx="342">
                  <c:v>67.772850000000005</c:v>
                </c:pt>
                <c:pt idx="343">
                  <c:v>67.685689999999994</c:v>
                </c:pt>
                <c:pt idx="344">
                  <c:v>67.62397</c:v>
                </c:pt>
                <c:pt idx="345">
                  <c:v>67.586079999999995</c:v>
                </c:pt>
                <c:pt idx="346">
                  <c:v>67.56944</c:v>
                </c:pt>
                <c:pt idx="347">
                  <c:v>67.571600000000004</c:v>
                </c:pt>
                <c:pt idx="348">
                  <c:v>67.591549999999998</c:v>
                </c:pt>
                <c:pt idx="349">
                  <c:v>67.629720000000006</c:v>
                </c:pt>
                <c:pt idx="350">
                  <c:v>67.687520000000006</c:v>
                </c:pt>
                <c:pt idx="351">
                  <c:v>67.765910000000005</c:v>
                </c:pt>
                <c:pt idx="352">
                  <c:v>67.864509999999996</c:v>
                </c:pt>
                <c:pt idx="353">
                  <c:v>67.981250000000003</c:v>
                </c:pt>
                <c:pt idx="354">
                  <c:v>68.113370000000003</c:v>
                </c:pt>
                <c:pt idx="355">
                  <c:v>68.258499999999998</c:v>
                </c:pt>
                <c:pt idx="356">
                  <c:v>68.41574</c:v>
                </c:pt>
                <c:pt idx="357">
                  <c:v>68.585769999999997</c:v>
                </c:pt>
                <c:pt idx="358">
                  <c:v>68.770129999999995</c:v>
                </c:pt>
                <c:pt idx="359">
                  <c:v>68.969989999999996</c:v>
                </c:pt>
                <c:pt idx="360">
                  <c:v>69.185090000000002</c:v>
                </c:pt>
                <c:pt idx="361">
                  <c:v>69.413579999999996</c:v>
                </c:pt>
                <c:pt idx="362">
                  <c:v>69.652600000000007</c:v>
                </c:pt>
                <c:pt idx="363">
                  <c:v>69.899330000000006</c:v>
                </c:pt>
                <c:pt idx="364">
                  <c:v>70.151669999999996</c:v>
                </c:pt>
                <c:pt idx="365">
                  <c:v>70.408450000000002</c:v>
                </c:pt>
                <c:pt idx="366">
                  <c:v>70.66883</c:v>
                </c:pt>
                <c:pt idx="367">
                  <c:v>70.931430000000006</c:v>
                </c:pt>
                <c:pt idx="368">
                  <c:v>71.193820000000002</c:v>
                </c:pt>
                <c:pt idx="369">
                  <c:v>71.452539999999999</c:v>
                </c:pt>
                <c:pt idx="370">
                  <c:v>71.70393</c:v>
                </c:pt>
                <c:pt idx="371">
                  <c:v>71.944990000000004</c:v>
                </c:pt>
                <c:pt idx="372">
                  <c:v>72.174059999999997</c:v>
                </c:pt>
                <c:pt idx="373">
                  <c:v>72.390820000000005</c:v>
                </c:pt>
                <c:pt idx="374">
                  <c:v>72.595699999999994</c:v>
                </c:pt>
                <c:pt idx="375">
                  <c:v>72.789180000000002</c:v>
                </c:pt>
                <c:pt idx="376">
                  <c:v>72.971059999999994</c:v>
                </c:pt>
                <c:pt idx="377">
                  <c:v>73.140540000000001</c:v>
                </c:pt>
                <c:pt idx="378">
                  <c:v>73.296559999999999</c:v>
                </c:pt>
                <c:pt idx="379">
                  <c:v>73.438800000000001</c:v>
                </c:pt>
                <c:pt idx="380">
                  <c:v>73.567949999999996</c:v>
                </c:pt>
                <c:pt idx="381">
                  <c:v>73.686099999999996</c:v>
                </c:pt>
                <c:pt idx="382">
                  <c:v>73.796040000000005</c:v>
                </c:pt>
                <c:pt idx="383">
                  <c:v>73.900540000000007</c:v>
                </c:pt>
                <c:pt idx="384">
                  <c:v>74.001900000000006</c:v>
                </c:pt>
                <c:pt idx="385">
                  <c:v>74.101529999999997</c:v>
                </c:pt>
                <c:pt idx="386">
                  <c:v>74.200320000000005</c:v>
                </c:pt>
                <c:pt idx="387">
                  <c:v>74.299199999999999</c:v>
                </c:pt>
                <c:pt idx="388">
                  <c:v>74.399640000000005</c:v>
                </c:pt>
                <c:pt idx="389">
                  <c:v>74.503529999999998</c:v>
                </c:pt>
                <c:pt idx="390">
                  <c:v>74.612899999999996</c:v>
                </c:pt>
                <c:pt idx="391">
                  <c:v>74.728930000000005</c:v>
                </c:pt>
                <c:pt idx="392">
                  <c:v>74.851659999999995</c:v>
                </c:pt>
                <c:pt idx="393">
                  <c:v>74.979849999999999</c:v>
                </c:pt>
                <c:pt idx="394">
                  <c:v>75.111320000000006</c:v>
                </c:pt>
                <c:pt idx="395">
                  <c:v>75.243769999999998</c:v>
                </c:pt>
                <c:pt idx="396">
                  <c:v>75.375370000000004</c:v>
                </c:pt>
                <c:pt idx="397">
                  <c:v>75.504840000000002</c:v>
                </c:pt>
                <c:pt idx="398">
                  <c:v>75.631339999999994</c:v>
                </c:pt>
                <c:pt idx="399">
                  <c:v>75.753699999999995</c:v>
                </c:pt>
                <c:pt idx="400">
                  <c:v>75.870289999999997</c:v>
                </c:pt>
                <c:pt idx="401">
                  <c:v>75.978809999999996</c:v>
                </c:pt>
                <c:pt idx="402">
                  <c:v>76.076729999999998</c:v>
                </c:pt>
                <c:pt idx="403">
                  <c:v>76.161919999999995</c:v>
                </c:pt>
                <c:pt idx="404">
                  <c:v>76.233220000000003</c:v>
                </c:pt>
                <c:pt idx="405">
                  <c:v>76.290700000000001</c:v>
                </c:pt>
                <c:pt idx="406">
                  <c:v>76.335300000000004</c:v>
                </c:pt>
                <c:pt idx="407">
                  <c:v>76.368269999999995</c:v>
                </c:pt>
                <c:pt idx="408">
                  <c:v>76.390630000000002</c:v>
                </c:pt>
                <c:pt idx="409">
                  <c:v>76.402699999999996</c:v>
                </c:pt>
                <c:pt idx="410">
                  <c:v>76.404210000000006</c:v>
                </c:pt>
                <c:pt idx="411">
                  <c:v>76.394570000000002</c:v>
                </c:pt>
                <c:pt idx="412">
                  <c:v>76.373509999999996</c:v>
                </c:pt>
                <c:pt idx="413">
                  <c:v>76.341160000000002</c:v>
                </c:pt>
                <c:pt idx="414">
                  <c:v>76.298230000000004</c:v>
                </c:pt>
                <c:pt idx="415">
                  <c:v>76.245540000000005</c:v>
                </c:pt>
                <c:pt idx="416">
                  <c:v>76.183769999999996</c:v>
                </c:pt>
                <c:pt idx="417">
                  <c:v>76.11336</c:v>
                </c:pt>
                <c:pt idx="418">
                  <c:v>76.034700000000001</c:v>
                </c:pt>
                <c:pt idx="419">
                  <c:v>75.948539999999994</c:v>
                </c:pt>
                <c:pt idx="420">
                  <c:v>75.856470000000002</c:v>
                </c:pt>
                <c:pt idx="421">
                  <c:v>75.760980000000004</c:v>
                </c:pt>
                <c:pt idx="422">
                  <c:v>75.665220000000005</c:v>
                </c:pt>
                <c:pt idx="423">
                  <c:v>75.57217</c:v>
                </c:pt>
                <c:pt idx="424">
                  <c:v>75.483959999999996</c:v>
                </c:pt>
                <c:pt idx="425">
                  <c:v>75.401589999999999</c:v>
                </c:pt>
                <c:pt idx="426">
                  <c:v>75.324939999999998</c:v>
                </c:pt>
                <c:pt idx="427">
                  <c:v>75.253450000000001</c:v>
                </c:pt>
                <c:pt idx="428">
                  <c:v>75.186689999999999</c:v>
                </c:pt>
                <c:pt idx="429">
                  <c:v>75.124619999999993</c:v>
                </c:pt>
                <c:pt idx="430">
                  <c:v>75.06747</c:v>
                </c:pt>
                <c:pt idx="431">
                  <c:v>75.015169999999998</c:v>
                </c:pt>
                <c:pt idx="432">
                  <c:v>74.966890000000006</c:v>
                </c:pt>
                <c:pt idx="433">
                  <c:v>74.920720000000003</c:v>
                </c:pt>
                <c:pt idx="434">
                  <c:v>74.874189999999999</c:v>
                </c:pt>
                <c:pt idx="435">
                  <c:v>74.824939999999998</c:v>
                </c:pt>
                <c:pt idx="436">
                  <c:v>74.771510000000006</c:v>
                </c:pt>
                <c:pt idx="437">
                  <c:v>74.71378</c:v>
                </c:pt>
                <c:pt idx="438">
                  <c:v>74.652780000000007</c:v>
                </c:pt>
                <c:pt idx="439">
                  <c:v>74.590140000000005</c:v>
                </c:pt>
                <c:pt idx="440">
                  <c:v>74.52758</c:v>
                </c:pt>
                <c:pt idx="441">
                  <c:v>74.466309999999993</c:v>
                </c:pt>
                <c:pt idx="442">
                  <c:v>74.407229999999998</c:v>
                </c:pt>
                <c:pt idx="443">
                  <c:v>74.351259999999996</c:v>
                </c:pt>
                <c:pt idx="444">
                  <c:v>74.299790000000002</c:v>
                </c:pt>
                <c:pt idx="445">
                  <c:v>74.254710000000003</c:v>
                </c:pt>
                <c:pt idx="446">
                  <c:v>74.217950000000002</c:v>
                </c:pt>
                <c:pt idx="447">
                  <c:v>74.190709999999996</c:v>
                </c:pt>
                <c:pt idx="448">
                  <c:v>74.172880000000006</c:v>
                </c:pt>
                <c:pt idx="449">
                  <c:v>74.162719999999993</c:v>
                </c:pt>
                <c:pt idx="450">
                  <c:v>74.157380000000003</c:v>
                </c:pt>
                <c:pt idx="451">
                  <c:v>74.153700000000001</c:v>
                </c:pt>
                <c:pt idx="452">
                  <c:v>74.149060000000006</c:v>
                </c:pt>
                <c:pt idx="453">
                  <c:v>74.141739999999999</c:v>
                </c:pt>
                <c:pt idx="454">
                  <c:v>74.130889999999994</c:v>
                </c:pt>
                <c:pt idx="455">
                  <c:v>74.115880000000004</c:v>
                </c:pt>
                <c:pt idx="456">
                  <c:v>74.095690000000005</c:v>
                </c:pt>
                <c:pt idx="457">
                  <c:v>74.068640000000002</c:v>
                </c:pt>
                <c:pt idx="458">
                  <c:v>74.032749999999993</c:v>
                </c:pt>
                <c:pt idx="459">
                  <c:v>73.98621</c:v>
                </c:pt>
                <c:pt idx="460">
                  <c:v>73.928190000000001</c:v>
                </c:pt>
                <c:pt idx="461">
                  <c:v>73.859039999999993</c:v>
                </c:pt>
                <c:pt idx="462">
                  <c:v>73.78</c:v>
                </c:pt>
                <c:pt idx="463">
                  <c:v>73.692530000000005</c:v>
                </c:pt>
                <c:pt idx="464">
                  <c:v>73.597629999999995</c:v>
                </c:pt>
                <c:pt idx="465">
                  <c:v>73.495249999999999</c:v>
                </c:pt>
                <c:pt idx="466">
                  <c:v>73.384649999999993</c:v>
                </c:pt>
                <c:pt idx="467">
                  <c:v>73.264899999999997</c:v>
                </c:pt>
                <c:pt idx="468">
                  <c:v>73.135670000000005</c:v>
                </c:pt>
                <c:pt idx="469">
                  <c:v>72.997540000000001</c:v>
                </c:pt>
                <c:pt idx="470">
                  <c:v>72.851879999999994</c:v>
                </c:pt>
                <c:pt idx="471">
                  <c:v>72.700239999999994</c:v>
                </c:pt>
                <c:pt idx="472">
                  <c:v>72.543679999999995</c:v>
                </c:pt>
                <c:pt idx="473">
                  <c:v>72.382400000000004</c:v>
                </c:pt>
                <c:pt idx="474">
                  <c:v>72.21602</c:v>
                </c:pt>
                <c:pt idx="475">
                  <c:v>72.044169999999994</c:v>
                </c:pt>
                <c:pt idx="476">
                  <c:v>71.867450000000005</c:v>
                </c:pt>
                <c:pt idx="477">
                  <c:v>71.687489999999997</c:v>
                </c:pt>
                <c:pt idx="478">
                  <c:v>71.50685</c:v>
                </c:pt>
                <c:pt idx="479">
                  <c:v>71.328159999999997</c:v>
                </c:pt>
                <c:pt idx="480">
                  <c:v>71.153329999999997</c:v>
                </c:pt>
                <c:pt idx="481">
                  <c:v>70.983059999999995</c:v>
                </c:pt>
                <c:pt idx="482">
                  <c:v>70.817310000000006</c:v>
                </c:pt>
                <c:pt idx="483">
                  <c:v>70.655779999999993</c:v>
                </c:pt>
                <c:pt idx="484">
                  <c:v>70.498890000000003</c:v>
                </c:pt>
                <c:pt idx="485">
                  <c:v>70.347909999999999</c:v>
                </c:pt>
                <c:pt idx="486">
                  <c:v>70.204570000000004</c:v>
                </c:pt>
                <c:pt idx="487">
                  <c:v>70.070269999999994</c:v>
                </c:pt>
                <c:pt idx="488">
                  <c:v>69.945210000000003</c:v>
                </c:pt>
                <c:pt idx="489">
                  <c:v>69.82826</c:v>
                </c:pt>
                <c:pt idx="490">
                  <c:v>69.717399999999998</c:v>
                </c:pt>
                <c:pt idx="491">
                  <c:v>69.610789999999994</c:v>
                </c:pt>
                <c:pt idx="492">
                  <c:v>69.50761</c:v>
                </c:pt>
                <c:pt idx="493">
                  <c:v>69.408450000000002</c:v>
                </c:pt>
                <c:pt idx="494">
                  <c:v>69.314710000000005</c:v>
                </c:pt>
                <c:pt idx="495">
                  <c:v>69.227670000000003</c:v>
                </c:pt>
                <c:pt idx="496">
                  <c:v>69.1477</c:v>
                </c:pt>
                <c:pt idx="497">
                  <c:v>69.073830000000001</c:v>
                </c:pt>
                <c:pt idx="498">
                  <c:v>69.004530000000003</c:v>
                </c:pt>
                <c:pt idx="499">
                  <c:v>68.938509999999994</c:v>
                </c:pt>
                <c:pt idx="500">
                  <c:v>68.875789999999995</c:v>
                </c:pt>
                <c:pt idx="501">
                  <c:v>68.817890000000006</c:v>
                </c:pt>
                <c:pt idx="502">
                  <c:v>68.767290000000003</c:v>
                </c:pt>
                <c:pt idx="503">
                  <c:v>68.726309999999998</c:v>
                </c:pt>
                <c:pt idx="504">
                  <c:v>68.696330000000003</c:v>
                </c:pt>
                <c:pt idx="505">
                  <c:v>68.677430000000001</c:v>
                </c:pt>
                <c:pt idx="506">
                  <c:v>68.66901</c:v>
                </c:pt>
                <c:pt idx="507">
                  <c:v>68.670829999999995</c:v>
                </c:pt>
                <c:pt idx="508">
                  <c:v>68.683970000000002</c:v>
                </c:pt>
                <c:pt idx="509">
                  <c:v>68.710909999999998</c:v>
                </c:pt>
                <c:pt idx="510">
                  <c:v>68.755009999999999</c:v>
                </c:pt>
                <c:pt idx="511">
                  <c:v>68.819310000000002</c:v>
                </c:pt>
                <c:pt idx="512">
                  <c:v>68.905429999999996</c:v>
                </c:pt>
                <c:pt idx="513">
                  <c:v>69.013369999999995</c:v>
                </c:pt>
                <c:pt idx="514">
                  <c:v>69.141940000000005</c:v>
                </c:pt>
                <c:pt idx="515">
                  <c:v>69.289829999999995</c:v>
                </c:pt>
                <c:pt idx="516">
                  <c:v>69.456310000000002</c:v>
                </c:pt>
                <c:pt idx="517">
                  <c:v>69.641459999999995</c:v>
                </c:pt>
                <c:pt idx="518">
                  <c:v>69.845460000000003</c:v>
                </c:pt>
                <c:pt idx="519">
                  <c:v>70.067719999999994</c:v>
                </c:pt>
                <c:pt idx="520">
                  <c:v>70.305949999999996</c:v>
                </c:pt>
                <c:pt idx="521">
                  <c:v>70.556139999999999</c:v>
                </c:pt>
                <c:pt idx="522">
                  <c:v>70.813249999999996</c:v>
                </c:pt>
                <c:pt idx="523">
                  <c:v>71.072140000000005</c:v>
                </c:pt>
                <c:pt idx="524">
                  <c:v>71.328580000000002</c:v>
                </c:pt>
                <c:pt idx="525">
                  <c:v>71.579400000000007</c:v>
                </c:pt>
                <c:pt idx="526">
                  <c:v>71.822239999999994</c:v>
                </c:pt>
                <c:pt idx="527">
                  <c:v>72.054839999999999</c:v>
                </c:pt>
                <c:pt idx="528">
                  <c:v>72.274600000000007</c:v>
                </c:pt>
                <c:pt idx="529">
                  <c:v>72.478359999999995</c:v>
                </c:pt>
                <c:pt idx="530">
                  <c:v>72.663060000000002</c:v>
                </c:pt>
                <c:pt idx="531">
                  <c:v>72.826250000000002</c:v>
                </c:pt>
                <c:pt idx="532">
                  <c:v>72.966840000000005</c:v>
                </c:pt>
                <c:pt idx="533">
                  <c:v>73.085059999999999</c:v>
                </c:pt>
                <c:pt idx="534">
                  <c:v>73.182040000000001</c:v>
                </c:pt>
                <c:pt idx="535">
                  <c:v>73.259180000000001</c:v>
                </c:pt>
                <c:pt idx="536">
                  <c:v>73.317459999999997</c:v>
                </c:pt>
                <c:pt idx="537">
                  <c:v>73.357159999999993</c:v>
                </c:pt>
                <c:pt idx="538">
                  <c:v>73.378249999999994</c:v>
                </c:pt>
                <c:pt idx="539">
                  <c:v>73.380870000000002</c:v>
                </c:pt>
                <c:pt idx="540">
                  <c:v>73.365799999999993</c:v>
                </c:pt>
                <c:pt idx="541">
                  <c:v>73.334829999999997</c:v>
                </c:pt>
                <c:pt idx="542">
                  <c:v>73.290279999999996</c:v>
                </c:pt>
                <c:pt idx="543">
                  <c:v>73.234260000000006</c:v>
                </c:pt>
                <c:pt idx="544">
                  <c:v>73.168180000000007</c:v>
                </c:pt>
                <c:pt idx="545">
                  <c:v>73.092309999999998</c:v>
                </c:pt>
                <c:pt idx="546">
                  <c:v>73.006320000000002</c:v>
                </c:pt>
                <c:pt idx="547">
                  <c:v>72.909729999999996</c:v>
                </c:pt>
                <c:pt idx="548">
                  <c:v>72.802930000000003</c:v>
                </c:pt>
                <c:pt idx="549">
                  <c:v>72.687299999999993</c:v>
                </c:pt>
                <c:pt idx="550">
                  <c:v>72.565070000000006</c:v>
                </c:pt>
                <c:pt idx="551">
                  <c:v>72.438730000000007</c:v>
                </c:pt>
                <c:pt idx="552">
                  <c:v>72.310230000000004</c:v>
                </c:pt>
                <c:pt idx="553">
                  <c:v>72.180790000000002</c:v>
                </c:pt>
                <c:pt idx="554">
                  <c:v>72.051100000000005</c:v>
                </c:pt>
                <c:pt idx="555">
                  <c:v>71.922200000000004</c:v>
                </c:pt>
                <c:pt idx="556">
                  <c:v>71.79598</c:v>
                </c:pt>
                <c:pt idx="557">
                  <c:v>71.675719999999998</c:v>
                </c:pt>
                <c:pt idx="558">
                  <c:v>71.565539999999999</c:v>
                </c:pt>
                <c:pt idx="559">
                  <c:v>71.469650000000001</c:v>
                </c:pt>
                <c:pt idx="560">
                  <c:v>71.391589999999994</c:v>
                </c:pt>
                <c:pt idx="561">
                  <c:v>71.333629999999999</c:v>
                </c:pt>
                <c:pt idx="562">
                  <c:v>71.297229999999999</c:v>
                </c:pt>
                <c:pt idx="563">
                  <c:v>71.283519999999996</c:v>
                </c:pt>
                <c:pt idx="564">
                  <c:v>71.294039999999995</c:v>
                </c:pt>
                <c:pt idx="565">
                  <c:v>71.330870000000004</c:v>
                </c:pt>
                <c:pt idx="566">
                  <c:v>71.396140000000003</c:v>
                </c:pt>
                <c:pt idx="567">
                  <c:v>71.491200000000006</c:v>
                </c:pt>
                <c:pt idx="568">
                  <c:v>71.615970000000004</c:v>
                </c:pt>
                <c:pt idx="569">
                  <c:v>71.768860000000004</c:v>
                </c:pt>
                <c:pt idx="570">
                  <c:v>71.947249999999997</c:v>
                </c:pt>
                <c:pt idx="571">
                  <c:v>72.148439999999994</c:v>
                </c:pt>
                <c:pt idx="572">
                  <c:v>72.370360000000005</c:v>
                </c:pt>
                <c:pt idx="573">
                  <c:v>72.611750000000001</c:v>
                </c:pt>
                <c:pt idx="574">
                  <c:v>72.871639999999999</c:v>
                </c:pt>
                <c:pt idx="575">
                  <c:v>73.148700000000005</c:v>
                </c:pt>
                <c:pt idx="576">
                  <c:v>73.440640000000002</c:v>
                </c:pt>
                <c:pt idx="577">
                  <c:v>73.744050000000001</c:v>
                </c:pt>
                <c:pt idx="578">
                  <c:v>74.055059999999997</c:v>
                </c:pt>
                <c:pt idx="579">
                  <c:v>74.369950000000003</c:v>
                </c:pt>
                <c:pt idx="580">
                  <c:v>74.685839999999999</c:v>
                </c:pt>
                <c:pt idx="581">
                  <c:v>75.000839999999997</c:v>
                </c:pt>
                <c:pt idx="582">
                  <c:v>75.313800000000001</c:v>
                </c:pt>
                <c:pt idx="583">
                  <c:v>75.623800000000003</c:v>
                </c:pt>
                <c:pt idx="584">
                  <c:v>75.929659999999998</c:v>
                </c:pt>
                <c:pt idx="585">
                  <c:v>76.229860000000002</c:v>
                </c:pt>
                <c:pt idx="586">
                  <c:v>76.522710000000004</c:v>
                </c:pt>
                <c:pt idx="587">
                  <c:v>76.806730000000002</c:v>
                </c:pt>
                <c:pt idx="588">
                  <c:v>77.081019999999995</c:v>
                </c:pt>
                <c:pt idx="589">
                  <c:v>77.345259999999996</c:v>
                </c:pt>
                <c:pt idx="590">
                  <c:v>77.599580000000003</c:v>
                </c:pt>
                <c:pt idx="591">
                  <c:v>77.844210000000004</c:v>
                </c:pt>
                <c:pt idx="592">
                  <c:v>78.07929</c:v>
                </c:pt>
                <c:pt idx="593">
                  <c:v>78.30471</c:v>
                </c:pt>
                <c:pt idx="594">
                  <c:v>78.520269999999996</c:v>
                </c:pt>
                <c:pt idx="595">
                  <c:v>78.725909999999999</c:v>
                </c:pt>
                <c:pt idx="596">
                  <c:v>78.921909999999997</c:v>
                </c:pt>
                <c:pt idx="597">
                  <c:v>79.108900000000006</c:v>
                </c:pt>
                <c:pt idx="598">
                  <c:v>79.287729999999996</c:v>
                </c:pt>
                <c:pt idx="599">
                  <c:v>79.459180000000003</c:v>
                </c:pt>
                <c:pt idx="600">
                  <c:v>79.623729999999995</c:v>
                </c:pt>
                <c:pt idx="601">
                  <c:v>79.78152</c:v>
                </c:pt>
                <c:pt idx="602">
                  <c:v>79.932419999999993</c:v>
                </c:pt>
                <c:pt idx="603">
                  <c:v>80.076260000000005</c:v>
                </c:pt>
                <c:pt idx="604">
                  <c:v>80.213220000000007</c:v>
                </c:pt>
                <c:pt idx="605">
                  <c:v>80.343819999999994</c:v>
                </c:pt>
                <c:pt idx="606">
                  <c:v>80.468969999999999</c:v>
                </c:pt>
                <c:pt idx="607">
                  <c:v>80.589709999999997</c:v>
                </c:pt>
                <c:pt idx="608">
                  <c:v>80.706969999999998</c:v>
                </c:pt>
                <c:pt idx="609">
                  <c:v>80.821190000000001</c:v>
                </c:pt>
                <c:pt idx="610">
                  <c:v>80.932389999999998</c:v>
                </c:pt>
                <c:pt idx="611">
                  <c:v>81.040099999999995</c:v>
                </c:pt>
                <c:pt idx="612">
                  <c:v>81.143749999999997</c:v>
                </c:pt>
                <c:pt idx="613">
                  <c:v>81.242769999999993</c:v>
                </c:pt>
                <c:pt idx="614">
                  <c:v>81.336830000000006</c:v>
                </c:pt>
                <c:pt idx="615">
                  <c:v>81.425700000000006</c:v>
                </c:pt>
                <c:pt idx="616">
                  <c:v>81.509280000000004</c:v>
                </c:pt>
                <c:pt idx="617">
                  <c:v>81.587299999999999</c:v>
                </c:pt>
                <c:pt idx="618">
                  <c:v>81.659300000000002</c:v>
                </c:pt>
                <c:pt idx="619">
                  <c:v>81.724620000000002</c:v>
                </c:pt>
                <c:pt idx="620">
                  <c:v>81.782570000000007</c:v>
                </c:pt>
                <c:pt idx="621">
                  <c:v>81.832560000000001</c:v>
                </c:pt>
                <c:pt idx="622">
                  <c:v>81.874269999999996</c:v>
                </c:pt>
                <c:pt idx="623">
                  <c:v>81.907690000000002</c:v>
                </c:pt>
                <c:pt idx="624">
                  <c:v>81.933009999999996</c:v>
                </c:pt>
                <c:pt idx="625">
                  <c:v>81.950389999999999</c:v>
                </c:pt>
                <c:pt idx="626">
                  <c:v>81.96002</c:v>
                </c:pt>
                <c:pt idx="627">
                  <c:v>81.961960000000005</c:v>
                </c:pt>
                <c:pt idx="628">
                  <c:v>81.956460000000007</c:v>
                </c:pt>
                <c:pt idx="629">
                  <c:v>81.944180000000003</c:v>
                </c:pt>
                <c:pt idx="630">
                  <c:v>81.926320000000004</c:v>
                </c:pt>
                <c:pt idx="631">
                  <c:v>81.904480000000007</c:v>
                </c:pt>
                <c:pt idx="632">
                  <c:v>81.880560000000003</c:v>
                </c:pt>
                <c:pt idx="633">
                  <c:v>81.856219999999993</c:v>
                </c:pt>
                <c:pt idx="634">
                  <c:v>81.832830000000001</c:v>
                </c:pt>
                <c:pt idx="635">
                  <c:v>81.811130000000006</c:v>
                </c:pt>
                <c:pt idx="636">
                  <c:v>81.791619999999995</c:v>
                </c:pt>
                <c:pt idx="637">
                  <c:v>81.774559999999994</c:v>
                </c:pt>
                <c:pt idx="638">
                  <c:v>81.760339999999999</c:v>
                </c:pt>
                <c:pt idx="639">
                  <c:v>81.749399999999994</c:v>
                </c:pt>
                <c:pt idx="640">
                  <c:v>81.742159999999998</c:v>
                </c:pt>
                <c:pt idx="641">
                  <c:v>81.738879999999995</c:v>
                </c:pt>
                <c:pt idx="642">
                  <c:v>81.739459999999994</c:v>
                </c:pt>
                <c:pt idx="643">
                  <c:v>81.743359999999996</c:v>
                </c:pt>
                <c:pt idx="644">
                  <c:v>81.749880000000005</c:v>
                </c:pt>
                <c:pt idx="645">
                  <c:v>81.758319999999998</c:v>
                </c:pt>
                <c:pt idx="646">
                  <c:v>81.768159999999995</c:v>
                </c:pt>
                <c:pt idx="647">
                  <c:v>81.77901</c:v>
                </c:pt>
                <c:pt idx="648">
                  <c:v>81.790660000000003</c:v>
                </c:pt>
                <c:pt idx="649">
                  <c:v>81.802710000000005</c:v>
                </c:pt>
                <c:pt idx="650">
                  <c:v>81.814610000000002</c:v>
                </c:pt>
                <c:pt idx="651">
                  <c:v>81.825630000000004</c:v>
                </c:pt>
                <c:pt idx="652">
                  <c:v>81.835030000000003</c:v>
                </c:pt>
                <c:pt idx="653">
                  <c:v>81.842209999999994</c:v>
                </c:pt>
                <c:pt idx="654">
                  <c:v>81.846959999999996</c:v>
                </c:pt>
                <c:pt idx="655">
                  <c:v>81.849310000000003</c:v>
                </c:pt>
                <c:pt idx="656">
                  <c:v>81.849580000000003</c:v>
                </c:pt>
                <c:pt idx="657">
                  <c:v>81.847800000000007</c:v>
                </c:pt>
                <c:pt idx="658">
                  <c:v>81.843879999999999</c:v>
                </c:pt>
                <c:pt idx="659">
                  <c:v>81.837329999999994</c:v>
                </c:pt>
                <c:pt idx="660">
                  <c:v>81.827510000000004</c:v>
                </c:pt>
                <c:pt idx="661">
                  <c:v>81.813829999999996</c:v>
                </c:pt>
                <c:pt idx="662">
                  <c:v>81.796090000000007</c:v>
                </c:pt>
                <c:pt idx="663">
                  <c:v>81.774289999999993</c:v>
                </c:pt>
                <c:pt idx="664">
                  <c:v>81.748859999999993</c:v>
                </c:pt>
                <c:pt idx="665">
                  <c:v>81.720070000000007</c:v>
                </c:pt>
                <c:pt idx="666">
                  <c:v>81.688159999999996</c:v>
                </c:pt>
                <c:pt idx="667">
                  <c:v>81.653090000000006</c:v>
                </c:pt>
                <c:pt idx="668">
                  <c:v>81.614580000000004</c:v>
                </c:pt>
                <c:pt idx="669">
                  <c:v>81.572429999999997</c:v>
                </c:pt>
                <c:pt idx="670">
                  <c:v>81.526529999999994</c:v>
                </c:pt>
                <c:pt idx="671">
                  <c:v>81.476830000000007</c:v>
                </c:pt>
                <c:pt idx="672">
                  <c:v>81.423389999999998</c:v>
                </c:pt>
                <c:pt idx="673">
                  <c:v>81.366060000000004</c:v>
                </c:pt>
                <c:pt idx="674">
                  <c:v>81.304569999999998</c:v>
                </c:pt>
                <c:pt idx="675">
                  <c:v>81.238489999999999</c:v>
                </c:pt>
                <c:pt idx="676">
                  <c:v>81.167389999999997</c:v>
                </c:pt>
                <c:pt idx="677">
                  <c:v>81.091220000000007</c:v>
                </c:pt>
                <c:pt idx="678">
                  <c:v>81.010090000000005</c:v>
                </c:pt>
                <c:pt idx="679">
                  <c:v>80.924570000000003</c:v>
                </c:pt>
                <c:pt idx="680">
                  <c:v>80.834950000000006</c:v>
                </c:pt>
                <c:pt idx="681">
                  <c:v>80.741420000000005</c:v>
                </c:pt>
                <c:pt idx="682">
                  <c:v>80.643749999999997</c:v>
                </c:pt>
                <c:pt idx="683">
                  <c:v>80.541470000000004</c:v>
                </c:pt>
                <c:pt idx="684">
                  <c:v>80.434070000000006</c:v>
                </c:pt>
                <c:pt idx="685">
                  <c:v>80.321269999999998</c:v>
                </c:pt>
                <c:pt idx="686">
                  <c:v>80.203320000000005</c:v>
                </c:pt>
                <c:pt idx="687">
                  <c:v>80.080619999999996</c:v>
                </c:pt>
                <c:pt idx="688">
                  <c:v>79.953729999999993</c:v>
                </c:pt>
                <c:pt idx="689">
                  <c:v>79.822800000000001</c:v>
                </c:pt>
                <c:pt idx="690">
                  <c:v>79.687709999999996</c:v>
                </c:pt>
                <c:pt idx="691">
                  <c:v>79.548109999999994</c:v>
                </c:pt>
                <c:pt idx="692">
                  <c:v>79.403649999999999</c:v>
                </c:pt>
                <c:pt idx="693">
                  <c:v>79.254310000000004</c:v>
                </c:pt>
                <c:pt idx="694">
                  <c:v>79.10051</c:v>
                </c:pt>
                <c:pt idx="695">
                  <c:v>78.942869999999999</c:v>
                </c:pt>
                <c:pt idx="696">
                  <c:v>78.781940000000006</c:v>
                </c:pt>
                <c:pt idx="697">
                  <c:v>78.617919999999998</c:v>
                </c:pt>
                <c:pt idx="698">
                  <c:v>78.450599999999994</c:v>
                </c:pt>
                <c:pt idx="699">
                  <c:v>78.27946</c:v>
                </c:pt>
                <c:pt idx="700">
                  <c:v>78.10436</c:v>
                </c:pt>
                <c:pt idx="701">
                  <c:v>77.925510000000003</c:v>
                </c:pt>
                <c:pt idx="702">
                  <c:v>77.743759999999995</c:v>
                </c:pt>
                <c:pt idx="703">
                  <c:v>77.560199999999995</c:v>
                </c:pt>
                <c:pt idx="704">
                  <c:v>77.375770000000003</c:v>
                </c:pt>
                <c:pt idx="705">
                  <c:v>77.191029999999998</c:v>
                </c:pt>
                <c:pt idx="706">
                  <c:v>77.00609</c:v>
                </c:pt>
                <c:pt idx="707">
                  <c:v>76.820790000000002</c:v>
                </c:pt>
                <c:pt idx="708">
                  <c:v>76.635350000000003</c:v>
                </c:pt>
                <c:pt idx="709">
                  <c:v>76.450490000000002</c:v>
                </c:pt>
                <c:pt idx="710">
                  <c:v>76.267340000000004</c:v>
                </c:pt>
                <c:pt idx="711">
                  <c:v>76.08717</c:v>
                </c:pt>
                <c:pt idx="712">
                  <c:v>75.910740000000004</c:v>
                </c:pt>
                <c:pt idx="713">
                  <c:v>75.737989999999996</c:v>
                </c:pt>
                <c:pt idx="714">
                  <c:v>75.56832</c:v>
                </c:pt>
                <c:pt idx="715">
                  <c:v>75.400829999999999</c:v>
                </c:pt>
                <c:pt idx="716">
                  <c:v>75.234999999999999</c:v>
                </c:pt>
                <c:pt idx="717">
                  <c:v>75.070920000000001</c:v>
                </c:pt>
                <c:pt idx="718">
                  <c:v>74.909139999999994</c:v>
                </c:pt>
                <c:pt idx="719">
                  <c:v>74.750240000000005</c:v>
                </c:pt>
                <c:pt idx="720">
                  <c:v>74.594099999999997</c:v>
                </c:pt>
                <c:pt idx="721">
                  <c:v>74.439639999999997</c:v>
                </c:pt>
                <c:pt idx="722">
                  <c:v>74.285089999999997</c:v>
                </c:pt>
                <c:pt idx="723">
                  <c:v>74.128429999999994</c:v>
                </c:pt>
                <c:pt idx="724">
                  <c:v>73.968190000000007</c:v>
                </c:pt>
                <c:pt idx="725">
                  <c:v>73.803849999999997</c:v>
                </c:pt>
                <c:pt idx="726">
                  <c:v>73.635509999999996</c:v>
                </c:pt>
                <c:pt idx="727">
                  <c:v>73.463459999999998</c:v>
                </c:pt>
                <c:pt idx="728">
                  <c:v>73.287469999999999</c:v>
                </c:pt>
                <c:pt idx="729">
                  <c:v>73.106449999999995</c:v>
                </c:pt>
                <c:pt idx="730">
                  <c:v>72.918639999999996</c:v>
                </c:pt>
                <c:pt idx="731">
                  <c:v>72.722229999999996</c:v>
                </c:pt>
                <c:pt idx="732">
                  <c:v>72.515990000000002</c:v>
                </c:pt>
                <c:pt idx="733">
                  <c:v>72.29992</c:v>
                </c:pt>
                <c:pt idx="734">
                  <c:v>72.074659999999994</c:v>
                </c:pt>
                <c:pt idx="735">
                  <c:v>71.841040000000007</c:v>
                </c:pt>
                <c:pt idx="736">
                  <c:v>71.599320000000006</c:v>
                </c:pt>
                <c:pt idx="737">
                  <c:v>71.348560000000006</c:v>
                </c:pt>
                <c:pt idx="738">
                  <c:v>71.08717</c:v>
                </c:pt>
                <c:pt idx="739">
                  <c:v>70.813389999999998</c:v>
                </c:pt>
                <c:pt idx="740">
                  <c:v>70.526250000000005</c:v>
                </c:pt>
                <c:pt idx="741">
                  <c:v>70.225939999999994</c:v>
                </c:pt>
                <c:pt idx="742">
                  <c:v>69.913579999999996</c:v>
                </c:pt>
                <c:pt idx="743">
                  <c:v>69.590310000000002</c:v>
                </c:pt>
                <c:pt idx="744">
                  <c:v>69.256420000000006</c:v>
                </c:pt>
                <c:pt idx="745">
                  <c:v>68.910839999999993</c:v>
                </c:pt>
                <c:pt idx="746">
                  <c:v>68.551400000000001</c:v>
                </c:pt>
                <c:pt idx="747">
                  <c:v>68.175640000000001</c:v>
                </c:pt>
                <c:pt idx="748">
                  <c:v>67.781779999999998</c:v>
                </c:pt>
                <c:pt idx="749">
                  <c:v>67.36909</c:v>
                </c:pt>
                <c:pt idx="750">
                  <c:v>66.937650000000005</c:v>
                </c:pt>
                <c:pt idx="751">
                  <c:v>66.487710000000007</c:v>
                </c:pt>
                <c:pt idx="752">
                  <c:v>66.019019999999998</c:v>
                </c:pt>
                <c:pt idx="753">
                  <c:v>65.53098</c:v>
                </c:pt>
                <c:pt idx="754">
                  <c:v>65.024119999999996</c:v>
                </c:pt>
                <c:pt idx="755">
                  <c:v>64.50179</c:v>
                </c:pt>
                <c:pt idx="756">
                  <c:v>63.971980000000002</c:v>
                </c:pt>
                <c:pt idx="757">
                  <c:v>63.44773</c:v>
                </c:pt>
                <c:pt idx="758">
                  <c:v>62.945950000000003</c:v>
                </c:pt>
                <c:pt idx="759">
                  <c:v>62.484580000000001</c:v>
                </c:pt>
                <c:pt idx="760">
                  <c:v>62.079509999999999</c:v>
                </c:pt>
                <c:pt idx="761">
                  <c:v>61.741849999999999</c:v>
                </c:pt>
                <c:pt idx="762">
                  <c:v>61.476970000000001</c:v>
                </c:pt>
                <c:pt idx="763">
                  <c:v>61.284759999999999</c:v>
                </c:pt>
                <c:pt idx="764">
                  <c:v>61.160730000000001</c:v>
                </c:pt>
                <c:pt idx="765">
                  <c:v>61.096850000000003</c:v>
                </c:pt>
                <c:pt idx="766">
                  <c:v>61.081829999999997</c:v>
                </c:pt>
                <c:pt idx="767">
                  <c:v>61.101179999999999</c:v>
                </c:pt>
                <c:pt idx="768">
                  <c:v>61.137860000000003</c:v>
                </c:pt>
                <c:pt idx="769">
                  <c:v>61.1736</c:v>
                </c:pt>
                <c:pt idx="770">
                  <c:v>61.191450000000003</c:v>
                </c:pt>
                <c:pt idx="771">
                  <c:v>61.178370000000001</c:v>
                </c:pt>
                <c:pt idx="772">
                  <c:v>61.12688</c:v>
                </c:pt>
                <c:pt idx="773">
                  <c:v>61.035380000000004</c:v>
                </c:pt>
                <c:pt idx="774">
                  <c:v>60.906779999999998</c:v>
                </c:pt>
                <c:pt idx="775">
                  <c:v>60.746169999999999</c:v>
                </c:pt>
                <c:pt idx="776">
                  <c:v>60.558529999999998</c:v>
                </c:pt>
                <c:pt idx="777">
                  <c:v>60.347490000000001</c:v>
                </c:pt>
                <c:pt idx="778">
                  <c:v>60.115600000000001</c:v>
                </c:pt>
                <c:pt idx="779">
                  <c:v>59.865409999999997</c:v>
                </c:pt>
                <c:pt idx="780">
                  <c:v>59.600709999999999</c:v>
                </c:pt>
                <c:pt idx="781">
                  <c:v>59.326860000000003</c:v>
                </c:pt>
                <c:pt idx="782">
                  <c:v>59.04992</c:v>
                </c:pt>
                <c:pt idx="783">
                  <c:v>58.774850000000001</c:v>
                </c:pt>
                <c:pt idx="784">
                  <c:v>58.503909999999998</c:v>
                </c:pt>
                <c:pt idx="785">
                  <c:v>58.236249999999998</c:v>
                </c:pt>
                <c:pt idx="786">
                  <c:v>57.968870000000003</c:v>
                </c:pt>
                <c:pt idx="787">
                  <c:v>57.698520000000002</c:v>
                </c:pt>
                <c:pt idx="788">
                  <c:v>57.423580000000001</c:v>
                </c:pt>
                <c:pt idx="789">
                  <c:v>57.144649999999999</c:v>
                </c:pt>
                <c:pt idx="790">
                  <c:v>56.86356</c:v>
                </c:pt>
                <c:pt idx="791">
                  <c:v>56.581620000000001</c:v>
                </c:pt>
                <c:pt idx="792">
                  <c:v>56.297789999999999</c:v>
                </c:pt>
                <c:pt idx="793">
                  <c:v>56.008180000000003</c:v>
                </c:pt>
                <c:pt idx="794">
                  <c:v>55.707270000000001</c:v>
                </c:pt>
                <c:pt idx="795">
                  <c:v>55.389769999999999</c:v>
                </c:pt>
                <c:pt idx="796">
                  <c:v>55.05283</c:v>
                </c:pt>
                <c:pt idx="797">
                  <c:v>54.696550000000002</c:v>
                </c:pt>
                <c:pt idx="798">
                  <c:v>54.323039999999999</c:v>
                </c:pt>
                <c:pt idx="799">
                  <c:v>53.934399999999997</c:v>
                </c:pt>
                <c:pt idx="800">
                  <c:v>53.530709999999999</c:v>
                </c:pt>
                <c:pt idx="801">
                  <c:v>53.109450000000002</c:v>
                </c:pt>
                <c:pt idx="802">
                  <c:v>52.666649999999997</c:v>
                </c:pt>
                <c:pt idx="803">
                  <c:v>52.199179999999998</c:v>
                </c:pt>
                <c:pt idx="804">
                  <c:v>51.706859999999999</c:v>
                </c:pt>
                <c:pt idx="805">
                  <c:v>51.193199999999997</c:v>
                </c:pt>
                <c:pt idx="806">
                  <c:v>50.664099999999998</c:v>
                </c:pt>
                <c:pt idx="807">
                  <c:v>50.125439999999998</c:v>
                </c:pt>
                <c:pt idx="808">
                  <c:v>49.580599999999997</c:v>
                </c:pt>
                <c:pt idx="809">
                  <c:v>49.029420000000002</c:v>
                </c:pt>
                <c:pt idx="810">
                  <c:v>48.469389999999997</c:v>
                </c:pt>
                <c:pt idx="811">
                  <c:v>47.898139999999998</c:v>
                </c:pt>
                <c:pt idx="812">
                  <c:v>47.315669999999997</c:v>
                </c:pt>
                <c:pt idx="813">
                  <c:v>46.725389999999997</c:v>
                </c:pt>
                <c:pt idx="814">
                  <c:v>46.132710000000003</c:v>
                </c:pt>
                <c:pt idx="815">
                  <c:v>45.542479999999998</c:v>
                </c:pt>
                <c:pt idx="816">
                  <c:v>44.956420000000001</c:v>
                </c:pt>
                <c:pt idx="817">
                  <c:v>44.372509999999998</c:v>
                </c:pt>
                <c:pt idx="818">
                  <c:v>43.78651</c:v>
                </c:pt>
                <c:pt idx="819">
                  <c:v>43.195070000000001</c:v>
                </c:pt>
                <c:pt idx="820">
                  <c:v>42.598590000000002</c:v>
                </c:pt>
                <c:pt idx="821">
                  <c:v>42.001939999999998</c:v>
                </c:pt>
                <c:pt idx="822">
                  <c:v>41.412970000000001</c:v>
                </c:pt>
                <c:pt idx="823">
                  <c:v>40.839100000000002</c:v>
                </c:pt>
                <c:pt idx="824">
                  <c:v>40.28436</c:v>
                </c:pt>
                <c:pt idx="825">
                  <c:v>39.748269999999998</c:v>
                </c:pt>
                <c:pt idx="826">
                  <c:v>39.227670000000003</c:v>
                </c:pt>
                <c:pt idx="827">
                  <c:v>38.719920000000002</c:v>
                </c:pt>
                <c:pt idx="828">
                  <c:v>38.22598</c:v>
                </c:pt>
                <c:pt idx="829">
                  <c:v>37.751330000000003</c:v>
                </c:pt>
                <c:pt idx="830">
                  <c:v>37.303939999999997</c:v>
                </c:pt>
                <c:pt idx="831">
                  <c:v>36.89067</c:v>
                </c:pt>
                <c:pt idx="832">
                  <c:v>36.514090000000003</c:v>
                </c:pt>
                <c:pt idx="833">
                  <c:v>36.171460000000003</c:v>
                </c:pt>
                <c:pt idx="834">
                  <c:v>35.856909999999999</c:v>
                </c:pt>
                <c:pt idx="835">
                  <c:v>35.565089999999998</c:v>
                </c:pt>
                <c:pt idx="836">
                  <c:v>35.294620000000002</c:v>
                </c:pt>
                <c:pt idx="837">
                  <c:v>35.048810000000003</c:v>
                </c:pt>
                <c:pt idx="838">
                  <c:v>34.833669999999998</c:v>
                </c:pt>
                <c:pt idx="839">
                  <c:v>34.654029999999999</c:v>
                </c:pt>
                <c:pt idx="840">
                  <c:v>34.510280000000002</c:v>
                </c:pt>
                <c:pt idx="841">
                  <c:v>34.397709999999996</c:v>
                </c:pt>
                <c:pt idx="842">
                  <c:v>34.308779999999999</c:v>
                </c:pt>
                <c:pt idx="843">
                  <c:v>34.23706</c:v>
                </c:pt>
                <c:pt idx="844">
                  <c:v>34.180660000000003</c:v>
                </c:pt>
                <c:pt idx="845">
                  <c:v>34.142769999999999</c:v>
                </c:pt>
                <c:pt idx="846">
                  <c:v>34.129390000000001</c:v>
                </c:pt>
                <c:pt idx="847">
                  <c:v>34.145240000000001</c:v>
                </c:pt>
                <c:pt idx="848">
                  <c:v>34.190399999999997</c:v>
                </c:pt>
                <c:pt idx="849">
                  <c:v>34.259680000000003</c:v>
                </c:pt>
                <c:pt idx="850">
                  <c:v>34.345019999999998</c:v>
                </c:pt>
                <c:pt idx="851">
                  <c:v>34.439570000000003</c:v>
                </c:pt>
                <c:pt idx="852">
                  <c:v>34.540999999999997</c:v>
                </c:pt>
                <c:pt idx="853">
                  <c:v>34.652189999999997</c:v>
                </c:pt>
                <c:pt idx="854">
                  <c:v>34.778770000000002</c:v>
                </c:pt>
                <c:pt idx="855">
                  <c:v>34.925089999999997</c:v>
                </c:pt>
                <c:pt idx="856">
                  <c:v>35.090940000000003</c:v>
                </c:pt>
                <c:pt idx="857">
                  <c:v>35.270919999999997</c:v>
                </c:pt>
                <c:pt idx="858">
                  <c:v>35.456859999999999</c:v>
                </c:pt>
                <c:pt idx="859">
                  <c:v>35.64179</c:v>
                </c:pt>
                <c:pt idx="860">
                  <c:v>35.823279999999997</c:v>
                </c:pt>
                <c:pt idx="861">
                  <c:v>36.004060000000003</c:v>
                </c:pt>
                <c:pt idx="862">
                  <c:v>36.18967</c:v>
                </c:pt>
                <c:pt idx="863">
                  <c:v>36.384630000000001</c:v>
                </c:pt>
                <c:pt idx="864">
                  <c:v>36.589149999999997</c:v>
                </c:pt>
                <c:pt idx="865">
                  <c:v>36.7986</c:v>
                </c:pt>
                <c:pt idx="866">
                  <c:v>37.005920000000003</c:v>
                </c:pt>
                <c:pt idx="867">
                  <c:v>37.205390000000001</c:v>
                </c:pt>
                <c:pt idx="868">
                  <c:v>37.395949999999999</c:v>
                </c:pt>
                <c:pt idx="869">
                  <c:v>37.58164</c:v>
                </c:pt>
                <c:pt idx="870">
                  <c:v>37.769449999999999</c:v>
                </c:pt>
                <c:pt idx="871">
                  <c:v>37.965339999999998</c:v>
                </c:pt>
                <c:pt idx="872">
                  <c:v>38.171259999999997</c:v>
                </c:pt>
                <c:pt idx="873">
                  <c:v>38.384430000000002</c:v>
                </c:pt>
                <c:pt idx="874">
                  <c:v>38.599620000000002</c:v>
                </c:pt>
                <c:pt idx="875">
                  <c:v>38.813000000000002</c:v>
                </c:pt>
                <c:pt idx="876">
                  <c:v>39.025120000000001</c:v>
                </c:pt>
                <c:pt idx="877">
                  <c:v>39.241509999999998</c:v>
                </c:pt>
                <c:pt idx="878">
                  <c:v>39.470440000000004</c:v>
                </c:pt>
                <c:pt idx="879">
                  <c:v>39.719110000000001</c:v>
                </c:pt>
                <c:pt idx="880">
                  <c:v>39.990670000000001</c:v>
                </c:pt>
                <c:pt idx="881">
                  <c:v>40.283410000000003</c:v>
                </c:pt>
                <c:pt idx="882">
                  <c:v>40.593040000000002</c:v>
                </c:pt>
                <c:pt idx="883">
                  <c:v>40.916229999999999</c:v>
                </c:pt>
                <c:pt idx="884">
                  <c:v>41.253459999999997</c:v>
                </c:pt>
                <c:pt idx="885">
                  <c:v>41.609589999999997</c:v>
                </c:pt>
                <c:pt idx="886">
                  <c:v>41.991599999999998</c:v>
                </c:pt>
                <c:pt idx="887">
                  <c:v>42.405009999999997</c:v>
                </c:pt>
                <c:pt idx="888">
                  <c:v>42.851140000000001</c:v>
                </c:pt>
                <c:pt idx="889">
                  <c:v>43.326500000000003</c:v>
                </c:pt>
                <c:pt idx="890">
                  <c:v>43.825020000000002</c:v>
                </c:pt>
                <c:pt idx="891">
                  <c:v>44.341459999999998</c:v>
                </c:pt>
                <c:pt idx="892">
                  <c:v>44.874079999999999</c:v>
                </c:pt>
                <c:pt idx="893">
                  <c:v>45.425080000000001</c:v>
                </c:pt>
                <c:pt idx="894">
                  <c:v>45.9985</c:v>
                </c:pt>
                <c:pt idx="895">
                  <c:v>46.597079999999998</c:v>
                </c:pt>
                <c:pt idx="896">
                  <c:v>47.219720000000002</c:v>
                </c:pt>
                <c:pt idx="897">
                  <c:v>47.861260000000001</c:v>
                </c:pt>
                <c:pt idx="898">
                  <c:v>48.514429999999997</c:v>
                </c:pt>
                <c:pt idx="899">
                  <c:v>49.172939999999997</c:v>
                </c:pt>
                <c:pt idx="900">
                  <c:v>49.833739999999999</c:v>
                </c:pt>
                <c:pt idx="901">
                  <c:v>50.497309999999999</c:v>
                </c:pt>
                <c:pt idx="902">
                  <c:v>51.165750000000003</c:v>
                </c:pt>
                <c:pt idx="903">
                  <c:v>51.840179999999997</c:v>
                </c:pt>
                <c:pt idx="904">
                  <c:v>52.518569999999997</c:v>
                </c:pt>
                <c:pt idx="905">
                  <c:v>53.195630000000001</c:v>
                </c:pt>
                <c:pt idx="906">
                  <c:v>53.864600000000003</c:v>
                </c:pt>
                <c:pt idx="907">
                  <c:v>54.519869999999997</c:v>
                </c:pt>
                <c:pt idx="908">
                  <c:v>55.158790000000003</c:v>
                </c:pt>
                <c:pt idx="909">
                  <c:v>55.781939999999999</c:v>
                </c:pt>
                <c:pt idx="910">
                  <c:v>56.391509999999997</c:v>
                </c:pt>
                <c:pt idx="911">
                  <c:v>56.988990000000001</c:v>
                </c:pt>
                <c:pt idx="912">
                  <c:v>57.573430000000002</c:v>
                </c:pt>
                <c:pt idx="913">
                  <c:v>58.14114</c:v>
                </c:pt>
                <c:pt idx="914">
                  <c:v>58.687190000000001</c:v>
                </c:pt>
                <c:pt idx="915">
                  <c:v>59.207450000000001</c:v>
                </c:pt>
                <c:pt idx="916">
                  <c:v>59.700159999999997</c:v>
                </c:pt>
                <c:pt idx="917">
                  <c:v>60.166119999999999</c:v>
                </c:pt>
                <c:pt idx="918">
                  <c:v>60.607489999999999</c:v>
                </c:pt>
                <c:pt idx="919">
                  <c:v>61.025750000000002</c:v>
                </c:pt>
                <c:pt idx="920">
                  <c:v>61.42033</c:v>
                </c:pt>
                <c:pt idx="921">
                  <c:v>61.788310000000003</c:v>
                </c:pt>
                <c:pt idx="922">
                  <c:v>62.12565</c:v>
                </c:pt>
                <c:pt idx="923">
                  <c:v>62.428870000000003</c:v>
                </c:pt>
                <c:pt idx="924">
                  <c:v>62.69661</c:v>
                </c:pt>
                <c:pt idx="925">
                  <c:v>62.929729999999999</c:v>
                </c:pt>
                <c:pt idx="926">
                  <c:v>63.130540000000003</c:v>
                </c:pt>
                <c:pt idx="927">
                  <c:v>63.301020000000001</c:v>
                </c:pt>
                <c:pt idx="928">
                  <c:v>63.44162</c:v>
                </c:pt>
                <c:pt idx="929">
                  <c:v>63.550719999999998</c:v>
                </c:pt>
                <c:pt idx="930">
                  <c:v>63.625819999999997</c:v>
                </c:pt>
                <c:pt idx="931">
                  <c:v>63.665039999999998</c:v>
                </c:pt>
                <c:pt idx="932">
                  <c:v>63.66845</c:v>
                </c:pt>
                <c:pt idx="933">
                  <c:v>63.63861</c:v>
                </c:pt>
                <c:pt idx="934">
                  <c:v>63.579569999999997</c:v>
                </c:pt>
                <c:pt idx="935">
                  <c:v>63.49521</c:v>
                </c:pt>
                <c:pt idx="936">
                  <c:v>63.387889999999999</c:v>
                </c:pt>
                <c:pt idx="937">
                  <c:v>63.257730000000002</c:v>
                </c:pt>
                <c:pt idx="938">
                  <c:v>63.103499999999997</c:v>
                </c:pt>
                <c:pt idx="939">
                  <c:v>62.924160000000001</c:v>
                </c:pt>
                <c:pt idx="940">
                  <c:v>62.72034</c:v>
                </c:pt>
                <c:pt idx="941">
                  <c:v>62.494770000000003</c:v>
                </c:pt>
                <c:pt idx="942">
                  <c:v>62.25159</c:v>
                </c:pt>
                <c:pt idx="943">
                  <c:v>61.994590000000002</c:v>
                </c:pt>
                <c:pt idx="944">
                  <c:v>61.725740000000002</c:v>
                </c:pt>
                <c:pt idx="945">
                  <c:v>61.444519999999997</c:v>
                </c:pt>
                <c:pt idx="946">
                  <c:v>61.148940000000003</c:v>
                </c:pt>
                <c:pt idx="947">
                  <c:v>60.837240000000001</c:v>
                </c:pt>
                <c:pt idx="948">
                  <c:v>60.50967</c:v>
                </c:pt>
                <c:pt idx="949">
                  <c:v>60.169029999999999</c:v>
                </c:pt>
                <c:pt idx="950">
                  <c:v>59.819809999999997</c:v>
                </c:pt>
                <c:pt idx="951">
                  <c:v>59.466209999999997</c:v>
                </c:pt>
                <c:pt idx="952">
                  <c:v>59.110489999999999</c:v>
                </c:pt>
                <c:pt idx="953">
                  <c:v>58.752130000000001</c:v>
                </c:pt>
                <c:pt idx="954">
                  <c:v>58.389020000000002</c:v>
                </c:pt>
                <c:pt idx="955">
                  <c:v>58.019390000000001</c:v>
                </c:pt>
                <c:pt idx="956">
                  <c:v>57.643859999999997</c:v>
                </c:pt>
                <c:pt idx="957">
                  <c:v>57.265979999999999</c:v>
                </c:pt>
                <c:pt idx="958">
                  <c:v>56.891240000000003</c:v>
                </c:pt>
                <c:pt idx="959">
                  <c:v>56.524720000000002</c:v>
                </c:pt>
                <c:pt idx="960">
                  <c:v>56.168979999999998</c:v>
                </c:pt>
                <c:pt idx="961">
                  <c:v>55.823169999999998</c:v>
                </c:pt>
                <c:pt idx="962">
                  <c:v>55.484180000000002</c:v>
                </c:pt>
                <c:pt idx="963">
                  <c:v>55.148850000000003</c:v>
                </c:pt>
                <c:pt idx="964">
                  <c:v>54.816180000000003</c:v>
                </c:pt>
                <c:pt idx="965">
                  <c:v>54.488239999999998</c:v>
                </c:pt>
                <c:pt idx="966">
                  <c:v>54.169049999999999</c:v>
                </c:pt>
                <c:pt idx="967">
                  <c:v>53.862360000000002</c:v>
                </c:pt>
                <c:pt idx="968">
                  <c:v>53.569690000000001</c:v>
                </c:pt>
                <c:pt idx="969">
                  <c:v>53.289409999999997</c:v>
                </c:pt>
                <c:pt idx="970">
                  <c:v>53.018369999999997</c:v>
                </c:pt>
                <c:pt idx="971">
                  <c:v>52.754080000000002</c:v>
                </c:pt>
                <c:pt idx="972">
                  <c:v>52.497059999999998</c:v>
                </c:pt>
                <c:pt idx="973">
                  <c:v>52.25132</c:v>
                </c:pt>
                <c:pt idx="974">
                  <c:v>52.023090000000003</c:v>
                </c:pt>
                <c:pt idx="975">
                  <c:v>51.818049999999999</c:v>
                </c:pt>
                <c:pt idx="976">
                  <c:v>51.639020000000002</c:v>
                </c:pt>
                <c:pt idx="977">
                  <c:v>51.485129999999998</c:v>
                </c:pt>
                <c:pt idx="978">
                  <c:v>51.353319999999997</c:v>
                </c:pt>
                <c:pt idx="979">
                  <c:v>51.240830000000003</c:v>
                </c:pt>
                <c:pt idx="980">
                  <c:v>51.1477</c:v>
                </c:pt>
                <c:pt idx="981">
                  <c:v>51.077240000000003</c:v>
                </c:pt>
                <c:pt idx="982">
                  <c:v>51.03463</c:v>
                </c:pt>
                <c:pt idx="983">
                  <c:v>51.024230000000003</c:v>
                </c:pt>
                <c:pt idx="984">
                  <c:v>51.047310000000003</c:v>
                </c:pt>
                <c:pt idx="985">
                  <c:v>51.10136</c:v>
                </c:pt>
                <c:pt idx="986">
                  <c:v>51.181759999999997</c:v>
                </c:pt>
                <c:pt idx="987">
                  <c:v>51.284439999999996</c:v>
                </c:pt>
                <c:pt idx="988">
                  <c:v>51.408250000000002</c:v>
                </c:pt>
                <c:pt idx="989">
                  <c:v>51.555509999999998</c:v>
                </c:pt>
                <c:pt idx="990">
                  <c:v>51.730600000000003</c:v>
                </c:pt>
                <c:pt idx="991">
                  <c:v>51.937359999999998</c:v>
                </c:pt>
                <c:pt idx="992">
                  <c:v>52.176879999999997</c:v>
                </c:pt>
                <c:pt idx="993">
                  <c:v>52.447130000000001</c:v>
                </c:pt>
                <c:pt idx="994">
                  <c:v>52.744370000000004</c:v>
                </c:pt>
                <c:pt idx="995">
                  <c:v>53.065620000000003</c:v>
                </c:pt>
                <c:pt idx="996">
                  <c:v>53.410699999999999</c:v>
                </c:pt>
                <c:pt idx="997">
                  <c:v>53.782539999999997</c:v>
                </c:pt>
                <c:pt idx="998">
                  <c:v>54.185569999999998</c:v>
                </c:pt>
                <c:pt idx="999">
                  <c:v>54.623339999999999</c:v>
                </c:pt>
                <c:pt idx="1000">
                  <c:v>55.096469999999997</c:v>
                </c:pt>
                <c:pt idx="1001">
                  <c:v>55.602519999999998</c:v>
                </c:pt>
                <c:pt idx="1002">
                  <c:v>56.137320000000003</c:v>
                </c:pt>
                <c:pt idx="1003">
                  <c:v>56.69735</c:v>
                </c:pt>
                <c:pt idx="1004">
                  <c:v>57.281410000000001</c:v>
                </c:pt>
                <c:pt idx="1005">
                  <c:v>57.890689999999999</c:v>
                </c:pt>
                <c:pt idx="1006">
                  <c:v>58.527340000000002</c:v>
                </c:pt>
                <c:pt idx="1007">
                  <c:v>59.192250000000001</c:v>
                </c:pt>
                <c:pt idx="1008">
                  <c:v>59.883470000000003</c:v>
                </c:pt>
                <c:pt idx="1009">
                  <c:v>60.596159999999998</c:v>
                </c:pt>
                <c:pt idx="1010">
                  <c:v>61.323990000000002</c:v>
                </c:pt>
                <c:pt idx="1011">
                  <c:v>62.061259999999997</c:v>
                </c:pt>
                <c:pt idx="1012">
                  <c:v>62.804340000000003</c:v>
                </c:pt>
                <c:pt idx="1013">
                  <c:v>63.551760000000002</c:v>
                </c:pt>
                <c:pt idx="1014">
                  <c:v>64.303089999999997</c:v>
                </c:pt>
                <c:pt idx="1015">
                  <c:v>65.057280000000006</c:v>
                </c:pt>
                <c:pt idx="1016">
                  <c:v>65.811419999999998</c:v>
                </c:pt>
                <c:pt idx="1017">
                  <c:v>66.560789999999997</c:v>
                </c:pt>
                <c:pt idx="1018">
                  <c:v>67.299989999999994</c:v>
                </c:pt>
                <c:pt idx="1019">
                  <c:v>68.024270000000001</c:v>
                </c:pt>
                <c:pt idx="1020">
                  <c:v>68.730710000000002</c:v>
                </c:pt>
                <c:pt idx="1021">
                  <c:v>69.418279999999996</c:v>
                </c:pt>
                <c:pt idx="1022">
                  <c:v>70.087040000000002</c:v>
                </c:pt>
                <c:pt idx="1023">
                  <c:v>70.737080000000006</c:v>
                </c:pt>
                <c:pt idx="1024">
                  <c:v>71.367739999999998</c:v>
                </c:pt>
                <c:pt idx="1025">
                  <c:v>71.977530000000002</c:v>
                </c:pt>
                <c:pt idx="1026">
                  <c:v>72.564729999999997</c:v>
                </c:pt>
                <c:pt idx="1027">
                  <c:v>73.128299999999996</c:v>
                </c:pt>
                <c:pt idx="1028">
                  <c:v>73.668459999999996</c:v>
                </c:pt>
                <c:pt idx="1029">
                  <c:v>74.18665</c:v>
                </c:pt>
                <c:pt idx="1030">
                  <c:v>74.684939999999997</c:v>
                </c:pt>
                <c:pt idx="1031">
                  <c:v>75.165369999999996</c:v>
                </c:pt>
                <c:pt idx="1032">
                  <c:v>75.629239999999996</c:v>
                </c:pt>
                <c:pt idx="1033">
                  <c:v>76.077089999999998</c:v>
                </c:pt>
                <c:pt idx="1034">
                  <c:v>76.508970000000005</c:v>
                </c:pt>
                <c:pt idx="1035">
                  <c:v>76.925060000000002</c:v>
                </c:pt>
                <c:pt idx="1036">
                  <c:v>77.326030000000003</c:v>
                </c:pt>
                <c:pt idx="1037">
                  <c:v>77.713099999999997</c:v>
                </c:pt>
                <c:pt idx="1038">
                  <c:v>78.087720000000004</c:v>
                </c:pt>
                <c:pt idx="1039">
                  <c:v>78.451160000000002</c:v>
                </c:pt>
                <c:pt idx="1040">
                  <c:v>78.804239999999993</c:v>
                </c:pt>
                <c:pt idx="1041">
                  <c:v>79.147170000000003</c:v>
                </c:pt>
                <c:pt idx="1042">
                  <c:v>79.479860000000002</c:v>
                </c:pt>
                <c:pt idx="1043">
                  <c:v>79.802189999999996</c:v>
                </c:pt>
                <c:pt idx="1044">
                  <c:v>80.114369999999994</c:v>
                </c:pt>
                <c:pt idx="1045">
                  <c:v>80.416889999999995</c:v>
                </c:pt>
                <c:pt idx="1046">
                  <c:v>80.710300000000004</c:v>
                </c:pt>
                <c:pt idx="1047">
                  <c:v>80.995159999999998</c:v>
                </c:pt>
                <c:pt idx="1048">
                  <c:v>81.271540000000002</c:v>
                </c:pt>
                <c:pt idx="1049">
                  <c:v>81.539199999999994</c:v>
                </c:pt>
                <c:pt idx="1050">
                  <c:v>81.797550000000001</c:v>
                </c:pt>
                <c:pt idx="1051">
                  <c:v>82.045900000000003</c:v>
                </c:pt>
                <c:pt idx="1052">
                  <c:v>82.283709999999999</c:v>
                </c:pt>
                <c:pt idx="1053">
                  <c:v>82.510810000000006</c:v>
                </c:pt>
                <c:pt idx="1054">
                  <c:v>82.727379999999997</c:v>
                </c:pt>
                <c:pt idx="1055">
                  <c:v>82.933859999999996</c:v>
                </c:pt>
                <c:pt idx="1056">
                  <c:v>83.131010000000003</c:v>
                </c:pt>
                <c:pt idx="1057">
                  <c:v>83.319509999999994</c:v>
                </c:pt>
                <c:pt idx="1058">
                  <c:v>83.499989999999997</c:v>
                </c:pt>
                <c:pt idx="1059">
                  <c:v>83.672899999999998</c:v>
                </c:pt>
                <c:pt idx="1060">
                  <c:v>83.838560000000001</c:v>
                </c:pt>
                <c:pt idx="1061">
                  <c:v>83.99727</c:v>
                </c:pt>
                <c:pt idx="1062">
                  <c:v>84.149529999999999</c:v>
                </c:pt>
                <c:pt idx="1063">
                  <c:v>84.295959999999994</c:v>
                </c:pt>
                <c:pt idx="1064">
                  <c:v>84.437489999999997</c:v>
                </c:pt>
                <c:pt idx="1065">
                  <c:v>84.575000000000003</c:v>
                </c:pt>
                <c:pt idx="1066">
                  <c:v>84.709239999999994</c:v>
                </c:pt>
                <c:pt idx="1067">
                  <c:v>84.840630000000004</c:v>
                </c:pt>
                <c:pt idx="1068">
                  <c:v>84.969239999999999</c:v>
                </c:pt>
                <c:pt idx="1069">
                  <c:v>85.094719999999995</c:v>
                </c:pt>
                <c:pt idx="1070">
                  <c:v>85.216629999999995</c:v>
                </c:pt>
                <c:pt idx="1071">
                  <c:v>85.334479999999999</c:v>
                </c:pt>
                <c:pt idx="1072">
                  <c:v>85.447919999999996</c:v>
                </c:pt>
                <c:pt idx="1073">
                  <c:v>85.556629999999998</c:v>
                </c:pt>
                <c:pt idx="1074">
                  <c:v>85.660259999999994</c:v>
                </c:pt>
                <c:pt idx="1075">
                  <c:v>85.758250000000004</c:v>
                </c:pt>
                <c:pt idx="1076">
                  <c:v>85.849890000000002</c:v>
                </c:pt>
                <c:pt idx="1077">
                  <c:v>85.934420000000003</c:v>
                </c:pt>
                <c:pt idx="1078">
                  <c:v>86.011189999999999</c:v>
                </c:pt>
                <c:pt idx="1079">
                  <c:v>86.07987</c:v>
                </c:pt>
                <c:pt idx="1080">
                  <c:v>86.140370000000004</c:v>
                </c:pt>
                <c:pt idx="1081">
                  <c:v>86.192580000000007</c:v>
                </c:pt>
                <c:pt idx="1082">
                  <c:v>86.236249999999998</c:v>
                </c:pt>
                <c:pt idx="1083">
                  <c:v>86.270529999999994</c:v>
                </c:pt>
                <c:pt idx="1084">
                  <c:v>86.294070000000005</c:v>
                </c:pt>
                <c:pt idx="1085">
                  <c:v>86.305269999999993</c:v>
                </c:pt>
                <c:pt idx="1086">
                  <c:v>86.302750000000003</c:v>
                </c:pt>
                <c:pt idx="1087">
                  <c:v>86.285679999999999</c:v>
                </c:pt>
                <c:pt idx="1088">
                  <c:v>86.254159999999999</c:v>
                </c:pt>
                <c:pt idx="1089">
                  <c:v>86.208950000000002</c:v>
                </c:pt>
                <c:pt idx="1090">
                  <c:v>86.151349999999994</c:v>
                </c:pt>
                <c:pt idx="1091">
                  <c:v>86.082819999999998</c:v>
                </c:pt>
                <c:pt idx="1092">
                  <c:v>86.004859999999994</c:v>
                </c:pt>
                <c:pt idx="1093">
                  <c:v>85.919200000000004</c:v>
                </c:pt>
                <c:pt idx="1094">
                  <c:v>85.827979999999997</c:v>
                </c:pt>
                <c:pt idx="1095">
                  <c:v>85.733890000000002</c:v>
                </c:pt>
                <c:pt idx="1096">
                  <c:v>85.640069999999994</c:v>
                </c:pt>
                <c:pt idx="1097">
                  <c:v>85.549719999999994</c:v>
                </c:pt>
                <c:pt idx="1098">
                  <c:v>85.46584</c:v>
                </c:pt>
                <c:pt idx="1099">
                  <c:v>85.390590000000003</c:v>
                </c:pt>
                <c:pt idx="1100">
                  <c:v>85.325419999999994</c:v>
                </c:pt>
                <c:pt idx="1101">
                  <c:v>85.270989999999998</c:v>
                </c:pt>
                <c:pt idx="1102">
                  <c:v>85.227369999999993</c:v>
                </c:pt>
                <c:pt idx="1103">
                  <c:v>85.193989999999999</c:v>
                </c:pt>
                <c:pt idx="1104">
                  <c:v>85.169799999999995</c:v>
                </c:pt>
                <c:pt idx="1105">
                  <c:v>85.152900000000002</c:v>
                </c:pt>
                <c:pt idx="1106">
                  <c:v>85.140690000000006</c:v>
                </c:pt>
                <c:pt idx="1107">
                  <c:v>85.12988</c:v>
                </c:pt>
                <c:pt idx="1108">
                  <c:v>85.116780000000006</c:v>
                </c:pt>
                <c:pt idx="1109">
                  <c:v>85.097890000000007</c:v>
                </c:pt>
                <c:pt idx="1110">
                  <c:v>85.070260000000005</c:v>
                </c:pt>
                <c:pt idx="1111">
                  <c:v>85.031809999999993</c:v>
                </c:pt>
                <c:pt idx="1112">
                  <c:v>84.981399999999994</c:v>
                </c:pt>
                <c:pt idx="1113">
                  <c:v>84.918499999999995</c:v>
                </c:pt>
                <c:pt idx="1114">
                  <c:v>84.84299</c:v>
                </c:pt>
                <c:pt idx="1115">
                  <c:v>84.754649999999998</c:v>
                </c:pt>
                <c:pt idx="1116">
                  <c:v>84.653360000000006</c:v>
                </c:pt>
                <c:pt idx="1117">
                  <c:v>84.538970000000006</c:v>
                </c:pt>
                <c:pt idx="1118">
                  <c:v>84.411519999999996</c:v>
                </c:pt>
                <c:pt idx="1119">
                  <c:v>84.271289999999993</c:v>
                </c:pt>
                <c:pt idx="1120">
                  <c:v>84.118639999999999</c:v>
                </c:pt>
                <c:pt idx="1121">
                  <c:v>83.953720000000004</c:v>
                </c:pt>
                <c:pt idx="1122">
                  <c:v>83.776250000000005</c:v>
                </c:pt>
                <c:pt idx="1123">
                  <c:v>83.585489999999993</c:v>
                </c:pt>
                <c:pt idx="1124">
                  <c:v>83.380579999999995</c:v>
                </c:pt>
                <c:pt idx="1125">
                  <c:v>83.160709999999995</c:v>
                </c:pt>
                <c:pt idx="1126">
                  <c:v>82.925640000000001</c:v>
                </c:pt>
                <c:pt idx="1127">
                  <c:v>82.675610000000006</c:v>
                </c:pt>
                <c:pt idx="1128">
                  <c:v>82.411019999999994</c:v>
                </c:pt>
                <c:pt idx="1129">
                  <c:v>82.132069999999999</c:v>
                </c:pt>
                <c:pt idx="1130">
                  <c:v>81.838419999999999</c:v>
                </c:pt>
                <c:pt idx="1131">
                  <c:v>81.529079999999993</c:v>
                </c:pt>
                <c:pt idx="1132">
                  <c:v>81.202839999999995</c:v>
                </c:pt>
                <c:pt idx="1133">
                  <c:v>80.858469999999997</c:v>
                </c:pt>
                <c:pt idx="1134">
                  <c:v>80.495199999999997</c:v>
                </c:pt>
                <c:pt idx="1135">
                  <c:v>80.1126</c:v>
                </c:pt>
                <c:pt idx="1136">
                  <c:v>79.710310000000007</c:v>
                </c:pt>
                <c:pt idx="1137">
                  <c:v>79.287689999999998</c:v>
                </c:pt>
                <c:pt idx="1138">
                  <c:v>78.843860000000006</c:v>
                </c:pt>
                <c:pt idx="1139">
                  <c:v>78.377939999999995</c:v>
                </c:pt>
                <c:pt idx="1140">
                  <c:v>77.889750000000006</c:v>
                </c:pt>
                <c:pt idx="1141">
                  <c:v>77.380420000000001</c:v>
                </c:pt>
                <c:pt idx="1142">
                  <c:v>76.852609999999999</c:v>
                </c:pt>
                <c:pt idx="1143">
                  <c:v>76.310090000000002</c:v>
                </c:pt>
                <c:pt idx="1144">
                  <c:v>75.757189999999994</c:v>
                </c:pt>
                <c:pt idx="1145">
                  <c:v>75.198009999999996</c:v>
                </c:pt>
                <c:pt idx="1146">
                  <c:v>74.636409999999998</c:v>
                </c:pt>
                <c:pt idx="1147">
                  <c:v>74.076239999999999</c:v>
                </c:pt>
                <c:pt idx="1148">
                  <c:v>73.522030000000001</c:v>
                </c:pt>
                <c:pt idx="1149">
                  <c:v>72.97927</c:v>
                </c:pt>
                <c:pt idx="1150">
                  <c:v>72.453999999999994</c:v>
                </c:pt>
                <c:pt idx="1151">
                  <c:v>71.951729999999998</c:v>
                </c:pt>
                <c:pt idx="1152">
                  <c:v>71.476159999999993</c:v>
                </c:pt>
                <c:pt idx="1153">
                  <c:v>71.028229999999994</c:v>
                </c:pt>
                <c:pt idx="1154">
                  <c:v>70.606219999999993</c:v>
                </c:pt>
                <c:pt idx="1155">
                  <c:v>70.206599999999995</c:v>
                </c:pt>
                <c:pt idx="1156">
                  <c:v>69.825040000000001</c:v>
                </c:pt>
                <c:pt idx="1157">
                  <c:v>69.457239999999999</c:v>
                </c:pt>
                <c:pt idx="1158">
                  <c:v>69.098759999999999</c:v>
                </c:pt>
                <c:pt idx="1159">
                  <c:v>68.744259999999997</c:v>
                </c:pt>
                <c:pt idx="1160">
                  <c:v>68.386700000000005</c:v>
                </c:pt>
                <c:pt idx="1161">
                  <c:v>68.017250000000004</c:v>
                </c:pt>
                <c:pt idx="1162">
                  <c:v>67.626109999999997</c:v>
                </c:pt>
                <c:pt idx="1163">
                  <c:v>67.204170000000005</c:v>
                </c:pt>
                <c:pt idx="1164">
                  <c:v>66.744770000000003</c:v>
                </c:pt>
                <c:pt idx="1165">
                  <c:v>66.244649999999993</c:v>
                </c:pt>
                <c:pt idx="1166">
                  <c:v>65.703950000000006</c:v>
                </c:pt>
                <c:pt idx="1167">
                  <c:v>65.124859999999998</c:v>
                </c:pt>
                <c:pt idx="1168">
                  <c:v>64.510189999999994</c:v>
                </c:pt>
                <c:pt idx="1169">
                  <c:v>63.862250000000003</c:v>
                </c:pt>
                <c:pt idx="1170">
                  <c:v>63.182929999999999</c:v>
                </c:pt>
                <c:pt idx="1171">
                  <c:v>62.474919999999997</c:v>
                </c:pt>
                <c:pt idx="1172">
                  <c:v>61.742980000000003</c:v>
                </c:pt>
                <c:pt idx="1173">
                  <c:v>60.994810000000001</c:v>
                </c:pt>
                <c:pt idx="1174">
                  <c:v>60.240290000000002</c:v>
                </c:pt>
                <c:pt idx="1175">
                  <c:v>59.489829999999998</c:v>
                </c:pt>
                <c:pt idx="1176">
                  <c:v>58.752330000000001</c:v>
                </c:pt>
                <c:pt idx="1177">
                  <c:v>58.034050000000001</c:v>
                </c:pt>
                <c:pt idx="1178">
                  <c:v>57.338970000000003</c:v>
                </c:pt>
                <c:pt idx="1179">
                  <c:v>56.670650000000002</c:v>
                </c:pt>
                <c:pt idx="1180">
                  <c:v>56.034019999999998</c:v>
                </c:pt>
                <c:pt idx="1181">
                  <c:v>55.436250000000001</c:v>
                </c:pt>
                <c:pt idx="1182">
                  <c:v>54.885719999999999</c:v>
                </c:pt>
                <c:pt idx="1183">
                  <c:v>54.389800000000001</c:v>
                </c:pt>
                <c:pt idx="1184">
                  <c:v>53.952539999999999</c:v>
                </c:pt>
                <c:pt idx="1185">
                  <c:v>53.573790000000002</c:v>
                </c:pt>
                <c:pt idx="1186">
                  <c:v>53.250480000000003</c:v>
                </c:pt>
                <c:pt idx="1187">
                  <c:v>52.97907</c:v>
                </c:pt>
                <c:pt idx="1188">
                  <c:v>52.758119999999998</c:v>
                </c:pt>
                <c:pt idx="1189">
                  <c:v>52.589100000000002</c:v>
                </c:pt>
                <c:pt idx="1190">
                  <c:v>52.475149999999999</c:v>
                </c:pt>
                <c:pt idx="1191">
                  <c:v>52.418579999999999</c:v>
                </c:pt>
                <c:pt idx="1192">
                  <c:v>52.41836</c:v>
                </c:pt>
                <c:pt idx="1193">
                  <c:v>52.46949</c:v>
                </c:pt>
                <c:pt idx="1194">
                  <c:v>52.564410000000002</c:v>
                </c:pt>
                <c:pt idx="1195">
                  <c:v>52.695810000000002</c:v>
                </c:pt>
                <c:pt idx="1196">
                  <c:v>52.85913</c:v>
                </c:pt>
                <c:pt idx="1197">
                  <c:v>53.053240000000002</c:v>
                </c:pt>
                <c:pt idx="1198">
                  <c:v>53.279110000000003</c:v>
                </c:pt>
                <c:pt idx="1199">
                  <c:v>53.537269999999999</c:v>
                </c:pt>
                <c:pt idx="1200">
                  <c:v>53.825449999999996</c:v>
                </c:pt>
                <c:pt idx="1201">
                  <c:v>54.13814</c:v>
                </c:pt>
                <c:pt idx="1202">
                  <c:v>54.467849999999999</c:v>
                </c:pt>
                <c:pt idx="1203">
                  <c:v>54.807810000000003</c:v>
                </c:pt>
                <c:pt idx="1204">
                  <c:v>55.154049999999998</c:v>
                </c:pt>
                <c:pt idx="1205">
                  <c:v>55.505969999999998</c:v>
                </c:pt>
                <c:pt idx="1206">
                  <c:v>55.865070000000003</c:v>
                </c:pt>
                <c:pt idx="1207">
                  <c:v>56.232460000000003</c:v>
                </c:pt>
                <c:pt idx="1208">
                  <c:v>56.606969999999997</c:v>
                </c:pt>
                <c:pt idx="1209">
                  <c:v>56.98451</c:v>
                </c:pt>
                <c:pt idx="1210">
                  <c:v>57.359540000000003</c:v>
                </c:pt>
                <c:pt idx="1211">
                  <c:v>57.727209999999999</c:v>
                </c:pt>
                <c:pt idx="1212">
                  <c:v>58.085380000000001</c:v>
                </c:pt>
                <c:pt idx="1213">
                  <c:v>58.434989999999999</c:v>
                </c:pt>
                <c:pt idx="1214">
                  <c:v>58.778950000000002</c:v>
                </c:pt>
                <c:pt idx="1215">
                  <c:v>59.119869999999999</c:v>
                </c:pt>
                <c:pt idx="1216">
                  <c:v>59.458289999999998</c:v>
                </c:pt>
                <c:pt idx="1217">
                  <c:v>59.792250000000003</c:v>
                </c:pt>
                <c:pt idx="1218">
                  <c:v>60.118409999999997</c:v>
                </c:pt>
                <c:pt idx="1219">
                  <c:v>60.434089999999998</c:v>
                </c:pt>
                <c:pt idx="1220">
                  <c:v>60.739019999999996</c:v>
                </c:pt>
                <c:pt idx="1221">
                  <c:v>61.035609999999998</c:v>
                </c:pt>
                <c:pt idx="1222">
                  <c:v>61.327939999999998</c:v>
                </c:pt>
                <c:pt idx="1223">
                  <c:v>61.619630000000001</c:v>
                </c:pt>
                <c:pt idx="1224">
                  <c:v>61.912230000000001</c:v>
                </c:pt>
                <c:pt idx="1225">
                  <c:v>62.204720000000002</c:v>
                </c:pt>
                <c:pt idx="1226">
                  <c:v>62.494729999999997</c:v>
                </c:pt>
                <c:pt idx="1227">
                  <c:v>62.780290000000001</c:v>
                </c:pt>
                <c:pt idx="1228">
                  <c:v>63.061529999999998</c:v>
                </c:pt>
                <c:pt idx="1229">
                  <c:v>63.341070000000002</c:v>
                </c:pt>
                <c:pt idx="1230">
                  <c:v>63.622839999999997</c:v>
                </c:pt>
                <c:pt idx="1231">
                  <c:v>63.910310000000003</c:v>
                </c:pt>
                <c:pt idx="1232">
                  <c:v>64.204719999999995</c:v>
                </c:pt>
                <c:pt idx="1233">
                  <c:v>64.504779999999997</c:v>
                </c:pt>
                <c:pt idx="1234">
                  <c:v>64.807590000000005</c:v>
                </c:pt>
                <c:pt idx="1235">
                  <c:v>65.110519999999994</c:v>
                </c:pt>
                <c:pt idx="1236">
                  <c:v>65.412739999999999</c:v>
                </c:pt>
                <c:pt idx="1237">
                  <c:v>65.715620000000001</c:v>
                </c:pt>
                <c:pt idx="1238">
                  <c:v>66.021770000000004</c:v>
                </c:pt>
                <c:pt idx="1239">
                  <c:v>66.333290000000005</c:v>
                </c:pt>
                <c:pt idx="1240">
                  <c:v>66.650300000000001</c:v>
                </c:pt>
                <c:pt idx="1241">
                  <c:v>66.970500000000001</c:v>
                </c:pt>
                <c:pt idx="1242">
                  <c:v>67.290210000000002</c:v>
                </c:pt>
                <c:pt idx="1243">
                  <c:v>67.605869999999996</c:v>
                </c:pt>
                <c:pt idx="1244">
                  <c:v>67.915649999999999</c:v>
                </c:pt>
                <c:pt idx="1245">
                  <c:v>68.219769999999997</c:v>
                </c:pt>
                <c:pt idx="1246">
                  <c:v>68.519880000000001</c:v>
                </c:pt>
                <c:pt idx="1247">
                  <c:v>68.81747</c:v>
                </c:pt>
                <c:pt idx="1248">
                  <c:v>69.112690000000001</c:v>
                </c:pt>
                <c:pt idx="1249">
                  <c:v>69.403880000000001</c:v>
                </c:pt>
                <c:pt idx="1250">
                  <c:v>69.688479999999998</c:v>
                </c:pt>
                <c:pt idx="1251">
                  <c:v>69.964240000000004</c:v>
                </c:pt>
                <c:pt idx="1252">
                  <c:v>70.230549999999994</c:v>
                </c:pt>
                <c:pt idx="1253">
                  <c:v>70.488730000000004</c:v>
                </c:pt>
                <c:pt idx="1254">
                  <c:v>70.741299999999995</c:v>
                </c:pt>
                <c:pt idx="1255">
                  <c:v>70.990570000000005</c:v>
                </c:pt>
                <c:pt idx="1256">
                  <c:v>71.237530000000007</c:v>
                </c:pt>
                <c:pt idx="1257">
                  <c:v>71.481290000000001</c:v>
                </c:pt>
                <c:pt idx="1258">
                  <c:v>71.71996</c:v>
                </c:pt>
                <c:pt idx="1259">
                  <c:v>71.951740000000001</c:v>
                </c:pt>
                <c:pt idx="1260">
                  <c:v>72.176190000000005</c:v>
                </c:pt>
                <c:pt idx="1261">
                  <c:v>72.394540000000006</c:v>
                </c:pt>
                <c:pt idx="1262">
                  <c:v>72.609120000000004</c:v>
                </c:pt>
                <c:pt idx="1263">
                  <c:v>72.82208</c:v>
                </c:pt>
                <c:pt idx="1264">
                  <c:v>73.034099999999995</c:v>
                </c:pt>
                <c:pt idx="1265">
                  <c:v>73.244</c:v>
                </c:pt>
                <c:pt idx="1266">
                  <c:v>73.449119999999994</c:v>
                </c:pt>
                <c:pt idx="1267">
                  <c:v>73.646709999999999</c:v>
                </c:pt>
                <c:pt idx="1268">
                  <c:v>73.835089999999994</c:v>
                </c:pt>
                <c:pt idx="1269">
                  <c:v>74.014300000000006</c:v>
                </c:pt>
                <c:pt idx="1270">
                  <c:v>74.185580000000002</c:v>
                </c:pt>
                <c:pt idx="1271">
                  <c:v>74.35033</c:v>
                </c:pt>
                <c:pt idx="1272">
                  <c:v>74.509060000000005</c:v>
                </c:pt>
                <c:pt idx="1273">
                  <c:v>74.660679999999999</c:v>
                </c:pt>
                <c:pt idx="1274">
                  <c:v>74.803020000000004</c:v>
                </c:pt>
                <c:pt idx="1275">
                  <c:v>74.933580000000006</c:v>
                </c:pt>
                <c:pt idx="1276">
                  <c:v>75.050690000000003</c:v>
                </c:pt>
                <c:pt idx="1277">
                  <c:v>75.153980000000004</c:v>
                </c:pt>
                <c:pt idx="1278">
                  <c:v>75.244159999999994</c:v>
                </c:pt>
                <c:pt idx="1279">
                  <c:v>75.322289999999995</c:v>
                </c:pt>
                <c:pt idx="1280">
                  <c:v>75.388810000000007</c:v>
                </c:pt>
                <c:pt idx="1281">
                  <c:v>75.443179999999998</c:v>
                </c:pt>
                <c:pt idx="1282">
                  <c:v>75.484049999999996</c:v>
                </c:pt>
                <c:pt idx="1283">
                  <c:v>75.510180000000005</c:v>
                </c:pt>
                <c:pt idx="1284">
                  <c:v>75.521129999999999</c:v>
                </c:pt>
                <c:pt idx="1285">
                  <c:v>75.517889999999994</c:v>
                </c:pt>
                <c:pt idx="1286">
                  <c:v>75.502589999999998</c:v>
                </c:pt>
                <c:pt idx="1287">
                  <c:v>75.477590000000006</c:v>
                </c:pt>
                <c:pt idx="1288">
                  <c:v>75.444820000000007</c:v>
                </c:pt>
                <c:pt idx="1289">
                  <c:v>75.405109999999993</c:v>
                </c:pt>
                <c:pt idx="1290">
                  <c:v>75.358540000000005</c:v>
                </c:pt>
                <c:pt idx="1291">
                  <c:v>75.305210000000002</c:v>
                </c:pt>
                <c:pt idx="1292">
                  <c:v>75.24606</c:v>
                </c:pt>
                <c:pt idx="1293">
                  <c:v>75.183319999999995</c:v>
                </c:pt>
                <c:pt idx="1294">
                  <c:v>75.119950000000003</c:v>
                </c:pt>
                <c:pt idx="1295">
                  <c:v>75.058890000000005</c:v>
                </c:pt>
                <c:pt idx="1296">
                  <c:v>75.002030000000005</c:v>
                </c:pt>
                <c:pt idx="1297">
                  <c:v>74.949799999999996</c:v>
                </c:pt>
                <c:pt idx="1298">
                  <c:v>74.901449999999997</c:v>
                </c:pt>
                <c:pt idx="1299">
                  <c:v>74.855969999999999</c:v>
                </c:pt>
                <c:pt idx="1300">
                  <c:v>74.813010000000006</c:v>
                </c:pt>
                <c:pt idx="1301">
                  <c:v>74.773300000000006</c:v>
                </c:pt>
                <c:pt idx="1302">
                  <c:v>74.738460000000003</c:v>
                </c:pt>
                <c:pt idx="1303">
                  <c:v>74.709990000000005</c:v>
                </c:pt>
                <c:pt idx="1304">
                  <c:v>74.68835</c:v>
                </c:pt>
                <c:pt idx="1305">
                  <c:v>74.672669999999997</c:v>
                </c:pt>
                <c:pt idx="1306">
                  <c:v>74.660960000000003</c:v>
                </c:pt>
                <c:pt idx="1307">
                  <c:v>74.651139999999998</c:v>
                </c:pt>
                <c:pt idx="1308">
                  <c:v>74.642020000000002</c:v>
                </c:pt>
                <c:pt idx="1309">
                  <c:v>74.633740000000003</c:v>
                </c:pt>
                <c:pt idx="1310">
                  <c:v>74.627560000000003</c:v>
                </c:pt>
                <c:pt idx="1311">
                  <c:v>74.624799999999993</c:v>
                </c:pt>
                <c:pt idx="1312">
                  <c:v>74.625990000000002</c:v>
                </c:pt>
                <c:pt idx="1313">
                  <c:v>74.630439999999993</c:v>
                </c:pt>
                <c:pt idx="1314">
                  <c:v>74.636489999999995</c:v>
                </c:pt>
                <c:pt idx="1315">
                  <c:v>74.64255</c:v>
                </c:pt>
                <c:pt idx="1316">
                  <c:v>74.647989999999993</c:v>
                </c:pt>
                <c:pt idx="1317">
                  <c:v>74.653530000000003</c:v>
                </c:pt>
                <c:pt idx="1318">
                  <c:v>74.660889999999995</c:v>
                </c:pt>
                <c:pt idx="1319">
                  <c:v>74.671869999999998</c:v>
                </c:pt>
                <c:pt idx="1320">
                  <c:v>74.68732</c:v>
                </c:pt>
                <c:pt idx="1321">
                  <c:v>74.706699999999998</c:v>
                </c:pt>
                <c:pt idx="1322">
                  <c:v>74.728409999999997</c:v>
                </c:pt>
                <c:pt idx="1323">
                  <c:v>74.750720000000001</c:v>
                </c:pt>
                <c:pt idx="1324">
                  <c:v>74.772829999999999</c:v>
                </c:pt>
                <c:pt idx="1325">
                  <c:v>74.795280000000005</c:v>
                </c:pt>
                <c:pt idx="1326">
                  <c:v>74.819739999999996</c:v>
                </c:pt>
                <c:pt idx="1327">
                  <c:v>74.847830000000002</c:v>
                </c:pt>
                <c:pt idx="1328">
                  <c:v>74.880369999999999</c:v>
                </c:pt>
                <c:pt idx="1329">
                  <c:v>74.916749999999993</c:v>
                </c:pt>
                <c:pt idx="1330">
                  <c:v>74.955389999999994</c:v>
                </c:pt>
                <c:pt idx="1331">
                  <c:v>74.994450000000001</c:v>
                </c:pt>
                <c:pt idx="1332">
                  <c:v>75.032839999999993</c:v>
                </c:pt>
                <c:pt idx="1333">
                  <c:v>75.070689999999999</c:v>
                </c:pt>
                <c:pt idx="1334">
                  <c:v>75.108819999999994</c:v>
                </c:pt>
                <c:pt idx="1335">
                  <c:v>75.147900000000007</c:v>
                </c:pt>
                <c:pt idx="1336">
                  <c:v>75.187690000000003</c:v>
                </c:pt>
                <c:pt idx="1337">
                  <c:v>75.226460000000003</c:v>
                </c:pt>
                <c:pt idx="1338">
                  <c:v>75.261520000000004</c:v>
                </c:pt>
                <c:pt idx="1339">
                  <c:v>75.290120000000002</c:v>
                </c:pt>
                <c:pt idx="1340">
                  <c:v>75.310450000000003</c:v>
                </c:pt>
                <c:pt idx="1341">
                  <c:v>75.322090000000003</c:v>
                </c:pt>
                <c:pt idx="1342">
                  <c:v>75.325680000000006</c:v>
                </c:pt>
                <c:pt idx="1343">
                  <c:v>75.321960000000004</c:v>
                </c:pt>
                <c:pt idx="1344">
                  <c:v>75.310779999999994</c:v>
                </c:pt>
                <c:pt idx="1345">
                  <c:v>75.290719999999993</c:v>
                </c:pt>
                <c:pt idx="1346">
                  <c:v>75.259360000000001</c:v>
                </c:pt>
                <c:pt idx="1347">
                  <c:v>75.214299999999994</c:v>
                </c:pt>
                <c:pt idx="1348">
                  <c:v>75.154169999999993</c:v>
                </c:pt>
                <c:pt idx="1349">
                  <c:v>75.078999999999994</c:v>
                </c:pt>
                <c:pt idx="1350">
                  <c:v>74.990120000000005</c:v>
                </c:pt>
                <c:pt idx="1351">
                  <c:v>74.888940000000005</c:v>
                </c:pt>
                <c:pt idx="1352">
                  <c:v>74.776110000000003</c:v>
                </c:pt>
                <c:pt idx="1353">
                  <c:v>74.650890000000004</c:v>
                </c:pt>
                <c:pt idx="1354">
                  <c:v>74.511690000000002</c:v>
                </c:pt>
                <c:pt idx="1355">
                  <c:v>74.357190000000003</c:v>
                </c:pt>
                <c:pt idx="1356">
                  <c:v>74.187529999999995</c:v>
                </c:pt>
                <c:pt idx="1357">
                  <c:v>74.00488</c:v>
                </c:pt>
                <c:pt idx="1358">
                  <c:v>73.813100000000006</c:v>
                </c:pt>
                <c:pt idx="1359">
                  <c:v>73.616420000000005</c:v>
                </c:pt>
                <c:pt idx="1360">
                  <c:v>73.418189999999996</c:v>
                </c:pt>
                <c:pt idx="1361">
                  <c:v>73.220309999999998</c:v>
                </c:pt>
                <c:pt idx="1362">
                  <c:v>73.02373</c:v>
                </c:pt>
                <c:pt idx="1363">
                  <c:v>72.829729999999998</c:v>
                </c:pt>
                <c:pt idx="1364">
                  <c:v>72.641260000000003</c:v>
                </c:pt>
                <c:pt idx="1365">
                  <c:v>72.463260000000005</c:v>
                </c:pt>
                <c:pt idx="1366">
                  <c:v>72.301829999999995</c:v>
                </c:pt>
                <c:pt idx="1367">
                  <c:v>72.162260000000003</c:v>
                </c:pt>
                <c:pt idx="1368">
                  <c:v>72.04777</c:v>
                </c:pt>
                <c:pt idx="1369">
                  <c:v>71.958680000000001</c:v>
                </c:pt>
                <c:pt idx="1370">
                  <c:v>71.893460000000005</c:v>
                </c:pt>
                <c:pt idx="1371">
                  <c:v>71.850300000000004</c:v>
                </c:pt>
                <c:pt idx="1372">
                  <c:v>71.828729999999993</c:v>
                </c:pt>
                <c:pt idx="1373">
                  <c:v>71.829769999999996</c:v>
                </c:pt>
                <c:pt idx="1374">
                  <c:v>71.855249999999998</c:v>
                </c:pt>
                <c:pt idx="1375">
                  <c:v>71.906059999999997</c:v>
                </c:pt>
                <c:pt idx="1376">
                  <c:v>71.980980000000002</c:v>
                </c:pt>
                <c:pt idx="1377">
                  <c:v>72.076520000000002</c:v>
                </c:pt>
                <c:pt idx="1378">
                  <c:v>72.188720000000004</c:v>
                </c:pt>
                <c:pt idx="1379">
                  <c:v>72.315089999999998</c:v>
                </c:pt>
                <c:pt idx="1380">
                  <c:v>72.456450000000004</c:v>
                </c:pt>
                <c:pt idx="1381">
                  <c:v>72.617220000000003</c:v>
                </c:pt>
                <c:pt idx="1382">
                  <c:v>72.804349999999999</c:v>
                </c:pt>
                <c:pt idx="1383">
                  <c:v>73.025360000000006</c:v>
                </c:pt>
                <c:pt idx="1384">
                  <c:v>73.286450000000002</c:v>
                </c:pt>
                <c:pt idx="1385">
                  <c:v>73.591189999999997</c:v>
                </c:pt>
                <c:pt idx="1386">
                  <c:v>73.940349999999995</c:v>
                </c:pt>
                <c:pt idx="1387">
                  <c:v>74.332139999999995</c:v>
                </c:pt>
                <c:pt idx="1388">
                  <c:v>74.762889999999999</c:v>
                </c:pt>
                <c:pt idx="1389">
                  <c:v>75.227260000000001</c:v>
                </c:pt>
                <c:pt idx="1390">
                  <c:v>75.718379999999996</c:v>
                </c:pt>
                <c:pt idx="1391">
                  <c:v>76.228099999999998</c:v>
                </c:pt>
                <c:pt idx="1392">
                  <c:v>76.747669999999999</c:v>
                </c:pt>
                <c:pt idx="1393">
                  <c:v>77.268780000000007</c:v>
                </c:pt>
                <c:pt idx="1394">
                  <c:v>77.784419999999997</c:v>
                </c:pt>
                <c:pt idx="1395">
                  <c:v>78.289349999999999</c:v>
                </c:pt>
                <c:pt idx="1396">
                  <c:v>78.779809999999998</c:v>
                </c:pt>
                <c:pt idx="1397">
                  <c:v>79.252780000000001</c:v>
                </c:pt>
                <c:pt idx="1398">
                  <c:v>79.705590000000001</c:v>
                </c:pt>
                <c:pt idx="1399">
                  <c:v>80.135390000000001</c:v>
                </c:pt>
                <c:pt idx="1400">
                  <c:v>80.539550000000006</c:v>
                </c:pt>
                <c:pt idx="1401">
                  <c:v>80.91592</c:v>
                </c:pt>
                <c:pt idx="1402">
                  <c:v>81.263450000000006</c:v>
                </c:pt>
                <c:pt idx="1403">
                  <c:v>81.582239999999999</c:v>
                </c:pt>
                <c:pt idx="1404">
                  <c:v>81.873320000000007</c:v>
                </c:pt>
                <c:pt idx="1405">
                  <c:v>82.138400000000004</c:v>
                </c:pt>
                <c:pt idx="1406">
                  <c:v>82.379490000000004</c:v>
                </c:pt>
                <c:pt idx="1407">
                  <c:v>82.598560000000006</c:v>
                </c:pt>
                <c:pt idx="1408">
                  <c:v>82.797579999999996</c:v>
                </c:pt>
                <c:pt idx="1409">
                  <c:v>82.978409999999997</c:v>
                </c:pt>
                <c:pt idx="1410">
                  <c:v>83.142750000000007</c:v>
                </c:pt>
                <c:pt idx="1411">
                  <c:v>83.292180000000002</c:v>
                </c:pt>
                <c:pt idx="1412">
                  <c:v>83.428299999999993</c:v>
                </c:pt>
                <c:pt idx="1413">
                  <c:v>83.552700000000002</c:v>
                </c:pt>
                <c:pt idx="1414">
                  <c:v>83.667180000000002</c:v>
                </c:pt>
                <c:pt idx="1415">
                  <c:v>83.773679999999999</c:v>
                </c:pt>
                <c:pt idx="1416">
                  <c:v>83.874210000000005</c:v>
                </c:pt>
                <c:pt idx="1417">
                  <c:v>83.970569999999995</c:v>
                </c:pt>
                <c:pt idx="1418">
                  <c:v>84.064089999999993</c:v>
                </c:pt>
                <c:pt idx="1419">
                  <c:v>84.15558</c:v>
                </c:pt>
                <c:pt idx="1420">
                  <c:v>84.24539</c:v>
                </c:pt>
                <c:pt idx="1421">
                  <c:v>84.333430000000007</c:v>
                </c:pt>
                <c:pt idx="1422">
                  <c:v>84.419589999999999</c:v>
                </c:pt>
                <c:pt idx="1423">
                  <c:v>84.503829999999994</c:v>
                </c:pt>
                <c:pt idx="1424">
                  <c:v>84.586299999999994</c:v>
                </c:pt>
                <c:pt idx="1425">
                  <c:v>84.667159999999996</c:v>
                </c:pt>
                <c:pt idx="1426">
                  <c:v>84.746420000000001</c:v>
                </c:pt>
                <c:pt idx="1427">
                  <c:v>84.823549999999997</c:v>
                </c:pt>
                <c:pt idx="1428">
                  <c:v>84.897319999999993</c:v>
                </c:pt>
                <c:pt idx="1429">
                  <c:v>84.965739999999997</c:v>
                </c:pt>
                <c:pt idx="1430">
                  <c:v>85.026449999999997</c:v>
                </c:pt>
                <c:pt idx="1431">
                  <c:v>85.076989999999995</c:v>
                </c:pt>
                <c:pt idx="1432">
                  <c:v>85.115520000000004</c:v>
                </c:pt>
                <c:pt idx="1433">
                  <c:v>85.14067</c:v>
                </c:pt>
                <c:pt idx="1434">
                  <c:v>85.151409999999998</c:v>
                </c:pt>
                <c:pt idx="1435">
                  <c:v>85.146590000000003</c:v>
                </c:pt>
                <c:pt idx="1436">
                  <c:v>85.124889999999994</c:v>
                </c:pt>
                <c:pt idx="1437">
                  <c:v>85.084869999999995</c:v>
                </c:pt>
                <c:pt idx="1438">
                  <c:v>85.025419999999997</c:v>
                </c:pt>
                <c:pt idx="1439">
                  <c:v>84.94614</c:v>
                </c:pt>
                <c:pt idx="1440">
                  <c:v>84.847449999999995</c:v>
                </c:pt>
                <c:pt idx="1441">
                  <c:v>84.730450000000005</c:v>
                </c:pt>
                <c:pt idx="1442">
                  <c:v>84.59657</c:v>
                </c:pt>
                <c:pt idx="1443">
                  <c:v>84.447249999999997</c:v>
                </c:pt>
                <c:pt idx="1444">
                  <c:v>84.28398</c:v>
                </c:pt>
                <c:pt idx="1445">
                  <c:v>84.108699999999999</c:v>
                </c:pt>
                <c:pt idx="1446">
                  <c:v>83.924180000000007</c:v>
                </c:pt>
                <c:pt idx="1447">
                  <c:v>83.734279999999998</c:v>
                </c:pt>
                <c:pt idx="1448">
                  <c:v>83.543530000000004</c:v>
                </c:pt>
                <c:pt idx="1449">
                  <c:v>83.356579999999994</c:v>
                </c:pt>
                <c:pt idx="1450">
                  <c:v>83.177430000000001</c:v>
                </c:pt>
                <c:pt idx="1451">
                  <c:v>83.009140000000002</c:v>
                </c:pt>
                <c:pt idx="1452">
                  <c:v>82.854150000000004</c:v>
                </c:pt>
                <c:pt idx="1453">
                  <c:v>82.714669999999998</c:v>
                </c:pt>
                <c:pt idx="1454">
                  <c:v>82.593090000000004</c:v>
                </c:pt>
                <c:pt idx="1455">
                  <c:v>82.492000000000004</c:v>
                </c:pt>
                <c:pt idx="1456">
                  <c:v>82.413749999999993</c:v>
                </c:pt>
                <c:pt idx="1457">
                  <c:v>82.359889999999993</c:v>
                </c:pt>
                <c:pt idx="1458">
                  <c:v>82.330920000000006</c:v>
                </c:pt>
                <c:pt idx="1459">
                  <c:v>82.326499999999996</c:v>
                </c:pt>
                <c:pt idx="1460">
                  <c:v>82.34581</c:v>
                </c:pt>
                <c:pt idx="1461">
                  <c:v>82.387990000000002</c:v>
                </c:pt>
                <c:pt idx="1462">
                  <c:v>82.452240000000003</c:v>
                </c:pt>
                <c:pt idx="1463">
                  <c:v>82.537570000000002</c:v>
                </c:pt>
                <c:pt idx="1464">
                  <c:v>82.642200000000003</c:v>
                </c:pt>
                <c:pt idx="1465">
                  <c:v>82.763360000000006</c:v>
                </c:pt>
                <c:pt idx="1466">
                  <c:v>82.897229999999993</c:v>
                </c:pt>
                <c:pt idx="1467">
                  <c:v>83.039379999999994</c:v>
                </c:pt>
                <c:pt idx="1468">
                  <c:v>83.185370000000006</c:v>
                </c:pt>
                <c:pt idx="1469">
                  <c:v>83.331280000000007</c:v>
                </c:pt>
                <c:pt idx="1470">
                  <c:v>83.474299999999999</c:v>
                </c:pt>
                <c:pt idx="1471">
                  <c:v>83.612589999999997</c:v>
                </c:pt>
                <c:pt idx="1472">
                  <c:v>83.745379999999997</c:v>
                </c:pt>
                <c:pt idx="1473">
                  <c:v>83.872439999999997</c:v>
                </c:pt>
                <c:pt idx="1474">
                  <c:v>83.993489999999994</c:v>
                </c:pt>
                <c:pt idx="1475">
                  <c:v>84.107519999999994</c:v>
                </c:pt>
                <c:pt idx="1476">
                  <c:v>84.212479999999999</c:v>
                </c:pt>
                <c:pt idx="1477">
                  <c:v>84.305279999999996</c:v>
                </c:pt>
                <c:pt idx="1478">
                  <c:v>84.382509999999996</c:v>
                </c:pt>
                <c:pt idx="1479">
                  <c:v>84.441829999999996</c:v>
                </c:pt>
                <c:pt idx="1480">
                  <c:v>84.482740000000007</c:v>
                </c:pt>
                <c:pt idx="1481">
                  <c:v>84.506389999999996</c:v>
                </c:pt>
                <c:pt idx="1482">
                  <c:v>84.514579999999995</c:v>
                </c:pt>
                <c:pt idx="1483">
                  <c:v>84.508579999999995</c:v>
                </c:pt>
                <c:pt idx="1484">
                  <c:v>84.488820000000004</c:v>
                </c:pt>
                <c:pt idx="1485">
                  <c:v>84.454970000000003</c:v>
                </c:pt>
                <c:pt idx="1486">
                  <c:v>84.40652</c:v>
                </c:pt>
                <c:pt idx="1487">
                  <c:v>84.343140000000005</c:v>
                </c:pt>
                <c:pt idx="1488">
                  <c:v>84.264979999999994</c:v>
                </c:pt>
                <c:pt idx="1489">
                  <c:v>84.172700000000006</c:v>
                </c:pt>
                <c:pt idx="1490">
                  <c:v>84.06747</c:v>
                </c:pt>
                <c:pt idx="1491">
                  <c:v>83.950909999999993</c:v>
                </c:pt>
                <c:pt idx="1492">
                  <c:v>83.825490000000002</c:v>
                </c:pt>
                <c:pt idx="1493">
                  <c:v>83.694370000000006</c:v>
                </c:pt>
                <c:pt idx="1494">
                  <c:v>83.561279999999996</c:v>
                </c:pt>
                <c:pt idx="1495">
                  <c:v>83.429900000000004</c:v>
                </c:pt>
                <c:pt idx="1496">
                  <c:v>83.303049999999999</c:v>
                </c:pt>
                <c:pt idx="1497">
                  <c:v>83.182050000000004</c:v>
                </c:pt>
                <c:pt idx="1498">
                  <c:v>83.066659999999999</c:v>
                </c:pt>
                <c:pt idx="1499">
                  <c:v>82.955920000000006</c:v>
                </c:pt>
                <c:pt idx="1500">
                  <c:v>82.849580000000003</c:v>
                </c:pt>
                <c:pt idx="1501">
                  <c:v>82.749589999999998</c:v>
                </c:pt>
                <c:pt idx="1502">
                  <c:v>82.660910000000001</c:v>
                </c:pt>
                <c:pt idx="1503">
                  <c:v>82.590069999999997</c:v>
                </c:pt>
                <c:pt idx="1504">
                  <c:v>82.542230000000004</c:v>
                </c:pt>
                <c:pt idx="1505">
                  <c:v>82.518910000000005</c:v>
                </c:pt>
                <c:pt idx="1506">
                  <c:v>82.518020000000007</c:v>
                </c:pt>
                <c:pt idx="1507">
                  <c:v>82.535839999999993</c:v>
                </c:pt>
                <c:pt idx="1508">
                  <c:v>82.569239999999994</c:v>
                </c:pt>
                <c:pt idx="1509">
                  <c:v>82.616709999999998</c:v>
                </c:pt>
                <c:pt idx="1510">
                  <c:v>82.678280000000001</c:v>
                </c:pt>
                <c:pt idx="1511">
                  <c:v>82.754320000000007</c:v>
                </c:pt>
                <c:pt idx="1512">
                  <c:v>82.844250000000002</c:v>
                </c:pt>
                <c:pt idx="1513">
                  <c:v>82.945679999999996</c:v>
                </c:pt>
                <c:pt idx="1514">
                  <c:v>83.054760000000002</c:v>
                </c:pt>
                <c:pt idx="1515">
                  <c:v>83.167090000000002</c:v>
                </c:pt>
                <c:pt idx="1516">
                  <c:v>83.279110000000003</c:v>
                </c:pt>
                <c:pt idx="1517">
                  <c:v>83.388580000000005</c:v>
                </c:pt>
                <c:pt idx="1518">
                  <c:v>83.494510000000005</c:v>
                </c:pt>
                <c:pt idx="1519">
                  <c:v>83.596410000000006</c:v>
                </c:pt>
                <c:pt idx="1520">
                  <c:v>83.693659999999994</c:v>
                </c:pt>
                <c:pt idx="1521">
                  <c:v>83.785039999999995</c:v>
                </c:pt>
                <c:pt idx="1522">
                  <c:v>83.86918</c:v>
                </c:pt>
                <c:pt idx="1523">
                  <c:v>83.944810000000004</c:v>
                </c:pt>
                <c:pt idx="1524">
                  <c:v>84.011349999999993</c:v>
                </c:pt>
                <c:pt idx="1525">
                  <c:v>84.069119999999998</c:v>
                </c:pt>
                <c:pt idx="1526">
                  <c:v>84.119050000000001</c:v>
                </c:pt>
                <c:pt idx="1527">
                  <c:v>84.162329999999997</c:v>
                </c:pt>
                <c:pt idx="1528">
                  <c:v>84.199749999999995</c:v>
                </c:pt>
                <c:pt idx="1529">
                  <c:v>84.230879999999999</c:v>
                </c:pt>
                <c:pt idx="1530">
                  <c:v>84.254440000000002</c:v>
                </c:pt>
                <c:pt idx="1531">
                  <c:v>84.26849</c:v>
                </c:pt>
                <c:pt idx="1532">
                  <c:v>84.271919999999994</c:v>
                </c:pt>
                <c:pt idx="1533">
                  <c:v>84.264979999999994</c:v>
                </c:pt>
                <c:pt idx="1534">
                  <c:v>84.249070000000003</c:v>
                </c:pt>
                <c:pt idx="1535">
                  <c:v>84.226560000000006</c:v>
                </c:pt>
                <c:pt idx="1536">
                  <c:v>84.199889999999996</c:v>
                </c:pt>
                <c:pt idx="1537">
                  <c:v>84.170839999999998</c:v>
                </c:pt>
                <c:pt idx="1538">
                  <c:v>84.140280000000004</c:v>
                </c:pt>
                <c:pt idx="1539">
                  <c:v>84.107870000000005</c:v>
                </c:pt>
                <c:pt idx="1540">
                  <c:v>84.072469999999996</c:v>
                </c:pt>
                <c:pt idx="1541">
                  <c:v>84.032510000000002</c:v>
                </c:pt>
                <c:pt idx="1542">
                  <c:v>83.986850000000004</c:v>
                </c:pt>
                <c:pt idx="1543">
                  <c:v>83.935590000000005</c:v>
                </c:pt>
                <c:pt idx="1544">
                  <c:v>83.880250000000004</c:v>
                </c:pt>
                <c:pt idx="1545">
                  <c:v>83.82338</c:v>
                </c:pt>
                <c:pt idx="1546">
                  <c:v>83.767200000000003</c:v>
                </c:pt>
                <c:pt idx="1547">
                  <c:v>83.712199999999996</c:v>
                </c:pt>
                <c:pt idx="1548">
                  <c:v>83.657039999999995</c:v>
                </c:pt>
                <c:pt idx="1549">
                  <c:v>83.599140000000006</c:v>
                </c:pt>
                <c:pt idx="1550">
                  <c:v>83.535640000000001</c:v>
                </c:pt>
                <c:pt idx="1551">
                  <c:v>83.463930000000005</c:v>
                </c:pt>
                <c:pt idx="1552">
                  <c:v>83.38194</c:v>
                </c:pt>
                <c:pt idx="1553">
                  <c:v>83.288229999999999</c:v>
                </c:pt>
                <c:pt idx="1554">
                  <c:v>83.182509999999994</c:v>
                </c:pt>
                <c:pt idx="1555">
                  <c:v>83.065629999999999</c:v>
                </c:pt>
                <c:pt idx="1556">
                  <c:v>82.93938</c:v>
                </c:pt>
                <c:pt idx="1557">
                  <c:v>82.805369999999996</c:v>
                </c:pt>
                <c:pt idx="1558">
                  <c:v>82.664199999999994</c:v>
                </c:pt>
                <c:pt idx="1559">
                  <c:v>82.514570000000006</c:v>
                </c:pt>
                <c:pt idx="1560">
                  <c:v>82.352860000000007</c:v>
                </c:pt>
                <c:pt idx="1561">
                  <c:v>82.172780000000003</c:v>
                </c:pt>
                <c:pt idx="1562">
                  <c:v>81.965649999999997</c:v>
                </c:pt>
                <c:pt idx="1563">
                  <c:v>81.721590000000006</c:v>
                </c:pt>
                <c:pt idx="1564">
                  <c:v>81.432130000000001</c:v>
                </c:pt>
                <c:pt idx="1565">
                  <c:v>81.093860000000006</c:v>
                </c:pt>
                <c:pt idx="1566">
                  <c:v>80.710949999999997</c:v>
                </c:pt>
                <c:pt idx="1567">
                  <c:v>80.294089999999997</c:v>
                </c:pt>
                <c:pt idx="1568">
                  <c:v>79.855890000000002</c:v>
                </c:pt>
                <c:pt idx="1569">
                  <c:v>79.405259999999998</c:v>
                </c:pt>
                <c:pt idx="1570">
                  <c:v>78.944339999999997</c:v>
                </c:pt>
                <c:pt idx="1571">
                  <c:v>78.469220000000007</c:v>
                </c:pt>
                <c:pt idx="1572">
                  <c:v>77.97296</c:v>
                </c:pt>
                <c:pt idx="1573">
                  <c:v>77.449389999999994</c:v>
                </c:pt>
                <c:pt idx="1574">
                  <c:v>76.896770000000004</c:v>
                </c:pt>
                <c:pt idx="1575">
                  <c:v>76.320250000000001</c:v>
                </c:pt>
                <c:pt idx="1576">
                  <c:v>75.733090000000004</c:v>
                </c:pt>
                <c:pt idx="1577">
                  <c:v>75.155600000000007</c:v>
                </c:pt>
                <c:pt idx="1578">
                  <c:v>74.612340000000003</c:v>
                </c:pt>
                <c:pt idx="1579">
                  <c:v>74.128010000000003</c:v>
                </c:pt>
                <c:pt idx="1580">
                  <c:v>73.724080000000001</c:v>
                </c:pt>
                <c:pt idx="1581">
                  <c:v>73.417180000000002</c:v>
                </c:pt>
                <c:pt idx="1582">
                  <c:v>73.219350000000006</c:v>
                </c:pt>
                <c:pt idx="1583">
                  <c:v>73.138530000000003</c:v>
                </c:pt>
                <c:pt idx="1584">
                  <c:v>73.178600000000003</c:v>
                </c:pt>
                <c:pt idx="1585">
                  <c:v>73.338099999999997</c:v>
                </c:pt>
                <c:pt idx="1586">
                  <c:v>73.608840000000001</c:v>
                </c:pt>
                <c:pt idx="1587">
                  <c:v>73.976230000000001</c:v>
                </c:pt>
                <c:pt idx="1588">
                  <c:v>74.421880000000002</c:v>
                </c:pt>
                <c:pt idx="1589">
                  <c:v>74.928809999999999</c:v>
                </c:pt>
                <c:pt idx="1590">
                  <c:v>75.487399999999994</c:v>
                </c:pt>
                <c:pt idx="1591">
                  <c:v>76.099620000000002</c:v>
                </c:pt>
                <c:pt idx="1592">
                  <c:v>76.778080000000003</c:v>
                </c:pt>
                <c:pt idx="1593">
                  <c:v>77.535539999999997</c:v>
                </c:pt>
                <c:pt idx="1594">
                  <c:v>78.364530000000002</c:v>
                </c:pt>
                <c:pt idx="1595">
                  <c:v>79.218710000000002</c:v>
                </c:pt>
                <c:pt idx="1596">
                  <c:v>80.020219999999995</c:v>
                </c:pt>
                <c:pt idx="1597">
                  <c:v>80.698359999999994</c:v>
                </c:pt>
                <c:pt idx="1598">
                  <c:v>81.225229999999996</c:v>
                </c:pt>
                <c:pt idx="1599">
                  <c:v>81.617069999999998</c:v>
                </c:pt>
                <c:pt idx="1600">
                  <c:v>81.91198</c:v>
                </c:pt>
                <c:pt idx="1601">
                  <c:v>82.148949999999999</c:v>
                </c:pt>
                <c:pt idx="1602">
                  <c:v>82.357129999999998</c:v>
                </c:pt>
                <c:pt idx="1603">
                  <c:v>82.553120000000007</c:v>
                </c:pt>
                <c:pt idx="1604">
                  <c:v>82.740830000000003</c:v>
                </c:pt>
                <c:pt idx="1605">
                  <c:v>82.913600000000002</c:v>
                </c:pt>
                <c:pt idx="1606">
                  <c:v>83.059790000000007</c:v>
                </c:pt>
                <c:pt idx="1607">
                  <c:v>83.169749999999993</c:v>
                </c:pt>
                <c:pt idx="1608">
                  <c:v>83.241500000000002</c:v>
                </c:pt>
                <c:pt idx="1609">
                  <c:v>83.280330000000006</c:v>
                </c:pt>
                <c:pt idx="1610">
                  <c:v>83.294169999999994</c:v>
                </c:pt>
                <c:pt idx="1611">
                  <c:v>83.28904</c:v>
                </c:pt>
                <c:pt idx="1612">
                  <c:v>83.267110000000002</c:v>
                </c:pt>
                <c:pt idx="1613">
                  <c:v>83.227289999999996</c:v>
                </c:pt>
                <c:pt idx="1614">
                  <c:v>83.167609999999996</c:v>
                </c:pt>
                <c:pt idx="1615">
                  <c:v>83.087599999999995</c:v>
                </c:pt>
                <c:pt idx="1616">
                  <c:v>82.990099999999998</c:v>
                </c:pt>
                <c:pt idx="1617">
                  <c:v>82.880920000000003</c:v>
                </c:pt>
                <c:pt idx="1618">
                  <c:v>82.766750000000002</c:v>
                </c:pt>
                <c:pt idx="1619">
                  <c:v>82.652420000000006</c:v>
                </c:pt>
                <c:pt idx="1620">
                  <c:v>82.540049999999994</c:v>
                </c:pt>
                <c:pt idx="1621">
                  <c:v>82.430289999999999</c:v>
                </c:pt>
                <c:pt idx="1622">
                  <c:v>82.324079999999995</c:v>
                </c:pt>
                <c:pt idx="1623">
                  <c:v>82.223550000000003</c:v>
                </c:pt>
                <c:pt idx="1624">
                  <c:v>82.131649999999993</c:v>
                </c:pt>
                <c:pt idx="1625">
                  <c:v>82.050700000000006</c:v>
                </c:pt>
                <c:pt idx="1626">
                  <c:v>81.981350000000006</c:v>
                </c:pt>
                <c:pt idx="1627">
                  <c:v>81.922160000000005</c:v>
                </c:pt>
                <c:pt idx="1628">
                  <c:v>81.870400000000004</c:v>
                </c:pt>
                <c:pt idx="1629">
                  <c:v>81.823139999999995</c:v>
                </c:pt>
                <c:pt idx="1630">
                  <c:v>81.779309999999995</c:v>
                </c:pt>
                <c:pt idx="1631">
                  <c:v>81.740989999999996</c:v>
                </c:pt>
                <c:pt idx="1632">
                  <c:v>81.712379999999996</c:v>
                </c:pt>
                <c:pt idx="1633">
                  <c:v>81.69614</c:v>
                </c:pt>
                <c:pt idx="1634">
                  <c:v>81.690709999999996</c:v>
                </c:pt>
                <c:pt idx="1635">
                  <c:v>81.69126</c:v>
                </c:pt>
                <c:pt idx="1636">
                  <c:v>81.692840000000004</c:v>
                </c:pt>
                <c:pt idx="1637">
                  <c:v>81.692639999999997</c:v>
                </c:pt>
                <c:pt idx="1638">
                  <c:v>81.690250000000006</c:v>
                </c:pt>
                <c:pt idx="1639">
                  <c:v>81.686959999999999</c:v>
                </c:pt>
                <c:pt idx="1640">
                  <c:v>81.684529999999995</c:v>
                </c:pt>
                <c:pt idx="1641">
                  <c:v>81.683769999999996</c:v>
                </c:pt>
                <c:pt idx="1642">
                  <c:v>81.683580000000006</c:v>
                </c:pt>
                <c:pt idx="1643">
                  <c:v>81.680930000000004</c:v>
                </c:pt>
                <c:pt idx="1644">
                  <c:v>81.671970000000002</c:v>
                </c:pt>
                <c:pt idx="1645">
                  <c:v>81.653769999999994</c:v>
                </c:pt>
                <c:pt idx="1646">
                  <c:v>81.625630000000001</c:v>
                </c:pt>
                <c:pt idx="1647">
                  <c:v>81.589160000000007</c:v>
                </c:pt>
                <c:pt idx="1648">
                  <c:v>81.547229999999999</c:v>
                </c:pt>
                <c:pt idx="1649">
                  <c:v>81.501959999999997</c:v>
                </c:pt>
                <c:pt idx="1650">
                  <c:v>81.453310000000002</c:v>
                </c:pt>
                <c:pt idx="1651">
                  <c:v>81.398520000000005</c:v>
                </c:pt>
                <c:pt idx="1652">
                  <c:v>81.333359999999999</c:v>
                </c:pt>
                <c:pt idx="1653">
                  <c:v>81.254239999999996</c:v>
                </c:pt>
                <c:pt idx="1654">
                  <c:v>81.161320000000003</c:v>
                </c:pt>
                <c:pt idx="1655">
                  <c:v>81.059669999999997</c:v>
                </c:pt>
                <c:pt idx="1656">
                  <c:v>80.957710000000006</c:v>
                </c:pt>
                <c:pt idx="1657">
                  <c:v>80.862899999999996</c:v>
                </c:pt>
                <c:pt idx="1658">
                  <c:v>80.778189999999995</c:v>
                </c:pt>
                <c:pt idx="1659">
                  <c:v>80.701710000000006</c:v>
                </c:pt>
                <c:pt idx="1660">
                  <c:v>80.629459999999995</c:v>
                </c:pt>
                <c:pt idx="1661">
                  <c:v>80.558599999999998</c:v>
                </c:pt>
                <c:pt idx="1662">
                  <c:v>80.489680000000007</c:v>
                </c:pt>
                <c:pt idx="1663">
                  <c:v>80.426739999999995</c:v>
                </c:pt>
                <c:pt idx="1664">
                  <c:v>80.375569999999996</c:v>
                </c:pt>
                <c:pt idx="1665">
                  <c:v>80.340639999999993</c:v>
                </c:pt>
                <c:pt idx="1666">
                  <c:v>80.32302</c:v>
                </c:pt>
                <c:pt idx="1667">
                  <c:v>80.320130000000006</c:v>
                </c:pt>
                <c:pt idx="1668">
                  <c:v>80.327799999999996</c:v>
                </c:pt>
                <c:pt idx="1669">
                  <c:v>80.343869999999995</c:v>
                </c:pt>
                <c:pt idx="1670">
                  <c:v>80.371629999999996</c:v>
                </c:pt>
                <c:pt idx="1671">
                  <c:v>80.422849999999997</c:v>
                </c:pt>
                <c:pt idx="1672">
                  <c:v>80.517759999999996</c:v>
                </c:pt>
                <c:pt idx="1673">
                  <c:v>80.676270000000002</c:v>
                </c:pt>
                <c:pt idx="1674">
                  <c:v>80.898330000000001</c:v>
                </c:pt>
                <c:pt idx="1675">
                  <c:v>81.149959999999993</c:v>
                </c:pt>
                <c:pt idx="1676">
                  <c:v>81.383809999999997</c:v>
                </c:pt>
                <c:pt idx="1677">
                  <c:v>81.574870000000004</c:v>
                </c:pt>
                <c:pt idx="1678">
                  <c:v>81.727530000000002</c:v>
                </c:pt>
                <c:pt idx="1679">
                  <c:v>81.858350000000002</c:v>
                </c:pt>
                <c:pt idx="1680">
                  <c:v>81.981229999999996</c:v>
                </c:pt>
                <c:pt idx="1681">
                  <c:v>82.102860000000007</c:v>
                </c:pt>
                <c:pt idx="1682">
                  <c:v>82.224230000000006</c:v>
                </c:pt>
                <c:pt idx="1683">
                  <c:v>82.343999999999994</c:v>
                </c:pt>
                <c:pt idx="1684">
                  <c:v>82.461519999999993</c:v>
                </c:pt>
                <c:pt idx="1685">
                  <c:v>82.578800000000001</c:v>
                </c:pt>
                <c:pt idx="1686">
                  <c:v>82.701340000000002</c:v>
                </c:pt>
                <c:pt idx="1687">
                  <c:v>82.837220000000002</c:v>
                </c:pt>
                <c:pt idx="1688">
                  <c:v>82.994150000000005</c:v>
                </c:pt>
                <c:pt idx="1689">
                  <c:v>83.174220000000005</c:v>
                </c:pt>
                <c:pt idx="1690">
                  <c:v>83.369929999999997</c:v>
                </c:pt>
                <c:pt idx="1691">
                  <c:v>83.565479999999994</c:v>
                </c:pt>
                <c:pt idx="1692">
                  <c:v>83.745189999999994</c:v>
                </c:pt>
                <c:pt idx="1693">
                  <c:v>83.901480000000006</c:v>
                </c:pt>
                <c:pt idx="1694">
                  <c:v>84.036410000000004</c:v>
                </c:pt>
                <c:pt idx="1695">
                  <c:v>84.157120000000006</c:v>
                </c:pt>
                <c:pt idx="1696">
                  <c:v>84.270769999999999</c:v>
                </c:pt>
                <c:pt idx="1697">
                  <c:v>84.381360000000001</c:v>
                </c:pt>
                <c:pt idx="1698">
                  <c:v>84.489490000000004</c:v>
                </c:pt>
                <c:pt idx="1699">
                  <c:v>84.59366</c:v>
                </c:pt>
                <c:pt idx="1700">
                  <c:v>84.692520000000002</c:v>
                </c:pt>
                <c:pt idx="1701">
                  <c:v>84.78698</c:v>
                </c:pt>
                <c:pt idx="1702">
                  <c:v>84.881720000000001</c:v>
                </c:pt>
                <c:pt idx="1703">
                  <c:v>84.985600000000005</c:v>
                </c:pt>
                <c:pt idx="1704">
                  <c:v>85.109179999999995</c:v>
                </c:pt>
                <c:pt idx="1705">
                  <c:v>85.258769999999998</c:v>
                </c:pt>
                <c:pt idx="1706">
                  <c:v>85.428740000000005</c:v>
                </c:pt>
                <c:pt idx="1707">
                  <c:v>85.600409999999997</c:v>
                </c:pt>
                <c:pt idx="1708">
                  <c:v>85.753749999999997</c:v>
                </c:pt>
                <c:pt idx="1709">
                  <c:v>85.880870000000002</c:v>
                </c:pt>
                <c:pt idx="1710">
                  <c:v>85.98809</c:v>
                </c:pt>
                <c:pt idx="1711">
                  <c:v>86.088220000000007</c:v>
                </c:pt>
                <c:pt idx="1712">
                  <c:v>86.191980000000001</c:v>
                </c:pt>
                <c:pt idx="1713">
                  <c:v>86.303120000000007</c:v>
                </c:pt>
                <c:pt idx="1714">
                  <c:v>86.41789</c:v>
                </c:pt>
                <c:pt idx="1715">
                  <c:v>86.527420000000006</c:v>
                </c:pt>
                <c:pt idx="1716">
                  <c:v>86.622889999999998</c:v>
                </c:pt>
                <c:pt idx="1717">
                  <c:v>86.699590000000001</c:v>
                </c:pt>
                <c:pt idx="1718">
                  <c:v>86.758319999999998</c:v>
                </c:pt>
                <c:pt idx="1719">
                  <c:v>86.803449999999998</c:v>
                </c:pt>
                <c:pt idx="1720">
                  <c:v>86.840100000000007</c:v>
                </c:pt>
                <c:pt idx="1721">
                  <c:v>86.871570000000006</c:v>
                </c:pt>
                <c:pt idx="1722">
                  <c:v>86.898380000000003</c:v>
                </c:pt>
                <c:pt idx="1723">
                  <c:v>86.918570000000003</c:v>
                </c:pt>
                <c:pt idx="1724">
                  <c:v>86.929590000000005</c:v>
                </c:pt>
                <c:pt idx="1725">
                  <c:v>86.930660000000003</c:v>
                </c:pt>
                <c:pt idx="1726">
                  <c:v>86.924260000000004</c:v>
                </c:pt>
                <c:pt idx="1727">
                  <c:v>86.915440000000004</c:v>
                </c:pt>
                <c:pt idx="1728">
                  <c:v>86.909750000000003</c:v>
                </c:pt>
                <c:pt idx="1729">
                  <c:v>86.91113</c:v>
                </c:pt>
                <c:pt idx="1730">
                  <c:v>86.921000000000006</c:v>
                </c:pt>
                <c:pt idx="1731">
                  <c:v>86.938739999999996</c:v>
                </c:pt>
                <c:pt idx="1732">
                  <c:v>86.963099999999997</c:v>
                </c:pt>
                <c:pt idx="1733">
                  <c:v>86.993290000000002</c:v>
                </c:pt>
                <c:pt idx="1734">
                  <c:v>87.030199999999994</c:v>
                </c:pt>
                <c:pt idx="1735">
                  <c:v>87.076160000000002</c:v>
                </c:pt>
                <c:pt idx="1736">
                  <c:v>87.134119999999996</c:v>
                </c:pt>
                <c:pt idx="1737">
                  <c:v>87.205780000000004</c:v>
                </c:pt>
                <c:pt idx="1738">
                  <c:v>87.290260000000004</c:v>
                </c:pt>
                <c:pt idx="1739">
                  <c:v>87.383690000000001</c:v>
                </c:pt>
                <c:pt idx="1740">
                  <c:v>87.480350000000001</c:v>
                </c:pt>
                <c:pt idx="1741">
                  <c:v>87.574420000000003</c:v>
                </c:pt>
                <c:pt idx="1742">
                  <c:v>87.662130000000005</c:v>
                </c:pt>
                <c:pt idx="1743">
                  <c:v>87.741839999999996</c:v>
                </c:pt>
                <c:pt idx="1744">
                  <c:v>87.81277</c:v>
                </c:pt>
                <c:pt idx="1745">
                  <c:v>87.873390000000001</c:v>
                </c:pt>
                <c:pt idx="1746">
                  <c:v>87.921229999999994</c:v>
                </c:pt>
                <c:pt idx="1747">
                  <c:v>87.953829999999996</c:v>
                </c:pt>
                <c:pt idx="1748">
                  <c:v>87.969759999999994</c:v>
                </c:pt>
                <c:pt idx="1749">
                  <c:v>87.969250000000002</c:v>
                </c:pt>
                <c:pt idx="1750">
                  <c:v>87.953990000000005</c:v>
                </c:pt>
                <c:pt idx="1751">
                  <c:v>87.926500000000004</c:v>
                </c:pt>
                <c:pt idx="1752">
                  <c:v>87.888940000000005</c:v>
                </c:pt>
                <c:pt idx="1753">
                  <c:v>87.841269999999994</c:v>
                </c:pt>
                <c:pt idx="1754">
                  <c:v>87.779499999999999</c:v>
                </c:pt>
                <c:pt idx="1755">
                  <c:v>87.695189999999997</c:v>
                </c:pt>
                <c:pt idx="1756">
                  <c:v>87.578630000000004</c:v>
                </c:pt>
                <c:pt idx="1757">
                  <c:v>87.424379999999999</c:v>
                </c:pt>
                <c:pt idx="1758">
                  <c:v>87.235290000000006</c:v>
                </c:pt>
                <c:pt idx="1759">
                  <c:v>87.021000000000001</c:v>
                </c:pt>
                <c:pt idx="1760">
                  <c:v>86.791759999999996</c:v>
                </c:pt>
                <c:pt idx="1761">
                  <c:v>86.552700000000002</c:v>
                </c:pt>
                <c:pt idx="1762">
                  <c:v>86.302629999999994</c:v>
                </c:pt>
                <c:pt idx="1763">
                  <c:v>86.036109999999994</c:v>
                </c:pt>
                <c:pt idx="1764">
                  <c:v>85.74821</c:v>
                </c:pt>
                <c:pt idx="1765">
                  <c:v>85.43826</c:v>
                </c:pt>
                <c:pt idx="1766">
                  <c:v>85.111350000000002</c:v>
                </c:pt>
                <c:pt idx="1767">
                  <c:v>84.776939999999996</c:v>
                </c:pt>
                <c:pt idx="1768">
                  <c:v>84.445570000000004</c:v>
                </c:pt>
                <c:pt idx="1769">
                  <c:v>84.125429999999994</c:v>
                </c:pt>
                <c:pt idx="1770">
                  <c:v>83.819239999999994</c:v>
                </c:pt>
                <c:pt idx="1771">
                  <c:v>83.521640000000005</c:v>
                </c:pt>
                <c:pt idx="1772">
                  <c:v>83.216220000000007</c:v>
                </c:pt>
                <c:pt idx="1773">
                  <c:v>82.869929999999997</c:v>
                </c:pt>
                <c:pt idx="1774">
                  <c:v>82.424289999999999</c:v>
                </c:pt>
                <c:pt idx="1775">
                  <c:v>81.788740000000004</c:v>
                </c:pt>
                <c:pt idx="1776">
                  <c:v>80.862319999999997</c:v>
                </c:pt>
                <c:pt idx="1777">
                  <c:v>79.627719999999997</c:v>
                </c:pt>
                <c:pt idx="1778">
                  <c:v>78.260620000000003</c:v>
                </c:pt>
                <c:pt idx="1779">
                  <c:v>77.030699999999996</c:v>
                </c:pt>
                <c:pt idx="1780">
                  <c:v>76.060779999999994</c:v>
                </c:pt>
                <c:pt idx="1781">
                  <c:v>75.298379999999995</c:v>
                </c:pt>
                <c:pt idx="1782">
                  <c:v>74.645709999999994</c:v>
                </c:pt>
                <c:pt idx="1783">
                  <c:v>74.034790000000001</c:v>
                </c:pt>
                <c:pt idx="1784">
                  <c:v>73.434489999999997</c:v>
                </c:pt>
                <c:pt idx="1785">
                  <c:v>72.838359999999994</c:v>
                </c:pt>
                <c:pt idx="1786">
                  <c:v>72.253870000000006</c:v>
                </c:pt>
                <c:pt idx="1787">
                  <c:v>71.695329999999998</c:v>
                </c:pt>
                <c:pt idx="1788">
                  <c:v>71.178910000000002</c:v>
                </c:pt>
                <c:pt idx="1789">
                  <c:v>70.719089999999994</c:v>
                </c:pt>
                <c:pt idx="1790">
                  <c:v>70.326750000000004</c:v>
                </c:pt>
                <c:pt idx="1791">
                  <c:v>70.009630000000001</c:v>
                </c:pt>
                <c:pt idx="1792">
                  <c:v>69.774749999999997</c:v>
                </c:pt>
                <c:pt idx="1793">
                  <c:v>69.631519999999995</c:v>
                </c:pt>
                <c:pt idx="1794">
                  <c:v>69.593639999999994</c:v>
                </c:pt>
                <c:pt idx="1795">
                  <c:v>69.677750000000003</c:v>
                </c:pt>
                <c:pt idx="1796">
                  <c:v>69.895399999999995</c:v>
                </c:pt>
                <c:pt idx="1797">
                  <c:v>70.238699999999994</c:v>
                </c:pt>
                <c:pt idx="1798">
                  <c:v>70.668840000000003</c:v>
                </c:pt>
                <c:pt idx="1799">
                  <c:v>71.123869999999997</c:v>
                </c:pt>
                <c:pt idx="1800">
                  <c:v>71.547830000000005</c:v>
                </c:pt>
                <c:pt idx="1801">
                  <c:v>71.914689999999993</c:v>
                </c:pt>
                <c:pt idx="1802">
                  <c:v>72.22878</c:v>
                </c:pt>
                <c:pt idx="1803">
                  <c:v>72.510440000000003</c:v>
                </c:pt>
                <c:pt idx="1804">
                  <c:v>72.781980000000004</c:v>
                </c:pt>
                <c:pt idx="1805">
                  <c:v>73.058490000000006</c:v>
                </c:pt>
                <c:pt idx="1806">
                  <c:v>73.341170000000005</c:v>
                </c:pt>
                <c:pt idx="1807">
                  <c:v>73.611580000000004</c:v>
                </c:pt>
                <c:pt idx="1808">
                  <c:v>73.837050000000005</c:v>
                </c:pt>
                <c:pt idx="1809">
                  <c:v>73.991249999999994</c:v>
                </c:pt>
                <c:pt idx="1810">
                  <c:v>74.070700000000002</c:v>
                </c:pt>
                <c:pt idx="1811">
                  <c:v>74.088639999999998</c:v>
                </c:pt>
                <c:pt idx="1812">
                  <c:v>74.058660000000003</c:v>
                </c:pt>
                <c:pt idx="1813">
                  <c:v>73.987660000000005</c:v>
                </c:pt>
                <c:pt idx="1814">
                  <c:v>73.87782</c:v>
                </c:pt>
                <c:pt idx="1815">
                  <c:v>73.732339999999994</c:v>
                </c:pt>
                <c:pt idx="1816">
                  <c:v>73.559229999999999</c:v>
                </c:pt>
                <c:pt idx="1817">
                  <c:v>73.370959999999997</c:v>
                </c:pt>
                <c:pt idx="1818">
                  <c:v>73.179720000000003</c:v>
                </c:pt>
                <c:pt idx="1819">
                  <c:v>72.991029999999995</c:v>
                </c:pt>
                <c:pt idx="1820">
                  <c:v>72.802589999999995</c:v>
                </c:pt>
                <c:pt idx="1821">
                  <c:v>72.608860000000007</c:v>
                </c:pt>
                <c:pt idx="1822">
                  <c:v>72.408259999999999</c:v>
                </c:pt>
                <c:pt idx="1823">
                  <c:v>72.206310000000002</c:v>
                </c:pt>
                <c:pt idx="1824">
                  <c:v>72.013570000000001</c:v>
                </c:pt>
                <c:pt idx="1825">
                  <c:v>71.83999</c:v>
                </c:pt>
                <c:pt idx="1826">
                  <c:v>71.689449999999994</c:v>
                </c:pt>
                <c:pt idx="1827">
                  <c:v>71.557220000000001</c:v>
                </c:pt>
                <c:pt idx="1828">
                  <c:v>71.430599999999998</c:v>
                </c:pt>
                <c:pt idx="1829">
                  <c:v>71.292659999999998</c:v>
                </c:pt>
                <c:pt idx="1830">
                  <c:v>71.129080000000002</c:v>
                </c:pt>
                <c:pt idx="1831">
                  <c:v>70.93777</c:v>
                </c:pt>
                <c:pt idx="1832">
                  <c:v>70.736980000000003</c:v>
                </c:pt>
                <c:pt idx="1833">
                  <c:v>70.559950000000001</c:v>
                </c:pt>
                <c:pt idx="1834">
                  <c:v>70.432019999999994</c:v>
                </c:pt>
                <c:pt idx="1835">
                  <c:v>70.352260000000001</c:v>
                </c:pt>
                <c:pt idx="1836">
                  <c:v>70.300290000000004</c:v>
                </c:pt>
                <c:pt idx="1837">
                  <c:v>70.254810000000006</c:v>
                </c:pt>
                <c:pt idx="1838">
                  <c:v>70.205129999999997</c:v>
                </c:pt>
                <c:pt idx="1839">
                  <c:v>70.152850000000001</c:v>
                </c:pt>
                <c:pt idx="1840">
                  <c:v>70.109679999999997</c:v>
                </c:pt>
                <c:pt idx="1841">
                  <c:v>70.094279999999998</c:v>
                </c:pt>
                <c:pt idx="1842">
                  <c:v>70.128799999999998</c:v>
                </c:pt>
                <c:pt idx="1843">
                  <c:v>70.232860000000002</c:v>
                </c:pt>
                <c:pt idx="1844">
                  <c:v>70.414379999999994</c:v>
                </c:pt>
                <c:pt idx="1845">
                  <c:v>70.659790000000001</c:v>
                </c:pt>
                <c:pt idx="1846">
                  <c:v>70.936329999999998</c:v>
                </c:pt>
                <c:pt idx="1847">
                  <c:v>71.216059999999999</c:v>
                </c:pt>
                <c:pt idx="1848">
                  <c:v>71.499409999999997</c:v>
                </c:pt>
                <c:pt idx="1849">
                  <c:v>71.803079999999994</c:v>
                </c:pt>
                <c:pt idx="1850">
                  <c:v>72.133619999999993</c:v>
                </c:pt>
                <c:pt idx="1851">
                  <c:v>72.483000000000004</c:v>
                </c:pt>
                <c:pt idx="1852">
                  <c:v>72.841800000000006</c:v>
                </c:pt>
                <c:pt idx="1853">
                  <c:v>73.210669999999993</c:v>
                </c:pt>
                <c:pt idx="1854">
                  <c:v>73.602519999999998</c:v>
                </c:pt>
                <c:pt idx="1855">
                  <c:v>74.034440000000004</c:v>
                </c:pt>
                <c:pt idx="1856">
                  <c:v>74.513229999999993</c:v>
                </c:pt>
                <c:pt idx="1857">
                  <c:v>75.025630000000007</c:v>
                </c:pt>
                <c:pt idx="1858">
                  <c:v>75.543120000000002</c:v>
                </c:pt>
                <c:pt idx="1859">
                  <c:v>76.037220000000005</c:v>
                </c:pt>
                <c:pt idx="1860">
                  <c:v>76.494129999999998</c:v>
                </c:pt>
                <c:pt idx="1861">
                  <c:v>76.920410000000004</c:v>
                </c:pt>
                <c:pt idx="1862">
                  <c:v>77.341290000000001</c:v>
                </c:pt>
                <c:pt idx="1863">
                  <c:v>77.794960000000003</c:v>
                </c:pt>
                <c:pt idx="1864">
                  <c:v>78.321749999999994</c:v>
                </c:pt>
                <c:pt idx="1865">
                  <c:v>78.94659</c:v>
                </c:pt>
                <c:pt idx="1866">
                  <c:v>79.660129999999995</c:v>
                </c:pt>
                <c:pt idx="1867">
                  <c:v>80.413079999999994</c:v>
                </c:pt>
                <c:pt idx="1868">
                  <c:v>81.1387</c:v>
                </c:pt>
                <c:pt idx="1869">
                  <c:v>81.788910000000001</c:v>
                </c:pt>
                <c:pt idx="1870">
                  <c:v>82.355879999999999</c:v>
                </c:pt>
                <c:pt idx="1871">
                  <c:v>82.867699999999999</c:v>
                </c:pt>
                <c:pt idx="1872">
                  <c:v>83.370369999999994</c:v>
                </c:pt>
                <c:pt idx="1873">
                  <c:v>83.907579999999996</c:v>
                </c:pt>
                <c:pt idx="1874">
                  <c:v>84.503219999999999</c:v>
                </c:pt>
                <c:pt idx="1875">
                  <c:v>85.148799999999994</c:v>
                </c:pt>
                <c:pt idx="1876">
                  <c:v>85.803210000000007</c:v>
                </c:pt>
                <c:pt idx="1877">
                  <c:v>86.411060000000006</c:v>
                </c:pt>
                <c:pt idx="1878">
                  <c:v>86.930149999999998</c:v>
                </c:pt>
                <c:pt idx="1879">
                  <c:v>87.348709999999997</c:v>
                </c:pt>
                <c:pt idx="1880">
                  <c:v>87.685490000000001</c:v>
                </c:pt>
                <c:pt idx="1881">
                  <c:v>87.981250000000003</c:v>
                </c:pt>
                <c:pt idx="1882">
                  <c:v>88.295969999999997</c:v>
                </c:pt>
                <c:pt idx="1883">
                  <c:v>88.714579999999998</c:v>
                </c:pt>
                <c:pt idx="1884">
                  <c:v>89.338040000000007</c:v>
                </c:pt>
                <c:pt idx="1885">
                  <c:v>90.192340000000002</c:v>
                </c:pt>
                <c:pt idx="1886">
                  <c:v>91.092349999999996</c:v>
                </c:pt>
                <c:pt idx="1887">
                  <c:v>91.775620000000004</c:v>
                </c:pt>
                <c:pt idx="1888">
                  <c:v>92.188299999999998</c:v>
                </c:pt>
                <c:pt idx="1889">
                  <c:v>92.431160000000006</c:v>
                </c:pt>
                <c:pt idx="1890">
                  <c:v>92.597549999999998</c:v>
                </c:pt>
                <c:pt idx="1891">
                  <c:v>92.735020000000006</c:v>
                </c:pt>
                <c:pt idx="1892">
                  <c:v>92.863429999999994</c:v>
                </c:pt>
                <c:pt idx="1893">
                  <c:v>92.991680000000002</c:v>
                </c:pt>
                <c:pt idx="1894">
                  <c:v>93.126019999999997</c:v>
                </c:pt>
                <c:pt idx="1895">
                  <c:v>93.271739999999994</c:v>
                </c:pt>
                <c:pt idx="1896">
                  <c:v>93.431569999999994</c:v>
                </c:pt>
                <c:pt idx="1897">
                  <c:v>93.602519999999998</c:v>
                </c:pt>
                <c:pt idx="1898">
                  <c:v>93.774730000000005</c:v>
                </c:pt>
                <c:pt idx="1899">
                  <c:v>93.934619999999995</c:v>
                </c:pt>
                <c:pt idx="1900">
                  <c:v>94.071169999999995</c:v>
                </c:pt>
                <c:pt idx="1901">
                  <c:v>94.18047</c:v>
                </c:pt>
                <c:pt idx="1902">
                  <c:v>94.266490000000005</c:v>
                </c:pt>
                <c:pt idx="1903">
                  <c:v>94.338489999999993</c:v>
                </c:pt>
                <c:pt idx="1904">
                  <c:v>94.407780000000002</c:v>
                </c:pt>
                <c:pt idx="1905">
                  <c:v>94.483800000000002</c:v>
                </c:pt>
                <c:pt idx="1906">
                  <c:v>94.570070000000001</c:v>
                </c:pt>
                <c:pt idx="1907">
                  <c:v>94.660579999999996</c:v>
                </c:pt>
                <c:pt idx="1908">
                  <c:v>94.741699999999994</c:v>
                </c:pt>
                <c:pt idx="1909">
                  <c:v>94.801069999999996</c:v>
                </c:pt>
                <c:pt idx="1910">
                  <c:v>94.835750000000004</c:v>
                </c:pt>
                <c:pt idx="1911">
                  <c:v>94.851770000000002</c:v>
                </c:pt>
                <c:pt idx="1912">
                  <c:v>94.857879999999994</c:v>
                </c:pt>
                <c:pt idx="1913">
                  <c:v>94.860500000000002</c:v>
                </c:pt>
                <c:pt idx="1914">
                  <c:v>94.862369999999999</c:v>
                </c:pt>
                <c:pt idx="1915">
                  <c:v>94.862819999999999</c:v>
                </c:pt>
                <c:pt idx="1916">
                  <c:v>94.858919999999998</c:v>
                </c:pt>
                <c:pt idx="1917">
                  <c:v>94.846230000000006</c:v>
                </c:pt>
                <c:pt idx="1918">
                  <c:v>94.819559999999996</c:v>
                </c:pt>
                <c:pt idx="1919">
                  <c:v>94.774429999999995</c:v>
                </c:pt>
                <c:pt idx="1920">
                  <c:v>94.709100000000007</c:v>
                </c:pt>
                <c:pt idx="1921">
                  <c:v>94.626949999999994</c:v>
                </c:pt>
                <c:pt idx="1922">
                  <c:v>94.536550000000005</c:v>
                </c:pt>
                <c:pt idx="1923">
                  <c:v>94.446579999999997</c:v>
                </c:pt>
                <c:pt idx="1924">
                  <c:v>94.361440000000002</c:v>
                </c:pt>
                <c:pt idx="1925">
                  <c:v>94.280770000000004</c:v>
                </c:pt>
                <c:pt idx="1926">
                  <c:v>94.202100000000002</c:v>
                </c:pt>
                <c:pt idx="1927">
                  <c:v>94.12303</c:v>
                </c:pt>
                <c:pt idx="1928">
                  <c:v>94.041920000000005</c:v>
                </c:pt>
                <c:pt idx="1929">
                  <c:v>93.957660000000004</c:v>
                </c:pt>
                <c:pt idx="1930">
                  <c:v>93.86936</c:v>
                </c:pt>
                <c:pt idx="1931">
                  <c:v>93.775999999999996</c:v>
                </c:pt>
                <c:pt idx="1932">
                  <c:v>93.676360000000003</c:v>
                </c:pt>
                <c:pt idx="1933">
                  <c:v>93.569149999999993</c:v>
                </c:pt>
                <c:pt idx="1934">
                  <c:v>93.452929999999995</c:v>
                </c:pt>
                <c:pt idx="1935">
                  <c:v>93.326359999999994</c:v>
                </c:pt>
                <c:pt idx="1936">
                  <c:v>93.188239999999993</c:v>
                </c:pt>
                <c:pt idx="1937">
                  <c:v>93.03734</c:v>
                </c:pt>
                <c:pt idx="1938">
                  <c:v>92.872529999999998</c:v>
                </c:pt>
                <c:pt idx="1939">
                  <c:v>92.692499999999995</c:v>
                </c:pt>
                <c:pt idx="1940">
                  <c:v>92.495999999999995</c:v>
                </c:pt>
                <c:pt idx="1941">
                  <c:v>92.281679999999994</c:v>
                </c:pt>
                <c:pt idx="1942">
                  <c:v>92.048150000000007</c:v>
                </c:pt>
                <c:pt idx="1943">
                  <c:v>91.794110000000003</c:v>
                </c:pt>
                <c:pt idx="1944">
                  <c:v>91.518600000000006</c:v>
                </c:pt>
                <c:pt idx="1945">
                  <c:v>91.221059999999994</c:v>
                </c:pt>
                <c:pt idx="1946">
                  <c:v>90.901660000000007</c:v>
                </c:pt>
                <c:pt idx="1947">
                  <c:v>90.561009999999996</c:v>
                </c:pt>
                <c:pt idx="1948">
                  <c:v>90.199920000000006</c:v>
                </c:pt>
                <c:pt idx="1949">
                  <c:v>89.819069999999996</c:v>
                </c:pt>
                <c:pt idx="1950">
                  <c:v>89.419060000000002</c:v>
                </c:pt>
                <c:pt idx="1951">
                  <c:v>89.000789999999995</c:v>
                </c:pt>
                <c:pt idx="1952">
                  <c:v>88.566019999999995</c:v>
                </c:pt>
                <c:pt idx="1953">
                  <c:v>88.11788</c:v>
                </c:pt>
                <c:pt idx="1954">
                  <c:v>87.660550000000001</c:v>
                </c:pt>
                <c:pt idx="1955">
                  <c:v>87.198080000000004</c:v>
                </c:pt>
                <c:pt idx="1956">
                  <c:v>86.733109999999996</c:v>
                </c:pt>
                <c:pt idx="1957">
                  <c:v>86.266130000000004</c:v>
                </c:pt>
                <c:pt idx="1958">
                  <c:v>85.796260000000004</c:v>
                </c:pt>
                <c:pt idx="1959">
                  <c:v>85.323490000000007</c:v>
                </c:pt>
                <c:pt idx="1960">
                  <c:v>84.851410000000001</c:v>
                </c:pt>
                <c:pt idx="1961">
                  <c:v>84.388499999999993</c:v>
                </c:pt>
                <c:pt idx="1962">
                  <c:v>83.947010000000006</c:v>
                </c:pt>
                <c:pt idx="1963">
                  <c:v>83.539159999999995</c:v>
                </c:pt>
                <c:pt idx="1964">
                  <c:v>83.173150000000007</c:v>
                </c:pt>
                <c:pt idx="1965">
                  <c:v>82.850790000000003</c:v>
                </c:pt>
                <c:pt idx="1966">
                  <c:v>82.568610000000007</c:v>
                </c:pt>
                <c:pt idx="1967">
                  <c:v>82.32132</c:v>
                </c:pt>
                <c:pt idx="1968">
                  <c:v>82.105800000000002</c:v>
                </c:pt>
                <c:pt idx="1969">
                  <c:v>81.923389999999998</c:v>
                </c:pt>
                <c:pt idx="1970">
                  <c:v>81.779300000000006</c:v>
                </c:pt>
                <c:pt idx="1971">
                  <c:v>81.679590000000005</c:v>
                </c:pt>
                <c:pt idx="1972">
                  <c:v>81.627420000000001</c:v>
                </c:pt>
                <c:pt idx="1973">
                  <c:v>81.620440000000002</c:v>
                </c:pt>
                <c:pt idx="1974">
                  <c:v>81.651340000000005</c:v>
                </c:pt>
                <c:pt idx="1975">
                  <c:v>81.711110000000005</c:v>
                </c:pt>
                <c:pt idx="1976">
                  <c:v>81.792640000000006</c:v>
                </c:pt>
                <c:pt idx="1977">
                  <c:v>81.892970000000005</c:v>
                </c:pt>
                <c:pt idx="1978">
                  <c:v>82.012249999999995</c:v>
                </c:pt>
                <c:pt idx="1979">
                  <c:v>82.150670000000005</c:v>
                </c:pt>
                <c:pt idx="1980">
                  <c:v>82.305499999999995</c:v>
                </c:pt>
                <c:pt idx="1981">
                  <c:v>82.470070000000007</c:v>
                </c:pt>
                <c:pt idx="1982">
                  <c:v>82.63552</c:v>
                </c:pt>
                <c:pt idx="1983">
                  <c:v>82.793980000000005</c:v>
                </c:pt>
                <c:pt idx="1984">
                  <c:v>82.941180000000003</c:v>
                </c:pt>
                <c:pt idx="1985">
                  <c:v>83.077259999999995</c:v>
                </c:pt>
                <c:pt idx="1986">
                  <c:v>83.205430000000007</c:v>
                </c:pt>
                <c:pt idx="1987">
                  <c:v>83.328879999999998</c:v>
                </c:pt>
                <c:pt idx="1988">
                  <c:v>83.447999999999993</c:v>
                </c:pt>
                <c:pt idx="1989">
                  <c:v>83.55968</c:v>
                </c:pt>
                <c:pt idx="1990">
                  <c:v>83.659700000000001</c:v>
                </c:pt>
                <c:pt idx="1991">
                  <c:v>83.746430000000004</c:v>
                </c:pt>
                <c:pt idx="1992">
                  <c:v>83.823549999999997</c:v>
                </c:pt>
                <c:pt idx="1993">
                  <c:v>83.899699999999996</c:v>
                </c:pt>
                <c:pt idx="1994">
                  <c:v>83.98518</c:v>
                </c:pt>
                <c:pt idx="1995">
                  <c:v>84.087599999999995</c:v>
                </c:pt>
                <c:pt idx="1996">
                  <c:v>84.208969999999994</c:v>
                </c:pt>
                <c:pt idx="1997">
                  <c:v>84.346130000000002</c:v>
                </c:pt>
                <c:pt idx="1998">
                  <c:v>84.494489999999999</c:v>
                </c:pt>
                <c:pt idx="1999">
                  <c:v>84.653019999999998</c:v>
                </c:pt>
                <c:pt idx="2000">
                  <c:v>84.829310000000007</c:v>
                </c:pt>
                <c:pt idx="2001">
                  <c:v>85.042749999999998</c:v>
                </c:pt>
                <c:pt idx="2002">
                  <c:v>85.324449999999999</c:v>
                </c:pt>
                <c:pt idx="2003">
                  <c:v>85.709119999999999</c:v>
                </c:pt>
                <c:pt idx="2004">
                  <c:v>86.214100000000002</c:v>
                </c:pt>
                <c:pt idx="2005">
                  <c:v>86.813479999999998</c:v>
                </c:pt>
                <c:pt idx="2006">
                  <c:v>87.435720000000003</c:v>
                </c:pt>
                <c:pt idx="2007">
                  <c:v>88.002939999999995</c:v>
                </c:pt>
                <c:pt idx="2008">
                  <c:v>88.475949999999997</c:v>
                </c:pt>
                <c:pt idx="2009">
                  <c:v>88.860720000000001</c:v>
                </c:pt>
                <c:pt idx="2010">
                  <c:v>89.185249999999996</c:v>
                </c:pt>
                <c:pt idx="2011">
                  <c:v>89.477549999999994</c:v>
                </c:pt>
                <c:pt idx="2012">
                  <c:v>89.756360000000001</c:v>
                </c:pt>
                <c:pt idx="2013">
                  <c:v>90.030839999999998</c:v>
                </c:pt>
                <c:pt idx="2014">
                  <c:v>90.303929999999994</c:v>
                </c:pt>
                <c:pt idx="2015">
                  <c:v>90.575890000000001</c:v>
                </c:pt>
                <c:pt idx="2016">
                  <c:v>90.84684</c:v>
                </c:pt>
                <c:pt idx="2017">
                  <c:v>91.116680000000002</c:v>
                </c:pt>
                <c:pt idx="2018">
                  <c:v>91.382900000000006</c:v>
                </c:pt>
                <c:pt idx="2019">
                  <c:v>91.637379999999993</c:v>
                </c:pt>
                <c:pt idx="2020">
                  <c:v>91.867329999999995</c:v>
                </c:pt>
                <c:pt idx="2021">
                  <c:v>92.060990000000004</c:v>
                </c:pt>
                <c:pt idx="2022">
                  <c:v>92.213399999999993</c:v>
                </c:pt>
                <c:pt idx="2023">
                  <c:v>92.328140000000005</c:v>
                </c:pt>
                <c:pt idx="2024">
                  <c:v>92.415049999999994</c:v>
                </c:pt>
                <c:pt idx="2025">
                  <c:v>92.487030000000004</c:v>
                </c:pt>
                <c:pt idx="2026">
                  <c:v>92.556560000000005</c:v>
                </c:pt>
                <c:pt idx="2027">
                  <c:v>92.632429999999999</c:v>
                </c:pt>
                <c:pt idx="2028">
                  <c:v>92.716769999999997</c:v>
                </c:pt>
                <c:pt idx="2029">
                  <c:v>92.804180000000002</c:v>
                </c:pt>
                <c:pt idx="2030">
                  <c:v>92.885090000000005</c:v>
                </c:pt>
                <c:pt idx="2031">
                  <c:v>92.951790000000003</c:v>
                </c:pt>
                <c:pt idx="2032">
                  <c:v>93.002740000000003</c:v>
                </c:pt>
                <c:pt idx="2033">
                  <c:v>93.04271</c:v>
                </c:pt>
                <c:pt idx="2034">
                  <c:v>93.07911</c:v>
                </c:pt>
                <c:pt idx="2035">
                  <c:v>93.118070000000003</c:v>
                </c:pt>
                <c:pt idx="2036">
                  <c:v>93.162149999999997</c:v>
                </c:pt>
                <c:pt idx="2037">
                  <c:v>93.209850000000003</c:v>
                </c:pt>
                <c:pt idx="2038">
                  <c:v>93.257109999999997</c:v>
                </c:pt>
                <c:pt idx="2039">
                  <c:v>93.299570000000003</c:v>
                </c:pt>
                <c:pt idx="2040">
                  <c:v>93.335430000000002</c:v>
                </c:pt>
                <c:pt idx="2041">
                  <c:v>93.367350000000002</c:v>
                </c:pt>
                <c:pt idx="2042">
                  <c:v>93.402889999999999</c:v>
                </c:pt>
                <c:pt idx="2043">
                  <c:v>93.451779999999999</c:v>
                </c:pt>
                <c:pt idx="2044">
                  <c:v>93.518209999999996</c:v>
                </c:pt>
                <c:pt idx="2045">
                  <c:v>93.592339999999993</c:v>
                </c:pt>
                <c:pt idx="2046">
                  <c:v>93.654089999999997</c:v>
                </c:pt>
                <c:pt idx="2047">
                  <c:v>93.689689999999999</c:v>
                </c:pt>
                <c:pt idx="2048">
                  <c:v>93.701859999999996</c:v>
                </c:pt>
                <c:pt idx="2049">
                  <c:v>93.703090000000003</c:v>
                </c:pt>
                <c:pt idx="2050">
                  <c:v>93.705669999999998</c:v>
                </c:pt>
                <c:pt idx="2051">
                  <c:v>93.716669999999993</c:v>
                </c:pt>
                <c:pt idx="2052">
                  <c:v>93.737179999999995</c:v>
                </c:pt>
                <c:pt idx="2053">
                  <c:v>93.763440000000003</c:v>
                </c:pt>
                <c:pt idx="2054">
                  <c:v>93.789389999999997</c:v>
                </c:pt>
                <c:pt idx="2055">
                  <c:v>93.809629999999999</c:v>
                </c:pt>
                <c:pt idx="2056">
                  <c:v>93.82217</c:v>
                </c:pt>
                <c:pt idx="2057">
                  <c:v>93.829099999999997</c:v>
                </c:pt>
                <c:pt idx="2058">
                  <c:v>93.835269999999994</c:v>
                </c:pt>
                <c:pt idx="2059">
                  <c:v>93.845349999999996</c:v>
                </c:pt>
                <c:pt idx="2060">
                  <c:v>93.861400000000003</c:v>
                </c:pt>
                <c:pt idx="2061">
                  <c:v>93.88185</c:v>
                </c:pt>
                <c:pt idx="2062">
                  <c:v>93.902100000000004</c:v>
                </c:pt>
                <c:pt idx="2063">
                  <c:v>93.916780000000003</c:v>
                </c:pt>
                <c:pt idx="2064">
                  <c:v>93.922510000000003</c:v>
                </c:pt>
                <c:pt idx="2065">
                  <c:v>93.920490000000001</c:v>
                </c:pt>
                <c:pt idx="2066">
                  <c:v>93.917619999999999</c:v>
                </c:pt>
                <c:pt idx="2067">
                  <c:v>93.92295</c:v>
                </c:pt>
                <c:pt idx="2068">
                  <c:v>93.939610000000002</c:v>
                </c:pt>
                <c:pt idx="2069">
                  <c:v>93.959339999999997</c:v>
                </c:pt>
                <c:pt idx="2070">
                  <c:v>93.969170000000005</c:v>
                </c:pt>
                <c:pt idx="2071">
                  <c:v>93.962459999999993</c:v>
                </c:pt>
                <c:pt idx="2072">
                  <c:v>93.942329999999998</c:v>
                </c:pt>
                <c:pt idx="2073">
                  <c:v>93.916929999999994</c:v>
                </c:pt>
                <c:pt idx="2074">
                  <c:v>93.894880000000001</c:v>
                </c:pt>
                <c:pt idx="2075">
                  <c:v>93.882589999999993</c:v>
                </c:pt>
                <c:pt idx="2076">
                  <c:v>93.883189999999999</c:v>
                </c:pt>
                <c:pt idx="2077">
                  <c:v>93.895169999999993</c:v>
                </c:pt>
                <c:pt idx="2078">
                  <c:v>93.910079999999994</c:v>
                </c:pt>
                <c:pt idx="2079">
                  <c:v>93.910390000000007</c:v>
                </c:pt>
                <c:pt idx="2080">
                  <c:v>93.874200000000002</c:v>
                </c:pt>
                <c:pt idx="2081">
                  <c:v>93.798220000000001</c:v>
                </c:pt>
                <c:pt idx="2082">
                  <c:v>93.715159999999997</c:v>
                </c:pt>
                <c:pt idx="2083">
                  <c:v>93.659599999999998</c:v>
                </c:pt>
                <c:pt idx="2084">
                  <c:v>93.633240000000001</c:v>
                </c:pt>
                <c:pt idx="2085">
                  <c:v>93.618740000000003</c:v>
                </c:pt>
                <c:pt idx="2086">
                  <c:v>93.600480000000005</c:v>
                </c:pt>
                <c:pt idx="2087">
                  <c:v>93.57114</c:v>
                </c:pt>
                <c:pt idx="2088">
                  <c:v>93.530590000000004</c:v>
                </c:pt>
                <c:pt idx="2089">
                  <c:v>93.483369999999994</c:v>
                </c:pt>
                <c:pt idx="2090">
                  <c:v>93.436149999999998</c:v>
                </c:pt>
                <c:pt idx="2091">
                  <c:v>93.39452</c:v>
                </c:pt>
                <c:pt idx="2092">
                  <c:v>93.36054</c:v>
                </c:pt>
                <c:pt idx="2093">
                  <c:v>93.331789999999998</c:v>
                </c:pt>
                <c:pt idx="2094">
                  <c:v>93.302250000000001</c:v>
                </c:pt>
                <c:pt idx="2095">
                  <c:v>93.265140000000002</c:v>
                </c:pt>
                <c:pt idx="2096">
                  <c:v>93.21593</c:v>
                </c:pt>
                <c:pt idx="2097">
                  <c:v>93.154139999999998</c:v>
                </c:pt>
                <c:pt idx="2098">
                  <c:v>93.083560000000006</c:v>
                </c:pt>
                <c:pt idx="2099">
                  <c:v>93.009910000000005</c:v>
                </c:pt>
                <c:pt idx="2100">
                  <c:v>92.937430000000006</c:v>
                </c:pt>
                <c:pt idx="2101">
                  <c:v>92.865930000000006</c:v>
                </c:pt>
                <c:pt idx="2102">
                  <c:v>92.791780000000003</c:v>
                </c:pt>
                <c:pt idx="2103">
                  <c:v>92.711780000000005</c:v>
                </c:pt>
                <c:pt idx="2104">
                  <c:v>92.62688</c:v>
                </c:pt>
                <c:pt idx="2105">
                  <c:v>92.541870000000003</c:v>
                </c:pt>
                <c:pt idx="2106">
                  <c:v>92.46275</c:v>
                </c:pt>
                <c:pt idx="2107">
                  <c:v>92.393619999999999</c:v>
                </c:pt>
                <c:pt idx="2108">
                  <c:v>92.334810000000004</c:v>
                </c:pt>
                <c:pt idx="2109">
                  <c:v>92.281750000000002</c:v>
                </c:pt>
                <c:pt idx="2110">
                  <c:v>92.225399999999993</c:v>
                </c:pt>
                <c:pt idx="2111">
                  <c:v>92.153850000000006</c:v>
                </c:pt>
                <c:pt idx="2112">
                  <c:v>92.056529999999995</c:v>
                </c:pt>
                <c:pt idx="2113">
                  <c:v>91.92971</c:v>
                </c:pt>
                <c:pt idx="2114">
                  <c:v>91.780900000000003</c:v>
                </c:pt>
                <c:pt idx="2115">
                  <c:v>91.626519999999999</c:v>
                </c:pt>
                <c:pt idx="2116">
                  <c:v>91.482429999999994</c:v>
                </c:pt>
                <c:pt idx="2117">
                  <c:v>91.354460000000003</c:v>
                </c:pt>
                <c:pt idx="2118">
                  <c:v>91.237729999999999</c:v>
                </c:pt>
                <c:pt idx="2119">
                  <c:v>91.123729999999995</c:v>
                </c:pt>
                <c:pt idx="2120">
                  <c:v>91.006969999999995</c:v>
                </c:pt>
                <c:pt idx="2121">
                  <c:v>90.88646</c:v>
                </c:pt>
                <c:pt idx="2122">
                  <c:v>90.763400000000004</c:v>
                </c:pt>
                <c:pt idx="2123">
                  <c:v>90.637469999999993</c:v>
                </c:pt>
                <c:pt idx="2124">
                  <c:v>90.504069999999999</c:v>
                </c:pt>
                <c:pt idx="2125">
                  <c:v>90.353579999999994</c:v>
                </c:pt>
                <c:pt idx="2126">
                  <c:v>90.176249999999996</c:v>
                </c:pt>
                <c:pt idx="2127">
                  <c:v>89.970979999999997</c:v>
                </c:pt>
                <c:pt idx="2128">
                  <c:v>89.750690000000006</c:v>
                </c:pt>
                <c:pt idx="2129">
                  <c:v>89.535679999999999</c:v>
                </c:pt>
                <c:pt idx="2130">
                  <c:v>89.341390000000004</c:v>
                </c:pt>
                <c:pt idx="2131">
                  <c:v>89.171570000000003</c:v>
                </c:pt>
                <c:pt idx="2132">
                  <c:v>89.019260000000003</c:v>
                </c:pt>
                <c:pt idx="2133">
                  <c:v>88.870949999999993</c:v>
                </c:pt>
                <c:pt idx="2134">
                  <c:v>88.711429999999993</c:v>
                </c:pt>
                <c:pt idx="2135">
                  <c:v>88.529269999999997</c:v>
                </c:pt>
                <c:pt idx="2136">
                  <c:v>88.322519999999997</c:v>
                </c:pt>
                <c:pt idx="2137">
                  <c:v>88.100679999999997</c:v>
                </c:pt>
                <c:pt idx="2138">
                  <c:v>87.881550000000004</c:v>
                </c:pt>
                <c:pt idx="2139">
                  <c:v>87.681799999999996</c:v>
                </c:pt>
                <c:pt idx="2140">
                  <c:v>87.508030000000005</c:v>
                </c:pt>
                <c:pt idx="2141">
                  <c:v>87.350170000000006</c:v>
                </c:pt>
                <c:pt idx="2142">
                  <c:v>87.176860000000005</c:v>
                </c:pt>
                <c:pt idx="2143">
                  <c:v>86.935789999999997</c:v>
                </c:pt>
                <c:pt idx="2144">
                  <c:v>86.572850000000003</c:v>
                </c:pt>
                <c:pt idx="2145">
                  <c:v>86.085419999999999</c:v>
                </c:pt>
                <c:pt idx="2146">
                  <c:v>85.562399999999997</c:v>
                </c:pt>
                <c:pt idx="2147">
                  <c:v>85.117999999999995</c:v>
                </c:pt>
                <c:pt idx="2148">
                  <c:v>84.793539999999993</c:v>
                </c:pt>
                <c:pt idx="2149">
                  <c:v>84.557360000000003</c:v>
                </c:pt>
                <c:pt idx="2150">
                  <c:v>84.35812</c:v>
                </c:pt>
                <c:pt idx="2151">
                  <c:v>84.155519999999996</c:v>
                </c:pt>
                <c:pt idx="2152">
                  <c:v>83.925929999999994</c:v>
                </c:pt>
                <c:pt idx="2153">
                  <c:v>83.660070000000005</c:v>
                </c:pt>
                <c:pt idx="2154">
                  <c:v>83.360050000000001</c:v>
                </c:pt>
                <c:pt idx="2155">
                  <c:v>83.035330000000002</c:v>
                </c:pt>
                <c:pt idx="2156">
                  <c:v>82.698229999999995</c:v>
                </c:pt>
                <c:pt idx="2157">
                  <c:v>82.358930000000001</c:v>
                </c:pt>
                <c:pt idx="2158">
                  <c:v>82.023179999999996</c:v>
                </c:pt>
                <c:pt idx="2159">
                  <c:v>81.693659999999994</c:v>
                </c:pt>
                <c:pt idx="2160">
                  <c:v>81.373059999999995</c:v>
                </c:pt>
                <c:pt idx="2161">
                  <c:v>81.065730000000002</c:v>
                </c:pt>
                <c:pt idx="2162">
                  <c:v>80.776409999999998</c:v>
                </c:pt>
                <c:pt idx="2163">
                  <c:v>80.507109999999997</c:v>
                </c:pt>
                <c:pt idx="2164">
                  <c:v>80.253230000000002</c:v>
                </c:pt>
                <c:pt idx="2165">
                  <c:v>80.000119999999995</c:v>
                </c:pt>
                <c:pt idx="2166">
                  <c:v>79.721369999999993</c:v>
                </c:pt>
                <c:pt idx="2167">
                  <c:v>79.382530000000003</c:v>
                </c:pt>
                <c:pt idx="2168">
                  <c:v>78.956379999999996</c:v>
                </c:pt>
                <c:pt idx="2169">
                  <c:v>78.450029999999998</c:v>
                </c:pt>
                <c:pt idx="2170">
                  <c:v>77.920460000000006</c:v>
                </c:pt>
                <c:pt idx="2171">
                  <c:v>77.445679999999996</c:v>
                </c:pt>
                <c:pt idx="2172">
                  <c:v>77.072940000000003</c:v>
                </c:pt>
                <c:pt idx="2173">
                  <c:v>76.796459999999996</c:v>
                </c:pt>
                <c:pt idx="2174">
                  <c:v>76.573170000000005</c:v>
                </c:pt>
                <c:pt idx="2175">
                  <c:v>76.344160000000002</c:v>
                </c:pt>
                <c:pt idx="2176">
                  <c:v>76.048360000000002</c:v>
                </c:pt>
                <c:pt idx="2177">
                  <c:v>75.639949999999999</c:v>
                </c:pt>
                <c:pt idx="2178">
                  <c:v>75.123369999999994</c:v>
                </c:pt>
                <c:pt idx="2179">
                  <c:v>74.576269999999994</c:v>
                </c:pt>
                <c:pt idx="2180">
                  <c:v>74.104219999999998</c:v>
                </c:pt>
                <c:pt idx="2181">
                  <c:v>73.757450000000006</c:v>
                </c:pt>
                <c:pt idx="2182">
                  <c:v>73.515180000000001</c:v>
                </c:pt>
                <c:pt idx="2183">
                  <c:v>73.329560000000001</c:v>
                </c:pt>
                <c:pt idx="2184">
                  <c:v>73.160640000000001</c:v>
                </c:pt>
                <c:pt idx="2185">
                  <c:v>72.985399999999998</c:v>
                </c:pt>
                <c:pt idx="2186">
                  <c:v>72.795439999999999</c:v>
                </c:pt>
                <c:pt idx="2187">
                  <c:v>72.592950000000002</c:v>
                </c:pt>
                <c:pt idx="2188">
                  <c:v>72.387309999999999</c:v>
                </c:pt>
                <c:pt idx="2189">
                  <c:v>72.190399999999997</c:v>
                </c:pt>
                <c:pt idx="2190">
                  <c:v>72.010859999999994</c:v>
                </c:pt>
                <c:pt idx="2191">
                  <c:v>71.850639999999999</c:v>
                </c:pt>
                <c:pt idx="2192">
                  <c:v>71.707210000000003</c:v>
                </c:pt>
                <c:pt idx="2193">
                  <c:v>71.578590000000005</c:v>
                </c:pt>
                <c:pt idx="2194">
                  <c:v>71.466290000000001</c:v>
                </c:pt>
                <c:pt idx="2195">
                  <c:v>71.373949999999994</c:v>
                </c:pt>
                <c:pt idx="2196">
                  <c:v>71.304220000000001</c:v>
                </c:pt>
                <c:pt idx="2197">
                  <c:v>71.255809999999997</c:v>
                </c:pt>
                <c:pt idx="2198">
                  <c:v>71.222639999999998</c:v>
                </c:pt>
                <c:pt idx="2199">
                  <c:v>71.195660000000004</c:v>
                </c:pt>
                <c:pt idx="2200">
                  <c:v>71.166880000000006</c:v>
                </c:pt>
                <c:pt idx="2201">
                  <c:v>71.132679999999993</c:v>
                </c:pt>
                <c:pt idx="2202">
                  <c:v>71.095309999999998</c:v>
                </c:pt>
                <c:pt idx="2203">
                  <c:v>71.060969999999998</c:v>
                </c:pt>
                <c:pt idx="2204">
                  <c:v>71.036379999999994</c:v>
                </c:pt>
                <c:pt idx="2205">
                  <c:v>71.024929999999998</c:v>
                </c:pt>
                <c:pt idx="2206">
                  <c:v>71.024190000000004</c:v>
                </c:pt>
                <c:pt idx="2207">
                  <c:v>71.026009999999999</c:v>
                </c:pt>
                <c:pt idx="2208">
                  <c:v>71.019679999999994</c:v>
                </c:pt>
                <c:pt idx="2209">
                  <c:v>70.997200000000007</c:v>
                </c:pt>
                <c:pt idx="2210">
                  <c:v>70.957740000000001</c:v>
                </c:pt>
                <c:pt idx="2211">
                  <c:v>70.908180000000002</c:v>
                </c:pt>
                <c:pt idx="2212">
                  <c:v>70.858760000000004</c:v>
                </c:pt>
                <c:pt idx="2213">
                  <c:v>70.815250000000006</c:v>
                </c:pt>
                <c:pt idx="2214">
                  <c:v>70.773020000000002</c:v>
                </c:pt>
                <c:pt idx="2215">
                  <c:v>70.719859999999997</c:v>
                </c:pt>
                <c:pt idx="2216">
                  <c:v>70.647450000000006</c:v>
                </c:pt>
                <c:pt idx="2217">
                  <c:v>70.559719999999999</c:v>
                </c:pt>
                <c:pt idx="2218">
                  <c:v>70.469380000000001</c:v>
                </c:pt>
                <c:pt idx="2219">
                  <c:v>70.388630000000006</c:v>
                </c:pt>
                <c:pt idx="2220">
                  <c:v>70.323880000000003</c:v>
                </c:pt>
                <c:pt idx="2221">
                  <c:v>70.275229999999993</c:v>
                </c:pt>
                <c:pt idx="2222">
                  <c:v>70.23854</c:v>
                </c:pt>
                <c:pt idx="2223">
                  <c:v>70.20823</c:v>
                </c:pt>
                <c:pt idx="2224">
                  <c:v>70.180239999999998</c:v>
                </c:pt>
                <c:pt idx="2225">
                  <c:v>70.154719999999998</c:v>
                </c:pt>
                <c:pt idx="2226">
                  <c:v>70.137370000000004</c:v>
                </c:pt>
                <c:pt idx="2227">
                  <c:v>70.137929999999997</c:v>
                </c:pt>
                <c:pt idx="2228">
                  <c:v>70.165980000000005</c:v>
                </c:pt>
                <c:pt idx="2229">
                  <c:v>70.226380000000006</c:v>
                </c:pt>
                <c:pt idx="2230">
                  <c:v>70.317409999999995</c:v>
                </c:pt>
                <c:pt idx="2231">
                  <c:v>70.432659999999998</c:v>
                </c:pt>
                <c:pt idx="2232">
                  <c:v>70.56541</c:v>
                </c:pt>
                <c:pt idx="2233">
                  <c:v>70.713009999999997</c:v>
                </c:pt>
                <c:pt idx="2234">
                  <c:v>70.879220000000004</c:v>
                </c:pt>
                <c:pt idx="2235">
                  <c:v>71.074129999999997</c:v>
                </c:pt>
                <c:pt idx="2236">
                  <c:v>71.311120000000003</c:v>
                </c:pt>
                <c:pt idx="2237">
                  <c:v>71.601370000000003</c:v>
                </c:pt>
                <c:pt idx="2238">
                  <c:v>71.94744</c:v>
                </c:pt>
                <c:pt idx="2239">
                  <c:v>72.338840000000005</c:v>
                </c:pt>
                <c:pt idx="2240">
                  <c:v>72.753209999999996</c:v>
                </c:pt>
                <c:pt idx="2241">
                  <c:v>73.164460000000005</c:v>
                </c:pt>
                <c:pt idx="2242">
                  <c:v>73.554829999999995</c:v>
                </c:pt>
                <c:pt idx="2243">
                  <c:v>73.924549999999996</c:v>
                </c:pt>
                <c:pt idx="2244">
                  <c:v>74.297229999999999</c:v>
                </c:pt>
                <c:pt idx="2245">
                  <c:v>74.720420000000004</c:v>
                </c:pt>
                <c:pt idx="2246">
                  <c:v>75.260589999999993</c:v>
                </c:pt>
                <c:pt idx="2247">
                  <c:v>75.981219999999993</c:v>
                </c:pt>
                <c:pt idx="2248">
                  <c:v>76.891300000000001</c:v>
                </c:pt>
                <c:pt idx="2249">
                  <c:v>77.894769999999994</c:v>
                </c:pt>
                <c:pt idx="2250">
                  <c:v>78.827960000000004</c:v>
                </c:pt>
                <c:pt idx="2251">
                  <c:v>79.579210000000003</c:v>
                </c:pt>
                <c:pt idx="2252">
                  <c:v>80.14716</c:v>
                </c:pt>
                <c:pt idx="2253">
                  <c:v>80.595110000000005</c:v>
                </c:pt>
                <c:pt idx="2254">
                  <c:v>80.99306</c:v>
                </c:pt>
                <c:pt idx="2255">
                  <c:v>81.39443</c:v>
                </c:pt>
                <c:pt idx="2256">
                  <c:v>81.835459999999998</c:v>
                </c:pt>
                <c:pt idx="2257">
                  <c:v>82.338459999999998</c:v>
                </c:pt>
                <c:pt idx="2258">
                  <c:v>82.911500000000004</c:v>
                </c:pt>
                <c:pt idx="2259">
                  <c:v>83.544579999999996</c:v>
                </c:pt>
                <c:pt idx="2260">
                  <c:v>84.208659999999995</c:v>
                </c:pt>
                <c:pt idx="2261">
                  <c:v>84.865080000000006</c:v>
                </c:pt>
                <c:pt idx="2262">
                  <c:v>85.482699999999994</c:v>
                </c:pt>
                <c:pt idx="2263">
                  <c:v>86.048519999999996</c:v>
                </c:pt>
                <c:pt idx="2264">
                  <c:v>86.566069999999996</c:v>
                </c:pt>
                <c:pt idx="2265">
                  <c:v>87.046419999999998</c:v>
                </c:pt>
                <c:pt idx="2266">
                  <c:v>87.501099999999994</c:v>
                </c:pt>
                <c:pt idx="2267">
                  <c:v>87.938980000000001</c:v>
                </c:pt>
                <c:pt idx="2268">
                  <c:v>88.365840000000006</c:v>
                </c:pt>
                <c:pt idx="2269">
                  <c:v>88.784329999999997</c:v>
                </c:pt>
                <c:pt idx="2270">
                  <c:v>89.194289999999995</c:v>
                </c:pt>
                <c:pt idx="2271">
                  <c:v>89.592699999999994</c:v>
                </c:pt>
                <c:pt idx="2272">
                  <c:v>89.974850000000004</c:v>
                </c:pt>
                <c:pt idx="2273">
                  <c:v>90.335970000000003</c:v>
                </c:pt>
                <c:pt idx="2274">
                  <c:v>90.673429999999996</c:v>
                </c:pt>
                <c:pt idx="2275">
                  <c:v>90.989059999999995</c:v>
                </c:pt>
                <c:pt idx="2276">
                  <c:v>91.28998</c:v>
                </c:pt>
                <c:pt idx="2277">
                  <c:v>91.58717</c:v>
                </c:pt>
                <c:pt idx="2278">
                  <c:v>91.891270000000006</c:v>
                </c:pt>
                <c:pt idx="2279">
                  <c:v>92.206829999999997</c:v>
                </c:pt>
                <c:pt idx="2280">
                  <c:v>92.529340000000005</c:v>
                </c:pt>
                <c:pt idx="2281">
                  <c:v>92.846639999999994</c:v>
                </c:pt>
                <c:pt idx="2282">
                  <c:v>93.144779999999997</c:v>
                </c:pt>
                <c:pt idx="2283">
                  <c:v>93.414789999999996</c:v>
                </c:pt>
                <c:pt idx="2284">
                  <c:v>93.656229999999994</c:v>
                </c:pt>
                <c:pt idx="2285">
                  <c:v>93.87527</c:v>
                </c:pt>
                <c:pt idx="2286">
                  <c:v>94.079030000000003</c:v>
                </c:pt>
                <c:pt idx="2287">
                  <c:v>94.270420000000001</c:v>
                </c:pt>
                <c:pt idx="2288">
                  <c:v>94.447490000000002</c:v>
                </c:pt>
                <c:pt idx="2289">
                  <c:v>94.606459999999998</c:v>
                </c:pt>
                <c:pt idx="2290">
                  <c:v>94.745260000000002</c:v>
                </c:pt>
                <c:pt idx="2291">
                  <c:v>94.86609</c:v>
                </c:pt>
                <c:pt idx="2292">
                  <c:v>94.976439999999997</c:v>
                </c:pt>
                <c:pt idx="2293">
                  <c:v>95.087519999999998</c:v>
                </c:pt>
                <c:pt idx="2294">
                  <c:v>95.210390000000004</c:v>
                </c:pt>
                <c:pt idx="2295">
                  <c:v>95.34966</c:v>
                </c:pt>
                <c:pt idx="2296">
                  <c:v>95.498890000000003</c:v>
                </c:pt>
                <c:pt idx="2297">
                  <c:v>95.64273</c:v>
                </c:pt>
                <c:pt idx="2298">
                  <c:v>95.765640000000005</c:v>
                </c:pt>
                <c:pt idx="2299">
                  <c:v>95.860209999999995</c:v>
                </c:pt>
                <c:pt idx="2300">
                  <c:v>95.930170000000004</c:v>
                </c:pt>
                <c:pt idx="2301">
                  <c:v>95.987030000000004</c:v>
                </c:pt>
                <c:pt idx="2302">
                  <c:v>96.044700000000006</c:v>
                </c:pt>
                <c:pt idx="2303">
                  <c:v>96.113979999999998</c:v>
                </c:pt>
                <c:pt idx="2304">
                  <c:v>96.198260000000005</c:v>
                </c:pt>
                <c:pt idx="2305">
                  <c:v>96.291529999999995</c:v>
                </c:pt>
                <c:pt idx="2306">
                  <c:v>96.381290000000007</c:v>
                </c:pt>
                <c:pt idx="2307">
                  <c:v>96.455619999999996</c:v>
                </c:pt>
                <c:pt idx="2308">
                  <c:v>96.511030000000005</c:v>
                </c:pt>
                <c:pt idx="2309">
                  <c:v>96.553610000000006</c:v>
                </c:pt>
                <c:pt idx="2310">
                  <c:v>96.593519999999998</c:v>
                </c:pt>
                <c:pt idx="2311">
                  <c:v>96.638210000000001</c:v>
                </c:pt>
                <c:pt idx="2312">
                  <c:v>96.689350000000005</c:v>
                </c:pt>
                <c:pt idx="2313">
                  <c:v>96.743570000000005</c:v>
                </c:pt>
                <c:pt idx="2314">
                  <c:v>96.795519999999996</c:v>
                </c:pt>
                <c:pt idx="2315">
                  <c:v>96.841170000000005</c:v>
                </c:pt>
                <c:pt idx="2316">
                  <c:v>96.880359999999996</c:v>
                </c:pt>
                <c:pt idx="2317">
                  <c:v>96.917569999999998</c:v>
                </c:pt>
                <c:pt idx="2318">
                  <c:v>96.959699999999998</c:v>
                </c:pt>
                <c:pt idx="2319">
                  <c:v>97.011660000000006</c:v>
                </c:pt>
                <c:pt idx="2320">
                  <c:v>97.072519999999997</c:v>
                </c:pt>
                <c:pt idx="2321">
                  <c:v>97.135739999999998</c:v>
                </c:pt>
                <c:pt idx="2322">
                  <c:v>97.192790000000002</c:v>
                </c:pt>
                <c:pt idx="2323">
                  <c:v>97.238079999999997</c:v>
                </c:pt>
                <c:pt idx="2324">
                  <c:v>97.272350000000003</c:v>
                </c:pt>
                <c:pt idx="2325">
                  <c:v>97.303179999999998</c:v>
                </c:pt>
                <c:pt idx="2326">
                  <c:v>97.342209999999994</c:v>
                </c:pt>
                <c:pt idx="2327">
                  <c:v>97.398089999999996</c:v>
                </c:pt>
                <c:pt idx="2328">
                  <c:v>97.468770000000006</c:v>
                </c:pt>
                <c:pt idx="2329">
                  <c:v>97.540419999999997</c:v>
                </c:pt>
                <c:pt idx="2330">
                  <c:v>97.597300000000004</c:v>
                </c:pt>
                <c:pt idx="2331">
                  <c:v>97.632530000000003</c:v>
                </c:pt>
                <c:pt idx="2332">
                  <c:v>97.650729999999996</c:v>
                </c:pt>
                <c:pt idx="2333">
                  <c:v>97.662750000000003</c:v>
                </c:pt>
                <c:pt idx="2334">
                  <c:v>97.679209999999998</c:v>
                </c:pt>
                <c:pt idx="2335">
                  <c:v>97.706130000000002</c:v>
                </c:pt>
                <c:pt idx="2336">
                  <c:v>97.743129999999994</c:v>
                </c:pt>
                <c:pt idx="2337">
                  <c:v>97.784360000000007</c:v>
                </c:pt>
                <c:pt idx="2338">
                  <c:v>97.822299999999998</c:v>
                </c:pt>
                <c:pt idx="2339">
                  <c:v>97.851519999999994</c:v>
                </c:pt>
                <c:pt idx="2340">
                  <c:v>97.871489999999994</c:v>
                </c:pt>
                <c:pt idx="2341">
                  <c:v>97.88646</c:v>
                </c:pt>
                <c:pt idx="2342">
                  <c:v>97.903099999999995</c:v>
                </c:pt>
                <c:pt idx="2343">
                  <c:v>97.926509999999993</c:v>
                </c:pt>
                <c:pt idx="2344">
                  <c:v>97.95702</c:v>
                </c:pt>
                <c:pt idx="2345">
                  <c:v>97.98921</c:v>
                </c:pt>
                <c:pt idx="2346">
                  <c:v>98.015299999999996</c:v>
                </c:pt>
                <c:pt idx="2347">
                  <c:v>98.030050000000003</c:v>
                </c:pt>
                <c:pt idx="2348">
                  <c:v>98.03416</c:v>
                </c:pt>
                <c:pt idx="2349">
                  <c:v>98.033699999999996</c:v>
                </c:pt>
                <c:pt idx="2350">
                  <c:v>98.036439999999999</c:v>
                </c:pt>
                <c:pt idx="2351">
                  <c:v>98.047979999999995</c:v>
                </c:pt>
                <c:pt idx="2352">
                  <c:v>98.069119999999998</c:v>
                </c:pt>
                <c:pt idx="2353">
                  <c:v>98.095370000000003</c:v>
                </c:pt>
                <c:pt idx="2354">
                  <c:v>98.119640000000004</c:v>
                </c:pt>
                <c:pt idx="2355">
                  <c:v>98.136150000000001</c:v>
                </c:pt>
                <c:pt idx="2356">
                  <c:v>98.144000000000005</c:v>
                </c:pt>
                <c:pt idx="2357">
                  <c:v>98.147530000000003</c:v>
                </c:pt>
                <c:pt idx="2358">
                  <c:v>98.153210000000001</c:v>
                </c:pt>
                <c:pt idx="2359">
                  <c:v>98.165800000000004</c:v>
                </c:pt>
                <c:pt idx="2360">
                  <c:v>98.185910000000007</c:v>
                </c:pt>
                <c:pt idx="2361">
                  <c:v>98.210160000000002</c:v>
                </c:pt>
                <c:pt idx="2362">
                  <c:v>98.233180000000004</c:v>
                </c:pt>
                <c:pt idx="2363">
                  <c:v>98.250519999999995</c:v>
                </c:pt>
                <c:pt idx="2364">
                  <c:v>98.26097</c:v>
                </c:pt>
                <c:pt idx="2365">
                  <c:v>98.267619999999994</c:v>
                </c:pt>
                <c:pt idx="2366">
                  <c:v>98.276420000000002</c:v>
                </c:pt>
                <c:pt idx="2367">
                  <c:v>98.292929999999998</c:v>
                </c:pt>
                <c:pt idx="2368">
                  <c:v>98.317920000000001</c:v>
                </c:pt>
                <c:pt idx="2369">
                  <c:v>98.345219999999998</c:v>
                </c:pt>
                <c:pt idx="2370">
                  <c:v>98.365139999999997</c:v>
                </c:pt>
                <c:pt idx="2371">
                  <c:v>98.371399999999994</c:v>
                </c:pt>
                <c:pt idx="2372">
                  <c:v>98.365740000000002</c:v>
                </c:pt>
                <c:pt idx="2373">
                  <c:v>98.356070000000003</c:v>
                </c:pt>
                <c:pt idx="2374">
                  <c:v>98.351060000000004</c:v>
                </c:pt>
                <c:pt idx="2375">
                  <c:v>98.355739999999997</c:v>
                </c:pt>
                <c:pt idx="2376">
                  <c:v>98.369799999999998</c:v>
                </c:pt>
                <c:pt idx="2377">
                  <c:v>98.388459999999995</c:v>
                </c:pt>
                <c:pt idx="2378">
                  <c:v>98.405209999999997</c:v>
                </c:pt>
                <c:pt idx="2379">
                  <c:v>98.415130000000005</c:v>
                </c:pt>
                <c:pt idx="2380">
                  <c:v>98.417299999999997</c:v>
                </c:pt>
                <c:pt idx="2381">
                  <c:v>98.415270000000007</c:v>
                </c:pt>
                <c:pt idx="2382">
                  <c:v>98.415099999999995</c:v>
                </c:pt>
                <c:pt idx="2383">
                  <c:v>98.421880000000002</c:v>
                </c:pt>
                <c:pt idx="2384">
                  <c:v>98.436890000000005</c:v>
                </c:pt>
                <c:pt idx="2385">
                  <c:v>98.456429999999997</c:v>
                </c:pt>
                <c:pt idx="2386">
                  <c:v>98.473939999999999</c:v>
                </c:pt>
                <c:pt idx="2387">
                  <c:v>98.483890000000002</c:v>
                </c:pt>
                <c:pt idx="2388">
                  <c:v>98.485439999999997</c:v>
                </c:pt>
                <c:pt idx="2389">
                  <c:v>98.483019999999996</c:v>
                </c:pt>
                <c:pt idx="2390">
                  <c:v>98.483339999999998</c:v>
                </c:pt>
                <c:pt idx="2391">
                  <c:v>98.491039999999998</c:v>
                </c:pt>
                <c:pt idx="2392">
                  <c:v>98.506200000000007</c:v>
                </c:pt>
                <c:pt idx="2393">
                  <c:v>98.524799999999999</c:v>
                </c:pt>
                <c:pt idx="2394">
                  <c:v>98.54128</c:v>
                </c:pt>
                <c:pt idx="2395">
                  <c:v>98.551519999999996</c:v>
                </c:pt>
                <c:pt idx="2396">
                  <c:v>98.555220000000006</c:v>
                </c:pt>
                <c:pt idx="2397">
                  <c:v>98.555639999999997</c:v>
                </c:pt>
                <c:pt idx="2398">
                  <c:v>98.557980000000001</c:v>
                </c:pt>
                <c:pt idx="2399">
                  <c:v>98.566180000000003</c:v>
                </c:pt>
                <c:pt idx="2400">
                  <c:v>98.580920000000006</c:v>
                </c:pt>
                <c:pt idx="2401">
                  <c:v>98.599149999999995</c:v>
                </c:pt>
                <c:pt idx="2402">
                  <c:v>98.615729999999999</c:v>
                </c:pt>
                <c:pt idx="2403">
                  <c:v>98.626339999999999</c:v>
                </c:pt>
                <c:pt idx="2404">
                  <c:v>98.63006</c:v>
                </c:pt>
                <c:pt idx="2405">
                  <c:v>98.630070000000003</c:v>
                </c:pt>
                <c:pt idx="2406">
                  <c:v>98.631870000000006</c:v>
                </c:pt>
                <c:pt idx="2407">
                  <c:v>98.639949999999999</c:v>
                </c:pt>
                <c:pt idx="2408">
                  <c:v>98.655000000000001</c:v>
                </c:pt>
                <c:pt idx="2409">
                  <c:v>98.673029999999997</c:v>
                </c:pt>
                <c:pt idx="2410">
                  <c:v>98.688059999999993</c:v>
                </c:pt>
                <c:pt idx="2411">
                  <c:v>98.695549999999997</c:v>
                </c:pt>
                <c:pt idx="2412">
                  <c:v>98.695369999999997</c:v>
                </c:pt>
                <c:pt idx="2413">
                  <c:v>98.691479999999999</c:v>
                </c:pt>
                <c:pt idx="2414">
                  <c:v>98.689459999999997</c:v>
                </c:pt>
                <c:pt idx="2415">
                  <c:v>98.693479999999994</c:v>
                </c:pt>
                <c:pt idx="2416">
                  <c:v>98.704319999999996</c:v>
                </c:pt>
                <c:pt idx="2417">
                  <c:v>98.718959999999996</c:v>
                </c:pt>
                <c:pt idx="2418">
                  <c:v>98.732600000000005</c:v>
                </c:pt>
                <c:pt idx="2419">
                  <c:v>98.741169999999997</c:v>
                </c:pt>
                <c:pt idx="2420">
                  <c:v>98.743750000000006</c:v>
                </c:pt>
                <c:pt idx="2421">
                  <c:v>98.743260000000006</c:v>
                </c:pt>
                <c:pt idx="2422">
                  <c:v>98.744669999999999</c:v>
                </c:pt>
                <c:pt idx="2423">
                  <c:v>98.751959999999997</c:v>
                </c:pt>
                <c:pt idx="2424">
                  <c:v>98.765529999999998</c:v>
                </c:pt>
                <c:pt idx="2425">
                  <c:v>98.781970000000001</c:v>
                </c:pt>
                <c:pt idx="2426">
                  <c:v>98.796120000000002</c:v>
                </c:pt>
                <c:pt idx="2427">
                  <c:v>98.804019999999994</c:v>
                </c:pt>
                <c:pt idx="2428">
                  <c:v>98.805250000000001</c:v>
                </c:pt>
                <c:pt idx="2429">
                  <c:v>98.803290000000004</c:v>
                </c:pt>
                <c:pt idx="2430">
                  <c:v>98.803489999999996</c:v>
                </c:pt>
                <c:pt idx="2431">
                  <c:v>98.810109999999995</c:v>
                </c:pt>
                <c:pt idx="2432">
                  <c:v>98.824200000000005</c:v>
                </c:pt>
                <c:pt idx="2433">
                  <c:v>98.842699999999994</c:v>
                </c:pt>
                <c:pt idx="2434">
                  <c:v>98.860060000000004</c:v>
                </c:pt>
                <c:pt idx="2435">
                  <c:v>98.870990000000006</c:v>
                </c:pt>
                <c:pt idx="2436">
                  <c:v>98.873540000000006</c:v>
                </c:pt>
                <c:pt idx="2437">
                  <c:v>98.870750000000001</c:v>
                </c:pt>
                <c:pt idx="2438">
                  <c:v>98.869</c:v>
                </c:pt>
                <c:pt idx="2439">
                  <c:v>98.873699999999999</c:v>
                </c:pt>
                <c:pt idx="2440">
                  <c:v>98.886229999999998</c:v>
                </c:pt>
                <c:pt idx="2441">
                  <c:v>98.903480000000002</c:v>
                </c:pt>
                <c:pt idx="2442">
                  <c:v>98.920230000000004</c:v>
                </c:pt>
                <c:pt idx="2443">
                  <c:v>98.932019999999994</c:v>
                </c:pt>
                <c:pt idx="2444">
                  <c:v>98.9375</c:v>
                </c:pt>
                <c:pt idx="2445">
                  <c:v>98.938829999999996</c:v>
                </c:pt>
                <c:pt idx="2446">
                  <c:v>98.940950000000001</c:v>
                </c:pt>
                <c:pt idx="2447">
                  <c:v>98.947980000000001</c:v>
                </c:pt>
                <c:pt idx="2448">
                  <c:v>98.960059999999999</c:v>
                </c:pt>
                <c:pt idx="2449">
                  <c:v>98.972610000000003</c:v>
                </c:pt>
                <c:pt idx="2450">
                  <c:v>98.979730000000004</c:v>
                </c:pt>
                <c:pt idx="2451">
                  <c:v>98.978279999999998</c:v>
                </c:pt>
                <c:pt idx="2452">
                  <c:v>98.969790000000003</c:v>
                </c:pt>
                <c:pt idx="2453">
                  <c:v>98.959109999999995</c:v>
                </c:pt>
                <c:pt idx="2454">
                  <c:v>98.951740000000001</c:v>
                </c:pt>
                <c:pt idx="2455">
                  <c:v>98.951369999999997</c:v>
                </c:pt>
                <c:pt idx="2456">
                  <c:v>98.958299999999994</c:v>
                </c:pt>
                <c:pt idx="2457">
                  <c:v>98.969239999999999</c:v>
                </c:pt>
                <c:pt idx="2458">
                  <c:v>98.979259999999996</c:v>
                </c:pt>
                <c:pt idx="2459">
                  <c:v>98.984210000000004</c:v>
                </c:pt>
                <c:pt idx="2460">
                  <c:v>98.98339</c:v>
                </c:pt>
                <c:pt idx="2461">
                  <c:v>98.979799999999997</c:v>
                </c:pt>
                <c:pt idx="2462">
                  <c:v>98.978560000000002</c:v>
                </c:pt>
                <c:pt idx="2463">
                  <c:v>98.983590000000007</c:v>
                </c:pt>
                <c:pt idx="2464">
                  <c:v>98.995220000000003</c:v>
                </c:pt>
                <c:pt idx="2465">
                  <c:v>99.009860000000003</c:v>
                </c:pt>
                <c:pt idx="2466">
                  <c:v>99.022130000000004</c:v>
                </c:pt>
                <c:pt idx="2467">
                  <c:v>99.028000000000006</c:v>
                </c:pt>
                <c:pt idx="2468">
                  <c:v>99.027190000000004</c:v>
                </c:pt>
                <c:pt idx="2469">
                  <c:v>99.023229999999998</c:v>
                </c:pt>
                <c:pt idx="2470">
                  <c:v>99.021559999999994</c:v>
                </c:pt>
                <c:pt idx="2471">
                  <c:v>99.026719999999997</c:v>
                </c:pt>
                <c:pt idx="2472">
                  <c:v>99.040289999999999</c:v>
                </c:pt>
                <c:pt idx="2473">
                  <c:v>99.059619999999995</c:v>
                </c:pt>
                <c:pt idx="2474">
                  <c:v>99.078819999999993</c:v>
                </c:pt>
                <c:pt idx="2475">
                  <c:v>99.091040000000007</c:v>
                </c:pt>
                <c:pt idx="2476">
                  <c:v>99.092770000000002</c:v>
                </c:pt>
                <c:pt idx="2477">
                  <c:v>99.086290000000005</c:v>
                </c:pt>
                <c:pt idx="2478">
                  <c:v>99.078739999999996</c:v>
                </c:pt>
                <c:pt idx="2479">
                  <c:v>99.076490000000007</c:v>
                </c:pt>
                <c:pt idx="2480">
                  <c:v>99.081190000000007</c:v>
                </c:pt>
                <c:pt idx="2481">
                  <c:v>99.089179999999999</c:v>
                </c:pt>
                <c:pt idx="2482">
                  <c:v>99.094729999999998</c:v>
                </c:pt>
                <c:pt idx="2483">
                  <c:v>99.093800000000002</c:v>
                </c:pt>
                <c:pt idx="2484">
                  <c:v>99.086079999999995</c:v>
                </c:pt>
                <c:pt idx="2485">
                  <c:v>99.074870000000004</c:v>
                </c:pt>
                <c:pt idx="2486">
                  <c:v>99.065380000000005</c:v>
                </c:pt>
                <c:pt idx="2487">
                  <c:v>99.061580000000006</c:v>
                </c:pt>
                <c:pt idx="2488">
                  <c:v>99.064310000000006</c:v>
                </c:pt>
                <c:pt idx="2489">
                  <c:v>99.070589999999996</c:v>
                </c:pt>
                <c:pt idx="2490">
                  <c:v>99.075699999999998</c:v>
                </c:pt>
                <c:pt idx="2491">
                  <c:v>99.075900000000004</c:v>
                </c:pt>
                <c:pt idx="2492">
                  <c:v>99.070650000000001</c:v>
                </c:pt>
                <c:pt idx="2493">
                  <c:v>99.062749999999994</c:v>
                </c:pt>
                <c:pt idx="2494">
                  <c:v>99.056910000000002</c:v>
                </c:pt>
                <c:pt idx="2495">
                  <c:v>99.05686</c:v>
                </c:pt>
                <c:pt idx="2496">
                  <c:v>99.063320000000004</c:v>
                </c:pt>
                <c:pt idx="2497">
                  <c:v>99.073279999999997</c:v>
                </c:pt>
                <c:pt idx="2498">
                  <c:v>99.081890000000001</c:v>
                </c:pt>
                <c:pt idx="2499">
                  <c:v>99.085080000000005</c:v>
                </c:pt>
                <c:pt idx="2500">
                  <c:v>99.081950000000006</c:v>
                </c:pt>
                <c:pt idx="2501">
                  <c:v>99.075149999999994</c:v>
                </c:pt>
                <c:pt idx="2502">
                  <c:v>99.069450000000003</c:v>
                </c:pt>
                <c:pt idx="2503">
                  <c:v>99.068730000000002</c:v>
                </c:pt>
                <c:pt idx="2504">
                  <c:v>99.073939999999993</c:v>
                </c:pt>
                <c:pt idx="2505">
                  <c:v>99.082390000000004</c:v>
                </c:pt>
                <c:pt idx="2506">
                  <c:v>99.089449999999999</c:v>
                </c:pt>
                <c:pt idx="2507">
                  <c:v>99.091189999999997</c:v>
                </c:pt>
                <c:pt idx="2508">
                  <c:v>99.086799999999997</c:v>
                </c:pt>
                <c:pt idx="2509">
                  <c:v>99.079149999999998</c:v>
                </c:pt>
                <c:pt idx="2510">
                  <c:v>99.073089999999993</c:v>
                </c:pt>
                <c:pt idx="2511">
                  <c:v>99.07253</c:v>
                </c:pt>
                <c:pt idx="2512">
                  <c:v>99.078299999999999</c:v>
                </c:pt>
                <c:pt idx="2513">
                  <c:v>99.087370000000007</c:v>
                </c:pt>
                <c:pt idx="2514">
                  <c:v>99.094920000000002</c:v>
                </c:pt>
                <c:pt idx="2515">
                  <c:v>99.096770000000006</c:v>
                </c:pt>
                <c:pt idx="2516">
                  <c:v>99.09205</c:v>
                </c:pt>
                <c:pt idx="2517">
                  <c:v>99.083399999999997</c:v>
                </c:pt>
                <c:pt idx="2518">
                  <c:v>99.075630000000004</c:v>
                </c:pt>
                <c:pt idx="2519">
                  <c:v>99.072909999999993</c:v>
                </c:pt>
                <c:pt idx="2520">
                  <c:v>99.076639999999998</c:v>
                </c:pt>
                <c:pt idx="2521">
                  <c:v>99.08466</c:v>
                </c:pt>
                <c:pt idx="2522">
                  <c:v>99.092410000000001</c:v>
                </c:pt>
                <c:pt idx="2523">
                  <c:v>99.095420000000004</c:v>
                </c:pt>
                <c:pt idx="2524">
                  <c:v>99.091740000000001</c:v>
                </c:pt>
                <c:pt idx="2525">
                  <c:v>99.083250000000007</c:v>
                </c:pt>
                <c:pt idx="2526">
                  <c:v>99.074870000000004</c:v>
                </c:pt>
                <c:pt idx="2527">
                  <c:v>99.071349999999995</c:v>
                </c:pt>
                <c:pt idx="2528">
                  <c:v>99.073840000000004</c:v>
                </c:pt>
                <c:pt idx="2529">
                  <c:v>99.078590000000005</c:v>
                </c:pt>
                <c:pt idx="2530">
                  <c:v>99.079679999999996</c:v>
                </c:pt>
                <c:pt idx="2531">
                  <c:v>99.073260000000005</c:v>
                </c:pt>
                <c:pt idx="2532">
                  <c:v>99.060130000000001</c:v>
                </c:pt>
                <c:pt idx="2533">
                  <c:v>99.044939999999997</c:v>
                </c:pt>
                <c:pt idx="2534">
                  <c:v>99.033259999999999</c:v>
                </c:pt>
                <c:pt idx="2535">
                  <c:v>99.028689999999997</c:v>
                </c:pt>
                <c:pt idx="2536">
                  <c:v>99.031409999999994</c:v>
                </c:pt>
                <c:pt idx="2537">
                  <c:v>99.038060000000002</c:v>
                </c:pt>
                <c:pt idx="2538">
                  <c:v>99.043719999999993</c:v>
                </c:pt>
                <c:pt idx="2539">
                  <c:v>99.044269999999997</c:v>
                </c:pt>
                <c:pt idx="2540">
                  <c:v>99.038679999999999</c:v>
                </c:pt>
                <c:pt idx="2541">
                  <c:v>99.029470000000003</c:v>
                </c:pt>
                <c:pt idx="2542">
                  <c:v>99.021270000000001</c:v>
                </c:pt>
                <c:pt idx="2543">
                  <c:v>99.017849999999996</c:v>
                </c:pt>
                <c:pt idx="2544">
                  <c:v>99.020169999999993</c:v>
                </c:pt>
                <c:pt idx="2545">
                  <c:v>99.025469999999999</c:v>
                </c:pt>
                <c:pt idx="2546">
                  <c:v>99.029179999999997</c:v>
                </c:pt>
                <c:pt idx="2547">
                  <c:v>99.027349999999998</c:v>
                </c:pt>
                <c:pt idx="2548">
                  <c:v>99.019099999999995</c:v>
                </c:pt>
                <c:pt idx="2549">
                  <c:v>99.007170000000002</c:v>
                </c:pt>
                <c:pt idx="2550">
                  <c:v>98.996380000000002</c:v>
                </c:pt>
                <c:pt idx="2551">
                  <c:v>98.990740000000002</c:v>
                </c:pt>
                <c:pt idx="2552">
                  <c:v>98.99136</c:v>
                </c:pt>
                <c:pt idx="2553">
                  <c:v>98.995689999999996</c:v>
                </c:pt>
                <c:pt idx="2554">
                  <c:v>98.999200000000002</c:v>
                </c:pt>
                <c:pt idx="2555">
                  <c:v>98.997960000000006</c:v>
                </c:pt>
                <c:pt idx="2556">
                  <c:v>98.990970000000004</c:v>
                </c:pt>
                <c:pt idx="2557">
                  <c:v>98.980620000000002</c:v>
                </c:pt>
                <c:pt idx="2558">
                  <c:v>98.971410000000006</c:v>
                </c:pt>
                <c:pt idx="2559">
                  <c:v>98.967070000000007</c:v>
                </c:pt>
                <c:pt idx="2560">
                  <c:v>98.968580000000003</c:v>
                </c:pt>
                <c:pt idx="2561">
                  <c:v>98.973269999999999</c:v>
                </c:pt>
                <c:pt idx="2562">
                  <c:v>98.976680000000002</c:v>
                </c:pt>
                <c:pt idx="2563">
                  <c:v>98.975020000000001</c:v>
                </c:pt>
                <c:pt idx="2564">
                  <c:v>98.967659999999995</c:v>
                </c:pt>
                <c:pt idx="2565">
                  <c:v>98.957459999999998</c:v>
                </c:pt>
                <c:pt idx="2566">
                  <c:v>98.94923</c:v>
                </c:pt>
                <c:pt idx="2567">
                  <c:v>98.947059999999993</c:v>
                </c:pt>
                <c:pt idx="2568">
                  <c:v>98.952100000000002</c:v>
                </c:pt>
                <c:pt idx="2569">
                  <c:v>98.961299999999994</c:v>
                </c:pt>
                <c:pt idx="2570">
                  <c:v>98.968950000000007</c:v>
                </c:pt>
                <c:pt idx="2571">
                  <c:v>98.969620000000006</c:v>
                </c:pt>
                <c:pt idx="2572">
                  <c:v>98.961569999999995</c:v>
                </c:pt>
                <c:pt idx="2573">
                  <c:v>98.947869999999995</c:v>
                </c:pt>
                <c:pt idx="2574">
                  <c:v>98.934330000000003</c:v>
                </c:pt>
                <c:pt idx="2575">
                  <c:v>98.92577</c:v>
                </c:pt>
                <c:pt idx="2576">
                  <c:v>98.923540000000003</c:v>
                </c:pt>
                <c:pt idx="2577">
                  <c:v>98.925110000000004</c:v>
                </c:pt>
                <c:pt idx="2578">
                  <c:v>98.92604</c:v>
                </c:pt>
                <c:pt idx="2579">
                  <c:v>98.922229999999999</c:v>
                </c:pt>
                <c:pt idx="2580">
                  <c:v>98.912440000000004</c:v>
                </c:pt>
                <c:pt idx="2581">
                  <c:v>98.898859999999999</c:v>
                </c:pt>
                <c:pt idx="2582">
                  <c:v>98.886219999999994</c:v>
                </c:pt>
                <c:pt idx="2583">
                  <c:v>98.878699999999995</c:v>
                </c:pt>
                <c:pt idx="2584">
                  <c:v>98.87773</c:v>
                </c:pt>
                <c:pt idx="2585">
                  <c:v>98.880700000000004</c:v>
                </c:pt>
                <c:pt idx="2586">
                  <c:v>98.883030000000005</c:v>
                </c:pt>
                <c:pt idx="2587">
                  <c:v>98.880700000000004</c:v>
                </c:pt>
                <c:pt idx="2588">
                  <c:v>98.872730000000004</c:v>
                </c:pt>
                <c:pt idx="2589">
                  <c:v>98.861469999999997</c:v>
                </c:pt>
                <c:pt idx="2590">
                  <c:v>98.851230000000001</c:v>
                </c:pt>
                <c:pt idx="2591">
                  <c:v>98.84563</c:v>
                </c:pt>
                <c:pt idx="2592">
                  <c:v>98.845680000000002</c:v>
                </c:pt>
                <c:pt idx="2593">
                  <c:v>98.848929999999996</c:v>
                </c:pt>
                <c:pt idx="2594">
                  <c:v>98.851230000000001</c:v>
                </c:pt>
                <c:pt idx="2595">
                  <c:v>98.848799999999997</c:v>
                </c:pt>
                <c:pt idx="2596">
                  <c:v>98.840779999999995</c:v>
                </c:pt>
                <c:pt idx="2597">
                  <c:v>98.829580000000007</c:v>
                </c:pt>
                <c:pt idx="2598">
                  <c:v>98.819509999999994</c:v>
                </c:pt>
                <c:pt idx="2599">
                  <c:v>98.814189999999996</c:v>
                </c:pt>
                <c:pt idx="2600">
                  <c:v>98.814480000000003</c:v>
                </c:pt>
                <c:pt idx="2601">
                  <c:v>98.817819999999998</c:v>
                </c:pt>
                <c:pt idx="2602">
                  <c:v>98.819990000000004</c:v>
                </c:pt>
                <c:pt idx="2603">
                  <c:v>98.817539999999994</c:v>
                </c:pt>
                <c:pt idx="2604">
                  <c:v>98.810090000000002</c:v>
                </c:pt>
                <c:pt idx="2605">
                  <c:v>98.800539999999998</c:v>
                </c:pt>
                <c:pt idx="2606">
                  <c:v>98.793769999999995</c:v>
                </c:pt>
                <c:pt idx="2607">
                  <c:v>98.793660000000003</c:v>
                </c:pt>
                <c:pt idx="2608">
                  <c:v>98.801029999999997</c:v>
                </c:pt>
                <c:pt idx="2609">
                  <c:v>98.81268</c:v>
                </c:pt>
                <c:pt idx="2610">
                  <c:v>98.823369999999997</c:v>
                </c:pt>
                <c:pt idx="2611">
                  <c:v>98.82817</c:v>
                </c:pt>
                <c:pt idx="2612">
                  <c:v>98.825550000000007</c:v>
                </c:pt>
                <c:pt idx="2613">
                  <c:v>98.818219999999997</c:v>
                </c:pt>
                <c:pt idx="2614">
                  <c:v>98.811409999999995</c:v>
                </c:pt>
                <c:pt idx="2615">
                  <c:v>98.809449999999998</c:v>
                </c:pt>
                <c:pt idx="2616">
                  <c:v>98.813580000000002</c:v>
                </c:pt>
                <c:pt idx="2617">
                  <c:v>98.820939999999993</c:v>
                </c:pt>
                <c:pt idx="2618">
                  <c:v>98.826849999999993</c:v>
                </c:pt>
                <c:pt idx="2619">
                  <c:v>98.827370000000002</c:v>
                </c:pt>
                <c:pt idx="2620">
                  <c:v>98.821950000000001</c:v>
                </c:pt>
                <c:pt idx="2621">
                  <c:v>98.813419999999994</c:v>
                </c:pt>
                <c:pt idx="2622">
                  <c:v>98.806849999999997</c:v>
                </c:pt>
                <c:pt idx="2623">
                  <c:v>98.806470000000004</c:v>
                </c:pt>
                <c:pt idx="2624">
                  <c:v>98.813590000000005</c:v>
                </c:pt>
                <c:pt idx="2625">
                  <c:v>98.825649999999996</c:v>
                </c:pt>
                <c:pt idx="2626">
                  <c:v>98.837680000000006</c:v>
                </c:pt>
                <c:pt idx="2627">
                  <c:v>98.844489999999993</c:v>
                </c:pt>
                <c:pt idx="2628">
                  <c:v>98.843590000000006</c:v>
                </c:pt>
                <c:pt idx="2629">
                  <c:v>98.836640000000003</c:v>
                </c:pt>
                <c:pt idx="2630">
                  <c:v>98.828599999999994</c:v>
                </c:pt>
                <c:pt idx="2631">
                  <c:v>98.824460000000002</c:v>
                </c:pt>
                <c:pt idx="2632">
                  <c:v>98.8262</c:v>
                </c:pt>
                <c:pt idx="2633">
                  <c:v>98.831540000000004</c:v>
                </c:pt>
                <c:pt idx="2634">
                  <c:v>98.836160000000007</c:v>
                </c:pt>
                <c:pt idx="2635">
                  <c:v>98.836299999999994</c:v>
                </c:pt>
                <c:pt idx="2636">
                  <c:v>98.831239999999994</c:v>
                </c:pt>
                <c:pt idx="2637">
                  <c:v>98.823239999999998</c:v>
                </c:pt>
                <c:pt idx="2638">
                  <c:v>98.816850000000002</c:v>
                </c:pt>
                <c:pt idx="2639">
                  <c:v>98.815839999999994</c:v>
                </c:pt>
                <c:pt idx="2640">
                  <c:v>98.82114</c:v>
                </c:pt>
                <c:pt idx="2641">
                  <c:v>98.829570000000004</c:v>
                </c:pt>
                <c:pt idx="2642">
                  <c:v>98.835980000000006</c:v>
                </c:pt>
                <c:pt idx="2643">
                  <c:v>98.836129999999997</c:v>
                </c:pt>
                <c:pt idx="2644">
                  <c:v>98.829599999999999</c:v>
                </c:pt>
                <c:pt idx="2645">
                  <c:v>98.819749999999999</c:v>
                </c:pt>
                <c:pt idx="2646">
                  <c:v>98.811679999999996</c:v>
                </c:pt>
                <c:pt idx="2647">
                  <c:v>98.809269999999998</c:v>
                </c:pt>
                <c:pt idx="2648">
                  <c:v>98.813209999999998</c:v>
                </c:pt>
                <c:pt idx="2649">
                  <c:v>98.820350000000005</c:v>
                </c:pt>
                <c:pt idx="2650">
                  <c:v>98.825739999999996</c:v>
                </c:pt>
                <c:pt idx="2651">
                  <c:v>98.825069999999997</c:v>
                </c:pt>
                <c:pt idx="2652">
                  <c:v>98.817480000000003</c:v>
                </c:pt>
                <c:pt idx="2653">
                  <c:v>98.806039999999996</c:v>
                </c:pt>
                <c:pt idx="2654">
                  <c:v>98.79607</c:v>
                </c:pt>
                <c:pt idx="2655">
                  <c:v>98.792079999999999</c:v>
                </c:pt>
                <c:pt idx="2656">
                  <c:v>98.795469999999995</c:v>
                </c:pt>
                <c:pt idx="2657">
                  <c:v>98.803309999999996</c:v>
                </c:pt>
                <c:pt idx="2658">
                  <c:v>98.810490000000001</c:v>
                </c:pt>
                <c:pt idx="2659">
                  <c:v>98.812309999999997</c:v>
                </c:pt>
                <c:pt idx="2660">
                  <c:v>98.807460000000006</c:v>
                </c:pt>
                <c:pt idx="2661">
                  <c:v>98.798609999999996</c:v>
                </c:pt>
                <c:pt idx="2662">
                  <c:v>98.790949999999995</c:v>
                </c:pt>
                <c:pt idx="2663">
                  <c:v>98.789010000000005</c:v>
                </c:pt>
                <c:pt idx="2664">
                  <c:v>98.794079999999994</c:v>
                </c:pt>
                <c:pt idx="2665">
                  <c:v>98.803290000000004</c:v>
                </c:pt>
                <c:pt idx="2666">
                  <c:v>98.811449999999994</c:v>
                </c:pt>
                <c:pt idx="2667">
                  <c:v>98.81371</c:v>
                </c:pt>
                <c:pt idx="2668">
                  <c:v>98.808760000000007</c:v>
                </c:pt>
                <c:pt idx="2669">
                  <c:v>98.799130000000005</c:v>
                </c:pt>
                <c:pt idx="2670">
                  <c:v>98.789959999999994</c:v>
                </c:pt>
                <c:pt idx="2671">
                  <c:v>98.785799999999995</c:v>
                </c:pt>
                <c:pt idx="2672">
                  <c:v>98.788139999999999</c:v>
                </c:pt>
                <c:pt idx="2673">
                  <c:v>98.794529999999995</c:v>
                </c:pt>
                <c:pt idx="2674">
                  <c:v>98.800430000000006</c:v>
                </c:pt>
                <c:pt idx="2675">
                  <c:v>98.801789999999997</c:v>
                </c:pt>
                <c:pt idx="2676">
                  <c:v>98.79786</c:v>
                </c:pt>
                <c:pt idx="2677">
                  <c:v>98.791629999999998</c:v>
                </c:pt>
                <c:pt idx="2678">
                  <c:v>98.788550000000001</c:v>
                </c:pt>
                <c:pt idx="2679">
                  <c:v>98.793239999999997</c:v>
                </c:pt>
                <c:pt idx="2680">
                  <c:v>98.806319999999999</c:v>
                </c:pt>
                <c:pt idx="2681">
                  <c:v>98.822980000000001</c:v>
                </c:pt>
                <c:pt idx="2682">
                  <c:v>98.835660000000004</c:v>
                </c:pt>
                <c:pt idx="2683">
                  <c:v>98.837959999999995</c:v>
                </c:pt>
                <c:pt idx="2684">
                  <c:v>98.829009999999997</c:v>
                </c:pt>
                <c:pt idx="2685">
                  <c:v>98.813500000000005</c:v>
                </c:pt>
                <c:pt idx="2686">
                  <c:v>98.799009999999996</c:v>
                </c:pt>
                <c:pt idx="2687">
                  <c:v>98.791679999999999</c:v>
                </c:pt>
                <c:pt idx="2688">
                  <c:v>98.793499999999995</c:v>
                </c:pt>
                <c:pt idx="2689">
                  <c:v>98.801339999999996</c:v>
                </c:pt>
                <c:pt idx="2690">
                  <c:v>98.809330000000003</c:v>
                </c:pt>
                <c:pt idx="2691">
                  <c:v>98.811930000000004</c:v>
                </c:pt>
                <c:pt idx="2692">
                  <c:v>98.80753</c:v>
                </c:pt>
                <c:pt idx="2693">
                  <c:v>98.799059999999997</c:v>
                </c:pt>
                <c:pt idx="2694">
                  <c:v>98.792469999999994</c:v>
                </c:pt>
                <c:pt idx="2695">
                  <c:v>98.792659999999998</c:v>
                </c:pt>
                <c:pt idx="2696">
                  <c:v>98.801079999999999</c:v>
                </c:pt>
                <c:pt idx="2697">
                  <c:v>98.814369999999997</c:v>
                </c:pt>
                <c:pt idx="2698">
                  <c:v>98.826509999999999</c:v>
                </c:pt>
                <c:pt idx="2699">
                  <c:v>98.831829999999997</c:v>
                </c:pt>
                <c:pt idx="2700">
                  <c:v>98.828739999999996</c:v>
                </c:pt>
                <c:pt idx="2701">
                  <c:v>98.820239999999998</c:v>
                </c:pt>
                <c:pt idx="2702">
                  <c:v>98.812449999999998</c:v>
                </c:pt>
                <c:pt idx="2703">
                  <c:v>98.810649999999995</c:v>
                </c:pt>
                <c:pt idx="2704">
                  <c:v>98.816649999999996</c:v>
                </c:pt>
                <c:pt idx="2705">
                  <c:v>98.827020000000005</c:v>
                </c:pt>
                <c:pt idx="2706">
                  <c:v>98.83578</c:v>
                </c:pt>
                <c:pt idx="2707">
                  <c:v>98.837249999999997</c:v>
                </c:pt>
                <c:pt idx="2708">
                  <c:v>98.830200000000005</c:v>
                </c:pt>
                <c:pt idx="2709">
                  <c:v>98.818309999999997</c:v>
                </c:pt>
                <c:pt idx="2710">
                  <c:v>98.808580000000006</c:v>
                </c:pt>
                <c:pt idx="2711">
                  <c:v>98.807159999999996</c:v>
                </c:pt>
                <c:pt idx="2712">
                  <c:v>98.816220000000001</c:v>
                </c:pt>
                <c:pt idx="2713">
                  <c:v>98.832340000000002</c:v>
                </c:pt>
                <c:pt idx="2714">
                  <c:v>98.848950000000002</c:v>
                </c:pt>
                <c:pt idx="2715">
                  <c:v>98.859560000000002</c:v>
                </c:pt>
                <c:pt idx="2716">
                  <c:v>98.861859999999993</c:v>
                </c:pt>
                <c:pt idx="2717">
                  <c:v>98.858800000000002</c:v>
                </c:pt>
                <c:pt idx="2718">
                  <c:v>98.856960000000001</c:v>
                </c:pt>
                <c:pt idx="2719">
                  <c:v>98.862250000000003</c:v>
                </c:pt>
                <c:pt idx="2720">
                  <c:v>98.876630000000006</c:v>
                </c:pt>
                <c:pt idx="2721">
                  <c:v>98.896349999999998</c:v>
                </c:pt>
                <c:pt idx="2722">
                  <c:v>98.914460000000005</c:v>
                </c:pt>
                <c:pt idx="2723">
                  <c:v>98.924610000000001</c:v>
                </c:pt>
                <c:pt idx="2724">
                  <c:v>98.924999999999997</c:v>
                </c:pt>
                <c:pt idx="2725">
                  <c:v>98.919449999999998</c:v>
                </c:pt>
                <c:pt idx="2726">
                  <c:v>98.915360000000007</c:v>
                </c:pt>
                <c:pt idx="2727">
                  <c:v>98.919460000000001</c:v>
                </c:pt>
                <c:pt idx="2728">
                  <c:v>98.934299999999993</c:v>
                </c:pt>
                <c:pt idx="2729">
                  <c:v>98.956310000000002</c:v>
                </c:pt>
                <c:pt idx="2730">
                  <c:v>98.978020000000001</c:v>
                </c:pt>
                <c:pt idx="2731">
                  <c:v>98.991640000000004</c:v>
                </c:pt>
                <c:pt idx="2732">
                  <c:v>98.994159999999994</c:v>
                </c:pt>
                <c:pt idx="2733">
                  <c:v>98.988720000000001</c:v>
                </c:pt>
                <c:pt idx="2734">
                  <c:v>98.982929999999996</c:v>
                </c:pt>
                <c:pt idx="2735">
                  <c:v>98.983459999999994</c:v>
                </c:pt>
                <c:pt idx="2736">
                  <c:v>98.992689999999996</c:v>
                </c:pt>
                <c:pt idx="2737">
                  <c:v>99.00676</c:v>
                </c:pt>
                <c:pt idx="2738">
                  <c:v>99.019080000000002</c:v>
                </c:pt>
                <c:pt idx="2739">
                  <c:v>99.023579999999995</c:v>
                </c:pt>
                <c:pt idx="2740">
                  <c:v>99.019069999999999</c:v>
                </c:pt>
                <c:pt idx="2741">
                  <c:v>99.009529999999998</c:v>
                </c:pt>
                <c:pt idx="2742">
                  <c:v>99.002489999999995</c:v>
                </c:pt>
                <c:pt idx="2743">
                  <c:v>99.004099999999994</c:v>
                </c:pt>
                <c:pt idx="2744">
                  <c:v>99.015979999999999</c:v>
                </c:pt>
                <c:pt idx="2745">
                  <c:v>99.033649999999994</c:v>
                </c:pt>
                <c:pt idx="2746">
                  <c:v>99.049220000000005</c:v>
                </c:pt>
                <c:pt idx="2747">
                  <c:v>99.055670000000006</c:v>
                </c:pt>
                <c:pt idx="2748">
                  <c:v>99.051280000000006</c:v>
                </c:pt>
                <c:pt idx="2749">
                  <c:v>99.040350000000004</c:v>
                </c:pt>
                <c:pt idx="2750">
                  <c:v>99.031180000000006</c:v>
                </c:pt>
                <c:pt idx="2751">
                  <c:v>99.030820000000006</c:v>
                </c:pt>
                <c:pt idx="2752">
                  <c:v>99.041520000000006</c:v>
                </c:pt>
                <c:pt idx="2753">
                  <c:v>99.058940000000007</c:v>
                </c:pt>
                <c:pt idx="2754">
                  <c:v>99.075230000000005</c:v>
                </c:pt>
                <c:pt idx="2755">
                  <c:v>99.083399999999997</c:v>
                </c:pt>
                <c:pt idx="2756">
                  <c:v>99.081869999999995</c:v>
                </c:pt>
                <c:pt idx="2757">
                  <c:v>99.074780000000004</c:v>
                </c:pt>
                <c:pt idx="2758">
                  <c:v>99.069800000000001</c:v>
                </c:pt>
                <c:pt idx="2759">
                  <c:v>99.072959999999995</c:v>
                </c:pt>
                <c:pt idx="2760">
                  <c:v>99.085570000000004</c:v>
                </c:pt>
                <c:pt idx="2761">
                  <c:v>99.103279999999998</c:v>
                </c:pt>
                <c:pt idx="2762">
                  <c:v>99.119219999999999</c:v>
                </c:pt>
                <c:pt idx="2763">
                  <c:v>99.127499999999998</c:v>
                </c:pt>
                <c:pt idx="2764">
                  <c:v>99.127020000000002</c:v>
                </c:pt>
                <c:pt idx="2765">
                  <c:v>99.121700000000004</c:v>
                </c:pt>
                <c:pt idx="2766">
                  <c:v>99.118340000000003</c:v>
                </c:pt>
                <c:pt idx="2767">
                  <c:v>99.122309999999999</c:v>
                </c:pt>
                <c:pt idx="2768">
                  <c:v>99.134649999999993</c:v>
                </c:pt>
                <c:pt idx="2769">
                  <c:v>99.150999999999996</c:v>
                </c:pt>
                <c:pt idx="2770">
                  <c:v>99.164479999999998</c:v>
                </c:pt>
                <c:pt idx="2771">
                  <c:v>99.169179999999997</c:v>
                </c:pt>
                <c:pt idx="2772">
                  <c:v>99.163910000000001</c:v>
                </c:pt>
                <c:pt idx="2773">
                  <c:v>99.152730000000005</c:v>
                </c:pt>
                <c:pt idx="2774">
                  <c:v>99.143039999999999</c:v>
                </c:pt>
                <c:pt idx="2775">
                  <c:v>99.141350000000003</c:v>
                </c:pt>
                <c:pt idx="2776">
                  <c:v>99.149820000000005</c:v>
                </c:pt>
                <c:pt idx="2777">
                  <c:v>99.165109999999999</c:v>
                </c:pt>
                <c:pt idx="2778">
                  <c:v>99.180660000000003</c:v>
                </c:pt>
                <c:pt idx="2779">
                  <c:v>99.190029999999993</c:v>
                </c:pt>
                <c:pt idx="2780">
                  <c:v>99.190849999999998</c:v>
                </c:pt>
                <c:pt idx="2781">
                  <c:v>99.185569999999998</c:v>
                </c:pt>
                <c:pt idx="2782">
                  <c:v>99.180179999999993</c:v>
                </c:pt>
                <c:pt idx="2783">
                  <c:v>99.180099999999996</c:v>
                </c:pt>
                <c:pt idx="2784">
                  <c:v>99.187259999999995</c:v>
                </c:pt>
                <c:pt idx="2785">
                  <c:v>99.198229999999995</c:v>
                </c:pt>
                <c:pt idx="2786">
                  <c:v>99.207189999999997</c:v>
                </c:pt>
                <c:pt idx="2787">
                  <c:v>99.209140000000005</c:v>
                </c:pt>
                <c:pt idx="2788">
                  <c:v>99.203620000000001</c:v>
                </c:pt>
                <c:pt idx="2789">
                  <c:v>99.194649999999996</c:v>
                </c:pt>
                <c:pt idx="2790">
                  <c:v>99.188609999999997</c:v>
                </c:pt>
                <c:pt idx="2791">
                  <c:v>99.19032</c:v>
                </c:pt>
                <c:pt idx="2792">
                  <c:v>99.200779999999995</c:v>
                </c:pt>
                <c:pt idx="2793">
                  <c:v>99.216089999999994</c:v>
                </c:pt>
                <c:pt idx="2794">
                  <c:v>99.230090000000004</c:v>
                </c:pt>
                <c:pt idx="2795">
                  <c:v>99.237129999999993</c:v>
                </c:pt>
                <c:pt idx="2796">
                  <c:v>99.235950000000003</c:v>
                </c:pt>
                <c:pt idx="2797">
                  <c:v>99.230130000000003</c:v>
                </c:pt>
                <c:pt idx="2798">
                  <c:v>99.226119999999995</c:v>
                </c:pt>
                <c:pt idx="2799">
                  <c:v>99.22945</c:v>
                </c:pt>
                <c:pt idx="2800">
                  <c:v>99.241600000000005</c:v>
                </c:pt>
                <c:pt idx="2801">
                  <c:v>99.258899999999997</c:v>
                </c:pt>
                <c:pt idx="2802">
                  <c:v>99.274990000000003</c:v>
                </c:pt>
                <c:pt idx="2803">
                  <c:v>99.283860000000004</c:v>
                </c:pt>
                <c:pt idx="2804">
                  <c:v>99.283969999999997</c:v>
                </c:pt>
                <c:pt idx="2805">
                  <c:v>99.278639999999996</c:v>
                </c:pt>
                <c:pt idx="2806">
                  <c:v>99.274659999999997</c:v>
                </c:pt>
                <c:pt idx="2807">
                  <c:v>99.277919999999995</c:v>
                </c:pt>
                <c:pt idx="2808">
                  <c:v>99.290490000000005</c:v>
                </c:pt>
                <c:pt idx="2809">
                  <c:v>99.308899999999994</c:v>
                </c:pt>
                <c:pt idx="2810">
                  <c:v>99.326520000000002</c:v>
                </c:pt>
                <c:pt idx="2811">
                  <c:v>99.336640000000003</c:v>
                </c:pt>
                <c:pt idx="2812">
                  <c:v>99.336770000000001</c:v>
                </c:pt>
                <c:pt idx="2813">
                  <c:v>99.329669999999993</c:v>
                </c:pt>
                <c:pt idx="2814">
                  <c:v>99.321979999999996</c:v>
                </c:pt>
                <c:pt idx="2815">
                  <c:v>99.319789999999998</c:v>
                </c:pt>
                <c:pt idx="2816">
                  <c:v>99.325649999999996</c:v>
                </c:pt>
                <c:pt idx="2817">
                  <c:v>99.336489999999998</c:v>
                </c:pt>
                <c:pt idx="2818">
                  <c:v>99.346249999999998</c:v>
                </c:pt>
                <c:pt idx="2819">
                  <c:v>99.349140000000006</c:v>
                </c:pt>
                <c:pt idx="2820">
                  <c:v>99.343620000000001</c:v>
                </c:pt>
                <c:pt idx="2821">
                  <c:v>99.33314</c:v>
                </c:pt>
                <c:pt idx="2822">
                  <c:v>99.324330000000003</c:v>
                </c:pt>
                <c:pt idx="2823">
                  <c:v>99.322929999999999</c:v>
                </c:pt>
                <c:pt idx="2824">
                  <c:v>99.330849999999998</c:v>
                </c:pt>
                <c:pt idx="2825">
                  <c:v>99.344669999999994</c:v>
                </c:pt>
                <c:pt idx="2826">
                  <c:v>99.358369999999994</c:v>
                </c:pt>
                <c:pt idx="2827">
                  <c:v>99.366240000000005</c:v>
                </c:pt>
                <c:pt idx="2828">
                  <c:v>99.367009999999993</c:v>
                </c:pt>
                <c:pt idx="2829">
                  <c:v>99.36403</c:v>
                </c:pt>
                <c:pt idx="2830">
                  <c:v>99.363849999999999</c:v>
                </c:pt>
                <c:pt idx="2831">
                  <c:v>99.371859999999998</c:v>
                </c:pt>
                <c:pt idx="2832">
                  <c:v>99.389570000000006</c:v>
                </c:pt>
                <c:pt idx="2833">
                  <c:v>99.412909999999997</c:v>
                </c:pt>
                <c:pt idx="2834">
                  <c:v>99.434759999999997</c:v>
                </c:pt>
                <c:pt idx="2835">
                  <c:v>99.448329999999999</c:v>
                </c:pt>
                <c:pt idx="2836">
                  <c:v>99.451480000000004</c:v>
                </c:pt>
                <c:pt idx="2837">
                  <c:v>99.447479999999999</c:v>
                </c:pt>
                <c:pt idx="2838">
                  <c:v>99.443309999999997</c:v>
                </c:pt>
                <c:pt idx="2839">
                  <c:v>99.444820000000007</c:v>
                </c:pt>
                <c:pt idx="2840">
                  <c:v>99.453940000000003</c:v>
                </c:pt>
                <c:pt idx="2841">
                  <c:v>99.467209999999994</c:v>
                </c:pt>
                <c:pt idx="2842">
                  <c:v>99.478679999999997</c:v>
                </c:pt>
                <c:pt idx="2843">
                  <c:v>99.483149999999995</c:v>
                </c:pt>
                <c:pt idx="2844">
                  <c:v>99.479740000000007</c:v>
                </c:pt>
                <c:pt idx="2845">
                  <c:v>99.472269999999995</c:v>
                </c:pt>
                <c:pt idx="2846">
                  <c:v>99.467290000000006</c:v>
                </c:pt>
                <c:pt idx="2847">
                  <c:v>99.469890000000007</c:v>
                </c:pt>
                <c:pt idx="2848">
                  <c:v>99.481089999999995</c:v>
                </c:pt>
                <c:pt idx="2849">
                  <c:v>99.496480000000005</c:v>
                </c:pt>
                <c:pt idx="2850">
                  <c:v>99.509299999999996</c:v>
                </c:pt>
                <c:pt idx="2851">
                  <c:v>99.513769999999994</c:v>
                </c:pt>
                <c:pt idx="2852">
                  <c:v>99.508920000000003</c:v>
                </c:pt>
                <c:pt idx="2853">
                  <c:v>99.499009999999998</c:v>
                </c:pt>
                <c:pt idx="2854">
                  <c:v>99.49127</c:v>
                </c:pt>
                <c:pt idx="2855">
                  <c:v>99.491489999999999</c:v>
                </c:pt>
                <c:pt idx="2856">
                  <c:v>99.50103</c:v>
                </c:pt>
                <c:pt idx="2857">
                  <c:v>99.515659999999997</c:v>
                </c:pt>
                <c:pt idx="2858">
                  <c:v>99.528589999999994</c:v>
                </c:pt>
                <c:pt idx="2859">
                  <c:v>99.533720000000002</c:v>
                </c:pt>
                <c:pt idx="2860">
                  <c:v>99.529949999999999</c:v>
                </c:pt>
                <c:pt idx="2861">
                  <c:v>99.521320000000003</c:v>
                </c:pt>
                <c:pt idx="2862">
                  <c:v>99.515079999999998</c:v>
                </c:pt>
                <c:pt idx="2863">
                  <c:v>99.517099999999999</c:v>
                </c:pt>
                <c:pt idx="2864">
                  <c:v>99.528890000000004</c:v>
                </c:pt>
                <c:pt idx="2865">
                  <c:v>99.546270000000007</c:v>
                </c:pt>
                <c:pt idx="2866">
                  <c:v>99.56223</c:v>
                </c:pt>
                <c:pt idx="2867">
                  <c:v>99.570499999999996</c:v>
                </c:pt>
                <c:pt idx="2868">
                  <c:v>99.56953</c:v>
                </c:pt>
                <c:pt idx="2869">
                  <c:v>99.562929999999994</c:v>
                </c:pt>
                <c:pt idx="2870">
                  <c:v>99.557559999999995</c:v>
                </c:pt>
                <c:pt idx="2871">
                  <c:v>99.559010000000001</c:v>
                </c:pt>
                <c:pt idx="2872">
                  <c:v>99.568659999999994</c:v>
                </c:pt>
                <c:pt idx="2873">
                  <c:v>99.582380000000001</c:v>
                </c:pt>
                <c:pt idx="2874">
                  <c:v>99.593580000000003</c:v>
                </c:pt>
                <c:pt idx="2875">
                  <c:v>99.596440000000001</c:v>
                </c:pt>
                <c:pt idx="2876">
                  <c:v>99.589820000000003</c:v>
                </c:pt>
                <c:pt idx="2877">
                  <c:v>99.577449999999999</c:v>
                </c:pt>
                <c:pt idx="2878">
                  <c:v>99.565960000000004</c:v>
                </c:pt>
                <c:pt idx="2879">
                  <c:v>99.560680000000005</c:v>
                </c:pt>
                <c:pt idx="2880">
                  <c:v>99.563069999999996</c:v>
                </c:pt>
                <c:pt idx="2881">
                  <c:v>99.569580000000002</c:v>
                </c:pt>
                <c:pt idx="2882">
                  <c:v>99.57423</c:v>
                </c:pt>
                <c:pt idx="2883">
                  <c:v>99.571749999999994</c:v>
                </c:pt>
                <c:pt idx="2884">
                  <c:v>99.561019999999999</c:v>
                </c:pt>
                <c:pt idx="2885">
                  <c:v>99.545439999999999</c:v>
                </c:pt>
                <c:pt idx="2886">
                  <c:v>99.531350000000003</c:v>
                </c:pt>
                <c:pt idx="2887">
                  <c:v>99.523939999999996</c:v>
                </c:pt>
                <c:pt idx="2888">
                  <c:v>99.524810000000002</c:v>
                </c:pt>
                <c:pt idx="2889">
                  <c:v>99.530709999999999</c:v>
                </c:pt>
                <c:pt idx="2890">
                  <c:v>99.536169999999998</c:v>
                </c:pt>
                <c:pt idx="2891">
                  <c:v>99.53631</c:v>
                </c:pt>
                <c:pt idx="2892">
                  <c:v>99.529889999999995</c:v>
                </c:pt>
                <c:pt idx="2893">
                  <c:v>99.519739999999999</c:v>
                </c:pt>
                <c:pt idx="2894">
                  <c:v>99.511110000000002</c:v>
                </c:pt>
                <c:pt idx="2895">
                  <c:v>99.508110000000002</c:v>
                </c:pt>
                <c:pt idx="2896">
                  <c:v>99.511629999999997</c:v>
                </c:pt>
                <c:pt idx="2897">
                  <c:v>99.518240000000006</c:v>
                </c:pt>
                <c:pt idx="2898">
                  <c:v>99.522710000000004</c:v>
                </c:pt>
                <c:pt idx="2899">
                  <c:v>99.52055</c:v>
                </c:pt>
                <c:pt idx="2900">
                  <c:v>99.511049999999997</c:v>
                </c:pt>
                <c:pt idx="2901">
                  <c:v>99.497439999999997</c:v>
                </c:pt>
                <c:pt idx="2902">
                  <c:v>99.485249999999994</c:v>
                </c:pt>
                <c:pt idx="2903">
                  <c:v>99.478999999999999</c:v>
                </c:pt>
                <c:pt idx="2904">
                  <c:v>99.479969999999994</c:v>
                </c:pt>
                <c:pt idx="2905">
                  <c:v>99.485410000000002</c:v>
                </c:pt>
                <c:pt idx="2906">
                  <c:v>99.491</c:v>
                </c:pt>
                <c:pt idx="2907">
                  <c:v>99.492869999999996</c:v>
                </c:pt>
                <c:pt idx="2908">
                  <c:v>99.490390000000005</c:v>
                </c:pt>
                <c:pt idx="2909">
                  <c:v>99.485950000000003</c:v>
                </c:pt>
                <c:pt idx="2910">
                  <c:v>99.483750000000001</c:v>
                </c:pt>
                <c:pt idx="2911">
                  <c:v>99.486959999999996</c:v>
                </c:pt>
                <c:pt idx="2912">
                  <c:v>99.495959999999997</c:v>
                </c:pt>
                <c:pt idx="2913">
                  <c:v>99.507509999999996</c:v>
                </c:pt>
                <c:pt idx="2914">
                  <c:v>99.516940000000005</c:v>
                </c:pt>
                <c:pt idx="2915">
                  <c:v>99.520020000000002</c:v>
                </c:pt>
                <c:pt idx="2916">
                  <c:v>99.515789999999996</c:v>
                </c:pt>
                <c:pt idx="2917">
                  <c:v>99.506709999999998</c:v>
                </c:pt>
                <c:pt idx="2918">
                  <c:v>99.497349999999997</c:v>
                </c:pt>
                <c:pt idx="2919">
                  <c:v>99.491759999999999</c:v>
                </c:pt>
                <c:pt idx="2920">
                  <c:v>99.491470000000007</c:v>
                </c:pt>
                <c:pt idx="2921">
                  <c:v>99.494609999999994</c:v>
                </c:pt>
                <c:pt idx="2922">
                  <c:v>99.497669999999999</c:v>
                </c:pt>
                <c:pt idx="2923">
                  <c:v>99.49718</c:v>
                </c:pt>
                <c:pt idx="2924">
                  <c:v>99.492289999999997</c:v>
                </c:pt>
                <c:pt idx="2925">
                  <c:v>99.484989999999996</c:v>
                </c:pt>
                <c:pt idx="2926">
                  <c:v>99.479029999999995</c:v>
                </c:pt>
                <c:pt idx="2927">
                  <c:v>99.477509999999995</c:v>
                </c:pt>
                <c:pt idx="2928">
                  <c:v>99.481290000000001</c:v>
                </c:pt>
                <c:pt idx="2929">
                  <c:v>99.488110000000006</c:v>
                </c:pt>
                <c:pt idx="2930">
                  <c:v>99.494209999999995</c:v>
                </c:pt>
                <c:pt idx="2931">
                  <c:v>99.496170000000006</c:v>
                </c:pt>
                <c:pt idx="2932">
                  <c:v>99.493129999999994</c:v>
                </c:pt>
                <c:pt idx="2933">
                  <c:v>99.486990000000006</c:v>
                </c:pt>
                <c:pt idx="2934">
                  <c:v>99.481489999999994</c:v>
                </c:pt>
                <c:pt idx="2935">
                  <c:v>99.479709999999997</c:v>
                </c:pt>
                <c:pt idx="2936">
                  <c:v>99.48254</c:v>
                </c:pt>
                <c:pt idx="2937">
                  <c:v>99.487790000000004</c:v>
                </c:pt>
                <c:pt idx="2938">
                  <c:v>99.491960000000006</c:v>
                </c:pt>
                <c:pt idx="2939">
                  <c:v>99.491969999999995</c:v>
                </c:pt>
                <c:pt idx="2940">
                  <c:v>99.487340000000003</c:v>
                </c:pt>
                <c:pt idx="2941">
                  <c:v>99.48021</c:v>
                </c:pt>
                <c:pt idx="2942">
                  <c:v>99.474239999999995</c:v>
                </c:pt>
                <c:pt idx="2943">
                  <c:v>99.472250000000003</c:v>
                </c:pt>
                <c:pt idx="2944">
                  <c:v>99.474890000000002</c:v>
                </c:pt>
                <c:pt idx="2945">
                  <c:v>99.479900000000001</c:v>
                </c:pt>
                <c:pt idx="2946">
                  <c:v>99.483720000000005</c:v>
                </c:pt>
                <c:pt idx="2947">
                  <c:v>99.483260000000001</c:v>
                </c:pt>
                <c:pt idx="2948">
                  <c:v>99.477990000000005</c:v>
                </c:pt>
                <c:pt idx="2949">
                  <c:v>99.470020000000005</c:v>
                </c:pt>
                <c:pt idx="2950">
                  <c:v>99.463070000000002</c:v>
                </c:pt>
                <c:pt idx="2951">
                  <c:v>99.460120000000003</c:v>
                </c:pt>
                <c:pt idx="2952">
                  <c:v>99.461979999999997</c:v>
                </c:pt>
                <c:pt idx="2953">
                  <c:v>99.466530000000006</c:v>
                </c:pt>
                <c:pt idx="2954">
                  <c:v>99.470370000000003</c:v>
                </c:pt>
                <c:pt idx="2955">
                  <c:v>99.470290000000006</c:v>
                </c:pt>
                <c:pt idx="2956">
                  <c:v>99.465630000000004</c:v>
                </c:pt>
                <c:pt idx="2957">
                  <c:v>99.458110000000005</c:v>
                </c:pt>
                <c:pt idx="2958">
                  <c:v>99.4512</c:v>
                </c:pt>
                <c:pt idx="2959">
                  <c:v>99.447720000000004</c:v>
                </c:pt>
                <c:pt idx="2960">
                  <c:v>99.448620000000005</c:v>
                </c:pt>
                <c:pt idx="2961">
                  <c:v>99.452110000000005</c:v>
                </c:pt>
                <c:pt idx="2962">
                  <c:v>99.455219999999997</c:v>
                </c:pt>
                <c:pt idx="2963">
                  <c:v>99.455219999999997</c:v>
                </c:pt>
                <c:pt idx="2964">
                  <c:v>99.451660000000004</c:v>
                </c:pt>
                <c:pt idx="2965">
                  <c:v>99.446209999999994</c:v>
                </c:pt>
                <c:pt idx="2966">
                  <c:v>99.442030000000003</c:v>
                </c:pt>
                <c:pt idx="2967">
                  <c:v>99.441460000000006</c:v>
                </c:pt>
                <c:pt idx="2968">
                  <c:v>99.444959999999995</c:v>
                </c:pt>
                <c:pt idx="2969">
                  <c:v>99.450249999999997</c:v>
                </c:pt>
                <c:pt idx="2970">
                  <c:v>99.454049999999995</c:v>
                </c:pt>
                <c:pt idx="2971">
                  <c:v>99.453410000000005</c:v>
                </c:pt>
                <c:pt idx="2972">
                  <c:v>99.447810000000004</c:v>
                </c:pt>
                <c:pt idx="2973">
                  <c:v>99.439120000000003</c:v>
                </c:pt>
                <c:pt idx="2974">
                  <c:v>99.430890000000005</c:v>
                </c:pt>
                <c:pt idx="2975">
                  <c:v>99.426270000000002</c:v>
                </c:pt>
                <c:pt idx="2976">
                  <c:v>99.426630000000003</c:v>
                </c:pt>
                <c:pt idx="2977">
                  <c:v>99.430760000000006</c:v>
                </c:pt>
                <c:pt idx="2978">
                  <c:v>99.436070000000001</c:v>
                </c:pt>
                <c:pt idx="2979">
                  <c:v>99.439909999999998</c:v>
                </c:pt>
                <c:pt idx="2980">
                  <c:v>99.441490000000002</c:v>
                </c:pt>
                <c:pt idx="2981">
                  <c:v>99.441820000000007</c:v>
                </c:pt>
                <c:pt idx="2982">
                  <c:v>99.443179999999998</c:v>
                </c:pt>
                <c:pt idx="2983">
                  <c:v>99.447270000000003</c:v>
                </c:pt>
                <c:pt idx="2984">
                  <c:v>99.454139999999995</c:v>
                </c:pt>
                <c:pt idx="2985">
                  <c:v>99.461650000000006</c:v>
                </c:pt>
                <c:pt idx="2986">
                  <c:v>99.466830000000002</c:v>
                </c:pt>
                <c:pt idx="2987">
                  <c:v>99.467230000000001</c:v>
                </c:pt>
                <c:pt idx="2988">
                  <c:v>99.46275</c:v>
                </c:pt>
                <c:pt idx="2989">
                  <c:v>99.455609999999993</c:v>
                </c:pt>
                <c:pt idx="2990">
                  <c:v>99.449489999999997</c:v>
                </c:pt>
                <c:pt idx="2991">
                  <c:v>99.447339999999997</c:v>
                </c:pt>
                <c:pt idx="2992">
                  <c:v>99.450069999999997</c:v>
                </c:pt>
                <c:pt idx="2993">
                  <c:v>99.455889999999997</c:v>
                </c:pt>
                <c:pt idx="2994">
                  <c:v>99.461579999999998</c:v>
                </c:pt>
                <c:pt idx="2995">
                  <c:v>99.463989999999995</c:v>
                </c:pt>
                <c:pt idx="2996">
                  <c:v>99.462069999999997</c:v>
                </c:pt>
                <c:pt idx="2997">
                  <c:v>99.457070000000002</c:v>
                </c:pt>
                <c:pt idx="2998">
                  <c:v>99.452110000000005</c:v>
                </c:pt>
                <c:pt idx="2999">
                  <c:v>99.449979999999996</c:v>
                </c:pt>
                <c:pt idx="3000">
                  <c:v>99.451970000000003</c:v>
                </c:pt>
                <c:pt idx="3001">
                  <c:v>99.456760000000003</c:v>
                </c:pt>
                <c:pt idx="3002">
                  <c:v>99.461730000000003</c:v>
                </c:pt>
                <c:pt idx="3003">
                  <c:v>99.464309999999998</c:v>
                </c:pt>
                <c:pt idx="3004">
                  <c:v>99.463579999999993</c:v>
                </c:pt>
                <c:pt idx="3005">
                  <c:v>99.46078</c:v>
                </c:pt>
                <c:pt idx="3006">
                  <c:v>99.458529999999996</c:v>
                </c:pt>
                <c:pt idx="3007">
                  <c:v>99.459029999999998</c:v>
                </c:pt>
                <c:pt idx="3008">
                  <c:v>99.463030000000003</c:v>
                </c:pt>
                <c:pt idx="3009">
                  <c:v>99.468959999999996</c:v>
                </c:pt>
                <c:pt idx="3010">
                  <c:v>99.474339999999998</c:v>
                </c:pt>
                <c:pt idx="3011">
                  <c:v>99.476839999999996</c:v>
                </c:pt>
                <c:pt idx="3012">
                  <c:v>99.476060000000004</c:v>
                </c:pt>
                <c:pt idx="3013">
                  <c:v>99.473519999999994</c:v>
                </c:pt>
                <c:pt idx="3014">
                  <c:v>99.472009999999997</c:v>
                </c:pt>
                <c:pt idx="3015">
                  <c:v>99.47372</c:v>
                </c:pt>
                <c:pt idx="3016">
                  <c:v>99.479060000000004</c:v>
                </c:pt>
                <c:pt idx="3017">
                  <c:v>99.486109999999996</c:v>
                </c:pt>
                <c:pt idx="3018">
                  <c:v>99.49194</c:v>
                </c:pt>
                <c:pt idx="3019">
                  <c:v>99.493979999999993</c:v>
                </c:pt>
                <c:pt idx="3020">
                  <c:v>99.491709999999998</c:v>
                </c:pt>
                <c:pt idx="3021">
                  <c:v>99.486810000000006</c:v>
                </c:pt>
                <c:pt idx="3022">
                  <c:v>99.482349999999997</c:v>
                </c:pt>
                <c:pt idx="3023">
                  <c:v>99.480840000000001</c:v>
                </c:pt>
                <c:pt idx="3024">
                  <c:v>99.483109999999996</c:v>
                </c:pt>
                <c:pt idx="3025">
                  <c:v>99.487369999999999</c:v>
                </c:pt>
                <c:pt idx="3026">
                  <c:v>99.490710000000007</c:v>
                </c:pt>
                <c:pt idx="3027">
                  <c:v>99.490300000000005</c:v>
                </c:pt>
                <c:pt idx="3028">
                  <c:v>99.485330000000005</c:v>
                </c:pt>
                <c:pt idx="3029">
                  <c:v>99.477199999999996</c:v>
                </c:pt>
                <c:pt idx="3030">
                  <c:v>99.468879999999999</c:v>
                </c:pt>
                <c:pt idx="3031">
                  <c:v>99.463170000000005</c:v>
                </c:pt>
                <c:pt idx="3032">
                  <c:v>99.461370000000002</c:v>
                </c:pt>
                <c:pt idx="3033">
                  <c:v>99.462500000000006</c:v>
                </c:pt>
                <c:pt idx="3034">
                  <c:v>99.464269999999999</c:v>
                </c:pt>
                <c:pt idx="3035">
                  <c:v>99.464389999999995</c:v>
                </c:pt>
                <c:pt idx="3036">
                  <c:v>99.46208</c:v>
                </c:pt>
                <c:pt idx="3037">
                  <c:v>99.458370000000002</c:v>
                </c:pt>
                <c:pt idx="3038">
                  <c:v>99.455669999999998</c:v>
                </c:pt>
                <c:pt idx="3039">
                  <c:v>99.4559</c:v>
                </c:pt>
                <c:pt idx="3040">
                  <c:v>99.459580000000003</c:v>
                </c:pt>
                <c:pt idx="3041">
                  <c:v>99.465130000000002</c:v>
                </c:pt>
                <c:pt idx="3042">
                  <c:v>99.470010000000002</c:v>
                </c:pt>
                <c:pt idx="3043">
                  <c:v>99.471739999999997</c:v>
                </c:pt>
                <c:pt idx="3044">
                  <c:v>99.469669999999994</c:v>
                </c:pt>
                <c:pt idx="3045">
                  <c:v>99.46508</c:v>
                </c:pt>
                <c:pt idx="3046">
                  <c:v>99.460660000000004</c:v>
                </c:pt>
                <c:pt idx="3047">
                  <c:v>99.458839999999995</c:v>
                </c:pt>
                <c:pt idx="3048">
                  <c:v>99.460560000000001</c:v>
                </c:pt>
                <c:pt idx="3049">
                  <c:v>99.464669999999998</c:v>
                </c:pt>
                <c:pt idx="3050">
                  <c:v>99.468919999999997</c:v>
                </c:pt>
                <c:pt idx="3051">
                  <c:v>99.471050000000005</c:v>
                </c:pt>
                <c:pt idx="3052">
                  <c:v>99.470380000000006</c:v>
                </c:pt>
                <c:pt idx="3053">
                  <c:v>99.468050000000005</c:v>
                </c:pt>
                <c:pt idx="3054">
                  <c:v>99.466459999999998</c:v>
                </c:pt>
                <c:pt idx="3055">
                  <c:v>99.467550000000003</c:v>
                </c:pt>
                <c:pt idx="3056">
                  <c:v>99.471919999999997</c:v>
                </c:pt>
                <c:pt idx="3057">
                  <c:v>99.477940000000004</c:v>
                </c:pt>
                <c:pt idx="3058">
                  <c:v>99.48312</c:v>
                </c:pt>
                <c:pt idx="3059">
                  <c:v>99.485129999999998</c:v>
                </c:pt>
                <c:pt idx="3060">
                  <c:v>99.483630000000005</c:v>
                </c:pt>
                <c:pt idx="3061">
                  <c:v>99.480230000000006</c:v>
                </c:pt>
                <c:pt idx="3062">
                  <c:v>99.477950000000007</c:v>
                </c:pt>
                <c:pt idx="3063">
                  <c:v>99.479330000000004</c:v>
                </c:pt>
                <c:pt idx="3064">
                  <c:v>99.485169999999997</c:v>
                </c:pt>
                <c:pt idx="3065">
                  <c:v>99.493790000000004</c:v>
                </c:pt>
                <c:pt idx="3066">
                  <c:v>99.502269999999996</c:v>
                </c:pt>
                <c:pt idx="3067">
                  <c:v>99.507689999999997</c:v>
                </c:pt>
                <c:pt idx="3068">
                  <c:v>99.509159999999994</c:v>
                </c:pt>
                <c:pt idx="3069">
                  <c:v>99.508170000000007</c:v>
                </c:pt>
                <c:pt idx="3070">
                  <c:v>99.507919999999999</c:v>
                </c:pt>
                <c:pt idx="3071">
                  <c:v>99.511420000000001</c:v>
                </c:pt>
                <c:pt idx="3072">
                  <c:v>99.520020000000002</c:v>
                </c:pt>
                <c:pt idx="3073">
                  <c:v>99.532229999999998</c:v>
                </c:pt>
                <c:pt idx="3074">
                  <c:v>99.544970000000006</c:v>
                </c:pt>
                <c:pt idx="3075">
                  <c:v>99.554590000000005</c:v>
                </c:pt>
                <c:pt idx="3076">
                  <c:v>99.55941</c:v>
                </c:pt>
                <c:pt idx="3077">
                  <c:v>99.559989999999999</c:v>
                </c:pt>
                <c:pt idx="3078">
                  <c:v>99.559049999999999</c:v>
                </c:pt>
                <c:pt idx="3079">
                  <c:v>99.559359999999998</c:v>
                </c:pt>
                <c:pt idx="3080">
                  <c:v>99.562520000000006</c:v>
                </c:pt>
                <c:pt idx="3081">
                  <c:v>99.567580000000007</c:v>
                </c:pt>
                <c:pt idx="3082">
                  <c:v>99.572270000000003</c:v>
                </c:pt>
                <c:pt idx="3083">
                  <c:v>99.574129999999997</c:v>
                </c:pt>
                <c:pt idx="3084">
                  <c:v>99.572699999999998</c:v>
                </c:pt>
                <c:pt idx="3085">
                  <c:v>99.569670000000002</c:v>
                </c:pt>
                <c:pt idx="3086">
                  <c:v>99.568420000000003</c:v>
                </c:pt>
                <c:pt idx="3087">
                  <c:v>99.571770000000001</c:v>
                </c:pt>
                <c:pt idx="3088">
                  <c:v>99.580669999999998</c:v>
                </c:pt>
                <c:pt idx="3089">
                  <c:v>99.59308</c:v>
                </c:pt>
                <c:pt idx="3090">
                  <c:v>99.605540000000005</c:v>
                </c:pt>
                <c:pt idx="3091">
                  <c:v>99.614559999999997</c:v>
                </c:pt>
                <c:pt idx="3092">
                  <c:v>99.618930000000006</c:v>
                </c:pt>
                <c:pt idx="3093">
                  <c:v>99.620149999999995</c:v>
                </c:pt>
                <c:pt idx="3094">
                  <c:v>99.621650000000002</c:v>
                </c:pt>
                <c:pt idx="3095">
                  <c:v>99.626609999999999</c:v>
                </c:pt>
                <c:pt idx="3096">
                  <c:v>99.636380000000003</c:v>
                </c:pt>
                <c:pt idx="3097">
                  <c:v>99.649019999999993</c:v>
                </c:pt>
                <c:pt idx="3098">
                  <c:v>99.661209999999997</c:v>
                </c:pt>
                <c:pt idx="3099">
                  <c:v>99.669489999999996</c:v>
                </c:pt>
                <c:pt idx="3100">
                  <c:v>99.672730000000001</c:v>
                </c:pt>
                <c:pt idx="3101">
                  <c:v>99.672600000000003</c:v>
                </c:pt>
                <c:pt idx="3102">
                  <c:v>99.672809999999998</c:v>
                </c:pt>
                <c:pt idx="3103">
                  <c:v>99.676649999999995</c:v>
                </c:pt>
                <c:pt idx="3104">
                  <c:v>99.685329999999993</c:v>
                </c:pt>
                <c:pt idx="3105">
                  <c:v>99.696600000000004</c:v>
                </c:pt>
                <c:pt idx="3106">
                  <c:v>99.706569999999999</c:v>
                </c:pt>
                <c:pt idx="3107">
                  <c:v>99.711460000000002</c:v>
                </c:pt>
                <c:pt idx="3108">
                  <c:v>99.710139999999996</c:v>
                </c:pt>
                <c:pt idx="3109">
                  <c:v>99.704769999999996</c:v>
                </c:pt>
                <c:pt idx="3110">
                  <c:v>99.699849999999998</c:v>
                </c:pt>
                <c:pt idx="3111">
                  <c:v>99.699719999999999</c:v>
                </c:pt>
                <c:pt idx="3112">
                  <c:v>99.706440000000001</c:v>
                </c:pt>
                <c:pt idx="3113">
                  <c:v>99.718320000000006</c:v>
                </c:pt>
                <c:pt idx="3114">
                  <c:v>99.731639999999999</c:v>
                </c:pt>
                <c:pt idx="3115">
                  <c:v>99.742329999999995</c:v>
                </c:pt>
                <c:pt idx="3116">
                  <c:v>99.748729999999995</c:v>
                </c:pt>
                <c:pt idx="3117">
                  <c:v>99.752369999999999</c:v>
                </c:pt>
                <c:pt idx="3118">
                  <c:v>99.757310000000004</c:v>
                </c:pt>
                <c:pt idx="3119">
                  <c:v>99.767449999999997</c:v>
                </c:pt>
                <c:pt idx="3120">
                  <c:v>99.784559999999999</c:v>
                </c:pt>
                <c:pt idx="3121">
                  <c:v>99.806659999999994</c:v>
                </c:pt>
                <c:pt idx="3122">
                  <c:v>99.829790000000003</c:v>
                </c:pt>
                <c:pt idx="3123">
                  <c:v>99.849189999999993</c:v>
                </c:pt>
                <c:pt idx="3124">
                  <c:v>99.862930000000006</c:v>
                </c:pt>
                <c:pt idx="3125">
                  <c:v>99.872010000000003</c:v>
                </c:pt>
                <c:pt idx="3126">
                  <c:v>99.880099999999999</c:v>
                </c:pt>
                <c:pt idx="3127">
                  <c:v>99.890339999999995</c:v>
                </c:pt>
                <c:pt idx="3128">
                  <c:v>99.903319999999994</c:v>
                </c:pt>
                <c:pt idx="3129">
                  <c:v>99.915390000000002</c:v>
                </c:pt>
                <c:pt idx="3130">
                  <c:v>99.921199999999999</c:v>
                </c:pt>
                <c:pt idx="3131">
                  <c:v>99.916219999999996</c:v>
                </c:pt>
                <c:pt idx="3132">
                  <c:v>99.900239999999997</c:v>
                </c:pt>
                <c:pt idx="3133">
                  <c:v>99.877610000000004</c:v>
                </c:pt>
                <c:pt idx="3134">
                  <c:v>99.855369999999994</c:v>
                </c:pt>
                <c:pt idx="3135">
                  <c:v>99.839320000000001</c:v>
                </c:pt>
                <c:pt idx="3136">
                  <c:v>99.831760000000003</c:v>
                </c:pt>
                <c:pt idx="3137">
                  <c:v>99.830280000000002</c:v>
                </c:pt>
                <c:pt idx="3138">
                  <c:v>99.830119999999994</c:v>
                </c:pt>
                <c:pt idx="3139">
                  <c:v>99.826509999999999</c:v>
                </c:pt>
                <c:pt idx="3140">
                  <c:v>99.81765</c:v>
                </c:pt>
                <c:pt idx="3141">
                  <c:v>99.804990000000004</c:v>
                </c:pt>
                <c:pt idx="3142">
                  <c:v>99.792490000000001</c:v>
                </c:pt>
                <c:pt idx="3143">
                  <c:v>99.783190000000005</c:v>
                </c:pt>
                <c:pt idx="3144">
                  <c:v>99.778000000000006</c:v>
                </c:pt>
                <c:pt idx="3145">
                  <c:v>99.774370000000005</c:v>
                </c:pt>
                <c:pt idx="3146">
                  <c:v>99.76849</c:v>
                </c:pt>
                <c:pt idx="3147">
                  <c:v>99.757059999999996</c:v>
                </c:pt>
                <c:pt idx="3148">
                  <c:v>99.740049999999997</c:v>
                </c:pt>
                <c:pt idx="3149">
                  <c:v>99.720339999999993</c:v>
                </c:pt>
                <c:pt idx="3150">
                  <c:v>99.702979999999997</c:v>
                </c:pt>
                <c:pt idx="3151">
                  <c:v>99.691929999999999</c:v>
                </c:pt>
                <c:pt idx="3152">
                  <c:v>99.68844</c:v>
                </c:pt>
                <c:pt idx="3153">
                  <c:v>99.69</c:v>
                </c:pt>
                <c:pt idx="3154">
                  <c:v>99.69238</c:v>
                </c:pt>
                <c:pt idx="3155">
                  <c:v>99.69135</c:v>
                </c:pt>
                <c:pt idx="3156">
                  <c:v>99.685460000000006</c:v>
                </c:pt>
                <c:pt idx="3157">
                  <c:v>99.676479999999998</c:v>
                </c:pt>
                <c:pt idx="3158">
                  <c:v>99.668340000000001</c:v>
                </c:pt>
                <c:pt idx="3159">
                  <c:v>99.664829999999995</c:v>
                </c:pt>
                <c:pt idx="3160">
                  <c:v>99.667320000000004</c:v>
                </c:pt>
                <c:pt idx="3161">
                  <c:v>99.673850000000002</c:v>
                </c:pt>
                <c:pt idx="3162">
                  <c:v>99.680499999999995</c:v>
                </c:pt>
                <c:pt idx="3163">
                  <c:v>99.683090000000007</c:v>
                </c:pt>
                <c:pt idx="3164">
                  <c:v>99.679789999999997</c:v>
                </c:pt>
                <c:pt idx="3165">
                  <c:v>99.671809999999994</c:v>
                </c:pt>
                <c:pt idx="3166">
                  <c:v>99.662480000000002</c:v>
                </c:pt>
                <c:pt idx="3167">
                  <c:v>99.655199999999994</c:v>
                </c:pt>
                <c:pt idx="3168">
                  <c:v>99.651560000000003</c:v>
                </c:pt>
                <c:pt idx="3169">
                  <c:v>99.650319999999994</c:v>
                </c:pt>
                <c:pt idx="3170">
                  <c:v>99.648989999999998</c:v>
                </c:pt>
                <c:pt idx="3171">
                  <c:v>99.644779999999997</c:v>
                </c:pt>
                <c:pt idx="3172">
                  <c:v>99.637309999999999</c:v>
                </c:pt>
                <c:pt idx="3173">
                  <c:v>99.628290000000007</c:v>
                </c:pt>
                <c:pt idx="3174">
                  <c:v>99.621179999999995</c:v>
                </c:pt>
                <c:pt idx="3175">
                  <c:v>99.618409999999997</c:v>
                </c:pt>
                <c:pt idx="3176">
                  <c:v>99.620440000000002</c:v>
                </c:pt>
                <c:pt idx="3177">
                  <c:v>99.624660000000006</c:v>
                </c:pt>
                <c:pt idx="3178">
                  <c:v>99.627290000000002</c:v>
                </c:pt>
                <c:pt idx="3179">
                  <c:v>99.624870000000001</c:v>
                </c:pt>
                <c:pt idx="3180">
                  <c:v>99.616810000000001</c:v>
                </c:pt>
                <c:pt idx="3181">
                  <c:v>99.605310000000003</c:v>
                </c:pt>
                <c:pt idx="3182">
                  <c:v>99.594369999999998</c:v>
                </c:pt>
                <c:pt idx="3183">
                  <c:v>99.587329999999994</c:v>
                </c:pt>
                <c:pt idx="3184">
                  <c:v>99.585319999999996</c:v>
                </c:pt>
                <c:pt idx="3185">
                  <c:v>99.586100000000002</c:v>
                </c:pt>
                <c:pt idx="3186">
                  <c:v>99.586169999999996</c:v>
                </c:pt>
                <c:pt idx="3187">
                  <c:v>99.581990000000005</c:v>
                </c:pt>
                <c:pt idx="3188">
                  <c:v>99.572699999999998</c:v>
                </c:pt>
                <c:pt idx="3189">
                  <c:v>99.560040000000001</c:v>
                </c:pt>
                <c:pt idx="3190">
                  <c:v>99.547749999999994</c:v>
                </c:pt>
                <c:pt idx="3191">
                  <c:v>99.539289999999994</c:v>
                </c:pt>
                <c:pt idx="3192">
                  <c:v>99.536159999999995</c:v>
                </c:pt>
                <c:pt idx="3193">
                  <c:v>99.537009999999995</c:v>
                </c:pt>
                <c:pt idx="3194">
                  <c:v>99.538979999999995</c:v>
                </c:pt>
                <c:pt idx="3195">
                  <c:v>99.539090000000002</c:v>
                </c:pt>
                <c:pt idx="3196">
                  <c:v>99.536240000000006</c:v>
                </c:pt>
                <c:pt idx="3197">
                  <c:v>99.531589999999994</c:v>
                </c:pt>
                <c:pt idx="3198">
                  <c:v>99.527900000000002</c:v>
                </c:pt>
                <c:pt idx="3199">
                  <c:v>99.5274</c:v>
                </c:pt>
                <c:pt idx="3200">
                  <c:v>99.530810000000002</c:v>
                </c:pt>
                <c:pt idx="3201">
                  <c:v>99.536330000000007</c:v>
                </c:pt>
                <c:pt idx="3202">
                  <c:v>99.541120000000006</c:v>
                </c:pt>
                <c:pt idx="3203">
                  <c:v>99.542450000000002</c:v>
                </c:pt>
                <c:pt idx="3204">
                  <c:v>99.539739999999995</c:v>
                </c:pt>
                <c:pt idx="3205">
                  <c:v>99.534540000000007</c:v>
                </c:pt>
                <c:pt idx="3206">
                  <c:v>99.529820000000001</c:v>
                </c:pt>
                <c:pt idx="3207">
                  <c:v>99.527979999999999</c:v>
                </c:pt>
                <c:pt idx="3208">
                  <c:v>99.529700000000005</c:v>
                </c:pt>
                <c:pt idx="3209">
                  <c:v>99.533159999999995</c:v>
                </c:pt>
                <c:pt idx="3210">
                  <c:v>99.535539999999997</c:v>
                </c:pt>
                <c:pt idx="3211">
                  <c:v>99.53425</c:v>
                </c:pt>
                <c:pt idx="3212">
                  <c:v>99.528949999999995</c:v>
                </c:pt>
                <c:pt idx="3213">
                  <c:v>99.521460000000005</c:v>
                </c:pt>
                <c:pt idx="3214">
                  <c:v>99.515129999999999</c:v>
                </c:pt>
                <c:pt idx="3215">
                  <c:v>99.512540000000001</c:v>
                </c:pt>
                <c:pt idx="3216">
                  <c:v>99.514560000000003</c:v>
                </c:pt>
                <c:pt idx="3217">
                  <c:v>99.519289999999998</c:v>
                </c:pt>
                <c:pt idx="3218">
                  <c:v>99.523629999999997</c:v>
                </c:pt>
                <c:pt idx="3219">
                  <c:v>99.524590000000003</c:v>
                </c:pt>
                <c:pt idx="3220">
                  <c:v>99.52122</c:v>
                </c:pt>
                <c:pt idx="3221">
                  <c:v>99.514899999999997</c:v>
                </c:pt>
                <c:pt idx="3222">
                  <c:v>99.508539999999996</c:v>
                </c:pt>
                <c:pt idx="3223">
                  <c:v>99.504909999999995</c:v>
                </c:pt>
                <c:pt idx="3224">
                  <c:v>99.505279999999999</c:v>
                </c:pt>
                <c:pt idx="3225">
                  <c:v>99.50855</c:v>
                </c:pt>
                <c:pt idx="3226">
                  <c:v>99.512510000000006</c:v>
                </c:pt>
                <c:pt idx="3227">
                  <c:v>99.51482</c:v>
                </c:pt>
                <c:pt idx="3228">
                  <c:v>99.514989999999997</c:v>
                </c:pt>
                <c:pt idx="3229">
                  <c:v>99.514160000000004</c:v>
                </c:pt>
                <c:pt idx="3230">
                  <c:v>99.514660000000006</c:v>
                </c:pt>
                <c:pt idx="3231">
                  <c:v>99.518299999999996</c:v>
                </c:pt>
                <c:pt idx="3232">
                  <c:v>99.525239999999997</c:v>
                </c:pt>
                <c:pt idx="3233">
                  <c:v>99.533450000000002</c:v>
                </c:pt>
                <c:pt idx="3234">
                  <c:v>99.540120000000002</c:v>
                </c:pt>
                <c:pt idx="3235">
                  <c:v>99.542749999999998</c:v>
                </c:pt>
                <c:pt idx="3236">
                  <c:v>99.540880000000001</c:v>
                </c:pt>
                <c:pt idx="3237">
                  <c:v>99.536199999999994</c:v>
                </c:pt>
                <c:pt idx="3238">
                  <c:v>99.531679999999994</c:v>
                </c:pt>
                <c:pt idx="3239">
                  <c:v>99.529750000000007</c:v>
                </c:pt>
                <c:pt idx="3240">
                  <c:v>99.531170000000003</c:v>
                </c:pt>
                <c:pt idx="3241">
                  <c:v>99.534260000000003</c:v>
                </c:pt>
                <c:pt idx="3242">
                  <c:v>99.536479999999997</c:v>
                </c:pt>
                <c:pt idx="3243">
                  <c:v>99.535309999999996</c:v>
                </c:pt>
                <c:pt idx="3244">
                  <c:v>99.5304</c:v>
                </c:pt>
                <c:pt idx="3245">
                  <c:v>99.523319999999998</c:v>
                </c:pt>
                <c:pt idx="3246">
                  <c:v>99.517139999999998</c:v>
                </c:pt>
                <c:pt idx="3247">
                  <c:v>99.51437</c:v>
                </c:pt>
                <c:pt idx="3248">
                  <c:v>99.515919999999994</c:v>
                </c:pt>
                <c:pt idx="3249">
                  <c:v>99.520200000000003</c:v>
                </c:pt>
                <c:pt idx="3250">
                  <c:v>99.524720000000002</c:v>
                </c:pt>
                <c:pt idx="3251">
                  <c:v>99.526790000000005</c:v>
                </c:pt>
                <c:pt idx="3252">
                  <c:v>99.525810000000007</c:v>
                </c:pt>
                <c:pt idx="3253">
                  <c:v>99.522980000000004</c:v>
                </c:pt>
                <c:pt idx="3254">
                  <c:v>99.520930000000007</c:v>
                </c:pt>
                <c:pt idx="3255">
                  <c:v>99.521839999999997</c:v>
                </c:pt>
                <c:pt idx="3256">
                  <c:v>99.526439999999994</c:v>
                </c:pt>
                <c:pt idx="3257">
                  <c:v>99.532989999999998</c:v>
                </c:pt>
                <c:pt idx="3258">
                  <c:v>99.538700000000006</c:v>
                </c:pt>
                <c:pt idx="3259">
                  <c:v>99.540800000000004</c:v>
                </c:pt>
                <c:pt idx="3260">
                  <c:v>99.538380000000004</c:v>
                </c:pt>
                <c:pt idx="3261">
                  <c:v>99.532499999999999</c:v>
                </c:pt>
                <c:pt idx="3262">
                  <c:v>99.525959999999998</c:v>
                </c:pt>
                <c:pt idx="3263">
                  <c:v>99.521289999999993</c:v>
                </c:pt>
                <c:pt idx="3264">
                  <c:v>99.520009999999999</c:v>
                </c:pt>
                <c:pt idx="3265">
                  <c:v>99.521479999999997</c:v>
                </c:pt>
                <c:pt idx="3266">
                  <c:v>99.523899999999998</c:v>
                </c:pt>
                <c:pt idx="3267">
                  <c:v>99.525310000000005</c:v>
                </c:pt>
                <c:pt idx="3268">
                  <c:v>99.525069999999999</c:v>
                </c:pt>
                <c:pt idx="3269">
                  <c:v>99.523880000000005</c:v>
                </c:pt>
                <c:pt idx="3270">
                  <c:v>99.523579999999995</c:v>
                </c:pt>
                <c:pt idx="3271">
                  <c:v>99.525540000000007</c:v>
                </c:pt>
                <c:pt idx="3272">
                  <c:v>99.529949999999999</c:v>
                </c:pt>
                <c:pt idx="3273">
                  <c:v>99.535049999999998</c:v>
                </c:pt>
                <c:pt idx="3274">
                  <c:v>99.538539999999998</c:v>
                </c:pt>
                <c:pt idx="3275">
                  <c:v>99.53837</c:v>
                </c:pt>
                <c:pt idx="3276">
                  <c:v>99.534390000000002</c:v>
                </c:pt>
                <c:pt idx="3277">
                  <c:v>99.528139999999993</c:v>
                </c:pt>
                <c:pt idx="3278">
                  <c:v>99.52216</c:v>
                </c:pt>
                <c:pt idx="3279">
                  <c:v>99.519130000000004</c:v>
                </c:pt>
                <c:pt idx="3280">
                  <c:v>99.520030000000006</c:v>
                </c:pt>
                <c:pt idx="3281">
                  <c:v>99.523480000000006</c:v>
                </c:pt>
                <c:pt idx="3282">
                  <c:v>99.527060000000006</c:v>
                </c:pt>
                <c:pt idx="3283">
                  <c:v>99.528239999999997</c:v>
                </c:pt>
                <c:pt idx="3284">
                  <c:v>99.526079999999993</c:v>
                </c:pt>
                <c:pt idx="3285">
                  <c:v>99.521259999999998</c:v>
                </c:pt>
                <c:pt idx="3286">
                  <c:v>99.515900000000002</c:v>
                </c:pt>
                <c:pt idx="3287">
                  <c:v>99.511979999999994</c:v>
                </c:pt>
                <c:pt idx="3288">
                  <c:v>99.510379999999998</c:v>
                </c:pt>
                <c:pt idx="3289">
                  <c:v>99.510249999999999</c:v>
                </c:pt>
                <c:pt idx="3290">
                  <c:v>99.509799999999998</c:v>
                </c:pt>
                <c:pt idx="3291">
                  <c:v>99.507239999999996</c:v>
                </c:pt>
                <c:pt idx="3292">
                  <c:v>99.502200000000002</c:v>
                </c:pt>
                <c:pt idx="3293">
                  <c:v>99.495679999999993</c:v>
                </c:pt>
                <c:pt idx="3294">
                  <c:v>99.489850000000004</c:v>
                </c:pt>
                <c:pt idx="3295">
                  <c:v>99.486379999999997</c:v>
                </c:pt>
                <c:pt idx="3296">
                  <c:v>99.485969999999995</c:v>
                </c:pt>
                <c:pt idx="3297">
                  <c:v>99.487459999999999</c:v>
                </c:pt>
                <c:pt idx="3298">
                  <c:v>99.489050000000006</c:v>
                </c:pt>
                <c:pt idx="3299">
                  <c:v>99.488950000000003</c:v>
                </c:pt>
                <c:pt idx="3300">
                  <c:v>99.486720000000005</c:v>
                </c:pt>
                <c:pt idx="3301">
                  <c:v>99.483329999999995</c:v>
                </c:pt>
                <c:pt idx="3302">
                  <c:v>99.480670000000003</c:v>
                </c:pt>
                <c:pt idx="3303">
                  <c:v>99.480130000000003</c:v>
                </c:pt>
                <c:pt idx="3304">
                  <c:v>99.481949999999998</c:v>
                </c:pt>
                <c:pt idx="3305">
                  <c:v>99.484579999999994</c:v>
                </c:pt>
                <c:pt idx="3306">
                  <c:v>99.485889999999998</c:v>
                </c:pt>
                <c:pt idx="3307">
                  <c:v>99.483940000000004</c:v>
                </c:pt>
                <c:pt idx="3308">
                  <c:v>99.478480000000005</c:v>
                </c:pt>
                <c:pt idx="3309">
                  <c:v>99.470870000000005</c:v>
                </c:pt>
                <c:pt idx="3310">
                  <c:v>99.463620000000006</c:v>
                </c:pt>
                <c:pt idx="3311">
                  <c:v>99.458950000000002</c:v>
                </c:pt>
                <c:pt idx="3312">
                  <c:v>99.457759999999993</c:v>
                </c:pt>
                <c:pt idx="3313">
                  <c:v>99.459159999999997</c:v>
                </c:pt>
                <c:pt idx="3314">
                  <c:v>99.461240000000004</c:v>
                </c:pt>
                <c:pt idx="3315">
                  <c:v>99.461960000000005</c:v>
                </c:pt>
                <c:pt idx="3316">
                  <c:v>99.460570000000004</c:v>
                </c:pt>
                <c:pt idx="3317">
                  <c:v>99.457679999999996</c:v>
                </c:pt>
                <c:pt idx="3318">
                  <c:v>99.455020000000005</c:v>
                </c:pt>
                <c:pt idx="3319">
                  <c:v>99.45411</c:v>
                </c:pt>
                <c:pt idx="3320">
                  <c:v>99.455569999999994</c:v>
                </c:pt>
                <c:pt idx="3321">
                  <c:v>99.458439999999996</c:v>
                </c:pt>
                <c:pt idx="3322">
                  <c:v>99.461070000000007</c:v>
                </c:pt>
                <c:pt idx="3323">
                  <c:v>99.461889999999997</c:v>
                </c:pt>
                <c:pt idx="3324">
                  <c:v>99.460449999999994</c:v>
                </c:pt>
                <c:pt idx="3325">
                  <c:v>99.457660000000004</c:v>
                </c:pt>
                <c:pt idx="3326">
                  <c:v>99.455219999999997</c:v>
                </c:pt>
                <c:pt idx="3327">
                  <c:v>99.454449999999994</c:v>
                </c:pt>
                <c:pt idx="3328">
                  <c:v>99.455600000000004</c:v>
                </c:pt>
                <c:pt idx="3329">
                  <c:v>99.457350000000005</c:v>
                </c:pt>
                <c:pt idx="3330">
                  <c:v>99.457859999999997</c:v>
                </c:pt>
                <c:pt idx="3331">
                  <c:v>99.455470000000005</c:v>
                </c:pt>
                <c:pt idx="3332">
                  <c:v>99.450069999999997</c:v>
                </c:pt>
                <c:pt idx="3333">
                  <c:v>99.443010000000001</c:v>
                </c:pt>
                <c:pt idx="3334">
                  <c:v>99.43665</c:v>
                </c:pt>
                <c:pt idx="3335">
                  <c:v>99.432950000000005</c:v>
                </c:pt>
                <c:pt idx="3336">
                  <c:v>99.432749999999999</c:v>
                </c:pt>
                <c:pt idx="3337">
                  <c:v>99.434989999999999</c:v>
                </c:pt>
                <c:pt idx="3338">
                  <c:v>99.437839999999994</c:v>
                </c:pt>
                <c:pt idx="3339">
                  <c:v>99.439229999999995</c:v>
                </c:pt>
                <c:pt idx="3340">
                  <c:v>99.438429999999997</c:v>
                </c:pt>
                <c:pt idx="3341">
                  <c:v>99.436040000000006</c:v>
                </c:pt>
                <c:pt idx="3342">
                  <c:v>99.433689999999999</c:v>
                </c:pt>
                <c:pt idx="3343">
                  <c:v>99.432839999999999</c:v>
                </c:pt>
                <c:pt idx="3344">
                  <c:v>99.434129999999996</c:v>
                </c:pt>
                <c:pt idx="3345">
                  <c:v>99.436610000000002</c:v>
                </c:pt>
                <c:pt idx="3346">
                  <c:v>99.438609999999997</c:v>
                </c:pt>
                <c:pt idx="3347">
                  <c:v>99.438450000000003</c:v>
                </c:pt>
                <c:pt idx="3348">
                  <c:v>99.435590000000005</c:v>
                </c:pt>
                <c:pt idx="3349">
                  <c:v>99.430750000000003</c:v>
                </c:pt>
                <c:pt idx="3350">
                  <c:v>99.425640000000001</c:v>
                </c:pt>
                <c:pt idx="3351">
                  <c:v>99.421840000000003</c:v>
                </c:pt>
                <c:pt idx="3352">
                  <c:v>99.420109999999994</c:v>
                </c:pt>
                <c:pt idx="3353">
                  <c:v>99.419730000000001</c:v>
                </c:pt>
                <c:pt idx="3354">
                  <c:v>99.419290000000004</c:v>
                </c:pt>
                <c:pt idx="3355">
                  <c:v>99.417370000000005</c:v>
                </c:pt>
                <c:pt idx="3356">
                  <c:v>99.413579999999996</c:v>
                </c:pt>
                <c:pt idx="3357">
                  <c:v>99.408649999999994</c:v>
                </c:pt>
                <c:pt idx="3358">
                  <c:v>99.404110000000003</c:v>
                </c:pt>
                <c:pt idx="3359">
                  <c:v>99.401240000000001</c:v>
                </c:pt>
                <c:pt idx="3360">
                  <c:v>99.400409999999994</c:v>
                </c:pt>
                <c:pt idx="3361">
                  <c:v>99.400549999999996</c:v>
                </c:pt>
                <c:pt idx="3362">
                  <c:v>99.400019999999998</c:v>
                </c:pt>
                <c:pt idx="3363">
                  <c:v>99.397220000000004</c:v>
                </c:pt>
                <c:pt idx="3364">
                  <c:v>99.391739999999999</c:v>
                </c:pt>
                <c:pt idx="3365">
                  <c:v>99.384379999999993</c:v>
                </c:pt>
                <c:pt idx="3366">
                  <c:v>99.377049999999997</c:v>
                </c:pt>
                <c:pt idx="3367">
                  <c:v>99.371319999999997</c:v>
                </c:pt>
                <c:pt idx="3368">
                  <c:v>99.368030000000005</c:v>
                </c:pt>
                <c:pt idx="3369">
                  <c:v>99.366569999999996</c:v>
                </c:pt>
                <c:pt idx="3370">
                  <c:v>99.365610000000004</c:v>
                </c:pt>
                <c:pt idx="3371">
                  <c:v>99.363619999999997</c:v>
                </c:pt>
                <c:pt idx="3372">
                  <c:v>99.359939999999995</c:v>
                </c:pt>
                <c:pt idx="3373">
                  <c:v>99.355029999999999</c:v>
                </c:pt>
                <c:pt idx="3374">
                  <c:v>99.350189999999998</c:v>
                </c:pt>
                <c:pt idx="3375">
                  <c:v>99.346639999999994</c:v>
                </c:pt>
                <c:pt idx="3376">
                  <c:v>99.34496</c:v>
                </c:pt>
                <c:pt idx="3377">
                  <c:v>99.344539999999995</c:v>
                </c:pt>
                <c:pt idx="3378">
                  <c:v>99.344369999999998</c:v>
                </c:pt>
                <c:pt idx="3379">
                  <c:v>99.343249999999998</c:v>
                </c:pt>
                <c:pt idx="3380">
                  <c:v>99.34093</c:v>
                </c:pt>
                <c:pt idx="3381">
                  <c:v>99.337980000000002</c:v>
                </c:pt>
                <c:pt idx="3382">
                  <c:v>99.335489999999993</c:v>
                </c:pt>
                <c:pt idx="3383">
                  <c:v>99.334440000000001</c:v>
                </c:pt>
                <c:pt idx="3384">
                  <c:v>99.334980000000002</c:v>
                </c:pt>
                <c:pt idx="3385">
                  <c:v>99.336150000000004</c:v>
                </c:pt>
                <c:pt idx="3386">
                  <c:v>99.336519999999993</c:v>
                </c:pt>
                <c:pt idx="3387">
                  <c:v>99.334800000000001</c:v>
                </c:pt>
                <c:pt idx="3388">
                  <c:v>99.330650000000006</c:v>
                </c:pt>
                <c:pt idx="3389">
                  <c:v>99.324619999999996</c:v>
                </c:pt>
                <c:pt idx="3390">
                  <c:v>99.31814</c:v>
                </c:pt>
                <c:pt idx="3391">
                  <c:v>99.312340000000006</c:v>
                </c:pt>
                <c:pt idx="3392">
                  <c:v>99.307789999999997</c:v>
                </c:pt>
                <c:pt idx="3393">
                  <c:v>99.303920000000005</c:v>
                </c:pt>
                <c:pt idx="3394">
                  <c:v>99.299729999999997</c:v>
                </c:pt>
                <c:pt idx="3395">
                  <c:v>99.294110000000003</c:v>
                </c:pt>
                <c:pt idx="3396">
                  <c:v>99.286900000000003</c:v>
                </c:pt>
                <c:pt idx="3397">
                  <c:v>99.27861</c:v>
                </c:pt>
                <c:pt idx="3398">
                  <c:v>99.270529999999994</c:v>
                </c:pt>
                <c:pt idx="3399">
                  <c:v>99.263769999999994</c:v>
                </c:pt>
                <c:pt idx="3400">
                  <c:v>99.258619999999993</c:v>
                </c:pt>
                <c:pt idx="3401">
                  <c:v>99.254459999999995</c:v>
                </c:pt>
                <c:pt idx="3402">
                  <c:v>99.250110000000006</c:v>
                </c:pt>
                <c:pt idx="3403">
                  <c:v>99.244510000000005</c:v>
                </c:pt>
                <c:pt idx="3404">
                  <c:v>99.237350000000006</c:v>
                </c:pt>
                <c:pt idx="3405">
                  <c:v>99.229299999999995</c:v>
                </c:pt>
                <c:pt idx="3406">
                  <c:v>99.221760000000003</c:v>
                </c:pt>
                <c:pt idx="3407">
                  <c:v>99.21584</c:v>
                </c:pt>
                <c:pt idx="3408">
                  <c:v>99.212140000000005</c:v>
                </c:pt>
                <c:pt idx="3409">
                  <c:v>99.210080000000005</c:v>
                </c:pt>
                <c:pt idx="3410">
                  <c:v>99.208510000000004</c:v>
                </c:pt>
                <c:pt idx="3411">
                  <c:v>99.206199999999995</c:v>
                </c:pt>
                <c:pt idx="3412">
                  <c:v>99.202659999999995</c:v>
                </c:pt>
                <c:pt idx="3413">
                  <c:v>99.198210000000003</c:v>
                </c:pt>
                <c:pt idx="3414">
                  <c:v>99.193929999999995</c:v>
                </c:pt>
                <c:pt idx="3415">
                  <c:v>99.190830000000005</c:v>
                </c:pt>
                <c:pt idx="3416">
                  <c:v>99.189300000000003</c:v>
                </c:pt>
                <c:pt idx="3417">
                  <c:v>99.188760000000002</c:v>
                </c:pt>
                <c:pt idx="3418">
                  <c:v>99.188130000000001</c:v>
                </c:pt>
                <c:pt idx="3419">
                  <c:v>99.186250000000001</c:v>
                </c:pt>
                <c:pt idx="3420">
                  <c:v>99.182689999999994</c:v>
                </c:pt>
                <c:pt idx="3421">
                  <c:v>99.177949999999996</c:v>
                </c:pt>
                <c:pt idx="3422">
                  <c:v>99.173330000000007</c:v>
                </c:pt>
                <c:pt idx="3423">
                  <c:v>99.170180000000002</c:v>
                </c:pt>
                <c:pt idx="3424">
                  <c:v>99.169300000000007</c:v>
                </c:pt>
                <c:pt idx="3425">
                  <c:v>99.170519999999996</c:v>
                </c:pt>
                <c:pt idx="3426">
                  <c:v>99.172889999999995</c:v>
                </c:pt>
                <c:pt idx="3427">
                  <c:v>99.175179999999997</c:v>
                </c:pt>
                <c:pt idx="3428">
                  <c:v>99.176509999999993</c:v>
                </c:pt>
                <c:pt idx="3429">
                  <c:v>99.176599999999993</c:v>
                </c:pt>
                <c:pt idx="3430">
                  <c:v>99.175700000000006</c:v>
                </c:pt>
                <c:pt idx="3431">
                  <c:v>99.174149999999997</c:v>
                </c:pt>
                <c:pt idx="3432">
                  <c:v>99.171999999999997</c:v>
                </c:pt>
                <c:pt idx="3433">
                  <c:v>99.168750000000003</c:v>
                </c:pt>
                <c:pt idx="3434">
                  <c:v>99.163899999999998</c:v>
                </c:pt>
                <c:pt idx="3435">
                  <c:v>99.156999999999996</c:v>
                </c:pt>
                <c:pt idx="3436">
                  <c:v>99.148480000000006</c:v>
                </c:pt>
                <c:pt idx="3437">
                  <c:v>99.13946</c:v>
                </c:pt>
                <c:pt idx="3438">
                  <c:v>99.131510000000006</c:v>
                </c:pt>
                <c:pt idx="3439">
                  <c:v>99.125799999999998</c:v>
                </c:pt>
                <c:pt idx="3440">
                  <c:v>99.122730000000004</c:v>
                </c:pt>
                <c:pt idx="3441">
                  <c:v>99.121619999999993</c:v>
                </c:pt>
                <c:pt idx="3442">
                  <c:v>99.121350000000007</c:v>
                </c:pt>
                <c:pt idx="3443">
                  <c:v>99.120800000000003</c:v>
                </c:pt>
                <c:pt idx="3444">
                  <c:v>99.119770000000003</c:v>
                </c:pt>
                <c:pt idx="3445">
                  <c:v>99.11891</c:v>
                </c:pt>
                <c:pt idx="3446">
                  <c:v>99.119579999999999</c:v>
                </c:pt>
                <c:pt idx="3447">
                  <c:v>99.122770000000003</c:v>
                </c:pt>
                <c:pt idx="3448">
                  <c:v>99.128680000000003</c:v>
                </c:pt>
                <c:pt idx="3449">
                  <c:v>99.136170000000007</c:v>
                </c:pt>
                <c:pt idx="3450">
                  <c:v>99.143630000000002</c:v>
                </c:pt>
                <c:pt idx="3451">
                  <c:v>99.149349999999998</c:v>
                </c:pt>
                <c:pt idx="3452">
                  <c:v>99.152649999999994</c:v>
                </c:pt>
                <c:pt idx="3453">
                  <c:v>99.153930000000003</c:v>
                </c:pt>
                <c:pt idx="3454">
                  <c:v>99.154709999999994</c:v>
                </c:pt>
                <c:pt idx="3455">
                  <c:v>99.156350000000003</c:v>
                </c:pt>
                <c:pt idx="3456">
                  <c:v>99.159649999999999</c:v>
                </c:pt>
                <c:pt idx="3457">
                  <c:v>99.16431</c:v>
                </c:pt>
                <c:pt idx="3458">
                  <c:v>99.169200000000004</c:v>
                </c:pt>
                <c:pt idx="3459">
                  <c:v>99.172899999999998</c:v>
                </c:pt>
                <c:pt idx="3460">
                  <c:v>99.174719999999994</c:v>
                </c:pt>
                <c:pt idx="3461">
                  <c:v>99.174779999999998</c:v>
                </c:pt>
                <c:pt idx="3462">
                  <c:v>99.173950000000005</c:v>
                </c:pt>
                <c:pt idx="3463">
                  <c:v>99.173079999999999</c:v>
                </c:pt>
                <c:pt idx="3464">
                  <c:v>99.172470000000004</c:v>
                </c:pt>
                <c:pt idx="3465">
                  <c:v>99.171390000000002</c:v>
                </c:pt>
                <c:pt idx="3466">
                  <c:v>99.168750000000003</c:v>
                </c:pt>
                <c:pt idx="3467">
                  <c:v>99.163690000000003</c:v>
                </c:pt>
                <c:pt idx="3468">
                  <c:v>99.15643</c:v>
                </c:pt>
                <c:pt idx="3469">
                  <c:v>99.148510000000002</c:v>
                </c:pt>
                <c:pt idx="3470">
                  <c:v>99.142300000000006</c:v>
                </c:pt>
                <c:pt idx="3471">
                  <c:v>99.139759999999995</c:v>
                </c:pt>
                <c:pt idx="3472">
                  <c:v>99.141720000000007</c:v>
                </c:pt>
                <c:pt idx="3473">
                  <c:v>99.147369999999995</c:v>
                </c:pt>
                <c:pt idx="3474">
                  <c:v>99.154910000000001</c:v>
                </c:pt>
                <c:pt idx="3475">
                  <c:v>99.162300000000002</c:v>
                </c:pt>
                <c:pt idx="3476">
                  <c:v>99.168319999999994</c:v>
                </c:pt>
                <c:pt idx="3477">
                  <c:v>99.173000000000002</c:v>
                </c:pt>
                <c:pt idx="3478">
                  <c:v>99.177310000000006</c:v>
                </c:pt>
                <c:pt idx="3479">
                  <c:v>99.182149999999993</c:v>
                </c:pt>
                <c:pt idx="3480">
                  <c:v>99.187880000000007</c:v>
                </c:pt>
                <c:pt idx="3481">
                  <c:v>99.193579999999997</c:v>
                </c:pt>
                <c:pt idx="3482">
                  <c:v>99.197620000000001</c:v>
                </c:pt>
                <c:pt idx="3483">
                  <c:v>99.198300000000003</c:v>
                </c:pt>
                <c:pt idx="3484">
                  <c:v>99.194760000000002</c:v>
                </c:pt>
                <c:pt idx="3485">
                  <c:v>99.18723</c:v>
                </c:pt>
                <c:pt idx="3486">
                  <c:v>99.176720000000003</c:v>
                </c:pt>
                <c:pt idx="3487">
                  <c:v>99.163780000000003</c:v>
                </c:pt>
                <c:pt idx="3488">
                  <c:v>99.148079999999993</c:v>
                </c:pt>
                <c:pt idx="3489">
                  <c:v>99.127529999999993</c:v>
                </c:pt>
                <c:pt idx="3490">
                  <c:v>99.09966</c:v>
                </c:pt>
                <c:pt idx="3491">
                  <c:v>99.062160000000006</c:v>
                </c:pt>
                <c:pt idx="3492">
                  <c:v>99.014719999999997</c:v>
                </c:pt>
                <c:pt idx="3493">
                  <c:v>98.959469999999996</c:v>
                </c:pt>
                <c:pt idx="3494">
                  <c:v>98.900829999999999</c:v>
                </c:pt>
                <c:pt idx="3495">
                  <c:v>98.844470000000001</c:v>
                </c:pt>
                <c:pt idx="3496">
                  <c:v>98.796170000000004</c:v>
                </c:pt>
                <c:pt idx="3497">
                  <c:v>98.760350000000003</c:v>
                </c:pt>
                <c:pt idx="3498">
                  <c:v>98.739789999999999</c:v>
                </c:pt>
                <c:pt idx="3499">
                  <c:v>98.735039999999998</c:v>
                </c:pt>
                <c:pt idx="3500">
                  <c:v>98.745059999999995</c:v>
                </c:pt>
                <c:pt idx="3501">
                  <c:v>98.767380000000003</c:v>
                </c:pt>
                <c:pt idx="3502">
                  <c:v>98.79871</c:v>
                </c:pt>
                <c:pt idx="3503">
                  <c:v>98.834869999999995</c:v>
                </c:pt>
                <c:pt idx="3504">
                  <c:v>98.871679999999998</c:v>
                </c:pt>
                <c:pt idx="3505">
                  <c:v>98.905109999999993</c:v>
                </c:pt>
                <c:pt idx="3506">
                  <c:v>98.93244</c:v>
                </c:pt>
                <c:pt idx="3507">
                  <c:v>98.952370000000002</c:v>
                </c:pt>
                <c:pt idx="3508">
                  <c:v>98.965270000000004</c:v>
                </c:pt>
                <c:pt idx="3509">
                  <c:v>98.972409999999996</c:v>
                </c:pt>
                <c:pt idx="3510">
                  <c:v>98.975520000000003</c:v>
                </c:pt>
                <c:pt idx="3511">
                  <c:v>98.976039999999998</c:v>
                </c:pt>
                <c:pt idx="3512">
                  <c:v>98.975269999999995</c:v>
                </c:pt>
                <c:pt idx="3513">
                  <c:v>98.973879999999994</c:v>
                </c:pt>
                <c:pt idx="3514">
                  <c:v>98.97287</c:v>
                </c:pt>
                <c:pt idx="3515">
                  <c:v>98.972980000000007</c:v>
                </c:pt>
                <c:pt idx="3516">
                  <c:v>98.975160000000002</c:v>
                </c:pt>
                <c:pt idx="3517">
                  <c:v>98.979990000000001</c:v>
                </c:pt>
                <c:pt idx="3518">
                  <c:v>98.987790000000004</c:v>
                </c:pt>
                <c:pt idx="3519">
                  <c:v>98.998320000000007</c:v>
                </c:pt>
                <c:pt idx="3520">
                  <c:v>99.010930000000002</c:v>
                </c:pt>
                <c:pt idx="3521">
                  <c:v>99.024280000000005</c:v>
                </c:pt>
                <c:pt idx="3522">
                  <c:v>99.036850000000001</c:v>
                </c:pt>
                <c:pt idx="3523">
                  <c:v>99.047030000000007</c:v>
                </c:pt>
                <c:pt idx="3524">
                  <c:v>99.053690000000003</c:v>
                </c:pt>
                <c:pt idx="3525">
                  <c:v>99.056160000000006</c:v>
                </c:pt>
                <c:pt idx="3526">
                  <c:v>99.05444</c:v>
                </c:pt>
                <c:pt idx="3527">
                  <c:v>99.049250000000001</c:v>
                </c:pt>
                <c:pt idx="3528">
                  <c:v>99.042450000000002</c:v>
                </c:pt>
                <c:pt idx="3529">
                  <c:v>99.036439999999999</c:v>
                </c:pt>
                <c:pt idx="3530">
                  <c:v>99.034170000000003</c:v>
                </c:pt>
                <c:pt idx="3531">
                  <c:v>99.037480000000002</c:v>
                </c:pt>
                <c:pt idx="3532">
                  <c:v>99.046400000000006</c:v>
                </c:pt>
                <c:pt idx="3533">
                  <c:v>99.059079999999994</c:v>
                </c:pt>
                <c:pt idx="3534">
                  <c:v>99.073350000000005</c:v>
                </c:pt>
                <c:pt idx="3535">
                  <c:v>99.087410000000006</c:v>
                </c:pt>
                <c:pt idx="3536">
                  <c:v>99.100539999999995</c:v>
                </c:pt>
                <c:pt idx="3537">
                  <c:v>99.111810000000006</c:v>
                </c:pt>
                <c:pt idx="3538">
                  <c:v>99.120220000000003</c:v>
                </c:pt>
                <c:pt idx="3539">
                  <c:v>99.124459999999999</c:v>
                </c:pt>
                <c:pt idx="3540">
                  <c:v>99.124579999999995</c:v>
                </c:pt>
                <c:pt idx="3541">
                  <c:v>99.122439999999997</c:v>
                </c:pt>
                <c:pt idx="3542">
                  <c:v>99.121589999999998</c:v>
                </c:pt>
                <c:pt idx="3543">
                  <c:v>99.124949999999998</c:v>
                </c:pt>
                <c:pt idx="3544">
                  <c:v>99.132639999999995</c:v>
                </c:pt>
                <c:pt idx="3545">
                  <c:v>99.141149999999996</c:v>
                </c:pt>
                <c:pt idx="3546">
                  <c:v>99.14649</c:v>
                </c:pt>
                <c:pt idx="3547">
                  <c:v>99.147000000000006</c:v>
                </c:pt>
                <c:pt idx="3548">
                  <c:v>99.144940000000005</c:v>
                </c:pt>
                <c:pt idx="3549">
                  <c:v>99.144030000000001</c:v>
                </c:pt>
                <c:pt idx="3550">
                  <c:v>99.146929999999998</c:v>
                </c:pt>
                <c:pt idx="3551">
                  <c:v>99.154300000000006</c:v>
                </c:pt>
                <c:pt idx="3552">
                  <c:v>99.165180000000007</c:v>
                </c:pt>
                <c:pt idx="3553">
                  <c:v>99.176869999999994</c:v>
                </c:pt>
                <c:pt idx="3554">
                  <c:v>99.187309999999997</c:v>
                </c:pt>
                <c:pt idx="3555">
                  <c:v>99.195509999999999</c:v>
                </c:pt>
                <c:pt idx="3556">
                  <c:v>99.202550000000002</c:v>
                </c:pt>
                <c:pt idx="3557">
                  <c:v>99.2102</c:v>
                </c:pt>
                <c:pt idx="3558">
                  <c:v>99.220050000000001</c:v>
                </c:pt>
                <c:pt idx="3559">
                  <c:v>99.232290000000006</c:v>
                </c:pt>
                <c:pt idx="3560">
                  <c:v>99.245500000000007</c:v>
                </c:pt>
                <c:pt idx="3561">
                  <c:v>99.256600000000006</c:v>
                </c:pt>
                <c:pt idx="3562">
                  <c:v>99.262680000000003</c:v>
                </c:pt>
                <c:pt idx="3563">
                  <c:v>99.26173</c:v>
                </c:pt>
                <c:pt idx="3564">
                  <c:v>99.254170000000002</c:v>
                </c:pt>
                <c:pt idx="3565">
                  <c:v>99.242199999999997</c:v>
                </c:pt>
                <c:pt idx="3566">
                  <c:v>99.228960000000001</c:v>
                </c:pt>
                <c:pt idx="3567">
                  <c:v>99.216930000000005</c:v>
                </c:pt>
                <c:pt idx="3568">
                  <c:v>99.207369999999997</c:v>
                </c:pt>
                <c:pt idx="3569">
                  <c:v>99.199680000000001</c:v>
                </c:pt>
                <c:pt idx="3570">
                  <c:v>99.192549999999997</c:v>
                </c:pt>
                <c:pt idx="3571">
                  <c:v>99.184579999999997</c:v>
                </c:pt>
                <c:pt idx="3572">
                  <c:v>99.175290000000004</c:v>
                </c:pt>
                <c:pt idx="3573">
                  <c:v>99.165369999999996</c:v>
                </c:pt>
                <c:pt idx="3574">
                  <c:v>99.156109999999998</c:v>
                </c:pt>
                <c:pt idx="3575">
                  <c:v>99.14864</c:v>
                </c:pt>
                <c:pt idx="3576">
                  <c:v>99.143469999999994</c:v>
                </c:pt>
                <c:pt idx="3577">
                  <c:v>99.140050000000002</c:v>
                </c:pt>
                <c:pt idx="3578">
                  <c:v>99.137439999999998</c:v>
                </c:pt>
                <c:pt idx="3579">
                  <c:v>99.134749999999997</c:v>
                </c:pt>
                <c:pt idx="3580">
                  <c:v>99.131780000000006</c:v>
                </c:pt>
                <c:pt idx="3581">
                  <c:v>99.128929999999997</c:v>
                </c:pt>
                <c:pt idx="3582">
                  <c:v>99.127080000000007</c:v>
                </c:pt>
                <c:pt idx="3583">
                  <c:v>99.126769999999993</c:v>
                </c:pt>
                <c:pt idx="3584">
                  <c:v>99.128110000000007</c:v>
                </c:pt>
                <c:pt idx="3585">
                  <c:v>99.130420000000001</c:v>
                </c:pt>
                <c:pt idx="3586">
                  <c:v>99.132819999999995</c:v>
                </c:pt>
                <c:pt idx="3587">
                  <c:v>99.134450000000001</c:v>
                </c:pt>
                <c:pt idx="3588">
                  <c:v>99.135289999999998</c:v>
                </c:pt>
                <c:pt idx="3589">
                  <c:v>99.135829999999999</c:v>
                </c:pt>
                <c:pt idx="3590">
                  <c:v>99.137119999999996</c:v>
                </c:pt>
                <c:pt idx="3591">
                  <c:v>99.140039999999999</c:v>
                </c:pt>
                <c:pt idx="3592">
                  <c:v>99.145049999999998</c:v>
                </c:pt>
                <c:pt idx="3593">
                  <c:v>99.151809999999998</c:v>
                </c:pt>
                <c:pt idx="3594">
                  <c:v>99.159610000000001</c:v>
                </c:pt>
                <c:pt idx="3595">
                  <c:v>99.167559999999995</c:v>
                </c:pt>
                <c:pt idx="3596">
                  <c:v>99.175129999999996</c:v>
                </c:pt>
                <c:pt idx="3597">
                  <c:v>99.182239999999993</c:v>
                </c:pt>
                <c:pt idx="3598">
                  <c:v>99.189189999999996</c:v>
                </c:pt>
                <c:pt idx="3599">
                  <c:v>99.196269999999998</c:v>
                </c:pt>
                <c:pt idx="3600">
                  <c:v>99.203569999999999</c:v>
                </c:pt>
                <c:pt idx="3601">
                  <c:v>99.210719999999995</c:v>
                </c:pt>
                <c:pt idx="3602">
                  <c:v>99.217119999999994</c:v>
                </c:pt>
                <c:pt idx="3603">
                  <c:v>99.222200000000001</c:v>
                </c:pt>
                <c:pt idx="3604">
                  <c:v>99.225750000000005</c:v>
                </c:pt>
                <c:pt idx="3605">
                  <c:v>99.228039999999993</c:v>
                </c:pt>
                <c:pt idx="3606">
                  <c:v>99.229690000000005</c:v>
                </c:pt>
                <c:pt idx="3607">
                  <c:v>99.23124</c:v>
                </c:pt>
                <c:pt idx="3608">
                  <c:v>99.233019999999996</c:v>
                </c:pt>
                <c:pt idx="3609">
                  <c:v>99.234750000000005</c:v>
                </c:pt>
                <c:pt idx="3610">
                  <c:v>99.236019999999996</c:v>
                </c:pt>
                <c:pt idx="3611">
                  <c:v>99.236369999999994</c:v>
                </c:pt>
                <c:pt idx="3612">
                  <c:v>99.235839999999996</c:v>
                </c:pt>
                <c:pt idx="3613">
                  <c:v>99.234880000000004</c:v>
                </c:pt>
                <c:pt idx="3614">
                  <c:v>99.234250000000003</c:v>
                </c:pt>
                <c:pt idx="3615">
                  <c:v>99.2346</c:v>
                </c:pt>
                <c:pt idx="3616">
                  <c:v>99.23612</c:v>
                </c:pt>
                <c:pt idx="3617">
                  <c:v>99.238349999999997</c:v>
                </c:pt>
                <c:pt idx="3618">
                  <c:v>99.240470000000002</c:v>
                </c:pt>
                <c:pt idx="3619">
                  <c:v>99.241699999999994</c:v>
                </c:pt>
                <c:pt idx="3620">
                  <c:v>99.241690000000006</c:v>
                </c:pt>
                <c:pt idx="3621">
                  <c:v>99.240740000000002</c:v>
                </c:pt>
                <c:pt idx="3622">
                  <c:v>99.239599999999996</c:v>
                </c:pt>
                <c:pt idx="3623">
                  <c:v>99.239080000000001</c:v>
                </c:pt>
                <c:pt idx="3624">
                  <c:v>99.239559999999997</c:v>
                </c:pt>
                <c:pt idx="3625">
                  <c:v>99.240809999999996</c:v>
                </c:pt>
                <c:pt idx="3626">
                  <c:v>99.242220000000003</c:v>
                </c:pt>
                <c:pt idx="3627">
                  <c:v>99.243030000000005</c:v>
                </c:pt>
                <c:pt idx="3628">
                  <c:v>99.243030000000005</c:v>
                </c:pt>
                <c:pt idx="3629">
                  <c:v>99.242419999999996</c:v>
                </c:pt>
                <c:pt idx="3630">
                  <c:v>99.24194</c:v>
                </c:pt>
                <c:pt idx="3631">
                  <c:v>99.242080000000001</c:v>
                </c:pt>
                <c:pt idx="3632">
                  <c:v>99.243409999999997</c:v>
                </c:pt>
                <c:pt idx="3633">
                  <c:v>99.245480000000001</c:v>
                </c:pt>
                <c:pt idx="3634">
                  <c:v>99.247579999999999</c:v>
                </c:pt>
                <c:pt idx="3635">
                  <c:v>99.248800000000003</c:v>
                </c:pt>
                <c:pt idx="3636">
                  <c:v>99.248819999999995</c:v>
                </c:pt>
                <c:pt idx="3637">
                  <c:v>99.247829999999993</c:v>
                </c:pt>
                <c:pt idx="3638">
                  <c:v>99.246579999999994</c:v>
                </c:pt>
                <c:pt idx="3639">
                  <c:v>99.245890000000003</c:v>
                </c:pt>
                <c:pt idx="3640">
                  <c:v>99.246210000000005</c:v>
                </c:pt>
                <c:pt idx="3641">
                  <c:v>99.247399999999999</c:v>
                </c:pt>
                <c:pt idx="3642">
                  <c:v>99.248859999999993</c:v>
                </c:pt>
                <c:pt idx="3643">
                  <c:v>99.249880000000005</c:v>
                </c:pt>
                <c:pt idx="3644">
                  <c:v>99.250110000000006</c:v>
                </c:pt>
                <c:pt idx="3645">
                  <c:v>99.24973</c:v>
                </c:pt>
                <c:pt idx="3646">
                  <c:v>99.249350000000007</c:v>
                </c:pt>
                <c:pt idx="3647">
                  <c:v>99.249600000000001</c:v>
                </c:pt>
                <c:pt idx="3648">
                  <c:v>99.250870000000006</c:v>
                </c:pt>
                <c:pt idx="3649">
                  <c:v>99.252780000000001</c:v>
                </c:pt>
                <c:pt idx="3650">
                  <c:v>99.254639999999995</c:v>
                </c:pt>
                <c:pt idx="3651">
                  <c:v>99.255539999999996</c:v>
                </c:pt>
                <c:pt idx="3652">
                  <c:v>99.255009999999999</c:v>
                </c:pt>
                <c:pt idx="3653">
                  <c:v>99.253010000000003</c:v>
                </c:pt>
                <c:pt idx="3654">
                  <c:v>99.250119999999995</c:v>
                </c:pt>
                <c:pt idx="3655">
                  <c:v>99.24709</c:v>
                </c:pt>
                <c:pt idx="3656">
                  <c:v>99.244500000000002</c:v>
                </c:pt>
                <c:pt idx="3657">
                  <c:v>99.242450000000005</c:v>
                </c:pt>
                <c:pt idx="3658">
                  <c:v>99.240780000000001</c:v>
                </c:pt>
                <c:pt idx="3659">
                  <c:v>99.239050000000006</c:v>
                </c:pt>
                <c:pt idx="3660">
                  <c:v>99.237160000000003</c:v>
                </c:pt>
                <c:pt idx="3661">
                  <c:v>99.235129999999998</c:v>
                </c:pt>
                <c:pt idx="3662">
                  <c:v>99.233400000000003</c:v>
                </c:pt>
                <c:pt idx="3663">
                  <c:v>99.232259999999997</c:v>
                </c:pt>
                <c:pt idx="3664">
                  <c:v>99.231800000000007</c:v>
                </c:pt>
                <c:pt idx="3665">
                  <c:v>99.231570000000005</c:v>
                </c:pt>
                <c:pt idx="3666">
                  <c:v>99.231099999999998</c:v>
                </c:pt>
                <c:pt idx="3667">
                  <c:v>99.22972</c:v>
                </c:pt>
                <c:pt idx="3668">
                  <c:v>99.227329999999995</c:v>
                </c:pt>
                <c:pt idx="3669">
                  <c:v>99.224170000000001</c:v>
                </c:pt>
                <c:pt idx="3670">
                  <c:v>99.220830000000007</c:v>
                </c:pt>
                <c:pt idx="3671">
                  <c:v>99.21781</c:v>
                </c:pt>
                <c:pt idx="3672">
                  <c:v>99.215329999999994</c:v>
                </c:pt>
                <c:pt idx="3673">
                  <c:v>99.213139999999996</c:v>
                </c:pt>
                <c:pt idx="3674">
                  <c:v>99.210750000000004</c:v>
                </c:pt>
                <c:pt idx="3675">
                  <c:v>99.207700000000003</c:v>
                </c:pt>
                <c:pt idx="3676">
                  <c:v>99.20402</c:v>
                </c:pt>
                <c:pt idx="3677">
                  <c:v>99.200159999999997</c:v>
                </c:pt>
                <c:pt idx="3678">
                  <c:v>99.196950000000001</c:v>
                </c:pt>
                <c:pt idx="3679">
                  <c:v>99.194959999999995</c:v>
                </c:pt>
                <c:pt idx="3680">
                  <c:v>99.194419999999994</c:v>
                </c:pt>
                <c:pt idx="3681">
                  <c:v>99.194850000000002</c:v>
                </c:pt>
                <c:pt idx="3682">
                  <c:v>99.195530000000005</c:v>
                </c:pt>
                <c:pt idx="3683">
                  <c:v>99.195539999999994</c:v>
                </c:pt>
                <c:pt idx="3684">
                  <c:v>99.19444</c:v>
                </c:pt>
                <c:pt idx="3685">
                  <c:v>99.19229</c:v>
                </c:pt>
                <c:pt idx="3686">
                  <c:v>99.189620000000005</c:v>
                </c:pt>
                <c:pt idx="3687">
                  <c:v>99.186909999999997</c:v>
                </c:pt>
                <c:pt idx="3688">
                  <c:v>99.184529999999995</c:v>
                </c:pt>
                <c:pt idx="3689">
                  <c:v>99.182270000000003</c:v>
                </c:pt>
                <c:pt idx="3690">
                  <c:v>99.179760000000002</c:v>
                </c:pt>
                <c:pt idx="3691">
                  <c:v>99.176559999999995</c:v>
                </c:pt>
                <c:pt idx="3692">
                  <c:v>99.172650000000004</c:v>
                </c:pt>
                <c:pt idx="3693">
                  <c:v>99.168430000000001</c:v>
                </c:pt>
                <c:pt idx="3694">
                  <c:v>99.164540000000002</c:v>
                </c:pt>
                <c:pt idx="3695">
                  <c:v>99.161540000000002</c:v>
                </c:pt>
                <c:pt idx="3696">
                  <c:v>99.159630000000007</c:v>
                </c:pt>
                <c:pt idx="3697">
                  <c:v>99.158429999999996</c:v>
                </c:pt>
                <c:pt idx="3698">
                  <c:v>99.157399999999996</c:v>
                </c:pt>
                <c:pt idx="3699">
                  <c:v>99.155950000000004</c:v>
                </c:pt>
                <c:pt idx="3700">
                  <c:v>99.153980000000004</c:v>
                </c:pt>
                <c:pt idx="3701">
                  <c:v>99.151730000000001</c:v>
                </c:pt>
                <c:pt idx="3702">
                  <c:v>99.149860000000004</c:v>
                </c:pt>
                <c:pt idx="3703">
                  <c:v>99.148859999999999</c:v>
                </c:pt>
                <c:pt idx="3704">
                  <c:v>99.148750000000007</c:v>
                </c:pt>
                <c:pt idx="3705">
                  <c:v>99.148989999999998</c:v>
                </c:pt>
                <c:pt idx="3706">
                  <c:v>99.148859999999999</c:v>
                </c:pt>
                <c:pt idx="3707">
                  <c:v>99.147620000000003</c:v>
                </c:pt>
                <c:pt idx="3708">
                  <c:v>99.145099999999999</c:v>
                </c:pt>
                <c:pt idx="3709">
                  <c:v>99.141649999999998</c:v>
                </c:pt>
                <c:pt idx="3710">
                  <c:v>99.138109999999998</c:v>
                </c:pt>
                <c:pt idx="3711">
                  <c:v>99.135249999999999</c:v>
                </c:pt>
                <c:pt idx="3712">
                  <c:v>99.133449999999996</c:v>
                </c:pt>
                <c:pt idx="3713">
                  <c:v>99.132450000000006</c:v>
                </c:pt>
                <c:pt idx="3714">
                  <c:v>99.131690000000006</c:v>
                </c:pt>
                <c:pt idx="3715">
                  <c:v>99.130369999999999</c:v>
                </c:pt>
                <c:pt idx="3716">
                  <c:v>99.128280000000004</c:v>
                </c:pt>
                <c:pt idx="3717">
                  <c:v>99.125529999999998</c:v>
                </c:pt>
                <c:pt idx="3718">
                  <c:v>99.122640000000004</c:v>
                </c:pt>
                <c:pt idx="3719">
                  <c:v>99.120159999999998</c:v>
                </c:pt>
                <c:pt idx="3720">
                  <c:v>99.118369999999999</c:v>
                </c:pt>
                <c:pt idx="3721">
                  <c:v>99.116929999999996</c:v>
                </c:pt>
                <c:pt idx="3722">
                  <c:v>99.11533</c:v>
                </c:pt>
                <c:pt idx="3723">
                  <c:v>99.113010000000003</c:v>
                </c:pt>
                <c:pt idx="3724">
                  <c:v>99.109840000000005</c:v>
                </c:pt>
                <c:pt idx="3725">
                  <c:v>99.106039999999993</c:v>
                </c:pt>
                <c:pt idx="3726">
                  <c:v>99.102379999999997</c:v>
                </c:pt>
                <c:pt idx="3727">
                  <c:v>99.099329999999995</c:v>
                </c:pt>
                <c:pt idx="3728">
                  <c:v>99.097189999999998</c:v>
                </c:pt>
                <c:pt idx="3729">
                  <c:v>99.095600000000005</c:v>
                </c:pt>
                <c:pt idx="3730">
                  <c:v>99.09402</c:v>
                </c:pt>
                <c:pt idx="3731">
                  <c:v>99.091830000000002</c:v>
                </c:pt>
                <c:pt idx="3732">
                  <c:v>99.088800000000006</c:v>
                </c:pt>
                <c:pt idx="3733">
                  <c:v>99.085189999999997</c:v>
                </c:pt>
                <c:pt idx="3734">
                  <c:v>99.081609999999998</c:v>
                </c:pt>
                <c:pt idx="3735">
                  <c:v>99.078500000000005</c:v>
                </c:pt>
                <c:pt idx="3736">
                  <c:v>99.076220000000006</c:v>
                </c:pt>
                <c:pt idx="3737">
                  <c:v>99.074330000000003</c:v>
                </c:pt>
                <c:pt idx="3738">
                  <c:v>99.072410000000005</c:v>
                </c:pt>
                <c:pt idx="3739">
                  <c:v>99.069900000000004</c:v>
                </c:pt>
                <c:pt idx="3740">
                  <c:v>99.066760000000002</c:v>
                </c:pt>
                <c:pt idx="3741">
                  <c:v>99.06335</c:v>
                </c:pt>
                <c:pt idx="3742">
                  <c:v>99.060289999999995</c:v>
                </c:pt>
                <c:pt idx="3743">
                  <c:v>99.058070000000001</c:v>
                </c:pt>
                <c:pt idx="3744">
                  <c:v>99.056820000000002</c:v>
                </c:pt>
                <c:pt idx="3745">
                  <c:v>99.055959999999999</c:v>
                </c:pt>
                <c:pt idx="3746">
                  <c:v>99.054770000000005</c:v>
                </c:pt>
                <c:pt idx="3747">
                  <c:v>99.052539999999993</c:v>
                </c:pt>
                <c:pt idx="3748">
                  <c:v>99.049120000000002</c:v>
                </c:pt>
                <c:pt idx="3749">
                  <c:v>99.044939999999997</c:v>
                </c:pt>
                <c:pt idx="3750">
                  <c:v>99.040859999999995</c:v>
                </c:pt>
                <c:pt idx="3751">
                  <c:v>99.037670000000006</c:v>
                </c:pt>
                <c:pt idx="3752">
                  <c:v>99.035759999999996</c:v>
                </c:pt>
                <c:pt idx="3753">
                  <c:v>99.034809999999993</c:v>
                </c:pt>
                <c:pt idx="3754">
                  <c:v>99.03416</c:v>
                </c:pt>
                <c:pt idx="3755">
                  <c:v>99.032970000000006</c:v>
                </c:pt>
                <c:pt idx="3756">
                  <c:v>99.030829999999995</c:v>
                </c:pt>
                <c:pt idx="3757">
                  <c:v>99.027780000000007</c:v>
                </c:pt>
                <c:pt idx="3758">
                  <c:v>99.024420000000006</c:v>
                </c:pt>
                <c:pt idx="3759">
                  <c:v>99.021320000000003</c:v>
                </c:pt>
                <c:pt idx="3760">
                  <c:v>99.018910000000005</c:v>
                </c:pt>
                <c:pt idx="3761">
                  <c:v>99.017009999999999</c:v>
                </c:pt>
                <c:pt idx="3762">
                  <c:v>99.015190000000004</c:v>
                </c:pt>
                <c:pt idx="3763">
                  <c:v>99.012829999999994</c:v>
                </c:pt>
                <c:pt idx="3764">
                  <c:v>99.009659999999997</c:v>
                </c:pt>
                <c:pt idx="3765">
                  <c:v>99.005769999999998</c:v>
                </c:pt>
                <c:pt idx="3766">
                  <c:v>99.001660000000001</c:v>
                </c:pt>
                <c:pt idx="3767">
                  <c:v>98.997799999999998</c:v>
                </c:pt>
                <c:pt idx="3768">
                  <c:v>98.994510000000005</c:v>
                </c:pt>
                <c:pt idx="3769">
                  <c:v>98.991650000000007</c:v>
                </c:pt>
                <c:pt idx="3770">
                  <c:v>98.988910000000004</c:v>
                </c:pt>
                <c:pt idx="3771">
                  <c:v>98.985969999999995</c:v>
                </c:pt>
                <c:pt idx="3772">
                  <c:v>98.982839999999996</c:v>
                </c:pt>
                <c:pt idx="3773">
                  <c:v>98.979849999999999</c:v>
                </c:pt>
                <c:pt idx="3774">
                  <c:v>98.977540000000005</c:v>
                </c:pt>
                <c:pt idx="3775">
                  <c:v>98.976230000000001</c:v>
                </c:pt>
                <c:pt idx="3776">
                  <c:v>98.975840000000005</c:v>
                </c:pt>
                <c:pt idx="3777">
                  <c:v>98.975650000000002</c:v>
                </c:pt>
                <c:pt idx="3778">
                  <c:v>98.974729999999994</c:v>
                </c:pt>
                <c:pt idx="3779">
                  <c:v>98.972149999999999</c:v>
                </c:pt>
                <c:pt idx="3780">
                  <c:v>98.967600000000004</c:v>
                </c:pt>
                <c:pt idx="3781">
                  <c:v>98.961330000000004</c:v>
                </c:pt>
                <c:pt idx="3782">
                  <c:v>98.954149999999998</c:v>
                </c:pt>
                <c:pt idx="3783">
                  <c:v>98.947040000000001</c:v>
                </c:pt>
                <c:pt idx="3784">
                  <c:v>98.940730000000002</c:v>
                </c:pt>
                <c:pt idx="3785">
                  <c:v>98.935360000000003</c:v>
                </c:pt>
                <c:pt idx="3786">
                  <c:v>98.930840000000003</c:v>
                </c:pt>
                <c:pt idx="3787">
                  <c:v>98.926789999999997</c:v>
                </c:pt>
                <c:pt idx="3788">
                  <c:v>98.923060000000007</c:v>
                </c:pt>
                <c:pt idx="3789">
                  <c:v>98.919690000000003</c:v>
                </c:pt>
                <c:pt idx="3790">
                  <c:v>98.91704</c:v>
                </c:pt>
                <c:pt idx="3791">
                  <c:v>98.915239999999997</c:v>
                </c:pt>
                <c:pt idx="3792">
                  <c:v>98.91422</c:v>
                </c:pt>
                <c:pt idx="3793">
                  <c:v>98.913439999999994</c:v>
                </c:pt>
                <c:pt idx="3794">
                  <c:v>98.912229999999994</c:v>
                </c:pt>
                <c:pt idx="3795">
                  <c:v>98.910020000000003</c:v>
                </c:pt>
                <c:pt idx="3796">
                  <c:v>98.906720000000007</c:v>
                </c:pt>
                <c:pt idx="3797">
                  <c:v>98.902670000000001</c:v>
                </c:pt>
                <c:pt idx="3798">
                  <c:v>98.89855</c:v>
                </c:pt>
                <c:pt idx="3799">
                  <c:v>98.894940000000005</c:v>
                </c:pt>
                <c:pt idx="3800">
                  <c:v>98.892099999999999</c:v>
                </c:pt>
                <c:pt idx="3801">
                  <c:v>98.889700000000005</c:v>
                </c:pt>
                <c:pt idx="3802">
                  <c:v>98.887280000000004</c:v>
                </c:pt>
                <c:pt idx="3803">
                  <c:v>98.884349999999998</c:v>
                </c:pt>
                <c:pt idx="3804">
                  <c:v>98.88082</c:v>
                </c:pt>
                <c:pt idx="3805">
                  <c:v>98.87724</c:v>
                </c:pt>
                <c:pt idx="3806">
                  <c:v>98.874279999999999</c:v>
                </c:pt>
                <c:pt idx="3807">
                  <c:v>98.872600000000006</c:v>
                </c:pt>
                <c:pt idx="3808">
                  <c:v>98.872339999999994</c:v>
                </c:pt>
                <c:pt idx="3809">
                  <c:v>98.873019999999997</c:v>
                </c:pt>
                <c:pt idx="3810">
                  <c:v>98.87379</c:v>
                </c:pt>
                <c:pt idx="3811">
                  <c:v>98.873720000000006</c:v>
                </c:pt>
                <c:pt idx="3812">
                  <c:v>98.872339999999994</c:v>
                </c:pt>
                <c:pt idx="3813">
                  <c:v>98.869749999999996</c:v>
                </c:pt>
                <c:pt idx="3814">
                  <c:v>98.866590000000002</c:v>
                </c:pt>
                <c:pt idx="3815">
                  <c:v>98.863529999999997</c:v>
                </c:pt>
                <c:pt idx="3816">
                  <c:v>98.861130000000003</c:v>
                </c:pt>
                <c:pt idx="3817">
                  <c:v>98.859309999999994</c:v>
                </c:pt>
                <c:pt idx="3818">
                  <c:v>98.857789999999994</c:v>
                </c:pt>
                <c:pt idx="3819">
                  <c:v>98.855959999999996</c:v>
                </c:pt>
                <c:pt idx="3820">
                  <c:v>98.853579999999994</c:v>
                </c:pt>
                <c:pt idx="3821">
                  <c:v>98.850679999999997</c:v>
                </c:pt>
                <c:pt idx="3822">
                  <c:v>98.847639999999998</c:v>
                </c:pt>
                <c:pt idx="3823">
                  <c:v>98.844800000000006</c:v>
                </c:pt>
                <c:pt idx="3824">
                  <c:v>98.842399999999998</c:v>
                </c:pt>
                <c:pt idx="3825">
                  <c:v>98.840149999999994</c:v>
                </c:pt>
                <c:pt idx="3826">
                  <c:v>98.837860000000006</c:v>
                </c:pt>
                <c:pt idx="3827">
                  <c:v>98.835139999999996</c:v>
                </c:pt>
                <c:pt idx="3828">
                  <c:v>98.832179999999994</c:v>
                </c:pt>
                <c:pt idx="3829">
                  <c:v>98.829340000000002</c:v>
                </c:pt>
                <c:pt idx="3830">
                  <c:v>98.827299999999994</c:v>
                </c:pt>
                <c:pt idx="3831">
                  <c:v>98.82647</c:v>
                </c:pt>
                <c:pt idx="3832">
                  <c:v>98.826819999999998</c:v>
                </c:pt>
                <c:pt idx="3833">
                  <c:v>98.827799999999996</c:v>
                </c:pt>
                <c:pt idx="3834">
                  <c:v>98.828599999999994</c:v>
                </c:pt>
                <c:pt idx="3835">
                  <c:v>98.828490000000002</c:v>
                </c:pt>
                <c:pt idx="3836">
                  <c:v>98.827259999999995</c:v>
                </c:pt>
                <c:pt idx="3837">
                  <c:v>98.825280000000006</c:v>
                </c:pt>
                <c:pt idx="3838">
                  <c:v>98.823329999999999</c:v>
                </c:pt>
                <c:pt idx="3839">
                  <c:v>98.822090000000003</c:v>
                </c:pt>
                <c:pt idx="3840">
                  <c:v>98.821929999999995</c:v>
                </c:pt>
                <c:pt idx="3841">
                  <c:v>98.822490000000002</c:v>
                </c:pt>
                <c:pt idx="3842">
                  <c:v>98.822990000000004</c:v>
                </c:pt>
                <c:pt idx="3843">
                  <c:v>98.822559999999996</c:v>
                </c:pt>
                <c:pt idx="3844">
                  <c:v>98.820750000000004</c:v>
                </c:pt>
                <c:pt idx="3845">
                  <c:v>98.817589999999996</c:v>
                </c:pt>
                <c:pt idx="3846">
                  <c:v>98.813630000000003</c:v>
                </c:pt>
                <c:pt idx="3847">
                  <c:v>98.809520000000006</c:v>
                </c:pt>
                <c:pt idx="3848">
                  <c:v>98.805850000000007</c:v>
                </c:pt>
                <c:pt idx="3849">
                  <c:v>98.802599999999998</c:v>
                </c:pt>
                <c:pt idx="3850">
                  <c:v>98.799610000000001</c:v>
                </c:pt>
                <c:pt idx="3851">
                  <c:v>98.796530000000004</c:v>
                </c:pt>
                <c:pt idx="3852">
                  <c:v>98.793329999999997</c:v>
                </c:pt>
                <c:pt idx="3853">
                  <c:v>98.790260000000004</c:v>
                </c:pt>
                <c:pt idx="3854">
                  <c:v>98.788020000000003</c:v>
                </c:pt>
                <c:pt idx="3855">
                  <c:v>98.787000000000006</c:v>
                </c:pt>
                <c:pt idx="3856">
                  <c:v>98.787450000000007</c:v>
                </c:pt>
                <c:pt idx="3857">
                  <c:v>98.788939999999997</c:v>
                </c:pt>
                <c:pt idx="3858">
                  <c:v>98.790819999999997</c:v>
                </c:pt>
                <c:pt idx="3859">
                  <c:v>98.792280000000005</c:v>
                </c:pt>
                <c:pt idx="3860">
                  <c:v>98.792850000000001</c:v>
                </c:pt>
                <c:pt idx="3861">
                  <c:v>98.792550000000006</c:v>
                </c:pt>
                <c:pt idx="3862">
                  <c:v>98.791759999999996</c:v>
                </c:pt>
                <c:pt idx="3863">
                  <c:v>98.790890000000005</c:v>
                </c:pt>
                <c:pt idx="3864">
                  <c:v>98.790199999999999</c:v>
                </c:pt>
                <c:pt idx="3865">
                  <c:v>98.789519999999996</c:v>
                </c:pt>
                <c:pt idx="3866">
                  <c:v>98.788460000000001</c:v>
                </c:pt>
                <c:pt idx="3867">
                  <c:v>98.786569999999998</c:v>
                </c:pt>
                <c:pt idx="3868">
                  <c:v>98.783779999999993</c:v>
                </c:pt>
                <c:pt idx="3869">
                  <c:v>98.780339999999995</c:v>
                </c:pt>
                <c:pt idx="3870">
                  <c:v>98.776970000000006</c:v>
                </c:pt>
                <c:pt idx="3871">
                  <c:v>98.774180000000001</c:v>
                </c:pt>
                <c:pt idx="3872">
                  <c:v>98.772300000000001</c:v>
                </c:pt>
                <c:pt idx="3873">
                  <c:v>98.771029999999996</c:v>
                </c:pt>
                <c:pt idx="3874">
                  <c:v>98.769990000000007</c:v>
                </c:pt>
                <c:pt idx="3875">
                  <c:v>98.768649999999994</c:v>
                </c:pt>
                <c:pt idx="3876">
                  <c:v>98.766850000000005</c:v>
                </c:pt>
                <c:pt idx="3877">
                  <c:v>98.76491</c:v>
                </c:pt>
                <c:pt idx="3878">
                  <c:v>98.763369999999995</c:v>
                </c:pt>
                <c:pt idx="3879">
                  <c:v>98.762770000000003</c:v>
                </c:pt>
                <c:pt idx="3880">
                  <c:v>98.763279999999995</c:v>
                </c:pt>
                <c:pt idx="3881">
                  <c:v>98.764399999999995</c:v>
                </c:pt>
                <c:pt idx="3882">
                  <c:v>98.765460000000004</c:v>
                </c:pt>
                <c:pt idx="3883">
                  <c:v>98.765529999999998</c:v>
                </c:pt>
                <c:pt idx="3884">
                  <c:v>98.764179999999996</c:v>
                </c:pt>
                <c:pt idx="3885">
                  <c:v>98.761510000000001</c:v>
                </c:pt>
                <c:pt idx="3886">
                  <c:v>98.758099999999999</c:v>
                </c:pt>
                <c:pt idx="3887">
                  <c:v>98.754670000000004</c:v>
                </c:pt>
                <c:pt idx="3888">
                  <c:v>98.751859999999994</c:v>
                </c:pt>
                <c:pt idx="3889">
                  <c:v>98.74973</c:v>
                </c:pt>
                <c:pt idx="3890">
                  <c:v>98.748099999999994</c:v>
                </c:pt>
                <c:pt idx="3891">
                  <c:v>98.746539999999996</c:v>
                </c:pt>
                <c:pt idx="3892">
                  <c:v>98.74485</c:v>
                </c:pt>
                <c:pt idx="3893">
                  <c:v>98.743120000000005</c:v>
                </c:pt>
                <c:pt idx="3894">
                  <c:v>98.741699999999994</c:v>
                </c:pt>
                <c:pt idx="3895">
                  <c:v>98.740970000000004</c:v>
                </c:pt>
                <c:pt idx="3896">
                  <c:v>98.741129999999998</c:v>
                </c:pt>
                <c:pt idx="3897">
                  <c:v>98.741870000000006</c:v>
                </c:pt>
                <c:pt idx="3898">
                  <c:v>98.742810000000006</c:v>
                </c:pt>
                <c:pt idx="3899">
                  <c:v>98.743309999999994</c:v>
                </c:pt>
                <c:pt idx="3900">
                  <c:v>98.743170000000006</c:v>
                </c:pt>
                <c:pt idx="3901">
                  <c:v>98.742459999999994</c:v>
                </c:pt>
                <c:pt idx="3902">
                  <c:v>98.741650000000007</c:v>
                </c:pt>
                <c:pt idx="3903">
                  <c:v>98.741129999999998</c:v>
                </c:pt>
                <c:pt idx="3904">
                  <c:v>98.741140000000001</c:v>
                </c:pt>
                <c:pt idx="3905">
                  <c:v>98.741579999999999</c:v>
                </c:pt>
                <c:pt idx="3906">
                  <c:v>98.742000000000004</c:v>
                </c:pt>
                <c:pt idx="3907">
                  <c:v>98.74194</c:v>
                </c:pt>
                <c:pt idx="3908">
                  <c:v>98.741169999999997</c:v>
                </c:pt>
                <c:pt idx="3909">
                  <c:v>98.739720000000005</c:v>
                </c:pt>
                <c:pt idx="3910">
                  <c:v>98.738</c:v>
                </c:pt>
                <c:pt idx="3911">
                  <c:v>98.736270000000005</c:v>
                </c:pt>
                <c:pt idx="3912">
                  <c:v>98.734769999999997</c:v>
                </c:pt>
                <c:pt idx="3913">
                  <c:v>98.733249999999998</c:v>
                </c:pt>
                <c:pt idx="3914">
                  <c:v>98.731570000000005</c:v>
                </c:pt>
                <c:pt idx="3915">
                  <c:v>98.729349999999997</c:v>
                </c:pt>
                <c:pt idx="3916">
                  <c:v>98.726780000000005</c:v>
                </c:pt>
                <c:pt idx="3917">
                  <c:v>98.724209999999999</c:v>
                </c:pt>
                <c:pt idx="3918">
                  <c:v>98.722219999999993</c:v>
                </c:pt>
                <c:pt idx="3919">
                  <c:v>98.721170000000001</c:v>
                </c:pt>
                <c:pt idx="3920">
                  <c:v>98.721010000000007</c:v>
                </c:pt>
                <c:pt idx="3921">
                  <c:v>98.721140000000005</c:v>
                </c:pt>
                <c:pt idx="3922">
                  <c:v>98.720889999999997</c:v>
                </c:pt>
                <c:pt idx="3923">
                  <c:v>98.719480000000004</c:v>
                </c:pt>
                <c:pt idx="3924">
                  <c:v>98.716849999999994</c:v>
                </c:pt>
                <c:pt idx="3925">
                  <c:v>98.713319999999996</c:v>
                </c:pt>
                <c:pt idx="3926">
                  <c:v>98.70975</c:v>
                </c:pt>
                <c:pt idx="3927">
                  <c:v>98.707040000000006</c:v>
                </c:pt>
                <c:pt idx="3928">
                  <c:v>98.705709999999996</c:v>
                </c:pt>
                <c:pt idx="3929">
                  <c:v>98.705780000000004</c:v>
                </c:pt>
                <c:pt idx="3930">
                  <c:v>98.706760000000003</c:v>
                </c:pt>
                <c:pt idx="3931">
                  <c:v>98.707970000000003</c:v>
                </c:pt>
                <c:pt idx="3932">
                  <c:v>98.708839999999995</c:v>
                </c:pt>
                <c:pt idx="3933">
                  <c:v>98.709109999999995</c:v>
                </c:pt>
                <c:pt idx="3934">
                  <c:v>98.708950000000002</c:v>
                </c:pt>
                <c:pt idx="3935">
                  <c:v>98.708539999999999</c:v>
                </c:pt>
                <c:pt idx="3936">
                  <c:v>98.708110000000005</c:v>
                </c:pt>
                <c:pt idx="3937">
                  <c:v>98.707470000000001</c:v>
                </c:pt>
                <c:pt idx="3938">
                  <c:v>98.706500000000005</c:v>
                </c:pt>
                <c:pt idx="3939">
                  <c:v>98.70496</c:v>
                </c:pt>
                <c:pt idx="3940">
                  <c:v>98.703000000000003</c:v>
                </c:pt>
                <c:pt idx="3941">
                  <c:v>98.700940000000003</c:v>
                </c:pt>
                <c:pt idx="3942">
                  <c:v>98.699330000000003</c:v>
                </c:pt>
                <c:pt idx="3943">
                  <c:v>98.698549999999997</c:v>
                </c:pt>
                <c:pt idx="3944">
                  <c:v>98.698589999999996</c:v>
                </c:pt>
                <c:pt idx="3945">
                  <c:v>98.698970000000003</c:v>
                </c:pt>
                <c:pt idx="3946">
                  <c:v>98.699010000000001</c:v>
                </c:pt>
                <c:pt idx="3947">
                  <c:v>98.697990000000004</c:v>
                </c:pt>
                <c:pt idx="3948">
                  <c:v>98.695710000000005</c:v>
                </c:pt>
                <c:pt idx="3949">
                  <c:v>98.69238</c:v>
                </c:pt>
                <c:pt idx="3950">
                  <c:v>98.688599999999994</c:v>
                </c:pt>
                <c:pt idx="3951">
                  <c:v>98.684950000000001</c:v>
                </c:pt>
                <c:pt idx="3952">
                  <c:v>98.68186</c:v>
                </c:pt>
                <c:pt idx="3953">
                  <c:v>98.679230000000004</c:v>
                </c:pt>
                <c:pt idx="3954">
                  <c:v>98.676699999999997</c:v>
                </c:pt>
                <c:pt idx="3955">
                  <c:v>98.673810000000003</c:v>
                </c:pt>
                <c:pt idx="3956">
                  <c:v>98.670330000000007</c:v>
                </c:pt>
                <c:pt idx="3957">
                  <c:v>98.666439999999994</c:v>
                </c:pt>
                <c:pt idx="3958">
                  <c:v>98.662599999999998</c:v>
                </c:pt>
                <c:pt idx="3959">
                  <c:v>98.659170000000003</c:v>
                </c:pt>
                <c:pt idx="3960">
                  <c:v>98.656390000000002</c:v>
                </c:pt>
                <c:pt idx="3961">
                  <c:v>98.653949999999995</c:v>
                </c:pt>
                <c:pt idx="3962">
                  <c:v>98.651430000000005</c:v>
                </c:pt>
                <c:pt idx="3963">
                  <c:v>98.648319999999998</c:v>
                </c:pt>
                <c:pt idx="3964">
                  <c:v>98.644469999999998</c:v>
                </c:pt>
                <c:pt idx="3965">
                  <c:v>98.640209999999996</c:v>
                </c:pt>
                <c:pt idx="3966">
                  <c:v>98.636160000000004</c:v>
                </c:pt>
                <c:pt idx="3967">
                  <c:v>98.63297</c:v>
                </c:pt>
                <c:pt idx="3968">
                  <c:v>98.631010000000003</c:v>
                </c:pt>
                <c:pt idx="3969">
                  <c:v>98.630110000000002</c:v>
                </c:pt>
                <c:pt idx="3970">
                  <c:v>98.629739999999998</c:v>
                </c:pt>
                <c:pt idx="3971">
                  <c:v>98.629109999999997</c:v>
                </c:pt>
                <c:pt idx="3972">
                  <c:v>98.627740000000003</c:v>
                </c:pt>
                <c:pt idx="3973">
                  <c:v>98.625399999999999</c:v>
                </c:pt>
                <c:pt idx="3974">
                  <c:v>98.622339999999994</c:v>
                </c:pt>
                <c:pt idx="3975">
                  <c:v>98.618989999999997</c:v>
                </c:pt>
                <c:pt idx="3976">
                  <c:v>98.615809999999996</c:v>
                </c:pt>
                <c:pt idx="3977">
                  <c:v>98.612880000000004</c:v>
                </c:pt>
                <c:pt idx="3978">
                  <c:v>98.610200000000006</c:v>
                </c:pt>
                <c:pt idx="3979">
                  <c:v>98.607510000000005</c:v>
                </c:pt>
                <c:pt idx="3980">
                  <c:v>98.604770000000002</c:v>
                </c:pt>
                <c:pt idx="3981">
                  <c:v>98.602010000000007</c:v>
                </c:pt>
                <c:pt idx="3982">
                  <c:v>98.59948</c:v>
                </c:pt>
                <c:pt idx="3983">
                  <c:v>98.597239999999999</c:v>
                </c:pt>
                <c:pt idx="3984">
                  <c:v>98.595349999999996</c:v>
                </c:pt>
                <c:pt idx="3985">
                  <c:v>98.593490000000003</c:v>
                </c:pt>
                <c:pt idx="3986">
                  <c:v>98.591319999999996</c:v>
                </c:pt>
                <c:pt idx="3987">
                  <c:v>98.588480000000004</c:v>
                </c:pt>
                <c:pt idx="3988">
                  <c:v>98.584959999999995</c:v>
                </c:pt>
                <c:pt idx="3989">
                  <c:v>98.581050000000005</c:v>
                </c:pt>
                <c:pt idx="3990">
                  <c:v>98.57723</c:v>
                </c:pt>
                <c:pt idx="3991">
                  <c:v>98.573939999999993</c:v>
                </c:pt>
                <c:pt idx="3992">
                  <c:v>98.571359999999999</c:v>
                </c:pt>
                <c:pt idx="3993">
                  <c:v>98.569299999999998</c:v>
                </c:pt>
                <c:pt idx="3994">
                  <c:v>98.567409999999995</c:v>
                </c:pt>
                <c:pt idx="3995">
                  <c:v>98.565299999999993</c:v>
                </c:pt>
                <c:pt idx="3996">
                  <c:v>98.562809999999999</c:v>
                </c:pt>
                <c:pt idx="3997">
                  <c:v>98.560069999999996</c:v>
                </c:pt>
                <c:pt idx="3998">
                  <c:v>98.557370000000006</c:v>
                </c:pt>
                <c:pt idx="3999">
                  <c:v>98.554990000000004</c:v>
                </c:pt>
                <c:pt idx="4000">
                  <c:v>98.553020000000004</c:v>
                </c:pt>
                <c:pt idx="4001">
                  <c:v>98.551220000000001</c:v>
                </c:pt>
                <c:pt idx="4002">
                  <c:v>98.549250000000001</c:v>
                </c:pt>
                <c:pt idx="4003">
                  <c:v>98.546819999999997</c:v>
                </c:pt>
                <c:pt idx="4004">
                  <c:v>98.543989999999994</c:v>
                </c:pt>
                <c:pt idx="4005">
                  <c:v>98.541079999999994</c:v>
                </c:pt>
                <c:pt idx="4006">
                  <c:v>98.538600000000002</c:v>
                </c:pt>
                <c:pt idx="4007">
                  <c:v>98.536940000000001</c:v>
                </c:pt>
                <c:pt idx="4008">
                  <c:v>98.536199999999994</c:v>
                </c:pt>
                <c:pt idx="4009">
                  <c:v>98.536000000000001</c:v>
                </c:pt>
                <c:pt idx="4010">
                  <c:v>98.535899999999998</c:v>
                </c:pt>
                <c:pt idx="4011">
                  <c:v>98.535349999999994</c:v>
                </c:pt>
                <c:pt idx="4012">
                  <c:v>98.534229999999994</c:v>
                </c:pt>
                <c:pt idx="4013">
                  <c:v>98.532749999999993</c:v>
                </c:pt>
                <c:pt idx="4014">
                  <c:v>98.531390000000002</c:v>
                </c:pt>
                <c:pt idx="4015">
                  <c:v>98.530519999999996</c:v>
                </c:pt>
                <c:pt idx="4016">
                  <c:v>98.530259999999998</c:v>
                </c:pt>
                <c:pt idx="4017">
                  <c:v>98.530150000000006</c:v>
                </c:pt>
                <c:pt idx="4018">
                  <c:v>98.529619999999994</c:v>
                </c:pt>
                <c:pt idx="4019">
                  <c:v>98.527979999999999</c:v>
                </c:pt>
                <c:pt idx="4020">
                  <c:v>98.525019999999998</c:v>
                </c:pt>
                <c:pt idx="4021">
                  <c:v>98.520939999999996</c:v>
                </c:pt>
                <c:pt idx="4022">
                  <c:v>98.516440000000003</c:v>
                </c:pt>
                <c:pt idx="4023">
                  <c:v>98.512240000000006</c:v>
                </c:pt>
                <c:pt idx="4024">
                  <c:v>98.508899999999997</c:v>
                </c:pt>
                <c:pt idx="4025">
                  <c:v>98.506559999999993</c:v>
                </c:pt>
                <c:pt idx="4026">
                  <c:v>98.504990000000006</c:v>
                </c:pt>
                <c:pt idx="4027">
                  <c:v>98.50367</c:v>
                </c:pt>
                <c:pt idx="4028">
                  <c:v>98.502260000000007</c:v>
                </c:pt>
                <c:pt idx="4029">
                  <c:v>98.500590000000003</c:v>
                </c:pt>
                <c:pt idx="4030">
                  <c:v>98.498840000000001</c:v>
                </c:pt>
                <c:pt idx="4031">
                  <c:v>98.497209999999995</c:v>
                </c:pt>
                <c:pt idx="4032">
                  <c:v>98.495909999999995</c:v>
                </c:pt>
                <c:pt idx="4033">
                  <c:v>98.494799999999998</c:v>
                </c:pt>
                <c:pt idx="4034">
                  <c:v>98.493740000000003</c:v>
                </c:pt>
                <c:pt idx="4035">
                  <c:v>98.492400000000004</c:v>
                </c:pt>
                <c:pt idx="4036">
                  <c:v>98.490690000000001</c:v>
                </c:pt>
                <c:pt idx="4037">
                  <c:v>98.488690000000005</c:v>
                </c:pt>
                <c:pt idx="4038">
                  <c:v>98.486729999999994</c:v>
                </c:pt>
                <c:pt idx="4039">
                  <c:v>98.485060000000004</c:v>
                </c:pt>
                <c:pt idx="4040">
                  <c:v>98.483890000000002</c:v>
                </c:pt>
                <c:pt idx="4041">
                  <c:v>98.483019999999996</c:v>
                </c:pt>
                <c:pt idx="4042">
                  <c:v>98.482209999999995</c:v>
                </c:pt>
                <c:pt idx="4043">
                  <c:v>98.481120000000004</c:v>
                </c:pt>
                <c:pt idx="4044">
                  <c:v>98.479699999999994</c:v>
                </c:pt>
                <c:pt idx="4045">
                  <c:v>98.478049999999996</c:v>
                </c:pt>
                <c:pt idx="4046">
                  <c:v>98.476550000000003</c:v>
                </c:pt>
                <c:pt idx="4047">
                  <c:v>98.475459999999998</c:v>
                </c:pt>
                <c:pt idx="4048">
                  <c:v>98.474860000000007</c:v>
                </c:pt>
                <c:pt idx="4049">
                  <c:v>98.474559999999997</c:v>
                </c:pt>
                <c:pt idx="4050">
                  <c:v>98.474209999999999</c:v>
                </c:pt>
                <c:pt idx="4051">
                  <c:v>98.473429999999993</c:v>
                </c:pt>
                <c:pt idx="4052">
                  <c:v>98.472110000000001</c:v>
                </c:pt>
                <c:pt idx="4053">
                  <c:v>98.470429999999993</c:v>
                </c:pt>
                <c:pt idx="4054">
                  <c:v>98.468710000000002</c:v>
                </c:pt>
                <c:pt idx="4055">
                  <c:v>98.467250000000007</c:v>
                </c:pt>
                <c:pt idx="4056">
                  <c:v>98.466149999999999</c:v>
                </c:pt>
                <c:pt idx="4057">
                  <c:v>98.465130000000002</c:v>
                </c:pt>
                <c:pt idx="4058">
                  <c:v>98.463719999999995</c:v>
                </c:pt>
                <c:pt idx="4059">
                  <c:v>98.461489999999998</c:v>
                </c:pt>
                <c:pt idx="4060">
                  <c:v>98.458179999999999</c:v>
                </c:pt>
                <c:pt idx="4061">
                  <c:v>98.45393</c:v>
                </c:pt>
                <c:pt idx="4062">
                  <c:v>98.449200000000005</c:v>
                </c:pt>
                <c:pt idx="4063">
                  <c:v>98.444460000000007</c:v>
                </c:pt>
                <c:pt idx="4064">
                  <c:v>98.440160000000006</c:v>
                </c:pt>
                <c:pt idx="4065">
                  <c:v>98.436390000000003</c:v>
                </c:pt>
                <c:pt idx="4066">
                  <c:v>98.433090000000007</c:v>
                </c:pt>
                <c:pt idx="4067">
                  <c:v>98.429990000000004</c:v>
                </c:pt>
                <c:pt idx="4068">
                  <c:v>98.426940000000002</c:v>
                </c:pt>
                <c:pt idx="4069">
                  <c:v>98.42389</c:v>
                </c:pt>
                <c:pt idx="4070">
                  <c:v>98.420879999999997</c:v>
                </c:pt>
                <c:pt idx="4071">
                  <c:v>98.417919999999995</c:v>
                </c:pt>
                <c:pt idx="4072">
                  <c:v>98.414919999999995</c:v>
                </c:pt>
                <c:pt idx="4073">
                  <c:v>98.411640000000006</c:v>
                </c:pt>
                <c:pt idx="4074">
                  <c:v>98.407780000000002</c:v>
                </c:pt>
                <c:pt idx="4075">
                  <c:v>98.403139999999993</c:v>
                </c:pt>
                <c:pt idx="4076">
                  <c:v>98.397850000000005</c:v>
                </c:pt>
                <c:pt idx="4077">
                  <c:v>98.392240000000001</c:v>
                </c:pt>
                <c:pt idx="4078">
                  <c:v>98.386859999999999</c:v>
                </c:pt>
                <c:pt idx="4079">
                  <c:v>98.382140000000007</c:v>
                </c:pt>
                <c:pt idx="4080">
                  <c:v>98.378349999999998</c:v>
                </c:pt>
                <c:pt idx="4081">
                  <c:v>98.375240000000005</c:v>
                </c:pt>
                <c:pt idx="4082">
                  <c:v>98.372550000000004</c:v>
                </c:pt>
                <c:pt idx="4083">
                  <c:v>98.36985</c:v>
                </c:pt>
                <c:pt idx="4084">
                  <c:v>98.366919999999993</c:v>
                </c:pt>
                <c:pt idx="4085">
                  <c:v>98.363780000000006</c:v>
                </c:pt>
                <c:pt idx="4086">
                  <c:v>98.360529999999997</c:v>
                </c:pt>
                <c:pt idx="4087">
                  <c:v>98.357309999999998</c:v>
                </c:pt>
                <c:pt idx="4088">
                  <c:v>98.354060000000004</c:v>
                </c:pt>
                <c:pt idx="4089">
                  <c:v>98.350480000000005</c:v>
                </c:pt>
                <c:pt idx="4090">
                  <c:v>98.346209999999999</c:v>
                </c:pt>
                <c:pt idx="4091">
                  <c:v>98.34093</c:v>
                </c:pt>
                <c:pt idx="4092">
                  <c:v>98.334760000000003</c:v>
                </c:pt>
                <c:pt idx="4093">
                  <c:v>98.327979999999997</c:v>
                </c:pt>
                <c:pt idx="4094">
                  <c:v>98.32123</c:v>
                </c:pt>
                <c:pt idx="4095">
                  <c:v>98.314989999999995</c:v>
                </c:pt>
                <c:pt idx="4096">
                  <c:v>98.30959</c:v>
                </c:pt>
                <c:pt idx="4097">
                  <c:v>98.304950000000005</c:v>
                </c:pt>
                <c:pt idx="4098">
                  <c:v>98.300669999999997</c:v>
                </c:pt>
                <c:pt idx="4099">
                  <c:v>98.296329999999998</c:v>
                </c:pt>
                <c:pt idx="4100">
                  <c:v>98.291640000000001</c:v>
                </c:pt>
                <c:pt idx="4101">
                  <c:v>98.286600000000007</c:v>
                </c:pt>
                <c:pt idx="4102">
                  <c:v>98.281509999999997</c:v>
                </c:pt>
                <c:pt idx="4103">
                  <c:v>98.276629999999997</c:v>
                </c:pt>
                <c:pt idx="4104">
                  <c:v>98.272229999999993</c:v>
                </c:pt>
                <c:pt idx="4105">
                  <c:v>98.268140000000002</c:v>
                </c:pt>
                <c:pt idx="4106">
                  <c:v>98.264099999999999</c:v>
                </c:pt>
                <c:pt idx="4107">
                  <c:v>98.25967</c:v>
                </c:pt>
                <c:pt idx="4108">
                  <c:v>98.254630000000006</c:v>
                </c:pt>
                <c:pt idx="4109">
                  <c:v>98.248890000000003</c:v>
                </c:pt>
                <c:pt idx="4110">
                  <c:v>98.242760000000004</c:v>
                </c:pt>
                <c:pt idx="4111">
                  <c:v>98.23648</c:v>
                </c:pt>
                <c:pt idx="4112">
                  <c:v>98.230410000000006</c:v>
                </c:pt>
                <c:pt idx="4113">
                  <c:v>98.224540000000005</c:v>
                </c:pt>
                <c:pt idx="4114">
                  <c:v>98.218850000000003</c:v>
                </c:pt>
                <c:pt idx="4115">
                  <c:v>98.213120000000004</c:v>
                </c:pt>
                <c:pt idx="4116">
                  <c:v>98.207319999999996</c:v>
                </c:pt>
                <c:pt idx="4117">
                  <c:v>98.201449999999994</c:v>
                </c:pt>
                <c:pt idx="4118">
                  <c:v>98.195719999999994</c:v>
                </c:pt>
                <c:pt idx="4119">
                  <c:v>98.190299999999993</c:v>
                </c:pt>
                <c:pt idx="4120">
                  <c:v>98.185360000000003</c:v>
                </c:pt>
                <c:pt idx="4121">
                  <c:v>98.180800000000005</c:v>
                </c:pt>
                <c:pt idx="4122">
                  <c:v>98.176500000000004</c:v>
                </c:pt>
                <c:pt idx="4123">
                  <c:v>98.172250000000005</c:v>
                </c:pt>
                <c:pt idx="4124">
                  <c:v>98.16798</c:v>
                </c:pt>
                <c:pt idx="4125">
                  <c:v>98.163669999999996</c:v>
                </c:pt>
                <c:pt idx="4126">
                  <c:v>98.159480000000002</c:v>
                </c:pt>
                <c:pt idx="4127">
                  <c:v>98.155550000000005</c:v>
                </c:pt>
                <c:pt idx="4128">
                  <c:v>98.151820000000001</c:v>
                </c:pt>
                <c:pt idx="4129">
                  <c:v>98.148110000000003</c:v>
                </c:pt>
                <c:pt idx="4130">
                  <c:v>98.144260000000003</c:v>
                </c:pt>
                <c:pt idx="4131">
                  <c:v>98.139979999999994</c:v>
                </c:pt>
                <c:pt idx="4132">
                  <c:v>98.135390000000001</c:v>
                </c:pt>
                <c:pt idx="4133">
                  <c:v>98.130669999999995</c:v>
                </c:pt>
                <c:pt idx="4134">
                  <c:v>98.12621</c:v>
                </c:pt>
                <c:pt idx="4135">
                  <c:v>98.122309999999999</c:v>
                </c:pt>
                <c:pt idx="4136">
                  <c:v>98.119190000000003</c:v>
                </c:pt>
                <c:pt idx="4137">
                  <c:v>98.116619999999998</c:v>
                </c:pt>
                <c:pt idx="4138">
                  <c:v>98.114329999999995</c:v>
                </c:pt>
                <c:pt idx="4139">
                  <c:v>98.111850000000004</c:v>
                </c:pt>
                <c:pt idx="4140">
                  <c:v>98.108980000000003</c:v>
                </c:pt>
                <c:pt idx="4141">
                  <c:v>98.105580000000003</c:v>
                </c:pt>
                <c:pt idx="4142">
                  <c:v>98.101839999999996</c:v>
                </c:pt>
                <c:pt idx="4143">
                  <c:v>98.098050000000001</c:v>
                </c:pt>
                <c:pt idx="4144">
                  <c:v>98.094430000000003</c:v>
                </c:pt>
                <c:pt idx="4145">
                  <c:v>98.091059999999999</c:v>
                </c:pt>
                <c:pt idx="4146">
                  <c:v>98.087940000000003</c:v>
                </c:pt>
                <c:pt idx="4147">
                  <c:v>98.084850000000003</c:v>
                </c:pt>
                <c:pt idx="4148">
                  <c:v>98.081699999999998</c:v>
                </c:pt>
                <c:pt idx="4149">
                  <c:v>98.078479999999999</c:v>
                </c:pt>
                <c:pt idx="4150">
                  <c:v>98.075190000000006</c:v>
                </c:pt>
                <c:pt idx="4151">
                  <c:v>98.071889999999996</c:v>
                </c:pt>
                <c:pt idx="4152">
                  <c:v>98.068569999999994</c:v>
                </c:pt>
                <c:pt idx="4153">
                  <c:v>98.065089999999998</c:v>
                </c:pt>
                <c:pt idx="4154">
                  <c:v>98.061350000000004</c:v>
                </c:pt>
                <c:pt idx="4155">
                  <c:v>98.057220000000001</c:v>
                </c:pt>
                <c:pt idx="4156">
                  <c:v>98.052790000000002</c:v>
                </c:pt>
                <c:pt idx="4157">
                  <c:v>98.048209999999997</c:v>
                </c:pt>
                <c:pt idx="4158">
                  <c:v>98.043850000000006</c:v>
                </c:pt>
                <c:pt idx="4159">
                  <c:v>98.039850000000001</c:v>
                </c:pt>
                <c:pt idx="4160">
                  <c:v>98.036379999999994</c:v>
                </c:pt>
                <c:pt idx="4161">
                  <c:v>98.033270000000002</c:v>
                </c:pt>
                <c:pt idx="4162">
                  <c:v>98.030270000000002</c:v>
                </c:pt>
                <c:pt idx="4163">
                  <c:v>98.027050000000003</c:v>
                </c:pt>
                <c:pt idx="4164">
                  <c:v>98.023420000000002</c:v>
                </c:pt>
                <c:pt idx="4165">
                  <c:v>98.019360000000006</c:v>
                </c:pt>
                <c:pt idx="4166">
                  <c:v>98.015029999999996</c:v>
                </c:pt>
                <c:pt idx="4167">
                  <c:v>98.010540000000006</c:v>
                </c:pt>
                <c:pt idx="4168">
                  <c:v>98.006110000000007</c:v>
                </c:pt>
                <c:pt idx="4169">
                  <c:v>98.001729999999995</c:v>
                </c:pt>
                <c:pt idx="4170">
                  <c:v>97.997429999999994</c:v>
                </c:pt>
                <c:pt idx="4171">
                  <c:v>97.99306</c:v>
                </c:pt>
                <c:pt idx="4172">
                  <c:v>97.988709999999998</c:v>
                </c:pt>
                <c:pt idx="4173">
                  <c:v>97.984409999999997</c:v>
                </c:pt>
                <c:pt idx="4174">
                  <c:v>97.980320000000006</c:v>
                </c:pt>
                <c:pt idx="4175">
                  <c:v>97.976420000000005</c:v>
                </c:pt>
                <c:pt idx="4176">
                  <c:v>97.972719999999995</c:v>
                </c:pt>
                <c:pt idx="4177">
                  <c:v>97.968990000000005</c:v>
                </c:pt>
                <c:pt idx="4178">
                  <c:v>97.965010000000007</c:v>
                </c:pt>
                <c:pt idx="4179">
                  <c:v>97.960589999999996</c:v>
                </c:pt>
                <c:pt idx="4180">
                  <c:v>97.955759999999998</c:v>
                </c:pt>
                <c:pt idx="4181">
                  <c:v>97.950670000000002</c:v>
                </c:pt>
                <c:pt idx="4182">
                  <c:v>97.945620000000005</c:v>
                </c:pt>
                <c:pt idx="4183">
                  <c:v>97.940809999999999</c:v>
                </c:pt>
                <c:pt idx="4184">
                  <c:v>97.936419999999998</c:v>
                </c:pt>
                <c:pt idx="4185">
                  <c:v>97.932199999999995</c:v>
                </c:pt>
                <c:pt idx="4186">
                  <c:v>97.927949999999996</c:v>
                </c:pt>
                <c:pt idx="4187">
                  <c:v>97.923360000000002</c:v>
                </c:pt>
                <c:pt idx="4188">
                  <c:v>97.918289999999999</c:v>
                </c:pt>
                <c:pt idx="4189">
                  <c:v>97.912710000000004</c:v>
                </c:pt>
                <c:pt idx="4190">
                  <c:v>97.906790000000001</c:v>
                </c:pt>
                <c:pt idx="4191">
                  <c:v>97.900739999999999</c:v>
                </c:pt>
                <c:pt idx="4192">
                  <c:v>97.894779999999997</c:v>
                </c:pt>
                <c:pt idx="4193">
                  <c:v>97.888949999999994</c:v>
                </c:pt>
                <c:pt idx="4194">
                  <c:v>97.883240000000001</c:v>
                </c:pt>
                <c:pt idx="4195">
                  <c:v>97.877589999999998</c:v>
                </c:pt>
                <c:pt idx="4196">
                  <c:v>97.872</c:v>
                </c:pt>
                <c:pt idx="4197">
                  <c:v>97.866460000000004</c:v>
                </c:pt>
                <c:pt idx="4198">
                  <c:v>97.860979999999998</c:v>
                </c:pt>
                <c:pt idx="4199">
                  <c:v>97.855490000000003</c:v>
                </c:pt>
                <c:pt idx="4200">
                  <c:v>97.84975</c:v>
                </c:pt>
                <c:pt idx="4201">
                  <c:v>97.843459999999993</c:v>
                </c:pt>
                <c:pt idx="4202">
                  <c:v>97.836269999999999</c:v>
                </c:pt>
                <c:pt idx="4203">
                  <c:v>97.828059999999994</c:v>
                </c:pt>
                <c:pt idx="4204">
                  <c:v>97.818839999999994</c:v>
                </c:pt>
                <c:pt idx="4205">
                  <c:v>97.808989999999994</c:v>
                </c:pt>
                <c:pt idx="4206">
                  <c:v>97.798969999999997</c:v>
                </c:pt>
                <c:pt idx="4207">
                  <c:v>97.789169999999999</c:v>
                </c:pt>
                <c:pt idx="4208">
                  <c:v>97.779859999999999</c:v>
                </c:pt>
                <c:pt idx="4209">
                  <c:v>97.771000000000001</c:v>
                </c:pt>
                <c:pt idx="4210">
                  <c:v>97.762360000000001</c:v>
                </c:pt>
                <c:pt idx="4211">
                  <c:v>97.753640000000004</c:v>
                </c:pt>
                <c:pt idx="4212">
                  <c:v>97.744609999999994</c:v>
                </c:pt>
                <c:pt idx="4213">
                  <c:v>97.73518</c:v>
                </c:pt>
                <c:pt idx="4214">
                  <c:v>97.725390000000004</c:v>
                </c:pt>
                <c:pt idx="4215">
                  <c:v>97.715339999999998</c:v>
                </c:pt>
                <c:pt idx="4216">
                  <c:v>97.705070000000006</c:v>
                </c:pt>
                <c:pt idx="4217">
                  <c:v>97.694450000000003</c:v>
                </c:pt>
                <c:pt idx="4218">
                  <c:v>97.683369999999996</c:v>
                </c:pt>
                <c:pt idx="4219">
                  <c:v>97.67174</c:v>
                </c:pt>
                <c:pt idx="4220">
                  <c:v>97.659610000000001</c:v>
                </c:pt>
                <c:pt idx="4221">
                  <c:v>97.647220000000004</c:v>
                </c:pt>
                <c:pt idx="4222">
                  <c:v>97.634919999999994</c:v>
                </c:pt>
                <c:pt idx="4223">
                  <c:v>97.622960000000006</c:v>
                </c:pt>
                <c:pt idx="4224">
                  <c:v>97.61157</c:v>
                </c:pt>
                <c:pt idx="4225">
                  <c:v>97.600679999999997</c:v>
                </c:pt>
                <c:pt idx="4226">
                  <c:v>97.590029999999999</c:v>
                </c:pt>
                <c:pt idx="4227">
                  <c:v>97.579310000000007</c:v>
                </c:pt>
                <c:pt idx="4228">
                  <c:v>97.568370000000002</c:v>
                </c:pt>
                <c:pt idx="4229">
                  <c:v>97.557100000000005</c:v>
                </c:pt>
                <c:pt idx="4230">
                  <c:v>97.545590000000004</c:v>
                </c:pt>
                <c:pt idx="4231">
                  <c:v>97.533910000000006</c:v>
                </c:pt>
                <c:pt idx="4232">
                  <c:v>97.52225</c:v>
                </c:pt>
                <c:pt idx="4233">
                  <c:v>97.510450000000006</c:v>
                </c:pt>
                <c:pt idx="4234">
                  <c:v>97.498540000000006</c:v>
                </c:pt>
                <c:pt idx="4235">
                  <c:v>97.486339999999998</c:v>
                </c:pt>
                <c:pt idx="4236">
                  <c:v>97.473920000000007</c:v>
                </c:pt>
                <c:pt idx="4237">
                  <c:v>97.461429999999993</c:v>
                </c:pt>
                <c:pt idx="4238">
                  <c:v>97.44914</c:v>
                </c:pt>
                <c:pt idx="4239">
                  <c:v>97.437209999999993</c:v>
                </c:pt>
                <c:pt idx="4240">
                  <c:v>97.425799999999995</c:v>
                </c:pt>
                <c:pt idx="4241">
                  <c:v>97.414699999999996</c:v>
                </c:pt>
                <c:pt idx="4242">
                  <c:v>97.403790000000001</c:v>
                </c:pt>
                <c:pt idx="4243">
                  <c:v>97.392799999999994</c:v>
                </c:pt>
                <c:pt idx="4244">
                  <c:v>97.381569999999996</c:v>
                </c:pt>
                <c:pt idx="4245">
                  <c:v>97.370099999999994</c:v>
                </c:pt>
                <c:pt idx="4246">
                  <c:v>97.358509999999995</c:v>
                </c:pt>
                <c:pt idx="4247">
                  <c:v>97.346879999999999</c:v>
                </c:pt>
                <c:pt idx="4248">
                  <c:v>97.335340000000002</c:v>
                </c:pt>
                <c:pt idx="4249">
                  <c:v>97.323840000000004</c:v>
                </c:pt>
                <c:pt idx="4250">
                  <c:v>97.312299999999993</c:v>
                </c:pt>
                <c:pt idx="4251">
                  <c:v>97.300640000000001</c:v>
                </c:pt>
                <c:pt idx="4252">
                  <c:v>97.288929999999993</c:v>
                </c:pt>
                <c:pt idx="4253">
                  <c:v>97.277280000000005</c:v>
                </c:pt>
                <c:pt idx="4254">
                  <c:v>97.265960000000007</c:v>
                </c:pt>
                <c:pt idx="4255">
                  <c:v>97.255110000000002</c:v>
                </c:pt>
                <c:pt idx="4256">
                  <c:v>97.244839999999996</c:v>
                </c:pt>
                <c:pt idx="4257">
                  <c:v>97.235020000000006</c:v>
                </c:pt>
                <c:pt idx="4258">
                  <c:v>97.225520000000003</c:v>
                </c:pt>
                <c:pt idx="4259">
                  <c:v>97.216149999999999</c:v>
                </c:pt>
                <c:pt idx="4260">
                  <c:v>97.206860000000006</c:v>
                </c:pt>
                <c:pt idx="4261">
                  <c:v>97.197620000000001</c:v>
                </c:pt>
                <c:pt idx="4262">
                  <c:v>97.188580000000002</c:v>
                </c:pt>
                <c:pt idx="4263">
                  <c:v>97.179680000000005</c:v>
                </c:pt>
                <c:pt idx="4264">
                  <c:v>97.170839999999998</c:v>
                </c:pt>
                <c:pt idx="4265">
                  <c:v>97.161760000000001</c:v>
                </c:pt>
                <c:pt idx="4266">
                  <c:v>97.152249999999995</c:v>
                </c:pt>
                <c:pt idx="4267">
                  <c:v>97.142169999999993</c:v>
                </c:pt>
                <c:pt idx="4268">
                  <c:v>97.131550000000004</c:v>
                </c:pt>
                <c:pt idx="4269">
                  <c:v>97.120739999999998</c:v>
                </c:pt>
                <c:pt idx="4270">
                  <c:v>97.110159999999993</c:v>
                </c:pt>
                <c:pt idx="4271">
                  <c:v>97.100149999999999</c:v>
                </c:pt>
                <c:pt idx="4272">
                  <c:v>97.090900000000005</c:v>
                </c:pt>
                <c:pt idx="4273">
                  <c:v>97.082179999999994</c:v>
                </c:pt>
                <c:pt idx="4274">
                  <c:v>97.073719999999994</c:v>
                </c:pt>
                <c:pt idx="4275">
                  <c:v>97.065089999999998</c:v>
                </c:pt>
                <c:pt idx="4276">
                  <c:v>97.056060000000002</c:v>
                </c:pt>
                <c:pt idx="4277">
                  <c:v>97.046629999999993</c:v>
                </c:pt>
                <c:pt idx="4278">
                  <c:v>97.036869999999993</c:v>
                </c:pt>
                <c:pt idx="4279">
                  <c:v>97.027050000000003</c:v>
                </c:pt>
                <c:pt idx="4280">
                  <c:v>97.017290000000003</c:v>
                </c:pt>
                <c:pt idx="4281">
                  <c:v>97.007509999999996</c:v>
                </c:pt>
                <c:pt idx="4282">
                  <c:v>96.997540000000001</c:v>
                </c:pt>
                <c:pt idx="4283">
                  <c:v>96.987179999999995</c:v>
                </c:pt>
                <c:pt idx="4284">
                  <c:v>96.976330000000004</c:v>
                </c:pt>
                <c:pt idx="4285">
                  <c:v>96.965069999999997</c:v>
                </c:pt>
                <c:pt idx="4286">
                  <c:v>96.953699999999998</c:v>
                </c:pt>
                <c:pt idx="4287">
                  <c:v>96.942459999999997</c:v>
                </c:pt>
                <c:pt idx="4288">
                  <c:v>96.931610000000006</c:v>
                </c:pt>
                <c:pt idx="4289">
                  <c:v>96.921109999999999</c:v>
                </c:pt>
                <c:pt idx="4290">
                  <c:v>96.91086</c:v>
                </c:pt>
                <c:pt idx="4291">
                  <c:v>96.900639999999996</c:v>
                </c:pt>
                <c:pt idx="4292">
                  <c:v>96.890339999999995</c:v>
                </c:pt>
                <c:pt idx="4293">
                  <c:v>96.880009999999999</c:v>
                </c:pt>
                <c:pt idx="4294">
                  <c:v>96.869829999999993</c:v>
                </c:pt>
                <c:pt idx="4295">
                  <c:v>96.860050000000001</c:v>
                </c:pt>
                <c:pt idx="4296">
                  <c:v>96.850890000000007</c:v>
                </c:pt>
                <c:pt idx="4297">
                  <c:v>96.842290000000006</c:v>
                </c:pt>
                <c:pt idx="4298">
                  <c:v>96.834130000000002</c:v>
                </c:pt>
                <c:pt idx="4299">
                  <c:v>96.826189999999997</c:v>
                </c:pt>
                <c:pt idx="4300">
                  <c:v>96.818259999999995</c:v>
                </c:pt>
                <c:pt idx="4301">
                  <c:v>96.810299999999998</c:v>
                </c:pt>
                <c:pt idx="4302">
                  <c:v>96.802390000000003</c:v>
                </c:pt>
                <c:pt idx="4303">
                  <c:v>96.794740000000004</c:v>
                </c:pt>
                <c:pt idx="4304">
                  <c:v>96.787499999999994</c:v>
                </c:pt>
                <c:pt idx="4305">
                  <c:v>96.780749999999998</c:v>
                </c:pt>
                <c:pt idx="4306">
                  <c:v>96.774540000000002</c:v>
                </c:pt>
                <c:pt idx="4307">
                  <c:v>96.768709999999999</c:v>
                </c:pt>
                <c:pt idx="4308">
                  <c:v>96.763199999999998</c:v>
                </c:pt>
                <c:pt idx="4309">
                  <c:v>96.757959999999997</c:v>
                </c:pt>
                <c:pt idx="4310">
                  <c:v>96.752989999999997</c:v>
                </c:pt>
                <c:pt idx="4311">
                  <c:v>96.748189999999994</c:v>
                </c:pt>
                <c:pt idx="4312">
                  <c:v>96.743510000000001</c:v>
                </c:pt>
                <c:pt idx="4313">
                  <c:v>96.738720000000001</c:v>
                </c:pt>
                <c:pt idx="4314">
                  <c:v>96.73366</c:v>
                </c:pt>
                <c:pt idx="4315">
                  <c:v>96.728149999999999</c:v>
                </c:pt>
                <c:pt idx="4316">
                  <c:v>96.722210000000004</c:v>
                </c:pt>
                <c:pt idx="4317">
                  <c:v>96.716030000000003</c:v>
                </c:pt>
                <c:pt idx="4318">
                  <c:v>96.709860000000006</c:v>
                </c:pt>
                <c:pt idx="4319">
                  <c:v>96.703919999999997</c:v>
                </c:pt>
                <c:pt idx="4320">
                  <c:v>96.69829</c:v>
                </c:pt>
                <c:pt idx="4321">
                  <c:v>96.692800000000005</c:v>
                </c:pt>
                <c:pt idx="4322">
                  <c:v>96.687139999999999</c:v>
                </c:pt>
                <c:pt idx="4323">
                  <c:v>96.680999999999997</c:v>
                </c:pt>
                <c:pt idx="4324">
                  <c:v>96.674220000000005</c:v>
                </c:pt>
                <c:pt idx="4325">
                  <c:v>96.666889999999995</c:v>
                </c:pt>
                <c:pt idx="4326">
                  <c:v>96.659329999999997</c:v>
                </c:pt>
                <c:pt idx="4327">
                  <c:v>96.651989999999998</c:v>
                </c:pt>
                <c:pt idx="4328">
                  <c:v>96.645240000000001</c:v>
                </c:pt>
                <c:pt idx="4329">
                  <c:v>96.639319999999998</c:v>
                </c:pt>
                <c:pt idx="4330">
                  <c:v>96.634190000000004</c:v>
                </c:pt>
                <c:pt idx="4331">
                  <c:v>96.629639999999995</c:v>
                </c:pt>
                <c:pt idx="4332">
                  <c:v>96.625389999999996</c:v>
                </c:pt>
                <c:pt idx="4333">
                  <c:v>96.621170000000006</c:v>
                </c:pt>
                <c:pt idx="4334">
                  <c:v>96.616839999999996</c:v>
                </c:pt>
                <c:pt idx="4335">
                  <c:v>96.612279999999998</c:v>
                </c:pt>
                <c:pt idx="4336">
                  <c:v>96.607500000000002</c:v>
                </c:pt>
                <c:pt idx="4337">
                  <c:v>96.602350000000001</c:v>
                </c:pt>
                <c:pt idx="4338">
                  <c:v>96.596760000000003</c:v>
                </c:pt>
                <c:pt idx="4339">
                  <c:v>96.590639999999993</c:v>
                </c:pt>
                <c:pt idx="4340">
                  <c:v>96.58399</c:v>
                </c:pt>
                <c:pt idx="4341">
                  <c:v>96.576779999999999</c:v>
                </c:pt>
                <c:pt idx="4342">
                  <c:v>96.569209999999998</c:v>
                </c:pt>
                <c:pt idx="4343">
                  <c:v>96.561340000000001</c:v>
                </c:pt>
                <c:pt idx="4344">
                  <c:v>96.553269999999998</c:v>
                </c:pt>
                <c:pt idx="4345">
                  <c:v>96.544870000000003</c:v>
                </c:pt>
                <c:pt idx="4346">
                  <c:v>96.53613</c:v>
                </c:pt>
                <c:pt idx="4347">
                  <c:v>96.526859999999999</c:v>
                </c:pt>
                <c:pt idx="4348">
                  <c:v>96.517060000000001</c:v>
                </c:pt>
                <c:pt idx="4349">
                  <c:v>96.506860000000003</c:v>
                </c:pt>
                <c:pt idx="4350">
                  <c:v>96.496459999999999</c:v>
                </c:pt>
                <c:pt idx="4351">
                  <c:v>96.48612</c:v>
                </c:pt>
                <c:pt idx="4352">
                  <c:v>96.476060000000004</c:v>
                </c:pt>
                <c:pt idx="4353">
                  <c:v>96.466319999999996</c:v>
                </c:pt>
                <c:pt idx="4354">
                  <c:v>96.456919999999997</c:v>
                </c:pt>
                <c:pt idx="4355">
                  <c:v>96.447779999999995</c:v>
                </c:pt>
                <c:pt idx="4356">
                  <c:v>96.438770000000005</c:v>
                </c:pt>
                <c:pt idx="4357">
                  <c:v>96.429779999999994</c:v>
                </c:pt>
                <c:pt idx="4358">
                  <c:v>96.420810000000003</c:v>
                </c:pt>
                <c:pt idx="4359">
                  <c:v>96.411720000000003</c:v>
                </c:pt>
                <c:pt idx="4360">
                  <c:v>96.402389999999997</c:v>
                </c:pt>
                <c:pt idx="4361">
                  <c:v>96.392589999999998</c:v>
                </c:pt>
                <c:pt idx="4362">
                  <c:v>96.382159999999999</c:v>
                </c:pt>
                <c:pt idx="4363">
                  <c:v>96.37097</c:v>
                </c:pt>
                <c:pt idx="4364">
                  <c:v>96.359120000000004</c:v>
                </c:pt>
                <c:pt idx="4365">
                  <c:v>96.346729999999994</c:v>
                </c:pt>
                <c:pt idx="4366">
                  <c:v>96.334180000000003</c:v>
                </c:pt>
                <c:pt idx="4367">
                  <c:v>96.321700000000007</c:v>
                </c:pt>
                <c:pt idx="4368">
                  <c:v>96.309460000000001</c:v>
                </c:pt>
                <c:pt idx="4369">
                  <c:v>96.297370000000001</c:v>
                </c:pt>
                <c:pt idx="4370">
                  <c:v>96.28528</c:v>
                </c:pt>
                <c:pt idx="4371">
                  <c:v>96.272970000000001</c:v>
                </c:pt>
                <c:pt idx="4372">
                  <c:v>96.260339999999999</c:v>
                </c:pt>
                <c:pt idx="4373">
                  <c:v>96.247380000000007</c:v>
                </c:pt>
                <c:pt idx="4374">
                  <c:v>96.234189999999998</c:v>
                </c:pt>
                <c:pt idx="4375">
                  <c:v>96.220979999999997</c:v>
                </c:pt>
                <c:pt idx="4376">
                  <c:v>96.207809999999995</c:v>
                </c:pt>
                <c:pt idx="4377">
                  <c:v>96.194649999999996</c:v>
                </c:pt>
                <c:pt idx="4378">
                  <c:v>96.181370000000001</c:v>
                </c:pt>
                <c:pt idx="4379">
                  <c:v>96.167770000000004</c:v>
                </c:pt>
                <c:pt idx="4380">
                  <c:v>96.153760000000005</c:v>
                </c:pt>
                <c:pt idx="4381">
                  <c:v>96.139250000000004</c:v>
                </c:pt>
                <c:pt idx="4382">
                  <c:v>96.124369999999999</c:v>
                </c:pt>
                <c:pt idx="4383">
                  <c:v>96.109210000000004</c:v>
                </c:pt>
                <c:pt idx="4384">
                  <c:v>96.093890000000002</c:v>
                </c:pt>
                <c:pt idx="4385">
                  <c:v>96.078360000000004</c:v>
                </c:pt>
                <c:pt idx="4386">
                  <c:v>96.062550000000002</c:v>
                </c:pt>
                <c:pt idx="4387">
                  <c:v>96.046319999999994</c:v>
                </c:pt>
                <c:pt idx="4388">
                  <c:v>96.029619999999994</c:v>
                </c:pt>
                <c:pt idx="4389">
                  <c:v>96.012460000000004</c:v>
                </c:pt>
                <c:pt idx="4390">
                  <c:v>95.995000000000005</c:v>
                </c:pt>
                <c:pt idx="4391">
                  <c:v>95.977360000000004</c:v>
                </c:pt>
                <c:pt idx="4392">
                  <c:v>95.959639999999993</c:v>
                </c:pt>
                <c:pt idx="4393">
                  <c:v>95.941850000000002</c:v>
                </c:pt>
                <c:pt idx="4394">
                  <c:v>95.923910000000006</c:v>
                </c:pt>
                <c:pt idx="4395">
                  <c:v>95.905739999999994</c:v>
                </c:pt>
                <c:pt idx="4396">
                  <c:v>95.887219999999999</c:v>
                </c:pt>
                <c:pt idx="4397">
                  <c:v>95.868279999999999</c:v>
                </c:pt>
                <c:pt idx="4398">
                  <c:v>95.848920000000007</c:v>
                </c:pt>
                <c:pt idx="4399">
                  <c:v>95.829030000000003</c:v>
                </c:pt>
                <c:pt idx="4400">
                  <c:v>95.808530000000005</c:v>
                </c:pt>
                <c:pt idx="4401">
                  <c:v>95.787279999999996</c:v>
                </c:pt>
                <c:pt idx="4402">
                  <c:v>95.765280000000004</c:v>
                </c:pt>
                <c:pt idx="4403">
                  <c:v>95.742549999999994</c:v>
                </c:pt>
                <c:pt idx="4404">
                  <c:v>95.719440000000006</c:v>
                </c:pt>
                <c:pt idx="4405">
                  <c:v>95.696399999999997</c:v>
                </c:pt>
                <c:pt idx="4406">
                  <c:v>95.673919999999995</c:v>
                </c:pt>
                <c:pt idx="4407">
                  <c:v>95.652370000000005</c:v>
                </c:pt>
                <c:pt idx="4408">
                  <c:v>95.631820000000005</c:v>
                </c:pt>
                <c:pt idx="4409">
                  <c:v>95.611959999999996</c:v>
                </c:pt>
                <c:pt idx="4410">
                  <c:v>95.592320000000001</c:v>
                </c:pt>
                <c:pt idx="4411">
                  <c:v>95.572220000000002</c:v>
                </c:pt>
                <c:pt idx="4412">
                  <c:v>95.551209999999998</c:v>
                </c:pt>
                <c:pt idx="4413">
                  <c:v>95.529060000000001</c:v>
                </c:pt>
                <c:pt idx="4414">
                  <c:v>95.505830000000003</c:v>
                </c:pt>
                <c:pt idx="4415">
                  <c:v>95.481790000000004</c:v>
                </c:pt>
                <c:pt idx="4416">
                  <c:v>95.457340000000002</c:v>
                </c:pt>
                <c:pt idx="4417">
                  <c:v>95.432760000000002</c:v>
                </c:pt>
                <c:pt idx="4418">
                  <c:v>95.408280000000005</c:v>
                </c:pt>
                <c:pt idx="4419">
                  <c:v>95.383930000000007</c:v>
                </c:pt>
                <c:pt idx="4420">
                  <c:v>95.359700000000004</c:v>
                </c:pt>
                <c:pt idx="4421">
                  <c:v>95.335639999999998</c:v>
                </c:pt>
                <c:pt idx="4422">
                  <c:v>95.31174</c:v>
                </c:pt>
                <c:pt idx="4423">
                  <c:v>95.287999999999997</c:v>
                </c:pt>
                <c:pt idx="4424">
                  <c:v>95.264340000000004</c:v>
                </c:pt>
                <c:pt idx="4425">
                  <c:v>95.240549999999999</c:v>
                </c:pt>
                <c:pt idx="4426">
                  <c:v>95.216430000000003</c:v>
                </c:pt>
                <c:pt idx="4427">
                  <c:v>95.191730000000007</c:v>
                </c:pt>
                <c:pt idx="4428">
                  <c:v>95.166259999999994</c:v>
                </c:pt>
                <c:pt idx="4429">
                  <c:v>95.140010000000004</c:v>
                </c:pt>
                <c:pt idx="4430">
                  <c:v>95.113140000000001</c:v>
                </c:pt>
                <c:pt idx="4431">
                  <c:v>95.085809999999995</c:v>
                </c:pt>
                <c:pt idx="4432">
                  <c:v>95.058329999999998</c:v>
                </c:pt>
                <c:pt idx="4433">
                  <c:v>95.030829999999995</c:v>
                </c:pt>
                <c:pt idx="4434">
                  <c:v>95.003479999999996</c:v>
                </c:pt>
                <c:pt idx="4435">
                  <c:v>94.976330000000004</c:v>
                </c:pt>
                <c:pt idx="4436">
                  <c:v>94.9495</c:v>
                </c:pt>
                <c:pt idx="4437">
                  <c:v>94.923019999999994</c:v>
                </c:pt>
                <c:pt idx="4438">
                  <c:v>94.897059999999996</c:v>
                </c:pt>
                <c:pt idx="4439">
                  <c:v>94.871740000000003</c:v>
                </c:pt>
                <c:pt idx="4440">
                  <c:v>94.847099999999998</c:v>
                </c:pt>
                <c:pt idx="4441">
                  <c:v>94.823009999999996</c:v>
                </c:pt>
                <c:pt idx="4442">
                  <c:v>94.799310000000006</c:v>
                </c:pt>
                <c:pt idx="4443">
                  <c:v>94.775720000000007</c:v>
                </c:pt>
                <c:pt idx="4444">
                  <c:v>94.752020000000002</c:v>
                </c:pt>
                <c:pt idx="4445">
                  <c:v>94.727969999999999</c:v>
                </c:pt>
                <c:pt idx="4446">
                  <c:v>94.703509999999994</c:v>
                </c:pt>
                <c:pt idx="4447">
                  <c:v>94.678479999999993</c:v>
                </c:pt>
                <c:pt idx="4448">
                  <c:v>94.652919999999995</c:v>
                </c:pt>
                <c:pt idx="4449">
                  <c:v>94.626689999999996</c:v>
                </c:pt>
                <c:pt idx="4450">
                  <c:v>94.59984</c:v>
                </c:pt>
                <c:pt idx="4451">
                  <c:v>94.572429999999997</c:v>
                </c:pt>
                <c:pt idx="4452">
                  <c:v>94.544629999999998</c:v>
                </c:pt>
                <c:pt idx="4453">
                  <c:v>94.516739999999999</c:v>
                </c:pt>
                <c:pt idx="4454">
                  <c:v>94.489069999999998</c:v>
                </c:pt>
                <c:pt idx="4455">
                  <c:v>94.461910000000003</c:v>
                </c:pt>
                <c:pt idx="4456">
                  <c:v>94.43535</c:v>
                </c:pt>
                <c:pt idx="4457">
                  <c:v>94.409270000000006</c:v>
                </c:pt>
                <c:pt idx="4458">
                  <c:v>94.383449999999996</c:v>
                </c:pt>
                <c:pt idx="4459">
                  <c:v>94.357529999999997</c:v>
                </c:pt>
                <c:pt idx="4460">
                  <c:v>94.331199999999995</c:v>
                </c:pt>
                <c:pt idx="4461">
                  <c:v>94.304280000000006</c:v>
                </c:pt>
                <c:pt idx="4462">
                  <c:v>94.276730000000001</c:v>
                </c:pt>
                <c:pt idx="4463">
                  <c:v>94.248559999999998</c:v>
                </c:pt>
                <c:pt idx="4464">
                  <c:v>94.219899999999996</c:v>
                </c:pt>
                <c:pt idx="4465">
                  <c:v>94.190759999999997</c:v>
                </c:pt>
                <c:pt idx="4466">
                  <c:v>94.161150000000006</c:v>
                </c:pt>
                <c:pt idx="4467">
                  <c:v>94.131039999999999</c:v>
                </c:pt>
                <c:pt idx="4468">
                  <c:v>94.100470000000001</c:v>
                </c:pt>
                <c:pt idx="4469">
                  <c:v>94.06944</c:v>
                </c:pt>
                <c:pt idx="4470">
                  <c:v>94.037989999999994</c:v>
                </c:pt>
                <c:pt idx="4471">
                  <c:v>94.006140000000002</c:v>
                </c:pt>
                <c:pt idx="4472">
                  <c:v>93.973849999999999</c:v>
                </c:pt>
                <c:pt idx="4473">
                  <c:v>93.940899999999999</c:v>
                </c:pt>
                <c:pt idx="4474">
                  <c:v>93.907139999999998</c:v>
                </c:pt>
                <c:pt idx="4475">
                  <c:v>93.872540000000001</c:v>
                </c:pt>
                <c:pt idx="4476">
                  <c:v>93.837140000000005</c:v>
                </c:pt>
                <c:pt idx="4477">
                  <c:v>93.801209999999998</c:v>
                </c:pt>
                <c:pt idx="4478">
                  <c:v>93.765209999999996</c:v>
                </c:pt>
                <c:pt idx="4479">
                  <c:v>93.729500000000002</c:v>
                </c:pt>
                <c:pt idx="4480">
                  <c:v>93.694310000000002</c:v>
                </c:pt>
                <c:pt idx="4481">
                  <c:v>93.659559999999999</c:v>
                </c:pt>
                <c:pt idx="4482">
                  <c:v>93.624920000000003</c:v>
                </c:pt>
                <c:pt idx="4483">
                  <c:v>93.589870000000005</c:v>
                </c:pt>
                <c:pt idx="4484">
                  <c:v>93.553899999999999</c:v>
                </c:pt>
                <c:pt idx="4485">
                  <c:v>93.516689999999997</c:v>
                </c:pt>
                <c:pt idx="4486">
                  <c:v>93.478229999999996</c:v>
                </c:pt>
                <c:pt idx="4487">
                  <c:v>93.438680000000005</c:v>
                </c:pt>
                <c:pt idx="4488">
                  <c:v>93.398390000000006</c:v>
                </c:pt>
                <c:pt idx="4489">
                  <c:v>93.357600000000005</c:v>
                </c:pt>
                <c:pt idx="4490">
                  <c:v>93.316519999999997</c:v>
                </c:pt>
                <c:pt idx="4491">
                  <c:v>93.275019999999998</c:v>
                </c:pt>
                <c:pt idx="4492">
                  <c:v>93.232960000000006</c:v>
                </c:pt>
                <c:pt idx="4493">
                  <c:v>93.190060000000003</c:v>
                </c:pt>
                <c:pt idx="4494">
                  <c:v>93.146140000000003</c:v>
                </c:pt>
                <c:pt idx="4495">
                  <c:v>93.101039999999998</c:v>
                </c:pt>
                <c:pt idx="4496">
                  <c:v>93.054810000000003</c:v>
                </c:pt>
                <c:pt idx="4497">
                  <c:v>93.007400000000004</c:v>
                </c:pt>
                <c:pt idx="4498">
                  <c:v>92.958879999999994</c:v>
                </c:pt>
                <c:pt idx="4499">
                  <c:v>92.90916</c:v>
                </c:pt>
                <c:pt idx="4500">
                  <c:v>92.858220000000003</c:v>
                </c:pt>
                <c:pt idx="4501">
                  <c:v>92.806110000000004</c:v>
                </c:pt>
                <c:pt idx="4502">
                  <c:v>92.75282</c:v>
                </c:pt>
                <c:pt idx="4503">
                  <c:v>92.698430000000002</c:v>
                </c:pt>
                <c:pt idx="4504">
                  <c:v>92.643039999999999</c:v>
                </c:pt>
                <c:pt idx="4505">
                  <c:v>92.586680000000001</c:v>
                </c:pt>
                <c:pt idx="4506">
                  <c:v>92.529390000000006</c:v>
                </c:pt>
                <c:pt idx="4507">
                  <c:v>92.471019999999996</c:v>
                </c:pt>
                <c:pt idx="4508">
                  <c:v>92.411479999999997</c:v>
                </c:pt>
                <c:pt idx="4509">
                  <c:v>92.350650000000002</c:v>
                </c:pt>
                <c:pt idx="4510">
                  <c:v>92.288380000000004</c:v>
                </c:pt>
                <c:pt idx="4511">
                  <c:v>92.224590000000006</c:v>
                </c:pt>
                <c:pt idx="4512">
                  <c:v>92.159189999999995</c:v>
                </c:pt>
                <c:pt idx="4513">
                  <c:v>92.091989999999996</c:v>
                </c:pt>
                <c:pt idx="4514">
                  <c:v>92.022739999999999</c:v>
                </c:pt>
                <c:pt idx="4515">
                  <c:v>91.951099999999997</c:v>
                </c:pt>
                <c:pt idx="4516">
                  <c:v>91.876750000000001</c:v>
                </c:pt>
                <c:pt idx="4517">
                  <c:v>91.799469999999999</c:v>
                </c:pt>
                <c:pt idx="4518">
                  <c:v>91.719149999999999</c:v>
                </c:pt>
                <c:pt idx="4519">
                  <c:v>91.635779999999997</c:v>
                </c:pt>
                <c:pt idx="4520">
                  <c:v>91.549480000000003</c:v>
                </c:pt>
                <c:pt idx="4521">
                  <c:v>91.460340000000002</c:v>
                </c:pt>
                <c:pt idx="4522">
                  <c:v>91.368440000000007</c:v>
                </c:pt>
                <c:pt idx="4523">
                  <c:v>91.273700000000005</c:v>
                </c:pt>
                <c:pt idx="4524">
                  <c:v>91.176019999999994</c:v>
                </c:pt>
                <c:pt idx="4525">
                  <c:v>91.07526</c:v>
                </c:pt>
                <c:pt idx="4526">
                  <c:v>90.971459999999993</c:v>
                </c:pt>
                <c:pt idx="4527">
                  <c:v>90.864729999999994</c:v>
                </c:pt>
                <c:pt idx="4528">
                  <c:v>90.755399999999995</c:v>
                </c:pt>
                <c:pt idx="4529">
                  <c:v>90.643709999999999</c:v>
                </c:pt>
                <c:pt idx="4530">
                  <c:v>90.530010000000004</c:v>
                </c:pt>
                <c:pt idx="4531">
                  <c:v>90.414339999999996</c:v>
                </c:pt>
                <c:pt idx="4532">
                  <c:v>90.296639999999996</c:v>
                </c:pt>
                <c:pt idx="4533">
                  <c:v>90.176580000000001</c:v>
                </c:pt>
                <c:pt idx="4534">
                  <c:v>90.053870000000003</c:v>
                </c:pt>
                <c:pt idx="4535">
                  <c:v>89.928219999999996</c:v>
                </c:pt>
                <c:pt idx="4536">
                  <c:v>89.799580000000006</c:v>
                </c:pt>
                <c:pt idx="4537">
                  <c:v>89.668059999999997</c:v>
                </c:pt>
                <c:pt idx="4538">
                  <c:v>89.534000000000006</c:v>
                </c:pt>
                <c:pt idx="4539">
                  <c:v>89.397769999999994</c:v>
                </c:pt>
                <c:pt idx="4540">
                  <c:v>89.25967</c:v>
                </c:pt>
                <c:pt idx="4541">
                  <c:v>89.119829999999993</c:v>
                </c:pt>
                <c:pt idx="4542">
                  <c:v>88.978250000000003</c:v>
                </c:pt>
                <c:pt idx="4543">
                  <c:v>88.834710000000001</c:v>
                </c:pt>
                <c:pt idx="4544">
                  <c:v>88.688999999999993</c:v>
                </c:pt>
                <c:pt idx="4545">
                  <c:v>88.540840000000003</c:v>
                </c:pt>
                <c:pt idx="4546">
                  <c:v>88.390119999999996</c:v>
                </c:pt>
                <c:pt idx="4547">
                  <c:v>88.236770000000007</c:v>
                </c:pt>
                <c:pt idx="4548">
                  <c:v>88.080820000000003</c:v>
                </c:pt>
                <c:pt idx="4549">
                  <c:v>87.922319999999999</c:v>
                </c:pt>
                <c:pt idx="4550">
                  <c:v>87.761470000000003</c:v>
                </c:pt>
                <c:pt idx="4551">
                  <c:v>87.598479999999995</c:v>
                </c:pt>
                <c:pt idx="4552">
                  <c:v>87.433670000000006</c:v>
                </c:pt>
                <c:pt idx="4553">
                  <c:v>87.26746</c:v>
                </c:pt>
                <c:pt idx="4554">
                  <c:v>87.100359999999995</c:v>
                </c:pt>
                <c:pt idx="4555">
                  <c:v>86.9328</c:v>
                </c:pt>
                <c:pt idx="4556">
                  <c:v>86.765240000000006</c:v>
                </c:pt>
                <c:pt idx="4557">
                  <c:v>86.597970000000004</c:v>
                </c:pt>
                <c:pt idx="4558">
                  <c:v>86.431240000000003</c:v>
                </c:pt>
                <c:pt idx="4559">
                  <c:v>86.265119999999996</c:v>
                </c:pt>
                <c:pt idx="4560">
                  <c:v>86.099810000000005</c:v>
                </c:pt>
                <c:pt idx="4561">
                  <c:v>85.935419999999993</c:v>
                </c:pt>
                <c:pt idx="4562">
                  <c:v>85.772170000000003</c:v>
                </c:pt>
                <c:pt idx="4563">
                  <c:v>85.610349999999997</c:v>
                </c:pt>
                <c:pt idx="4564">
                  <c:v>85.450220000000002</c:v>
                </c:pt>
                <c:pt idx="4565">
                  <c:v>85.292079999999999</c:v>
                </c:pt>
                <c:pt idx="4566">
                  <c:v>85.136200000000002</c:v>
                </c:pt>
                <c:pt idx="4567">
                  <c:v>84.982849999999999</c:v>
                </c:pt>
                <c:pt idx="4568">
                  <c:v>84.832359999999994</c:v>
                </c:pt>
                <c:pt idx="4569">
                  <c:v>84.684970000000007</c:v>
                </c:pt>
                <c:pt idx="4570">
                  <c:v>84.540970000000002</c:v>
                </c:pt>
                <c:pt idx="4571">
                  <c:v>84.400599999999997</c:v>
                </c:pt>
                <c:pt idx="4572">
                  <c:v>84.263940000000005</c:v>
                </c:pt>
                <c:pt idx="4573">
                  <c:v>84.131150000000005</c:v>
                </c:pt>
                <c:pt idx="4574">
                  <c:v>84.002330000000001</c:v>
                </c:pt>
                <c:pt idx="4575">
                  <c:v>83.877560000000003</c:v>
                </c:pt>
                <c:pt idx="4576">
                  <c:v>83.75703</c:v>
                </c:pt>
                <c:pt idx="4577">
                  <c:v>83.640879999999996</c:v>
                </c:pt>
                <c:pt idx="4578">
                  <c:v>83.529250000000005</c:v>
                </c:pt>
                <c:pt idx="4579">
                  <c:v>83.422160000000005</c:v>
                </c:pt>
                <c:pt idx="4580">
                  <c:v>83.319559999999996</c:v>
                </c:pt>
                <c:pt idx="4581">
                  <c:v>83.221339999999998</c:v>
                </c:pt>
                <c:pt idx="4582">
                  <c:v>83.127279999999999</c:v>
                </c:pt>
                <c:pt idx="4583">
                  <c:v>83.037239999999997</c:v>
                </c:pt>
                <c:pt idx="4584">
                  <c:v>82.951099999999997</c:v>
                </c:pt>
                <c:pt idx="4585">
                  <c:v>82.868690000000001</c:v>
                </c:pt>
                <c:pt idx="4586">
                  <c:v>82.789820000000006</c:v>
                </c:pt>
                <c:pt idx="4587">
                  <c:v>82.714209999999994</c:v>
                </c:pt>
                <c:pt idx="4588">
                  <c:v>82.641540000000006</c:v>
                </c:pt>
                <c:pt idx="4589">
                  <c:v>82.571529999999996</c:v>
                </c:pt>
                <c:pt idx="4590">
                  <c:v>82.504009999999994</c:v>
                </c:pt>
                <c:pt idx="4591">
                  <c:v>82.439059999999998</c:v>
                </c:pt>
                <c:pt idx="4592">
                  <c:v>82.376949999999994</c:v>
                </c:pt>
                <c:pt idx="4593">
                  <c:v>82.318039999999996</c:v>
                </c:pt>
                <c:pt idx="4594">
                  <c:v>82.262739999999994</c:v>
                </c:pt>
                <c:pt idx="4595">
                  <c:v>82.211269999999999</c:v>
                </c:pt>
                <c:pt idx="4596">
                  <c:v>82.163690000000003</c:v>
                </c:pt>
                <c:pt idx="4597">
                  <c:v>82.119960000000006</c:v>
                </c:pt>
                <c:pt idx="4598">
                  <c:v>82.08</c:v>
                </c:pt>
                <c:pt idx="4599">
                  <c:v>82.043940000000006</c:v>
                </c:pt>
                <c:pt idx="4600">
                  <c:v>82.012020000000007</c:v>
                </c:pt>
                <c:pt idx="4601">
                  <c:v>81.9846</c:v>
                </c:pt>
                <c:pt idx="4602">
                  <c:v>81.962119999999999</c:v>
                </c:pt>
                <c:pt idx="4603">
                  <c:v>81.944820000000007</c:v>
                </c:pt>
                <c:pt idx="4604">
                  <c:v>81.932789999999997</c:v>
                </c:pt>
                <c:pt idx="4605">
                  <c:v>81.925979999999996</c:v>
                </c:pt>
                <c:pt idx="4606">
                  <c:v>81.924289999999999</c:v>
                </c:pt>
                <c:pt idx="4607">
                  <c:v>81.927580000000006</c:v>
                </c:pt>
                <c:pt idx="4608">
                  <c:v>81.936000000000007</c:v>
                </c:pt>
                <c:pt idx="4609">
                  <c:v>81.949650000000005</c:v>
                </c:pt>
                <c:pt idx="4610">
                  <c:v>81.968670000000003</c:v>
                </c:pt>
                <c:pt idx="4611">
                  <c:v>81.99297</c:v>
                </c:pt>
                <c:pt idx="4612">
                  <c:v>82.022300000000001</c:v>
                </c:pt>
                <c:pt idx="4613">
                  <c:v>82.056110000000004</c:v>
                </c:pt>
                <c:pt idx="4614">
                  <c:v>82.093879999999999</c:v>
                </c:pt>
                <c:pt idx="4615">
                  <c:v>82.13494</c:v>
                </c:pt>
                <c:pt idx="4616">
                  <c:v>82.178910000000002</c:v>
                </c:pt>
                <c:pt idx="4617">
                  <c:v>82.22542</c:v>
                </c:pt>
                <c:pt idx="4618">
                  <c:v>82.274209999999997</c:v>
                </c:pt>
                <c:pt idx="4619">
                  <c:v>82.324969999999993</c:v>
                </c:pt>
                <c:pt idx="4620">
                  <c:v>82.377430000000004</c:v>
                </c:pt>
                <c:pt idx="4621">
                  <c:v>82.431240000000003</c:v>
                </c:pt>
                <c:pt idx="4622">
                  <c:v>82.48603</c:v>
                </c:pt>
                <c:pt idx="4623">
                  <c:v>82.541629999999998</c:v>
                </c:pt>
                <c:pt idx="4624">
                  <c:v>82.597939999999994</c:v>
                </c:pt>
                <c:pt idx="4625">
                  <c:v>82.654820000000001</c:v>
                </c:pt>
                <c:pt idx="4626">
                  <c:v>82.712190000000007</c:v>
                </c:pt>
                <c:pt idx="4627">
                  <c:v>82.76979</c:v>
                </c:pt>
                <c:pt idx="4628">
                  <c:v>82.827219999999997</c:v>
                </c:pt>
                <c:pt idx="4629">
                  <c:v>82.884060000000005</c:v>
                </c:pt>
                <c:pt idx="4630">
                  <c:v>82.939940000000007</c:v>
                </c:pt>
                <c:pt idx="4631">
                  <c:v>82.994749999999996</c:v>
                </c:pt>
                <c:pt idx="4632">
                  <c:v>83.048649999999995</c:v>
                </c:pt>
                <c:pt idx="4633">
                  <c:v>83.101900000000001</c:v>
                </c:pt>
                <c:pt idx="4634">
                  <c:v>83.154989999999998</c:v>
                </c:pt>
                <c:pt idx="4635">
                  <c:v>83.208160000000007</c:v>
                </c:pt>
                <c:pt idx="4636">
                  <c:v>83.261610000000005</c:v>
                </c:pt>
                <c:pt idx="4637">
                  <c:v>83.315219999999997</c:v>
                </c:pt>
                <c:pt idx="4638">
                  <c:v>83.368840000000006</c:v>
                </c:pt>
                <c:pt idx="4639">
                  <c:v>83.422110000000004</c:v>
                </c:pt>
                <c:pt idx="4640">
                  <c:v>83.474950000000007</c:v>
                </c:pt>
                <c:pt idx="4641">
                  <c:v>83.527079999999998</c:v>
                </c:pt>
                <c:pt idx="4642">
                  <c:v>83.578400000000002</c:v>
                </c:pt>
                <c:pt idx="4643">
                  <c:v>83.628749999999997</c:v>
                </c:pt>
                <c:pt idx="4644">
                  <c:v>83.677959999999999</c:v>
                </c:pt>
                <c:pt idx="4645">
                  <c:v>83.725849999999994</c:v>
                </c:pt>
                <c:pt idx="4646">
                  <c:v>83.772450000000006</c:v>
                </c:pt>
                <c:pt idx="4647">
                  <c:v>83.817760000000007</c:v>
                </c:pt>
                <c:pt idx="4648">
                  <c:v>83.862030000000004</c:v>
                </c:pt>
                <c:pt idx="4649">
                  <c:v>83.905339999999995</c:v>
                </c:pt>
                <c:pt idx="4650">
                  <c:v>83.947869999999995</c:v>
                </c:pt>
                <c:pt idx="4651">
                  <c:v>83.989490000000004</c:v>
                </c:pt>
                <c:pt idx="4652">
                  <c:v>84.030069999999995</c:v>
                </c:pt>
                <c:pt idx="4653">
                  <c:v>84.069320000000005</c:v>
                </c:pt>
                <c:pt idx="4654">
                  <c:v>84.107150000000004</c:v>
                </c:pt>
                <c:pt idx="4655">
                  <c:v>84.143559999999994</c:v>
                </c:pt>
                <c:pt idx="4656">
                  <c:v>84.178889999999996</c:v>
                </c:pt>
                <c:pt idx="4657">
                  <c:v>84.213419999999999</c:v>
                </c:pt>
                <c:pt idx="4658">
                  <c:v>84.247519999999994</c:v>
                </c:pt>
                <c:pt idx="4659">
                  <c:v>84.281239999999997</c:v>
                </c:pt>
                <c:pt idx="4660">
                  <c:v>84.31447</c:v>
                </c:pt>
                <c:pt idx="4661">
                  <c:v>84.346789999999999</c:v>
                </c:pt>
                <c:pt idx="4662">
                  <c:v>84.377750000000006</c:v>
                </c:pt>
                <c:pt idx="4663">
                  <c:v>84.406930000000003</c:v>
                </c:pt>
                <c:pt idx="4664">
                  <c:v>84.434139999999999</c:v>
                </c:pt>
                <c:pt idx="4665">
                  <c:v>84.459230000000005</c:v>
                </c:pt>
                <c:pt idx="4666">
                  <c:v>84.482280000000003</c:v>
                </c:pt>
                <c:pt idx="4667">
                  <c:v>84.503299999999996</c:v>
                </c:pt>
                <c:pt idx="4668">
                  <c:v>84.522300000000001</c:v>
                </c:pt>
                <c:pt idx="4669">
                  <c:v>84.539240000000007</c:v>
                </c:pt>
                <c:pt idx="4670">
                  <c:v>84.554119999999998</c:v>
                </c:pt>
                <c:pt idx="4671">
                  <c:v>84.566919999999996</c:v>
                </c:pt>
                <c:pt idx="4672">
                  <c:v>84.577879999999993</c:v>
                </c:pt>
                <c:pt idx="4673">
                  <c:v>84.587109999999996</c:v>
                </c:pt>
                <c:pt idx="4674">
                  <c:v>84.594750000000005</c:v>
                </c:pt>
                <c:pt idx="4675">
                  <c:v>84.600719999999995</c:v>
                </c:pt>
                <c:pt idx="4676">
                  <c:v>84.604849999999999</c:v>
                </c:pt>
                <c:pt idx="4677">
                  <c:v>84.606769999999997</c:v>
                </c:pt>
                <c:pt idx="4678">
                  <c:v>84.606309999999993</c:v>
                </c:pt>
                <c:pt idx="4679">
                  <c:v>84.603269999999995</c:v>
                </c:pt>
                <c:pt idx="4680">
                  <c:v>84.597849999999994</c:v>
                </c:pt>
                <c:pt idx="4681">
                  <c:v>84.590320000000006</c:v>
                </c:pt>
                <c:pt idx="4682">
                  <c:v>84.581119999999999</c:v>
                </c:pt>
                <c:pt idx="4683">
                  <c:v>84.57056</c:v>
                </c:pt>
                <c:pt idx="4684">
                  <c:v>84.558940000000007</c:v>
                </c:pt>
                <c:pt idx="4685">
                  <c:v>84.546220000000005</c:v>
                </c:pt>
                <c:pt idx="4686">
                  <c:v>84.53246</c:v>
                </c:pt>
                <c:pt idx="4687">
                  <c:v>84.517679999999999</c:v>
                </c:pt>
                <c:pt idx="4688">
                  <c:v>84.501990000000006</c:v>
                </c:pt>
                <c:pt idx="4689">
                  <c:v>84.485529999999997</c:v>
                </c:pt>
                <c:pt idx="4690">
                  <c:v>84.468590000000006</c:v>
                </c:pt>
                <c:pt idx="4691">
                  <c:v>84.451359999999994</c:v>
                </c:pt>
                <c:pt idx="4692">
                  <c:v>84.433920000000001</c:v>
                </c:pt>
                <c:pt idx="4693">
                  <c:v>84.416290000000004</c:v>
                </c:pt>
                <c:pt idx="4694">
                  <c:v>84.398510000000002</c:v>
                </c:pt>
                <c:pt idx="4695">
                  <c:v>84.380600000000001</c:v>
                </c:pt>
                <c:pt idx="4696">
                  <c:v>84.362790000000004</c:v>
                </c:pt>
                <c:pt idx="4697">
                  <c:v>84.345249999999993</c:v>
                </c:pt>
                <c:pt idx="4698">
                  <c:v>84.328249999999997</c:v>
                </c:pt>
                <c:pt idx="4699">
                  <c:v>84.311949999999996</c:v>
                </c:pt>
                <c:pt idx="4700">
                  <c:v>84.296379999999999</c:v>
                </c:pt>
                <c:pt idx="4701">
                  <c:v>84.281530000000004</c:v>
                </c:pt>
                <c:pt idx="4702">
                  <c:v>84.267359999999996</c:v>
                </c:pt>
                <c:pt idx="4703">
                  <c:v>84.253910000000005</c:v>
                </c:pt>
                <c:pt idx="4704">
                  <c:v>84.241429999999994</c:v>
                </c:pt>
                <c:pt idx="4705">
                  <c:v>84.230140000000006</c:v>
                </c:pt>
                <c:pt idx="4706">
                  <c:v>84.220339999999993</c:v>
                </c:pt>
                <c:pt idx="4707">
                  <c:v>84.212159999999997</c:v>
                </c:pt>
                <c:pt idx="4708">
                  <c:v>84.205560000000006</c:v>
                </c:pt>
                <c:pt idx="4709">
                  <c:v>84.200310000000002</c:v>
                </c:pt>
                <c:pt idx="4710">
                  <c:v>84.196160000000006</c:v>
                </c:pt>
                <c:pt idx="4711">
                  <c:v>84.192830000000001</c:v>
                </c:pt>
                <c:pt idx="4712">
                  <c:v>84.190280000000001</c:v>
                </c:pt>
                <c:pt idx="4713">
                  <c:v>84.188490000000002</c:v>
                </c:pt>
                <c:pt idx="4714">
                  <c:v>84.187669999999997</c:v>
                </c:pt>
                <c:pt idx="4715">
                  <c:v>84.187860000000001</c:v>
                </c:pt>
                <c:pt idx="4716">
                  <c:v>84.189160000000001</c:v>
                </c:pt>
                <c:pt idx="4717">
                  <c:v>84.19153</c:v>
                </c:pt>
                <c:pt idx="4718">
                  <c:v>84.194980000000001</c:v>
                </c:pt>
                <c:pt idx="4719">
                  <c:v>84.199539999999999</c:v>
                </c:pt>
                <c:pt idx="4720">
                  <c:v>84.205299999999994</c:v>
                </c:pt>
                <c:pt idx="4721">
                  <c:v>84.212429999999998</c:v>
                </c:pt>
                <c:pt idx="4722">
                  <c:v>84.221230000000006</c:v>
                </c:pt>
                <c:pt idx="4723">
                  <c:v>84.231830000000002</c:v>
                </c:pt>
                <c:pt idx="4724">
                  <c:v>84.244510000000005</c:v>
                </c:pt>
                <c:pt idx="4725">
                  <c:v>84.259529999999998</c:v>
                </c:pt>
                <c:pt idx="4726">
                  <c:v>84.277169999999998</c:v>
                </c:pt>
                <c:pt idx="4727">
                  <c:v>84.297899999999998</c:v>
                </c:pt>
                <c:pt idx="4728">
                  <c:v>84.322180000000003</c:v>
                </c:pt>
                <c:pt idx="4729">
                  <c:v>84.350430000000003</c:v>
                </c:pt>
                <c:pt idx="4730">
                  <c:v>84.382930000000002</c:v>
                </c:pt>
                <c:pt idx="4731">
                  <c:v>84.419659999999993</c:v>
                </c:pt>
                <c:pt idx="4732">
                  <c:v>84.460380000000001</c:v>
                </c:pt>
                <c:pt idx="4733">
                  <c:v>84.504639999999995</c:v>
                </c:pt>
                <c:pt idx="4734">
                  <c:v>84.552030000000002</c:v>
                </c:pt>
                <c:pt idx="4735">
                  <c:v>84.602249999999998</c:v>
                </c:pt>
                <c:pt idx="4736">
                  <c:v>84.655190000000005</c:v>
                </c:pt>
                <c:pt idx="4737">
                  <c:v>84.710909999999998</c:v>
                </c:pt>
                <c:pt idx="4738">
                  <c:v>84.769350000000003</c:v>
                </c:pt>
                <c:pt idx="4739">
                  <c:v>84.830330000000004</c:v>
                </c:pt>
                <c:pt idx="4740">
                  <c:v>84.893709999999999</c:v>
                </c:pt>
                <c:pt idx="4741">
                  <c:v>84.959050000000005</c:v>
                </c:pt>
                <c:pt idx="4742">
                  <c:v>85.025989999999993</c:v>
                </c:pt>
                <c:pt idx="4743">
                  <c:v>85.094110000000001</c:v>
                </c:pt>
                <c:pt idx="4744">
                  <c:v>85.163160000000005</c:v>
                </c:pt>
                <c:pt idx="4745">
                  <c:v>85.232929999999996</c:v>
                </c:pt>
                <c:pt idx="4746">
                  <c:v>85.303200000000004</c:v>
                </c:pt>
                <c:pt idx="4747">
                  <c:v>85.373769999999993</c:v>
                </c:pt>
                <c:pt idx="4748">
                  <c:v>85.444270000000003</c:v>
                </c:pt>
                <c:pt idx="4749">
                  <c:v>85.51437</c:v>
                </c:pt>
                <c:pt idx="4750">
                  <c:v>85.583879999999994</c:v>
                </c:pt>
                <c:pt idx="4751">
                  <c:v>85.652600000000007</c:v>
                </c:pt>
                <c:pt idx="4752">
                  <c:v>85.720650000000006</c:v>
                </c:pt>
                <c:pt idx="4753">
                  <c:v>85.788139999999999</c:v>
                </c:pt>
                <c:pt idx="4754">
                  <c:v>85.855310000000003</c:v>
                </c:pt>
                <c:pt idx="4755">
                  <c:v>85.922259999999994</c:v>
                </c:pt>
                <c:pt idx="4756">
                  <c:v>85.989069999999998</c:v>
                </c:pt>
                <c:pt idx="4757">
                  <c:v>86.055629999999994</c:v>
                </c:pt>
                <c:pt idx="4758">
                  <c:v>86.121960000000001</c:v>
                </c:pt>
                <c:pt idx="4759">
                  <c:v>86.188140000000004</c:v>
                </c:pt>
                <c:pt idx="4760">
                  <c:v>86.254429999999999</c:v>
                </c:pt>
                <c:pt idx="4761">
                  <c:v>86.321179999999998</c:v>
                </c:pt>
                <c:pt idx="4762">
                  <c:v>86.388840000000002</c:v>
                </c:pt>
                <c:pt idx="4763">
                  <c:v>86.457759999999993</c:v>
                </c:pt>
                <c:pt idx="4764">
                  <c:v>86.528239999999997</c:v>
                </c:pt>
                <c:pt idx="4765">
                  <c:v>86.60033</c:v>
                </c:pt>
                <c:pt idx="4766">
                  <c:v>86.674009999999996</c:v>
                </c:pt>
                <c:pt idx="4767">
                  <c:v>86.749210000000005</c:v>
                </c:pt>
                <c:pt idx="4768">
                  <c:v>86.825850000000003</c:v>
                </c:pt>
                <c:pt idx="4769">
                  <c:v>86.903909999999996</c:v>
                </c:pt>
                <c:pt idx="4770">
                  <c:v>86.983339999999998</c:v>
                </c:pt>
                <c:pt idx="4771">
                  <c:v>87.064189999999996</c:v>
                </c:pt>
                <c:pt idx="4772">
                  <c:v>87.14658</c:v>
                </c:pt>
                <c:pt idx="4773">
                  <c:v>87.230590000000007</c:v>
                </c:pt>
                <c:pt idx="4774">
                  <c:v>87.316360000000003</c:v>
                </c:pt>
                <c:pt idx="4775">
                  <c:v>87.404110000000003</c:v>
                </c:pt>
                <c:pt idx="4776">
                  <c:v>87.493920000000003</c:v>
                </c:pt>
                <c:pt idx="4777">
                  <c:v>87.585750000000004</c:v>
                </c:pt>
                <c:pt idx="4778">
                  <c:v>87.679479999999998</c:v>
                </c:pt>
                <c:pt idx="4779">
                  <c:v>87.774730000000005</c:v>
                </c:pt>
                <c:pt idx="4780">
                  <c:v>87.871080000000006</c:v>
                </c:pt>
                <c:pt idx="4781">
                  <c:v>87.967969999999994</c:v>
                </c:pt>
                <c:pt idx="4782">
                  <c:v>88.064989999999995</c:v>
                </c:pt>
                <c:pt idx="4783">
                  <c:v>88.161799999999999</c:v>
                </c:pt>
                <c:pt idx="4784">
                  <c:v>88.25806</c:v>
                </c:pt>
                <c:pt idx="4785">
                  <c:v>88.353499999999997</c:v>
                </c:pt>
                <c:pt idx="4786">
                  <c:v>88.447800000000001</c:v>
                </c:pt>
                <c:pt idx="4787">
                  <c:v>88.540499999999994</c:v>
                </c:pt>
                <c:pt idx="4788">
                  <c:v>88.631230000000002</c:v>
                </c:pt>
                <c:pt idx="4789">
                  <c:v>88.719589999999997</c:v>
                </c:pt>
                <c:pt idx="4790">
                  <c:v>88.805449999999993</c:v>
                </c:pt>
                <c:pt idx="4791">
                  <c:v>88.888760000000005</c:v>
                </c:pt>
                <c:pt idx="4792">
                  <c:v>88.969750000000005</c:v>
                </c:pt>
                <c:pt idx="4793">
                  <c:v>89.048649999999995</c:v>
                </c:pt>
                <c:pt idx="4794">
                  <c:v>89.125860000000003</c:v>
                </c:pt>
                <c:pt idx="4795">
                  <c:v>89.201639999999998</c:v>
                </c:pt>
                <c:pt idx="4796">
                  <c:v>89.276250000000005</c:v>
                </c:pt>
                <c:pt idx="4797">
                  <c:v>89.349950000000007</c:v>
                </c:pt>
                <c:pt idx="4798">
                  <c:v>89.423010000000005</c:v>
                </c:pt>
                <c:pt idx="4799">
                  <c:v>89.495769999999993</c:v>
                </c:pt>
                <c:pt idx="4800">
                  <c:v>89.568600000000004</c:v>
                </c:pt>
                <c:pt idx="4801">
                  <c:v>89.641869999999997</c:v>
                </c:pt>
                <c:pt idx="4802">
                  <c:v>89.71593</c:v>
                </c:pt>
                <c:pt idx="4803">
                  <c:v>89.790989999999994</c:v>
                </c:pt>
                <c:pt idx="4804">
                  <c:v>89.867400000000004</c:v>
                </c:pt>
                <c:pt idx="4805">
                  <c:v>89.945369999999997</c:v>
                </c:pt>
                <c:pt idx="4806">
                  <c:v>90.025180000000006</c:v>
                </c:pt>
                <c:pt idx="4807">
                  <c:v>90.107219999999998</c:v>
                </c:pt>
                <c:pt idx="4808">
                  <c:v>90.191820000000007</c:v>
                </c:pt>
                <c:pt idx="4809">
                  <c:v>90.279150000000001</c:v>
                </c:pt>
                <c:pt idx="4810">
                  <c:v>90.369349999999997</c:v>
                </c:pt>
                <c:pt idx="4811">
                  <c:v>90.462260000000001</c:v>
                </c:pt>
                <c:pt idx="4812">
                  <c:v>90.557749999999999</c:v>
                </c:pt>
                <c:pt idx="4813">
                  <c:v>90.65549</c:v>
                </c:pt>
                <c:pt idx="4814">
                  <c:v>90.755359999999996</c:v>
                </c:pt>
                <c:pt idx="4815">
                  <c:v>90.857140000000001</c:v>
                </c:pt>
                <c:pt idx="4816">
                  <c:v>90.960849999999994</c:v>
                </c:pt>
                <c:pt idx="4817">
                  <c:v>91.066299999999998</c:v>
                </c:pt>
                <c:pt idx="4818">
                  <c:v>91.173389999999998</c:v>
                </c:pt>
                <c:pt idx="4819">
                  <c:v>91.281809999999993</c:v>
                </c:pt>
                <c:pt idx="4820">
                  <c:v>91.391239999999996</c:v>
                </c:pt>
                <c:pt idx="4821">
                  <c:v>91.501270000000005</c:v>
                </c:pt>
                <c:pt idx="4822">
                  <c:v>91.611530000000002</c:v>
                </c:pt>
                <c:pt idx="4823">
                  <c:v>91.721779999999995</c:v>
                </c:pt>
                <c:pt idx="4824">
                  <c:v>91.831810000000004</c:v>
                </c:pt>
                <c:pt idx="4825">
                  <c:v>91.94144</c:v>
                </c:pt>
                <c:pt idx="4826">
                  <c:v>92.050579999999997</c:v>
                </c:pt>
                <c:pt idx="4827">
                  <c:v>92.159099999999995</c:v>
                </c:pt>
                <c:pt idx="4828">
                  <c:v>92.266909999999996</c:v>
                </c:pt>
                <c:pt idx="4829">
                  <c:v>92.373940000000005</c:v>
                </c:pt>
                <c:pt idx="4830">
                  <c:v>92.480270000000004</c:v>
                </c:pt>
                <c:pt idx="4831">
                  <c:v>92.585909999999998</c:v>
                </c:pt>
                <c:pt idx="4832">
                  <c:v>92.690870000000004</c:v>
                </c:pt>
                <c:pt idx="4833">
                  <c:v>92.795100000000005</c:v>
                </c:pt>
                <c:pt idx="4834">
                  <c:v>92.898470000000003</c:v>
                </c:pt>
                <c:pt idx="4835">
                  <c:v>93.000749999999996</c:v>
                </c:pt>
                <c:pt idx="4836">
                  <c:v>93.101730000000003</c:v>
                </c:pt>
                <c:pt idx="4837">
                  <c:v>93.201329999999999</c:v>
                </c:pt>
                <c:pt idx="4838">
                  <c:v>93.299459999999996</c:v>
                </c:pt>
                <c:pt idx="4839">
                  <c:v>93.396129999999999</c:v>
                </c:pt>
                <c:pt idx="4840">
                  <c:v>93.491389999999996</c:v>
                </c:pt>
                <c:pt idx="4841">
                  <c:v>93.585189999999997</c:v>
                </c:pt>
                <c:pt idx="4842">
                  <c:v>93.67747</c:v>
                </c:pt>
                <c:pt idx="4843">
                  <c:v>93.768039999999999</c:v>
                </c:pt>
                <c:pt idx="4844">
                  <c:v>93.856750000000005</c:v>
                </c:pt>
                <c:pt idx="4845">
                  <c:v>93.94341</c:v>
                </c:pt>
                <c:pt idx="4846">
                  <c:v>94.028019999999998</c:v>
                </c:pt>
                <c:pt idx="4847">
                  <c:v>94.110479999999995</c:v>
                </c:pt>
                <c:pt idx="4848">
                  <c:v>94.190730000000002</c:v>
                </c:pt>
                <c:pt idx="4849">
                  <c:v>94.268529999999998</c:v>
                </c:pt>
                <c:pt idx="4850">
                  <c:v>94.34366</c:v>
                </c:pt>
                <c:pt idx="4851">
                  <c:v>94.415750000000003</c:v>
                </c:pt>
                <c:pt idx="4852">
                  <c:v>94.484610000000004</c:v>
                </c:pt>
                <c:pt idx="4853">
                  <c:v>94.550139999999999</c:v>
                </c:pt>
                <c:pt idx="4854">
                  <c:v>94.612549999999999</c:v>
                </c:pt>
                <c:pt idx="4855">
                  <c:v>94.672210000000007</c:v>
                </c:pt>
                <c:pt idx="4856">
                  <c:v>94.729569999999995</c:v>
                </c:pt>
                <c:pt idx="4857">
                  <c:v>94.7851</c:v>
                </c:pt>
                <c:pt idx="4858">
                  <c:v>94.838980000000006</c:v>
                </c:pt>
                <c:pt idx="4859">
                  <c:v>94.891239999999996</c:v>
                </c:pt>
                <c:pt idx="4860">
                  <c:v>94.941680000000005</c:v>
                </c:pt>
                <c:pt idx="4861">
                  <c:v>94.989940000000004</c:v>
                </c:pt>
                <c:pt idx="4862">
                  <c:v>95.035579999999996</c:v>
                </c:pt>
                <c:pt idx="4863">
                  <c:v>95.078220000000002</c:v>
                </c:pt>
                <c:pt idx="4864">
                  <c:v>95.117720000000006</c:v>
                </c:pt>
                <c:pt idx="4865">
                  <c:v>95.153949999999995</c:v>
                </c:pt>
                <c:pt idx="4866">
                  <c:v>95.18723</c:v>
                </c:pt>
                <c:pt idx="4867">
                  <c:v>95.217879999999994</c:v>
                </c:pt>
                <c:pt idx="4868">
                  <c:v>95.246449999999996</c:v>
                </c:pt>
                <c:pt idx="4869">
                  <c:v>95.273380000000003</c:v>
                </c:pt>
                <c:pt idx="4870">
                  <c:v>95.299170000000004</c:v>
                </c:pt>
                <c:pt idx="4871">
                  <c:v>95.323930000000004</c:v>
                </c:pt>
                <c:pt idx="4872">
                  <c:v>95.347669999999994</c:v>
                </c:pt>
                <c:pt idx="4873">
                  <c:v>95.370080000000002</c:v>
                </c:pt>
                <c:pt idx="4874">
                  <c:v>95.390900000000002</c:v>
                </c:pt>
                <c:pt idx="4875">
                  <c:v>95.409930000000003</c:v>
                </c:pt>
                <c:pt idx="4876">
                  <c:v>95.427220000000005</c:v>
                </c:pt>
                <c:pt idx="4877">
                  <c:v>95.443020000000004</c:v>
                </c:pt>
                <c:pt idx="4878">
                  <c:v>95.457890000000006</c:v>
                </c:pt>
                <c:pt idx="4879">
                  <c:v>95.472189999999998</c:v>
                </c:pt>
                <c:pt idx="4880">
                  <c:v>95.486320000000006</c:v>
                </c:pt>
                <c:pt idx="4881">
                  <c:v>95.500320000000002</c:v>
                </c:pt>
                <c:pt idx="4882">
                  <c:v>95.513949999999994</c:v>
                </c:pt>
                <c:pt idx="4883">
                  <c:v>95.526949999999999</c:v>
                </c:pt>
                <c:pt idx="4884">
                  <c:v>95.539019999999994</c:v>
                </c:pt>
                <c:pt idx="4885">
                  <c:v>95.550110000000004</c:v>
                </c:pt>
                <c:pt idx="4886">
                  <c:v>95.560370000000006</c:v>
                </c:pt>
                <c:pt idx="4887">
                  <c:v>95.570030000000003</c:v>
                </c:pt>
                <c:pt idx="4888">
                  <c:v>95.579440000000005</c:v>
                </c:pt>
                <c:pt idx="4889">
                  <c:v>95.588679999999997</c:v>
                </c:pt>
                <c:pt idx="4890">
                  <c:v>95.597660000000005</c:v>
                </c:pt>
                <c:pt idx="4891">
                  <c:v>95.606070000000003</c:v>
                </c:pt>
                <c:pt idx="4892">
                  <c:v>95.613579999999999</c:v>
                </c:pt>
                <c:pt idx="4893">
                  <c:v>95.619919999999993</c:v>
                </c:pt>
                <c:pt idx="4894">
                  <c:v>95.625069999999994</c:v>
                </c:pt>
                <c:pt idx="4895">
                  <c:v>95.629069999999999</c:v>
                </c:pt>
                <c:pt idx="4896">
                  <c:v>95.632300000000001</c:v>
                </c:pt>
                <c:pt idx="4897">
                  <c:v>95.634919999999994</c:v>
                </c:pt>
                <c:pt idx="4898">
                  <c:v>95.637050000000002</c:v>
                </c:pt>
                <c:pt idx="4899">
                  <c:v>95.638739999999999</c:v>
                </c:pt>
                <c:pt idx="4900">
                  <c:v>95.639920000000004</c:v>
                </c:pt>
                <c:pt idx="4901">
                  <c:v>95.640630000000002</c:v>
                </c:pt>
                <c:pt idx="4902">
                  <c:v>95.640870000000007</c:v>
                </c:pt>
                <c:pt idx="4903">
                  <c:v>95.640910000000005</c:v>
                </c:pt>
                <c:pt idx="4904">
                  <c:v>95.641030000000001</c:v>
                </c:pt>
                <c:pt idx="4905">
                  <c:v>95.64143</c:v>
                </c:pt>
                <c:pt idx="4906">
                  <c:v>95.642259999999993</c:v>
                </c:pt>
                <c:pt idx="4907">
                  <c:v>95.643360000000001</c:v>
                </c:pt>
                <c:pt idx="4908">
                  <c:v>95.644549999999995</c:v>
                </c:pt>
                <c:pt idx="4909">
                  <c:v>95.645499999999998</c:v>
                </c:pt>
                <c:pt idx="4910">
                  <c:v>95.646050000000002</c:v>
                </c:pt>
                <c:pt idx="4911">
                  <c:v>95.646029999999996</c:v>
                </c:pt>
                <c:pt idx="4912">
                  <c:v>95.645520000000005</c:v>
                </c:pt>
                <c:pt idx="4913">
                  <c:v>95.644599999999997</c:v>
                </c:pt>
                <c:pt idx="4914">
                  <c:v>95.643379999999993</c:v>
                </c:pt>
                <c:pt idx="4915">
                  <c:v>95.641819999999996</c:v>
                </c:pt>
                <c:pt idx="4916">
                  <c:v>95.639669999999995</c:v>
                </c:pt>
                <c:pt idx="4917">
                  <c:v>95.636510000000001</c:v>
                </c:pt>
                <c:pt idx="4918">
                  <c:v>95.631810000000002</c:v>
                </c:pt>
                <c:pt idx="4919">
                  <c:v>95.625029999999995</c:v>
                </c:pt>
                <c:pt idx="4920">
                  <c:v>95.615790000000004</c:v>
                </c:pt>
                <c:pt idx="4921">
                  <c:v>95.603970000000004</c:v>
                </c:pt>
                <c:pt idx="4922">
                  <c:v>95.589730000000003</c:v>
                </c:pt>
                <c:pt idx="4923">
                  <c:v>95.573509999999999</c:v>
                </c:pt>
                <c:pt idx="4924">
                  <c:v>95.555940000000007</c:v>
                </c:pt>
                <c:pt idx="4925">
                  <c:v>95.537639999999996</c:v>
                </c:pt>
                <c:pt idx="4926">
                  <c:v>95.518990000000002</c:v>
                </c:pt>
                <c:pt idx="4927">
                  <c:v>95.50018</c:v>
                </c:pt>
                <c:pt idx="4928">
                  <c:v>95.481120000000004</c:v>
                </c:pt>
                <c:pt idx="4929">
                  <c:v>95.461489999999998</c:v>
                </c:pt>
                <c:pt idx="4930">
                  <c:v>95.441119999999998</c:v>
                </c:pt>
                <c:pt idx="4931">
                  <c:v>95.419899999999998</c:v>
                </c:pt>
                <c:pt idx="4932">
                  <c:v>95.398079999999993</c:v>
                </c:pt>
                <c:pt idx="4933">
                  <c:v>95.376140000000007</c:v>
                </c:pt>
                <c:pt idx="4934">
                  <c:v>95.354680000000002</c:v>
                </c:pt>
                <c:pt idx="4935">
                  <c:v>95.33417</c:v>
                </c:pt>
                <c:pt idx="4936">
                  <c:v>95.314800000000005</c:v>
                </c:pt>
                <c:pt idx="4937">
                  <c:v>95.296379999999999</c:v>
                </c:pt>
                <c:pt idx="4938">
                  <c:v>95.278559999999999</c:v>
                </c:pt>
                <c:pt idx="4939">
                  <c:v>95.260829999999999</c:v>
                </c:pt>
                <c:pt idx="4940">
                  <c:v>95.243030000000005</c:v>
                </c:pt>
                <c:pt idx="4941">
                  <c:v>95.22533</c:v>
                </c:pt>
                <c:pt idx="4942">
                  <c:v>95.208280000000002</c:v>
                </c:pt>
                <c:pt idx="4943">
                  <c:v>95.192729999999997</c:v>
                </c:pt>
                <c:pt idx="4944">
                  <c:v>95.179490000000001</c:v>
                </c:pt>
                <c:pt idx="4945">
                  <c:v>95.168940000000006</c:v>
                </c:pt>
                <c:pt idx="4946">
                  <c:v>95.161140000000003</c:v>
                </c:pt>
                <c:pt idx="4947">
                  <c:v>95.155559999999994</c:v>
                </c:pt>
                <c:pt idx="4948">
                  <c:v>95.151309999999995</c:v>
                </c:pt>
                <c:pt idx="4949">
                  <c:v>95.147379999999998</c:v>
                </c:pt>
                <c:pt idx="4950">
                  <c:v>95.142920000000004</c:v>
                </c:pt>
                <c:pt idx="4951">
                  <c:v>95.137299999999996</c:v>
                </c:pt>
                <c:pt idx="4952">
                  <c:v>95.130240000000001</c:v>
                </c:pt>
                <c:pt idx="4953">
                  <c:v>95.121719999999996</c:v>
                </c:pt>
                <c:pt idx="4954">
                  <c:v>95.111890000000002</c:v>
                </c:pt>
                <c:pt idx="4955">
                  <c:v>95.101070000000007</c:v>
                </c:pt>
                <c:pt idx="4956">
                  <c:v>95.089609999999993</c:v>
                </c:pt>
                <c:pt idx="4957">
                  <c:v>95.0779</c:v>
                </c:pt>
                <c:pt idx="4958">
                  <c:v>95.066419999999994</c:v>
                </c:pt>
                <c:pt idx="4959">
                  <c:v>95.055530000000005</c:v>
                </c:pt>
                <c:pt idx="4960">
                  <c:v>95.045550000000006</c:v>
                </c:pt>
                <c:pt idx="4961">
                  <c:v>95.036569999999998</c:v>
                </c:pt>
                <c:pt idx="4962">
                  <c:v>95.028589999999994</c:v>
                </c:pt>
                <c:pt idx="4963">
                  <c:v>95.021379999999994</c:v>
                </c:pt>
                <c:pt idx="4964">
                  <c:v>95.014790000000005</c:v>
                </c:pt>
                <c:pt idx="4965">
                  <c:v>95.008719999999997</c:v>
                </c:pt>
                <c:pt idx="4966">
                  <c:v>95.003230000000002</c:v>
                </c:pt>
                <c:pt idx="4967">
                  <c:v>94.998469999999998</c:v>
                </c:pt>
                <c:pt idx="4968">
                  <c:v>94.994640000000004</c:v>
                </c:pt>
                <c:pt idx="4969">
                  <c:v>94.991560000000007</c:v>
                </c:pt>
                <c:pt idx="4970">
                  <c:v>94.989009999999993</c:v>
                </c:pt>
                <c:pt idx="4971">
                  <c:v>94.986369999999994</c:v>
                </c:pt>
                <c:pt idx="4972">
                  <c:v>94.982870000000005</c:v>
                </c:pt>
                <c:pt idx="4973">
                  <c:v>94.977869999999996</c:v>
                </c:pt>
                <c:pt idx="4974">
                  <c:v>94.970950000000002</c:v>
                </c:pt>
                <c:pt idx="4975">
                  <c:v>94.962199999999996</c:v>
                </c:pt>
                <c:pt idx="4976">
                  <c:v>94.952070000000006</c:v>
                </c:pt>
                <c:pt idx="4977">
                  <c:v>94.941220000000001</c:v>
                </c:pt>
                <c:pt idx="4978">
                  <c:v>94.930490000000006</c:v>
                </c:pt>
                <c:pt idx="4979">
                  <c:v>94.920389999999998</c:v>
                </c:pt>
                <c:pt idx="4980">
                  <c:v>94.911289999999994</c:v>
                </c:pt>
                <c:pt idx="4981">
                  <c:v>94.903189999999995</c:v>
                </c:pt>
                <c:pt idx="4982">
                  <c:v>94.895899999999997</c:v>
                </c:pt>
                <c:pt idx="4983">
                  <c:v>94.889139999999998</c:v>
                </c:pt>
                <c:pt idx="4984">
                  <c:v>94.882729999999995</c:v>
                </c:pt>
                <c:pt idx="4985">
                  <c:v>94.876400000000004</c:v>
                </c:pt>
                <c:pt idx="4986">
                  <c:v>94.870090000000005</c:v>
                </c:pt>
                <c:pt idx="4987">
                  <c:v>94.863680000000002</c:v>
                </c:pt>
                <c:pt idx="4988">
                  <c:v>94.857140000000001</c:v>
                </c:pt>
                <c:pt idx="4989">
                  <c:v>94.850440000000006</c:v>
                </c:pt>
                <c:pt idx="4990">
                  <c:v>94.843609999999998</c:v>
                </c:pt>
                <c:pt idx="4991">
                  <c:v>94.836839999999995</c:v>
                </c:pt>
                <c:pt idx="4992">
                  <c:v>94.830330000000004</c:v>
                </c:pt>
                <c:pt idx="4993">
                  <c:v>94.824349999999995</c:v>
                </c:pt>
                <c:pt idx="4994">
                  <c:v>94.819019999999995</c:v>
                </c:pt>
                <c:pt idx="4995">
                  <c:v>94.814400000000006</c:v>
                </c:pt>
                <c:pt idx="4996">
                  <c:v>94.810310000000001</c:v>
                </c:pt>
                <c:pt idx="4997">
                  <c:v>94.806460000000001</c:v>
                </c:pt>
                <c:pt idx="4998">
                  <c:v>94.802539999999993</c:v>
                </c:pt>
                <c:pt idx="4999">
                  <c:v>94.798259999999999</c:v>
                </c:pt>
                <c:pt idx="5000">
                  <c:v>94.793610000000001</c:v>
                </c:pt>
                <c:pt idx="5001">
                  <c:v>94.788709999999995</c:v>
                </c:pt>
                <c:pt idx="5002">
                  <c:v>94.783950000000004</c:v>
                </c:pt>
                <c:pt idx="5003">
                  <c:v>94.779730000000001</c:v>
                </c:pt>
                <c:pt idx="5004">
                  <c:v>94.776420000000002</c:v>
                </c:pt>
                <c:pt idx="5005">
                  <c:v>94.774140000000003</c:v>
                </c:pt>
                <c:pt idx="5006">
                  <c:v>94.772890000000004</c:v>
                </c:pt>
                <c:pt idx="5007">
                  <c:v>94.772400000000005</c:v>
                </c:pt>
                <c:pt idx="5008">
                  <c:v>94.772469999999998</c:v>
                </c:pt>
                <c:pt idx="5009">
                  <c:v>94.772779999999997</c:v>
                </c:pt>
                <c:pt idx="5010">
                  <c:v>94.773359999999997</c:v>
                </c:pt>
                <c:pt idx="5011">
                  <c:v>94.774280000000005</c:v>
                </c:pt>
                <c:pt idx="5012">
                  <c:v>94.775890000000004</c:v>
                </c:pt>
                <c:pt idx="5013">
                  <c:v>94.778589999999994</c:v>
                </c:pt>
                <c:pt idx="5014">
                  <c:v>94.782700000000006</c:v>
                </c:pt>
                <c:pt idx="5015">
                  <c:v>94.788399999999996</c:v>
                </c:pt>
                <c:pt idx="5016">
                  <c:v>94.795649999999995</c:v>
                </c:pt>
                <c:pt idx="5017">
                  <c:v>94.804220000000001</c:v>
                </c:pt>
                <c:pt idx="5018">
                  <c:v>94.813779999999994</c:v>
                </c:pt>
                <c:pt idx="5019">
                  <c:v>94.82396</c:v>
                </c:pt>
                <c:pt idx="5020">
                  <c:v>94.834469999999996</c:v>
                </c:pt>
                <c:pt idx="5021">
                  <c:v>94.845079999999996</c:v>
                </c:pt>
                <c:pt idx="5022">
                  <c:v>94.855609999999999</c:v>
                </c:pt>
                <c:pt idx="5023">
                  <c:v>94.86591</c:v>
                </c:pt>
                <c:pt idx="5024">
                  <c:v>94.875829999999993</c:v>
                </c:pt>
                <c:pt idx="5025">
                  <c:v>94.885140000000007</c:v>
                </c:pt>
                <c:pt idx="5026">
                  <c:v>94.893569999999997</c:v>
                </c:pt>
                <c:pt idx="5027">
                  <c:v>94.901039999999995</c:v>
                </c:pt>
                <c:pt idx="5028">
                  <c:v>94.907499999999999</c:v>
                </c:pt>
                <c:pt idx="5029">
                  <c:v>94.913139999999999</c:v>
                </c:pt>
                <c:pt idx="5030">
                  <c:v>94.918310000000005</c:v>
                </c:pt>
                <c:pt idx="5031">
                  <c:v>94.923490000000001</c:v>
                </c:pt>
                <c:pt idx="5032">
                  <c:v>94.929180000000002</c:v>
                </c:pt>
                <c:pt idx="5033">
                  <c:v>94.935649999999995</c:v>
                </c:pt>
                <c:pt idx="5034">
                  <c:v>94.943110000000004</c:v>
                </c:pt>
                <c:pt idx="5035">
                  <c:v>94.951459999999997</c:v>
                </c:pt>
                <c:pt idx="5036">
                  <c:v>94.960499999999996</c:v>
                </c:pt>
                <c:pt idx="5037">
                  <c:v>94.969830000000002</c:v>
                </c:pt>
                <c:pt idx="5038">
                  <c:v>94.979159999999993</c:v>
                </c:pt>
                <c:pt idx="5039">
                  <c:v>94.988190000000003</c:v>
                </c:pt>
                <c:pt idx="5040">
                  <c:v>94.996729999999999</c:v>
                </c:pt>
                <c:pt idx="5041">
                  <c:v>95.004679999999993</c:v>
                </c:pt>
                <c:pt idx="5042">
                  <c:v>95.012020000000007</c:v>
                </c:pt>
                <c:pt idx="5043">
                  <c:v>95.01867</c:v>
                </c:pt>
                <c:pt idx="5044">
                  <c:v>95.024600000000007</c:v>
                </c:pt>
                <c:pt idx="5045">
                  <c:v>95.029730000000001</c:v>
                </c:pt>
                <c:pt idx="5046">
                  <c:v>95.034090000000006</c:v>
                </c:pt>
                <c:pt idx="5047">
                  <c:v>95.037610000000001</c:v>
                </c:pt>
                <c:pt idx="5048">
                  <c:v>95.040369999999996</c:v>
                </c:pt>
                <c:pt idx="5049">
                  <c:v>95.042420000000007</c:v>
                </c:pt>
                <c:pt idx="5050">
                  <c:v>95.043869999999998</c:v>
                </c:pt>
                <c:pt idx="5051">
                  <c:v>95.044790000000006</c:v>
                </c:pt>
                <c:pt idx="5052">
                  <c:v>95.045169999999999</c:v>
                </c:pt>
                <c:pt idx="5053">
                  <c:v>95.044889999999995</c:v>
                </c:pt>
                <c:pt idx="5054">
                  <c:v>95.043760000000006</c:v>
                </c:pt>
                <c:pt idx="5055">
                  <c:v>95.041560000000004</c:v>
                </c:pt>
                <c:pt idx="5056">
                  <c:v>95.038060000000002</c:v>
                </c:pt>
                <c:pt idx="5057">
                  <c:v>95.03313</c:v>
                </c:pt>
                <c:pt idx="5058">
                  <c:v>95.026840000000007</c:v>
                </c:pt>
                <c:pt idx="5059">
                  <c:v>95.019310000000004</c:v>
                </c:pt>
                <c:pt idx="5060">
                  <c:v>95.010890000000003</c:v>
                </c:pt>
                <c:pt idx="5061">
                  <c:v>95.001909999999995</c:v>
                </c:pt>
                <c:pt idx="5062">
                  <c:v>94.992649999999998</c:v>
                </c:pt>
                <c:pt idx="5063">
                  <c:v>94.983350000000002</c:v>
                </c:pt>
                <c:pt idx="5064">
                  <c:v>94.974050000000005</c:v>
                </c:pt>
                <c:pt idx="5065">
                  <c:v>94.964600000000004</c:v>
                </c:pt>
                <c:pt idx="5066">
                  <c:v>94.954800000000006</c:v>
                </c:pt>
                <c:pt idx="5067">
                  <c:v>94.944280000000006</c:v>
                </c:pt>
                <c:pt idx="5068">
                  <c:v>94.932779999999994</c:v>
                </c:pt>
                <c:pt idx="5069">
                  <c:v>94.919920000000005</c:v>
                </c:pt>
                <c:pt idx="5070">
                  <c:v>94.905529999999999</c:v>
                </c:pt>
                <c:pt idx="5071">
                  <c:v>94.889309999999995</c:v>
                </c:pt>
                <c:pt idx="5072">
                  <c:v>94.871160000000003</c:v>
                </c:pt>
                <c:pt idx="5073">
                  <c:v>94.850949999999997</c:v>
                </c:pt>
                <c:pt idx="5074">
                  <c:v>94.828720000000004</c:v>
                </c:pt>
                <c:pt idx="5075">
                  <c:v>94.804550000000006</c:v>
                </c:pt>
                <c:pt idx="5076">
                  <c:v>94.778859999999995</c:v>
                </c:pt>
                <c:pt idx="5077">
                  <c:v>94.752129999999994</c:v>
                </c:pt>
                <c:pt idx="5078">
                  <c:v>94.725040000000007</c:v>
                </c:pt>
                <c:pt idx="5079">
                  <c:v>94.6982</c:v>
                </c:pt>
                <c:pt idx="5080">
                  <c:v>94.672229999999999</c:v>
                </c:pt>
                <c:pt idx="5081">
                  <c:v>94.64734</c:v>
                </c:pt>
                <c:pt idx="5082">
                  <c:v>94.623530000000002</c:v>
                </c:pt>
                <c:pt idx="5083">
                  <c:v>94.600380000000001</c:v>
                </c:pt>
                <c:pt idx="5084">
                  <c:v>94.577380000000005</c:v>
                </c:pt>
                <c:pt idx="5085">
                  <c:v>94.553830000000005</c:v>
                </c:pt>
                <c:pt idx="5086">
                  <c:v>94.529269999999997</c:v>
                </c:pt>
                <c:pt idx="5087">
                  <c:v>94.503399999999999</c:v>
                </c:pt>
                <c:pt idx="5088">
                  <c:v>94.476240000000004</c:v>
                </c:pt>
                <c:pt idx="5089">
                  <c:v>94.447879999999998</c:v>
                </c:pt>
                <c:pt idx="5090">
                  <c:v>94.418710000000004</c:v>
                </c:pt>
                <c:pt idx="5091">
                  <c:v>94.388819999999996</c:v>
                </c:pt>
                <c:pt idx="5092">
                  <c:v>94.35839</c:v>
                </c:pt>
                <c:pt idx="5093">
                  <c:v>94.327449999999999</c:v>
                </c:pt>
                <c:pt idx="5094">
                  <c:v>94.296009999999995</c:v>
                </c:pt>
                <c:pt idx="5095">
                  <c:v>94.264049999999997</c:v>
                </c:pt>
                <c:pt idx="5096">
                  <c:v>94.231830000000002</c:v>
                </c:pt>
                <c:pt idx="5097">
                  <c:v>94.199579999999997</c:v>
                </c:pt>
                <c:pt idx="5098">
                  <c:v>94.167619999999999</c:v>
                </c:pt>
                <c:pt idx="5099">
                  <c:v>94.136290000000002</c:v>
                </c:pt>
                <c:pt idx="5100">
                  <c:v>94.105800000000002</c:v>
                </c:pt>
                <c:pt idx="5101">
                  <c:v>94.0762</c:v>
                </c:pt>
                <c:pt idx="5102">
                  <c:v>94.047409999999999</c:v>
                </c:pt>
                <c:pt idx="5103">
                  <c:v>94.01925</c:v>
                </c:pt>
                <c:pt idx="5104">
                  <c:v>93.991519999999994</c:v>
                </c:pt>
                <c:pt idx="5105">
                  <c:v>93.964039999999997</c:v>
                </c:pt>
                <c:pt idx="5106">
                  <c:v>93.936710000000005</c:v>
                </c:pt>
                <c:pt idx="5107">
                  <c:v>93.909459999999996</c:v>
                </c:pt>
                <c:pt idx="5108">
                  <c:v>93.882429999999999</c:v>
                </c:pt>
                <c:pt idx="5109">
                  <c:v>93.855639999999994</c:v>
                </c:pt>
                <c:pt idx="5110">
                  <c:v>93.829300000000003</c:v>
                </c:pt>
                <c:pt idx="5111">
                  <c:v>93.8035</c:v>
                </c:pt>
                <c:pt idx="5112">
                  <c:v>93.778400000000005</c:v>
                </c:pt>
                <c:pt idx="5113">
                  <c:v>93.753979999999999</c:v>
                </c:pt>
                <c:pt idx="5114">
                  <c:v>93.730239999999995</c:v>
                </c:pt>
                <c:pt idx="5115">
                  <c:v>93.707080000000005</c:v>
                </c:pt>
                <c:pt idx="5116">
                  <c:v>93.684430000000006</c:v>
                </c:pt>
                <c:pt idx="5117">
                  <c:v>93.662189999999995</c:v>
                </c:pt>
                <c:pt idx="5118">
                  <c:v>93.640460000000004</c:v>
                </c:pt>
                <c:pt idx="5119">
                  <c:v>93.619320000000002</c:v>
                </c:pt>
                <c:pt idx="5120">
                  <c:v>93.599059999999994</c:v>
                </c:pt>
                <c:pt idx="5121">
                  <c:v>93.579930000000004</c:v>
                </c:pt>
                <c:pt idx="5122">
                  <c:v>93.562129999999996</c:v>
                </c:pt>
                <c:pt idx="5123">
                  <c:v>93.545699999999997</c:v>
                </c:pt>
                <c:pt idx="5124">
                  <c:v>93.530649999999994</c:v>
                </c:pt>
                <c:pt idx="5125">
                  <c:v>93.516769999999994</c:v>
                </c:pt>
                <c:pt idx="5126">
                  <c:v>93.503879999999995</c:v>
                </c:pt>
                <c:pt idx="5127">
                  <c:v>93.491810000000001</c:v>
                </c:pt>
                <c:pt idx="5128">
                  <c:v>93.48048</c:v>
                </c:pt>
                <c:pt idx="5129">
                  <c:v>93.46996</c:v>
                </c:pt>
                <c:pt idx="5130">
                  <c:v>93.460409999999996</c:v>
                </c:pt>
                <c:pt idx="5131">
                  <c:v>93.452100000000002</c:v>
                </c:pt>
                <c:pt idx="5132">
                  <c:v>93.445350000000005</c:v>
                </c:pt>
                <c:pt idx="5133">
                  <c:v>93.44032</c:v>
                </c:pt>
                <c:pt idx="5134">
                  <c:v>93.437139999999999</c:v>
                </c:pt>
                <c:pt idx="5135">
                  <c:v>93.435699999999997</c:v>
                </c:pt>
                <c:pt idx="5136">
                  <c:v>93.435810000000004</c:v>
                </c:pt>
                <c:pt idx="5137">
                  <c:v>93.437029999999993</c:v>
                </c:pt>
                <c:pt idx="5138">
                  <c:v>93.438940000000002</c:v>
                </c:pt>
                <c:pt idx="5139">
                  <c:v>93.44117</c:v>
                </c:pt>
                <c:pt idx="5140">
                  <c:v>93.443520000000007</c:v>
                </c:pt>
                <c:pt idx="5141">
                  <c:v>93.446010000000001</c:v>
                </c:pt>
                <c:pt idx="5142">
                  <c:v>93.448920000000001</c:v>
                </c:pt>
                <c:pt idx="5143">
                  <c:v>93.452610000000007</c:v>
                </c:pt>
                <c:pt idx="5144">
                  <c:v>93.457470000000001</c:v>
                </c:pt>
                <c:pt idx="5145">
                  <c:v>93.463579999999993</c:v>
                </c:pt>
                <c:pt idx="5146">
                  <c:v>93.470929999999996</c:v>
                </c:pt>
                <c:pt idx="5147">
                  <c:v>93.479079999999996</c:v>
                </c:pt>
                <c:pt idx="5148">
                  <c:v>93.487499999999997</c:v>
                </c:pt>
                <c:pt idx="5149">
                  <c:v>93.495540000000005</c:v>
                </c:pt>
                <c:pt idx="5150">
                  <c:v>93.502679999999998</c:v>
                </c:pt>
                <c:pt idx="5151">
                  <c:v>93.508539999999996</c:v>
                </c:pt>
                <c:pt idx="5152">
                  <c:v>93.513080000000002</c:v>
                </c:pt>
                <c:pt idx="5153">
                  <c:v>93.516450000000006</c:v>
                </c:pt>
                <c:pt idx="5154">
                  <c:v>93.518870000000007</c:v>
                </c:pt>
                <c:pt idx="5155">
                  <c:v>93.520589999999999</c:v>
                </c:pt>
                <c:pt idx="5156">
                  <c:v>93.521900000000002</c:v>
                </c:pt>
                <c:pt idx="5157">
                  <c:v>93.522949999999994</c:v>
                </c:pt>
                <c:pt idx="5158">
                  <c:v>93.523780000000002</c:v>
                </c:pt>
                <c:pt idx="5159">
                  <c:v>93.524360000000001</c:v>
                </c:pt>
                <c:pt idx="5160">
                  <c:v>93.524600000000007</c:v>
                </c:pt>
                <c:pt idx="5161">
                  <c:v>93.52422</c:v>
                </c:pt>
                <c:pt idx="5162">
                  <c:v>93.523049999999998</c:v>
                </c:pt>
                <c:pt idx="5163">
                  <c:v>93.520820000000001</c:v>
                </c:pt>
                <c:pt idx="5164">
                  <c:v>93.517330000000001</c:v>
                </c:pt>
                <c:pt idx="5165">
                  <c:v>93.512429999999995</c:v>
                </c:pt>
                <c:pt idx="5166">
                  <c:v>93.506110000000007</c:v>
                </c:pt>
                <c:pt idx="5167">
                  <c:v>93.498400000000004</c:v>
                </c:pt>
                <c:pt idx="5168">
                  <c:v>93.489410000000007</c:v>
                </c:pt>
                <c:pt idx="5169">
                  <c:v>93.479190000000003</c:v>
                </c:pt>
                <c:pt idx="5170">
                  <c:v>93.467910000000003</c:v>
                </c:pt>
                <c:pt idx="5171">
                  <c:v>93.455569999999994</c:v>
                </c:pt>
                <c:pt idx="5172">
                  <c:v>93.442319999999995</c:v>
                </c:pt>
                <c:pt idx="5173">
                  <c:v>93.428309999999996</c:v>
                </c:pt>
                <c:pt idx="5174">
                  <c:v>93.413700000000006</c:v>
                </c:pt>
                <c:pt idx="5175">
                  <c:v>93.398679999999999</c:v>
                </c:pt>
                <c:pt idx="5176">
                  <c:v>93.383390000000006</c:v>
                </c:pt>
                <c:pt idx="5177">
                  <c:v>93.367769999999993</c:v>
                </c:pt>
                <c:pt idx="5178">
                  <c:v>93.351740000000007</c:v>
                </c:pt>
                <c:pt idx="5179">
                  <c:v>93.334969999999998</c:v>
                </c:pt>
                <c:pt idx="5180">
                  <c:v>93.317179999999993</c:v>
                </c:pt>
                <c:pt idx="5181">
                  <c:v>93.298100000000005</c:v>
                </c:pt>
                <c:pt idx="5182">
                  <c:v>93.277630000000002</c:v>
                </c:pt>
                <c:pt idx="5183">
                  <c:v>93.255679999999998</c:v>
                </c:pt>
                <c:pt idx="5184">
                  <c:v>93.232500000000002</c:v>
                </c:pt>
                <c:pt idx="5185">
                  <c:v>93.208280000000002</c:v>
                </c:pt>
                <c:pt idx="5186">
                  <c:v>93.18338</c:v>
                </c:pt>
                <c:pt idx="5187">
                  <c:v>93.157929999999993</c:v>
                </c:pt>
                <c:pt idx="5188">
                  <c:v>93.132130000000004</c:v>
                </c:pt>
                <c:pt idx="5189">
                  <c:v>93.106099999999998</c:v>
                </c:pt>
                <c:pt idx="5190">
                  <c:v>93.079859999999996</c:v>
                </c:pt>
                <c:pt idx="5191">
                  <c:v>93.053370000000001</c:v>
                </c:pt>
                <c:pt idx="5192">
                  <c:v>93.026629999999997</c:v>
                </c:pt>
                <c:pt idx="5193">
                  <c:v>92.999459999999999</c:v>
                </c:pt>
                <c:pt idx="5194">
                  <c:v>92.971860000000007</c:v>
                </c:pt>
                <c:pt idx="5195">
                  <c:v>92.943529999999996</c:v>
                </c:pt>
                <c:pt idx="5196">
                  <c:v>92.914490000000001</c:v>
                </c:pt>
                <c:pt idx="5197">
                  <c:v>92.884529999999998</c:v>
                </c:pt>
                <c:pt idx="5198">
                  <c:v>92.853710000000007</c:v>
                </c:pt>
                <c:pt idx="5199">
                  <c:v>92.822040000000001</c:v>
                </c:pt>
                <c:pt idx="5200">
                  <c:v>92.789630000000002</c:v>
                </c:pt>
                <c:pt idx="5201">
                  <c:v>92.75658</c:v>
                </c:pt>
                <c:pt idx="5202">
                  <c:v>92.722890000000007</c:v>
                </c:pt>
                <c:pt idx="5203">
                  <c:v>92.688659999999999</c:v>
                </c:pt>
                <c:pt idx="5204">
                  <c:v>92.653859999999995</c:v>
                </c:pt>
                <c:pt idx="5205">
                  <c:v>92.618579999999994</c:v>
                </c:pt>
                <c:pt idx="5206">
                  <c:v>92.582989999999995</c:v>
                </c:pt>
                <c:pt idx="5207">
                  <c:v>92.547200000000004</c:v>
                </c:pt>
                <c:pt idx="5208">
                  <c:v>92.51146</c:v>
                </c:pt>
                <c:pt idx="5209">
                  <c:v>92.475859999999997</c:v>
                </c:pt>
                <c:pt idx="5210">
                  <c:v>92.440399999999997</c:v>
                </c:pt>
                <c:pt idx="5211">
                  <c:v>92.405000000000001</c:v>
                </c:pt>
                <c:pt idx="5212">
                  <c:v>92.369429999999994</c:v>
                </c:pt>
                <c:pt idx="5213">
                  <c:v>92.333529999999996</c:v>
                </c:pt>
                <c:pt idx="5214">
                  <c:v>92.297150000000002</c:v>
                </c:pt>
                <c:pt idx="5215">
                  <c:v>92.260249999999999</c:v>
                </c:pt>
                <c:pt idx="5216">
                  <c:v>92.222890000000007</c:v>
                </c:pt>
                <c:pt idx="5217">
                  <c:v>92.185069999999996</c:v>
                </c:pt>
                <c:pt idx="5218">
                  <c:v>92.146810000000002</c:v>
                </c:pt>
                <c:pt idx="5219">
                  <c:v>92.107990000000001</c:v>
                </c:pt>
                <c:pt idx="5220">
                  <c:v>92.068550000000002</c:v>
                </c:pt>
                <c:pt idx="5221">
                  <c:v>92.028270000000006</c:v>
                </c:pt>
                <c:pt idx="5222">
                  <c:v>91.987229999999997</c:v>
                </c:pt>
                <c:pt idx="5223">
                  <c:v>91.945419999999999</c:v>
                </c:pt>
                <c:pt idx="5224">
                  <c:v>91.903090000000006</c:v>
                </c:pt>
                <c:pt idx="5225">
                  <c:v>91.860370000000003</c:v>
                </c:pt>
                <c:pt idx="5226">
                  <c:v>91.817440000000005</c:v>
                </c:pt>
                <c:pt idx="5227">
                  <c:v>91.774240000000006</c:v>
                </c:pt>
                <c:pt idx="5228">
                  <c:v>91.730670000000003</c:v>
                </c:pt>
                <c:pt idx="5229">
                  <c:v>91.686580000000006</c:v>
                </c:pt>
                <c:pt idx="5230">
                  <c:v>91.641909999999996</c:v>
                </c:pt>
                <c:pt idx="5231">
                  <c:v>91.596649999999997</c:v>
                </c:pt>
                <c:pt idx="5232">
                  <c:v>91.551060000000007</c:v>
                </c:pt>
                <c:pt idx="5233">
                  <c:v>91.505390000000006</c:v>
                </c:pt>
                <c:pt idx="5234">
                  <c:v>91.46002</c:v>
                </c:pt>
                <c:pt idx="5235">
                  <c:v>91.415099999999995</c:v>
                </c:pt>
                <c:pt idx="5236">
                  <c:v>91.370720000000006</c:v>
                </c:pt>
                <c:pt idx="5237">
                  <c:v>91.326750000000004</c:v>
                </c:pt>
                <c:pt idx="5238">
                  <c:v>91.283000000000001</c:v>
                </c:pt>
                <c:pt idx="5239">
                  <c:v>91.239180000000005</c:v>
                </c:pt>
                <c:pt idx="5240">
                  <c:v>91.194999999999993</c:v>
                </c:pt>
                <c:pt idx="5241">
                  <c:v>91.150109999999998</c:v>
                </c:pt>
                <c:pt idx="5242">
                  <c:v>91.104259999999996</c:v>
                </c:pt>
                <c:pt idx="5243">
                  <c:v>91.057180000000002</c:v>
                </c:pt>
                <c:pt idx="5244">
                  <c:v>91.008790000000005</c:v>
                </c:pt>
                <c:pt idx="5245">
                  <c:v>90.959140000000005</c:v>
                </c:pt>
                <c:pt idx="5246">
                  <c:v>90.908580000000001</c:v>
                </c:pt>
                <c:pt idx="5247">
                  <c:v>90.857579999999999</c:v>
                </c:pt>
                <c:pt idx="5248">
                  <c:v>90.806799999999996</c:v>
                </c:pt>
                <c:pt idx="5249">
                  <c:v>90.756799999999998</c:v>
                </c:pt>
                <c:pt idx="5250">
                  <c:v>90.707989999999995</c:v>
                </c:pt>
                <c:pt idx="5251">
                  <c:v>90.660550000000001</c:v>
                </c:pt>
                <c:pt idx="5252">
                  <c:v>90.614369999999994</c:v>
                </c:pt>
                <c:pt idx="5253">
                  <c:v>90.569339999999997</c:v>
                </c:pt>
                <c:pt idx="5254">
                  <c:v>90.525210000000001</c:v>
                </c:pt>
                <c:pt idx="5255">
                  <c:v>90.481790000000004</c:v>
                </c:pt>
                <c:pt idx="5256">
                  <c:v>90.439059999999998</c:v>
                </c:pt>
                <c:pt idx="5257">
                  <c:v>90.396950000000004</c:v>
                </c:pt>
                <c:pt idx="5258">
                  <c:v>90.355410000000006</c:v>
                </c:pt>
                <c:pt idx="5259">
                  <c:v>90.314319999999995</c:v>
                </c:pt>
                <c:pt idx="5260">
                  <c:v>90.273510000000002</c:v>
                </c:pt>
                <c:pt idx="5261">
                  <c:v>90.232990000000001</c:v>
                </c:pt>
                <c:pt idx="5262">
                  <c:v>90.192909999999998</c:v>
                </c:pt>
                <c:pt idx="5263">
                  <c:v>90.153679999999994</c:v>
                </c:pt>
                <c:pt idx="5264">
                  <c:v>90.115949999999998</c:v>
                </c:pt>
                <c:pt idx="5265">
                  <c:v>90.080179999999999</c:v>
                </c:pt>
                <c:pt idx="5266">
                  <c:v>90.046819999999997</c:v>
                </c:pt>
                <c:pt idx="5267">
                  <c:v>90.015889999999999</c:v>
                </c:pt>
                <c:pt idx="5268">
                  <c:v>89.987139999999997</c:v>
                </c:pt>
                <c:pt idx="5269">
                  <c:v>89.960059999999999</c:v>
                </c:pt>
                <c:pt idx="5270">
                  <c:v>89.934150000000002</c:v>
                </c:pt>
                <c:pt idx="5271">
                  <c:v>89.909130000000005</c:v>
                </c:pt>
                <c:pt idx="5272">
                  <c:v>89.884960000000007</c:v>
                </c:pt>
                <c:pt idx="5273">
                  <c:v>89.861710000000002</c:v>
                </c:pt>
                <c:pt idx="5274">
                  <c:v>89.839640000000003</c:v>
                </c:pt>
                <c:pt idx="5275">
                  <c:v>89.818860000000001</c:v>
                </c:pt>
                <c:pt idx="5276">
                  <c:v>89.799459999999996</c:v>
                </c:pt>
                <c:pt idx="5277">
                  <c:v>89.781390000000002</c:v>
                </c:pt>
                <c:pt idx="5278">
                  <c:v>89.764600000000002</c:v>
                </c:pt>
                <c:pt idx="5279">
                  <c:v>89.749049999999997</c:v>
                </c:pt>
                <c:pt idx="5280">
                  <c:v>89.734710000000007</c:v>
                </c:pt>
                <c:pt idx="5281">
                  <c:v>89.721369999999993</c:v>
                </c:pt>
                <c:pt idx="5282">
                  <c:v>89.708690000000004</c:v>
                </c:pt>
                <c:pt idx="5283">
                  <c:v>89.696029999999993</c:v>
                </c:pt>
                <c:pt idx="5284">
                  <c:v>89.682649999999995</c:v>
                </c:pt>
                <c:pt idx="5285">
                  <c:v>89.667820000000006</c:v>
                </c:pt>
                <c:pt idx="5286">
                  <c:v>89.651319999999998</c:v>
                </c:pt>
                <c:pt idx="5287">
                  <c:v>89.633160000000004</c:v>
                </c:pt>
                <c:pt idx="5288">
                  <c:v>89.613879999999995</c:v>
                </c:pt>
                <c:pt idx="5289">
                  <c:v>89.594059999999999</c:v>
                </c:pt>
                <c:pt idx="5290">
                  <c:v>89.574290000000005</c:v>
                </c:pt>
                <c:pt idx="5291">
                  <c:v>89.5548</c:v>
                </c:pt>
                <c:pt idx="5292">
                  <c:v>89.535510000000002</c:v>
                </c:pt>
                <c:pt idx="5293">
                  <c:v>89.516000000000005</c:v>
                </c:pt>
                <c:pt idx="5294">
                  <c:v>89.495859999999993</c:v>
                </c:pt>
                <c:pt idx="5295">
                  <c:v>89.474729999999994</c:v>
                </c:pt>
                <c:pt idx="5296">
                  <c:v>89.452520000000007</c:v>
                </c:pt>
                <c:pt idx="5297">
                  <c:v>89.429190000000006</c:v>
                </c:pt>
                <c:pt idx="5298">
                  <c:v>89.404830000000004</c:v>
                </c:pt>
                <c:pt idx="5299">
                  <c:v>89.379390000000001</c:v>
                </c:pt>
                <c:pt idx="5300">
                  <c:v>89.352779999999996</c:v>
                </c:pt>
                <c:pt idx="5301">
                  <c:v>89.324910000000003</c:v>
                </c:pt>
                <c:pt idx="5302">
                  <c:v>89.295879999999997</c:v>
                </c:pt>
                <c:pt idx="5303">
                  <c:v>89.266000000000005</c:v>
                </c:pt>
                <c:pt idx="5304">
                  <c:v>89.235699999999994</c:v>
                </c:pt>
                <c:pt idx="5305">
                  <c:v>89.205280000000002</c:v>
                </c:pt>
                <c:pt idx="5306">
                  <c:v>89.174819999999997</c:v>
                </c:pt>
                <c:pt idx="5307">
                  <c:v>89.144049999999993</c:v>
                </c:pt>
                <c:pt idx="5308">
                  <c:v>89.112340000000003</c:v>
                </c:pt>
                <c:pt idx="5309">
                  <c:v>89.079030000000003</c:v>
                </c:pt>
                <c:pt idx="5310">
                  <c:v>89.043719999999993</c:v>
                </c:pt>
                <c:pt idx="5311">
                  <c:v>89.006489999999999</c:v>
                </c:pt>
                <c:pt idx="5312">
                  <c:v>88.967960000000005</c:v>
                </c:pt>
                <c:pt idx="5313">
                  <c:v>88.928929999999994</c:v>
                </c:pt>
                <c:pt idx="5314">
                  <c:v>88.890299999999996</c:v>
                </c:pt>
                <c:pt idx="5315">
                  <c:v>88.852440000000001</c:v>
                </c:pt>
                <c:pt idx="5316">
                  <c:v>88.815200000000004</c:v>
                </c:pt>
                <c:pt idx="5317">
                  <c:v>88.777919999999995</c:v>
                </c:pt>
                <c:pt idx="5318">
                  <c:v>88.739829999999998</c:v>
                </c:pt>
                <c:pt idx="5319">
                  <c:v>88.700280000000006</c:v>
                </c:pt>
                <c:pt idx="5320">
                  <c:v>88.658969999999997</c:v>
                </c:pt>
                <c:pt idx="5321">
                  <c:v>88.616069999999993</c:v>
                </c:pt>
                <c:pt idx="5322">
                  <c:v>88.572010000000006</c:v>
                </c:pt>
                <c:pt idx="5323">
                  <c:v>88.52731</c:v>
                </c:pt>
                <c:pt idx="5324">
                  <c:v>88.482370000000003</c:v>
                </c:pt>
                <c:pt idx="5325">
                  <c:v>88.437359999999998</c:v>
                </c:pt>
                <c:pt idx="5326">
                  <c:v>88.39237</c:v>
                </c:pt>
                <c:pt idx="5327">
                  <c:v>88.347470000000001</c:v>
                </c:pt>
                <c:pt idx="5328">
                  <c:v>88.302760000000006</c:v>
                </c:pt>
                <c:pt idx="5329">
                  <c:v>88.258290000000002</c:v>
                </c:pt>
                <c:pt idx="5330">
                  <c:v>88.214160000000007</c:v>
                </c:pt>
                <c:pt idx="5331">
                  <c:v>88.17022</c:v>
                </c:pt>
                <c:pt idx="5332">
                  <c:v>88.126170000000002</c:v>
                </c:pt>
                <c:pt idx="5333">
                  <c:v>88.081580000000002</c:v>
                </c:pt>
                <c:pt idx="5334">
                  <c:v>88.03613</c:v>
                </c:pt>
                <c:pt idx="5335">
                  <c:v>87.989630000000005</c:v>
                </c:pt>
                <c:pt idx="5336">
                  <c:v>87.942279999999997</c:v>
                </c:pt>
                <c:pt idx="5337">
                  <c:v>87.894350000000003</c:v>
                </c:pt>
                <c:pt idx="5338">
                  <c:v>87.846270000000004</c:v>
                </c:pt>
                <c:pt idx="5339">
                  <c:v>87.798320000000004</c:v>
                </c:pt>
                <c:pt idx="5340">
                  <c:v>87.750640000000004</c:v>
                </c:pt>
                <c:pt idx="5341">
                  <c:v>87.703239999999994</c:v>
                </c:pt>
                <c:pt idx="5342">
                  <c:v>87.656139999999994</c:v>
                </c:pt>
                <c:pt idx="5343">
                  <c:v>87.609390000000005</c:v>
                </c:pt>
                <c:pt idx="5344">
                  <c:v>87.563130000000001</c:v>
                </c:pt>
                <c:pt idx="5345">
                  <c:v>87.517399999999995</c:v>
                </c:pt>
                <c:pt idx="5346">
                  <c:v>87.472179999999994</c:v>
                </c:pt>
                <c:pt idx="5347">
                  <c:v>87.427099999999996</c:v>
                </c:pt>
                <c:pt idx="5348">
                  <c:v>87.381680000000003</c:v>
                </c:pt>
                <c:pt idx="5349">
                  <c:v>87.335419999999999</c:v>
                </c:pt>
                <c:pt idx="5350">
                  <c:v>87.288020000000003</c:v>
                </c:pt>
                <c:pt idx="5351">
                  <c:v>87.239620000000002</c:v>
                </c:pt>
                <c:pt idx="5352">
                  <c:v>87.190659999999994</c:v>
                </c:pt>
                <c:pt idx="5353">
                  <c:v>87.141729999999995</c:v>
                </c:pt>
                <c:pt idx="5354">
                  <c:v>87.093509999999995</c:v>
                </c:pt>
                <c:pt idx="5355">
                  <c:v>87.046170000000004</c:v>
                </c:pt>
                <c:pt idx="5356">
                  <c:v>86.999740000000003</c:v>
                </c:pt>
                <c:pt idx="5357">
                  <c:v>86.953940000000003</c:v>
                </c:pt>
                <c:pt idx="5358">
                  <c:v>86.908479999999997</c:v>
                </c:pt>
                <c:pt idx="5359">
                  <c:v>86.863290000000006</c:v>
                </c:pt>
                <c:pt idx="5360">
                  <c:v>86.818529999999996</c:v>
                </c:pt>
                <c:pt idx="5361">
                  <c:v>86.774479999999997</c:v>
                </c:pt>
                <c:pt idx="5362">
                  <c:v>86.731319999999997</c:v>
                </c:pt>
                <c:pt idx="5363">
                  <c:v>86.688959999999994</c:v>
                </c:pt>
                <c:pt idx="5364">
                  <c:v>86.646979999999999</c:v>
                </c:pt>
                <c:pt idx="5365">
                  <c:v>86.604879999999994</c:v>
                </c:pt>
                <c:pt idx="5366">
                  <c:v>86.562190000000001</c:v>
                </c:pt>
                <c:pt idx="5367">
                  <c:v>86.518770000000004</c:v>
                </c:pt>
                <c:pt idx="5368">
                  <c:v>86.474779999999996</c:v>
                </c:pt>
                <c:pt idx="5369">
                  <c:v>86.430620000000005</c:v>
                </c:pt>
                <c:pt idx="5370">
                  <c:v>86.386660000000006</c:v>
                </c:pt>
                <c:pt idx="5371">
                  <c:v>86.343069999999997</c:v>
                </c:pt>
                <c:pt idx="5372">
                  <c:v>86.299800000000005</c:v>
                </c:pt>
                <c:pt idx="5373">
                  <c:v>86.256609999999995</c:v>
                </c:pt>
                <c:pt idx="5374">
                  <c:v>86.213430000000002</c:v>
                </c:pt>
                <c:pt idx="5375">
                  <c:v>86.170360000000002</c:v>
                </c:pt>
                <c:pt idx="5376">
                  <c:v>86.127920000000003</c:v>
                </c:pt>
                <c:pt idx="5377">
                  <c:v>86.086590000000001</c:v>
                </c:pt>
                <c:pt idx="5378">
                  <c:v>86.046840000000003</c:v>
                </c:pt>
                <c:pt idx="5379">
                  <c:v>86.008579999999995</c:v>
                </c:pt>
                <c:pt idx="5380">
                  <c:v>85.971239999999995</c:v>
                </c:pt>
                <c:pt idx="5381">
                  <c:v>85.933980000000005</c:v>
                </c:pt>
                <c:pt idx="5382">
                  <c:v>85.895849999999996</c:v>
                </c:pt>
                <c:pt idx="5383">
                  <c:v>85.856440000000006</c:v>
                </c:pt>
                <c:pt idx="5384">
                  <c:v>85.815830000000005</c:v>
                </c:pt>
                <c:pt idx="5385">
                  <c:v>85.774500000000003</c:v>
                </c:pt>
                <c:pt idx="5386">
                  <c:v>85.733410000000006</c:v>
                </c:pt>
                <c:pt idx="5387">
                  <c:v>85.693179999999998</c:v>
                </c:pt>
                <c:pt idx="5388">
                  <c:v>85.654160000000005</c:v>
                </c:pt>
                <c:pt idx="5389">
                  <c:v>85.616339999999994</c:v>
                </c:pt>
                <c:pt idx="5390">
                  <c:v>85.579470000000001</c:v>
                </c:pt>
                <c:pt idx="5391">
                  <c:v>85.543239999999997</c:v>
                </c:pt>
                <c:pt idx="5392">
                  <c:v>85.507630000000006</c:v>
                </c:pt>
                <c:pt idx="5393">
                  <c:v>85.472650000000002</c:v>
                </c:pt>
                <c:pt idx="5394">
                  <c:v>85.438509999999994</c:v>
                </c:pt>
                <c:pt idx="5395">
                  <c:v>85.405280000000005</c:v>
                </c:pt>
                <c:pt idx="5396">
                  <c:v>85.372829999999993</c:v>
                </c:pt>
                <c:pt idx="5397">
                  <c:v>85.340900000000005</c:v>
                </c:pt>
                <c:pt idx="5398">
                  <c:v>85.309079999999994</c:v>
                </c:pt>
                <c:pt idx="5399">
                  <c:v>85.277119999999996</c:v>
                </c:pt>
                <c:pt idx="5400">
                  <c:v>85.244979999999998</c:v>
                </c:pt>
                <c:pt idx="5401">
                  <c:v>85.212680000000006</c:v>
                </c:pt>
                <c:pt idx="5402">
                  <c:v>85.180359999999993</c:v>
                </c:pt>
                <c:pt idx="5403">
                  <c:v>85.148120000000006</c:v>
                </c:pt>
                <c:pt idx="5404">
                  <c:v>85.115970000000004</c:v>
                </c:pt>
                <c:pt idx="5405">
                  <c:v>85.083879999999994</c:v>
                </c:pt>
                <c:pt idx="5406">
                  <c:v>85.051990000000004</c:v>
                </c:pt>
                <c:pt idx="5407">
                  <c:v>85.020610000000005</c:v>
                </c:pt>
                <c:pt idx="5408">
                  <c:v>84.99024</c:v>
                </c:pt>
                <c:pt idx="5409">
                  <c:v>84.961240000000004</c:v>
                </c:pt>
                <c:pt idx="5410">
                  <c:v>84.933819999999997</c:v>
                </c:pt>
                <c:pt idx="5411">
                  <c:v>84.907790000000006</c:v>
                </c:pt>
                <c:pt idx="5412">
                  <c:v>84.882559999999998</c:v>
                </c:pt>
                <c:pt idx="5413">
                  <c:v>84.857410000000002</c:v>
                </c:pt>
                <c:pt idx="5414">
                  <c:v>84.831810000000004</c:v>
                </c:pt>
                <c:pt idx="5415">
                  <c:v>84.805499999999995</c:v>
                </c:pt>
                <c:pt idx="5416">
                  <c:v>84.778729999999996</c:v>
                </c:pt>
                <c:pt idx="5417">
                  <c:v>84.751909999999995</c:v>
                </c:pt>
                <c:pt idx="5418">
                  <c:v>84.725629999999995</c:v>
                </c:pt>
                <c:pt idx="5419">
                  <c:v>84.700130000000001</c:v>
                </c:pt>
                <c:pt idx="5420">
                  <c:v>84.675340000000006</c:v>
                </c:pt>
                <c:pt idx="5421">
                  <c:v>84.650989999999993</c:v>
                </c:pt>
                <c:pt idx="5422">
                  <c:v>84.626850000000005</c:v>
                </c:pt>
                <c:pt idx="5423">
                  <c:v>84.602819999999994</c:v>
                </c:pt>
                <c:pt idx="5424">
                  <c:v>84.579099999999997</c:v>
                </c:pt>
                <c:pt idx="5425">
                  <c:v>84.555949999999996</c:v>
                </c:pt>
                <c:pt idx="5426">
                  <c:v>84.533730000000006</c:v>
                </c:pt>
                <c:pt idx="5427">
                  <c:v>84.512540000000001</c:v>
                </c:pt>
                <c:pt idx="5428">
                  <c:v>84.49203</c:v>
                </c:pt>
                <c:pt idx="5429">
                  <c:v>84.471959999999996</c:v>
                </c:pt>
                <c:pt idx="5430">
                  <c:v>84.451880000000003</c:v>
                </c:pt>
                <c:pt idx="5431">
                  <c:v>84.431669999999997</c:v>
                </c:pt>
                <c:pt idx="5432">
                  <c:v>84.411569999999998</c:v>
                </c:pt>
                <c:pt idx="5433">
                  <c:v>84.391760000000005</c:v>
                </c:pt>
                <c:pt idx="5434">
                  <c:v>84.372519999999994</c:v>
                </c:pt>
                <c:pt idx="5435">
                  <c:v>84.353809999999996</c:v>
                </c:pt>
                <c:pt idx="5436">
                  <c:v>84.335390000000004</c:v>
                </c:pt>
                <c:pt idx="5437">
                  <c:v>84.316940000000002</c:v>
                </c:pt>
                <c:pt idx="5438">
                  <c:v>84.298209999999997</c:v>
                </c:pt>
                <c:pt idx="5439">
                  <c:v>84.279240000000001</c:v>
                </c:pt>
                <c:pt idx="5440">
                  <c:v>84.260409999999993</c:v>
                </c:pt>
                <c:pt idx="5441">
                  <c:v>84.242189999999994</c:v>
                </c:pt>
                <c:pt idx="5442">
                  <c:v>84.224860000000007</c:v>
                </c:pt>
                <c:pt idx="5443">
                  <c:v>84.208309999999997</c:v>
                </c:pt>
                <c:pt idx="5444">
                  <c:v>84.192089999999993</c:v>
                </c:pt>
                <c:pt idx="5445">
                  <c:v>84.175529999999995</c:v>
                </c:pt>
                <c:pt idx="5446">
                  <c:v>84.158159999999995</c:v>
                </c:pt>
                <c:pt idx="5447">
                  <c:v>84.139859999999999</c:v>
                </c:pt>
                <c:pt idx="5448">
                  <c:v>84.121030000000005</c:v>
                </c:pt>
                <c:pt idx="5449">
                  <c:v>84.102209999999999</c:v>
                </c:pt>
                <c:pt idx="5450">
                  <c:v>84.084050000000005</c:v>
                </c:pt>
                <c:pt idx="5451">
                  <c:v>84.066760000000002</c:v>
                </c:pt>
                <c:pt idx="5452">
                  <c:v>84.050290000000004</c:v>
                </c:pt>
                <c:pt idx="5453">
                  <c:v>84.034189999999995</c:v>
                </c:pt>
                <c:pt idx="5454">
                  <c:v>84.018190000000004</c:v>
                </c:pt>
                <c:pt idx="5455">
                  <c:v>84.002099999999999</c:v>
                </c:pt>
                <c:pt idx="5456">
                  <c:v>83.986239999999995</c:v>
                </c:pt>
                <c:pt idx="5457">
                  <c:v>83.97099</c:v>
                </c:pt>
                <c:pt idx="5458">
                  <c:v>83.956699999999998</c:v>
                </c:pt>
                <c:pt idx="5459">
                  <c:v>83.943380000000005</c:v>
                </c:pt>
                <c:pt idx="5460">
                  <c:v>83.930710000000005</c:v>
                </c:pt>
                <c:pt idx="5461">
                  <c:v>83.91807</c:v>
                </c:pt>
                <c:pt idx="5462">
                  <c:v>83.904979999999995</c:v>
                </c:pt>
                <c:pt idx="5463">
                  <c:v>83.891279999999995</c:v>
                </c:pt>
                <c:pt idx="5464">
                  <c:v>83.877300000000005</c:v>
                </c:pt>
                <c:pt idx="5465">
                  <c:v>83.863529999999997</c:v>
                </c:pt>
                <c:pt idx="5466">
                  <c:v>83.850570000000005</c:v>
                </c:pt>
                <c:pt idx="5467">
                  <c:v>83.838750000000005</c:v>
                </c:pt>
                <c:pt idx="5468">
                  <c:v>83.827960000000004</c:v>
                </c:pt>
                <c:pt idx="5469">
                  <c:v>83.817880000000002</c:v>
                </c:pt>
                <c:pt idx="5470">
                  <c:v>83.808170000000004</c:v>
                </c:pt>
                <c:pt idx="5471">
                  <c:v>83.798739999999995</c:v>
                </c:pt>
                <c:pt idx="5472">
                  <c:v>83.789789999999996</c:v>
                </c:pt>
                <c:pt idx="5473">
                  <c:v>83.781679999999994</c:v>
                </c:pt>
                <c:pt idx="5474">
                  <c:v>83.774799999999999</c:v>
                </c:pt>
                <c:pt idx="5475">
                  <c:v>83.769099999999995</c:v>
                </c:pt>
                <c:pt idx="5476">
                  <c:v>83.764139999999998</c:v>
                </c:pt>
                <c:pt idx="5477">
                  <c:v>83.759289999999993</c:v>
                </c:pt>
                <c:pt idx="5478">
                  <c:v>83.753929999999997</c:v>
                </c:pt>
                <c:pt idx="5479">
                  <c:v>83.747709999999998</c:v>
                </c:pt>
                <c:pt idx="5480">
                  <c:v>83.740830000000003</c:v>
                </c:pt>
                <c:pt idx="5481">
                  <c:v>83.73366</c:v>
                </c:pt>
                <c:pt idx="5482">
                  <c:v>83.726709999999997</c:v>
                </c:pt>
                <c:pt idx="5483">
                  <c:v>83.720249999999993</c:v>
                </c:pt>
                <c:pt idx="5484">
                  <c:v>83.714200000000005</c:v>
                </c:pt>
                <c:pt idx="5485">
                  <c:v>83.708209999999994</c:v>
                </c:pt>
                <c:pt idx="5486">
                  <c:v>83.701880000000003</c:v>
                </c:pt>
                <c:pt idx="5487">
                  <c:v>83.695099999999996</c:v>
                </c:pt>
                <c:pt idx="5488">
                  <c:v>83.687970000000007</c:v>
                </c:pt>
                <c:pt idx="5489">
                  <c:v>83.680859999999996</c:v>
                </c:pt>
                <c:pt idx="5490">
                  <c:v>83.674130000000005</c:v>
                </c:pt>
                <c:pt idx="5491">
                  <c:v>83.667789999999997</c:v>
                </c:pt>
                <c:pt idx="5492">
                  <c:v>83.661689999999993</c:v>
                </c:pt>
                <c:pt idx="5493">
                  <c:v>83.655469999999994</c:v>
                </c:pt>
                <c:pt idx="5494">
                  <c:v>83.648820000000001</c:v>
                </c:pt>
                <c:pt idx="5495">
                  <c:v>83.641729999999995</c:v>
                </c:pt>
                <c:pt idx="5496">
                  <c:v>83.634640000000005</c:v>
                </c:pt>
                <c:pt idx="5497">
                  <c:v>83.628110000000007</c:v>
                </c:pt>
                <c:pt idx="5498">
                  <c:v>83.622749999999996</c:v>
                </c:pt>
                <c:pt idx="5499">
                  <c:v>83.618719999999996</c:v>
                </c:pt>
                <c:pt idx="5500">
                  <c:v>83.615880000000004</c:v>
                </c:pt>
                <c:pt idx="5501">
                  <c:v>83.613680000000002</c:v>
                </c:pt>
                <c:pt idx="5502">
                  <c:v>83.611530000000002</c:v>
                </c:pt>
                <c:pt idx="5503">
                  <c:v>83.609129999999993</c:v>
                </c:pt>
                <c:pt idx="5504">
                  <c:v>83.606430000000003</c:v>
                </c:pt>
                <c:pt idx="5505">
                  <c:v>83.603740000000002</c:v>
                </c:pt>
                <c:pt idx="5506">
                  <c:v>83.60145</c:v>
                </c:pt>
                <c:pt idx="5507">
                  <c:v>83.599770000000007</c:v>
                </c:pt>
                <c:pt idx="5508">
                  <c:v>83.598619999999997</c:v>
                </c:pt>
                <c:pt idx="5509">
                  <c:v>83.59769</c:v>
                </c:pt>
                <c:pt idx="5510">
                  <c:v>83.596630000000005</c:v>
                </c:pt>
                <c:pt idx="5511">
                  <c:v>83.595140000000001</c:v>
                </c:pt>
                <c:pt idx="5512">
                  <c:v>83.593239999999994</c:v>
                </c:pt>
                <c:pt idx="5513">
                  <c:v>83.590959999999995</c:v>
                </c:pt>
                <c:pt idx="5514">
                  <c:v>83.588419999999999</c:v>
                </c:pt>
                <c:pt idx="5515">
                  <c:v>83.585579999999993</c:v>
                </c:pt>
                <c:pt idx="5516">
                  <c:v>83.582310000000007</c:v>
                </c:pt>
                <c:pt idx="5517">
                  <c:v>83.578400000000002</c:v>
                </c:pt>
                <c:pt idx="5518">
                  <c:v>83.573790000000002</c:v>
                </c:pt>
                <c:pt idx="5519">
                  <c:v>83.568730000000002</c:v>
                </c:pt>
                <c:pt idx="5520">
                  <c:v>83.56371</c:v>
                </c:pt>
                <c:pt idx="5521">
                  <c:v>83.559160000000006</c:v>
                </c:pt>
                <c:pt idx="5522">
                  <c:v>83.555340000000001</c:v>
                </c:pt>
                <c:pt idx="5523">
                  <c:v>83.552160000000001</c:v>
                </c:pt>
                <c:pt idx="5524">
                  <c:v>83.549250000000001</c:v>
                </c:pt>
                <c:pt idx="5525">
                  <c:v>83.546019999999999</c:v>
                </c:pt>
                <c:pt idx="5526">
                  <c:v>83.542299999999997</c:v>
                </c:pt>
                <c:pt idx="5527">
                  <c:v>83.538120000000006</c:v>
                </c:pt>
                <c:pt idx="5528">
                  <c:v>83.53416</c:v>
                </c:pt>
                <c:pt idx="5529">
                  <c:v>83.53098</c:v>
                </c:pt>
                <c:pt idx="5530">
                  <c:v>83.529120000000006</c:v>
                </c:pt>
                <c:pt idx="5531">
                  <c:v>83.528630000000007</c:v>
                </c:pt>
                <c:pt idx="5532">
                  <c:v>83.529030000000006</c:v>
                </c:pt>
                <c:pt idx="5533">
                  <c:v>83.529679999999999</c:v>
                </c:pt>
                <c:pt idx="5534">
                  <c:v>83.529960000000003</c:v>
                </c:pt>
                <c:pt idx="5535">
                  <c:v>83.529610000000005</c:v>
                </c:pt>
                <c:pt idx="5536">
                  <c:v>83.528940000000006</c:v>
                </c:pt>
                <c:pt idx="5537">
                  <c:v>83.52843</c:v>
                </c:pt>
                <c:pt idx="5538">
                  <c:v>83.528570000000002</c:v>
                </c:pt>
                <c:pt idx="5539">
                  <c:v>83.529510000000002</c:v>
                </c:pt>
                <c:pt idx="5540">
                  <c:v>83.530959999999993</c:v>
                </c:pt>
                <c:pt idx="5541">
                  <c:v>83.53237</c:v>
                </c:pt>
                <c:pt idx="5542">
                  <c:v>83.533249999999995</c:v>
                </c:pt>
                <c:pt idx="5543">
                  <c:v>83.533330000000007</c:v>
                </c:pt>
                <c:pt idx="5544">
                  <c:v>83.532870000000003</c:v>
                </c:pt>
                <c:pt idx="5545">
                  <c:v>83.532210000000006</c:v>
                </c:pt>
                <c:pt idx="5546">
                  <c:v>83.531930000000003</c:v>
                </c:pt>
                <c:pt idx="5547">
                  <c:v>83.532129999999995</c:v>
                </c:pt>
                <c:pt idx="5548">
                  <c:v>83.532650000000004</c:v>
                </c:pt>
                <c:pt idx="5549">
                  <c:v>83.53313</c:v>
                </c:pt>
                <c:pt idx="5550">
                  <c:v>83.533199999999994</c:v>
                </c:pt>
                <c:pt idx="5551">
                  <c:v>83.532679999999999</c:v>
                </c:pt>
                <c:pt idx="5552">
                  <c:v>83.531909999999996</c:v>
                </c:pt>
                <c:pt idx="5553">
                  <c:v>83.531229999999994</c:v>
                </c:pt>
                <c:pt idx="5554">
                  <c:v>83.531040000000004</c:v>
                </c:pt>
                <c:pt idx="5555">
                  <c:v>83.531400000000005</c:v>
                </c:pt>
                <c:pt idx="5556">
                  <c:v>83.5321</c:v>
                </c:pt>
                <c:pt idx="5557">
                  <c:v>83.532650000000004</c:v>
                </c:pt>
                <c:pt idx="5558">
                  <c:v>83.532809999999998</c:v>
                </c:pt>
                <c:pt idx="5559">
                  <c:v>83.532589999999999</c:v>
                </c:pt>
                <c:pt idx="5560">
                  <c:v>83.532420000000002</c:v>
                </c:pt>
                <c:pt idx="5561">
                  <c:v>83.532920000000004</c:v>
                </c:pt>
                <c:pt idx="5562">
                  <c:v>83.534660000000002</c:v>
                </c:pt>
                <c:pt idx="5563">
                  <c:v>83.537859999999995</c:v>
                </c:pt>
                <c:pt idx="5564">
                  <c:v>83.542339999999996</c:v>
                </c:pt>
                <c:pt idx="5565">
                  <c:v>83.547619999999995</c:v>
                </c:pt>
                <c:pt idx="5566">
                  <c:v>83.553190000000001</c:v>
                </c:pt>
                <c:pt idx="5567">
                  <c:v>83.55874</c:v>
                </c:pt>
                <c:pt idx="5568">
                  <c:v>83.564269999999993</c:v>
                </c:pt>
                <c:pt idx="5569">
                  <c:v>83.569850000000002</c:v>
                </c:pt>
                <c:pt idx="5570">
                  <c:v>83.575550000000007</c:v>
                </c:pt>
                <c:pt idx="5571">
                  <c:v>83.581109999999995</c:v>
                </c:pt>
                <c:pt idx="5572">
                  <c:v>83.586020000000005</c:v>
                </c:pt>
                <c:pt idx="5573">
                  <c:v>83.589830000000006</c:v>
                </c:pt>
                <c:pt idx="5574">
                  <c:v>83.592240000000004</c:v>
                </c:pt>
                <c:pt idx="5575">
                  <c:v>83.593500000000006</c:v>
                </c:pt>
                <c:pt idx="5576">
                  <c:v>83.594350000000006</c:v>
                </c:pt>
                <c:pt idx="5577">
                  <c:v>83.595600000000005</c:v>
                </c:pt>
                <c:pt idx="5578">
                  <c:v>83.598050000000001</c:v>
                </c:pt>
                <c:pt idx="5579">
                  <c:v>83.601879999999994</c:v>
                </c:pt>
                <c:pt idx="5580">
                  <c:v>83.606819999999999</c:v>
                </c:pt>
                <c:pt idx="5581">
                  <c:v>83.61224</c:v>
                </c:pt>
                <c:pt idx="5582">
                  <c:v>83.617440000000002</c:v>
                </c:pt>
                <c:pt idx="5583">
                  <c:v>83.622119999999995</c:v>
                </c:pt>
                <c:pt idx="5584">
                  <c:v>83.626369999999994</c:v>
                </c:pt>
                <c:pt idx="5585">
                  <c:v>83.630489999999995</c:v>
                </c:pt>
                <c:pt idx="5586">
                  <c:v>83.634950000000003</c:v>
                </c:pt>
                <c:pt idx="5587">
                  <c:v>83.639830000000003</c:v>
                </c:pt>
                <c:pt idx="5588">
                  <c:v>83.644970000000001</c:v>
                </c:pt>
                <c:pt idx="5589">
                  <c:v>83.649990000000003</c:v>
                </c:pt>
                <c:pt idx="5590">
                  <c:v>83.654600000000002</c:v>
                </c:pt>
                <c:pt idx="5591">
                  <c:v>83.658850000000001</c:v>
                </c:pt>
                <c:pt idx="5592">
                  <c:v>83.663139999999999</c:v>
                </c:pt>
                <c:pt idx="5593">
                  <c:v>83.66798</c:v>
                </c:pt>
                <c:pt idx="5594">
                  <c:v>83.673820000000006</c:v>
                </c:pt>
                <c:pt idx="5595">
                  <c:v>83.680779999999999</c:v>
                </c:pt>
                <c:pt idx="5596">
                  <c:v>83.688450000000003</c:v>
                </c:pt>
                <c:pt idx="5597">
                  <c:v>83.696280000000002</c:v>
                </c:pt>
                <c:pt idx="5598">
                  <c:v>83.703770000000006</c:v>
                </c:pt>
                <c:pt idx="5599">
                  <c:v>83.710669999999993</c:v>
                </c:pt>
                <c:pt idx="5600">
                  <c:v>83.717190000000002</c:v>
                </c:pt>
                <c:pt idx="5601">
                  <c:v>83.723740000000006</c:v>
                </c:pt>
                <c:pt idx="5602">
                  <c:v>83.730710000000002</c:v>
                </c:pt>
                <c:pt idx="5603">
                  <c:v>83.738169999999997</c:v>
                </c:pt>
                <c:pt idx="5604">
                  <c:v>83.745909999999995</c:v>
                </c:pt>
                <c:pt idx="5605">
                  <c:v>83.753519999999995</c:v>
                </c:pt>
                <c:pt idx="5606">
                  <c:v>83.760750000000002</c:v>
                </c:pt>
                <c:pt idx="5607">
                  <c:v>83.767719999999997</c:v>
                </c:pt>
                <c:pt idx="5608">
                  <c:v>83.774889999999999</c:v>
                </c:pt>
                <c:pt idx="5609">
                  <c:v>83.782889999999995</c:v>
                </c:pt>
                <c:pt idx="5610">
                  <c:v>83.792199999999994</c:v>
                </c:pt>
                <c:pt idx="5611">
                  <c:v>83.80274</c:v>
                </c:pt>
                <c:pt idx="5612">
                  <c:v>83.813969999999998</c:v>
                </c:pt>
                <c:pt idx="5613">
                  <c:v>83.825069999999997</c:v>
                </c:pt>
                <c:pt idx="5614">
                  <c:v>83.835290000000001</c:v>
                </c:pt>
                <c:pt idx="5615">
                  <c:v>83.844290000000001</c:v>
                </c:pt>
                <c:pt idx="5616">
                  <c:v>83.852350000000001</c:v>
                </c:pt>
                <c:pt idx="5617">
                  <c:v>83.860050000000001</c:v>
                </c:pt>
                <c:pt idx="5618">
                  <c:v>83.868120000000005</c:v>
                </c:pt>
                <c:pt idx="5619">
                  <c:v>83.87697</c:v>
                </c:pt>
                <c:pt idx="5620">
                  <c:v>83.886600000000001</c:v>
                </c:pt>
                <c:pt idx="5621">
                  <c:v>83.896730000000005</c:v>
                </c:pt>
                <c:pt idx="5622">
                  <c:v>83.907039999999995</c:v>
                </c:pt>
                <c:pt idx="5623">
                  <c:v>83.917349999999999</c:v>
                </c:pt>
                <c:pt idx="5624">
                  <c:v>83.927850000000007</c:v>
                </c:pt>
                <c:pt idx="5625">
                  <c:v>83.938789999999997</c:v>
                </c:pt>
                <c:pt idx="5626">
                  <c:v>83.950540000000004</c:v>
                </c:pt>
                <c:pt idx="5627">
                  <c:v>83.963070000000002</c:v>
                </c:pt>
                <c:pt idx="5628">
                  <c:v>83.976070000000007</c:v>
                </c:pt>
                <c:pt idx="5629">
                  <c:v>83.989140000000006</c:v>
                </c:pt>
                <c:pt idx="5630">
                  <c:v>84.001890000000003</c:v>
                </c:pt>
                <c:pt idx="5631">
                  <c:v>84.014309999999995</c:v>
                </c:pt>
                <c:pt idx="5632">
                  <c:v>84.026740000000004</c:v>
                </c:pt>
                <c:pt idx="5633">
                  <c:v>84.039540000000002</c:v>
                </c:pt>
                <c:pt idx="5634">
                  <c:v>84.053049999999999</c:v>
                </c:pt>
                <c:pt idx="5635">
                  <c:v>84.067149999999998</c:v>
                </c:pt>
                <c:pt idx="5636">
                  <c:v>84.081400000000002</c:v>
                </c:pt>
                <c:pt idx="5637">
                  <c:v>84.095089999999999</c:v>
                </c:pt>
                <c:pt idx="5638">
                  <c:v>84.107730000000004</c:v>
                </c:pt>
                <c:pt idx="5639">
                  <c:v>84.119240000000005</c:v>
                </c:pt>
                <c:pt idx="5640">
                  <c:v>84.130009999999999</c:v>
                </c:pt>
                <c:pt idx="5641">
                  <c:v>84.140690000000006</c:v>
                </c:pt>
                <c:pt idx="5642">
                  <c:v>84.151939999999996</c:v>
                </c:pt>
                <c:pt idx="5643">
                  <c:v>84.164140000000003</c:v>
                </c:pt>
                <c:pt idx="5644">
                  <c:v>84.177210000000002</c:v>
                </c:pt>
                <c:pt idx="5645">
                  <c:v>84.190899999999999</c:v>
                </c:pt>
                <c:pt idx="5646">
                  <c:v>84.204899999999995</c:v>
                </c:pt>
                <c:pt idx="5647">
                  <c:v>84.219290000000001</c:v>
                </c:pt>
                <c:pt idx="5648">
                  <c:v>84.234279999999998</c:v>
                </c:pt>
                <c:pt idx="5649">
                  <c:v>84.250309999999999</c:v>
                </c:pt>
                <c:pt idx="5650">
                  <c:v>84.267650000000003</c:v>
                </c:pt>
                <c:pt idx="5651">
                  <c:v>84.286159999999995</c:v>
                </c:pt>
                <c:pt idx="5652">
                  <c:v>84.305289999999999</c:v>
                </c:pt>
                <c:pt idx="5653">
                  <c:v>84.32423</c:v>
                </c:pt>
                <c:pt idx="5654">
                  <c:v>84.342290000000006</c:v>
                </c:pt>
                <c:pt idx="5655">
                  <c:v>84.359160000000003</c:v>
                </c:pt>
                <c:pt idx="5656">
                  <c:v>84.375020000000006</c:v>
                </c:pt>
                <c:pt idx="5657">
                  <c:v>84.390299999999996</c:v>
                </c:pt>
                <c:pt idx="5658">
                  <c:v>84.40558</c:v>
                </c:pt>
                <c:pt idx="5659">
                  <c:v>84.421120000000002</c:v>
                </c:pt>
                <c:pt idx="5660">
                  <c:v>84.436920000000001</c:v>
                </c:pt>
                <c:pt idx="5661">
                  <c:v>84.452780000000004</c:v>
                </c:pt>
                <c:pt idx="5662">
                  <c:v>84.468540000000004</c:v>
                </c:pt>
                <c:pt idx="5663">
                  <c:v>84.48433</c:v>
                </c:pt>
                <c:pt idx="5664">
                  <c:v>84.500519999999995</c:v>
                </c:pt>
                <c:pt idx="5665">
                  <c:v>84.517570000000006</c:v>
                </c:pt>
                <c:pt idx="5666">
                  <c:v>84.53586</c:v>
                </c:pt>
                <c:pt idx="5667">
                  <c:v>84.555300000000003</c:v>
                </c:pt>
                <c:pt idx="5668">
                  <c:v>84.57544</c:v>
                </c:pt>
                <c:pt idx="5669">
                  <c:v>84.595550000000003</c:v>
                </c:pt>
                <c:pt idx="5670">
                  <c:v>84.614990000000006</c:v>
                </c:pt>
                <c:pt idx="5671">
                  <c:v>84.633489999999995</c:v>
                </c:pt>
                <c:pt idx="5672">
                  <c:v>84.651129999999995</c:v>
                </c:pt>
                <c:pt idx="5673">
                  <c:v>84.668329999999997</c:v>
                </c:pt>
                <c:pt idx="5674">
                  <c:v>84.685469999999995</c:v>
                </c:pt>
                <c:pt idx="5675">
                  <c:v>84.702669999999998</c:v>
                </c:pt>
                <c:pt idx="5676">
                  <c:v>84.71978</c:v>
                </c:pt>
                <c:pt idx="5677">
                  <c:v>84.736369999999994</c:v>
                </c:pt>
                <c:pt idx="5678">
                  <c:v>84.752290000000002</c:v>
                </c:pt>
                <c:pt idx="5679">
                  <c:v>84.767600000000002</c:v>
                </c:pt>
                <c:pt idx="5680">
                  <c:v>84.782880000000006</c:v>
                </c:pt>
                <c:pt idx="5681">
                  <c:v>84.798869999999994</c:v>
                </c:pt>
                <c:pt idx="5682">
                  <c:v>84.816379999999995</c:v>
                </c:pt>
                <c:pt idx="5683">
                  <c:v>84.835759999999993</c:v>
                </c:pt>
                <c:pt idx="5684">
                  <c:v>84.856999999999999</c:v>
                </c:pt>
                <c:pt idx="5685">
                  <c:v>84.879490000000004</c:v>
                </c:pt>
                <c:pt idx="5686">
                  <c:v>84.902500000000003</c:v>
                </c:pt>
                <c:pt idx="5687">
                  <c:v>84.925269999999998</c:v>
                </c:pt>
                <c:pt idx="5688">
                  <c:v>84.947400000000002</c:v>
                </c:pt>
                <c:pt idx="5689">
                  <c:v>84.96866</c:v>
                </c:pt>
                <c:pt idx="5690">
                  <c:v>84.989149999999995</c:v>
                </c:pt>
                <c:pt idx="5691">
                  <c:v>85.008949999999999</c:v>
                </c:pt>
                <c:pt idx="5692">
                  <c:v>85.02834</c:v>
                </c:pt>
                <c:pt idx="5693">
                  <c:v>85.047550000000001</c:v>
                </c:pt>
                <c:pt idx="5694">
                  <c:v>85.066820000000007</c:v>
                </c:pt>
                <c:pt idx="5695">
                  <c:v>85.086410000000001</c:v>
                </c:pt>
                <c:pt idx="5696">
                  <c:v>85.106459999999998</c:v>
                </c:pt>
                <c:pt idx="5697">
                  <c:v>85.126810000000006</c:v>
                </c:pt>
                <c:pt idx="5698">
                  <c:v>85.147099999999995</c:v>
                </c:pt>
                <c:pt idx="5699">
                  <c:v>85.166669999999996</c:v>
                </c:pt>
                <c:pt idx="5700">
                  <c:v>85.184939999999997</c:v>
                </c:pt>
                <c:pt idx="5701">
                  <c:v>85.201679999999996</c:v>
                </c:pt>
                <c:pt idx="5702">
                  <c:v>85.217290000000006</c:v>
                </c:pt>
                <c:pt idx="5703">
                  <c:v>85.232669999999999</c:v>
                </c:pt>
                <c:pt idx="5704">
                  <c:v>85.248990000000006</c:v>
                </c:pt>
                <c:pt idx="5705">
                  <c:v>85.267300000000006</c:v>
                </c:pt>
                <c:pt idx="5706">
                  <c:v>85.288060000000002</c:v>
                </c:pt>
                <c:pt idx="5707">
                  <c:v>85.311089999999993</c:v>
                </c:pt>
                <c:pt idx="5708">
                  <c:v>85.335499999999996</c:v>
                </c:pt>
                <c:pt idx="5709">
                  <c:v>85.360240000000005</c:v>
                </c:pt>
                <c:pt idx="5710">
                  <c:v>85.384439999999998</c:v>
                </c:pt>
                <c:pt idx="5711">
                  <c:v>85.407679999999999</c:v>
                </c:pt>
                <c:pt idx="5712">
                  <c:v>85.430109999999999</c:v>
                </c:pt>
                <c:pt idx="5713">
                  <c:v>85.451989999999995</c:v>
                </c:pt>
                <c:pt idx="5714">
                  <c:v>85.473619999999997</c:v>
                </c:pt>
                <c:pt idx="5715">
                  <c:v>85.494960000000006</c:v>
                </c:pt>
                <c:pt idx="5716">
                  <c:v>85.515739999999994</c:v>
                </c:pt>
                <c:pt idx="5717">
                  <c:v>85.535679999999999</c:v>
                </c:pt>
                <c:pt idx="5718">
                  <c:v>85.554789999999997</c:v>
                </c:pt>
                <c:pt idx="5719">
                  <c:v>85.573350000000005</c:v>
                </c:pt>
                <c:pt idx="5720">
                  <c:v>85.592200000000005</c:v>
                </c:pt>
                <c:pt idx="5721">
                  <c:v>85.611980000000003</c:v>
                </c:pt>
                <c:pt idx="5722">
                  <c:v>85.633170000000007</c:v>
                </c:pt>
                <c:pt idx="5723">
                  <c:v>85.655680000000004</c:v>
                </c:pt>
                <c:pt idx="5724">
                  <c:v>85.678970000000007</c:v>
                </c:pt>
                <c:pt idx="5725">
                  <c:v>85.702359999999999</c:v>
                </c:pt>
                <c:pt idx="5726">
                  <c:v>85.725229999999996</c:v>
                </c:pt>
                <c:pt idx="5727">
                  <c:v>85.747529999999998</c:v>
                </c:pt>
                <c:pt idx="5728">
                  <c:v>85.769710000000003</c:v>
                </c:pt>
                <c:pt idx="5729">
                  <c:v>85.792519999999996</c:v>
                </c:pt>
                <c:pt idx="5730">
                  <c:v>85.816469999999995</c:v>
                </c:pt>
                <c:pt idx="5731">
                  <c:v>85.841629999999995</c:v>
                </c:pt>
                <c:pt idx="5732">
                  <c:v>85.867540000000005</c:v>
                </c:pt>
                <c:pt idx="5733">
                  <c:v>85.893559999999994</c:v>
                </c:pt>
                <c:pt idx="5734">
                  <c:v>85.919089999999997</c:v>
                </c:pt>
                <c:pt idx="5735">
                  <c:v>85.943960000000004</c:v>
                </c:pt>
                <c:pt idx="5736">
                  <c:v>85.968350000000001</c:v>
                </c:pt>
                <c:pt idx="5737">
                  <c:v>85.992639999999994</c:v>
                </c:pt>
                <c:pt idx="5738">
                  <c:v>86.017080000000007</c:v>
                </c:pt>
                <c:pt idx="5739">
                  <c:v>86.041640000000001</c:v>
                </c:pt>
                <c:pt idx="5740">
                  <c:v>86.065960000000004</c:v>
                </c:pt>
                <c:pt idx="5741">
                  <c:v>86.089709999999997</c:v>
                </c:pt>
                <c:pt idx="5742">
                  <c:v>86.112819999999999</c:v>
                </c:pt>
                <c:pt idx="5743">
                  <c:v>86.135649999999998</c:v>
                </c:pt>
                <c:pt idx="5744">
                  <c:v>86.15889</c:v>
                </c:pt>
                <c:pt idx="5745">
                  <c:v>86.183160000000001</c:v>
                </c:pt>
                <c:pt idx="5746">
                  <c:v>86.208799999999997</c:v>
                </c:pt>
                <c:pt idx="5747">
                  <c:v>86.235470000000007</c:v>
                </c:pt>
                <c:pt idx="5748">
                  <c:v>86.262339999999995</c:v>
                </c:pt>
                <c:pt idx="5749">
                  <c:v>86.288539999999998</c:v>
                </c:pt>
                <c:pt idx="5750">
                  <c:v>86.313640000000007</c:v>
                </c:pt>
                <c:pt idx="5751">
                  <c:v>86.337739999999997</c:v>
                </c:pt>
                <c:pt idx="5752">
                  <c:v>86.361500000000007</c:v>
                </c:pt>
                <c:pt idx="5753">
                  <c:v>86.385689999999997</c:v>
                </c:pt>
                <c:pt idx="5754">
                  <c:v>86.410799999999995</c:v>
                </c:pt>
                <c:pt idx="5755">
                  <c:v>86.436790000000002</c:v>
                </c:pt>
                <c:pt idx="5756">
                  <c:v>86.463130000000007</c:v>
                </c:pt>
                <c:pt idx="5757">
                  <c:v>86.48903</c:v>
                </c:pt>
                <c:pt idx="5758">
                  <c:v>86.514089999999996</c:v>
                </c:pt>
                <c:pt idx="5759">
                  <c:v>86.538309999999996</c:v>
                </c:pt>
                <c:pt idx="5760">
                  <c:v>86.562160000000006</c:v>
                </c:pt>
                <c:pt idx="5761">
                  <c:v>86.586340000000007</c:v>
                </c:pt>
                <c:pt idx="5762">
                  <c:v>86.61139</c:v>
                </c:pt>
                <c:pt idx="5763">
                  <c:v>86.637339999999995</c:v>
                </c:pt>
                <c:pt idx="5764">
                  <c:v>86.663790000000006</c:v>
                </c:pt>
                <c:pt idx="5765">
                  <c:v>86.690299999999993</c:v>
                </c:pt>
                <c:pt idx="5766">
                  <c:v>86.716520000000003</c:v>
                </c:pt>
                <c:pt idx="5767">
                  <c:v>86.742519999999999</c:v>
                </c:pt>
                <c:pt idx="5768">
                  <c:v>86.76876</c:v>
                </c:pt>
                <c:pt idx="5769">
                  <c:v>86.795649999999995</c:v>
                </c:pt>
                <c:pt idx="5770">
                  <c:v>86.823340000000002</c:v>
                </c:pt>
                <c:pt idx="5771">
                  <c:v>86.85154</c:v>
                </c:pt>
                <c:pt idx="5772">
                  <c:v>86.879490000000004</c:v>
                </c:pt>
                <c:pt idx="5773">
                  <c:v>86.906570000000002</c:v>
                </c:pt>
                <c:pt idx="5774">
                  <c:v>86.932509999999994</c:v>
                </c:pt>
                <c:pt idx="5775">
                  <c:v>86.957669999999993</c:v>
                </c:pt>
                <c:pt idx="5776">
                  <c:v>86.982960000000006</c:v>
                </c:pt>
                <c:pt idx="5777">
                  <c:v>87.009309999999999</c:v>
                </c:pt>
                <c:pt idx="5778">
                  <c:v>87.037350000000004</c:v>
                </c:pt>
                <c:pt idx="5779">
                  <c:v>87.067149999999998</c:v>
                </c:pt>
                <c:pt idx="5780">
                  <c:v>87.098190000000002</c:v>
                </c:pt>
                <c:pt idx="5781">
                  <c:v>87.129660000000001</c:v>
                </c:pt>
                <c:pt idx="5782">
                  <c:v>87.160970000000006</c:v>
                </c:pt>
                <c:pt idx="5783">
                  <c:v>87.191929999999999</c:v>
                </c:pt>
                <c:pt idx="5784">
                  <c:v>87.222890000000007</c:v>
                </c:pt>
                <c:pt idx="5785">
                  <c:v>87.254239999999996</c:v>
                </c:pt>
                <c:pt idx="5786">
                  <c:v>87.286389999999997</c:v>
                </c:pt>
                <c:pt idx="5787">
                  <c:v>87.319249999999997</c:v>
                </c:pt>
                <c:pt idx="5788">
                  <c:v>87.352339999999998</c:v>
                </c:pt>
                <c:pt idx="5789">
                  <c:v>87.385130000000004</c:v>
                </c:pt>
                <c:pt idx="5790">
                  <c:v>87.417140000000003</c:v>
                </c:pt>
                <c:pt idx="5791">
                  <c:v>87.448350000000005</c:v>
                </c:pt>
                <c:pt idx="5792">
                  <c:v>87.479100000000003</c:v>
                </c:pt>
                <c:pt idx="5793">
                  <c:v>87.509739999999994</c:v>
                </c:pt>
                <c:pt idx="5794">
                  <c:v>87.540570000000002</c:v>
                </c:pt>
                <c:pt idx="5795">
                  <c:v>87.571430000000007</c:v>
                </c:pt>
                <c:pt idx="5796">
                  <c:v>87.602099999999993</c:v>
                </c:pt>
                <c:pt idx="5797">
                  <c:v>87.632409999999993</c:v>
                </c:pt>
                <c:pt idx="5798">
                  <c:v>87.662660000000002</c:v>
                </c:pt>
                <c:pt idx="5799">
                  <c:v>87.693560000000005</c:v>
                </c:pt>
                <c:pt idx="5800">
                  <c:v>87.726100000000002</c:v>
                </c:pt>
                <c:pt idx="5801">
                  <c:v>87.760909999999996</c:v>
                </c:pt>
                <c:pt idx="5802">
                  <c:v>87.798060000000007</c:v>
                </c:pt>
                <c:pt idx="5803">
                  <c:v>87.836579999999998</c:v>
                </c:pt>
                <c:pt idx="5804">
                  <c:v>87.875209999999996</c:v>
                </c:pt>
                <c:pt idx="5805">
                  <c:v>87.912610000000001</c:v>
                </c:pt>
                <c:pt idx="5806">
                  <c:v>87.948319999999995</c:v>
                </c:pt>
                <c:pt idx="5807">
                  <c:v>87.982619999999997</c:v>
                </c:pt>
                <c:pt idx="5808">
                  <c:v>88.016440000000003</c:v>
                </c:pt>
                <c:pt idx="5809">
                  <c:v>88.050690000000003</c:v>
                </c:pt>
                <c:pt idx="5810">
                  <c:v>88.085899999999995</c:v>
                </c:pt>
                <c:pt idx="5811">
                  <c:v>88.121899999999997</c:v>
                </c:pt>
                <c:pt idx="5812">
                  <c:v>88.15795</c:v>
                </c:pt>
                <c:pt idx="5813">
                  <c:v>88.193169999999995</c:v>
                </c:pt>
                <c:pt idx="5814">
                  <c:v>88.227010000000007</c:v>
                </c:pt>
                <c:pt idx="5815">
                  <c:v>88.259619999999998</c:v>
                </c:pt>
                <c:pt idx="5816">
                  <c:v>88.291759999999996</c:v>
                </c:pt>
                <c:pt idx="5817">
                  <c:v>88.324290000000005</c:v>
                </c:pt>
                <c:pt idx="5818">
                  <c:v>88.357830000000007</c:v>
                </c:pt>
                <c:pt idx="5819">
                  <c:v>88.392340000000004</c:v>
                </c:pt>
                <c:pt idx="5820">
                  <c:v>88.427329999999998</c:v>
                </c:pt>
                <c:pt idx="5821">
                  <c:v>88.462010000000006</c:v>
                </c:pt>
                <c:pt idx="5822">
                  <c:v>88.49579</c:v>
                </c:pt>
                <c:pt idx="5823">
                  <c:v>88.528729999999996</c:v>
                </c:pt>
                <c:pt idx="5824">
                  <c:v>88.561340000000001</c:v>
                </c:pt>
                <c:pt idx="5825">
                  <c:v>88.594440000000006</c:v>
                </c:pt>
                <c:pt idx="5826">
                  <c:v>88.628640000000004</c:v>
                </c:pt>
                <c:pt idx="5827">
                  <c:v>88.664050000000003</c:v>
                </c:pt>
                <c:pt idx="5828">
                  <c:v>88.700360000000003</c:v>
                </c:pt>
                <c:pt idx="5829">
                  <c:v>88.73706</c:v>
                </c:pt>
                <c:pt idx="5830">
                  <c:v>88.773740000000004</c:v>
                </c:pt>
                <c:pt idx="5831">
                  <c:v>88.810389999999998</c:v>
                </c:pt>
                <c:pt idx="5832">
                  <c:v>88.847250000000003</c:v>
                </c:pt>
                <c:pt idx="5833">
                  <c:v>88.884600000000006</c:v>
                </c:pt>
                <c:pt idx="5834">
                  <c:v>88.922520000000006</c:v>
                </c:pt>
                <c:pt idx="5835">
                  <c:v>88.960589999999996</c:v>
                </c:pt>
                <c:pt idx="5836">
                  <c:v>88.998149999999995</c:v>
                </c:pt>
                <c:pt idx="5837">
                  <c:v>89.034599999999998</c:v>
                </c:pt>
                <c:pt idx="5838">
                  <c:v>89.069810000000004</c:v>
                </c:pt>
                <c:pt idx="5839">
                  <c:v>89.104159999999993</c:v>
                </c:pt>
                <c:pt idx="5840">
                  <c:v>89.138499999999993</c:v>
                </c:pt>
                <c:pt idx="5841">
                  <c:v>89.173630000000003</c:v>
                </c:pt>
                <c:pt idx="5842">
                  <c:v>89.21002</c:v>
                </c:pt>
                <c:pt idx="5843">
                  <c:v>89.247640000000004</c:v>
                </c:pt>
                <c:pt idx="5844">
                  <c:v>89.285899999999998</c:v>
                </c:pt>
                <c:pt idx="5845">
                  <c:v>89.324269999999999</c:v>
                </c:pt>
                <c:pt idx="5846">
                  <c:v>89.362459999999999</c:v>
                </c:pt>
                <c:pt idx="5847">
                  <c:v>89.400689999999997</c:v>
                </c:pt>
                <c:pt idx="5848">
                  <c:v>89.439580000000007</c:v>
                </c:pt>
                <c:pt idx="5849">
                  <c:v>89.479680000000002</c:v>
                </c:pt>
                <c:pt idx="5850">
                  <c:v>89.521190000000004</c:v>
                </c:pt>
                <c:pt idx="5851">
                  <c:v>89.563630000000003</c:v>
                </c:pt>
                <c:pt idx="5852">
                  <c:v>89.606179999999995</c:v>
                </c:pt>
                <c:pt idx="5853">
                  <c:v>89.647909999999996</c:v>
                </c:pt>
                <c:pt idx="5854">
                  <c:v>89.688429999999997</c:v>
                </c:pt>
                <c:pt idx="5855">
                  <c:v>89.727860000000007</c:v>
                </c:pt>
                <c:pt idx="5856">
                  <c:v>89.766999999999996</c:v>
                </c:pt>
                <c:pt idx="5857">
                  <c:v>89.80659</c:v>
                </c:pt>
                <c:pt idx="5858">
                  <c:v>89.847260000000006</c:v>
                </c:pt>
                <c:pt idx="5859">
                  <c:v>89.888900000000007</c:v>
                </c:pt>
                <c:pt idx="5860">
                  <c:v>89.930890000000005</c:v>
                </c:pt>
                <c:pt idx="5861">
                  <c:v>89.972449999999995</c:v>
                </c:pt>
                <c:pt idx="5862">
                  <c:v>90.013050000000007</c:v>
                </c:pt>
                <c:pt idx="5863">
                  <c:v>90.052539999999993</c:v>
                </c:pt>
                <c:pt idx="5864">
                  <c:v>90.091380000000001</c:v>
                </c:pt>
                <c:pt idx="5865">
                  <c:v>90.130099999999999</c:v>
                </c:pt>
                <c:pt idx="5866">
                  <c:v>90.169070000000005</c:v>
                </c:pt>
                <c:pt idx="5867">
                  <c:v>90.208389999999994</c:v>
                </c:pt>
                <c:pt idx="5868">
                  <c:v>90.247829999999993</c:v>
                </c:pt>
                <c:pt idx="5869">
                  <c:v>90.287189999999995</c:v>
                </c:pt>
                <c:pt idx="5870">
                  <c:v>90.326520000000002</c:v>
                </c:pt>
                <c:pt idx="5871">
                  <c:v>90.366159999999994</c:v>
                </c:pt>
                <c:pt idx="5872">
                  <c:v>90.406729999999996</c:v>
                </c:pt>
                <c:pt idx="5873">
                  <c:v>90.448589999999996</c:v>
                </c:pt>
                <c:pt idx="5874">
                  <c:v>90.491650000000007</c:v>
                </c:pt>
                <c:pt idx="5875">
                  <c:v>90.535259999999994</c:v>
                </c:pt>
                <c:pt idx="5876">
                  <c:v>90.578410000000005</c:v>
                </c:pt>
                <c:pt idx="5877">
                  <c:v>90.620350000000002</c:v>
                </c:pt>
                <c:pt idx="5878">
                  <c:v>90.660920000000004</c:v>
                </c:pt>
                <c:pt idx="5879">
                  <c:v>90.700710000000001</c:v>
                </c:pt>
                <c:pt idx="5880">
                  <c:v>90.740650000000002</c:v>
                </c:pt>
                <c:pt idx="5881">
                  <c:v>90.781750000000002</c:v>
                </c:pt>
                <c:pt idx="5882">
                  <c:v>90.824439999999996</c:v>
                </c:pt>
                <c:pt idx="5883">
                  <c:v>90.868449999999996</c:v>
                </c:pt>
                <c:pt idx="5884">
                  <c:v>90.912899999999993</c:v>
                </c:pt>
                <c:pt idx="5885">
                  <c:v>90.956770000000006</c:v>
                </c:pt>
                <c:pt idx="5886">
                  <c:v>90.999309999999994</c:v>
                </c:pt>
                <c:pt idx="5887">
                  <c:v>91.040469999999999</c:v>
                </c:pt>
                <c:pt idx="5888">
                  <c:v>91.080830000000006</c:v>
                </c:pt>
                <c:pt idx="5889">
                  <c:v>91.121039999999994</c:v>
                </c:pt>
                <c:pt idx="5890">
                  <c:v>91.161720000000003</c:v>
                </c:pt>
                <c:pt idx="5891">
                  <c:v>91.202939999999998</c:v>
                </c:pt>
                <c:pt idx="5892">
                  <c:v>91.244330000000005</c:v>
                </c:pt>
                <c:pt idx="5893">
                  <c:v>91.285330000000002</c:v>
                </c:pt>
                <c:pt idx="5894">
                  <c:v>91.325620000000001</c:v>
                </c:pt>
                <c:pt idx="5895">
                  <c:v>91.365210000000005</c:v>
                </c:pt>
                <c:pt idx="5896">
                  <c:v>91.404480000000007</c:v>
                </c:pt>
                <c:pt idx="5897">
                  <c:v>91.443759999999997</c:v>
                </c:pt>
                <c:pt idx="5898">
                  <c:v>91.483339999999998</c:v>
                </c:pt>
                <c:pt idx="5899">
                  <c:v>91.52319</c:v>
                </c:pt>
                <c:pt idx="5900">
                  <c:v>91.562970000000007</c:v>
                </c:pt>
                <c:pt idx="5901">
                  <c:v>91.602509999999995</c:v>
                </c:pt>
                <c:pt idx="5902">
                  <c:v>91.641810000000007</c:v>
                </c:pt>
                <c:pt idx="5903">
                  <c:v>91.681280000000001</c:v>
                </c:pt>
                <c:pt idx="5904">
                  <c:v>91.721559999999997</c:v>
                </c:pt>
                <c:pt idx="5905">
                  <c:v>91.763030000000001</c:v>
                </c:pt>
                <c:pt idx="5906">
                  <c:v>91.805679999999995</c:v>
                </c:pt>
                <c:pt idx="5907">
                  <c:v>91.848929999999996</c:v>
                </c:pt>
                <c:pt idx="5908">
                  <c:v>91.891900000000007</c:v>
                </c:pt>
                <c:pt idx="5909">
                  <c:v>91.933819999999997</c:v>
                </c:pt>
                <c:pt idx="5910">
                  <c:v>91.974429999999998</c:v>
                </c:pt>
                <c:pt idx="5911">
                  <c:v>92.014039999999994</c:v>
                </c:pt>
                <c:pt idx="5912">
                  <c:v>92.053439999999995</c:v>
                </c:pt>
                <c:pt idx="5913">
                  <c:v>92.093540000000004</c:v>
                </c:pt>
                <c:pt idx="5914">
                  <c:v>92.135019999999997</c:v>
                </c:pt>
                <c:pt idx="5915">
                  <c:v>92.177890000000005</c:v>
                </c:pt>
                <c:pt idx="5916">
                  <c:v>92.221789999999999</c:v>
                </c:pt>
                <c:pt idx="5917">
                  <c:v>92.265910000000005</c:v>
                </c:pt>
                <c:pt idx="5918">
                  <c:v>92.309600000000003</c:v>
                </c:pt>
                <c:pt idx="5919">
                  <c:v>92.352419999999995</c:v>
                </c:pt>
                <c:pt idx="5920">
                  <c:v>92.394329999999997</c:v>
                </c:pt>
                <c:pt idx="5921">
                  <c:v>92.435329999999993</c:v>
                </c:pt>
                <c:pt idx="5922">
                  <c:v>92.475549999999998</c:v>
                </c:pt>
                <c:pt idx="5923">
                  <c:v>92.514979999999994</c:v>
                </c:pt>
                <c:pt idx="5924">
                  <c:v>92.553700000000006</c:v>
                </c:pt>
                <c:pt idx="5925">
                  <c:v>92.591980000000007</c:v>
                </c:pt>
                <c:pt idx="5926">
                  <c:v>92.630489999999995</c:v>
                </c:pt>
                <c:pt idx="5927">
                  <c:v>92.670140000000004</c:v>
                </c:pt>
                <c:pt idx="5928">
                  <c:v>92.711759999999998</c:v>
                </c:pt>
                <c:pt idx="5929">
                  <c:v>92.75573</c:v>
                </c:pt>
                <c:pt idx="5930">
                  <c:v>92.801699999999997</c:v>
                </c:pt>
                <c:pt idx="5931">
                  <c:v>92.848470000000006</c:v>
                </c:pt>
                <c:pt idx="5932">
                  <c:v>92.894689999999997</c:v>
                </c:pt>
                <c:pt idx="5933">
                  <c:v>92.939170000000004</c:v>
                </c:pt>
                <c:pt idx="5934">
                  <c:v>92.9816</c:v>
                </c:pt>
                <c:pt idx="5935">
                  <c:v>93.022419999999997</c:v>
                </c:pt>
                <c:pt idx="5936">
                  <c:v>93.06259</c:v>
                </c:pt>
                <c:pt idx="5937">
                  <c:v>93.102869999999996</c:v>
                </c:pt>
                <c:pt idx="5938">
                  <c:v>93.143649999999994</c:v>
                </c:pt>
                <c:pt idx="5939">
                  <c:v>93.184700000000007</c:v>
                </c:pt>
                <c:pt idx="5940">
                  <c:v>93.225480000000005</c:v>
                </c:pt>
                <c:pt idx="5941">
                  <c:v>93.265460000000004</c:v>
                </c:pt>
                <c:pt idx="5942">
                  <c:v>93.304509999999993</c:v>
                </c:pt>
                <c:pt idx="5943">
                  <c:v>93.343029999999999</c:v>
                </c:pt>
                <c:pt idx="5944">
                  <c:v>93.381699999999995</c:v>
                </c:pt>
                <c:pt idx="5945">
                  <c:v>93.42116</c:v>
                </c:pt>
                <c:pt idx="5946">
                  <c:v>93.461500000000001</c:v>
                </c:pt>
                <c:pt idx="5947">
                  <c:v>93.502399999999994</c:v>
                </c:pt>
                <c:pt idx="5948">
                  <c:v>93.542990000000003</c:v>
                </c:pt>
                <c:pt idx="5949">
                  <c:v>93.582549999999998</c:v>
                </c:pt>
                <c:pt idx="5950">
                  <c:v>93.620670000000004</c:v>
                </c:pt>
                <c:pt idx="5951">
                  <c:v>93.657550000000001</c:v>
                </c:pt>
                <c:pt idx="5952">
                  <c:v>93.693860000000001</c:v>
                </c:pt>
                <c:pt idx="5953">
                  <c:v>93.730369999999994</c:v>
                </c:pt>
                <c:pt idx="5954">
                  <c:v>93.767809999999997</c:v>
                </c:pt>
                <c:pt idx="5955">
                  <c:v>93.806340000000006</c:v>
                </c:pt>
                <c:pt idx="5956">
                  <c:v>93.845889999999997</c:v>
                </c:pt>
                <c:pt idx="5957">
                  <c:v>93.886229999999998</c:v>
                </c:pt>
                <c:pt idx="5958">
                  <c:v>93.927080000000004</c:v>
                </c:pt>
                <c:pt idx="5959">
                  <c:v>93.968299999999999</c:v>
                </c:pt>
                <c:pt idx="5960">
                  <c:v>94.009900000000002</c:v>
                </c:pt>
                <c:pt idx="5961">
                  <c:v>94.051630000000003</c:v>
                </c:pt>
                <c:pt idx="5962">
                  <c:v>94.093140000000005</c:v>
                </c:pt>
                <c:pt idx="5963">
                  <c:v>94.13391</c:v>
                </c:pt>
                <c:pt idx="5964">
                  <c:v>94.173419999999993</c:v>
                </c:pt>
                <c:pt idx="5965">
                  <c:v>94.211529999999996</c:v>
                </c:pt>
                <c:pt idx="5966">
                  <c:v>94.248620000000003</c:v>
                </c:pt>
                <c:pt idx="5967">
                  <c:v>94.285420000000002</c:v>
                </c:pt>
                <c:pt idx="5968">
                  <c:v>94.322850000000003</c:v>
                </c:pt>
                <c:pt idx="5969">
                  <c:v>94.36139</c:v>
                </c:pt>
                <c:pt idx="5970">
                  <c:v>94.401060000000001</c:v>
                </c:pt>
                <c:pt idx="5971">
                  <c:v>94.441310000000001</c:v>
                </c:pt>
                <c:pt idx="5972">
                  <c:v>94.481290000000001</c:v>
                </c:pt>
                <c:pt idx="5973">
                  <c:v>94.520340000000004</c:v>
                </c:pt>
                <c:pt idx="5974">
                  <c:v>94.558239999999998</c:v>
                </c:pt>
                <c:pt idx="5975">
                  <c:v>94.595230000000001</c:v>
                </c:pt>
                <c:pt idx="5976">
                  <c:v>94.631680000000003</c:v>
                </c:pt>
                <c:pt idx="5977">
                  <c:v>94.667839999999998</c:v>
                </c:pt>
                <c:pt idx="5978">
                  <c:v>94.703710000000001</c:v>
                </c:pt>
                <c:pt idx="5979">
                  <c:v>94.739109999999997</c:v>
                </c:pt>
                <c:pt idx="5980">
                  <c:v>94.773830000000004</c:v>
                </c:pt>
                <c:pt idx="5981">
                  <c:v>94.807940000000002</c:v>
                </c:pt>
                <c:pt idx="5982">
                  <c:v>94.841909999999999</c:v>
                </c:pt>
                <c:pt idx="5983">
                  <c:v>94.876540000000006</c:v>
                </c:pt>
                <c:pt idx="5984">
                  <c:v>94.912480000000002</c:v>
                </c:pt>
                <c:pt idx="5985">
                  <c:v>94.95</c:v>
                </c:pt>
                <c:pt idx="5986">
                  <c:v>94.988680000000002</c:v>
                </c:pt>
                <c:pt idx="5987">
                  <c:v>95.027500000000003</c:v>
                </c:pt>
                <c:pt idx="5988">
                  <c:v>95.065380000000005</c:v>
                </c:pt>
                <c:pt idx="5989">
                  <c:v>95.101619999999997</c:v>
                </c:pt>
                <c:pt idx="5990">
                  <c:v>95.136219999999994</c:v>
                </c:pt>
                <c:pt idx="5991">
                  <c:v>95.169759999999997</c:v>
                </c:pt>
                <c:pt idx="5992">
                  <c:v>95.203090000000003</c:v>
                </c:pt>
                <c:pt idx="5993">
                  <c:v>95.236770000000007</c:v>
                </c:pt>
                <c:pt idx="5994">
                  <c:v>95.270920000000004</c:v>
                </c:pt>
                <c:pt idx="5995">
                  <c:v>95.305149999999998</c:v>
                </c:pt>
                <c:pt idx="5996">
                  <c:v>95.338909999999998</c:v>
                </c:pt>
                <c:pt idx="5997">
                  <c:v>95.371889999999993</c:v>
                </c:pt>
                <c:pt idx="5998">
                  <c:v>95.404200000000003</c:v>
                </c:pt>
                <c:pt idx="5999">
                  <c:v>95.436359999999993</c:v>
                </c:pt>
                <c:pt idx="6000">
                  <c:v>95.469139999999996</c:v>
                </c:pt>
                <c:pt idx="6001">
                  <c:v>95.502939999999995</c:v>
                </c:pt>
                <c:pt idx="6002">
                  <c:v>95.537859999999995</c:v>
                </c:pt>
                <c:pt idx="6003">
                  <c:v>95.573329999999999</c:v>
                </c:pt>
                <c:pt idx="6004">
                  <c:v>95.608599999999996</c:v>
                </c:pt>
                <c:pt idx="6005">
                  <c:v>95.643180000000001</c:v>
                </c:pt>
                <c:pt idx="6006">
                  <c:v>95.677009999999996</c:v>
                </c:pt>
                <c:pt idx="6007">
                  <c:v>95.710549999999998</c:v>
                </c:pt>
                <c:pt idx="6008">
                  <c:v>95.744290000000007</c:v>
                </c:pt>
                <c:pt idx="6009">
                  <c:v>95.77834</c:v>
                </c:pt>
                <c:pt idx="6010">
                  <c:v>95.812209999999993</c:v>
                </c:pt>
                <c:pt idx="6011">
                  <c:v>95.845020000000005</c:v>
                </c:pt>
                <c:pt idx="6012">
                  <c:v>95.875979999999998</c:v>
                </c:pt>
                <c:pt idx="6013">
                  <c:v>95.904859999999999</c:v>
                </c:pt>
                <c:pt idx="6014">
                  <c:v>95.932159999999996</c:v>
                </c:pt>
                <c:pt idx="6015">
                  <c:v>95.958979999999997</c:v>
                </c:pt>
                <c:pt idx="6016">
                  <c:v>95.986689999999996</c:v>
                </c:pt>
                <c:pt idx="6017">
                  <c:v>96.016210000000001</c:v>
                </c:pt>
                <c:pt idx="6018">
                  <c:v>96.047690000000003</c:v>
                </c:pt>
                <c:pt idx="6019">
                  <c:v>96.080359999999999</c:v>
                </c:pt>
                <c:pt idx="6020">
                  <c:v>96.112889999999993</c:v>
                </c:pt>
                <c:pt idx="6021">
                  <c:v>96.143950000000004</c:v>
                </c:pt>
                <c:pt idx="6022">
                  <c:v>96.173109999999994</c:v>
                </c:pt>
                <c:pt idx="6023">
                  <c:v>96.200689999999994</c:v>
                </c:pt>
                <c:pt idx="6024">
                  <c:v>96.227599999999995</c:v>
                </c:pt>
                <c:pt idx="6025">
                  <c:v>96.254660000000001</c:v>
                </c:pt>
                <c:pt idx="6026">
                  <c:v>96.282390000000007</c:v>
                </c:pt>
                <c:pt idx="6027">
                  <c:v>96.31071</c:v>
                </c:pt>
                <c:pt idx="6028">
                  <c:v>96.339209999999994</c:v>
                </c:pt>
                <c:pt idx="6029">
                  <c:v>96.367459999999994</c:v>
                </c:pt>
                <c:pt idx="6030">
                  <c:v>96.395359999999997</c:v>
                </c:pt>
                <c:pt idx="6031">
                  <c:v>96.423109999999994</c:v>
                </c:pt>
                <c:pt idx="6032">
                  <c:v>96.451279999999997</c:v>
                </c:pt>
                <c:pt idx="6033">
                  <c:v>96.480249999999998</c:v>
                </c:pt>
                <c:pt idx="6034">
                  <c:v>96.510189999999994</c:v>
                </c:pt>
                <c:pt idx="6035">
                  <c:v>96.540790000000001</c:v>
                </c:pt>
                <c:pt idx="6036">
                  <c:v>96.571470000000005</c:v>
                </c:pt>
                <c:pt idx="6037">
                  <c:v>96.601590000000002</c:v>
                </c:pt>
                <c:pt idx="6038">
                  <c:v>96.630769999999998</c:v>
                </c:pt>
                <c:pt idx="6039">
                  <c:v>96.658789999999996</c:v>
                </c:pt>
                <c:pt idx="6040">
                  <c:v>96.685720000000003</c:v>
                </c:pt>
                <c:pt idx="6041">
                  <c:v>96.711519999999993</c:v>
                </c:pt>
                <c:pt idx="6042">
                  <c:v>96.736109999999996</c:v>
                </c:pt>
                <c:pt idx="6043">
                  <c:v>96.759399999999999</c:v>
                </c:pt>
                <c:pt idx="6044">
                  <c:v>96.781469999999999</c:v>
                </c:pt>
                <c:pt idx="6045">
                  <c:v>96.802970000000002</c:v>
                </c:pt>
                <c:pt idx="6046">
                  <c:v>96.825119999999998</c:v>
                </c:pt>
                <c:pt idx="6047">
                  <c:v>96.849699999999999</c:v>
                </c:pt>
                <c:pt idx="6048">
                  <c:v>96.878330000000005</c:v>
                </c:pt>
                <c:pt idx="6049">
                  <c:v>96.911469999999994</c:v>
                </c:pt>
                <c:pt idx="6050">
                  <c:v>96.947839999999999</c:v>
                </c:pt>
                <c:pt idx="6051">
                  <c:v>96.98433</c:v>
                </c:pt>
                <c:pt idx="6052">
                  <c:v>97.017849999999996</c:v>
                </c:pt>
                <c:pt idx="6053">
                  <c:v>97.04683</c:v>
                </c:pt>
                <c:pt idx="6054">
                  <c:v>97.071749999999994</c:v>
                </c:pt>
                <c:pt idx="6055">
                  <c:v>97.094149999999999</c:v>
                </c:pt>
                <c:pt idx="6056">
                  <c:v>97.115780000000001</c:v>
                </c:pt>
                <c:pt idx="6057">
                  <c:v>97.137770000000003</c:v>
                </c:pt>
                <c:pt idx="6058">
                  <c:v>97.160650000000004</c:v>
                </c:pt>
                <c:pt idx="6059">
                  <c:v>97.184240000000003</c:v>
                </c:pt>
                <c:pt idx="6060">
                  <c:v>97.208179999999999</c:v>
                </c:pt>
                <c:pt idx="6061">
                  <c:v>97.231989999999996</c:v>
                </c:pt>
                <c:pt idx="6062">
                  <c:v>97.25564</c:v>
                </c:pt>
                <c:pt idx="6063">
                  <c:v>97.279179999999997</c:v>
                </c:pt>
                <c:pt idx="6064">
                  <c:v>97.302970000000002</c:v>
                </c:pt>
                <c:pt idx="6065">
                  <c:v>97.32714</c:v>
                </c:pt>
                <c:pt idx="6066">
                  <c:v>97.351659999999995</c:v>
                </c:pt>
                <c:pt idx="6067">
                  <c:v>97.376170000000002</c:v>
                </c:pt>
                <c:pt idx="6068">
                  <c:v>97.400180000000006</c:v>
                </c:pt>
                <c:pt idx="6069">
                  <c:v>97.423519999999996</c:v>
                </c:pt>
                <c:pt idx="6070">
                  <c:v>97.446330000000003</c:v>
                </c:pt>
                <c:pt idx="6071">
                  <c:v>97.469089999999994</c:v>
                </c:pt>
                <c:pt idx="6072">
                  <c:v>97.492360000000005</c:v>
                </c:pt>
                <c:pt idx="6073">
                  <c:v>97.516419999999997</c:v>
                </c:pt>
                <c:pt idx="6074">
                  <c:v>97.541049999999998</c:v>
                </c:pt>
                <c:pt idx="6075">
                  <c:v>97.565780000000004</c:v>
                </c:pt>
                <c:pt idx="6076">
                  <c:v>97.590159999999997</c:v>
                </c:pt>
                <c:pt idx="6077">
                  <c:v>97.613770000000002</c:v>
                </c:pt>
                <c:pt idx="6078">
                  <c:v>97.636830000000003</c:v>
                </c:pt>
                <c:pt idx="6079">
                  <c:v>97.659750000000003</c:v>
                </c:pt>
                <c:pt idx="6080">
                  <c:v>97.682910000000007</c:v>
                </c:pt>
                <c:pt idx="6081">
                  <c:v>97.706400000000002</c:v>
                </c:pt>
                <c:pt idx="6082">
                  <c:v>97.729799999999997</c:v>
                </c:pt>
                <c:pt idx="6083">
                  <c:v>97.752409999999998</c:v>
                </c:pt>
                <c:pt idx="6084">
                  <c:v>97.773510000000002</c:v>
                </c:pt>
                <c:pt idx="6085">
                  <c:v>97.792689999999993</c:v>
                </c:pt>
                <c:pt idx="6086">
                  <c:v>97.810419999999993</c:v>
                </c:pt>
                <c:pt idx="6087">
                  <c:v>97.827569999999994</c:v>
                </c:pt>
                <c:pt idx="6088">
                  <c:v>97.845550000000003</c:v>
                </c:pt>
                <c:pt idx="6089">
                  <c:v>97.865639999999999</c:v>
                </c:pt>
                <c:pt idx="6090">
                  <c:v>97.888540000000006</c:v>
                </c:pt>
                <c:pt idx="6091">
                  <c:v>97.913839999999993</c:v>
                </c:pt>
                <c:pt idx="6092">
                  <c:v>97.940250000000006</c:v>
                </c:pt>
                <c:pt idx="6093">
                  <c:v>97.965940000000003</c:v>
                </c:pt>
                <c:pt idx="6094">
                  <c:v>97.989879999999999</c:v>
                </c:pt>
                <c:pt idx="6095">
                  <c:v>98.011939999999996</c:v>
                </c:pt>
                <c:pt idx="6096">
                  <c:v>98.032619999999994</c:v>
                </c:pt>
                <c:pt idx="6097">
                  <c:v>98.052409999999995</c:v>
                </c:pt>
                <c:pt idx="6098">
                  <c:v>98.071520000000007</c:v>
                </c:pt>
                <c:pt idx="6099">
                  <c:v>98.089870000000005</c:v>
                </c:pt>
                <c:pt idx="6100">
                  <c:v>98.107439999999997</c:v>
                </c:pt>
                <c:pt idx="6101">
                  <c:v>98.124549999999999</c:v>
                </c:pt>
                <c:pt idx="6102">
                  <c:v>98.141779999999997</c:v>
                </c:pt>
                <c:pt idx="6103">
                  <c:v>98.159899999999993</c:v>
                </c:pt>
                <c:pt idx="6104">
                  <c:v>98.179609999999997</c:v>
                </c:pt>
                <c:pt idx="6105">
                  <c:v>98.200999999999993</c:v>
                </c:pt>
                <c:pt idx="6106">
                  <c:v>98.223529999999997</c:v>
                </c:pt>
                <c:pt idx="6107">
                  <c:v>98.24606</c:v>
                </c:pt>
                <c:pt idx="6108">
                  <c:v>98.267489999999995</c:v>
                </c:pt>
                <c:pt idx="6109">
                  <c:v>98.287369999999996</c:v>
                </c:pt>
                <c:pt idx="6110">
                  <c:v>98.306110000000004</c:v>
                </c:pt>
                <c:pt idx="6111">
                  <c:v>98.324690000000004</c:v>
                </c:pt>
                <c:pt idx="6112">
                  <c:v>98.344040000000007</c:v>
                </c:pt>
                <c:pt idx="6113">
                  <c:v>98.364630000000005</c:v>
                </c:pt>
                <c:pt idx="6114">
                  <c:v>98.386369999999999</c:v>
                </c:pt>
                <c:pt idx="6115">
                  <c:v>98.408420000000007</c:v>
                </c:pt>
                <c:pt idx="6116">
                  <c:v>98.429959999999994</c:v>
                </c:pt>
                <c:pt idx="6117">
                  <c:v>98.450320000000005</c:v>
                </c:pt>
                <c:pt idx="6118">
                  <c:v>98.469279999999998</c:v>
                </c:pt>
                <c:pt idx="6119">
                  <c:v>98.487170000000006</c:v>
                </c:pt>
                <c:pt idx="6120">
                  <c:v>98.504480000000001</c:v>
                </c:pt>
                <c:pt idx="6121">
                  <c:v>98.521569999999997</c:v>
                </c:pt>
                <c:pt idx="6122">
                  <c:v>98.538499999999999</c:v>
                </c:pt>
                <c:pt idx="6123">
                  <c:v>98.554919999999996</c:v>
                </c:pt>
                <c:pt idx="6124">
                  <c:v>98.570400000000006</c:v>
                </c:pt>
                <c:pt idx="6125">
                  <c:v>98.584819999999993</c:v>
                </c:pt>
                <c:pt idx="6126">
                  <c:v>98.598429999999993</c:v>
                </c:pt>
                <c:pt idx="6127">
                  <c:v>98.611760000000004</c:v>
                </c:pt>
                <c:pt idx="6128">
                  <c:v>98.625410000000002</c:v>
                </c:pt>
                <c:pt idx="6129">
                  <c:v>98.639759999999995</c:v>
                </c:pt>
                <c:pt idx="6130">
                  <c:v>98.654920000000004</c:v>
                </c:pt>
                <c:pt idx="6131">
                  <c:v>98.670720000000003</c:v>
                </c:pt>
                <c:pt idx="6132">
                  <c:v>98.686940000000007</c:v>
                </c:pt>
                <c:pt idx="6133">
                  <c:v>98.703360000000004</c:v>
                </c:pt>
                <c:pt idx="6134">
                  <c:v>98.719930000000005</c:v>
                </c:pt>
                <c:pt idx="6135">
                  <c:v>98.736840000000001</c:v>
                </c:pt>
                <c:pt idx="6136">
                  <c:v>98.754189999999994</c:v>
                </c:pt>
                <c:pt idx="6137">
                  <c:v>98.771900000000002</c:v>
                </c:pt>
                <c:pt idx="6138">
                  <c:v>98.789630000000002</c:v>
                </c:pt>
                <c:pt idx="6139">
                  <c:v>98.806979999999996</c:v>
                </c:pt>
                <c:pt idx="6140">
                  <c:v>98.823700000000002</c:v>
                </c:pt>
                <c:pt idx="6141">
                  <c:v>98.83999</c:v>
                </c:pt>
                <c:pt idx="6142">
                  <c:v>98.856340000000003</c:v>
                </c:pt>
                <c:pt idx="6143">
                  <c:v>98.873400000000004</c:v>
                </c:pt>
                <c:pt idx="6144">
                  <c:v>98.891390000000001</c:v>
                </c:pt>
                <c:pt idx="6145">
                  <c:v>98.909760000000006</c:v>
                </c:pt>
                <c:pt idx="6146">
                  <c:v>98.927139999999994</c:v>
                </c:pt>
                <c:pt idx="6147">
                  <c:v>98.941860000000005</c:v>
                </c:pt>
                <c:pt idx="6148">
                  <c:v>98.952929999999995</c:v>
                </c:pt>
                <c:pt idx="6149">
                  <c:v>98.960620000000006</c:v>
                </c:pt>
                <c:pt idx="6150">
                  <c:v>98.966210000000004</c:v>
                </c:pt>
                <c:pt idx="6151">
                  <c:v>98.971410000000006</c:v>
                </c:pt>
                <c:pt idx="6152">
                  <c:v>98.977779999999996</c:v>
                </c:pt>
                <c:pt idx="6153">
                  <c:v>98.986239999999995</c:v>
                </c:pt>
                <c:pt idx="6154">
                  <c:v>98.996979999999994</c:v>
                </c:pt>
                <c:pt idx="6155">
                  <c:v>99.009410000000003</c:v>
                </c:pt>
                <c:pt idx="6156">
                  <c:v>99.022350000000003</c:v>
                </c:pt>
                <c:pt idx="6157">
                  <c:v>99.034580000000005</c:v>
                </c:pt>
                <c:pt idx="6158">
                  <c:v>99.045519999999996</c:v>
                </c:pt>
                <c:pt idx="6159">
                  <c:v>99.055369999999996</c:v>
                </c:pt>
                <c:pt idx="6160">
                  <c:v>99.06514</c:v>
                </c:pt>
                <c:pt idx="6161">
                  <c:v>99.07535</c:v>
                </c:pt>
                <c:pt idx="6162">
                  <c:v>99.086259999999996</c:v>
                </c:pt>
                <c:pt idx="6163">
                  <c:v>99.097380000000001</c:v>
                </c:pt>
                <c:pt idx="6164">
                  <c:v>99.108189999999993</c:v>
                </c:pt>
                <c:pt idx="6165">
                  <c:v>99.118390000000005</c:v>
                </c:pt>
                <c:pt idx="6166">
                  <c:v>99.128150000000005</c:v>
                </c:pt>
                <c:pt idx="6167">
                  <c:v>99.137770000000003</c:v>
                </c:pt>
                <c:pt idx="6168">
                  <c:v>99.147630000000007</c:v>
                </c:pt>
                <c:pt idx="6169">
                  <c:v>99.157520000000005</c:v>
                </c:pt>
                <c:pt idx="6170">
                  <c:v>99.167019999999994</c:v>
                </c:pt>
                <c:pt idx="6171">
                  <c:v>99.175299999999993</c:v>
                </c:pt>
                <c:pt idx="6172">
                  <c:v>99.181719999999999</c:v>
                </c:pt>
                <c:pt idx="6173">
                  <c:v>99.186229999999995</c:v>
                </c:pt>
                <c:pt idx="6174">
                  <c:v>99.189430000000002</c:v>
                </c:pt>
                <c:pt idx="6175">
                  <c:v>99.192689999999999</c:v>
                </c:pt>
                <c:pt idx="6176">
                  <c:v>99.197689999999994</c:v>
                </c:pt>
                <c:pt idx="6177">
                  <c:v>99.204999999999998</c:v>
                </c:pt>
                <c:pt idx="6178">
                  <c:v>99.214129999999997</c:v>
                </c:pt>
                <c:pt idx="6179">
                  <c:v>99.223550000000003</c:v>
                </c:pt>
                <c:pt idx="6180">
                  <c:v>99.232280000000003</c:v>
                </c:pt>
                <c:pt idx="6181">
                  <c:v>99.240520000000004</c:v>
                </c:pt>
                <c:pt idx="6182">
                  <c:v>99.248850000000004</c:v>
                </c:pt>
                <c:pt idx="6183">
                  <c:v>99.257469999999998</c:v>
                </c:pt>
                <c:pt idx="6184">
                  <c:v>99.266319999999993</c:v>
                </c:pt>
                <c:pt idx="6185">
                  <c:v>99.275210000000001</c:v>
                </c:pt>
                <c:pt idx="6186">
                  <c:v>99.284019999999998</c:v>
                </c:pt>
                <c:pt idx="6187">
                  <c:v>99.292680000000004</c:v>
                </c:pt>
                <c:pt idx="6188">
                  <c:v>99.301270000000002</c:v>
                </c:pt>
                <c:pt idx="6189">
                  <c:v>99.309839999999994</c:v>
                </c:pt>
                <c:pt idx="6190">
                  <c:v>99.318860000000001</c:v>
                </c:pt>
                <c:pt idx="6191">
                  <c:v>99.328559999999996</c:v>
                </c:pt>
                <c:pt idx="6192">
                  <c:v>99.339039999999997</c:v>
                </c:pt>
                <c:pt idx="6193">
                  <c:v>99.350070000000002</c:v>
                </c:pt>
                <c:pt idx="6194">
                  <c:v>99.361270000000005</c:v>
                </c:pt>
                <c:pt idx="6195">
                  <c:v>99.372020000000006</c:v>
                </c:pt>
                <c:pt idx="6196">
                  <c:v>99.38194</c:v>
                </c:pt>
                <c:pt idx="6197">
                  <c:v>99.390860000000004</c:v>
                </c:pt>
                <c:pt idx="6198">
                  <c:v>99.399000000000001</c:v>
                </c:pt>
                <c:pt idx="6199">
                  <c:v>99.406800000000004</c:v>
                </c:pt>
                <c:pt idx="6200">
                  <c:v>99.414779999999993</c:v>
                </c:pt>
                <c:pt idx="6201">
                  <c:v>99.42313</c:v>
                </c:pt>
                <c:pt idx="6202">
                  <c:v>99.431830000000005</c:v>
                </c:pt>
                <c:pt idx="6203">
                  <c:v>99.440479999999994</c:v>
                </c:pt>
                <c:pt idx="6204">
                  <c:v>99.448719999999994</c:v>
                </c:pt>
                <c:pt idx="6205">
                  <c:v>99.456310000000002</c:v>
                </c:pt>
                <c:pt idx="6206">
                  <c:v>99.463390000000004</c:v>
                </c:pt>
                <c:pt idx="6207">
                  <c:v>99.470219999999998</c:v>
                </c:pt>
                <c:pt idx="6208">
                  <c:v>99.477170000000001</c:v>
                </c:pt>
                <c:pt idx="6209">
                  <c:v>99.484369999999998</c:v>
                </c:pt>
                <c:pt idx="6210">
                  <c:v>99.491730000000004</c:v>
                </c:pt>
                <c:pt idx="6211">
                  <c:v>99.498990000000006</c:v>
                </c:pt>
                <c:pt idx="6212">
                  <c:v>99.505859999999998</c:v>
                </c:pt>
                <c:pt idx="6213">
                  <c:v>99.512230000000002</c:v>
                </c:pt>
                <c:pt idx="6214">
                  <c:v>99.518209999999996</c:v>
                </c:pt>
                <c:pt idx="6215">
                  <c:v>99.524069999999995</c:v>
                </c:pt>
                <c:pt idx="6216">
                  <c:v>99.53004</c:v>
                </c:pt>
                <c:pt idx="6217">
                  <c:v>99.536000000000001</c:v>
                </c:pt>
                <c:pt idx="6218">
                  <c:v>99.541560000000004</c:v>
                </c:pt>
                <c:pt idx="6219">
                  <c:v>99.545810000000003</c:v>
                </c:pt>
                <c:pt idx="6220">
                  <c:v>99.547899999999998</c:v>
                </c:pt>
                <c:pt idx="6221">
                  <c:v>99.547539999999998</c:v>
                </c:pt>
                <c:pt idx="6222">
                  <c:v>99.545429999999996</c:v>
                </c:pt>
                <c:pt idx="6223">
                  <c:v>99.543170000000003</c:v>
                </c:pt>
                <c:pt idx="6224">
                  <c:v>99.542320000000004</c:v>
                </c:pt>
                <c:pt idx="6225">
                  <c:v>99.543559999999999</c:v>
                </c:pt>
                <c:pt idx="6226">
                  <c:v>99.546520000000001</c:v>
                </c:pt>
                <c:pt idx="6227">
                  <c:v>99.550319999999999</c:v>
                </c:pt>
                <c:pt idx="6228">
                  <c:v>99.554079999999999</c:v>
                </c:pt>
                <c:pt idx="6229">
                  <c:v>99.557410000000004</c:v>
                </c:pt>
                <c:pt idx="6230">
                  <c:v>99.560509999999994</c:v>
                </c:pt>
                <c:pt idx="6231">
                  <c:v>99.563969999999998</c:v>
                </c:pt>
                <c:pt idx="6232">
                  <c:v>99.568470000000005</c:v>
                </c:pt>
                <c:pt idx="6233">
                  <c:v>99.574200000000005</c:v>
                </c:pt>
                <c:pt idx="6234">
                  <c:v>99.580759999999998</c:v>
                </c:pt>
                <c:pt idx="6235">
                  <c:v>99.587100000000007</c:v>
                </c:pt>
                <c:pt idx="6236">
                  <c:v>99.592479999999995</c:v>
                </c:pt>
                <c:pt idx="6237">
                  <c:v>99.596760000000003</c:v>
                </c:pt>
                <c:pt idx="6238">
                  <c:v>99.600589999999997</c:v>
                </c:pt>
                <c:pt idx="6239">
                  <c:v>99.604560000000006</c:v>
                </c:pt>
                <c:pt idx="6240">
                  <c:v>99.609020000000001</c:v>
                </c:pt>
                <c:pt idx="6241">
                  <c:v>99.613870000000006</c:v>
                </c:pt>
                <c:pt idx="6242">
                  <c:v>99.618679999999998</c:v>
                </c:pt>
                <c:pt idx="6243">
                  <c:v>99.623059999999995</c:v>
                </c:pt>
                <c:pt idx="6244">
                  <c:v>99.626679999999993</c:v>
                </c:pt>
                <c:pt idx="6245">
                  <c:v>99.629549999999995</c:v>
                </c:pt>
                <c:pt idx="6246">
                  <c:v>99.631950000000003</c:v>
                </c:pt>
                <c:pt idx="6247">
                  <c:v>99.634389999999996</c:v>
                </c:pt>
                <c:pt idx="6248">
                  <c:v>99.637259999999998</c:v>
                </c:pt>
                <c:pt idx="6249">
                  <c:v>99.640789999999996</c:v>
                </c:pt>
                <c:pt idx="6250">
                  <c:v>99.644930000000002</c:v>
                </c:pt>
                <c:pt idx="6251">
                  <c:v>99.649439999999998</c:v>
                </c:pt>
                <c:pt idx="6252">
                  <c:v>99.654079999999993</c:v>
                </c:pt>
                <c:pt idx="6253">
                  <c:v>99.658839999999998</c:v>
                </c:pt>
                <c:pt idx="6254">
                  <c:v>99.663679999999999</c:v>
                </c:pt>
                <c:pt idx="6255">
                  <c:v>99.668750000000003</c:v>
                </c:pt>
                <c:pt idx="6256">
                  <c:v>99.673959999999994</c:v>
                </c:pt>
                <c:pt idx="6257">
                  <c:v>99.679100000000005</c:v>
                </c:pt>
                <c:pt idx="6258">
                  <c:v>99.683800000000005</c:v>
                </c:pt>
                <c:pt idx="6259">
                  <c:v>99.687700000000007</c:v>
                </c:pt>
                <c:pt idx="6260">
                  <c:v>99.69059</c:v>
                </c:pt>
                <c:pt idx="6261">
                  <c:v>99.692300000000003</c:v>
                </c:pt>
                <c:pt idx="6262">
                  <c:v>99.693060000000003</c:v>
                </c:pt>
                <c:pt idx="6263">
                  <c:v>99.693359999999998</c:v>
                </c:pt>
                <c:pt idx="6264">
                  <c:v>99.694019999999995</c:v>
                </c:pt>
                <c:pt idx="6265">
                  <c:v>99.695700000000002</c:v>
                </c:pt>
                <c:pt idx="6266">
                  <c:v>99.698490000000007</c:v>
                </c:pt>
                <c:pt idx="6267">
                  <c:v>99.701560000000001</c:v>
                </c:pt>
                <c:pt idx="6268">
                  <c:v>99.703770000000006</c:v>
                </c:pt>
                <c:pt idx="6269">
                  <c:v>99.704570000000004</c:v>
                </c:pt>
                <c:pt idx="6270">
                  <c:v>99.704189999999997</c:v>
                </c:pt>
                <c:pt idx="6271">
                  <c:v>99.703590000000005</c:v>
                </c:pt>
                <c:pt idx="6272">
                  <c:v>99.704189999999997</c:v>
                </c:pt>
                <c:pt idx="6273">
                  <c:v>99.706469999999996</c:v>
                </c:pt>
                <c:pt idx="6274">
                  <c:v>99.709620000000001</c:v>
                </c:pt>
                <c:pt idx="6275">
                  <c:v>99.711349999999996</c:v>
                </c:pt>
                <c:pt idx="6276">
                  <c:v>99.710800000000006</c:v>
                </c:pt>
                <c:pt idx="6277">
                  <c:v>99.709630000000004</c:v>
                </c:pt>
                <c:pt idx="6278">
                  <c:v>99.710040000000006</c:v>
                </c:pt>
                <c:pt idx="6279">
                  <c:v>99.712720000000004</c:v>
                </c:pt>
                <c:pt idx="6280">
                  <c:v>99.717039999999997</c:v>
                </c:pt>
                <c:pt idx="6281">
                  <c:v>99.721890000000002</c:v>
                </c:pt>
                <c:pt idx="6282">
                  <c:v>99.726470000000006</c:v>
                </c:pt>
                <c:pt idx="6283">
                  <c:v>99.730320000000006</c:v>
                </c:pt>
                <c:pt idx="6284">
                  <c:v>99.733329999999995</c:v>
                </c:pt>
                <c:pt idx="6285">
                  <c:v>99.735919999999993</c:v>
                </c:pt>
                <c:pt idx="6286">
                  <c:v>99.738590000000002</c:v>
                </c:pt>
                <c:pt idx="6287">
                  <c:v>99.741720000000001</c:v>
                </c:pt>
                <c:pt idx="6288">
                  <c:v>99.745379999999997</c:v>
                </c:pt>
                <c:pt idx="6289">
                  <c:v>99.749309999999994</c:v>
                </c:pt>
                <c:pt idx="6290">
                  <c:v>99.753110000000007</c:v>
                </c:pt>
                <c:pt idx="6291">
                  <c:v>99.756389999999996</c:v>
                </c:pt>
                <c:pt idx="6292">
                  <c:v>99.758970000000005</c:v>
                </c:pt>
                <c:pt idx="6293">
                  <c:v>99.760940000000005</c:v>
                </c:pt>
                <c:pt idx="6294">
                  <c:v>99.762649999999994</c:v>
                </c:pt>
                <c:pt idx="6295">
                  <c:v>99.764600000000002</c:v>
                </c:pt>
                <c:pt idx="6296">
                  <c:v>99.767070000000004</c:v>
                </c:pt>
                <c:pt idx="6297">
                  <c:v>99.770150000000001</c:v>
                </c:pt>
                <c:pt idx="6298">
                  <c:v>99.773539999999997</c:v>
                </c:pt>
                <c:pt idx="6299">
                  <c:v>99.776759999999996</c:v>
                </c:pt>
                <c:pt idx="6300">
                  <c:v>99.778989999999993</c:v>
                </c:pt>
                <c:pt idx="6301">
                  <c:v>99.779409999999999</c:v>
                </c:pt>
                <c:pt idx="6302">
                  <c:v>99.777850000000001</c:v>
                </c:pt>
                <c:pt idx="6303">
                  <c:v>99.775170000000003</c:v>
                </c:pt>
                <c:pt idx="6304">
                  <c:v>99.773039999999995</c:v>
                </c:pt>
                <c:pt idx="6305">
                  <c:v>99.772630000000007</c:v>
                </c:pt>
                <c:pt idx="6306">
                  <c:v>99.774119999999996</c:v>
                </c:pt>
                <c:pt idx="6307">
                  <c:v>99.77655</c:v>
                </c:pt>
                <c:pt idx="6308">
                  <c:v>99.778890000000004</c:v>
                </c:pt>
                <c:pt idx="6309">
                  <c:v>99.780630000000002</c:v>
                </c:pt>
                <c:pt idx="6310">
                  <c:v>99.781909999999996</c:v>
                </c:pt>
                <c:pt idx="6311">
                  <c:v>99.783150000000006</c:v>
                </c:pt>
                <c:pt idx="6312">
                  <c:v>99.784639999999996</c:v>
                </c:pt>
                <c:pt idx="6313">
                  <c:v>99.786389999999997</c:v>
                </c:pt>
                <c:pt idx="6314">
                  <c:v>99.78819</c:v>
                </c:pt>
                <c:pt idx="6315">
                  <c:v>99.789640000000006</c:v>
                </c:pt>
                <c:pt idx="6316">
                  <c:v>99.790629999999993</c:v>
                </c:pt>
                <c:pt idx="6317">
                  <c:v>99.791129999999995</c:v>
                </c:pt>
                <c:pt idx="6318">
                  <c:v>99.791510000000002</c:v>
                </c:pt>
                <c:pt idx="6319">
                  <c:v>99.792190000000005</c:v>
                </c:pt>
                <c:pt idx="6320">
                  <c:v>99.793480000000002</c:v>
                </c:pt>
                <c:pt idx="6321">
                  <c:v>99.795400000000001</c:v>
                </c:pt>
                <c:pt idx="6322">
                  <c:v>99.79768</c:v>
                </c:pt>
                <c:pt idx="6323">
                  <c:v>99.799949999999995</c:v>
                </c:pt>
                <c:pt idx="6324">
                  <c:v>99.801929999999999</c:v>
                </c:pt>
                <c:pt idx="6325">
                  <c:v>99.803569999999993</c:v>
                </c:pt>
                <c:pt idx="6326">
                  <c:v>99.805030000000002</c:v>
                </c:pt>
                <c:pt idx="6327">
                  <c:v>99.806560000000005</c:v>
                </c:pt>
                <c:pt idx="6328">
                  <c:v>99.808279999999996</c:v>
                </c:pt>
                <c:pt idx="6329">
                  <c:v>99.809880000000007</c:v>
                </c:pt>
                <c:pt idx="6330">
                  <c:v>99.811070000000001</c:v>
                </c:pt>
                <c:pt idx="6331">
                  <c:v>99.811599999999999</c:v>
                </c:pt>
                <c:pt idx="6332">
                  <c:v>99.811459999999997</c:v>
                </c:pt>
                <c:pt idx="6333">
                  <c:v>99.811170000000004</c:v>
                </c:pt>
                <c:pt idx="6334">
                  <c:v>99.81129</c:v>
                </c:pt>
                <c:pt idx="6335">
                  <c:v>99.81223</c:v>
                </c:pt>
                <c:pt idx="6336">
                  <c:v>99.814359999999994</c:v>
                </c:pt>
                <c:pt idx="6337">
                  <c:v>99.817440000000005</c:v>
                </c:pt>
                <c:pt idx="6338">
                  <c:v>99.821169999999995</c:v>
                </c:pt>
                <c:pt idx="6339">
                  <c:v>99.825069999999997</c:v>
                </c:pt>
                <c:pt idx="6340">
                  <c:v>99.828770000000006</c:v>
                </c:pt>
                <c:pt idx="6341">
                  <c:v>99.832089999999994</c:v>
                </c:pt>
                <c:pt idx="6342">
                  <c:v>99.835239999999999</c:v>
                </c:pt>
                <c:pt idx="6343">
                  <c:v>99.838430000000002</c:v>
                </c:pt>
                <c:pt idx="6344">
                  <c:v>99.84196</c:v>
                </c:pt>
                <c:pt idx="6345">
                  <c:v>99.845659999999995</c:v>
                </c:pt>
                <c:pt idx="6346">
                  <c:v>99.848920000000007</c:v>
                </c:pt>
                <c:pt idx="6347">
                  <c:v>99.850790000000003</c:v>
                </c:pt>
                <c:pt idx="6348">
                  <c:v>99.850409999999997</c:v>
                </c:pt>
                <c:pt idx="6349">
                  <c:v>99.847679999999997</c:v>
                </c:pt>
                <c:pt idx="6350">
                  <c:v>99.84375</c:v>
                </c:pt>
                <c:pt idx="6351">
                  <c:v>99.840350000000001</c:v>
                </c:pt>
                <c:pt idx="6352">
                  <c:v>99.838939999999994</c:v>
                </c:pt>
                <c:pt idx="6353">
                  <c:v>99.839709999999997</c:v>
                </c:pt>
                <c:pt idx="6354">
                  <c:v>99.841899999999995</c:v>
                </c:pt>
                <c:pt idx="6355">
                  <c:v>99.844359999999995</c:v>
                </c:pt>
                <c:pt idx="6356">
                  <c:v>99.846180000000004</c:v>
                </c:pt>
                <c:pt idx="6357">
                  <c:v>99.846879999999999</c:v>
                </c:pt>
                <c:pt idx="6358">
                  <c:v>99.84666</c:v>
                </c:pt>
                <c:pt idx="6359">
                  <c:v>99.845849999999999</c:v>
                </c:pt>
                <c:pt idx="6360">
                  <c:v>99.844840000000005</c:v>
                </c:pt>
                <c:pt idx="6361">
                  <c:v>99.843860000000006</c:v>
                </c:pt>
                <c:pt idx="6362">
                  <c:v>99.842780000000005</c:v>
                </c:pt>
                <c:pt idx="6363">
                  <c:v>99.841459999999998</c:v>
                </c:pt>
                <c:pt idx="6364">
                  <c:v>99.839870000000005</c:v>
                </c:pt>
                <c:pt idx="6365">
                  <c:v>99.838130000000007</c:v>
                </c:pt>
                <c:pt idx="6366">
                  <c:v>99.836830000000006</c:v>
                </c:pt>
                <c:pt idx="6367">
                  <c:v>99.836420000000004</c:v>
                </c:pt>
                <c:pt idx="6368">
                  <c:v>99.837140000000005</c:v>
                </c:pt>
                <c:pt idx="6369">
                  <c:v>99.83878</c:v>
                </c:pt>
                <c:pt idx="6370">
                  <c:v>99.84066</c:v>
                </c:pt>
                <c:pt idx="6371">
                  <c:v>99.841899999999995</c:v>
                </c:pt>
                <c:pt idx="6372">
                  <c:v>99.841819999999998</c:v>
                </c:pt>
                <c:pt idx="6373">
                  <c:v>99.840389999999999</c:v>
                </c:pt>
                <c:pt idx="6374">
                  <c:v>99.838269999999994</c:v>
                </c:pt>
                <c:pt idx="6375">
                  <c:v>99.836449999999999</c:v>
                </c:pt>
                <c:pt idx="6376">
                  <c:v>99.83569</c:v>
                </c:pt>
                <c:pt idx="6377">
                  <c:v>99.836280000000002</c:v>
                </c:pt>
                <c:pt idx="6378">
                  <c:v>99.837919999999997</c:v>
                </c:pt>
                <c:pt idx="6379">
                  <c:v>99.839799999999997</c:v>
                </c:pt>
                <c:pt idx="6380">
                  <c:v>99.841220000000007</c:v>
                </c:pt>
                <c:pt idx="6381">
                  <c:v>99.841769999999997</c:v>
                </c:pt>
                <c:pt idx="6382">
                  <c:v>99.8416</c:v>
                </c:pt>
                <c:pt idx="6383">
                  <c:v>99.841099999999997</c:v>
                </c:pt>
                <c:pt idx="6384">
                  <c:v>99.840540000000004</c:v>
                </c:pt>
                <c:pt idx="6385">
                  <c:v>99.839730000000003</c:v>
                </c:pt>
                <c:pt idx="6386">
                  <c:v>99.838499999999996</c:v>
                </c:pt>
                <c:pt idx="6387">
                  <c:v>99.836590000000001</c:v>
                </c:pt>
                <c:pt idx="6388">
                  <c:v>99.83426</c:v>
                </c:pt>
                <c:pt idx="6389">
                  <c:v>99.832239999999999</c:v>
                </c:pt>
                <c:pt idx="6390">
                  <c:v>99.831569999999999</c:v>
                </c:pt>
                <c:pt idx="6391">
                  <c:v>99.833420000000004</c:v>
                </c:pt>
                <c:pt idx="6392">
                  <c:v>99.838220000000007</c:v>
                </c:pt>
                <c:pt idx="6393">
                  <c:v>99.845380000000006</c:v>
                </c:pt>
                <c:pt idx="6394">
                  <c:v>99.853409999999997</c:v>
                </c:pt>
                <c:pt idx="6395">
                  <c:v>99.860330000000005</c:v>
                </c:pt>
                <c:pt idx="6396">
                  <c:v>99.864459999999994</c:v>
                </c:pt>
                <c:pt idx="6397">
                  <c:v>99.86506</c:v>
                </c:pt>
                <c:pt idx="6398">
                  <c:v>99.862430000000003</c:v>
                </c:pt>
                <c:pt idx="6399">
                  <c:v>99.857619999999997</c:v>
                </c:pt>
                <c:pt idx="6400">
                  <c:v>99.852119999999999</c:v>
                </c:pt>
                <c:pt idx="6401">
                  <c:v>99.847399999999993</c:v>
                </c:pt>
                <c:pt idx="6402">
                  <c:v>99.844210000000004</c:v>
                </c:pt>
                <c:pt idx="6403">
                  <c:v>99.842439999999996</c:v>
                </c:pt>
                <c:pt idx="6404">
                  <c:v>99.841419999999999</c:v>
                </c:pt>
                <c:pt idx="6405">
                  <c:v>99.840609999999998</c:v>
                </c:pt>
                <c:pt idx="6406">
                  <c:v>99.839960000000005</c:v>
                </c:pt>
                <c:pt idx="6407">
                  <c:v>99.839529999999996</c:v>
                </c:pt>
                <c:pt idx="6408">
                  <c:v>99.839470000000006</c:v>
                </c:pt>
                <c:pt idx="6409">
                  <c:v>99.839489999999998</c:v>
                </c:pt>
                <c:pt idx="6410">
                  <c:v>99.83905</c:v>
                </c:pt>
                <c:pt idx="6411">
                  <c:v>99.837360000000004</c:v>
                </c:pt>
                <c:pt idx="6412">
                  <c:v>99.833759999999998</c:v>
                </c:pt>
                <c:pt idx="6413">
                  <c:v>99.828519999999997</c:v>
                </c:pt>
                <c:pt idx="6414">
                  <c:v>99.822620000000001</c:v>
                </c:pt>
                <c:pt idx="6415">
                  <c:v>99.818190000000001</c:v>
                </c:pt>
                <c:pt idx="6416">
                  <c:v>99.817710000000005</c:v>
                </c:pt>
                <c:pt idx="6417">
                  <c:v>99.822339999999997</c:v>
                </c:pt>
                <c:pt idx="6418">
                  <c:v>99.831400000000002</c:v>
                </c:pt>
                <c:pt idx="6419">
                  <c:v>99.842250000000007</c:v>
                </c:pt>
                <c:pt idx="6420">
                  <c:v>99.852289999999996</c:v>
                </c:pt>
                <c:pt idx="6421">
                  <c:v>99.860370000000003</c:v>
                </c:pt>
                <c:pt idx="6422">
                  <c:v>99.86609</c:v>
                </c:pt>
                <c:pt idx="6423">
                  <c:v>99.869669999999999</c:v>
                </c:pt>
                <c:pt idx="6424">
                  <c:v>99.871629999999996</c:v>
                </c:pt>
                <c:pt idx="6425">
                  <c:v>99.872439999999997</c:v>
                </c:pt>
                <c:pt idx="6426">
                  <c:v>99.872630000000001</c:v>
                </c:pt>
                <c:pt idx="6427">
                  <c:v>99.872389999999996</c:v>
                </c:pt>
                <c:pt idx="6428">
                  <c:v>99.87124</c:v>
                </c:pt>
                <c:pt idx="6429">
                  <c:v>99.868499999999997</c:v>
                </c:pt>
                <c:pt idx="6430">
                  <c:v>99.863759999999999</c:v>
                </c:pt>
                <c:pt idx="6431">
                  <c:v>99.857320000000001</c:v>
                </c:pt>
                <c:pt idx="6432">
                  <c:v>99.85033</c:v>
                </c:pt>
                <c:pt idx="6433">
                  <c:v>99.843890000000002</c:v>
                </c:pt>
                <c:pt idx="6434">
                  <c:v>99.838899999999995</c:v>
                </c:pt>
                <c:pt idx="6435">
                  <c:v>99.835840000000005</c:v>
                </c:pt>
                <c:pt idx="6436">
                  <c:v>99.834720000000004</c:v>
                </c:pt>
                <c:pt idx="6437">
                  <c:v>99.835430000000002</c:v>
                </c:pt>
                <c:pt idx="6438">
                  <c:v>99.837590000000006</c:v>
                </c:pt>
                <c:pt idx="6439">
                  <c:v>99.840770000000006</c:v>
                </c:pt>
                <c:pt idx="6440">
                  <c:v>99.844669999999994</c:v>
                </c:pt>
                <c:pt idx="6441">
                  <c:v>99.848889999999997</c:v>
                </c:pt>
                <c:pt idx="6442">
                  <c:v>99.853170000000006</c:v>
                </c:pt>
                <c:pt idx="6443">
                  <c:v>99.857169999999996</c:v>
                </c:pt>
                <c:pt idx="6444">
                  <c:v>99.860500000000002</c:v>
                </c:pt>
                <c:pt idx="6445">
                  <c:v>99.862880000000004</c:v>
                </c:pt>
                <c:pt idx="6446">
                  <c:v>99.864189999999994</c:v>
                </c:pt>
                <c:pt idx="6447">
                  <c:v>99.864490000000004</c:v>
                </c:pt>
                <c:pt idx="6448">
                  <c:v>99.863939999999999</c:v>
                </c:pt>
                <c:pt idx="6449">
                  <c:v>99.862679999999997</c:v>
                </c:pt>
                <c:pt idx="6450">
                  <c:v>99.860919999999993</c:v>
                </c:pt>
                <c:pt idx="6451">
                  <c:v>99.858919999999998</c:v>
                </c:pt>
                <c:pt idx="6452">
                  <c:v>99.857039999999998</c:v>
                </c:pt>
                <c:pt idx="6453">
                  <c:v>99.855630000000005</c:v>
                </c:pt>
                <c:pt idx="6454">
                  <c:v>99.854969999999994</c:v>
                </c:pt>
                <c:pt idx="6455">
                  <c:v>99.854929999999996</c:v>
                </c:pt>
                <c:pt idx="6456">
                  <c:v>99.855500000000006</c:v>
                </c:pt>
                <c:pt idx="6457">
                  <c:v>99.856409999999997</c:v>
                </c:pt>
                <c:pt idx="6458">
                  <c:v>99.857460000000003</c:v>
                </c:pt>
                <c:pt idx="6459">
                  <c:v>99.858419999999995</c:v>
                </c:pt>
                <c:pt idx="6460">
                  <c:v>99.859080000000006</c:v>
                </c:pt>
                <c:pt idx="6461">
                  <c:v>99.859279999999998</c:v>
                </c:pt>
                <c:pt idx="6462">
                  <c:v>99.859250000000003</c:v>
                </c:pt>
                <c:pt idx="6463">
                  <c:v>99.859340000000003</c:v>
                </c:pt>
                <c:pt idx="6464">
                  <c:v>99.859790000000004</c:v>
                </c:pt>
                <c:pt idx="6465">
                  <c:v>99.860600000000005</c:v>
                </c:pt>
                <c:pt idx="6466">
                  <c:v>99.861630000000005</c:v>
                </c:pt>
                <c:pt idx="6467">
                  <c:v>99.862520000000004</c:v>
                </c:pt>
                <c:pt idx="6468">
                  <c:v>99.863169999999997</c:v>
                </c:pt>
                <c:pt idx="6469">
                  <c:v>99.863399999999999</c:v>
                </c:pt>
                <c:pt idx="6470">
                  <c:v>99.863140000000001</c:v>
                </c:pt>
                <c:pt idx="6471">
                  <c:v>99.862430000000003</c:v>
                </c:pt>
                <c:pt idx="6472">
                  <c:v>99.861419999999995</c:v>
                </c:pt>
                <c:pt idx="6473">
                  <c:v>99.860150000000004</c:v>
                </c:pt>
                <c:pt idx="6474">
                  <c:v>99.858649999999997</c:v>
                </c:pt>
                <c:pt idx="6475">
                  <c:v>99.856780000000001</c:v>
                </c:pt>
                <c:pt idx="6476">
                  <c:v>99.854600000000005</c:v>
                </c:pt>
                <c:pt idx="6477">
                  <c:v>99.852289999999996</c:v>
                </c:pt>
                <c:pt idx="6478">
                  <c:v>99.850300000000004</c:v>
                </c:pt>
                <c:pt idx="6479">
                  <c:v>99.849059999999994</c:v>
                </c:pt>
                <c:pt idx="6480">
                  <c:v>99.848920000000007</c:v>
                </c:pt>
                <c:pt idx="6481">
                  <c:v>99.849879999999999</c:v>
                </c:pt>
                <c:pt idx="6482">
                  <c:v>99.851709999999997</c:v>
                </c:pt>
                <c:pt idx="6483">
                  <c:v>99.853899999999996</c:v>
                </c:pt>
                <c:pt idx="6484">
                  <c:v>99.856030000000004</c:v>
                </c:pt>
                <c:pt idx="6485">
                  <c:v>99.857789999999994</c:v>
                </c:pt>
                <c:pt idx="6486">
                  <c:v>99.859250000000003</c:v>
                </c:pt>
                <c:pt idx="6487">
                  <c:v>99.860479999999995</c:v>
                </c:pt>
                <c:pt idx="6488">
                  <c:v>99.861689999999996</c:v>
                </c:pt>
                <c:pt idx="6489">
                  <c:v>99.862660000000005</c:v>
                </c:pt>
                <c:pt idx="6490">
                  <c:v>99.863200000000006</c:v>
                </c:pt>
                <c:pt idx="6491">
                  <c:v>99.863079999999997</c:v>
                </c:pt>
                <c:pt idx="6492">
                  <c:v>99.862340000000003</c:v>
                </c:pt>
                <c:pt idx="6493">
                  <c:v>99.861440000000002</c:v>
                </c:pt>
                <c:pt idx="6494">
                  <c:v>99.860929999999996</c:v>
                </c:pt>
                <c:pt idx="6495">
                  <c:v>99.860990000000001</c:v>
                </c:pt>
                <c:pt idx="6496">
                  <c:v>99.861670000000004</c:v>
                </c:pt>
                <c:pt idx="6497">
                  <c:v>99.862629999999996</c:v>
                </c:pt>
                <c:pt idx="6498">
                  <c:v>99.863590000000002</c:v>
                </c:pt>
                <c:pt idx="6499">
                  <c:v>99.864180000000005</c:v>
                </c:pt>
                <c:pt idx="6500">
                  <c:v>99.864220000000003</c:v>
                </c:pt>
                <c:pt idx="6501">
                  <c:v>99.863770000000002</c:v>
                </c:pt>
                <c:pt idx="6502">
                  <c:v>99.863140000000001</c:v>
                </c:pt>
                <c:pt idx="6503">
                  <c:v>99.862719999999996</c:v>
                </c:pt>
                <c:pt idx="6504">
                  <c:v>99.862729999999999</c:v>
                </c:pt>
                <c:pt idx="6505">
                  <c:v>99.863039999999998</c:v>
                </c:pt>
                <c:pt idx="6506">
                  <c:v>99.863410000000002</c:v>
                </c:pt>
                <c:pt idx="6507">
                  <c:v>99.863410000000002</c:v>
                </c:pt>
                <c:pt idx="6508">
                  <c:v>99.863039999999998</c:v>
                </c:pt>
                <c:pt idx="6509">
                  <c:v>99.86242</c:v>
                </c:pt>
                <c:pt idx="6510">
                  <c:v>99.861949999999993</c:v>
                </c:pt>
                <c:pt idx="6511">
                  <c:v>99.862039999999993</c:v>
                </c:pt>
                <c:pt idx="6512">
                  <c:v>99.862880000000004</c:v>
                </c:pt>
                <c:pt idx="6513">
                  <c:v>99.864339999999999</c:v>
                </c:pt>
                <c:pt idx="6514">
                  <c:v>99.866020000000006</c:v>
                </c:pt>
                <c:pt idx="6515">
                  <c:v>99.86739</c:v>
                </c:pt>
                <c:pt idx="6516">
                  <c:v>99.868080000000006</c:v>
                </c:pt>
                <c:pt idx="6517">
                  <c:v>99.868020000000001</c:v>
                </c:pt>
                <c:pt idx="6518">
                  <c:v>99.867440000000002</c:v>
                </c:pt>
                <c:pt idx="6519">
                  <c:v>99.866849999999999</c:v>
                </c:pt>
                <c:pt idx="6520">
                  <c:v>99.866739999999993</c:v>
                </c:pt>
                <c:pt idx="6521">
                  <c:v>99.867450000000005</c:v>
                </c:pt>
                <c:pt idx="6522">
                  <c:v>99.869029999999995</c:v>
                </c:pt>
                <c:pt idx="6523">
                  <c:v>99.87133</c:v>
                </c:pt>
                <c:pt idx="6524">
                  <c:v>99.873859999999993</c:v>
                </c:pt>
                <c:pt idx="6525">
                  <c:v>99.876080000000002</c:v>
                </c:pt>
                <c:pt idx="6526">
                  <c:v>99.877459999999999</c:v>
                </c:pt>
                <c:pt idx="6527">
                  <c:v>99.877849999999995</c:v>
                </c:pt>
                <c:pt idx="6528">
                  <c:v>99.877369999999999</c:v>
                </c:pt>
                <c:pt idx="6529">
                  <c:v>99.876090000000005</c:v>
                </c:pt>
                <c:pt idx="6530">
                  <c:v>99.874229999999997</c:v>
                </c:pt>
                <c:pt idx="6531">
                  <c:v>99.871979999999994</c:v>
                </c:pt>
                <c:pt idx="6532">
                  <c:v>99.869900000000001</c:v>
                </c:pt>
                <c:pt idx="6533">
                  <c:v>99.868769999999998</c:v>
                </c:pt>
                <c:pt idx="6534">
                  <c:v>99.869309999999999</c:v>
                </c:pt>
                <c:pt idx="6535">
                  <c:v>99.871409999999997</c:v>
                </c:pt>
                <c:pt idx="6536">
                  <c:v>99.874110000000002</c:v>
                </c:pt>
                <c:pt idx="6537">
                  <c:v>99.876040000000003</c:v>
                </c:pt>
                <c:pt idx="6538">
                  <c:v>99.876589999999993</c:v>
                </c:pt>
                <c:pt idx="6539">
                  <c:v>99.875950000000003</c:v>
                </c:pt>
                <c:pt idx="6540">
                  <c:v>99.874529999999993</c:v>
                </c:pt>
                <c:pt idx="6541">
                  <c:v>99.872460000000004</c:v>
                </c:pt>
                <c:pt idx="6542">
                  <c:v>99.869780000000006</c:v>
                </c:pt>
                <c:pt idx="6543">
                  <c:v>99.866780000000006</c:v>
                </c:pt>
                <c:pt idx="6544">
                  <c:v>99.863929999999996</c:v>
                </c:pt>
                <c:pt idx="6545">
                  <c:v>99.861559999999997</c:v>
                </c:pt>
                <c:pt idx="6546">
                  <c:v>99.859819999999999</c:v>
                </c:pt>
                <c:pt idx="6547">
                  <c:v>99.858440000000002</c:v>
                </c:pt>
                <c:pt idx="6548">
                  <c:v>99.857320000000001</c:v>
                </c:pt>
                <c:pt idx="6549">
                  <c:v>99.856750000000005</c:v>
                </c:pt>
                <c:pt idx="6550">
                  <c:v>99.857370000000003</c:v>
                </c:pt>
                <c:pt idx="6551">
                  <c:v>99.859309999999994</c:v>
                </c:pt>
                <c:pt idx="6552">
                  <c:v>99.862170000000006</c:v>
                </c:pt>
                <c:pt idx="6553">
                  <c:v>99.865030000000004</c:v>
                </c:pt>
                <c:pt idx="6554">
                  <c:v>99.867199999999997</c:v>
                </c:pt>
                <c:pt idx="6555">
                  <c:v>99.868250000000003</c:v>
                </c:pt>
                <c:pt idx="6556">
                  <c:v>99.868129999999994</c:v>
                </c:pt>
                <c:pt idx="6557">
                  <c:v>99.867099999999994</c:v>
                </c:pt>
                <c:pt idx="6558">
                  <c:v>99.865740000000002</c:v>
                </c:pt>
                <c:pt idx="6559">
                  <c:v>99.864519999999999</c:v>
                </c:pt>
                <c:pt idx="6560">
                  <c:v>99.863879999999995</c:v>
                </c:pt>
                <c:pt idx="6561">
                  <c:v>99.864009999999993</c:v>
                </c:pt>
                <c:pt idx="6562">
                  <c:v>99.865120000000005</c:v>
                </c:pt>
                <c:pt idx="6563">
                  <c:v>99.867260000000002</c:v>
                </c:pt>
                <c:pt idx="6564">
                  <c:v>99.870360000000005</c:v>
                </c:pt>
                <c:pt idx="6565">
                  <c:v>99.874039999999994</c:v>
                </c:pt>
                <c:pt idx="6566">
                  <c:v>99.877880000000005</c:v>
                </c:pt>
                <c:pt idx="6567">
                  <c:v>99.881709999999998</c:v>
                </c:pt>
                <c:pt idx="6568">
                  <c:v>99.885570000000001</c:v>
                </c:pt>
                <c:pt idx="6569">
                  <c:v>99.889520000000005</c:v>
                </c:pt>
                <c:pt idx="6570">
                  <c:v>99.892989999999998</c:v>
                </c:pt>
                <c:pt idx="6571">
                  <c:v>99.895290000000003</c:v>
                </c:pt>
                <c:pt idx="6572">
                  <c:v>99.896029999999996</c:v>
                </c:pt>
                <c:pt idx="6573">
                  <c:v>99.895200000000003</c:v>
                </c:pt>
                <c:pt idx="6574">
                  <c:v>99.893299999999996</c:v>
                </c:pt>
                <c:pt idx="6575">
                  <c:v>99.890720000000002</c:v>
                </c:pt>
                <c:pt idx="6576">
                  <c:v>99.887569999999997</c:v>
                </c:pt>
                <c:pt idx="6577">
                  <c:v>99.883840000000006</c:v>
                </c:pt>
                <c:pt idx="6578">
                  <c:v>99.880179999999996</c:v>
                </c:pt>
                <c:pt idx="6579">
                  <c:v>99.877570000000006</c:v>
                </c:pt>
                <c:pt idx="6580">
                  <c:v>99.876530000000002</c:v>
                </c:pt>
                <c:pt idx="6581">
                  <c:v>99.876819999999995</c:v>
                </c:pt>
                <c:pt idx="6582">
                  <c:v>99.877750000000006</c:v>
                </c:pt>
                <c:pt idx="6583">
                  <c:v>99.878680000000003</c:v>
                </c:pt>
                <c:pt idx="6584">
                  <c:v>99.879300000000001</c:v>
                </c:pt>
                <c:pt idx="6585">
                  <c:v>99.879459999999995</c:v>
                </c:pt>
                <c:pt idx="6586">
                  <c:v>99.879109999999997</c:v>
                </c:pt>
                <c:pt idx="6587">
                  <c:v>99.87818</c:v>
                </c:pt>
                <c:pt idx="6588">
                  <c:v>99.876580000000004</c:v>
                </c:pt>
                <c:pt idx="6589">
                  <c:v>99.874570000000006</c:v>
                </c:pt>
                <c:pt idx="6590">
                  <c:v>99.87276</c:v>
                </c:pt>
                <c:pt idx="6591">
                  <c:v>99.871560000000002</c:v>
                </c:pt>
                <c:pt idx="6592">
                  <c:v>99.871229999999997</c:v>
                </c:pt>
                <c:pt idx="6593">
                  <c:v>99.871600000000001</c:v>
                </c:pt>
                <c:pt idx="6594">
                  <c:v>99.872410000000002</c:v>
                </c:pt>
                <c:pt idx="6595">
                  <c:v>99.873310000000004</c:v>
                </c:pt>
                <c:pt idx="6596">
                  <c:v>99.874210000000005</c:v>
                </c:pt>
                <c:pt idx="6597">
                  <c:v>99.875140000000002</c:v>
                </c:pt>
                <c:pt idx="6598">
                  <c:v>99.876469999999998</c:v>
                </c:pt>
                <c:pt idx="6599">
                  <c:v>99.878590000000003</c:v>
                </c:pt>
                <c:pt idx="6600">
                  <c:v>99.881659999999997</c:v>
                </c:pt>
                <c:pt idx="6601">
                  <c:v>99.885490000000004</c:v>
                </c:pt>
                <c:pt idx="6602">
                  <c:v>99.889430000000004</c:v>
                </c:pt>
                <c:pt idx="6603">
                  <c:v>99.89255</c:v>
                </c:pt>
                <c:pt idx="6604">
                  <c:v>99.894180000000006</c:v>
                </c:pt>
                <c:pt idx="6605">
                  <c:v>99.893910000000005</c:v>
                </c:pt>
                <c:pt idx="6606">
                  <c:v>99.891919999999999</c:v>
                </c:pt>
                <c:pt idx="6607">
                  <c:v>99.888840000000002</c:v>
                </c:pt>
                <c:pt idx="6608">
                  <c:v>99.88552</c:v>
                </c:pt>
                <c:pt idx="6609">
                  <c:v>99.882639999999995</c:v>
                </c:pt>
                <c:pt idx="6610">
                  <c:v>99.880709999999993</c:v>
                </c:pt>
                <c:pt idx="6611">
                  <c:v>99.879549999999995</c:v>
                </c:pt>
                <c:pt idx="6612">
                  <c:v>99.878780000000006</c:v>
                </c:pt>
                <c:pt idx="6613">
                  <c:v>99.87791</c:v>
                </c:pt>
                <c:pt idx="6614">
                  <c:v>99.876750000000001</c:v>
                </c:pt>
                <c:pt idx="6615">
                  <c:v>99.875410000000002</c:v>
                </c:pt>
                <c:pt idx="6616">
                  <c:v>99.874210000000005</c:v>
                </c:pt>
                <c:pt idx="6617">
                  <c:v>99.87285</c:v>
                </c:pt>
                <c:pt idx="6618">
                  <c:v>99.871099999999998</c:v>
                </c:pt>
                <c:pt idx="6619">
                  <c:v>99.868570000000005</c:v>
                </c:pt>
                <c:pt idx="6620">
                  <c:v>99.865080000000006</c:v>
                </c:pt>
                <c:pt idx="6621">
                  <c:v>99.861019999999996</c:v>
                </c:pt>
                <c:pt idx="6622">
                  <c:v>99.857010000000002</c:v>
                </c:pt>
                <c:pt idx="6623">
                  <c:v>99.853930000000005</c:v>
                </c:pt>
                <c:pt idx="6624">
                  <c:v>99.852459999999994</c:v>
                </c:pt>
                <c:pt idx="6625">
                  <c:v>99.852969999999999</c:v>
                </c:pt>
                <c:pt idx="6626">
                  <c:v>99.855260000000001</c:v>
                </c:pt>
                <c:pt idx="6627">
                  <c:v>99.858760000000004</c:v>
                </c:pt>
                <c:pt idx="6628">
                  <c:v>99.862759999999994</c:v>
                </c:pt>
                <c:pt idx="6629">
                  <c:v>99.866699999999994</c:v>
                </c:pt>
                <c:pt idx="6630">
                  <c:v>99.870320000000007</c:v>
                </c:pt>
                <c:pt idx="6631">
                  <c:v>99.873530000000002</c:v>
                </c:pt>
                <c:pt idx="6632">
                  <c:v>99.876279999999994</c:v>
                </c:pt>
                <c:pt idx="6633">
                  <c:v>99.878429999999994</c:v>
                </c:pt>
                <c:pt idx="6634">
                  <c:v>99.879689999999997</c:v>
                </c:pt>
                <c:pt idx="6635">
                  <c:v>99.879660000000001</c:v>
                </c:pt>
                <c:pt idx="6636">
                  <c:v>99.877970000000005</c:v>
                </c:pt>
                <c:pt idx="6637">
                  <c:v>99.874480000000005</c:v>
                </c:pt>
                <c:pt idx="6638">
                  <c:v>99.869560000000007</c:v>
                </c:pt>
                <c:pt idx="6639">
                  <c:v>99.863910000000004</c:v>
                </c:pt>
                <c:pt idx="6640">
                  <c:v>99.858699999999999</c:v>
                </c:pt>
                <c:pt idx="6641">
                  <c:v>99.854529999999997</c:v>
                </c:pt>
                <c:pt idx="6642">
                  <c:v>99.851050000000001</c:v>
                </c:pt>
                <c:pt idx="6643">
                  <c:v>99.846289999999996</c:v>
                </c:pt>
                <c:pt idx="6644">
                  <c:v>99.838620000000006</c:v>
                </c:pt>
                <c:pt idx="6645">
                  <c:v>99.829710000000006</c:v>
                </c:pt>
                <c:pt idx="6646">
                  <c:v>99.823769999999996</c:v>
                </c:pt>
                <c:pt idx="6647">
                  <c:v>99.823340000000002</c:v>
                </c:pt>
                <c:pt idx="6648">
                  <c:v>99.827690000000004</c:v>
                </c:pt>
                <c:pt idx="6649">
                  <c:v>99.834389999999999</c:v>
                </c:pt>
                <c:pt idx="6650">
                  <c:v>99.841130000000007</c:v>
                </c:pt>
                <c:pt idx="6651">
                  <c:v>99.846590000000006</c:v>
                </c:pt>
                <c:pt idx="6652">
                  <c:v>99.850290000000001</c:v>
                </c:pt>
                <c:pt idx="6653">
                  <c:v>99.85248</c:v>
                </c:pt>
                <c:pt idx="6654">
                  <c:v>99.853710000000007</c:v>
                </c:pt>
                <c:pt idx="6655">
                  <c:v>99.854550000000003</c:v>
                </c:pt>
                <c:pt idx="6656">
                  <c:v>99.855350000000001</c:v>
                </c:pt>
                <c:pt idx="6657">
                  <c:v>99.856279999999998</c:v>
                </c:pt>
                <c:pt idx="6658">
                  <c:v>99.857249999999993</c:v>
                </c:pt>
                <c:pt idx="6659">
                  <c:v>99.858109999999996</c:v>
                </c:pt>
                <c:pt idx="6660">
                  <c:v>99.858760000000004</c:v>
                </c:pt>
                <c:pt idx="6661">
                  <c:v>99.859309999999994</c:v>
                </c:pt>
                <c:pt idx="6662">
                  <c:v>99.860140000000001</c:v>
                </c:pt>
                <c:pt idx="6663">
                  <c:v>99.861599999999996</c:v>
                </c:pt>
                <c:pt idx="6664">
                  <c:v>99.863919999999993</c:v>
                </c:pt>
                <c:pt idx="6665">
                  <c:v>99.866910000000004</c:v>
                </c:pt>
                <c:pt idx="6666">
                  <c:v>99.869829999999993</c:v>
                </c:pt>
                <c:pt idx="6667">
                  <c:v>99.871859999999998</c:v>
                </c:pt>
                <c:pt idx="6668">
                  <c:v>99.872519999999994</c:v>
                </c:pt>
                <c:pt idx="6669">
                  <c:v>99.871889999999993</c:v>
                </c:pt>
                <c:pt idx="6670">
                  <c:v>99.870630000000006</c:v>
                </c:pt>
                <c:pt idx="6671">
                  <c:v>99.869330000000005</c:v>
                </c:pt>
                <c:pt idx="6672">
                  <c:v>99.868260000000006</c:v>
                </c:pt>
                <c:pt idx="6673">
                  <c:v>99.867419999999996</c:v>
                </c:pt>
                <c:pt idx="6674">
                  <c:v>99.866839999999996</c:v>
                </c:pt>
                <c:pt idx="6675">
                  <c:v>99.866439999999997</c:v>
                </c:pt>
                <c:pt idx="6676">
                  <c:v>99.866280000000003</c:v>
                </c:pt>
                <c:pt idx="6677">
                  <c:v>99.865930000000006</c:v>
                </c:pt>
                <c:pt idx="6678">
                  <c:v>99.865170000000006</c:v>
                </c:pt>
                <c:pt idx="6679">
                  <c:v>99.864270000000005</c:v>
                </c:pt>
                <c:pt idx="6680">
                  <c:v>99.863939999999999</c:v>
                </c:pt>
                <c:pt idx="6681">
                  <c:v>99.86439</c:v>
                </c:pt>
                <c:pt idx="6682">
                  <c:v>99.865039999999993</c:v>
                </c:pt>
                <c:pt idx="6683">
                  <c:v>99.864949999999993</c:v>
                </c:pt>
                <c:pt idx="6684">
                  <c:v>99.863529999999997</c:v>
                </c:pt>
                <c:pt idx="6685">
                  <c:v>99.860609999999994</c:v>
                </c:pt>
                <c:pt idx="6686">
                  <c:v>99.85669</c:v>
                </c:pt>
                <c:pt idx="6687">
                  <c:v>99.852729999999994</c:v>
                </c:pt>
                <c:pt idx="6688">
                  <c:v>99.849779999999996</c:v>
                </c:pt>
                <c:pt idx="6689">
                  <c:v>99.848519999999994</c:v>
                </c:pt>
                <c:pt idx="6690">
                  <c:v>99.848879999999994</c:v>
                </c:pt>
                <c:pt idx="6691">
                  <c:v>99.850139999999996</c:v>
                </c:pt>
                <c:pt idx="6692">
                  <c:v>99.851470000000006</c:v>
                </c:pt>
                <c:pt idx="6693">
                  <c:v>99.852360000000004</c:v>
                </c:pt>
                <c:pt idx="6694">
                  <c:v>99.852800000000002</c:v>
                </c:pt>
                <c:pt idx="6695">
                  <c:v>99.853099999999998</c:v>
                </c:pt>
                <c:pt idx="6696">
                  <c:v>99.853700000000003</c:v>
                </c:pt>
                <c:pt idx="6697">
                  <c:v>99.854860000000002</c:v>
                </c:pt>
                <c:pt idx="6698">
                  <c:v>99.856380000000001</c:v>
                </c:pt>
                <c:pt idx="6699">
                  <c:v>99.857600000000005</c:v>
                </c:pt>
                <c:pt idx="6700">
                  <c:v>99.857889999999998</c:v>
                </c:pt>
                <c:pt idx="6701">
                  <c:v>99.857079999999996</c:v>
                </c:pt>
                <c:pt idx="6702">
                  <c:v>99.855770000000007</c:v>
                </c:pt>
                <c:pt idx="6703">
                  <c:v>99.854640000000003</c:v>
                </c:pt>
                <c:pt idx="6704">
                  <c:v>99.853980000000007</c:v>
                </c:pt>
                <c:pt idx="6705">
                  <c:v>99.853570000000005</c:v>
                </c:pt>
                <c:pt idx="6706">
                  <c:v>99.853049999999996</c:v>
                </c:pt>
                <c:pt idx="6707">
                  <c:v>99.852029999999999</c:v>
                </c:pt>
                <c:pt idx="6708">
                  <c:v>99.850359999999995</c:v>
                </c:pt>
                <c:pt idx="6709">
                  <c:v>99.848100000000002</c:v>
                </c:pt>
                <c:pt idx="6710">
                  <c:v>99.845579999999998</c:v>
                </c:pt>
                <c:pt idx="6711">
                  <c:v>99.843440000000001</c:v>
                </c:pt>
                <c:pt idx="6712">
                  <c:v>99.842489999999998</c:v>
                </c:pt>
                <c:pt idx="6713">
                  <c:v>99.843040000000002</c:v>
                </c:pt>
                <c:pt idx="6714">
                  <c:v>99.844669999999994</c:v>
                </c:pt>
                <c:pt idx="6715">
                  <c:v>99.846339999999998</c:v>
                </c:pt>
                <c:pt idx="6716">
                  <c:v>99.847149999999999</c:v>
                </c:pt>
                <c:pt idx="6717">
                  <c:v>99.846680000000006</c:v>
                </c:pt>
                <c:pt idx="6718">
                  <c:v>99.845209999999994</c:v>
                </c:pt>
                <c:pt idx="6719">
                  <c:v>99.843440000000001</c:v>
                </c:pt>
                <c:pt idx="6720">
                  <c:v>99.842349999999996</c:v>
                </c:pt>
                <c:pt idx="6721">
                  <c:v>99.842579999999998</c:v>
                </c:pt>
                <c:pt idx="6722">
                  <c:v>99.844369999999998</c:v>
                </c:pt>
                <c:pt idx="6723">
                  <c:v>99.847179999999994</c:v>
                </c:pt>
                <c:pt idx="6724">
                  <c:v>99.850269999999995</c:v>
                </c:pt>
                <c:pt idx="6725">
                  <c:v>99.853020000000001</c:v>
                </c:pt>
                <c:pt idx="6726">
                  <c:v>99.855189999999993</c:v>
                </c:pt>
                <c:pt idx="6727">
                  <c:v>99.856800000000007</c:v>
                </c:pt>
                <c:pt idx="6728">
                  <c:v>99.858059999999995</c:v>
                </c:pt>
                <c:pt idx="6729">
                  <c:v>99.858990000000006</c:v>
                </c:pt>
                <c:pt idx="6730">
                  <c:v>99.859769999999997</c:v>
                </c:pt>
                <c:pt idx="6731">
                  <c:v>99.86027</c:v>
                </c:pt>
                <c:pt idx="6732">
                  <c:v>99.86045</c:v>
                </c:pt>
                <c:pt idx="6733">
                  <c:v>99.860380000000006</c:v>
                </c:pt>
                <c:pt idx="6734">
                  <c:v>99.86018</c:v>
                </c:pt>
                <c:pt idx="6735">
                  <c:v>99.860039999999998</c:v>
                </c:pt>
                <c:pt idx="6736">
                  <c:v>99.860050000000001</c:v>
                </c:pt>
                <c:pt idx="6737">
                  <c:v>99.860079999999996</c:v>
                </c:pt>
                <c:pt idx="6738">
                  <c:v>99.859909999999999</c:v>
                </c:pt>
                <c:pt idx="6739">
                  <c:v>99.859020000000001</c:v>
                </c:pt>
                <c:pt idx="6740">
                  <c:v>99.857119999999995</c:v>
                </c:pt>
                <c:pt idx="6741">
                  <c:v>99.854320000000001</c:v>
                </c:pt>
                <c:pt idx="6742">
                  <c:v>99.850939999999994</c:v>
                </c:pt>
                <c:pt idx="6743">
                  <c:v>99.847759999999994</c:v>
                </c:pt>
                <c:pt idx="6744">
                  <c:v>99.845259999999996</c:v>
                </c:pt>
                <c:pt idx="6745">
                  <c:v>99.843509999999995</c:v>
                </c:pt>
                <c:pt idx="6746">
                  <c:v>99.842209999999994</c:v>
                </c:pt>
                <c:pt idx="6747">
                  <c:v>99.84093</c:v>
                </c:pt>
                <c:pt idx="6748">
                  <c:v>99.839039999999997</c:v>
                </c:pt>
                <c:pt idx="6749">
                  <c:v>99.836280000000002</c:v>
                </c:pt>
                <c:pt idx="6750">
                  <c:v>99.832890000000006</c:v>
                </c:pt>
                <c:pt idx="6751">
                  <c:v>99.829260000000005</c:v>
                </c:pt>
                <c:pt idx="6752">
                  <c:v>99.825890000000001</c:v>
                </c:pt>
                <c:pt idx="6753">
                  <c:v>99.822829999999996</c:v>
                </c:pt>
                <c:pt idx="6754">
                  <c:v>99.820139999999995</c:v>
                </c:pt>
                <c:pt idx="6755">
                  <c:v>99.817719999999994</c:v>
                </c:pt>
                <c:pt idx="6756">
                  <c:v>99.815709999999996</c:v>
                </c:pt>
                <c:pt idx="6757">
                  <c:v>99.814369999999997</c:v>
                </c:pt>
                <c:pt idx="6758">
                  <c:v>99.814070000000001</c:v>
                </c:pt>
                <c:pt idx="6759">
                  <c:v>99.815060000000003</c:v>
                </c:pt>
                <c:pt idx="6760">
                  <c:v>99.817220000000006</c:v>
                </c:pt>
                <c:pt idx="6761">
                  <c:v>99.820030000000003</c:v>
                </c:pt>
                <c:pt idx="6762">
                  <c:v>99.822800000000001</c:v>
                </c:pt>
                <c:pt idx="6763">
                  <c:v>99.824690000000004</c:v>
                </c:pt>
                <c:pt idx="6764">
                  <c:v>99.825230000000005</c:v>
                </c:pt>
                <c:pt idx="6765">
                  <c:v>99.824330000000003</c:v>
                </c:pt>
                <c:pt idx="6766">
                  <c:v>99.822410000000005</c:v>
                </c:pt>
                <c:pt idx="6767">
                  <c:v>99.82011</c:v>
                </c:pt>
                <c:pt idx="6768">
                  <c:v>99.818049999999999</c:v>
                </c:pt>
                <c:pt idx="6769">
                  <c:v>99.816559999999996</c:v>
                </c:pt>
                <c:pt idx="6770">
                  <c:v>99.815669999999997</c:v>
                </c:pt>
                <c:pt idx="6771">
                  <c:v>99.815160000000006</c:v>
                </c:pt>
                <c:pt idx="6772">
                  <c:v>99.814800000000005</c:v>
                </c:pt>
                <c:pt idx="6773">
                  <c:v>99.814400000000006</c:v>
                </c:pt>
                <c:pt idx="6774">
                  <c:v>99.813910000000007</c:v>
                </c:pt>
                <c:pt idx="6775">
                  <c:v>99.813410000000005</c:v>
                </c:pt>
                <c:pt idx="6776">
                  <c:v>99.813029999999998</c:v>
                </c:pt>
                <c:pt idx="6777">
                  <c:v>99.812709999999996</c:v>
                </c:pt>
                <c:pt idx="6778">
                  <c:v>99.812209999999993</c:v>
                </c:pt>
                <c:pt idx="6779">
                  <c:v>99.81138</c:v>
                </c:pt>
                <c:pt idx="6780">
                  <c:v>99.810019999999994</c:v>
                </c:pt>
                <c:pt idx="6781">
                  <c:v>99.808359999999993</c:v>
                </c:pt>
                <c:pt idx="6782">
                  <c:v>99.80686</c:v>
                </c:pt>
                <c:pt idx="6783">
                  <c:v>99.805980000000005</c:v>
                </c:pt>
                <c:pt idx="6784">
                  <c:v>99.806030000000007</c:v>
                </c:pt>
                <c:pt idx="6785">
                  <c:v>99.806939999999997</c:v>
                </c:pt>
                <c:pt idx="6786">
                  <c:v>99.808400000000006</c:v>
                </c:pt>
                <c:pt idx="6787">
                  <c:v>99.809809999999999</c:v>
                </c:pt>
                <c:pt idx="6788">
                  <c:v>99.810699999999997</c:v>
                </c:pt>
                <c:pt idx="6789">
                  <c:v>99.810720000000003</c:v>
                </c:pt>
                <c:pt idx="6790">
                  <c:v>99.809749999999994</c:v>
                </c:pt>
                <c:pt idx="6791">
                  <c:v>99.807980000000001</c:v>
                </c:pt>
                <c:pt idx="6792">
                  <c:v>99.805790000000002</c:v>
                </c:pt>
                <c:pt idx="6793">
                  <c:v>99.803600000000003</c:v>
                </c:pt>
                <c:pt idx="6794">
                  <c:v>99.801760000000002</c:v>
                </c:pt>
                <c:pt idx="6795">
                  <c:v>99.800420000000003</c:v>
                </c:pt>
                <c:pt idx="6796">
                  <c:v>99.799469999999999</c:v>
                </c:pt>
                <c:pt idx="6797">
                  <c:v>99.798860000000005</c:v>
                </c:pt>
                <c:pt idx="6798">
                  <c:v>99.798479999999998</c:v>
                </c:pt>
                <c:pt idx="6799">
                  <c:v>99.798259999999999</c:v>
                </c:pt>
                <c:pt idx="6800">
                  <c:v>99.79813</c:v>
                </c:pt>
                <c:pt idx="6801">
                  <c:v>99.797809999999998</c:v>
                </c:pt>
                <c:pt idx="6802">
                  <c:v>99.797070000000005</c:v>
                </c:pt>
                <c:pt idx="6803">
                  <c:v>99.795550000000006</c:v>
                </c:pt>
                <c:pt idx="6804">
                  <c:v>99.793090000000007</c:v>
                </c:pt>
                <c:pt idx="6805">
                  <c:v>99.789860000000004</c:v>
                </c:pt>
                <c:pt idx="6806">
                  <c:v>99.786299999999997</c:v>
                </c:pt>
                <c:pt idx="6807">
                  <c:v>99.782970000000006</c:v>
                </c:pt>
                <c:pt idx="6808">
                  <c:v>99.780410000000003</c:v>
                </c:pt>
                <c:pt idx="6809">
                  <c:v>99.778840000000002</c:v>
                </c:pt>
                <c:pt idx="6810">
                  <c:v>99.778270000000006</c:v>
                </c:pt>
                <c:pt idx="6811">
                  <c:v>99.778400000000005</c:v>
                </c:pt>
                <c:pt idx="6812">
                  <c:v>99.778980000000004</c:v>
                </c:pt>
                <c:pt idx="6813">
                  <c:v>99.779769999999999</c:v>
                </c:pt>
                <c:pt idx="6814">
                  <c:v>99.780699999999996</c:v>
                </c:pt>
                <c:pt idx="6815">
                  <c:v>99.781779999999998</c:v>
                </c:pt>
                <c:pt idx="6816">
                  <c:v>99.782979999999995</c:v>
                </c:pt>
                <c:pt idx="6817">
                  <c:v>99.784099999999995</c:v>
                </c:pt>
                <c:pt idx="6818">
                  <c:v>99.78492</c:v>
                </c:pt>
                <c:pt idx="6819">
                  <c:v>99.785120000000006</c:v>
                </c:pt>
                <c:pt idx="6820">
                  <c:v>99.784660000000002</c:v>
                </c:pt>
                <c:pt idx="6821">
                  <c:v>99.783649999999994</c:v>
                </c:pt>
                <c:pt idx="6822">
                  <c:v>99.782489999999996</c:v>
                </c:pt>
                <c:pt idx="6823">
                  <c:v>99.781570000000002</c:v>
                </c:pt>
                <c:pt idx="6824">
                  <c:v>99.781180000000006</c:v>
                </c:pt>
                <c:pt idx="6825">
                  <c:v>99.781300000000002</c:v>
                </c:pt>
                <c:pt idx="6826">
                  <c:v>99.781639999999996</c:v>
                </c:pt>
                <c:pt idx="6827">
                  <c:v>99.781670000000005</c:v>
                </c:pt>
                <c:pt idx="6828">
                  <c:v>99.781009999999995</c:v>
                </c:pt>
                <c:pt idx="6829">
                  <c:v>99.779390000000006</c:v>
                </c:pt>
                <c:pt idx="6830">
                  <c:v>99.777209999999997</c:v>
                </c:pt>
                <c:pt idx="6831">
                  <c:v>99.774860000000004</c:v>
                </c:pt>
                <c:pt idx="6832">
                  <c:v>99.772900000000007</c:v>
                </c:pt>
                <c:pt idx="6833">
                  <c:v>99.771460000000005</c:v>
                </c:pt>
                <c:pt idx="6834">
                  <c:v>99.770449999999997</c:v>
                </c:pt>
                <c:pt idx="6835">
                  <c:v>99.769490000000005</c:v>
                </c:pt>
                <c:pt idx="6836">
                  <c:v>99.76831</c:v>
                </c:pt>
                <c:pt idx="6837">
                  <c:v>99.766660000000002</c:v>
                </c:pt>
                <c:pt idx="6838">
                  <c:v>99.764589999999998</c:v>
                </c:pt>
                <c:pt idx="6839">
                  <c:v>99.762180000000001</c:v>
                </c:pt>
                <c:pt idx="6840">
                  <c:v>99.759749999999997</c:v>
                </c:pt>
                <c:pt idx="6841">
                  <c:v>99.757509999999996</c:v>
                </c:pt>
                <c:pt idx="6842">
                  <c:v>99.75564</c:v>
                </c:pt>
                <c:pt idx="6843">
                  <c:v>99.754260000000002</c:v>
                </c:pt>
                <c:pt idx="6844">
                  <c:v>99.753399999999999</c:v>
                </c:pt>
                <c:pt idx="6845">
                  <c:v>99.753060000000005</c:v>
                </c:pt>
                <c:pt idx="6846">
                  <c:v>99.753169999999997</c:v>
                </c:pt>
                <c:pt idx="6847">
                  <c:v>99.753649999999993</c:v>
                </c:pt>
                <c:pt idx="6848">
                  <c:v>99.754260000000002</c:v>
                </c:pt>
                <c:pt idx="6849">
                  <c:v>99.754739999999998</c:v>
                </c:pt>
                <c:pt idx="6850">
                  <c:v>99.754850000000005</c:v>
                </c:pt>
                <c:pt idx="6851">
                  <c:v>99.754369999999994</c:v>
                </c:pt>
                <c:pt idx="6852">
                  <c:v>99.753410000000002</c:v>
                </c:pt>
                <c:pt idx="6853">
                  <c:v>99.752219999999994</c:v>
                </c:pt>
                <c:pt idx="6854">
                  <c:v>99.75121</c:v>
                </c:pt>
                <c:pt idx="6855">
                  <c:v>99.750720000000001</c:v>
                </c:pt>
                <c:pt idx="6856">
                  <c:v>99.75094</c:v>
                </c:pt>
                <c:pt idx="6857">
                  <c:v>99.751739999999998</c:v>
                </c:pt>
                <c:pt idx="6858">
                  <c:v>99.752899999999997</c:v>
                </c:pt>
                <c:pt idx="6859">
                  <c:v>99.753919999999994</c:v>
                </c:pt>
                <c:pt idx="6860">
                  <c:v>99.754589999999993</c:v>
                </c:pt>
                <c:pt idx="6861">
                  <c:v>99.754760000000005</c:v>
                </c:pt>
                <c:pt idx="6862">
                  <c:v>99.754549999999995</c:v>
                </c:pt>
                <c:pt idx="6863">
                  <c:v>99.754090000000005</c:v>
                </c:pt>
                <c:pt idx="6864">
                  <c:v>99.753450000000001</c:v>
                </c:pt>
                <c:pt idx="6865">
                  <c:v>99.752579999999995</c:v>
                </c:pt>
                <c:pt idx="6866">
                  <c:v>99.751320000000007</c:v>
                </c:pt>
                <c:pt idx="6867">
                  <c:v>99.749579999999995</c:v>
                </c:pt>
                <c:pt idx="6868">
                  <c:v>99.747470000000007</c:v>
                </c:pt>
                <c:pt idx="6869">
                  <c:v>99.745199999999997</c:v>
                </c:pt>
                <c:pt idx="6870">
                  <c:v>99.74324</c:v>
                </c:pt>
                <c:pt idx="6871">
                  <c:v>99.741839999999996</c:v>
                </c:pt>
                <c:pt idx="6872">
                  <c:v>99.741010000000003</c:v>
                </c:pt>
                <c:pt idx="6873">
                  <c:v>99.740459999999999</c:v>
                </c:pt>
                <c:pt idx="6874">
                  <c:v>99.739729999999994</c:v>
                </c:pt>
                <c:pt idx="6875">
                  <c:v>99.738439999999997</c:v>
                </c:pt>
                <c:pt idx="6876">
                  <c:v>99.736509999999996</c:v>
                </c:pt>
                <c:pt idx="6877">
                  <c:v>99.73415</c:v>
                </c:pt>
                <c:pt idx="6878">
                  <c:v>99.731999999999999</c:v>
                </c:pt>
                <c:pt idx="6879">
                  <c:v>99.730639999999994</c:v>
                </c:pt>
                <c:pt idx="6880">
                  <c:v>99.730519999999999</c:v>
                </c:pt>
                <c:pt idx="6881">
                  <c:v>99.731650000000002</c:v>
                </c:pt>
                <c:pt idx="6882">
                  <c:v>99.733670000000004</c:v>
                </c:pt>
                <c:pt idx="6883">
                  <c:v>99.735870000000006</c:v>
                </c:pt>
                <c:pt idx="6884">
                  <c:v>99.737589999999997</c:v>
                </c:pt>
                <c:pt idx="6885">
                  <c:v>99.738380000000006</c:v>
                </c:pt>
                <c:pt idx="6886">
                  <c:v>99.738150000000005</c:v>
                </c:pt>
                <c:pt idx="6887">
                  <c:v>99.737039999999993</c:v>
                </c:pt>
                <c:pt idx="6888">
                  <c:v>99.735330000000005</c:v>
                </c:pt>
                <c:pt idx="6889">
                  <c:v>99.733279999999993</c:v>
                </c:pt>
                <c:pt idx="6890">
                  <c:v>99.731089999999995</c:v>
                </c:pt>
                <c:pt idx="6891">
                  <c:v>99.728870000000001</c:v>
                </c:pt>
                <c:pt idx="6892">
                  <c:v>99.726650000000006</c:v>
                </c:pt>
                <c:pt idx="6893">
                  <c:v>99.724670000000003</c:v>
                </c:pt>
                <c:pt idx="6894">
                  <c:v>99.723110000000005</c:v>
                </c:pt>
                <c:pt idx="6895">
                  <c:v>99.722149999999999</c:v>
                </c:pt>
                <c:pt idx="6896">
                  <c:v>99.721810000000005</c:v>
                </c:pt>
                <c:pt idx="6897">
                  <c:v>99.721770000000006</c:v>
                </c:pt>
                <c:pt idx="6898">
                  <c:v>99.721630000000005</c:v>
                </c:pt>
                <c:pt idx="6899">
                  <c:v>99.720889999999997</c:v>
                </c:pt>
                <c:pt idx="6900">
                  <c:v>99.719309999999993</c:v>
                </c:pt>
                <c:pt idx="6901">
                  <c:v>99.716930000000005</c:v>
                </c:pt>
                <c:pt idx="6902">
                  <c:v>99.71414</c:v>
                </c:pt>
                <c:pt idx="6903">
                  <c:v>99.711449999999999</c:v>
                </c:pt>
                <c:pt idx="6904">
                  <c:v>99.709389999999999</c:v>
                </c:pt>
                <c:pt idx="6905">
                  <c:v>99.708119999999994</c:v>
                </c:pt>
                <c:pt idx="6906">
                  <c:v>99.707589999999996</c:v>
                </c:pt>
                <c:pt idx="6907">
                  <c:v>99.707530000000006</c:v>
                </c:pt>
                <c:pt idx="6908">
                  <c:v>99.707700000000003</c:v>
                </c:pt>
                <c:pt idx="6909">
                  <c:v>99.70796</c:v>
                </c:pt>
                <c:pt idx="6910">
                  <c:v>99.708370000000002</c:v>
                </c:pt>
                <c:pt idx="6911">
                  <c:v>99.709010000000006</c:v>
                </c:pt>
                <c:pt idx="6912">
                  <c:v>99.709950000000006</c:v>
                </c:pt>
                <c:pt idx="6913">
                  <c:v>99.711020000000005</c:v>
                </c:pt>
                <c:pt idx="6914">
                  <c:v>99.711849999999998</c:v>
                </c:pt>
                <c:pt idx="6915">
                  <c:v>99.712040000000002</c:v>
                </c:pt>
                <c:pt idx="6916">
                  <c:v>99.711280000000002</c:v>
                </c:pt>
                <c:pt idx="6917">
                  <c:v>99.709500000000006</c:v>
                </c:pt>
                <c:pt idx="6918">
                  <c:v>99.707009999999997</c:v>
                </c:pt>
                <c:pt idx="6919">
                  <c:v>99.704179999999994</c:v>
                </c:pt>
                <c:pt idx="6920">
                  <c:v>99.701499999999996</c:v>
                </c:pt>
                <c:pt idx="6921">
                  <c:v>99.69923</c:v>
                </c:pt>
                <c:pt idx="6922">
                  <c:v>99.697360000000003</c:v>
                </c:pt>
                <c:pt idx="6923">
                  <c:v>99.695849999999993</c:v>
                </c:pt>
                <c:pt idx="6924">
                  <c:v>99.694460000000007</c:v>
                </c:pt>
                <c:pt idx="6925">
                  <c:v>99.693089999999998</c:v>
                </c:pt>
                <c:pt idx="6926">
                  <c:v>99.691699999999997</c:v>
                </c:pt>
                <c:pt idx="6927">
                  <c:v>99.690309999999997</c:v>
                </c:pt>
                <c:pt idx="6928">
                  <c:v>99.688990000000004</c:v>
                </c:pt>
                <c:pt idx="6929">
                  <c:v>99.687669999999997</c:v>
                </c:pt>
                <c:pt idx="6930">
                  <c:v>99.686260000000004</c:v>
                </c:pt>
                <c:pt idx="6931">
                  <c:v>99.684690000000003</c:v>
                </c:pt>
                <c:pt idx="6932">
                  <c:v>99.683030000000002</c:v>
                </c:pt>
                <c:pt idx="6933">
                  <c:v>99.681510000000003</c:v>
                </c:pt>
                <c:pt idx="6934">
                  <c:v>99.680400000000006</c:v>
                </c:pt>
                <c:pt idx="6935">
                  <c:v>99.680059999999997</c:v>
                </c:pt>
                <c:pt idx="6936">
                  <c:v>99.680580000000006</c:v>
                </c:pt>
                <c:pt idx="6937">
                  <c:v>99.681790000000007</c:v>
                </c:pt>
                <c:pt idx="6938">
                  <c:v>99.683310000000006</c:v>
                </c:pt>
                <c:pt idx="6939">
                  <c:v>99.684730000000002</c:v>
                </c:pt>
                <c:pt idx="6940">
                  <c:v>99.68562</c:v>
                </c:pt>
                <c:pt idx="6941">
                  <c:v>99.685959999999994</c:v>
                </c:pt>
                <c:pt idx="6942">
                  <c:v>99.685910000000007</c:v>
                </c:pt>
                <c:pt idx="6943">
                  <c:v>99.685770000000005</c:v>
                </c:pt>
                <c:pt idx="6944">
                  <c:v>99.685829999999996</c:v>
                </c:pt>
                <c:pt idx="6945">
                  <c:v>99.686109999999999</c:v>
                </c:pt>
              </c:numCache>
            </c:numRef>
          </c:yVal>
          <c:smooth val="1"/>
          <c:extLst>
            <c:ext xmlns:c16="http://schemas.microsoft.com/office/drawing/2014/chart" uri="{C3380CC4-5D6E-409C-BE32-E72D297353CC}">
              <c16:uniqueId val="{00000002-C485-47CA-B57E-F9E2F502B718}"/>
            </c:ext>
          </c:extLst>
        </c:ser>
        <c:dLbls>
          <c:showLegendKey val="0"/>
          <c:showVal val="0"/>
          <c:showCatName val="0"/>
          <c:showSerName val="0"/>
          <c:showPercent val="0"/>
          <c:showBubbleSize val="0"/>
        </c:dLbls>
        <c:axId val="1681953551"/>
        <c:axId val="1681951887"/>
      </c:scatterChart>
      <c:valAx>
        <c:axId val="1681953551"/>
        <c:scaling>
          <c:orientation val="maxMin"/>
          <c:max val="1800"/>
          <c:min val="1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venumber, [cm</a:t>
                </a:r>
                <a:r>
                  <a:rPr lang="en-US" baseline="30000"/>
                  <a:t>-1</a:t>
                </a:r>
                <a:r>
                  <a:rPr lang="en-US"/>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1951887"/>
        <c:crosses val="autoZero"/>
        <c:crossBetween val="midCat"/>
        <c:majorUnit val="100"/>
      </c:valAx>
      <c:valAx>
        <c:axId val="1681951887"/>
        <c:scaling>
          <c:orientation val="minMax"/>
          <c:max val="100"/>
          <c:min val="50"/>
        </c:scaling>
        <c:delete val="0"/>
        <c:axPos val="r"/>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mittanc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1953551"/>
        <c:crosses val="autoZero"/>
        <c:crossBetween val="midCat"/>
      </c:valAx>
      <c:spPr>
        <a:noFill/>
        <a:ln>
          <a:noFill/>
        </a:ln>
        <a:effectLst/>
      </c:spPr>
    </c:plotArea>
    <c:legend>
      <c:legendPos val="r"/>
      <c:layout>
        <c:manualLayout>
          <c:xMode val="edge"/>
          <c:yMode val="edge"/>
          <c:x val="7.3152449693788257E-2"/>
          <c:y val="0.52170056867891512"/>
          <c:w val="0.17129199475065618"/>
          <c:h val="0.23437664041994752"/>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G</c:v>
                </c:pt>
              </c:strCache>
            </c:strRef>
          </c:tx>
          <c:spPr>
            <a:solidFill>
              <a:schemeClr val="accent1"/>
            </a:solidFill>
            <a:ln>
              <a:no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poly"/>
            <c:order val="2"/>
            <c:dispRSqr val="1"/>
            <c:dispEq val="0"/>
            <c:trendlineLbl>
              <c:layout>
                <c:manualLayout>
                  <c:x val="5.5383858267716538E-2"/>
                  <c:y val="-0.1713013998250218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errBars>
            <c:errBarType val="both"/>
            <c:errValType val="percentage"/>
            <c:noEndCap val="0"/>
            <c:val val="5"/>
            <c:spPr>
              <a:noFill/>
              <a:ln w="9525" cap="flat" cmpd="sng" algn="ctr">
                <a:solidFill>
                  <a:schemeClr val="tx1">
                    <a:lumMod val="65000"/>
                    <a:lumOff val="35000"/>
                  </a:schemeClr>
                </a:solidFill>
                <a:round/>
              </a:ln>
              <a:effectLst/>
            </c:spPr>
          </c:errBars>
          <c:cat>
            <c:numRef>
              <c:f>(Sheet1!$C$2:$C$3,Sheet1!$C$6:$C$7)</c:f>
              <c:numCache>
                <c:formatCode>0%</c:formatCode>
                <c:ptCount val="4"/>
                <c:pt idx="0">
                  <c:v>0</c:v>
                </c:pt>
                <c:pt idx="1">
                  <c:v>0.15</c:v>
                </c:pt>
                <c:pt idx="2">
                  <c:v>0.3</c:v>
                </c:pt>
                <c:pt idx="3">
                  <c:v>0.45</c:v>
                </c:pt>
              </c:numCache>
            </c:numRef>
          </c:cat>
          <c:val>
            <c:numRef>
              <c:f>(Sheet1!$H$2:$H$3,Sheet1!$H$6:$H$7)</c:f>
              <c:numCache>
                <c:formatCode>General</c:formatCode>
                <c:ptCount val="4"/>
                <c:pt idx="0">
                  <c:v>248.49</c:v>
                </c:pt>
                <c:pt idx="1">
                  <c:v>308.52</c:v>
                </c:pt>
                <c:pt idx="2">
                  <c:v>292.92</c:v>
                </c:pt>
                <c:pt idx="3">
                  <c:v>222.47</c:v>
                </c:pt>
              </c:numCache>
            </c:numRef>
          </c:val>
          <c:extLst>
            <c:ext xmlns:c16="http://schemas.microsoft.com/office/drawing/2014/chart" uri="{C3380CC4-5D6E-409C-BE32-E72D297353CC}">
              <c16:uniqueId val="{00000001-E36D-4D71-B798-472BB0A78EA9}"/>
            </c:ext>
          </c:extLst>
        </c:ser>
        <c:dLbls>
          <c:showLegendKey val="0"/>
          <c:showVal val="0"/>
          <c:showCatName val="0"/>
          <c:showSerName val="0"/>
          <c:showPercent val="0"/>
          <c:showBubbleSize val="0"/>
        </c:dLbls>
        <c:gapWidth val="219"/>
        <c:overlap val="-27"/>
        <c:axId val="1240815871"/>
        <c:axId val="1240817535"/>
      </c:barChart>
      <c:catAx>
        <c:axId val="124081587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Glycolyzate percentage, [%w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40817535"/>
        <c:crosses val="autoZero"/>
        <c:auto val="1"/>
        <c:lblAlgn val="ctr"/>
        <c:lblOffset val="100"/>
        <c:noMultiLvlLbl val="0"/>
      </c:catAx>
      <c:valAx>
        <c:axId val="1240817535"/>
        <c:scaling>
          <c:orientation val="minMax"/>
          <c:max val="45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mpression strenght, [</a:t>
                </a:r>
                <a:r>
                  <a:rPr lang="it-IT"/>
                  <a:t>kPa</a:t>
                </a: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4081587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G</c:v>
                </c:pt>
              </c:strCache>
            </c:strRef>
          </c:tx>
          <c:spPr>
            <a:solidFill>
              <a:schemeClr val="accent1"/>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poly"/>
            <c:order val="2"/>
            <c:dispRSqr val="1"/>
            <c:dispEq val="0"/>
            <c:trendlineLbl>
              <c:layout>
                <c:manualLayout>
                  <c:x val="-5.5727252843394574E-2"/>
                  <c:y val="-6.0432706328375621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errBars>
            <c:errBarType val="both"/>
            <c:errValType val="stdErr"/>
            <c:noEndCap val="0"/>
            <c:spPr>
              <a:noFill/>
              <a:ln w="9525" cap="flat" cmpd="sng" algn="ctr">
                <a:solidFill>
                  <a:schemeClr val="tx1">
                    <a:lumMod val="65000"/>
                    <a:lumOff val="35000"/>
                  </a:schemeClr>
                </a:solidFill>
                <a:round/>
              </a:ln>
              <a:effectLst/>
            </c:spPr>
          </c:errBars>
          <c:cat>
            <c:numRef>
              <c:f>(Sheet1!$C$2:$C$3,Sheet1!$C$6:$C$7)</c:f>
              <c:numCache>
                <c:formatCode>0%</c:formatCode>
                <c:ptCount val="4"/>
                <c:pt idx="0">
                  <c:v>0</c:v>
                </c:pt>
                <c:pt idx="1">
                  <c:v>0.15</c:v>
                </c:pt>
                <c:pt idx="2">
                  <c:v>0.3</c:v>
                </c:pt>
                <c:pt idx="3">
                  <c:v>0.45</c:v>
                </c:pt>
              </c:numCache>
            </c:numRef>
          </c:cat>
          <c:val>
            <c:numRef>
              <c:f>(Sheet1!$G$2:$G$3,Sheet1!$G$6:$G$7)</c:f>
              <c:numCache>
                <c:formatCode>General</c:formatCode>
                <c:ptCount val="4"/>
                <c:pt idx="0">
                  <c:v>24.760999999999999</c:v>
                </c:pt>
                <c:pt idx="1">
                  <c:v>24.535</c:v>
                </c:pt>
                <c:pt idx="2">
                  <c:v>24.596</c:v>
                </c:pt>
                <c:pt idx="3">
                  <c:v>25.363</c:v>
                </c:pt>
              </c:numCache>
            </c:numRef>
          </c:val>
          <c:extLst>
            <c:ext xmlns:c16="http://schemas.microsoft.com/office/drawing/2014/chart" uri="{C3380CC4-5D6E-409C-BE32-E72D297353CC}">
              <c16:uniqueId val="{00000001-61FE-4A40-9ABC-5A3739B0CCE9}"/>
            </c:ext>
          </c:extLst>
        </c:ser>
        <c:dLbls>
          <c:showLegendKey val="0"/>
          <c:showVal val="0"/>
          <c:showCatName val="0"/>
          <c:showSerName val="0"/>
          <c:showPercent val="0"/>
          <c:showBubbleSize val="0"/>
        </c:dLbls>
        <c:gapWidth val="219"/>
        <c:overlap val="-27"/>
        <c:axId val="1240815871"/>
        <c:axId val="1240817535"/>
      </c:barChart>
      <c:catAx>
        <c:axId val="124081587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Glycolyzate percentage, [%w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40817535"/>
        <c:crosses val="autoZero"/>
        <c:auto val="1"/>
        <c:lblAlgn val="ctr"/>
        <c:lblOffset val="100"/>
        <c:noMultiLvlLbl val="0"/>
      </c:catAx>
      <c:valAx>
        <c:axId val="1240817535"/>
        <c:scaling>
          <c:orientation val="minMax"/>
          <c:max val="26"/>
          <c:min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hermal</a:t>
                </a:r>
                <a:r>
                  <a:rPr lang="en-US" baseline="0"/>
                  <a:t> conductivity, [mW/m/K]</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4081587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nti!$B$1</c:f>
              <c:strCache>
                <c:ptCount val="1"/>
                <c:pt idx="0">
                  <c:v>%G</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poly"/>
            <c:order val="2"/>
            <c:dispRSqr val="1"/>
            <c:dispEq val="0"/>
            <c:trendlineLbl>
              <c:layout>
                <c:manualLayout>
                  <c:x val="-5.5727252843394574E-2"/>
                  <c:y val="-6.0432706328375621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errBars>
            <c:errBarType val="both"/>
            <c:errValType val="percentage"/>
            <c:noEndCap val="0"/>
            <c:val val="5"/>
            <c:spPr>
              <a:noFill/>
              <a:ln w="9525" cap="flat" cmpd="sng" algn="ctr">
                <a:solidFill>
                  <a:schemeClr val="tx1">
                    <a:lumMod val="65000"/>
                    <a:lumOff val="35000"/>
                  </a:schemeClr>
                </a:solidFill>
                <a:round/>
              </a:ln>
              <a:effectLst/>
            </c:spPr>
          </c:errBars>
          <c:cat>
            <c:numRef>
              <c:f>(Conti!$C$2:$C$3,Conti!$C$6:$C$7)</c:f>
              <c:numCache>
                <c:formatCode>0%</c:formatCode>
                <c:ptCount val="4"/>
                <c:pt idx="0">
                  <c:v>0</c:v>
                </c:pt>
                <c:pt idx="1">
                  <c:v>0.15</c:v>
                </c:pt>
                <c:pt idx="2">
                  <c:v>0.3</c:v>
                </c:pt>
                <c:pt idx="3">
                  <c:v>0.45</c:v>
                </c:pt>
              </c:numCache>
            </c:numRef>
          </c:cat>
          <c:val>
            <c:numRef>
              <c:f>(Conti!$F$2:$F$3,Conti!$F$6:$F$7)</c:f>
              <c:numCache>
                <c:formatCode>General</c:formatCode>
                <c:ptCount val="4"/>
                <c:pt idx="0">
                  <c:v>161</c:v>
                </c:pt>
                <c:pt idx="1">
                  <c:v>127</c:v>
                </c:pt>
                <c:pt idx="2">
                  <c:v>103</c:v>
                </c:pt>
                <c:pt idx="3">
                  <c:v>151</c:v>
                </c:pt>
              </c:numCache>
            </c:numRef>
          </c:val>
          <c:extLst>
            <c:ext xmlns:c16="http://schemas.microsoft.com/office/drawing/2014/chart" uri="{C3380CC4-5D6E-409C-BE32-E72D297353CC}">
              <c16:uniqueId val="{00000001-6485-4EA0-A745-9CA3F46D6355}"/>
            </c:ext>
          </c:extLst>
        </c:ser>
        <c:dLbls>
          <c:showLegendKey val="0"/>
          <c:showVal val="0"/>
          <c:showCatName val="0"/>
          <c:showSerName val="0"/>
          <c:showPercent val="0"/>
          <c:showBubbleSize val="0"/>
        </c:dLbls>
        <c:gapWidth val="219"/>
        <c:overlap val="-27"/>
        <c:axId val="1240815871"/>
        <c:axId val="1240817535"/>
      </c:barChart>
      <c:catAx>
        <c:axId val="124081587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Glycolyzate percentage, [%w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40817535"/>
        <c:crosses val="autoZero"/>
        <c:auto val="1"/>
        <c:lblAlgn val="ctr"/>
        <c:lblOffset val="100"/>
        <c:noMultiLvlLbl val="0"/>
      </c:catAx>
      <c:valAx>
        <c:axId val="1240817535"/>
        <c:scaling>
          <c:orientation val="minMax"/>
          <c:max val="2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ell diameter, [</a:t>
                </a:r>
                <a:r>
                  <a:rPr lang="el-GR"/>
                  <a:t>μ</a:t>
                </a:r>
                <a:r>
                  <a:rPr lang="en-US"/>
                  <a:t>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4081587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D8AFDC-5E8E-4479-9EBD-BD6D889582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4</TotalTime>
  <Pages>6</Pages>
  <Words>5751</Words>
  <Characters>32782</Characters>
  <Application>Microsoft Office Word</Application>
  <DocSecurity>0</DocSecurity>
  <Lines>273</Lines>
  <Paragraphs>7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38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o Pierucci</dc:creator>
  <cp:keywords/>
  <dc:description/>
  <cp:lastModifiedBy>Donadini Riccardo</cp:lastModifiedBy>
  <cp:revision>27</cp:revision>
  <cp:lastPrinted>2022-01-31T11:56:00Z</cp:lastPrinted>
  <dcterms:created xsi:type="dcterms:W3CDTF">2022-03-08T16:11:00Z</dcterms:created>
  <dcterms:modified xsi:type="dcterms:W3CDTF">2022-03-13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ef783a-fb91-359b-8402-50d0b8715491</vt:lpwstr>
  </property>
  <property fmtid="{D5CDD505-2E9C-101B-9397-08002B2CF9AE}" pid="4" name="Mendeley Citation Style_1">
    <vt:lpwstr>http://www.zotero.org/styles/chemical-engineering-journa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emical-engineering-journal</vt:lpwstr>
  </property>
  <property fmtid="{D5CDD505-2E9C-101B-9397-08002B2CF9AE}" pid="12" name="Mendeley Recent Style Name 3_1">
    <vt:lpwstr>Chemical Engineering Journa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